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31004" w14:textId="56A2939E" w:rsidR="00254797" w:rsidRPr="00254797" w:rsidRDefault="002A1E71" w:rsidP="00800011">
      <w:r w:rsidRPr="002A1E71">
        <w:rPr>
          <w:rFonts w:eastAsiaTheme="majorEastAsia" w:cstheme="minorHAnsi"/>
          <w:b/>
          <w:bCs/>
          <w:spacing w:val="-10"/>
          <w:kern w:val="28"/>
          <w:sz w:val="28"/>
          <w:szCs w:val="28"/>
        </w:rPr>
        <w:t>Identifying and appraising outcome measures for severe asthma: a systematic review</w:t>
      </w:r>
    </w:p>
    <w:p w14:paraId="45A5BA1C" w14:textId="458F66EA" w:rsidR="00A4518A" w:rsidRDefault="00A4518A" w:rsidP="00800011">
      <w:pPr>
        <w:spacing w:line="360" w:lineRule="auto"/>
        <w:jc w:val="both"/>
      </w:pPr>
      <w:r>
        <w:rPr>
          <w:b/>
          <w:bCs/>
        </w:rPr>
        <w:t>Authors</w:t>
      </w:r>
      <w:r w:rsidR="00F83C25">
        <w:rPr>
          <w:b/>
          <w:bCs/>
        </w:rPr>
        <w:t>:</w:t>
      </w:r>
      <w:r w:rsidR="00860512">
        <w:rPr>
          <w:b/>
          <w:bCs/>
        </w:rPr>
        <w:t xml:space="preserve"> </w:t>
      </w:r>
      <w:r w:rsidR="00256498" w:rsidRPr="00A8190E">
        <w:t xml:space="preserve">Anna Rattu, Ekaterina Khaleva, </w:t>
      </w:r>
      <w:r w:rsidR="004A74E1">
        <w:t>Chris</w:t>
      </w:r>
      <w:r w:rsidR="005C595E" w:rsidRPr="00A8190E">
        <w:t xml:space="preserve"> </w:t>
      </w:r>
      <w:r w:rsidR="00C15BC6" w:rsidRPr="00AB7A0A">
        <w:t xml:space="preserve">Brightling, </w:t>
      </w:r>
      <w:r w:rsidR="00BB4C0D" w:rsidRPr="00AB7A0A">
        <w:t xml:space="preserve">Sven-Erik </w:t>
      </w:r>
      <w:proofErr w:type="spellStart"/>
      <w:r w:rsidR="00BB4C0D" w:rsidRPr="00AB7A0A">
        <w:t>Dahlén</w:t>
      </w:r>
      <w:proofErr w:type="spellEnd"/>
      <w:r w:rsidR="00C15BC6" w:rsidRPr="00AB7A0A">
        <w:t xml:space="preserve">, </w:t>
      </w:r>
      <w:r w:rsidR="00017AF7" w:rsidRPr="00AB7A0A">
        <w:t xml:space="preserve">Apostolos </w:t>
      </w:r>
      <w:proofErr w:type="spellStart"/>
      <w:r w:rsidR="00017AF7" w:rsidRPr="00AB7A0A">
        <w:t>Bossios</w:t>
      </w:r>
      <w:proofErr w:type="spellEnd"/>
      <w:r w:rsidR="00C81C9D" w:rsidRPr="00AB7A0A">
        <w:t xml:space="preserve">, </w:t>
      </w:r>
      <w:r w:rsidR="000B3D0B" w:rsidRPr="00AB7A0A">
        <w:t xml:space="preserve">Louise Fleming, </w:t>
      </w:r>
      <w:r w:rsidR="00C81C9D" w:rsidRPr="00AB7A0A">
        <w:t>Kian Fan Chung,</w:t>
      </w:r>
      <w:r w:rsidR="00017AF7" w:rsidRPr="00AB7A0A">
        <w:t xml:space="preserve"> </w:t>
      </w:r>
      <w:r w:rsidR="00443682" w:rsidRPr="00AB7A0A">
        <w:t xml:space="preserve">Erik Melén, </w:t>
      </w:r>
      <w:r w:rsidR="00C15BC6" w:rsidRPr="00AB7A0A">
        <w:t xml:space="preserve">Ratko Djukanovic, </w:t>
      </w:r>
      <w:r w:rsidR="00443682" w:rsidRPr="00AB7A0A">
        <w:t xml:space="preserve">Rekha Chaudhuri, </w:t>
      </w:r>
      <w:r w:rsidR="00C15BC6" w:rsidRPr="00AB7A0A">
        <w:t xml:space="preserve">Andrew Exley, Gerard H. Koppelman, </w:t>
      </w:r>
      <w:r w:rsidR="00017AF7" w:rsidRPr="00AB7A0A">
        <w:t xml:space="preserve">Arnaud Bourdin, </w:t>
      </w:r>
      <w:r w:rsidR="004A74E1" w:rsidRPr="00AB7A0A">
        <w:t xml:space="preserve">Franca Rusconi, </w:t>
      </w:r>
      <w:r w:rsidR="00C15BC6" w:rsidRPr="00AB7A0A">
        <w:t xml:space="preserve">Celeste </w:t>
      </w:r>
      <w:proofErr w:type="spellStart"/>
      <w:r w:rsidR="00C15BC6" w:rsidRPr="00AB7A0A">
        <w:t>Porsbjerg</w:t>
      </w:r>
      <w:proofErr w:type="spellEnd"/>
      <w:r w:rsidR="00C15BC6" w:rsidRPr="00AB7A0A">
        <w:t xml:space="preserve">, </w:t>
      </w:r>
      <w:r w:rsidR="00017AF7" w:rsidRPr="00AB7A0A">
        <w:t xml:space="preserve">Courtney Coleman, </w:t>
      </w:r>
      <w:r w:rsidR="00BB4C0D" w:rsidRPr="00AB7A0A">
        <w:t xml:space="preserve">Clare Williams, </w:t>
      </w:r>
      <w:r w:rsidR="00EB34D2" w:rsidRPr="00AB7A0A">
        <w:t>Hanna Niels</w:t>
      </w:r>
      <w:r w:rsidR="00D054AF" w:rsidRPr="00AB7A0A">
        <w:t>e</w:t>
      </w:r>
      <w:r w:rsidR="00EB34D2" w:rsidRPr="00AB7A0A">
        <w:t xml:space="preserve">n, </w:t>
      </w:r>
      <w:r w:rsidR="00C30A56" w:rsidRPr="00AB7A0A">
        <w:t>Elizabeth Davin</w:t>
      </w:r>
      <w:r w:rsidR="00C30A56" w:rsidRPr="007D756D">
        <w:t xml:space="preserve">, </w:t>
      </w:r>
      <w:r w:rsidR="00AF3B5A" w:rsidRPr="007D756D">
        <w:t>Phil Taverner</w:t>
      </w:r>
      <w:r w:rsidR="00C30A56" w:rsidRPr="007D756D">
        <w:t xml:space="preserve">, </w:t>
      </w:r>
      <w:r w:rsidR="00081B90" w:rsidRPr="007D756D">
        <w:t>Sofia Romagosa Vilarnau</w:t>
      </w:r>
      <w:r w:rsidR="005F715F" w:rsidRPr="007D756D">
        <w:t>,</w:t>
      </w:r>
      <w:r w:rsidR="00C15BC6" w:rsidRPr="007D756D">
        <w:t xml:space="preserve"> Graham Roberts</w:t>
      </w:r>
      <w:r w:rsidR="00C15BC6" w:rsidRPr="00C15BC6">
        <w:t xml:space="preserve"> on behalf of the 3TR </w:t>
      </w:r>
      <w:r w:rsidR="00180701">
        <w:t>consortium Respiratory Work Package</w:t>
      </w:r>
      <w:r w:rsidR="00C15BC6" w:rsidRPr="00C15BC6">
        <w:t>.</w:t>
      </w:r>
    </w:p>
    <w:p w14:paraId="60BD4677" w14:textId="396EBEBE" w:rsidR="004D3F23" w:rsidRPr="00472D3A" w:rsidRDefault="00A4518A" w:rsidP="00512438">
      <w:pPr>
        <w:spacing w:after="0" w:line="360" w:lineRule="auto"/>
        <w:jc w:val="both"/>
        <w:rPr>
          <w:b/>
          <w:bCs/>
        </w:rPr>
      </w:pPr>
      <w:r w:rsidRPr="00472D3A">
        <w:rPr>
          <w:b/>
          <w:bCs/>
        </w:rPr>
        <w:t>Affiliations</w:t>
      </w:r>
      <w:r w:rsidR="00472D3A" w:rsidRPr="00472D3A">
        <w:rPr>
          <w:b/>
          <w:bCs/>
        </w:rPr>
        <w:t>:</w:t>
      </w:r>
      <w:r w:rsidR="004D3F23" w:rsidRPr="00472D3A">
        <w:rPr>
          <w:b/>
          <w:bCs/>
        </w:rPr>
        <w:t xml:space="preserve"> </w:t>
      </w:r>
    </w:p>
    <w:p w14:paraId="5479674F" w14:textId="5D8065FA" w:rsidR="00183F6D" w:rsidRPr="004D3F23" w:rsidRDefault="004D3F23" w:rsidP="00512438">
      <w:pPr>
        <w:spacing w:line="360" w:lineRule="auto"/>
        <w:jc w:val="both"/>
      </w:pPr>
      <w:r w:rsidRPr="004D3F23">
        <w:t xml:space="preserve">Anna Rattu, </w:t>
      </w:r>
      <w:r w:rsidR="00532B8C" w:rsidRPr="00532B8C">
        <w:t xml:space="preserve">Clinical and Experimental Sciences and Human Development and Health, </w:t>
      </w:r>
      <w:r w:rsidR="00183F6D">
        <w:t>Faculty of Medicine, University of Southampton, Southampton, UK.</w:t>
      </w:r>
      <w:r w:rsidR="00E83AE6">
        <w:t xml:space="preserve"> ORCID:</w:t>
      </w:r>
      <w:r w:rsidR="00E83AE6" w:rsidRPr="00E83AE6">
        <w:t xml:space="preserve"> 0000-0002-7497-9552</w:t>
      </w:r>
      <w:r w:rsidR="00E83AE6">
        <w:t>.</w:t>
      </w:r>
    </w:p>
    <w:p w14:paraId="349C553B" w14:textId="6ABEB0E8" w:rsidR="00681C16" w:rsidRDefault="00681C16" w:rsidP="00512438">
      <w:pPr>
        <w:spacing w:after="0" w:line="360" w:lineRule="auto"/>
        <w:jc w:val="both"/>
      </w:pPr>
      <w:r>
        <w:t>Ekaterina Khaleva</w:t>
      </w:r>
      <w:r w:rsidR="00C34F63">
        <w:t xml:space="preserve">, </w:t>
      </w:r>
      <w:r>
        <w:t xml:space="preserve">Clinical and Experimental Sciences and Human Development </w:t>
      </w:r>
      <w:r w:rsidR="00884EE7">
        <w:t>and</w:t>
      </w:r>
      <w:r>
        <w:t xml:space="preserve"> Health, Faculty of Medicine,</w:t>
      </w:r>
    </w:p>
    <w:p w14:paraId="217345E6" w14:textId="77777777" w:rsidR="00681C16" w:rsidRDefault="00681C16" w:rsidP="00512438">
      <w:pPr>
        <w:spacing w:line="360" w:lineRule="auto"/>
        <w:jc w:val="both"/>
      </w:pPr>
      <w:r>
        <w:t xml:space="preserve">University of Southampton, Southampton, UK. ORCID: 0000-0002-2220-7745. </w:t>
      </w:r>
    </w:p>
    <w:p w14:paraId="373B3761" w14:textId="6E695F0C" w:rsidR="00681C16" w:rsidRDefault="00681C16" w:rsidP="00512438">
      <w:pPr>
        <w:spacing w:line="360" w:lineRule="auto"/>
        <w:jc w:val="both"/>
      </w:pPr>
      <w:r>
        <w:t>Chris Brightling</w:t>
      </w:r>
      <w:r w:rsidR="00F21FDB">
        <w:t>,</w:t>
      </w:r>
      <w:r>
        <w:t xml:space="preserve"> Institute for Lung Health, Leicester NIHR BRC, University of Leicester, UK. ORCID: 0000-0002-9345-4903. </w:t>
      </w:r>
    </w:p>
    <w:p w14:paraId="63D11A7D" w14:textId="496877DD" w:rsidR="00B048FB" w:rsidRDefault="00B048FB" w:rsidP="00512438">
      <w:pPr>
        <w:spacing w:line="360" w:lineRule="auto"/>
        <w:jc w:val="both"/>
      </w:pPr>
      <w:r>
        <w:t xml:space="preserve">Sven-Erik </w:t>
      </w:r>
      <w:proofErr w:type="spellStart"/>
      <w:r>
        <w:t>Dahlén</w:t>
      </w:r>
      <w:proofErr w:type="spellEnd"/>
      <w:r w:rsidR="007F1D40">
        <w:t xml:space="preserve">, </w:t>
      </w:r>
      <w:r>
        <w:t xml:space="preserve">Department of Respiratory Medicine and Allergy, Karolinska University Hospital, Huddinge and Department of Medicine, Huddinge, Karolinska </w:t>
      </w:r>
      <w:proofErr w:type="spellStart"/>
      <w:r>
        <w:t>Institutet</w:t>
      </w:r>
      <w:proofErr w:type="spellEnd"/>
      <w:r>
        <w:t xml:space="preserve">, Stockholm, Sweden. </w:t>
      </w:r>
      <w:r w:rsidR="006C364D">
        <w:t xml:space="preserve">ORCID: </w:t>
      </w:r>
      <w:r w:rsidR="006C364D" w:rsidRPr="006C364D">
        <w:t>0000-0002-4993-4002</w:t>
      </w:r>
      <w:r w:rsidR="006C364D">
        <w:t>.</w:t>
      </w:r>
    </w:p>
    <w:p w14:paraId="7E6BD504" w14:textId="1D1009A6" w:rsidR="007F1D40" w:rsidRDefault="007F1D40" w:rsidP="00512438">
      <w:pPr>
        <w:spacing w:after="0" w:line="360" w:lineRule="auto"/>
        <w:jc w:val="both"/>
      </w:pPr>
      <w:r>
        <w:t xml:space="preserve">Apostolos </w:t>
      </w:r>
      <w:proofErr w:type="spellStart"/>
      <w:r>
        <w:t>Bossios</w:t>
      </w:r>
      <w:proofErr w:type="spellEnd"/>
      <w:r>
        <w:t>, Department of Respiratory Medicine and Allergy, Karolinska University Hospital,</w:t>
      </w:r>
    </w:p>
    <w:p w14:paraId="09D7FF01" w14:textId="77777777" w:rsidR="007F1D40" w:rsidRDefault="007F1D40" w:rsidP="00512438">
      <w:pPr>
        <w:spacing w:after="0" w:line="360" w:lineRule="auto"/>
        <w:jc w:val="both"/>
      </w:pPr>
      <w:r>
        <w:t xml:space="preserve">Huddinge and Department of Medicine, Huddinge, Karolinska </w:t>
      </w:r>
      <w:proofErr w:type="spellStart"/>
      <w:r>
        <w:t>Institutet</w:t>
      </w:r>
      <w:proofErr w:type="spellEnd"/>
      <w:r>
        <w:t>, Stockholm, Sweden. ORCID:</w:t>
      </w:r>
    </w:p>
    <w:p w14:paraId="07A662C2" w14:textId="77777777" w:rsidR="007F1D40" w:rsidRPr="00C12332" w:rsidRDefault="007F1D40" w:rsidP="00512438">
      <w:pPr>
        <w:spacing w:line="360" w:lineRule="auto"/>
        <w:jc w:val="both"/>
      </w:pPr>
      <w:r>
        <w:t>0000</w:t>
      </w:r>
      <w:r w:rsidRPr="00C12332">
        <w:t xml:space="preserve">-0002-0494-2690. </w:t>
      </w:r>
    </w:p>
    <w:p w14:paraId="2AC689AB" w14:textId="36B042B9" w:rsidR="002E61D7" w:rsidRPr="00C12332" w:rsidRDefault="002E61D7" w:rsidP="00512438">
      <w:pPr>
        <w:spacing w:after="0" w:line="360" w:lineRule="auto"/>
        <w:jc w:val="both"/>
      </w:pPr>
      <w:r w:rsidRPr="00C12332">
        <w:t>Louise Fleming, National Heart and Lung Institute, Imperial College, London</w:t>
      </w:r>
      <w:r w:rsidR="009C5DC5" w:rsidRPr="00C12332">
        <w:t>, UK.</w:t>
      </w:r>
      <w:r w:rsidRPr="00C12332">
        <w:t xml:space="preserve"> ORCID: 0000-0002-7268-7433</w:t>
      </w:r>
      <w:r w:rsidR="009C5DC5" w:rsidRPr="00C12332">
        <w:t>.</w:t>
      </w:r>
    </w:p>
    <w:p w14:paraId="4B2C7484" w14:textId="77777777" w:rsidR="00440E20" w:rsidRPr="00C12332" w:rsidRDefault="00440E20" w:rsidP="00512438">
      <w:pPr>
        <w:spacing w:after="0" w:line="360" w:lineRule="auto"/>
        <w:jc w:val="both"/>
      </w:pPr>
      <w:r w:rsidRPr="00C12332">
        <w:t>Kian Fan Chung, National Heart &amp; Lung Institute, Imperial College London, London. UK. ORCID: 0000-0001-</w:t>
      </w:r>
    </w:p>
    <w:p w14:paraId="22FC7BF7" w14:textId="40852F2E" w:rsidR="00440E20" w:rsidRPr="00C12332" w:rsidRDefault="00440E20" w:rsidP="00512438">
      <w:pPr>
        <w:spacing w:line="360" w:lineRule="auto"/>
        <w:jc w:val="both"/>
      </w:pPr>
      <w:r w:rsidRPr="00C12332">
        <w:t xml:space="preserve">7101-1426. </w:t>
      </w:r>
    </w:p>
    <w:p w14:paraId="6D289B7F" w14:textId="77777777" w:rsidR="00443682" w:rsidRPr="00C12332" w:rsidRDefault="00443682" w:rsidP="00512438">
      <w:pPr>
        <w:spacing w:after="0" w:line="360" w:lineRule="auto"/>
        <w:jc w:val="both"/>
      </w:pPr>
      <w:r w:rsidRPr="00C12332">
        <w:t xml:space="preserve">Erik Melén, Department of Clinical Science and Education </w:t>
      </w:r>
      <w:proofErr w:type="spellStart"/>
      <w:r w:rsidRPr="00C12332">
        <w:t>Södersjukhuset</w:t>
      </w:r>
      <w:proofErr w:type="spellEnd"/>
      <w:r w:rsidRPr="00C12332">
        <w:t xml:space="preserve">, Karolinska </w:t>
      </w:r>
      <w:proofErr w:type="spellStart"/>
      <w:r w:rsidRPr="00C12332">
        <w:t>Institutet</w:t>
      </w:r>
      <w:proofErr w:type="spellEnd"/>
      <w:r w:rsidRPr="00C12332">
        <w:t>, Stockholm,</w:t>
      </w:r>
    </w:p>
    <w:p w14:paraId="506FD419" w14:textId="4EFCAFBA" w:rsidR="00443682" w:rsidRPr="00C12332" w:rsidRDefault="00443682" w:rsidP="00512438">
      <w:pPr>
        <w:spacing w:line="360" w:lineRule="auto"/>
        <w:jc w:val="both"/>
      </w:pPr>
      <w:r w:rsidRPr="00C12332">
        <w:t xml:space="preserve">Sweden. ORCID: 0000-0002-8248-0663. </w:t>
      </w:r>
    </w:p>
    <w:p w14:paraId="73B90640" w14:textId="200CEB68" w:rsidR="00A01576" w:rsidRPr="00C12332" w:rsidRDefault="00A01576" w:rsidP="00512438">
      <w:pPr>
        <w:spacing w:after="0" w:line="360" w:lineRule="auto"/>
        <w:jc w:val="both"/>
      </w:pPr>
      <w:r w:rsidRPr="00C12332">
        <w:t>Ratko Djukanovic, NIHR Southampton Biomedical Research Centre, University Hospital Southampton,</w:t>
      </w:r>
    </w:p>
    <w:p w14:paraId="1C31B68B" w14:textId="77777777" w:rsidR="00A01576" w:rsidRDefault="00A01576" w:rsidP="00512438">
      <w:pPr>
        <w:spacing w:after="0" w:line="360" w:lineRule="auto"/>
        <w:jc w:val="both"/>
      </w:pPr>
      <w:r w:rsidRPr="00C12332">
        <w:t>Clinical and Experimental Sciences</w:t>
      </w:r>
      <w:r>
        <w:t xml:space="preserve">, Faculty of Medicine, University of Southampton, Sir Henry </w:t>
      </w:r>
      <w:proofErr w:type="spellStart"/>
      <w:r>
        <w:t>Wellcome</w:t>
      </w:r>
      <w:proofErr w:type="spellEnd"/>
    </w:p>
    <w:p w14:paraId="690F309B" w14:textId="2DD69317" w:rsidR="00A01576" w:rsidRDefault="00A01576" w:rsidP="00512438">
      <w:pPr>
        <w:spacing w:line="360" w:lineRule="auto"/>
        <w:jc w:val="both"/>
      </w:pPr>
      <w:r>
        <w:t xml:space="preserve">Laboratories, Southampton, UK. ORCID: 0000-0001-6039-5612. </w:t>
      </w:r>
    </w:p>
    <w:p w14:paraId="18BA5CC2" w14:textId="0D748312" w:rsidR="00443682" w:rsidRDefault="00443682" w:rsidP="00512438">
      <w:pPr>
        <w:spacing w:line="360" w:lineRule="auto"/>
        <w:jc w:val="both"/>
      </w:pPr>
      <w:r w:rsidRPr="00A01576">
        <w:t>Rekha Chaudhuri</w:t>
      </w:r>
      <w:r>
        <w:t xml:space="preserve">, </w:t>
      </w:r>
      <w:r w:rsidRPr="00A01576">
        <w:t xml:space="preserve">Institute of Infection, Immunity &amp; Inflammation, University of Glasgow, Glasgow, UK. </w:t>
      </w:r>
      <w:r w:rsidR="00930682">
        <w:t xml:space="preserve">ORCID: </w:t>
      </w:r>
      <w:r w:rsidR="00930682" w:rsidRPr="00930682">
        <w:t>0000-0001-8007-949X</w:t>
      </w:r>
      <w:r w:rsidR="006D59F6">
        <w:t>.</w:t>
      </w:r>
    </w:p>
    <w:p w14:paraId="524EA15B" w14:textId="62880F28" w:rsidR="001C6FA1" w:rsidRDefault="001C6FA1" w:rsidP="00512438">
      <w:pPr>
        <w:spacing w:line="360" w:lineRule="auto"/>
        <w:jc w:val="both"/>
      </w:pPr>
      <w:r>
        <w:t xml:space="preserve">Andrew Exley, Co-Director, Adept </w:t>
      </w:r>
      <w:proofErr w:type="spellStart"/>
      <w:r>
        <w:t>Biologica</w:t>
      </w:r>
      <w:proofErr w:type="spellEnd"/>
      <w:r>
        <w:t xml:space="preserve"> Consulting Limited, London, UK. </w:t>
      </w:r>
      <w:r w:rsidR="00C51C46" w:rsidRPr="00C51C46">
        <w:t>ORCID: 0000-0002-2628-6129.</w:t>
      </w:r>
    </w:p>
    <w:p w14:paraId="5B947178" w14:textId="3D809013" w:rsidR="00512B88" w:rsidRDefault="00512B88" w:rsidP="00512438">
      <w:pPr>
        <w:spacing w:after="0" w:line="360" w:lineRule="auto"/>
        <w:jc w:val="both"/>
      </w:pPr>
      <w:r>
        <w:t>Gerard H. Koppelman</w:t>
      </w:r>
      <w:r w:rsidR="00F87830">
        <w:t>,</w:t>
      </w:r>
      <w:r>
        <w:t xml:space="preserve"> University of Groningen, University Medical </w:t>
      </w:r>
      <w:proofErr w:type="spellStart"/>
      <w:r>
        <w:t>Center</w:t>
      </w:r>
      <w:proofErr w:type="spellEnd"/>
      <w:r>
        <w:t xml:space="preserve"> Groningen, Beatrix Children’s Hospital, Department of </w:t>
      </w:r>
      <w:r w:rsidR="00F45E38">
        <w:t>Paediatric</w:t>
      </w:r>
      <w:r>
        <w:t xml:space="preserve"> Pulmonology and </w:t>
      </w:r>
      <w:r w:rsidR="00F45E38">
        <w:t>Paediatric</w:t>
      </w:r>
      <w:r>
        <w:t xml:space="preserve"> Allergology, Groningen, the Netherlands; </w:t>
      </w:r>
      <w:r>
        <w:lastRenderedPageBreak/>
        <w:t xml:space="preserve">University of Groningen, University Medical </w:t>
      </w:r>
      <w:proofErr w:type="spellStart"/>
      <w:r>
        <w:t>Center</w:t>
      </w:r>
      <w:proofErr w:type="spellEnd"/>
      <w:r>
        <w:t xml:space="preserve"> Groningen, Groningen Research Institute for Asthma and COPD (GRIAC), Groningen, the Netherlands. ORCID 0000-0001-8567-3252. </w:t>
      </w:r>
    </w:p>
    <w:p w14:paraId="61602398" w14:textId="42A2F965" w:rsidR="00556B93" w:rsidRDefault="00556B93" w:rsidP="00512438">
      <w:pPr>
        <w:spacing w:line="360" w:lineRule="auto"/>
        <w:jc w:val="both"/>
      </w:pPr>
      <w:r w:rsidRPr="00556B93">
        <w:t>Arnaud Bourdin</w:t>
      </w:r>
      <w:r w:rsidR="00F87830">
        <w:t>,</w:t>
      </w:r>
      <w:r w:rsidRPr="00556B93">
        <w:t xml:space="preserve"> </w:t>
      </w:r>
      <w:proofErr w:type="spellStart"/>
      <w:r w:rsidRPr="00556B93">
        <w:t>PhyMedExp</w:t>
      </w:r>
      <w:proofErr w:type="spellEnd"/>
      <w:r w:rsidRPr="00556B93">
        <w:t xml:space="preserve">, University of Montpellier, Montpellier, France. </w:t>
      </w:r>
    </w:p>
    <w:p w14:paraId="143D6808" w14:textId="0530CF15" w:rsidR="00556B93" w:rsidRDefault="00556B93" w:rsidP="00512438">
      <w:pPr>
        <w:spacing w:after="0" w:line="360" w:lineRule="auto"/>
        <w:jc w:val="both"/>
      </w:pPr>
      <w:r>
        <w:t>Franca Rusconi</w:t>
      </w:r>
      <w:r w:rsidR="00F87830">
        <w:t>,</w:t>
      </w:r>
      <w:r>
        <w:t xml:space="preserve"> Department of Mother and Child Health, </w:t>
      </w:r>
      <w:proofErr w:type="spellStart"/>
      <w:r>
        <w:t>Azienda</w:t>
      </w:r>
      <w:proofErr w:type="spellEnd"/>
      <w:r>
        <w:t xml:space="preserve"> USL Toscana Nord </w:t>
      </w:r>
      <w:proofErr w:type="spellStart"/>
      <w:r>
        <w:t>Ovest</w:t>
      </w:r>
      <w:proofErr w:type="spellEnd"/>
      <w:r>
        <w:t>, Pisa, Italy.</w:t>
      </w:r>
    </w:p>
    <w:p w14:paraId="08514553" w14:textId="77777777" w:rsidR="00556B93" w:rsidRDefault="00556B93" w:rsidP="00512438">
      <w:pPr>
        <w:spacing w:line="360" w:lineRule="auto"/>
        <w:jc w:val="both"/>
      </w:pPr>
      <w:r>
        <w:t xml:space="preserve">ORCID: 0000-0002-9544-6472. </w:t>
      </w:r>
    </w:p>
    <w:p w14:paraId="6241A83C" w14:textId="59C3673B" w:rsidR="00D645F5" w:rsidRDefault="00D645F5" w:rsidP="00512438">
      <w:pPr>
        <w:spacing w:after="0" w:line="360" w:lineRule="auto"/>
        <w:jc w:val="both"/>
      </w:pPr>
      <w:r>
        <w:t xml:space="preserve">Celeste </w:t>
      </w:r>
      <w:proofErr w:type="spellStart"/>
      <w:r>
        <w:t>Porsbjerg</w:t>
      </w:r>
      <w:proofErr w:type="spellEnd"/>
      <w:r w:rsidR="00F87830">
        <w:t>,</w:t>
      </w:r>
      <w:r>
        <w:t xml:space="preserve"> Department of Respiratory Medicine, Respiratory Research Unit, </w:t>
      </w:r>
      <w:proofErr w:type="spellStart"/>
      <w:r>
        <w:t>Bispebjerg</w:t>
      </w:r>
      <w:proofErr w:type="spellEnd"/>
      <w:r>
        <w:t xml:space="preserve"> Hospital,</w:t>
      </w:r>
    </w:p>
    <w:p w14:paraId="1E698C88" w14:textId="77777777" w:rsidR="00D645F5" w:rsidRDefault="00D645F5" w:rsidP="00512438">
      <w:pPr>
        <w:spacing w:line="360" w:lineRule="auto"/>
        <w:jc w:val="both"/>
      </w:pPr>
      <w:r>
        <w:t>Copenhagen, Denmark. ORCID: 0000-0003-4825-9436.</w:t>
      </w:r>
      <w:r w:rsidRPr="004E6C15">
        <w:t xml:space="preserve"> </w:t>
      </w:r>
    </w:p>
    <w:p w14:paraId="449CDE6C" w14:textId="0823FD0D" w:rsidR="004E6C15" w:rsidRDefault="004E6C15" w:rsidP="00512438">
      <w:pPr>
        <w:spacing w:line="360" w:lineRule="auto"/>
        <w:jc w:val="both"/>
      </w:pPr>
      <w:r w:rsidRPr="004E6C15">
        <w:t>Courtney Coleman</w:t>
      </w:r>
      <w:r>
        <w:t xml:space="preserve">, </w:t>
      </w:r>
      <w:r w:rsidRPr="004E6C15">
        <w:t>European Lung Foundation</w:t>
      </w:r>
      <w:r>
        <w:t xml:space="preserve"> (ELF)</w:t>
      </w:r>
      <w:r w:rsidRPr="004E6C15">
        <w:t>, Sheffield, UK</w:t>
      </w:r>
      <w:r w:rsidR="006377B7">
        <w:t>.</w:t>
      </w:r>
      <w:r w:rsidR="00406831">
        <w:t xml:space="preserve"> </w:t>
      </w:r>
      <w:r w:rsidR="008B0449" w:rsidRPr="004122D7">
        <w:rPr>
          <w:rStyle w:val="normaltextrun"/>
          <w:rFonts w:cstheme="minorHAnsi"/>
        </w:rPr>
        <w:t>ORCID: 0000-0001-7687-1273</w:t>
      </w:r>
      <w:r w:rsidR="00F45E38">
        <w:rPr>
          <w:rStyle w:val="normaltextrun"/>
          <w:rFonts w:cstheme="minorHAnsi"/>
        </w:rPr>
        <w:t>.</w:t>
      </w:r>
    </w:p>
    <w:p w14:paraId="61B337F6" w14:textId="0430FFBF" w:rsidR="00423B06" w:rsidRDefault="00423B06" w:rsidP="00512438">
      <w:pPr>
        <w:spacing w:line="360" w:lineRule="auto"/>
        <w:jc w:val="both"/>
      </w:pPr>
      <w:r w:rsidRPr="00423B06">
        <w:t>Clare Williams</w:t>
      </w:r>
      <w:r>
        <w:t xml:space="preserve">, </w:t>
      </w:r>
      <w:r w:rsidRPr="00423B06">
        <w:t>European Lung Foundation</w:t>
      </w:r>
      <w:r>
        <w:t xml:space="preserve"> (ELF)</w:t>
      </w:r>
      <w:r w:rsidRPr="00423B06">
        <w:t>, Sheffield, UK. ORCID 0000-0001-9446-0339.</w:t>
      </w:r>
    </w:p>
    <w:p w14:paraId="36637290" w14:textId="2BA13AE7" w:rsidR="00126F8D" w:rsidRDefault="00B4130C" w:rsidP="00512438">
      <w:pPr>
        <w:spacing w:line="360" w:lineRule="auto"/>
        <w:jc w:val="both"/>
      </w:pPr>
      <w:r>
        <w:t>Hanna Niels</w:t>
      </w:r>
      <w:r w:rsidR="00D054AF">
        <w:t>e</w:t>
      </w:r>
      <w:r>
        <w:t xml:space="preserve">n, </w:t>
      </w:r>
      <w:r w:rsidR="00126F8D" w:rsidRPr="00126F8D">
        <w:t xml:space="preserve">Faculty of Medicine, Karolinska </w:t>
      </w:r>
      <w:proofErr w:type="spellStart"/>
      <w:r w:rsidR="00126F8D" w:rsidRPr="00126F8D">
        <w:t>Institutet</w:t>
      </w:r>
      <w:proofErr w:type="spellEnd"/>
      <w:r w:rsidR="0069246D">
        <w:t xml:space="preserve"> Stockholm, Sweden</w:t>
      </w:r>
      <w:r w:rsidR="00126F8D" w:rsidRPr="00126F8D">
        <w:t xml:space="preserve">; </w:t>
      </w:r>
      <w:r w:rsidR="00411B6D">
        <w:t>3TR Patient Working Group.</w:t>
      </w:r>
    </w:p>
    <w:p w14:paraId="79AE573E" w14:textId="4E8C926C" w:rsidR="00B538DD" w:rsidRPr="00411B6D" w:rsidRDefault="00411B6D" w:rsidP="00512438">
      <w:pPr>
        <w:spacing w:line="360" w:lineRule="auto"/>
        <w:jc w:val="both"/>
      </w:pPr>
      <w:r w:rsidRPr="00411B6D">
        <w:t>Elizabeth Davin, 3TR Patient Working Group.</w:t>
      </w:r>
    </w:p>
    <w:p w14:paraId="5C3B4955" w14:textId="00EB2052" w:rsidR="00B538DD" w:rsidRDefault="00411B6D" w:rsidP="00512438">
      <w:pPr>
        <w:spacing w:line="360" w:lineRule="auto"/>
        <w:jc w:val="both"/>
      </w:pPr>
      <w:r w:rsidRPr="00AF3B5A">
        <w:t>Phil Taverner</w:t>
      </w:r>
      <w:r w:rsidRPr="00411B6D">
        <w:t>, 3TR Patient Working Group.</w:t>
      </w:r>
    </w:p>
    <w:p w14:paraId="2B6455DF" w14:textId="635EF69D" w:rsidR="00FC6085" w:rsidRDefault="00FC6085" w:rsidP="00512438">
      <w:pPr>
        <w:spacing w:after="0" w:line="360" w:lineRule="auto"/>
        <w:jc w:val="both"/>
      </w:pPr>
      <w:r>
        <w:t>Sofia Romagosa Vilarnau</w:t>
      </w:r>
      <w:r w:rsidR="00F87830">
        <w:t xml:space="preserve">, </w:t>
      </w:r>
      <w:r>
        <w:t>European Federation of Allergy and Airways Diseases Patients’ Associations</w:t>
      </w:r>
      <w:r w:rsidR="0069246D">
        <w:t xml:space="preserve"> (EFA)</w:t>
      </w:r>
      <w:r>
        <w:t>,</w:t>
      </w:r>
    </w:p>
    <w:p w14:paraId="2E94BFE4" w14:textId="77777777" w:rsidR="00FC6085" w:rsidRDefault="00FC6085" w:rsidP="00512438">
      <w:pPr>
        <w:spacing w:line="360" w:lineRule="auto"/>
        <w:jc w:val="both"/>
      </w:pPr>
      <w:r>
        <w:t xml:space="preserve">Brussels, Belgium. </w:t>
      </w:r>
    </w:p>
    <w:p w14:paraId="17CB8000" w14:textId="7FB493CF" w:rsidR="00485697" w:rsidRPr="004D3F23" w:rsidRDefault="001C6FA1" w:rsidP="00512438">
      <w:pPr>
        <w:spacing w:line="360" w:lineRule="auto"/>
        <w:jc w:val="both"/>
      </w:pPr>
      <w:r>
        <w:t>Graham Roberts</w:t>
      </w:r>
      <w:r w:rsidR="00B4130C">
        <w:t xml:space="preserve">, </w:t>
      </w:r>
      <w:r>
        <w:t>Clinical and Experimental Sciences and Human Development, University of Southampton, University Road, Highfield, Southampton, UK.</w:t>
      </w:r>
      <w:r w:rsidR="00BD1FA4" w:rsidRPr="00BD1FA4">
        <w:t xml:space="preserve"> NIHR Southampton Biomedical Research Centre, University Hospital Southampton NHS Foundation Trust, Southampton, UK.</w:t>
      </w:r>
      <w:r w:rsidR="00BC7A8B">
        <w:t xml:space="preserve"> David Hide Asthma and Allergy Centre, St Mary’s Hospital, Isle of Wight, UK.</w:t>
      </w:r>
    </w:p>
    <w:p w14:paraId="1CFCE721" w14:textId="245A8E63" w:rsidR="00F172CA" w:rsidRDefault="00CC443C" w:rsidP="00512438">
      <w:pPr>
        <w:spacing w:line="360" w:lineRule="auto"/>
        <w:jc w:val="both"/>
        <w:rPr>
          <w:b/>
          <w:bCs/>
        </w:rPr>
      </w:pPr>
      <w:r w:rsidRPr="00CC443C">
        <w:rPr>
          <w:b/>
          <w:bCs/>
        </w:rPr>
        <w:t xml:space="preserve">Correspondence </w:t>
      </w:r>
      <w:r>
        <w:rPr>
          <w:b/>
          <w:bCs/>
        </w:rPr>
        <w:t>a</w:t>
      </w:r>
      <w:r w:rsidRPr="00CC443C">
        <w:rPr>
          <w:b/>
          <w:bCs/>
        </w:rPr>
        <w:t>ddress</w:t>
      </w:r>
      <w:r w:rsidR="00484C74">
        <w:rPr>
          <w:b/>
          <w:bCs/>
        </w:rPr>
        <w:t xml:space="preserve">: </w:t>
      </w:r>
      <w:r w:rsidR="007119EE" w:rsidRPr="007119EE">
        <w:t xml:space="preserve">Professor Graham Roberts, Paediatric Allergy and Respiratory Medicine, University Child Health (MP803), University Hospital, Southampton NHS Foundation Trust, </w:t>
      </w:r>
      <w:proofErr w:type="spellStart"/>
      <w:r w:rsidR="007119EE" w:rsidRPr="007119EE">
        <w:t>Tremona</w:t>
      </w:r>
      <w:proofErr w:type="spellEnd"/>
      <w:r w:rsidR="007119EE" w:rsidRPr="007119EE">
        <w:t xml:space="preserve"> Road, Southampton SO16 6YD, UK. Tel.: +44 (0) 2380796160</w:t>
      </w:r>
      <w:r>
        <w:t xml:space="preserve">, </w:t>
      </w:r>
      <w:r w:rsidR="007119EE" w:rsidRPr="007119EE">
        <w:t xml:space="preserve">E-mail: </w:t>
      </w:r>
      <w:hyperlink r:id="rId12" w:history="1">
        <w:r w:rsidR="00F172CA" w:rsidRPr="00BE2702">
          <w:rPr>
            <w:rStyle w:val="Hyperlink"/>
          </w:rPr>
          <w:t>g.c.roberts@soton.ac.uk</w:t>
        </w:r>
      </w:hyperlink>
      <w:r w:rsidR="006377B7">
        <w:t>.</w:t>
      </w:r>
    </w:p>
    <w:p w14:paraId="4BBC02EF" w14:textId="77777777" w:rsidR="004E39EE" w:rsidRDefault="004E39EE">
      <w:pPr>
        <w:rPr>
          <w:rStyle w:val="Strong"/>
          <w:sz w:val="24"/>
          <w:szCs w:val="24"/>
        </w:rPr>
      </w:pPr>
      <w:r>
        <w:rPr>
          <w:rStyle w:val="Strong"/>
          <w:sz w:val="24"/>
          <w:szCs w:val="24"/>
        </w:rPr>
        <w:br w:type="page"/>
      </w:r>
    </w:p>
    <w:p w14:paraId="6E6D4211" w14:textId="24BEEDF8" w:rsidR="00F172CA" w:rsidRDefault="00E14676" w:rsidP="00F172CA">
      <w:pPr>
        <w:spacing w:line="360" w:lineRule="auto"/>
        <w:jc w:val="both"/>
        <w:rPr>
          <w:b/>
          <w:bCs/>
        </w:rPr>
      </w:pPr>
      <w:r w:rsidRPr="00EE4AFB">
        <w:rPr>
          <w:rStyle w:val="Strong"/>
          <w:sz w:val="24"/>
          <w:szCs w:val="24"/>
        </w:rPr>
        <w:lastRenderedPageBreak/>
        <w:t>ABSTRACT</w:t>
      </w:r>
      <w:r w:rsidR="00D44E6F" w:rsidRPr="00EE4AFB">
        <w:rPr>
          <w:rStyle w:val="Strong"/>
          <w:sz w:val="24"/>
          <w:szCs w:val="24"/>
        </w:rPr>
        <w:t xml:space="preserve"> </w:t>
      </w:r>
    </w:p>
    <w:p w14:paraId="3D0E40EF" w14:textId="77777777" w:rsidR="00F172CA" w:rsidRDefault="00174B4D" w:rsidP="00F172CA">
      <w:pPr>
        <w:spacing w:line="360" w:lineRule="auto"/>
        <w:jc w:val="both"/>
        <w:rPr>
          <w:b/>
          <w:bCs/>
        </w:rPr>
      </w:pPr>
      <w:r w:rsidRPr="00174B4D">
        <w:rPr>
          <w:b/>
          <w:bCs/>
        </w:rPr>
        <w:t>Background:</w:t>
      </w:r>
      <w:r>
        <w:t xml:space="preserve"> Valid outcome measures are imperative to evaluate treatment response, yet the suitability of existing </w:t>
      </w:r>
      <w:bookmarkStart w:id="0" w:name="_Hlk104848919"/>
      <w:r>
        <w:t xml:space="preserve">endpoints </w:t>
      </w:r>
      <w:bookmarkEnd w:id="0"/>
      <w:r>
        <w:t>for severe asthma is unclear. This review aimed to identify outcome measures for severe asthma and appraise the quality of their measurement properties.</w:t>
      </w:r>
    </w:p>
    <w:p w14:paraId="6CC13AAB" w14:textId="77777777" w:rsidR="00F172CA" w:rsidRDefault="00174B4D" w:rsidP="00F172CA">
      <w:pPr>
        <w:spacing w:line="360" w:lineRule="auto"/>
        <w:jc w:val="both"/>
        <w:rPr>
          <w:b/>
          <w:bCs/>
        </w:rPr>
      </w:pPr>
      <w:r w:rsidRPr="00174B4D">
        <w:rPr>
          <w:b/>
          <w:bCs/>
        </w:rPr>
        <w:t>Methods:</w:t>
      </w:r>
      <w:r>
        <w:t xml:space="preserve"> A literature search was performed to identify ‘candidate’ outcome measures published between</w:t>
      </w:r>
      <w:r w:rsidR="002129B9" w:rsidRPr="002129B9">
        <w:t xml:space="preserve"> 2018 – </w:t>
      </w:r>
      <w:proofErr w:type="gramStart"/>
      <w:r w:rsidR="002129B9" w:rsidRPr="002129B9">
        <w:t>2020</w:t>
      </w:r>
      <w:r w:rsidRPr="002129B9">
        <w:t xml:space="preserve"> </w:t>
      </w:r>
      <w:r w:rsidR="00D46CC2" w:rsidRPr="002129B9">
        <w:t xml:space="preserve"> (</w:t>
      </w:r>
      <w:proofErr w:type="gramEnd"/>
      <w:r w:rsidR="00D46CC2" w:rsidRPr="002129B9">
        <w:t>PROSPERO</w:t>
      </w:r>
      <w:r w:rsidR="00D46CC2" w:rsidRPr="00896579">
        <w:t xml:space="preserve">, </w:t>
      </w:r>
      <w:r w:rsidR="00D46CC2" w:rsidRPr="00601FD2">
        <w:t>CRD42020204437</w:t>
      </w:r>
      <w:r w:rsidR="00D46CC2" w:rsidRPr="00896579">
        <w:t>)</w:t>
      </w:r>
      <w:r>
        <w:t xml:space="preserve">. A modified Delphi exercise was conducted to select ‘key’ outcome measures within </w:t>
      </w:r>
      <w:r w:rsidR="00CD6103">
        <w:t>healthcare professional</w:t>
      </w:r>
      <w:r>
        <w:t xml:space="preserve">, patient, pharmaceutical, and regulatory stakeholder groups. Initial validation studies for </w:t>
      </w:r>
      <w:r w:rsidR="00C1262D">
        <w:t>‘key’</w:t>
      </w:r>
      <w:r w:rsidR="00D15ED4">
        <w:t xml:space="preserve"> measures</w:t>
      </w:r>
      <w:r>
        <w:t xml:space="preserve"> were rated </w:t>
      </w:r>
      <w:r w:rsidR="00FB0BE5">
        <w:t>against</w:t>
      </w:r>
      <w:r>
        <w:t xml:space="preserve"> modified quality criteria from </w:t>
      </w:r>
      <w:proofErr w:type="spellStart"/>
      <w:r>
        <w:t>COnsensus</w:t>
      </w:r>
      <w:proofErr w:type="spellEnd"/>
      <w:r>
        <w:t xml:space="preserve">-based Standards for the selection of health Measurement Instruments (COSMIN). The evidence was discussed at multi-stakeholder meetings </w:t>
      </w:r>
      <w:r w:rsidR="0013597D">
        <w:t xml:space="preserve">to ratify </w:t>
      </w:r>
      <w:r>
        <w:t xml:space="preserve">‘priority’ outcome measures. Subsequently, four bibliographic databases were searched </w:t>
      </w:r>
      <w:r w:rsidR="00D46CC2">
        <w:t xml:space="preserve">from inception to </w:t>
      </w:r>
      <w:r>
        <w:t xml:space="preserve">identify development and validation studies for </w:t>
      </w:r>
      <w:r w:rsidR="00C1262D">
        <w:t>these</w:t>
      </w:r>
      <w:r>
        <w:t xml:space="preserve"> </w:t>
      </w:r>
      <w:r w:rsidR="0013597D" w:rsidRPr="0013597D">
        <w:t>endpoints</w:t>
      </w:r>
      <w:r>
        <w:t xml:space="preserve">. Two reviewers screened records, extracted data, assessed their methodological quality, and graded the evidence according to COSMIN. </w:t>
      </w:r>
    </w:p>
    <w:p w14:paraId="2C06AA8A" w14:textId="77777777" w:rsidR="00F172CA" w:rsidRDefault="00385397" w:rsidP="00F172CA">
      <w:pPr>
        <w:spacing w:line="360" w:lineRule="auto"/>
        <w:jc w:val="both"/>
        <w:rPr>
          <w:b/>
          <w:bCs/>
        </w:rPr>
      </w:pPr>
      <w:r w:rsidRPr="008C3DB3">
        <w:rPr>
          <w:b/>
          <w:bCs/>
        </w:rPr>
        <w:t>Results</w:t>
      </w:r>
      <w:r>
        <w:rPr>
          <w:b/>
          <w:bCs/>
        </w:rPr>
        <w:t xml:space="preserve">: </w:t>
      </w:r>
      <w:r w:rsidR="00174B4D">
        <w:t xml:space="preserve">96 outcome measures were identified as ‘candidates’, </w:t>
      </w:r>
      <w:r w:rsidR="00174B4D" w:rsidRPr="001056EA">
        <w:t>5</w:t>
      </w:r>
      <w:r w:rsidR="00AC4854">
        <w:t>5</w:t>
      </w:r>
      <w:r w:rsidR="00174B4D">
        <w:t xml:space="preserve"> as ‘key’, and 24 as ‘priority’ for severe asthma; including </w:t>
      </w:r>
      <w:r w:rsidR="00D93455">
        <w:t>clinical</w:t>
      </w:r>
      <w:r w:rsidR="00174B4D">
        <w:t xml:space="preserve">, healthcare utilisation, quality of life, asthma control, and composite. 32 studies reported measurement properties of 17 ‘priority’ </w:t>
      </w:r>
      <w:r w:rsidR="005A425D">
        <w:t>endpoints</w:t>
      </w:r>
      <w:r w:rsidR="00174B4D">
        <w:t xml:space="preserve"> from the latter three domains. </w:t>
      </w:r>
      <w:bookmarkStart w:id="1" w:name="_Hlk104313583"/>
      <w:r w:rsidR="00212E41">
        <w:t>O</w:t>
      </w:r>
      <w:r w:rsidR="00174B4D">
        <w:t xml:space="preserve">nly </w:t>
      </w:r>
      <w:r w:rsidR="009F1174" w:rsidRPr="009F1174">
        <w:t>SAQ and C-ACT</w:t>
      </w:r>
      <w:r w:rsidR="00174B4D">
        <w:t xml:space="preserve"> </w:t>
      </w:r>
      <w:bookmarkEnd w:id="1"/>
      <w:r w:rsidR="00174B4D">
        <w:t>were developed with input from severe asthma</w:t>
      </w:r>
      <w:r w:rsidR="008840D9">
        <w:t xml:space="preserve"> patients</w:t>
      </w:r>
      <w:r w:rsidR="00174B4D">
        <w:t xml:space="preserve">. The certainty of evidence was ‘low’ to ‘very low’ for most ‘priority’ </w:t>
      </w:r>
      <w:r w:rsidR="009A0436" w:rsidRPr="009A0436">
        <w:t xml:space="preserve">endpoints </w:t>
      </w:r>
      <w:r w:rsidR="00174B4D">
        <w:t xml:space="preserve">across all measurement properties, and none fulfilled all quality standards. </w:t>
      </w:r>
    </w:p>
    <w:p w14:paraId="431100FC" w14:textId="7152BBBD" w:rsidR="004E39EE" w:rsidRDefault="00174B4D" w:rsidP="004E39EE">
      <w:pPr>
        <w:spacing w:line="360" w:lineRule="auto"/>
        <w:jc w:val="both"/>
      </w:pPr>
      <w:r w:rsidRPr="005059D9">
        <w:rPr>
          <w:b/>
          <w:bCs/>
        </w:rPr>
        <w:t>Conclusion</w:t>
      </w:r>
      <w:r w:rsidRPr="004F3D50">
        <w:rPr>
          <w:b/>
          <w:bCs/>
        </w:rPr>
        <w:t>:</w:t>
      </w:r>
      <w:r>
        <w:t xml:space="preserve"> </w:t>
      </w:r>
      <w:r w:rsidR="009F1174" w:rsidRPr="009F1174">
        <w:t>Only two outcome measures</w:t>
      </w:r>
      <w:r>
        <w:t xml:space="preserve"> </w:t>
      </w:r>
      <w:r w:rsidR="00BB2937" w:rsidRPr="00E06B4F">
        <w:t xml:space="preserve">had robust </w:t>
      </w:r>
      <w:r w:rsidR="005B1BC4">
        <w:t>develop</w:t>
      </w:r>
      <w:r w:rsidR="00EB146F">
        <w:t>mental data</w:t>
      </w:r>
      <w:r w:rsidR="00BB2937" w:rsidRPr="002C457E">
        <w:t xml:space="preserve"> for severe asthma</w:t>
      </w:r>
      <w:r w:rsidR="00667699">
        <w:t>.</w:t>
      </w:r>
      <w:r w:rsidR="007D63C0" w:rsidRPr="00667699">
        <w:t xml:space="preserve"> </w:t>
      </w:r>
      <w:r w:rsidRPr="009B509F">
        <w:t xml:space="preserve">This review informed development of core outcome measures sets for severe asthma. </w:t>
      </w:r>
    </w:p>
    <w:p w14:paraId="0DF922C5" w14:textId="77777777" w:rsidR="004E39EE" w:rsidRDefault="004E39EE" w:rsidP="004E39EE">
      <w:pPr>
        <w:spacing w:line="360" w:lineRule="auto"/>
        <w:jc w:val="both"/>
        <w:rPr>
          <w:b/>
          <w:bCs/>
        </w:rPr>
      </w:pPr>
    </w:p>
    <w:p w14:paraId="15D6FFF1" w14:textId="77777777" w:rsidR="004E39EE" w:rsidRDefault="00DB0C04" w:rsidP="004E39EE">
      <w:pPr>
        <w:spacing w:line="360" w:lineRule="auto"/>
        <w:jc w:val="both"/>
        <w:rPr>
          <w:b/>
          <w:bCs/>
        </w:rPr>
      </w:pPr>
      <w:r w:rsidRPr="007C189E">
        <w:rPr>
          <w:b/>
          <w:bCs/>
        </w:rPr>
        <w:t>Keywords</w:t>
      </w:r>
      <w:r w:rsidR="00931C6D" w:rsidRPr="007C189E">
        <w:rPr>
          <w:b/>
          <w:bCs/>
        </w:rPr>
        <w:t xml:space="preserve">: </w:t>
      </w:r>
      <w:r w:rsidR="009B638B" w:rsidRPr="007C189E">
        <w:t xml:space="preserve">COSMIN, </w:t>
      </w:r>
      <w:r w:rsidR="00516410" w:rsidRPr="007C189E">
        <w:t>measurement properties</w:t>
      </w:r>
      <w:r w:rsidR="009B638B" w:rsidRPr="007C189E">
        <w:t>, outcome measure</w:t>
      </w:r>
      <w:r w:rsidR="005E0D28" w:rsidRPr="007C189E">
        <w:t>s</w:t>
      </w:r>
      <w:r w:rsidR="009B638B" w:rsidRPr="007C189E">
        <w:t>,</w:t>
      </w:r>
      <w:r w:rsidR="002526D2" w:rsidRPr="007C189E">
        <w:rPr>
          <w:b/>
          <w:bCs/>
          <w:i/>
          <w:iCs/>
        </w:rPr>
        <w:t xml:space="preserve"> </w:t>
      </w:r>
      <w:r w:rsidR="009B638B" w:rsidRPr="007C189E">
        <w:t>validity,</w:t>
      </w:r>
      <w:r w:rsidR="009B638B" w:rsidRPr="007C189E">
        <w:rPr>
          <w:b/>
          <w:bCs/>
          <w:i/>
          <w:iCs/>
        </w:rPr>
        <w:t xml:space="preserve"> </w:t>
      </w:r>
      <w:r w:rsidR="009B638B" w:rsidRPr="007C189E">
        <w:t>severe asthma, systematic review</w:t>
      </w:r>
    </w:p>
    <w:p w14:paraId="5C3737D4" w14:textId="77777777" w:rsidR="004E39EE" w:rsidRDefault="00855975" w:rsidP="004E39EE">
      <w:pPr>
        <w:spacing w:line="360" w:lineRule="auto"/>
        <w:jc w:val="both"/>
      </w:pPr>
      <w:r w:rsidRPr="00C25420">
        <w:rPr>
          <w:b/>
          <w:bCs/>
        </w:rPr>
        <w:t>Take home message:</w:t>
      </w:r>
      <w:r>
        <w:t xml:space="preserve"> </w:t>
      </w:r>
      <w:r w:rsidR="00C25420" w:rsidRPr="00C25420">
        <w:t>This study identified and appraised the validity of selected outcome measures for severe asthma with input from key stakeholders. Only the Severe Asthma Questionnaire and Childhood Asthma Control Test had robust developmental data for severe asthma.</w:t>
      </w:r>
    </w:p>
    <w:p w14:paraId="1F101792" w14:textId="33F29937" w:rsidR="00E6325F" w:rsidRDefault="001F3F66" w:rsidP="00E6325F">
      <w:pPr>
        <w:spacing w:line="360" w:lineRule="auto"/>
        <w:jc w:val="both"/>
      </w:pPr>
      <w:r w:rsidRPr="00547D11">
        <w:rPr>
          <w:b/>
          <w:bCs/>
        </w:rPr>
        <w:t>A</w:t>
      </w:r>
      <w:r w:rsidR="00450C9C" w:rsidRPr="00547D11">
        <w:rPr>
          <w:b/>
          <w:bCs/>
        </w:rPr>
        <w:t>bbreviations</w:t>
      </w:r>
      <w:r w:rsidR="00071C06" w:rsidRPr="00547D11">
        <w:rPr>
          <w:b/>
          <w:bCs/>
        </w:rPr>
        <w:t>:</w:t>
      </w:r>
      <w:r w:rsidRPr="00547D11">
        <w:t xml:space="preserve"> </w:t>
      </w:r>
      <w:r w:rsidR="003B2AA1" w:rsidRPr="00547D11">
        <w:t>ATS / ERS</w:t>
      </w:r>
      <w:r w:rsidRPr="00547D11">
        <w:t xml:space="preserve"> (</w:t>
      </w:r>
      <w:r w:rsidR="003B2AA1" w:rsidRPr="00547D11">
        <w:t>American Thoracic Society / European Respiratory Society</w:t>
      </w:r>
      <w:r w:rsidRPr="00547D11">
        <w:t xml:space="preserve">), </w:t>
      </w:r>
      <w:r w:rsidR="000A545D" w:rsidRPr="00547D11">
        <w:t>AQLQ</w:t>
      </w:r>
      <w:r w:rsidR="0075252D" w:rsidRPr="00547D11">
        <w:t xml:space="preserve"> (Asthma Quality Of Life Questionnaire), </w:t>
      </w:r>
      <w:r w:rsidR="000A545D" w:rsidRPr="00547D11">
        <w:t>AQLQ-S</w:t>
      </w:r>
      <w:r w:rsidR="0075252D" w:rsidRPr="00547D11">
        <w:t xml:space="preserve"> (Asthma Quality Of Life Questionnaire Standardised), </w:t>
      </w:r>
      <w:r w:rsidR="000A545D" w:rsidRPr="00547D11">
        <w:t>Mini-AQLQ</w:t>
      </w:r>
      <w:r w:rsidR="0075252D" w:rsidRPr="00547D11">
        <w:t xml:space="preserve"> (Mini Asthma Quality Of Life Questionnaire), </w:t>
      </w:r>
      <w:r w:rsidR="00415B27" w:rsidRPr="00547D11">
        <w:t>ACT (Asthma Control Test),</w:t>
      </w:r>
      <w:r w:rsidR="00566205">
        <w:t xml:space="preserve"> </w:t>
      </w:r>
      <w:r w:rsidR="00566205" w:rsidRPr="00547D11">
        <w:t>ACQ (Asthma Control Questionnaire),</w:t>
      </w:r>
      <w:r w:rsidR="00566205">
        <w:t xml:space="preserve"> </w:t>
      </w:r>
      <w:r w:rsidR="00A91C86" w:rsidRPr="00547D11">
        <w:t xml:space="preserve">ACCI (Asthma Control and Communication Instrument), </w:t>
      </w:r>
      <w:r w:rsidR="00566205" w:rsidRPr="00547D11">
        <w:t xml:space="preserve">C-ACT (Childhood Asthma Control Test), </w:t>
      </w:r>
      <w:r w:rsidR="00A91C86" w:rsidRPr="00547D11">
        <w:t>CASI (Composite Asthma Severity Index)</w:t>
      </w:r>
      <w:r w:rsidR="00A91C86">
        <w:t xml:space="preserve">, </w:t>
      </w:r>
      <w:r w:rsidR="00566205" w:rsidRPr="00547D11">
        <w:t>COSMIN (</w:t>
      </w:r>
      <w:proofErr w:type="spellStart"/>
      <w:r w:rsidR="00566205" w:rsidRPr="00547D11">
        <w:t>COnsensus</w:t>
      </w:r>
      <w:proofErr w:type="spellEnd"/>
      <w:r w:rsidR="00566205" w:rsidRPr="00547D11">
        <w:t>-based Standards for the selection of health Measurement Instruments),</w:t>
      </w:r>
      <w:r w:rsidR="00566205">
        <w:t xml:space="preserve"> </w:t>
      </w:r>
      <w:r w:rsidR="00A809C0" w:rsidRPr="00A809C0">
        <w:t>FDA</w:t>
      </w:r>
      <w:r w:rsidR="00A809C0">
        <w:t xml:space="preserve"> (</w:t>
      </w:r>
      <w:r w:rsidR="00A809C0" w:rsidRPr="00A809C0">
        <w:t>Food and Drug Administration</w:t>
      </w:r>
      <w:r w:rsidR="00A809C0">
        <w:t xml:space="preserve">), </w:t>
      </w:r>
      <w:r w:rsidR="00D91EB8" w:rsidRPr="00547D11">
        <w:t xml:space="preserve">FEV (forced expiratory volume), </w:t>
      </w:r>
      <w:proofErr w:type="spellStart"/>
      <w:r w:rsidR="00D91EB8" w:rsidRPr="00547D11">
        <w:t>FeNO</w:t>
      </w:r>
      <w:proofErr w:type="spellEnd"/>
      <w:r w:rsidR="00D91EB8" w:rsidRPr="00547D11">
        <w:t xml:space="preserve"> (fractional exhaled nitric oxide)</w:t>
      </w:r>
      <w:r w:rsidR="00D91EB8">
        <w:t>,</w:t>
      </w:r>
      <w:r w:rsidR="00D91EB8" w:rsidRPr="00547D11">
        <w:t xml:space="preserve"> GRADE (Grading of Recommendations Assessment, Development and Evaluation), HRU (Healthcare resource utilisation),</w:t>
      </w:r>
      <w:r w:rsidR="00D91EB8">
        <w:t xml:space="preserve"> </w:t>
      </w:r>
      <w:r w:rsidR="00ED064C" w:rsidRPr="00547D11">
        <w:t xml:space="preserve">MCID (Minimal Clinical Important Difference), Mini-PAQLQ (Mini Paediatric Asthma Quality Of Life </w:t>
      </w:r>
      <w:r w:rsidR="00ED064C" w:rsidRPr="00547D11">
        <w:lastRenderedPageBreak/>
        <w:t>Questionnaire),</w:t>
      </w:r>
      <w:r w:rsidR="00ED064C">
        <w:t xml:space="preserve"> </w:t>
      </w:r>
      <w:proofErr w:type="spellStart"/>
      <w:r w:rsidR="00D0088C" w:rsidRPr="00547D11">
        <w:t>mOCS</w:t>
      </w:r>
      <w:proofErr w:type="spellEnd"/>
      <w:r w:rsidR="00547D11" w:rsidRPr="00547D11">
        <w:t xml:space="preserve"> (maintenance oral corticosteroids), </w:t>
      </w:r>
      <w:r w:rsidR="00415B27" w:rsidRPr="00547D11">
        <w:t xml:space="preserve">OCS (Oral corticosteroids), </w:t>
      </w:r>
      <w:r w:rsidR="00D91EB8" w:rsidRPr="00547D11">
        <w:t xml:space="preserve">PAQLQ (Paediatric Asthma Quality Of Life Questionnaire), PAQLQ-S (Paediatric Asthma Quality Of Life Questionnaire Standardised), </w:t>
      </w:r>
      <w:r w:rsidR="00ED064C" w:rsidRPr="00547D11">
        <w:t xml:space="preserve">PROM (Patient-reported Outcome Measures), QoL (Quality of Life), </w:t>
      </w:r>
      <w:proofErr w:type="spellStart"/>
      <w:r w:rsidR="00695857" w:rsidRPr="007D4536">
        <w:t>RoB</w:t>
      </w:r>
      <w:proofErr w:type="spellEnd"/>
      <w:r w:rsidR="00695857">
        <w:t xml:space="preserve"> (Risk of Bias), </w:t>
      </w:r>
      <w:r w:rsidR="00ED064C" w:rsidRPr="00547D11">
        <w:t>SAQ (Severe Asthma Questionnaire)</w:t>
      </w:r>
      <w:r w:rsidR="005702A2">
        <w:t xml:space="preserve">, </w:t>
      </w:r>
      <w:r w:rsidR="005702A2" w:rsidRPr="005702A2">
        <w:t>St George’s Respiratory Questionnaire (SGRQ)</w:t>
      </w:r>
      <w:r w:rsidR="005702A2">
        <w:t>.</w:t>
      </w:r>
    </w:p>
    <w:p w14:paraId="3C2A6AB8" w14:textId="383B4911" w:rsidR="00512438" w:rsidRDefault="00512438" w:rsidP="00512438">
      <w:r>
        <w:br w:type="page"/>
      </w:r>
    </w:p>
    <w:p w14:paraId="5DD9A3C0" w14:textId="61694886" w:rsidR="00701393" w:rsidRPr="00E6325F" w:rsidRDefault="00566155" w:rsidP="00664289">
      <w:pPr>
        <w:pStyle w:val="Heading1"/>
        <w:ind w:left="431" w:right="-612" w:hanging="431"/>
      </w:pPr>
      <w:r w:rsidRPr="009D115C">
        <w:lastRenderedPageBreak/>
        <w:t>BACKGROUND</w:t>
      </w:r>
      <w:r w:rsidR="00D44E6F">
        <w:t xml:space="preserve"> </w:t>
      </w:r>
    </w:p>
    <w:p w14:paraId="5AACF682" w14:textId="797D52EC" w:rsidR="00512438" w:rsidRDefault="00E5054C" w:rsidP="00512438">
      <w:pPr>
        <w:spacing w:line="360" w:lineRule="auto"/>
        <w:ind w:right="-1"/>
        <w:jc w:val="both"/>
      </w:pPr>
      <w:r w:rsidRPr="00E5054C">
        <w:t xml:space="preserve">Asthma is </w:t>
      </w:r>
      <w:r w:rsidR="00AF337B">
        <w:t xml:space="preserve">the </w:t>
      </w:r>
      <w:r w:rsidR="00F7444E" w:rsidRPr="00F7444E">
        <w:t xml:space="preserve">most prevalent chronic respiratory </w:t>
      </w:r>
      <w:r w:rsidRPr="00E5054C">
        <w:t>condition affecting an estimated 3</w:t>
      </w:r>
      <w:r w:rsidR="004F1217">
        <w:t>3</w:t>
      </w:r>
      <w:r w:rsidR="00414A47">
        <w:t>9</w:t>
      </w:r>
      <w:r w:rsidRPr="00E5054C">
        <w:t xml:space="preserve"> million people</w:t>
      </w:r>
      <w:r w:rsidR="00E6325F">
        <w:t xml:space="preserve">  </w:t>
      </w:r>
      <w:r w:rsidRPr="00E5054C">
        <w:t>worldwide</w:t>
      </w:r>
      <w:r w:rsidRPr="00E5054C">
        <w:fldChar w:fldCharType="begin">
          <w:fldData xml:space="preserve">PEVuZE5vdGU+PENpdGU+PEF1dGhvcj5UbzwvQXV0aG9yPjxZZWFyPjIwMTI8L1llYXI+PFJlY051
bT4yNzwvUmVjTnVtPjxEaXNwbGF5VGV4dD48c3R5bGUgZmFjZT0ic3VwZXJzY3JpcHQiPjEtMzwv
c3R5bGU+PC9EaXNwbGF5VGV4dD48cmVjb3JkPjxyZWMtbnVtYmVyPjI3PC9yZWMtbnVtYmVyPjxm
b3JlaWduLWtleXM+PGtleSBhcHA9IkVOIiBkYi1pZD0ieHNlOXNzOXQ4YTk5ZHVlcnZ4aHhld2Y1
MGVzczJlYWV6end2IiB0aW1lc3RhbXA9IjE2MzA0NTUyOTYiPjI3PC9rZXk+PC9mb3JlaWduLWtl
eXM+PHJlZi10eXBlIG5hbWU9IkpvdXJuYWwgQXJ0aWNsZSI+MTc8L3JlZi10eXBlPjxjb250cmli
dXRvcnM+PGF1dGhvcnM+PGF1dGhvcj5UbywgVDwvYXV0aG9yPjxhdXRob3I+U3Rhbm9qZXZpYywg
UzwvYXV0aG9yPjxhdXRob3I+TW9vcmVzLCBHPC9hdXRob3I+PGF1dGhvcj5HZXJzaG9uLCBBIFM8
L2F1dGhvcj48YXV0aG9yPkJhdGVtYW4sIEUgRDwvYXV0aG9yPjxhdXRob3I+Q3J1eiwgQSBBPC9h
dXRob3I+PGF1dGhvcj5Cb3VsZXQsIEwgUDwvYXV0aG9yPjwvYXV0aG9ycz48L2NvbnRyaWJ1dG9y
cz48YXV0aC1hZGRyZXNzPkNoaWxkIEhlYWx0aCBFdmFsdWF0aXZlIFNjaWVuY2VzLCBUaGUgSG9z
cGl0YWwgZm9yIFNpY2sgQ2hpbGRyZW4sIFRvcm9udG8sIE9udGFyaW8sIENhbmFkYS4gdGVyZXNh
LnRvQHNpY2traWRzLmNhPC9hdXRoLWFkZHJlc3M+PHRpdGxlcz48dGl0bGU+R2xvYmFsIGFzdGht
YSBwcmV2YWxlbmNlIGluIGFkdWx0czogZmluZGluZ3MgZnJvbSB0aGUgY3Jvc3Mtc2VjdGlvbmFs
IHdvcmxkIGhlYWx0aCBzdXJ2ZXk8L3RpdGxlPjxzZWNvbmRhcnktdGl0bGU+Qk1DIFB1YmxpYyBI
ZWFsdGg8L3NlY29uZGFyeS10aXRsZT48L3RpdGxlcz48cGVyaW9kaWNhbD48ZnVsbC10aXRsZT5C
TUMgUHVibGljIEhlYWx0aDwvZnVsbC10aXRsZT48L3BlcmlvZGljYWw+PHBhZ2VzPjIwNDwvcGFn
ZXM+PHZvbHVtZT4xMjwvdm9sdW1lPjxlZGl0aW9uPjIwMTIvMDMvMjE8L2VkaXRpb24+PGtleXdv
cmRzPjxrZXl3b3JkPkFkdWx0PC9rZXl3b3JkPjxrZXl3b3JkPkFzdGhtYS8qZXBpZGVtaW9sb2d5
PC9rZXl3b3JkPjxrZXl3b3JkPkF1c3RyYWxpYS9lcGlkZW1pb2xvZ3k8L2tleXdvcmQ+PGtleXdv
cmQ+Q3Jvc3MtU2VjdGlvbmFsIFN0dWRpZXM8L2tleXdvcmQ+PGtleXdvcmQ+RmVtYWxlPC9rZXl3
b3JkPjxrZXl3b3JkPkhlYWx0aCBTdXJ2ZXlzPC9rZXl3b3JkPjxrZXl3b3JkPkh1bWFuczwva2V5
d29yZD48a2V5d29yZD5NYWxlPC9rZXl3b3JkPjxrZXl3b3JkPlByZXZhbGVuY2U8L2tleXdvcmQ+
PGtleXdvcmQ+V29ybGQgSGVhbHRoIE9yZ2FuaXphdGlvbjwva2V5d29yZD48L2tleXdvcmRzPjxk
YXRlcz48eWVhcj4yMDEyPC95ZWFyPjxwdWItZGF0ZXM+PGRhdGU+TWFyIDE5PC9kYXRlPjwvcHVi
LWRhdGVzPjwvZGF0ZXM+PGlzYm4+MTQ3MS0yNDU4PC9pc2JuPjxhY2Nlc3Npb24tbnVtPjIyNDI5
NTE1PC9hY2Nlc3Npb24tbnVtPjx1cmxzPjwvdXJscz48Y3VzdG9tMj5QTUMzMzUzMTkxPC9jdXN0
b20yPjxlbGVjdHJvbmljLXJlc291cmNlLW51bT4xMC4xMTg2LzE0NzEtMjQ1OC0xMi0yMDQ8L2Vs
ZWN0cm9uaWMtcmVzb3VyY2UtbnVtPjxyZW1vdGUtZGF0YWJhc2UtcHJvdmlkZXI+TkxNPC9yZW1v
dGUtZGF0YWJhc2UtcHJvdmlkZXI+PGxhbmd1YWdlPmVuZzwvbGFuZ3VhZ2U+PC9yZWNvcmQ+PC9D
aXRlPjxDaXRlPjxBdXRob3I+Q2h1bmc8L0F1dGhvcj48WWVhcj4yMDE0PC9ZZWFyPjxSZWNOdW0+
MTwvUmVjTnVtPjxyZWNvcmQ+PHJlYy1udW1iZXI+MTwvcmVjLW51bWJlcj48Zm9yZWlnbi1rZXlz
PjxrZXkgYXBwPSJFTiIgZGItaWQ9InhzZTlzczl0OGE5OWR1ZXJ2eGh4ZXdmNTBlc3MyZWFlenp3
diIgdGltZXN0YW1wPSIxNjI3MjQxNzU5Ij4xPC9rZXk+PC9mb3JlaWduLWtleXM+PHJlZi10eXBl
IG5hbWU9IkpvdXJuYWwgQXJ0aWNsZSI+MTc8L3JlZi10eXBlPjxjb250cmlidXRvcnM+PGF1dGhv
cnM+PGF1dGhvcj5DaHVuZywgSyBGPC9hdXRob3I+PGF1dGhvcj5XZW56ZWwsIFMgRTwvYXV0aG9y
PjxhdXRob3I+QnJvemVrLCBKIEw8L2F1dGhvcj48YXV0aG9yPkJ1c2gsIEE8L2F1dGhvcj48YXV0
aG9yPkNhc3RybywgTTwvYXV0aG9yPjxhdXRob3I+U3RlcmssIFAgSjwvYXV0aG9yPjxhdXRob3I+
QWRjb2NrLCBJIE08L2F1dGhvcj48YXV0aG9yPkJhdGVtYW4sIEUgRDwvYXV0aG9yPjxhdXRob3I+
QmVsLCBFIEg8L2F1dGhvcj48YXV0aG9yPkJsZWVja2VyLCBFIFI8L2F1dGhvcj48YXV0aG9yPkJv
dWxldCwgTCBQPC9hdXRob3I+PGF1dGhvcj5CcmlnaHRsaW5nLCBDPC9hdXRob3I+PGF1dGhvcj5D
aGFuZXosIFA8L2F1dGhvcj48YXV0aG9yPkRhaGxlbiwgUy4gRS48L2F1dGhvcj48YXV0aG9yPkRq
dWthbm92aWMsIFIuPC9hdXRob3I+PGF1dGhvcj5GcmV5LCBVLjwvYXV0aG9yPjxhdXRob3I+R2Fn
YSwgTS48L2F1dGhvcj48YXV0aG9yPkdpYnNvbiwgUC48L2F1dGhvcj48YXV0aG9yPkhhbWlkLCBR
LjwvYXV0aG9yPjxhdXRob3I+SmFqb3VyLCBOLiBOLjwvYXV0aG9yPjxhdXRob3I+TWF1YWQsIFQu
PC9hdXRob3I+PGF1dGhvcj5Tb3JrbmVzcywgUi4gTC48L2F1dGhvcj48YXV0aG9yPlRlYWd1ZSwg
Vy4gRy48L2F1dGhvcj48L2F1dGhvcnM+PC9jb250cmlidXRvcnM+PGF1dGgtYWRkcmVzcz5JbXBl
cmlhbCBDb2xsZWdlLCBMb25kb24uPC9hdXRoLWFkZHJlc3M+PHRpdGxlcz48dGl0bGU+SW50ZXJu
YXRpb25hbCBFUlMvQVRTIGd1aWRlbGluZXMgb24gZGVmaW5pdGlvbiwgZXZhbHVhdGlvbiBhbmQg
dHJlYXRtZW50IG9mIHNldmVyZSBhc3RobWE8L3RpdGxlPjxzZWNvbmRhcnktdGl0bGU+RXVyIFJl
c3BpciBKPC9zZWNvbmRhcnktdGl0bGU+PC90aXRsZXM+PHBlcmlvZGljYWw+PGZ1bGwtdGl0bGU+
RXVyIFJlc3BpciBKPC9mdWxsLXRpdGxlPjwvcGVyaW9kaWNhbD48cGFnZXM+MzQzLTczPC9wYWdl
cz48dm9sdW1lPjQzPC92b2x1bWU+PG51bWJlcj4yPC9udW1iZXI+PGVkaXRpb24+MjAxMy8xMi8x
ODwvZWRpdGlvbj48a2V5d29yZHM+PGtleXdvcmQ+QWRyZW5hbCBDb3J0ZXggSG9ybW9uZXMvdGhl
cmFwZXV0aWMgdXNlPC9rZXl3b3JkPjxrZXl3b3JkPkFzdGhtYS8qZGlhZ25vc2lzLyp0aGVyYXB5
PC9rZXl3b3JkPjxrZXl3b3JkPkJpb21hcmtlcnM8L2tleXdvcmQ+PGtleXdvcmQ+Q2xpbmljYWwg
VHJpYWxzIGFzIFRvcGljPC9rZXl3b3JkPjxrZXl3b3JkPkNvbW9yYmlkaXR5PC9rZXl3b3JkPjxr
ZXl3b3JkPkh1bWFuczwva2V5d29yZD48a2V5d29yZD5JbW11bmUgU3lzdGVtPC9rZXl3b3JkPjxr
ZXl3b3JkPkltbXVub2dsb2J1bGluIEUvaW1tdW5vbG9neTwva2V5d29yZD48a2V5d29yZD5JbnRl
cm5hdGlvbmFsIENvb3BlcmF0aW9uPC9rZXl3b3JkPjxrZXl3b3JkPlBoZW5vdHlwZTwva2V5d29y
ZD48a2V5d29yZD5QcmFjdGljZSBHdWlkZWxpbmVzIGFzIFRvcGljPC9rZXl3b3JkPjxrZXl3b3Jk
PlB1bG1vbmFyeSBNZWRpY2luZS9tZXRob2RzLypzdGFuZGFyZHM8L2tleXdvcmQ+PGtleXdvcmQ+
UmlzayBGYWN0b3JzPC9rZXl3b3JkPjwva2V5d29yZHM+PGRhdGVzPjx5ZWFyPjIwMTQ8L3llYXI+
PHB1Yi1kYXRlcz48ZGF0ZT5GZWI8L2RhdGU+PC9wdWItZGF0ZXM+PC9kYXRlcz48aXNibj4wOTAz
LTE5MzY8L2lzYm4+PGFjY2Vzc2lvbi1udW0+MjQzMzcwNDY8L2FjY2Vzc2lvbi1udW0+PHVybHM+
PC91cmxzPjxlbGVjdHJvbmljLXJlc291cmNlLW51bT4xMC4xMTgzLzA5MDMxOTM2LjAwMjAyMDEz
PC9lbGVjdHJvbmljLXJlc291cmNlLW51bT48cmVtb3RlLWRhdGFiYXNlLXByb3ZpZGVyPk5MTTwv
cmVtb3RlLWRhdGFiYXNlLXByb3ZpZGVyPjxsYW5ndWFnZT5lbmc8L2xhbmd1YWdlPjwvcmVjb3Jk
PjwvQ2l0ZT48Q2l0ZT48QXV0aG9yPldvcmxkIEhlYWx0aCBPcmdhbml6YXRpb248L0F1dGhvcj48
WWVhcj4yMDIwPC9ZZWFyPjxSZWNOdW0+MTMwPC9SZWNOdW0+PHJlY29yZD48cmVjLW51bWJlcj4x
MzA8L3JlYy1udW1iZXI+PGZvcmVpZ24ta2V5cz48a2V5IGFwcD0iRU4iIGRiLWlkPSJ4c2U5c3M5
dDhhOTlkdWVydnhoeGV3ZjUwZXNzMmVhZXp6d3YiIHRpbWVzdGFtcD0iMTY1MTE5MzAyMyI+MTMw
PC9rZXk+PC9mb3JlaWduLWtleXM+PHJlZi10eXBlIG5hbWU9IldlYiBQYWdlIj4xMjwvcmVmLXR5
cGU+PGNvbnRyaWJ1dG9ycz48YXV0aG9ycz48YXV0aG9yPldvcmxkIEhlYWx0aCBPcmdhbml6YXRp
b24sPC9hdXRob3I+PC9hdXRob3JzPjwvY29udHJpYnV0b3JzPjx0aXRsZXM+PHRpdGxlPkFzdGht
YTwvdGl0bGU+PGFsdC10aXRsZT5Xb3JsZCBIZWFsdGggT3JnYW5pemF0aW9uOiBBc3RobWE8L2Fs
dC10aXRsZT48c2hvcnQtdGl0bGU+V29ybGQgSGVhbHRoIE9yZ2FuaXphdGlvbjogQXN0aG1hPC9z
aG9ydC10aXRsZT48L3RpdGxlcz48bnVtYmVyPjIwMjIgQXByaWwgMTU8L251bWJlcj48ZGF0ZXM+
PHllYXI+MjAyMDwveWVhcj48cHViLWRhdGVzPjxkYXRlPjE1IE1heSAyMDIwPC9kYXRlPjwvcHVi
LWRhdGVzPjwvZGF0ZXM+PHVybHM+PHJlbGF0ZWQtdXJscz48dXJsPmh0dHBzOi8vd3d3Lndoby5p
bnQvbmV3cy1yb29tL2ZhY3RzLWluLXBpY3R1cmVzL2RldGFpbC9hc3RobWEgPC91cmw+PC9yZWxh
dGVkLXVybHM+PC91cmxzPjwvcmVjb3JkPjwvQ2l0ZT48L0VuZE5vdGU+AG==
</w:fldData>
        </w:fldChar>
      </w:r>
      <w:r w:rsidR="00E83C39">
        <w:instrText xml:space="preserve"> ADDIN EN.CITE </w:instrText>
      </w:r>
      <w:r w:rsidR="00E83C39">
        <w:fldChar w:fldCharType="begin">
          <w:fldData xml:space="preserve">PEVuZE5vdGU+PENpdGU+PEF1dGhvcj5UbzwvQXV0aG9yPjxZZWFyPjIwMTI8L1llYXI+PFJlY051
bT4yNzwvUmVjTnVtPjxEaXNwbGF5VGV4dD48c3R5bGUgZmFjZT0ic3VwZXJzY3JpcHQiPjEtMzwv
c3R5bGU+PC9EaXNwbGF5VGV4dD48cmVjb3JkPjxyZWMtbnVtYmVyPjI3PC9yZWMtbnVtYmVyPjxm
b3JlaWduLWtleXM+PGtleSBhcHA9IkVOIiBkYi1pZD0ieHNlOXNzOXQ4YTk5ZHVlcnZ4aHhld2Y1
MGVzczJlYWV6end2IiB0aW1lc3RhbXA9IjE2MzA0NTUyOTYiPjI3PC9rZXk+PC9mb3JlaWduLWtl
eXM+PHJlZi10eXBlIG5hbWU9IkpvdXJuYWwgQXJ0aWNsZSI+MTc8L3JlZi10eXBlPjxjb250cmli
dXRvcnM+PGF1dGhvcnM+PGF1dGhvcj5UbywgVDwvYXV0aG9yPjxhdXRob3I+U3Rhbm9qZXZpYywg
UzwvYXV0aG9yPjxhdXRob3I+TW9vcmVzLCBHPC9hdXRob3I+PGF1dGhvcj5HZXJzaG9uLCBBIFM8
L2F1dGhvcj48YXV0aG9yPkJhdGVtYW4sIEUgRDwvYXV0aG9yPjxhdXRob3I+Q3J1eiwgQSBBPC9h
dXRob3I+PGF1dGhvcj5Cb3VsZXQsIEwgUDwvYXV0aG9yPjwvYXV0aG9ycz48L2NvbnRyaWJ1dG9y
cz48YXV0aC1hZGRyZXNzPkNoaWxkIEhlYWx0aCBFdmFsdWF0aXZlIFNjaWVuY2VzLCBUaGUgSG9z
cGl0YWwgZm9yIFNpY2sgQ2hpbGRyZW4sIFRvcm9udG8sIE9udGFyaW8sIENhbmFkYS4gdGVyZXNh
LnRvQHNpY2traWRzLmNhPC9hdXRoLWFkZHJlc3M+PHRpdGxlcz48dGl0bGU+R2xvYmFsIGFzdGht
YSBwcmV2YWxlbmNlIGluIGFkdWx0czogZmluZGluZ3MgZnJvbSB0aGUgY3Jvc3Mtc2VjdGlvbmFs
IHdvcmxkIGhlYWx0aCBzdXJ2ZXk8L3RpdGxlPjxzZWNvbmRhcnktdGl0bGU+Qk1DIFB1YmxpYyBI
ZWFsdGg8L3NlY29uZGFyeS10aXRsZT48L3RpdGxlcz48cGVyaW9kaWNhbD48ZnVsbC10aXRsZT5C
TUMgUHVibGljIEhlYWx0aDwvZnVsbC10aXRsZT48L3BlcmlvZGljYWw+PHBhZ2VzPjIwNDwvcGFn
ZXM+PHZvbHVtZT4xMjwvdm9sdW1lPjxlZGl0aW9uPjIwMTIvMDMvMjE8L2VkaXRpb24+PGtleXdv
cmRzPjxrZXl3b3JkPkFkdWx0PC9rZXl3b3JkPjxrZXl3b3JkPkFzdGhtYS8qZXBpZGVtaW9sb2d5
PC9rZXl3b3JkPjxrZXl3b3JkPkF1c3RyYWxpYS9lcGlkZW1pb2xvZ3k8L2tleXdvcmQ+PGtleXdv
cmQ+Q3Jvc3MtU2VjdGlvbmFsIFN0dWRpZXM8L2tleXdvcmQ+PGtleXdvcmQ+RmVtYWxlPC9rZXl3
b3JkPjxrZXl3b3JkPkhlYWx0aCBTdXJ2ZXlzPC9rZXl3b3JkPjxrZXl3b3JkPkh1bWFuczwva2V5
d29yZD48a2V5d29yZD5NYWxlPC9rZXl3b3JkPjxrZXl3b3JkPlByZXZhbGVuY2U8L2tleXdvcmQ+
PGtleXdvcmQ+V29ybGQgSGVhbHRoIE9yZ2FuaXphdGlvbjwva2V5d29yZD48L2tleXdvcmRzPjxk
YXRlcz48eWVhcj4yMDEyPC95ZWFyPjxwdWItZGF0ZXM+PGRhdGU+TWFyIDE5PC9kYXRlPjwvcHVi
LWRhdGVzPjwvZGF0ZXM+PGlzYm4+MTQ3MS0yNDU4PC9pc2JuPjxhY2Nlc3Npb24tbnVtPjIyNDI5
NTE1PC9hY2Nlc3Npb24tbnVtPjx1cmxzPjwvdXJscz48Y3VzdG9tMj5QTUMzMzUzMTkxPC9jdXN0
b20yPjxlbGVjdHJvbmljLXJlc291cmNlLW51bT4xMC4xMTg2LzE0NzEtMjQ1OC0xMi0yMDQ8L2Vs
ZWN0cm9uaWMtcmVzb3VyY2UtbnVtPjxyZW1vdGUtZGF0YWJhc2UtcHJvdmlkZXI+TkxNPC9yZW1v
dGUtZGF0YWJhc2UtcHJvdmlkZXI+PGxhbmd1YWdlPmVuZzwvbGFuZ3VhZ2U+PC9yZWNvcmQ+PC9D
aXRlPjxDaXRlPjxBdXRob3I+Q2h1bmc8L0F1dGhvcj48WWVhcj4yMDE0PC9ZZWFyPjxSZWNOdW0+
MTwvUmVjTnVtPjxyZWNvcmQ+PHJlYy1udW1iZXI+MTwvcmVjLW51bWJlcj48Zm9yZWlnbi1rZXlz
PjxrZXkgYXBwPSJFTiIgZGItaWQ9InhzZTlzczl0OGE5OWR1ZXJ2eGh4ZXdmNTBlc3MyZWFlenp3
diIgdGltZXN0YW1wPSIxNjI3MjQxNzU5Ij4xPC9rZXk+PC9mb3JlaWduLWtleXM+PHJlZi10eXBl
IG5hbWU9IkpvdXJuYWwgQXJ0aWNsZSI+MTc8L3JlZi10eXBlPjxjb250cmlidXRvcnM+PGF1dGhv
cnM+PGF1dGhvcj5DaHVuZywgSyBGPC9hdXRob3I+PGF1dGhvcj5XZW56ZWwsIFMgRTwvYXV0aG9y
PjxhdXRob3I+QnJvemVrLCBKIEw8L2F1dGhvcj48YXV0aG9yPkJ1c2gsIEE8L2F1dGhvcj48YXV0
aG9yPkNhc3RybywgTTwvYXV0aG9yPjxhdXRob3I+U3RlcmssIFAgSjwvYXV0aG9yPjxhdXRob3I+
QWRjb2NrLCBJIE08L2F1dGhvcj48YXV0aG9yPkJhdGVtYW4sIEUgRDwvYXV0aG9yPjxhdXRob3I+
QmVsLCBFIEg8L2F1dGhvcj48YXV0aG9yPkJsZWVja2VyLCBFIFI8L2F1dGhvcj48YXV0aG9yPkJv
dWxldCwgTCBQPC9hdXRob3I+PGF1dGhvcj5CcmlnaHRsaW5nLCBDPC9hdXRob3I+PGF1dGhvcj5D
aGFuZXosIFA8L2F1dGhvcj48YXV0aG9yPkRhaGxlbiwgUy4gRS48L2F1dGhvcj48YXV0aG9yPkRq
dWthbm92aWMsIFIuPC9hdXRob3I+PGF1dGhvcj5GcmV5LCBVLjwvYXV0aG9yPjxhdXRob3I+R2Fn
YSwgTS48L2F1dGhvcj48YXV0aG9yPkdpYnNvbiwgUC48L2F1dGhvcj48YXV0aG9yPkhhbWlkLCBR
LjwvYXV0aG9yPjxhdXRob3I+SmFqb3VyLCBOLiBOLjwvYXV0aG9yPjxhdXRob3I+TWF1YWQsIFQu
PC9hdXRob3I+PGF1dGhvcj5Tb3JrbmVzcywgUi4gTC48L2F1dGhvcj48YXV0aG9yPlRlYWd1ZSwg
Vy4gRy48L2F1dGhvcj48L2F1dGhvcnM+PC9jb250cmlidXRvcnM+PGF1dGgtYWRkcmVzcz5JbXBl
cmlhbCBDb2xsZWdlLCBMb25kb24uPC9hdXRoLWFkZHJlc3M+PHRpdGxlcz48dGl0bGU+SW50ZXJu
YXRpb25hbCBFUlMvQVRTIGd1aWRlbGluZXMgb24gZGVmaW5pdGlvbiwgZXZhbHVhdGlvbiBhbmQg
dHJlYXRtZW50IG9mIHNldmVyZSBhc3RobWE8L3RpdGxlPjxzZWNvbmRhcnktdGl0bGU+RXVyIFJl
c3BpciBKPC9zZWNvbmRhcnktdGl0bGU+PC90aXRsZXM+PHBlcmlvZGljYWw+PGZ1bGwtdGl0bGU+
RXVyIFJlc3BpciBKPC9mdWxsLXRpdGxlPjwvcGVyaW9kaWNhbD48cGFnZXM+MzQzLTczPC9wYWdl
cz48dm9sdW1lPjQzPC92b2x1bWU+PG51bWJlcj4yPC9udW1iZXI+PGVkaXRpb24+MjAxMy8xMi8x
ODwvZWRpdGlvbj48a2V5d29yZHM+PGtleXdvcmQ+QWRyZW5hbCBDb3J0ZXggSG9ybW9uZXMvdGhl
cmFwZXV0aWMgdXNlPC9rZXl3b3JkPjxrZXl3b3JkPkFzdGhtYS8qZGlhZ25vc2lzLyp0aGVyYXB5
PC9rZXl3b3JkPjxrZXl3b3JkPkJpb21hcmtlcnM8L2tleXdvcmQ+PGtleXdvcmQ+Q2xpbmljYWwg
VHJpYWxzIGFzIFRvcGljPC9rZXl3b3JkPjxrZXl3b3JkPkNvbW9yYmlkaXR5PC9rZXl3b3JkPjxr
ZXl3b3JkPkh1bWFuczwva2V5d29yZD48a2V5d29yZD5JbW11bmUgU3lzdGVtPC9rZXl3b3JkPjxr
ZXl3b3JkPkltbXVub2dsb2J1bGluIEUvaW1tdW5vbG9neTwva2V5d29yZD48a2V5d29yZD5JbnRl
cm5hdGlvbmFsIENvb3BlcmF0aW9uPC9rZXl3b3JkPjxrZXl3b3JkPlBoZW5vdHlwZTwva2V5d29y
ZD48a2V5d29yZD5QcmFjdGljZSBHdWlkZWxpbmVzIGFzIFRvcGljPC9rZXl3b3JkPjxrZXl3b3Jk
PlB1bG1vbmFyeSBNZWRpY2luZS9tZXRob2RzLypzdGFuZGFyZHM8L2tleXdvcmQ+PGtleXdvcmQ+
UmlzayBGYWN0b3JzPC9rZXl3b3JkPjwva2V5d29yZHM+PGRhdGVzPjx5ZWFyPjIwMTQ8L3llYXI+
PHB1Yi1kYXRlcz48ZGF0ZT5GZWI8L2RhdGU+PC9wdWItZGF0ZXM+PC9kYXRlcz48aXNibj4wOTAz
LTE5MzY8L2lzYm4+PGFjY2Vzc2lvbi1udW0+MjQzMzcwNDY8L2FjY2Vzc2lvbi1udW0+PHVybHM+
PC91cmxzPjxlbGVjdHJvbmljLXJlc291cmNlLW51bT4xMC4xMTgzLzA5MDMxOTM2LjAwMjAyMDEz
PC9lbGVjdHJvbmljLXJlc291cmNlLW51bT48cmVtb3RlLWRhdGFiYXNlLXByb3ZpZGVyPk5MTTwv
cmVtb3RlLWRhdGFiYXNlLXByb3ZpZGVyPjxsYW5ndWFnZT5lbmc8L2xhbmd1YWdlPjwvcmVjb3Jk
PjwvQ2l0ZT48Q2l0ZT48QXV0aG9yPldvcmxkIEhlYWx0aCBPcmdhbml6YXRpb248L0F1dGhvcj48
WWVhcj4yMDIwPC9ZZWFyPjxSZWNOdW0+MTMwPC9SZWNOdW0+PHJlY29yZD48cmVjLW51bWJlcj4x
MzA8L3JlYy1udW1iZXI+PGZvcmVpZ24ta2V5cz48a2V5IGFwcD0iRU4iIGRiLWlkPSJ4c2U5c3M5
dDhhOTlkdWVydnhoeGV3ZjUwZXNzMmVhZXp6d3YiIHRpbWVzdGFtcD0iMTY1MTE5MzAyMyI+MTMw
PC9rZXk+PC9mb3JlaWduLWtleXM+PHJlZi10eXBlIG5hbWU9IldlYiBQYWdlIj4xMjwvcmVmLXR5
cGU+PGNvbnRyaWJ1dG9ycz48YXV0aG9ycz48YXV0aG9yPldvcmxkIEhlYWx0aCBPcmdhbml6YXRp
b24sPC9hdXRob3I+PC9hdXRob3JzPjwvY29udHJpYnV0b3JzPjx0aXRsZXM+PHRpdGxlPkFzdGht
YTwvdGl0bGU+PGFsdC10aXRsZT5Xb3JsZCBIZWFsdGggT3JnYW5pemF0aW9uOiBBc3RobWE8L2Fs
dC10aXRsZT48c2hvcnQtdGl0bGU+V29ybGQgSGVhbHRoIE9yZ2FuaXphdGlvbjogQXN0aG1hPC9z
aG9ydC10aXRsZT48L3RpdGxlcz48bnVtYmVyPjIwMjIgQXByaWwgMTU8L251bWJlcj48ZGF0ZXM+
PHllYXI+MjAyMDwveWVhcj48cHViLWRhdGVzPjxkYXRlPjE1IE1heSAyMDIwPC9kYXRlPjwvcHVi
LWRhdGVzPjwvZGF0ZXM+PHVybHM+PHJlbGF0ZWQtdXJscz48dXJsPmh0dHBzOi8vd3d3Lndoby5p
bnQvbmV3cy1yb29tL2ZhY3RzLWluLXBpY3R1cmVzL2RldGFpbC9hc3RobWEgPC91cmw+PC9yZWxh
dGVkLXVybHM+PC91cmxzPjwvcmVjb3JkPjwvQ2l0ZT48L0VuZE5vdGU+AG==
</w:fldData>
        </w:fldChar>
      </w:r>
      <w:r w:rsidR="00E83C39">
        <w:instrText xml:space="preserve"> ADDIN EN.CITE.DATA </w:instrText>
      </w:r>
      <w:r w:rsidR="00E83C39">
        <w:fldChar w:fldCharType="end"/>
      </w:r>
      <w:r w:rsidRPr="00E5054C">
        <w:fldChar w:fldCharType="separate"/>
      </w:r>
      <w:r w:rsidR="002A7CE4" w:rsidRPr="002A7CE4">
        <w:rPr>
          <w:noProof/>
          <w:vertAlign w:val="superscript"/>
        </w:rPr>
        <w:t>1-3</w:t>
      </w:r>
      <w:r w:rsidRPr="00E5054C">
        <w:fldChar w:fldCharType="end"/>
      </w:r>
      <w:r w:rsidRPr="00E5054C">
        <w:t xml:space="preserve">. </w:t>
      </w:r>
      <w:r w:rsidR="006F5C6E">
        <w:t xml:space="preserve">Approximately </w:t>
      </w:r>
      <w:r w:rsidRPr="00E5054C">
        <w:t>5</w:t>
      </w:r>
      <w:r w:rsidR="00C806B6">
        <w:t xml:space="preserve">-10% </w:t>
      </w:r>
      <w:r w:rsidRPr="00E5054C">
        <w:t xml:space="preserve">of </w:t>
      </w:r>
      <w:r w:rsidR="00D7370D">
        <w:t>t</w:t>
      </w:r>
      <w:r w:rsidR="00E26CB6">
        <w:t xml:space="preserve">hese patients </w:t>
      </w:r>
      <w:r w:rsidR="00D94161">
        <w:t xml:space="preserve">have </w:t>
      </w:r>
      <w:r w:rsidRPr="00E5054C">
        <w:t>severe asthma</w:t>
      </w:r>
      <w:r w:rsidRPr="00E5054C">
        <w:fldChar w:fldCharType="begin">
          <w:fldData xml:space="preserve">PEVuZE5vdGU+PENpdGU+PEF1dGhvcj5CYWNrbWFuPC9BdXRob3I+PFllYXI+MjAxOTwvWWVhcj48
UmVjTnVtPjYxPC9SZWNOdW0+PERpc3BsYXlUZXh0PjxzdHlsZSBmYWNlPSJzdXBlcnNjcmlwdCI+
Miw0PC9zdHlsZT48L0Rpc3BsYXlUZXh0PjxyZWNvcmQ+PHJlYy1udW1iZXI+NjE8L3JlYy1udW1i
ZXI+PGZvcmVpZ24ta2V5cz48a2V5IGFwcD0iRU4iIGRiLWlkPSJ4c2U5c3M5dDhhOTlkdWVydnho
eGV3ZjUwZXNzMmVhZXp6d3YiIHRpbWVzdGFtcD0iMTYzMzQ1NDU2MCI+NjE8L2tleT48L2ZvcmVp
Z24ta2V5cz48cmVmLXR5cGUgbmFtZT0iSm91cm5hbCBBcnRpY2xlIj4xNzwvcmVmLXR5cGU+PGNv
bnRyaWJ1dG9ycz48YXV0aG9ycz48YXV0aG9yPkJhY2ttYW4sIEg8L2F1dGhvcj48YXV0aG9yPkph
bnNzb24sIFMgQTwvYXV0aG9yPjxhdXRob3I+U3RyaWRzbWFuLCBDPC9hdXRob3I+PGF1dGhvcj5F
cmlrc3NvbiwgQjwvYXV0aG9yPjxhdXRob3I+SGVkbWFuLCBMPC9hdXRob3I+PGF1dGhvcj5Fa2x1
bmQsIEIgTTwvYXV0aG9yPjxhdXRob3I+U2FuZHN0csO2bSwgVDwvYXV0aG9yPjxhdXRob3I+TGlu
ZGJlcmcsIEE8L2F1dGhvcj48YXV0aG9yPkx1bmRiw6RjaywgQjwvYXV0aG9yPjxhdXRob3I+UsO2
bm1hcmssIEU8L2F1dGhvcj48L2F1dGhvcnM+PC9jb250cmlidXRvcnM+PGF1dGgtYWRkcmVzcz5T
ZWN0aW9uIG9mIFN1c3RhaW5hYmxlIEhlYWx0aCwgVGhlIE9MSU4gVW5pdCwgRGVwYXJ0bWVudCBv
ZiBQdWJsaWMgSGVhbHRoIGFuZCBDbGluaWNhbCBNZWRpY2luZSwgVW1lw6UgVW5pdmVyc2l0eSwg
VW1lw6UsIFN3ZWRlbi4mI3hEO0RlcGFydG1lbnQgb2YgSGVhbHRoIFNjaWVuY2VzLCBMdWxlw6Ug
VW5pdmVyc2l0eSBvZiBUZWNobm9sb2d5LCBMdWxlw6UsIFN3ZWRlbi4mI3hEO0tyZWZ0aW5nIFJl
c2VhcmNoIENlbnRyZSwgSW5zdGl0dXRlIG9mIE1lZGljaW5lLCBVbml2ZXJzaXR5IG9mIEdvdGhl
bmJ1cmcsIEdvdGhlbmJ1cmcsIFN3ZWRlbi4mI3hEO0RlcGFybWVudCBvZiBJbnRlcm5hbCBNZWRp
Y2luZSwgQ2VudHJhbCBDb3VudHkgSG9zcGl0YWwgb2YgSGFsbGFuZCwgSGFsbXN0YWQsIFN3ZWRl
bi4mI3hEO1NlY3Rpb24gb2YgTWVkaWNpbmUsIERlcGFydG1lbnQgb2YgUHVibGljIEhlYWx0aCBh
bmQgQ2xpbmljYWwgTWVkaWNpbmUsIFVtZcOlIFVuaXZlcnNpdHksIFVtZcOlLCBTd2VkZW4uPC9h
dXRoLWFkZHJlc3M+PHRpdGxlcz48dGl0bGU+U2V2ZXJlIGFzdGhtYS1BIHBvcHVsYXRpb24gc3R1
ZHkgcGVyc3BlY3RpdmU8L3RpdGxlPjxzZWNvbmRhcnktdGl0bGU+Q2xpbiBFeHAgQWxsZXJneTwv
c2Vjb25kYXJ5LXRpdGxlPjwvdGl0bGVzPjxwZXJpb2RpY2FsPjxmdWxsLXRpdGxlPkNsaW4gRXhw
IEFsbGVyZ3k8L2Z1bGwtdGl0bGU+PC9wZXJpb2RpY2FsPjxwYWdlcz44MTktODI4PC9wYWdlcz48
dm9sdW1lPjQ5PC92b2x1bWU+PG51bWJlcj42PC9udW1iZXI+PGVkaXRpb24+MjAxOS8wMy8wMTwv
ZWRpdGlvbj48a2V5d29yZHM+PGtleXdvcmQ+QWR1bHQ8L2tleXdvcmQ+PGtleXdvcmQ+QWdlZDwv
a2V5d29yZD48a2V5d29yZD5BZ2VkLCA4MCBhbmQgb3Zlcjwva2V5d29yZD48a2V5d29yZD5Bc3Ro
bWEvKmJsb29kL2VwaWRlbWlvbG9neS90aGVyYXB5PC9rZXl3b3JkPjxrZXl3b3JkPkZlbWFsZTwv
a2V5d29yZD48a2V5d29yZD5Gb2xsb3ctVXAgU3R1ZGllczwva2V5d29yZD48a2V5d29yZD5IdW1h
bnM8L2tleXdvcmQ+PGtleXdvcmQ+TWFsZTwva2V5d29yZD48a2V5d29yZD5NaWRkbGUgQWdlZDwv
a2V5d29yZD48a2V5d29yZD5OZXV0cm9waGlscy8qbWV0YWJvbGlzbTwva2V5d29yZD48a2V5d29y
ZD5QcmV2YWxlbmNlPC9rZXl3b3JkPjxrZXl3b3JkPipTZXZlcml0eSBvZiBJbGxuZXNzIEluZGV4
PC9rZXl3b3JkPjxrZXl3b3JkPipJZ0U8L2tleXdvcmQ+PGtleXdvcmQ+KmFzdGhtYTwva2V5d29y
ZD48a2V5d29yZD4qZW9zaW5vcGhpbHM8L2tleXdvcmQ+PGtleXdvcmQ+KmVwaWRlbWlvbG9neTwv
a2V5d29yZD48a2V5d29yZD4qbHVuZyBmdW5jdGlvbjwva2V5d29yZD48a2V5d29yZD4qbmV1dHJv
cGhpbHM8L2tleXdvcmQ+PC9rZXl3b3Jkcz48ZGF0ZXM+PHllYXI+MjAxOTwveWVhcj48cHViLWRh
dGVzPjxkYXRlPkp1bjwvZGF0ZT48L3B1Yi1kYXRlcz48L2RhdGVzPjxpc2JuPjA5NTQtNzg5NDwv
aXNibj48YWNjZXNzaW9uLW51bT4zMDgxNzAzODwvYWNjZXNzaW9uLW51bT48dXJscz48L3VybHM+
PGVsZWN0cm9uaWMtcmVzb3VyY2UtbnVtPjEwLjExMTEvY2VhLjEzMzc4PC9lbGVjdHJvbmljLXJl
c291cmNlLW51bT48cmVtb3RlLWRhdGFiYXNlLXByb3ZpZGVyPk5MTTwvcmVtb3RlLWRhdGFiYXNl
LXByb3ZpZGVyPjxsYW5ndWFnZT5lbmc8L2xhbmd1YWdlPjwvcmVjb3JkPjwvQ2l0ZT48Q2l0ZT48
QXV0aG9yPkNodW5nPC9BdXRob3I+PFllYXI+MjAxNDwvWWVhcj48UmVjTnVtPjE8L1JlY051bT48
cmVjb3JkPjxyZWMtbnVtYmVyPjE8L3JlYy1udW1iZXI+PGZvcmVpZ24ta2V5cz48a2V5IGFwcD0i
RU4iIGRiLWlkPSJ4c2U5c3M5dDhhOTlkdWVydnhoeGV3ZjUwZXNzMmVhZXp6d3YiIHRpbWVzdGFt
cD0iMTYyNzI0MTc1OSI+MTwva2V5PjwvZm9yZWlnbi1rZXlzPjxyZWYtdHlwZSBuYW1lPSJKb3Vy
bmFsIEFydGljbGUiPjE3PC9yZWYtdHlwZT48Y29udHJpYnV0b3JzPjxhdXRob3JzPjxhdXRob3I+
Q2h1bmcsIEsgRjwvYXV0aG9yPjxhdXRob3I+V2VuemVsLCBTIEU8L2F1dGhvcj48YXV0aG9yPkJy
b3playwgSiBMPC9hdXRob3I+PGF1dGhvcj5CdXNoLCBBPC9hdXRob3I+PGF1dGhvcj5DYXN0cm8s
IE08L2F1dGhvcj48YXV0aG9yPlN0ZXJrLCBQIEo8L2F1dGhvcj48YXV0aG9yPkFkY29jaywgSSBN
PC9hdXRob3I+PGF1dGhvcj5CYXRlbWFuLCBFIEQ8L2F1dGhvcj48YXV0aG9yPkJlbCwgRSBIPC9h
dXRob3I+PGF1dGhvcj5CbGVlY2tlciwgRSBSPC9hdXRob3I+PGF1dGhvcj5Cb3VsZXQsIEwgUDwv
YXV0aG9yPjxhdXRob3I+QnJpZ2h0bGluZywgQzwvYXV0aG9yPjxhdXRob3I+Q2hhbmV6LCBQPC9h
dXRob3I+PGF1dGhvcj5EYWhsZW4sIFMuIEUuPC9hdXRob3I+PGF1dGhvcj5EanVrYW5vdmljLCBS
LjwvYXV0aG9yPjxhdXRob3I+RnJleSwgVS48L2F1dGhvcj48YXV0aG9yPkdhZ2EsIE0uPC9hdXRo
b3I+PGF1dGhvcj5HaWJzb24sIFAuPC9hdXRob3I+PGF1dGhvcj5IYW1pZCwgUS48L2F1dGhvcj48
YXV0aG9yPkpham91ciwgTi4gTi48L2F1dGhvcj48YXV0aG9yPk1hdWFkLCBULjwvYXV0aG9yPjxh
dXRob3I+U29ya25lc3MsIFIuIEwuPC9hdXRob3I+PGF1dGhvcj5UZWFndWUsIFcuIEcuPC9hdXRo
b3I+PC9hdXRob3JzPjwvY29udHJpYnV0b3JzPjxhdXRoLWFkZHJlc3M+SW1wZXJpYWwgQ29sbGVn
ZSwgTG9uZG9uLjwvYXV0aC1hZGRyZXNzPjx0aXRsZXM+PHRpdGxlPkludGVybmF0aW9uYWwgRVJT
L0FUUyBndWlkZWxpbmVzIG9uIGRlZmluaXRpb24sIGV2YWx1YXRpb24gYW5kIHRyZWF0bWVudCBv
ZiBzZXZlcmUgYXN0aG1hPC90aXRsZT48c2Vjb25kYXJ5LXRpdGxlPkV1ciBSZXNwaXIgSjwvc2Vj
b25kYXJ5LXRpdGxlPjwvdGl0bGVzPjxwZXJpb2RpY2FsPjxmdWxsLXRpdGxlPkV1ciBSZXNwaXIg
SjwvZnVsbC10aXRsZT48L3BlcmlvZGljYWw+PHBhZ2VzPjM0My03MzwvcGFnZXM+PHZvbHVtZT40
Mzwvdm9sdW1lPjxudW1iZXI+MjwvbnVtYmVyPjxlZGl0aW9uPjIwMTMvMTIvMTg8L2VkaXRpb24+
PGtleXdvcmRzPjxrZXl3b3JkPkFkcmVuYWwgQ29ydGV4IEhvcm1vbmVzL3RoZXJhcGV1dGljIHVz
ZTwva2V5d29yZD48a2V5d29yZD5Bc3RobWEvKmRpYWdub3Npcy8qdGhlcmFweTwva2V5d29yZD48
a2V5d29yZD5CaW9tYXJrZXJzPC9rZXl3b3JkPjxrZXl3b3JkPkNsaW5pY2FsIFRyaWFscyBhcyBU
b3BpYzwva2V5d29yZD48a2V5d29yZD5Db21vcmJpZGl0eTwva2V5d29yZD48a2V5d29yZD5IdW1h
bnM8L2tleXdvcmQ+PGtleXdvcmQ+SW1tdW5lIFN5c3RlbTwva2V5d29yZD48a2V5d29yZD5JbW11
bm9nbG9idWxpbiBFL2ltbXVub2xvZ3k8L2tleXdvcmQ+PGtleXdvcmQ+SW50ZXJuYXRpb25hbCBD
b29wZXJhdGlvbjwva2V5d29yZD48a2V5d29yZD5QaGVub3R5cGU8L2tleXdvcmQ+PGtleXdvcmQ+
UHJhY3RpY2UgR3VpZGVsaW5lcyBhcyBUb3BpYzwva2V5d29yZD48a2V5d29yZD5QdWxtb25hcnkg
TWVkaWNpbmUvbWV0aG9kcy8qc3RhbmRhcmRzPC9rZXl3b3JkPjxrZXl3b3JkPlJpc2sgRmFjdG9y
czwva2V5d29yZD48L2tleXdvcmRzPjxkYXRlcz48eWVhcj4yMDE0PC95ZWFyPjxwdWItZGF0ZXM+
PGRhdGU+RmViPC9kYXRlPjwvcHViLWRhdGVzPjwvZGF0ZXM+PGlzYm4+MDkwMy0xOTM2PC9pc2Ju
PjxhY2Nlc3Npb24tbnVtPjI0MzM3MDQ2PC9hY2Nlc3Npb24tbnVtPjx1cmxzPjwvdXJscz48ZWxl
Y3Ryb25pYy1yZXNvdXJjZS1udW0+MTAuMTE4My8wOTAzMTkzNi4wMDIwMjAxMzwvZWxlY3Ryb25p
Yy1yZXNvdXJjZS1udW0+PHJlbW90ZS1kYXRhYmFzZS1wcm92aWRlcj5OTE08L3JlbW90ZS1kYXRh
YmFzZS1wcm92aWRlcj48bGFuZ3VhZ2U+ZW5nPC9sYW5ndWFnZT48L3JlY29yZD48L0NpdGU+PC9F
bmROb3RlPgB=
</w:fldData>
        </w:fldChar>
      </w:r>
      <w:r w:rsidR="00F215B3">
        <w:instrText xml:space="preserve"> ADDIN EN.CITE </w:instrText>
      </w:r>
      <w:r w:rsidR="00F215B3">
        <w:fldChar w:fldCharType="begin">
          <w:fldData xml:space="preserve">PEVuZE5vdGU+PENpdGU+PEF1dGhvcj5CYWNrbWFuPC9BdXRob3I+PFllYXI+MjAxOTwvWWVhcj48
UmVjTnVtPjYxPC9SZWNOdW0+PERpc3BsYXlUZXh0PjxzdHlsZSBmYWNlPSJzdXBlcnNjcmlwdCI+
Miw0PC9zdHlsZT48L0Rpc3BsYXlUZXh0PjxyZWNvcmQ+PHJlYy1udW1iZXI+NjE8L3JlYy1udW1i
ZXI+PGZvcmVpZ24ta2V5cz48a2V5IGFwcD0iRU4iIGRiLWlkPSJ4c2U5c3M5dDhhOTlkdWVydnho
eGV3ZjUwZXNzMmVhZXp6d3YiIHRpbWVzdGFtcD0iMTYzMzQ1NDU2MCI+NjE8L2tleT48L2ZvcmVp
Z24ta2V5cz48cmVmLXR5cGUgbmFtZT0iSm91cm5hbCBBcnRpY2xlIj4xNzwvcmVmLXR5cGU+PGNv
bnRyaWJ1dG9ycz48YXV0aG9ycz48YXV0aG9yPkJhY2ttYW4sIEg8L2F1dGhvcj48YXV0aG9yPkph
bnNzb24sIFMgQTwvYXV0aG9yPjxhdXRob3I+U3RyaWRzbWFuLCBDPC9hdXRob3I+PGF1dGhvcj5F
cmlrc3NvbiwgQjwvYXV0aG9yPjxhdXRob3I+SGVkbWFuLCBMPC9hdXRob3I+PGF1dGhvcj5Fa2x1
bmQsIEIgTTwvYXV0aG9yPjxhdXRob3I+U2FuZHN0csO2bSwgVDwvYXV0aG9yPjxhdXRob3I+TGlu
ZGJlcmcsIEE8L2F1dGhvcj48YXV0aG9yPkx1bmRiw6RjaywgQjwvYXV0aG9yPjxhdXRob3I+UsO2
bm1hcmssIEU8L2F1dGhvcj48L2F1dGhvcnM+PC9jb250cmlidXRvcnM+PGF1dGgtYWRkcmVzcz5T
ZWN0aW9uIG9mIFN1c3RhaW5hYmxlIEhlYWx0aCwgVGhlIE9MSU4gVW5pdCwgRGVwYXJ0bWVudCBv
ZiBQdWJsaWMgSGVhbHRoIGFuZCBDbGluaWNhbCBNZWRpY2luZSwgVW1lw6UgVW5pdmVyc2l0eSwg
VW1lw6UsIFN3ZWRlbi4mI3hEO0RlcGFydG1lbnQgb2YgSGVhbHRoIFNjaWVuY2VzLCBMdWxlw6Ug
VW5pdmVyc2l0eSBvZiBUZWNobm9sb2d5LCBMdWxlw6UsIFN3ZWRlbi4mI3hEO0tyZWZ0aW5nIFJl
c2VhcmNoIENlbnRyZSwgSW5zdGl0dXRlIG9mIE1lZGljaW5lLCBVbml2ZXJzaXR5IG9mIEdvdGhl
bmJ1cmcsIEdvdGhlbmJ1cmcsIFN3ZWRlbi4mI3hEO0RlcGFybWVudCBvZiBJbnRlcm5hbCBNZWRp
Y2luZSwgQ2VudHJhbCBDb3VudHkgSG9zcGl0YWwgb2YgSGFsbGFuZCwgSGFsbXN0YWQsIFN3ZWRl
bi4mI3hEO1NlY3Rpb24gb2YgTWVkaWNpbmUsIERlcGFydG1lbnQgb2YgUHVibGljIEhlYWx0aCBh
bmQgQ2xpbmljYWwgTWVkaWNpbmUsIFVtZcOlIFVuaXZlcnNpdHksIFVtZcOlLCBTd2VkZW4uPC9h
dXRoLWFkZHJlc3M+PHRpdGxlcz48dGl0bGU+U2V2ZXJlIGFzdGhtYS1BIHBvcHVsYXRpb24gc3R1
ZHkgcGVyc3BlY3RpdmU8L3RpdGxlPjxzZWNvbmRhcnktdGl0bGU+Q2xpbiBFeHAgQWxsZXJneTwv
c2Vjb25kYXJ5LXRpdGxlPjwvdGl0bGVzPjxwZXJpb2RpY2FsPjxmdWxsLXRpdGxlPkNsaW4gRXhw
IEFsbGVyZ3k8L2Z1bGwtdGl0bGU+PC9wZXJpb2RpY2FsPjxwYWdlcz44MTktODI4PC9wYWdlcz48
dm9sdW1lPjQ5PC92b2x1bWU+PG51bWJlcj42PC9udW1iZXI+PGVkaXRpb24+MjAxOS8wMy8wMTwv
ZWRpdGlvbj48a2V5d29yZHM+PGtleXdvcmQ+QWR1bHQ8L2tleXdvcmQ+PGtleXdvcmQ+QWdlZDwv
a2V5d29yZD48a2V5d29yZD5BZ2VkLCA4MCBhbmQgb3Zlcjwva2V5d29yZD48a2V5d29yZD5Bc3Ro
bWEvKmJsb29kL2VwaWRlbWlvbG9neS90aGVyYXB5PC9rZXl3b3JkPjxrZXl3b3JkPkZlbWFsZTwv
a2V5d29yZD48a2V5d29yZD5Gb2xsb3ctVXAgU3R1ZGllczwva2V5d29yZD48a2V5d29yZD5IdW1h
bnM8L2tleXdvcmQ+PGtleXdvcmQ+TWFsZTwva2V5d29yZD48a2V5d29yZD5NaWRkbGUgQWdlZDwv
a2V5d29yZD48a2V5d29yZD5OZXV0cm9waGlscy8qbWV0YWJvbGlzbTwva2V5d29yZD48a2V5d29y
ZD5QcmV2YWxlbmNlPC9rZXl3b3JkPjxrZXl3b3JkPipTZXZlcml0eSBvZiBJbGxuZXNzIEluZGV4
PC9rZXl3b3JkPjxrZXl3b3JkPipJZ0U8L2tleXdvcmQ+PGtleXdvcmQ+KmFzdGhtYTwva2V5d29y
ZD48a2V5d29yZD4qZW9zaW5vcGhpbHM8L2tleXdvcmQ+PGtleXdvcmQ+KmVwaWRlbWlvbG9neTwv
a2V5d29yZD48a2V5d29yZD4qbHVuZyBmdW5jdGlvbjwva2V5d29yZD48a2V5d29yZD4qbmV1dHJv
cGhpbHM8L2tleXdvcmQ+PC9rZXl3b3Jkcz48ZGF0ZXM+PHllYXI+MjAxOTwveWVhcj48cHViLWRh
dGVzPjxkYXRlPkp1bjwvZGF0ZT48L3B1Yi1kYXRlcz48L2RhdGVzPjxpc2JuPjA5NTQtNzg5NDwv
aXNibj48YWNjZXNzaW9uLW51bT4zMDgxNzAzODwvYWNjZXNzaW9uLW51bT48dXJscz48L3VybHM+
PGVsZWN0cm9uaWMtcmVzb3VyY2UtbnVtPjEwLjExMTEvY2VhLjEzMzc4PC9lbGVjdHJvbmljLXJl
c291cmNlLW51bT48cmVtb3RlLWRhdGFiYXNlLXByb3ZpZGVyPk5MTTwvcmVtb3RlLWRhdGFiYXNl
LXByb3ZpZGVyPjxsYW5ndWFnZT5lbmc8L2xhbmd1YWdlPjwvcmVjb3JkPjwvQ2l0ZT48Q2l0ZT48
QXV0aG9yPkNodW5nPC9BdXRob3I+PFllYXI+MjAxNDwvWWVhcj48UmVjTnVtPjE8L1JlY051bT48
cmVjb3JkPjxyZWMtbnVtYmVyPjE8L3JlYy1udW1iZXI+PGZvcmVpZ24ta2V5cz48a2V5IGFwcD0i
RU4iIGRiLWlkPSJ4c2U5c3M5dDhhOTlkdWVydnhoeGV3ZjUwZXNzMmVhZXp6d3YiIHRpbWVzdGFt
cD0iMTYyNzI0MTc1OSI+MTwva2V5PjwvZm9yZWlnbi1rZXlzPjxyZWYtdHlwZSBuYW1lPSJKb3Vy
bmFsIEFydGljbGUiPjE3PC9yZWYtdHlwZT48Y29udHJpYnV0b3JzPjxhdXRob3JzPjxhdXRob3I+
Q2h1bmcsIEsgRjwvYXV0aG9yPjxhdXRob3I+V2VuemVsLCBTIEU8L2F1dGhvcj48YXV0aG9yPkJy
b3playwgSiBMPC9hdXRob3I+PGF1dGhvcj5CdXNoLCBBPC9hdXRob3I+PGF1dGhvcj5DYXN0cm8s
IE08L2F1dGhvcj48YXV0aG9yPlN0ZXJrLCBQIEo8L2F1dGhvcj48YXV0aG9yPkFkY29jaywgSSBN
PC9hdXRob3I+PGF1dGhvcj5CYXRlbWFuLCBFIEQ8L2F1dGhvcj48YXV0aG9yPkJlbCwgRSBIPC9h
dXRob3I+PGF1dGhvcj5CbGVlY2tlciwgRSBSPC9hdXRob3I+PGF1dGhvcj5Cb3VsZXQsIEwgUDwv
YXV0aG9yPjxhdXRob3I+QnJpZ2h0bGluZywgQzwvYXV0aG9yPjxhdXRob3I+Q2hhbmV6LCBQPC9h
dXRob3I+PGF1dGhvcj5EYWhsZW4sIFMuIEUuPC9hdXRob3I+PGF1dGhvcj5EanVrYW5vdmljLCBS
LjwvYXV0aG9yPjxhdXRob3I+RnJleSwgVS48L2F1dGhvcj48YXV0aG9yPkdhZ2EsIE0uPC9hdXRo
b3I+PGF1dGhvcj5HaWJzb24sIFAuPC9hdXRob3I+PGF1dGhvcj5IYW1pZCwgUS48L2F1dGhvcj48
YXV0aG9yPkpham91ciwgTi4gTi48L2F1dGhvcj48YXV0aG9yPk1hdWFkLCBULjwvYXV0aG9yPjxh
dXRob3I+U29ya25lc3MsIFIuIEwuPC9hdXRob3I+PGF1dGhvcj5UZWFndWUsIFcuIEcuPC9hdXRo
b3I+PC9hdXRob3JzPjwvY29udHJpYnV0b3JzPjxhdXRoLWFkZHJlc3M+SW1wZXJpYWwgQ29sbGVn
ZSwgTG9uZG9uLjwvYXV0aC1hZGRyZXNzPjx0aXRsZXM+PHRpdGxlPkludGVybmF0aW9uYWwgRVJT
L0FUUyBndWlkZWxpbmVzIG9uIGRlZmluaXRpb24sIGV2YWx1YXRpb24gYW5kIHRyZWF0bWVudCBv
ZiBzZXZlcmUgYXN0aG1hPC90aXRsZT48c2Vjb25kYXJ5LXRpdGxlPkV1ciBSZXNwaXIgSjwvc2Vj
b25kYXJ5LXRpdGxlPjwvdGl0bGVzPjxwZXJpb2RpY2FsPjxmdWxsLXRpdGxlPkV1ciBSZXNwaXIg
SjwvZnVsbC10aXRsZT48L3BlcmlvZGljYWw+PHBhZ2VzPjM0My03MzwvcGFnZXM+PHZvbHVtZT40
Mzwvdm9sdW1lPjxudW1iZXI+MjwvbnVtYmVyPjxlZGl0aW9uPjIwMTMvMTIvMTg8L2VkaXRpb24+
PGtleXdvcmRzPjxrZXl3b3JkPkFkcmVuYWwgQ29ydGV4IEhvcm1vbmVzL3RoZXJhcGV1dGljIHVz
ZTwva2V5d29yZD48a2V5d29yZD5Bc3RobWEvKmRpYWdub3Npcy8qdGhlcmFweTwva2V5d29yZD48
a2V5d29yZD5CaW9tYXJrZXJzPC9rZXl3b3JkPjxrZXl3b3JkPkNsaW5pY2FsIFRyaWFscyBhcyBU
b3BpYzwva2V5d29yZD48a2V5d29yZD5Db21vcmJpZGl0eTwva2V5d29yZD48a2V5d29yZD5IdW1h
bnM8L2tleXdvcmQ+PGtleXdvcmQ+SW1tdW5lIFN5c3RlbTwva2V5d29yZD48a2V5d29yZD5JbW11
bm9nbG9idWxpbiBFL2ltbXVub2xvZ3k8L2tleXdvcmQ+PGtleXdvcmQ+SW50ZXJuYXRpb25hbCBD
b29wZXJhdGlvbjwva2V5d29yZD48a2V5d29yZD5QaGVub3R5cGU8L2tleXdvcmQ+PGtleXdvcmQ+
UHJhY3RpY2UgR3VpZGVsaW5lcyBhcyBUb3BpYzwva2V5d29yZD48a2V5d29yZD5QdWxtb25hcnkg
TWVkaWNpbmUvbWV0aG9kcy8qc3RhbmRhcmRzPC9rZXl3b3JkPjxrZXl3b3JkPlJpc2sgRmFjdG9y
czwva2V5d29yZD48L2tleXdvcmRzPjxkYXRlcz48eWVhcj4yMDE0PC95ZWFyPjxwdWItZGF0ZXM+
PGRhdGU+RmViPC9kYXRlPjwvcHViLWRhdGVzPjwvZGF0ZXM+PGlzYm4+MDkwMy0xOTM2PC9pc2Ju
PjxhY2Nlc3Npb24tbnVtPjI0MzM3MDQ2PC9hY2Nlc3Npb24tbnVtPjx1cmxzPjwvdXJscz48ZWxl
Y3Ryb25pYy1yZXNvdXJjZS1udW0+MTAuMTE4My8wOTAzMTkzNi4wMDIwMjAxMzwvZWxlY3Ryb25p
Yy1yZXNvdXJjZS1udW0+PHJlbW90ZS1kYXRhYmFzZS1wcm92aWRlcj5OTE08L3JlbW90ZS1kYXRh
YmFzZS1wcm92aWRlcj48bGFuZ3VhZ2U+ZW5nPC9sYW5ndWFnZT48L3JlY29yZD48L0NpdGU+PC9F
bmROb3RlPgB=
</w:fldData>
        </w:fldChar>
      </w:r>
      <w:r w:rsidR="00F215B3">
        <w:instrText xml:space="preserve"> ADDIN EN.CITE.DATA </w:instrText>
      </w:r>
      <w:r w:rsidR="00F215B3">
        <w:fldChar w:fldCharType="end"/>
      </w:r>
      <w:r w:rsidRPr="00E5054C">
        <w:fldChar w:fldCharType="separate"/>
      </w:r>
      <w:r w:rsidR="002A7CE4" w:rsidRPr="002A7CE4">
        <w:rPr>
          <w:noProof/>
          <w:vertAlign w:val="superscript"/>
        </w:rPr>
        <w:t>2,4</w:t>
      </w:r>
      <w:r w:rsidRPr="00E5054C">
        <w:fldChar w:fldCharType="end"/>
      </w:r>
      <w:r w:rsidR="00E26CB6">
        <w:t xml:space="preserve">. </w:t>
      </w:r>
      <w:r w:rsidR="00E505FE">
        <w:t xml:space="preserve">The </w:t>
      </w:r>
      <w:r w:rsidR="002D2401" w:rsidRPr="007F23DA">
        <w:t xml:space="preserve">American Thoracic Society </w:t>
      </w:r>
      <w:r w:rsidR="002D2401">
        <w:t xml:space="preserve">/ </w:t>
      </w:r>
      <w:r w:rsidR="007F23DA" w:rsidRPr="007F23DA">
        <w:t>European Respiratory Society (</w:t>
      </w:r>
      <w:r w:rsidR="002D2401">
        <w:t>ATS</w:t>
      </w:r>
      <w:r w:rsidR="007F23DA" w:rsidRPr="007F23DA">
        <w:t>/</w:t>
      </w:r>
      <w:r w:rsidR="002D2401">
        <w:t>ERS</w:t>
      </w:r>
      <w:r w:rsidR="007F23DA" w:rsidRPr="007F23DA">
        <w:t xml:space="preserve">), </w:t>
      </w:r>
      <w:r w:rsidR="00E505FE">
        <w:t>define severe asthma as requir</w:t>
      </w:r>
      <w:r w:rsidR="002D2401">
        <w:t>ing</w:t>
      </w:r>
      <w:r w:rsidR="00E505FE">
        <w:t xml:space="preserve"> treatment with </w:t>
      </w:r>
      <w:r w:rsidR="00542A41" w:rsidRPr="00F37265">
        <w:t xml:space="preserve">high-dose inhaled </w:t>
      </w:r>
      <w:r w:rsidR="00421430" w:rsidRPr="00F37265">
        <w:t xml:space="preserve">corticosteroids </w:t>
      </w:r>
      <w:r w:rsidR="00542A41" w:rsidRPr="00F37265">
        <w:t xml:space="preserve">plus </w:t>
      </w:r>
      <w:r w:rsidR="00871D60" w:rsidRPr="00871D60">
        <w:t xml:space="preserve">additional controller medication(s) or </w:t>
      </w:r>
      <w:r w:rsidR="00A93EA3">
        <w:t>oral corticosteroids (OCS)</w:t>
      </w:r>
      <w:r w:rsidR="00871D60" w:rsidRPr="00871D60">
        <w:t xml:space="preserve"> </w:t>
      </w:r>
      <w:r w:rsidRPr="00F37265">
        <w:t xml:space="preserve">to </w:t>
      </w:r>
      <w:r w:rsidR="00A93EA3">
        <w:t>maintain disease control</w:t>
      </w:r>
      <w:r w:rsidRPr="00F37265">
        <w:t>, or which remains sub-optimally controlled despite</w:t>
      </w:r>
      <w:r w:rsidRPr="00E5054C">
        <w:t xml:space="preserve"> </w:t>
      </w:r>
      <w:r w:rsidR="00C23D27">
        <w:t>adherence</w:t>
      </w:r>
      <w:r w:rsidRPr="00E5054C">
        <w:t xml:space="preserve"> once differential diagnoses have been addressed and any co</w:t>
      </w:r>
      <w:r w:rsidR="005310F6">
        <w:t>-</w:t>
      </w:r>
      <w:r w:rsidRPr="00E5054C">
        <w:t>morbidities treated</w:t>
      </w:r>
      <w:r w:rsidRPr="00E5054C">
        <w:fldChar w:fldCharType="begin">
          <w:fldData xml:space="preserve">PEVuZE5vdGU+PENpdGU+PEF1dGhvcj5DaHVuZzwvQXV0aG9yPjxZZWFyPjIwMTQ8L1llYXI+PFJl
Y051bT4xPC9SZWNOdW0+PERpc3BsYXlUZXh0PjxzdHlsZSBmYWNlPSJzdXBlcnNjcmlwdCI+Mjwv
c3R5bGU+PC9EaXNwbGF5VGV4dD48cmVjb3JkPjxyZWMtbnVtYmVyPjE8L3JlYy1udW1iZXI+PGZv
cmVpZ24ta2V5cz48a2V5IGFwcD0iRU4iIGRiLWlkPSJ4c2U5c3M5dDhhOTlkdWVydnhoeGV3ZjUw
ZXNzMmVhZXp6d3YiIHRpbWVzdGFtcD0iMTYyNzI0MTc1OSI+MTwva2V5PjwvZm9yZWlnbi1rZXlz
PjxyZWYtdHlwZSBuYW1lPSJKb3VybmFsIEFydGljbGUiPjE3PC9yZWYtdHlwZT48Y29udHJpYnV0
b3JzPjxhdXRob3JzPjxhdXRob3I+Q2h1bmcsIEsgRjwvYXV0aG9yPjxhdXRob3I+V2VuemVsLCBT
IEU8L2F1dGhvcj48YXV0aG9yPkJyb3playwgSiBMPC9hdXRob3I+PGF1dGhvcj5CdXNoLCBBPC9h
dXRob3I+PGF1dGhvcj5DYXN0cm8sIE08L2F1dGhvcj48YXV0aG9yPlN0ZXJrLCBQIEo8L2F1dGhv
cj48YXV0aG9yPkFkY29jaywgSSBNPC9hdXRob3I+PGF1dGhvcj5CYXRlbWFuLCBFIEQ8L2F1dGhv
cj48YXV0aG9yPkJlbCwgRSBIPC9hdXRob3I+PGF1dGhvcj5CbGVlY2tlciwgRSBSPC9hdXRob3I+
PGF1dGhvcj5Cb3VsZXQsIEwgUDwvYXV0aG9yPjxhdXRob3I+QnJpZ2h0bGluZywgQzwvYXV0aG9y
PjxhdXRob3I+Q2hhbmV6LCBQPC9hdXRob3I+PGF1dGhvcj5EYWhsZW4sIFMuIEUuPC9hdXRob3I+
PGF1dGhvcj5EanVrYW5vdmljLCBSLjwvYXV0aG9yPjxhdXRob3I+RnJleSwgVS48L2F1dGhvcj48
YXV0aG9yPkdhZ2EsIE0uPC9hdXRob3I+PGF1dGhvcj5HaWJzb24sIFAuPC9hdXRob3I+PGF1dGhv
cj5IYW1pZCwgUS48L2F1dGhvcj48YXV0aG9yPkpham91ciwgTi4gTi48L2F1dGhvcj48YXV0aG9y
Pk1hdWFkLCBULjwvYXV0aG9yPjxhdXRob3I+U29ya25lc3MsIFIuIEwuPC9hdXRob3I+PGF1dGhv
cj5UZWFndWUsIFcuIEcuPC9hdXRob3I+PC9hdXRob3JzPjwvY29udHJpYnV0b3JzPjxhdXRoLWFk
ZHJlc3M+SW1wZXJpYWwgQ29sbGVnZSwgTG9uZG9uLjwvYXV0aC1hZGRyZXNzPjx0aXRsZXM+PHRp
dGxlPkludGVybmF0aW9uYWwgRVJTL0FUUyBndWlkZWxpbmVzIG9uIGRlZmluaXRpb24sIGV2YWx1
YXRpb24gYW5kIHRyZWF0bWVudCBvZiBzZXZlcmUgYXN0aG1hPC90aXRsZT48c2Vjb25kYXJ5LXRp
dGxlPkV1ciBSZXNwaXIgSjwvc2Vjb25kYXJ5LXRpdGxlPjwvdGl0bGVzPjxwZXJpb2RpY2FsPjxm
dWxsLXRpdGxlPkV1ciBSZXNwaXIgSjwvZnVsbC10aXRsZT48L3BlcmlvZGljYWw+PHBhZ2VzPjM0
My03MzwvcGFnZXM+PHZvbHVtZT40Mzwvdm9sdW1lPjxudW1iZXI+MjwvbnVtYmVyPjxlZGl0aW9u
PjIwMTMvMTIvMTg8L2VkaXRpb24+PGtleXdvcmRzPjxrZXl3b3JkPkFkcmVuYWwgQ29ydGV4IEhv
cm1vbmVzL3RoZXJhcGV1dGljIHVzZTwva2V5d29yZD48a2V5d29yZD5Bc3RobWEvKmRpYWdub3Np
cy8qdGhlcmFweTwva2V5d29yZD48a2V5d29yZD5CaW9tYXJrZXJzPC9rZXl3b3JkPjxrZXl3b3Jk
PkNsaW5pY2FsIFRyaWFscyBhcyBUb3BpYzwva2V5d29yZD48a2V5d29yZD5Db21vcmJpZGl0eTwv
a2V5d29yZD48a2V5d29yZD5IdW1hbnM8L2tleXdvcmQ+PGtleXdvcmQ+SW1tdW5lIFN5c3RlbTwv
a2V5d29yZD48a2V5d29yZD5JbW11bm9nbG9idWxpbiBFL2ltbXVub2xvZ3k8L2tleXdvcmQ+PGtl
eXdvcmQ+SW50ZXJuYXRpb25hbCBDb29wZXJhdGlvbjwva2V5d29yZD48a2V5d29yZD5QaGVub3R5
cGU8L2tleXdvcmQ+PGtleXdvcmQ+UHJhY3RpY2UgR3VpZGVsaW5lcyBhcyBUb3BpYzwva2V5d29y
ZD48a2V5d29yZD5QdWxtb25hcnkgTWVkaWNpbmUvbWV0aG9kcy8qc3RhbmRhcmRzPC9rZXl3b3Jk
PjxrZXl3b3JkPlJpc2sgRmFjdG9yczwva2V5d29yZD48L2tleXdvcmRzPjxkYXRlcz48eWVhcj4y
MDE0PC95ZWFyPjxwdWItZGF0ZXM+PGRhdGU+RmViPC9kYXRlPjwvcHViLWRhdGVzPjwvZGF0ZXM+
PGlzYm4+MDkwMy0xOTM2PC9pc2JuPjxhY2Nlc3Npb24tbnVtPjI0MzM3MDQ2PC9hY2Nlc3Npb24t
bnVtPjx1cmxzPjwvdXJscz48ZWxlY3Ryb25pYy1yZXNvdXJjZS1udW0+MTAuMTE4My8wOTAzMTkz
Ni4wMDIwMjAxMzwvZWxlY3Ryb25pYy1yZXNvdXJjZS1udW0+PHJlbW90ZS1kYXRhYmFzZS1wcm92
aWRlcj5OTE08L3JlbW90ZS1kYXRhYmFzZS1wcm92aWRlcj48bGFuZ3VhZ2U+ZW5nPC9sYW5ndWFn
ZT48L3JlY29yZD48L0NpdGU+PC9FbmROb3RlPgB=
</w:fldData>
        </w:fldChar>
      </w:r>
      <w:r w:rsidR="00E83C39">
        <w:instrText xml:space="preserve"> ADDIN EN.CITE </w:instrText>
      </w:r>
      <w:r w:rsidR="00E83C39">
        <w:fldChar w:fldCharType="begin">
          <w:fldData xml:space="preserve">PEVuZE5vdGU+PENpdGU+PEF1dGhvcj5DaHVuZzwvQXV0aG9yPjxZZWFyPjIwMTQ8L1llYXI+PFJl
Y051bT4xPC9SZWNOdW0+PERpc3BsYXlUZXh0PjxzdHlsZSBmYWNlPSJzdXBlcnNjcmlwdCI+Mjwv
c3R5bGU+PC9EaXNwbGF5VGV4dD48cmVjb3JkPjxyZWMtbnVtYmVyPjE8L3JlYy1udW1iZXI+PGZv
cmVpZ24ta2V5cz48a2V5IGFwcD0iRU4iIGRiLWlkPSJ4c2U5c3M5dDhhOTlkdWVydnhoeGV3ZjUw
ZXNzMmVhZXp6d3YiIHRpbWVzdGFtcD0iMTYyNzI0MTc1OSI+MTwva2V5PjwvZm9yZWlnbi1rZXlz
PjxyZWYtdHlwZSBuYW1lPSJKb3VybmFsIEFydGljbGUiPjE3PC9yZWYtdHlwZT48Y29udHJpYnV0
b3JzPjxhdXRob3JzPjxhdXRob3I+Q2h1bmcsIEsgRjwvYXV0aG9yPjxhdXRob3I+V2VuemVsLCBT
IEU8L2F1dGhvcj48YXV0aG9yPkJyb3playwgSiBMPC9hdXRob3I+PGF1dGhvcj5CdXNoLCBBPC9h
dXRob3I+PGF1dGhvcj5DYXN0cm8sIE08L2F1dGhvcj48YXV0aG9yPlN0ZXJrLCBQIEo8L2F1dGhv
cj48YXV0aG9yPkFkY29jaywgSSBNPC9hdXRob3I+PGF1dGhvcj5CYXRlbWFuLCBFIEQ8L2F1dGhv
cj48YXV0aG9yPkJlbCwgRSBIPC9hdXRob3I+PGF1dGhvcj5CbGVlY2tlciwgRSBSPC9hdXRob3I+
PGF1dGhvcj5Cb3VsZXQsIEwgUDwvYXV0aG9yPjxhdXRob3I+QnJpZ2h0bGluZywgQzwvYXV0aG9y
PjxhdXRob3I+Q2hhbmV6LCBQPC9hdXRob3I+PGF1dGhvcj5EYWhsZW4sIFMuIEUuPC9hdXRob3I+
PGF1dGhvcj5EanVrYW5vdmljLCBSLjwvYXV0aG9yPjxhdXRob3I+RnJleSwgVS48L2F1dGhvcj48
YXV0aG9yPkdhZ2EsIE0uPC9hdXRob3I+PGF1dGhvcj5HaWJzb24sIFAuPC9hdXRob3I+PGF1dGhv
cj5IYW1pZCwgUS48L2F1dGhvcj48YXV0aG9yPkpham91ciwgTi4gTi48L2F1dGhvcj48YXV0aG9y
Pk1hdWFkLCBULjwvYXV0aG9yPjxhdXRob3I+U29ya25lc3MsIFIuIEwuPC9hdXRob3I+PGF1dGhv
cj5UZWFndWUsIFcuIEcuPC9hdXRob3I+PC9hdXRob3JzPjwvY29udHJpYnV0b3JzPjxhdXRoLWFk
ZHJlc3M+SW1wZXJpYWwgQ29sbGVnZSwgTG9uZG9uLjwvYXV0aC1hZGRyZXNzPjx0aXRsZXM+PHRp
dGxlPkludGVybmF0aW9uYWwgRVJTL0FUUyBndWlkZWxpbmVzIG9uIGRlZmluaXRpb24sIGV2YWx1
YXRpb24gYW5kIHRyZWF0bWVudCBvZiBzZXZlcmUgYXN0aG1hPC90aXRsZT48c2Vjb25kYXJ5LXRp
dGxlPkV1ciBSZXNwaXIgSjwvc2Vjb25kYXJ5LXRpdGxlPjwvdGl0bGVzPjxwZXJpb2RpY2FsPjxm
dWxsLXRpdGxlPkV1ciBSZXNwaXIgSjwvZnVsbC10aXRsZT48L3BlcmlvZGljYWw+PHBhZ2VzPjM0
My03MzwvcGFnZXM+PHZvbHVtZT40Mzwvdm9sdW1lPjxudW1iZXI+MjwvbnVtYmVyPjxlZGl0aW9u
PjIwMTMvMTIvMTg8L2VkaXRpb24+PGtleXdvcmRzPjxrZXl3b3JkPkFkcmVuYWwgQ29ydGV4IEhv
cm1vbmVzL3RoZXJhcGV1dGljIHVzZTwva2V5d29yZD48a2V5d29yZD5Bc3RobWEvKmRpYWdub3Np
cy8qdGhlcmFweTwva2V5d29yZD48a2V5d29yZD5CaW9tYXJrZXJzPC9rZXl3b3JkPjxrZXl3b3Jk
PkNsaW5pY2FsIFRyaWFscyBhcyBUb3BpYzwva2V5d29yZD48a2V5d29yZD5Db21vcmJpZGl0eTwv
a2V5d29yZD48a2V5d29yZD5IdW1hbnM8L2tleXdvcmQ+PGtleXdvcmQ+SW1tdW5lIFN5c3RlbTwv
a2V5d29yZD48a2V5d29yZD5JbW11bm9nbG9idWxpbiBFL2ltbXVub2xvZ3k8L2tleXdvcmQ+PGtl
eXdvcmQ+SW50ZXJuYXRpb25hbCBDb29wZXJhdGlvbjwva2V5d29yZD48a2V5d29yZD5QaGVub3R5
cGU8L2tleXdvcmQ+PGtleXdvcmQ+UHJhY3RpY2UgR3VpZGVsaW5lcyBhcyBUb3BpYzwva2V5d29y
ZD48a2V5d29yZD5QdWxtb25hcnkgTWVkaWNpbmUvbWV0aG9kcy8qc3RhbmRhcmRzPC9rZXl3b3Jk
PjxrZXl3b3JkPlJpc2sgRmFjdG9yczwva2V5d29yZD48L2tleXdvcmRzPjxkYXRlcz48eWVhcj4y
MDE0PC95ZWFyPjxwdWItZGF0ZXM+PGRhdGU+RmViPC9kYXRlPjwvcHViLWRhdGVzPjwvZGF0ZXM+
PGlzYm4+MDkwMy0xOTM2PC9pc2JuPjxhY2Nlc3Npb24tbnVtPjI0MzM3MDQ2PC9hY2Nlc3Npb24t
bnVtPjx1cmxzPjwvdXJscz48ZWxlY3Ryb25pYy1yZXNvdXJjZS1udW0+MTAuMTE4My8wOTAzMTkz
Ni4wMDIwMjAxMzwvZWxlY3Ryb25pYy1yZXNvdXJjZS1udW0+PHJlbW90ZS1kYXRhYmFzZS1wcm92
aWRlcj5OTE08L3JlbW90ZS1kYXRhYmFzZS1wcm92aWRlcj48bGFuZ3VhZ2U+ZW5nPC9sYW5ndWFn
ZT48L3JlY29yZD48L0NpdGU+PC9FbmROb3RlPgB=
</w:fldData>
        </w:fldChar>
      </w:r>
      <w:r w:rsidR="00E83C39">
        <w:instrText xml:space="preserve"> ADDIN EN.CITE.DATA </w:instrText>
      </w:r>
      <w:r w:rsidR="00E83C39">
        <w:fldChar w:fldCharType="end"/>
      </w:r>
      <w:r w:rsidRPr="00E5054C">
        <w:fldChar w:fldCharType="separate"/>
      </w:r>
      <w:r w:rsidR="002A7CE4" w:rsidRPr="002A7CE4">
        <w:rPr>
          <w:noProof/>
          <w:vertAlign w:val="superscript"/>
        </w:rPr>
        <w:t>2</w:t>
      </w:r>
      <w:r w:rsidRPr="00E5054C">
        <w:fldChar w:fldCharType="end"/>
      </w:r>
      <w:r w:rsidRPr="00E5054C">
        <w:t xml:space="preserve">. The impaired </w:t>
      </w:r>
      <w:r w:rsidR="00B10CB9">
        <w:t>q</w:t>
      </w:r>
      <w:r w:rsidRPr="00E5054C">
        <w:t xml:space="preserve">uality of </w:t>
      </w:r>
      <w:r w:rsidR="00B10CB9">
        <w:t>l</w:t>
      </w:r>
      <w:r w:rsidRPr="00E5054C">
        <w:t>ife</w:t>
      </w:r>
      <w:r w:rsidR="00C84A93">
        <w:t xml:space="preserve"> (QoL)</w:t>
      </w:r>
      <w:r w:rsidRPr="00E5054C">
        <w:t xml:space="preserve">, adverse effects </w:t>
      </w:r>
      <w:r w:rsidR="002972A0">
        <w:t>of</w:t>
      </w:r>
      <w:r w:rsidRPr="00E5054C">
        <w:t xml:space="preserve"> long term OCS use</w:t>
      </w:r>
      <w:r w:rsidR="002972A0">
        <w:t>, and disproportionately high healthcare cost</w:t>
      </w:r>
      <w:r w:rsidRPr="00E5054C">
        <w:t xml:space="preserve"> are causes of concern in this </w:t>
      </w:r>
      <w:r w:rsidR="007C21DF">
        <w:t>group of patients</w:t>
      </w:r>
      <w:r w:rsidR="00A23C4B" w:rsidRPr="00E5054C">
        <w:fldChar w:fldCharType="begin">
          <w:fldData xml:space="preserve">PEVuZE5vdGU+PENpdGU+PEF1dGhvcj5CcmFtYW48L0F1dGhvcj48WWVhcj4yMDA2PC9ZZWFyPjxS
ZWNOdW0+Mjg8L1JlY051bT48RGlzcGxheVRleHQ+PHN0eWxlIGZhY2U9InN1cGVyc2NyaXB0Ij41
LTEwPC9zdHlsZT48L0Rpc3BsYXlUZXh0PjxyZWNvcmQ+PHJlYy1udW1iZXI+Mjg8L3JlYy1udW1i
ZXI+PGZvcmVpZ24ta2V5cz48a2V5IGFwcD0iRU4iIGRiLWlkPSJ4c2U5c3M5dDhhOTlkdWVydnho
eGV3ZjUwZXNzMmVhZXp6d3YiIHRpbWVzdGFtcD0iMTYzMDQ1NTQ5NCI+Mjg8L2tleT48L2ZvcmVp
Z24ta2V5cz48cmVmLXR5cGUgbmFtZT0iSm91cm5hbCBBcnRpY2xlIj4xNzwvcmVmLXR5cGU+PGNv
bnRyaWJ1dG9ycz48YXV0aG9ycz48YXV0aG9yPkJyYW1hbiwgUyBTPC9hdXRob3I+PC9hdXRob3Jz
PjwvY29udHJpYnV0b3JzPjxhdXRoLWFkZHJlc3M+QnJvd24gVW5pdmVyc2l0eSwgUmhvZGUgSXNs
YW5kIEhvc3BpdGFsLCBEaXZpc2lvbiBvZiBQdWxtb25hcnkgYW5kIENyaXRpY2FsIENhcmUgTWVk
aWNpbmUsIDU5MyBFZGR5IFN0LCBQcm92aWRlbmNlLCBSSSAwMjkwMy00OTIzLCBVU0EuIHNpZG5l
eS1icmFtYW5AYnJvd24uZWR1PC9hdXRoLWFkZHJlc3M+PHRpdGxlcz48dGl0bGU+VGhlIGdsb2Jh
bCBidXJkZW4gb2YgYXN0aG1hPC90aXRsZT48c2Vjb25kYXJ5LXRpdGxlPkNoZXN0PC9zZWNvbmRh
cnktdGl0bGU+PC90aXRsZXM+PHBlcmlvZGljYWw+PGZ1bGwtdGl0bGU+Q2hlc3Q8L2Z1bGwtdGl0
bGU+PC9wZXJpb2RpY2FsPjxwYWdlcz40cy0xMnM8L3BhZ2VzPjx2b2x1bWU+MTMwPC92b2x1bWU+
PG51bWJlcj4xIFN1cHBsPC9udW1iZXI+PGVkaXRpb24+MjAwNi8wNy8xNTwvZWRpdGlvbj48a2V5
d29yZHM+PGtleXdvcmQ+QXN0aG1hL2NvbXBsaWNhdGlvbnMvZWNvbm9taWNzLyplcGlkZW1pb2xv
Z3k8L2tleXdvcmQ+PGtleXdvcmQ+KkNvc3Qgb2YgSWxsbmVzczwva2V5d29yZD48a2V5d29yZD5E
ZWxpdmVyeSBvZiBIZWFsdGggQ2FyZS9lY29ub21pY3Mvc3RhdGlzdGljcyAmYW1wOyBudW1lcmlj
YWwgZGF0YTwva2V5d29yZD48a2V5d29yZD4qR2xvYmFsIEhlYWx0aDwva2V5d29yZD48a2V5d29y
ZD5IdW1hbnM8L2tleXdvcmQ+PGtleXdvcmQ+UHJldmFsZW5jZTwva2V5d29yZD48L2tleXdvcmRz
PjxkYXRlcz48eWVhcj4yMDA2PC95ZWFyPjxwdWItZGF0ZXM+PGRhdGU+SnVsPC9kYXRlPjwvcHVi
LWRhdGVzPjwvZGF0ZXM+PGlzYm4+MDAxMi0zNjkyIChQcmludCkmI3hEOzAwMTItMzY5MjwvaXNi
bj48YWNjZXNzaW9uLW51bT4xNjg0MDM2MzwvYWNjZXNzaW9uLW51bT48dXJscz48L3VybHM+PGVs
ZWN0cm9uaWMtcmVzb3VyY2UtbnVtPjEwLjEzNzgvY2hlc3QuMTMwLjFfc3VwcGwuNFM8L2VsZWN0
cm9uaWMtcmVzb3VyY2UtbnVtPjxyZW1vdGUtZGF0YWJhc2UtcHJvdmlkZXI+TkxNPC9yZW1vdGUt
ZGF0YWJhc2UtcHJvdmlkZXI+PGxhbmd1YWdlPmVuZzwvbGFuZ3VhZ2U+PC9yZWNvcmQ+PC9DaXRl
PjxDaXRlPjxBdXRob3I+SHlsYW5kPC9BdXRob3I+PFllYXI+MjAxNTwvWWVhcj48UmVjTnVtPjcy
NDwvUmVjTnVtPjxyZWNvcmQ+PHJlYy1udW1iZXI+NzI0PC9yZWMtbnVtYmVyPjxmb3JlaWduLWtl
eXM+PGtleSBhcHA9IkVOIiBkYi1pZD0iMmE5cDlkemZscndzOWJlMHRmMnAwcHBsZHJzZngyYXQ5
dzVwIiB0aW1lc3RhbXA9IjE2MzA5NDYyMDciPjcyNDwva2V5PjwvZm9yZWlnbi1rZXlzPjxyZWYt
dHlwZSBuYW1lPSJKb3VybmFsIEFydGljbGUiPjE3PC9yZWYtdHlwZT48Y29udHJpYnV0b3JzPjxh
dXRob3JzPjxhdXRob3I+SHlsYW5kLCBNLiBFLjwvYXV0aG9yPjxhdXRob3I+V2hhbGxleSwgQi48
L2F1dGhvcj48YXV0aG9yPkpvbmVzLCBSLiBDLjwvYXV0aG9yPjxhdXRob3I+TWFzb2xpLCBNLjwv
YXV0aG9yPjwvYXV0aG9ycz48L2NvbnRyaWJ1dG9ycz48YXV0aC1hZGRyZXNzPlNjaG9vbCBvZiBQ
c3ljaG9sb2d5LCBQbHltb3V0aCBVbml2ZXJzaXR5LCBQbHltb3V0aCwgUEw0IDhBQSwgVUssIG0u
aHlsYW5kQHBseW1vdXRoLmFjLnVrLjwvYXV0aC1hZGRyZXNzPjx0aXRsZXM+PHRpdGxlPkEgcXVh
bGl0YXRpdmUgc3R1ZHkgb2YgdGhlIGltcGFjdCBvZiBzZXZlcmUgYXN0aG1hIGFuZCBpdHMgdHJl
YXRtZW50IHNob3dpbmcgdGhhdCB0cmVhdG1lbnQgYnVyZGVuIGlzIG5lZ2xlY3RlZCBpbiBleGlz
dGluZyBhc3RobWEgYXNzZXNzbWVudCBzY2FsZXM8L3RpdGxlPjxzZWNvbmRhcnktdGl0bGU+UXVh
bCBMaWZlIFJlczwvc2Vjb25kYXJ5LXRpdGxlPjwvdGl0bGVzPjxwZXJpb2RpY2FsPjxmdWxsLXRp
dGxlPlF1YWwgTGlmZSBSZXM8L2Z1bGwtdGl0bGU+PC9wZXJpb2RpY2FsPjxwYWdlcz42MzEtOTwv
cGFnZXM+PHZvbHVtZT4yNDwvdm9sdW1lPjxudW1iZXI+MzwvbnVtYmVyPjxlZGl0aW9uPjIwMTQv
MDkvMTA8L2VkaXRpb24+PGtleXdvcmRzPjxrZXl3b3JkPkFkcmVuYWwgQ29ydGV4IEhvcm1vbmVz
LyphZHZlcnNlIGVmZmVjdHMvKnRoZXJhcGV1dGljIHVzZTwva2V5d29yZD48a2V5d29yZD5BZHVs
dDwva2V5d29yZD48a2V5d29yZD5BZ2VkPC9rZXl3b3JkPjxrZXl3b3JkPkFueGlldHkvY2hlbWlj
YWxseSBpbmR1Y2VkPC9rZXl3b3JkPjxrZXl3b3JkPkFzdGhtYS8qZHJ1ZyB0aGVyYXB5PC9rZXl3
b3JkPjxrZXl3b3JkPipDb3N0IG9mIElsbG5lc3M8L2tleXdvcmQ+PGtleXdvcmQ+RGVwcmVzc2lv
bi9jaGVtaWNhbGx5IGluZHVjZWQ8L2tleXdvcmQ+PGtleXdvcmQ+RmVtYWxlPC9rZXl3b3JkPjxr
ZXl3b3JkPkh1bWFuczwva2V5d29yZD48a2V5d29yZD5NYWxlPC9rZXl3b3JkPjxrZXl3b3JkPk1p
ZGRsZSBBZ2VkPC9rZXl3b3JkPjxrZXl3b3JkPk9zdGVvcG9yb3Npcy9jaGVtaWNhbGx5IGluZHVj
ZWQ8L2tleXdvcmQ+PGtleXdvcmQ+UGFpbjwva2V5d29yZD48a2V5d29yZD5RdWFsaXRhdGl2ZSBS
ZXNlYXJjaDwva2V5d29yZD48a2V5d29yZD4qUXVhbGl0eSBvZiBMaWZlPC9rZXl3b3JkPjxrZXl3
b3JkPlJlZ3Jlc3Npb24gQW5hbHlzaXM8L2tleXdvcmQ+PGtleXdvcmQ+U2xlZXAgV2FrZSBEaXNv
cmRlcnMvY2hlbWljYWxseSBpbmR1Y2VkPC9rZXl3b3JkPjxrZXl3b3JkPlN1cnZleXMgYW5kIFF1
ZXN0aW9ubmFpcmVzPC9rZXl3b3JkPjwva2V5d29yZHM+PGRhdGVzPjx5ZWFyPjIwMTU8L3llYXI+
PHB1Yi1kYXRlcz48ZGF0ZT5NYXI8L2RhdGU+PC9wdWItZGF0ZXM+PC9kYXRlcz48aXNibj4xNTcz
LTI2NDkgKEVsZWN0cm9uaWMpJiN4RDswOTYyLTkzNDMgKExpbmtpbmcpPC9pc2JuPjxhY2Nlc3Np
b24tbnVtPjI1MjAxMTY5PC9hY2Nlc3Npb24tbnVtPjx1cmxzPjxyZWxhdGVkLXVybHM+PHVybD5o
dHRwczovL3d3dy5uY2JpLm5sbS5uaWguZ292L3B1Ym1lZC8yNTIwMTE2OTwvdXJsPjwvcmVsYXRl
ZC11cmxzPjwvdXJscz48ZWxlY3Ryb25pYy1yZXNvdXJjZS1udW0+MTAuMTAwNy9zMTExMzYtMDE0
LTA4MDEteDwvZWxlY3Ryb25pYy1yZXNvdXJjZS1udW0+PC9yZWNvcmQ+PC9DaXRlPjxDaXRlPjxB
dXRob3I+TyZhcG9zO05laWxsPC9BdXRob3I+PFllYXI+MjAxNTwvWWVhcj48UmVjTnVtPjE2MTwv
UmVjTnVtPjxyZWNvcmQ+PHJlYy1udW1iZXI+MTYxPC9yZWMtbnVtYmVyPjxmb3JlaWduLWtleXM+
PGtleSBhcHA9IkVOIiBkYi1pZD0ieHNlOXNzOXQ4YTk5ZHVlcnZ4aHhld2Y1MGVzczJlYWV6end2
IiB0aW1lc3RhbXA9IjE2NjU5MjUxNjUiPjE2MTwva2V5PjwvZm9yZWlnbi1rZXlzPjxyZWYtdHlw
ZSBuYW1lPSJKb3VybmFsIEFydGljbGUiPjE3PC9yZWYtdHlwZT48Y29udHJpYnV0b3JzPjxhdXRo
b3JzPjxhdXRob3I+TyZhcG9zO05laWxsLCBTPC9hdXRob3I+PGF1dGhvcj5Td2VlbmV5LCBKPC9h
dXRob3I+PGF1dGhvcj5QYXR0ZXJzb24sIEMgQzwvYXV0aG9yPjxhdXRob3I+TWVuemllcy1Hb3cs
IEE8L2F1dGhvcj48YXV0aG9yPk5pdmVuLCBSPC9hdXRob3I+PGF1dGhvcj5NYW5zdXIsIEEgSDwv
YXV0aG9yPjxhdXRob3I+QnVja25hbGwsIEM8L2F1dGhvcj48YXV0aG9yPkNoYXVkaHVyaSwgUjwv
YXV0aG9yPjxhdXRob3I+VGhvbXNvbiwgTiBDPC9hdXRob3I+PGF1dGhvcj5CcmlnaHRsaW5nLCBD
IEU8L2F1dGhvcj48YXV0aG9yPk8mYXBvcztOZWlsbCwgQzwvYXV0aG9yPjxhdXRob3I+SGVhbmV5
LCBMIEc8L2F1dGhvcj48L2F1dGhvcnM+PC9jb250cmlidXRvcnM+PGF1dGgtYWRkcmVzcz5KRSBD
YWlybmVzIFNjaG9vbCBvZiBCdXNpbmVzcyBhbmQgRWNvbm9taWNzLCBOYXRpb25hbCBVbml2ZXJz
aXR5IG9mIElyZWxhbmQgR2Fsd2F5LCBHYWx3YXksIElyZWxhbmQuJiN4RDtDZW50cmUgZm9yIElu
ZmVjdGlvbiBhbmQgSW1tdW5pdHksIFF1ZWVuJmFwb3M7cyBVbml2ZXJzaXR5IG9mIEJlbGZhc3Qs
IEJlbGZhc3QsIFVLLiYjeEQ7Q2VudHJlIGZvciBQdWJsaWMgSGVhbHRoLCBRdWVlbiZhcG9zO3Mg
VW5pdmVyc2l0eSBvZiBCZWxmYXN0LCBCZWxmYXN0LCBVSy4mI3hEO1JveWFsIEJyb21wdG9uIEhv
c3BpdGFsLCBMb25kb24sIFVLLiYjeEQ7TUFIU0MsIFRoZSBVbml2ZXJzaXR5IG9mIE1hbmNoZXN0
ZXIgJmFtcDsgVUhTTSwgTWFuY2hlc3RlciwgVUsuJiN4RDtTZXZlcmUgYW5kIEJyaXR0bGUgQXN0
aG1hIFVuaXQsIEJpcm1pbmdoYW0gSGVhcnRsYW5kcyBIb3NwaXRhbCwgQmlybWluZ2hhbSwgVUsu
JiN4RDtEZXBhcnRtZW50IG9mIFJlc3BpcmF0b3J5IE1lZGljaW5lLCBSb3lhbCBJbmZpcm1hcnks
IEdsYXNnb3csIFVLLiYjeEQ7RGVwYXJ0bWVudCBvZiBSZXNwaXJhdG9yeSBNZWRpY2luZSwgRGl2
aXNpb24gb2YgSW1tdW5vbG9neSwgSW5mZWN0aW9uIGFuZCBJbmZsYW1tYXRpb24sIFVuaXZlcnNp
dHkgb2YgR2xhc2dvdyBhbmQgR2FydG5hdmVsIEdlbmVyYWwsIEdsYXNnb3csIFVLLiYjeEQ7RGVw
YXJ0bWVudCBvZiBJbmZlY3Rpb24sIEluZmxhbW1hdGlvbiBhbmQgSW1tdW5pdHksIEluc3RpdHV0
ZSBmb3IgTHVuZyBIZWFsdGgsIFVuaXZlcnNpdHkgb2YgTGVpY2VzdGVyLCBMZWljZXN0ZXIsIFVL
LjwvYXV0aC1hZGRyZXNzPjx0aXRsZXM+PHRpdGxlPlRoZSBjb3N0IG9mIHRyZWF0aW5nIHNldmVy
ZSByZWZyYWN0b3J5IGFzdGhtYSBpbiB0aGUgVUs6IGFuIGVjb25vbWljIGFuYWx5c2lzIGZyb20g
dGhlIEJyaXRpc2ggVGhvcmFjaWMgU29jaWV0eSBEaWZmaWN1bHQgQXN0aG1hIFJlZ2lzdHJ5PC90
aXRsZT48c2Vjb25kYXJ5LXRpdGxlPlRob3JheDwvc2Vjb25kYXJ5LXRpdGxlPjwvdGl0bGVzPjxw
ZXJpb2RpY2FsPjxmdWxsLXRpdGxlPlRob3JheDwvZnVsbC10aXRsZT48L3BlcmlvZGljYWw+PHBh
Z2VzPjM3Ni04PC9wYWdlcz48dm9sdW1lPjcwPC92b2x1bWU+PG51bWJlcj40PC9udW1iZXI+PGVk
aXRpb24+MjAxNC8wNi8xMjwvZWRpdGlvbj48a2V5d29yZHM+PGtleXdvcmQ+QWR1bHQ8L2tleXdv
cmQ+PGtleXdvcmQ+QW50aS1Bc3RobWF0aWMgQWdlbnRzL2Vjb25vbWljcy8qdGhlcmFwZXV0aWMg
dXNlPC9rZXl3b3JkPjxrZXl3b3JkPkFzdGhtYS8qZHJ1ZyB0aGVyYXB5L2Vjb25vbWljcy9waHlz
aW9wYXRob2xvZ3k8L2tleXdvcmQ+PGtleXdvcmQ+Qm9keSBNYXNzIEluZGV4PC9rZXl3b3JkPjxr
ZXl3b3JkPkRydWcgQ29zdHMvc3RhdGlzdGljcyAmYW1wOyBudW1lcmljYWwgZGF0YTwva2V5d29y
ZD48a2V5d29yZD5GZW1hbGU8L2tleXdvcmQ+PGtleXdvcmQ+Rm9yY2VkIEV4cGlyYXRvcnkgVm9s
dW1lL3BoeXNpb2xvZ3k8L2tleXdvcmQ+PGtleXdvcmQ+R2x1Y29jb3J0aWNvaWRzL2Vjb25vbWlj
cy90aGVyYXBldXRpYyB1c2U8L2tleXdvcmQ+PGtleXdvcmQ+SGVhbHRoIENhcmUgQ29zdHMvKnN0
YXRpc3RpY3MgJmFtcDsgbnVtZXJpY2FsIGRhdGE8L2tleXdvcmQ+PGtleXdvcmQ+SGVhbHRoIFNl
cnZpY2VzL3N0YXRpc3RpY3MgJmFtcDsgbnVtZXJpY2FsIGRhdGE8L2tleXdvcmQ+PGtleXdvcmQ+
SGVhbHRoIFNlcnZpY2VzIFJlc2VhcmNoL21ldGhvZHM8L2tleXdvcmQ+PGtleXdvcmQ+SHVtYW5z
PC9rZXl3b3JkPjxrZXl3b3JkPk1hbGU8L2tleXdvcmQ+PGtleXdvcmQ+TWlkZGxlIEFnZWQ8L2tl
eXdvcmQ+PGtleXdvcmQ+UmVnaXN0cmllczwva2V5d29yZD48a2V5d29yZD5TdGF0ZSBNZWRpY2lu
ZS9lY29ub21pY3M8L2tleXdvcmQ+PGtleXdvcmQ+VW5pdGVkIEtpbmdkb208L2tleXdvcmQ+PGtl
eXdvcmQ+QXN0aG1hPC9rZXl3b3JkPjxrZXl3b3JkPkhlYWx0aCBFY29ub21pc3Q8L2tleXdvcmQ+
PC9rZXl3b3Jkcz48ZGF0ZXM+PHllYXI+MjAxNTwveWVhcj48cHViLWRhdGVzPjxkYXRlPkFwcjwv
ZGF0ZT48L3B1Yi1kYXRlcz48L2RhdGVzPjxpc2JuPjE0NjgtMzI5NiAoRWxlY3Ryb25pYykmI3hE
OzAwNDAtNjM3NiAoTGlua2luZyk8L2lzYm4+PGFjY2Vzc2lvbi1udW0+MjQ5MTcwODc8L2FjY2Vz
c2lvbi1udW0+PHVybHM+PHJlbGF0ZWQtdXJscz48dXJsPmh0dHBzOi8vd3d3Lm5jYmkubmxtLm5p
aC5nb3YvcHVibWVkLzI0OTE3MDg3PC91cmw+PC9yZWxhdGVkLXVybHM+PC91cmxzPjxlbGVjdHJv
bmljLXJlc291cmNlLW51bT4xMC4xMTM2L3Rob3JheGpubC0yMDEzLTIwNDExNDwvZWxlY3Ryb25p
Yy1yZXNvdXJjZS1udW0+PC9yZWNvcmQ+PC9DaXRlPjxDaXRlPjxBdXRob3I+Q2xhcms8L0F1dGhv
cj48WWVhcj4yMDIxPC9ZZWFyPjxSZWNOdW0+NjQ8L1JlY051bT48cmVjb3JkPjxyZWMtbnVtYmVy
PjY0PC9yZWMtbnVtYmVyPjxmb3JlaWduLWtleXM+PGtleSBhcHA9IkVOIiBkYi1pZD0ieHNlOXNz
OXQ4YTk5ZHVlcnZ4aHhld2Y1MGVzczJlYWV6end2IiB0aW1lc3RhbXA9IjE2MzM1NDMyNjgiPjY0
PC9rZXk+PC9mb3JlaWduLWtleXM+PHJlZi10eXBlIG5hbWU9IkpvdXJuYWwgQXJ0aWNsZSI+MTc8
L3JlZi10eXBlPjxjb250cmlidXRvcnM+PGF1dGhvcnM+PGF1dGhvcj5DbGFyaywgViBMPC9hdXRo
b3I+PGF1dGhvcj5HaWJzb24sIFAgRzwvYXV0aG9yPjxhdXRob3I+TWNEb25hbGQsIFYgTTwvYXV0
aG9yPjwvYXV0aG9ycz48L2NvbnRyaWJ1dG9ycz48YXV0aC1hZGRyZXNzPk5hdGlvbmFsIEhlYWx0
aCBhbmQgTWVkaWNhbCBSZXNlYXJjaCBDb3VuY2lsIENlbnRyZSBmb3IgUmVzZWFyY2ggRXhjZWxs
ZW5jZSBpbiBTZXZlcmUgQXN0aG1hIGFuZCBUaGUgUHJpb3JpdHkgUmVzZWFyY2ggQ2VudHJlIGZv
ciBIZWFsdGh5IEx1bmdzLCBUaGUgVW5pdmVyc2l0eSBvZiBOZXdjYXN0bGUsIENhbGxhZ2hhbiwg
TlNXLCBBdXN0cmFsaWEuJiN4RDtTY2hvb2wgb2YgTnVyc2luZyBhbmQgTWlkd2lmZXJ5LCBUaGUg
VW5pdmVyc2l0eSBvZiBOZXdjYXN0bGUsIENhbGxhZ2hhbiwgTlNXLCBBdXN0cmFsaWEuJiN4RDtE
ZXB0IG9mIFJlc3BpcmF0b3J5IGFuZCBTbGVlcCBNZWRpY2luZSwgSm9obiBIdW50ZXIgSG9zcGl0
YWwsIEh1bnRlciBNZWRpY2FsIFJlc2VhcmNoIEluc3RpdHV0ZSwgTmV3IExhbWJ0b24gSGVpZ2h0
cywgTlNXLCBBdXN0cmFsaWEuPC9hdXRoLWFkZHJlc3M+PHRpdGxlcz48dGl0bGU+V2hhdCBtYXR0
ZXJzIHRvIHBlb3BsZSB3aXRoIHNldmVyZSBhc3RobWE/IEV4cGxvcmluZyBhZGQtb24gYXN0aG1h
IG1lZGljYXRpb24gYW5kIG91dGNvbWVzIG9mIGltcG9ydGFuY2U8L3RpdGxlPjxzZWNvbmRhcnkt
dGl0bGU+RVJKIE9wZW4gUmVzPC9zZWNvbmRhcnktdGl0bGU+PC90aXRsZXM+PHBlcmlvZGljYWw+
PGZ1bGwtdGl0bGU+RVJKIE9wZW4gUmVzPC9mdWxsLXRpdGxlPjwvcGVyaW9kaWNhbD48dm9sdW1l
Pjc8L3ZvbHVtZT48bnVtYmVyPjE8L251bWJlcj48ZWRpdGlvbj4yMDIxLzA0LzA2PC9lZGl0aW9u
PjxkYXRlcz48eWVhcj4yMDIxPC95ZWFyPjxwdWItZGF0ZXM+PGRhdGU+SmFuPC9kYXRlPjwvcHVi
LWRhdGVzPjwvZGF0ZXM+PGlzYm4+MjMxMi0wNTQxIChQcmludCkmI3hEOzIzMTItMDU0MTwvaXNi
bj48YWNjZXNzaW9uLW51bT4zMzgxNjU5NjwvYWNjZXNzaW9uLW51bT48dXJscz48L3VybHM+PGN1
c3RvbTI+UE1DODAwNTU5MyBSZXNlYXJjaCBDb3VuY2lsIGR1cmluZyB0aGUgY29uZHVjdCBvZiB0
aGUgc3R1ZHkgYW5kIHBlcnNvbmFsIGZlZXMgZnJvbSBBc3RyYVplbmVjYSBvdXRzaWRlIHRoZSBz
dWJtaXR0ZWQgd29yay4gQ29uZmxpY3Qgb2YgaW50ZXJlc3Q6IFAuRy4gR2lic29uIHJlcG9ydHMg
cGVyc29uYWwgZmVlcyBmcm9tIEFzdHJhWmVuZWNhLCBHbGF4b1NtaXRoS2xpbmUgYW5kIE5vdmFy
dGlzLCBhbmQgZ3JhbnRzIGZyb20gQXN0cmFaZW5lY2EgYW5kIEdsYXhvU21pdGhLbGluZSwgb3V0
c2lkZSB0aGUgc3VibWl0dGVkIHdvcmsuIENvbmZsaWN0IG9mIGludGVyZXN0OiBWLk0uIE1jRG9u
YWxkIHJlcG9ydHMgZ3JhbnRzIGZyb20gdGhlIE5hdGlvbmFsIEhlYWx0aCBhbmQgTWVkaWNhbCBS
ZXNlYXJjaCBDb3VuY2lsIGR1cmluZyB0aGUgY29uZHVjdCBvZiB0aGUgc3R1ZHk7IGdyYW50cyBm
cm9tIHRoZSBIdW50ZXIgTWVkaWNhbCBSZXNlYXJjaCBJbnN0aXR1dGUsIHRoZSBOYXRpb25hbCBI
ZWFsdGggYW5kIE1lZGljYWwgUmVzZWFyY2ggQ291bmNpbCwgYW5kIHRoZSBKb2huIEh1bnRlciBI
b3NwaXRhbCBDaGFyaXRhYmxlIFRydXN0IFJlc2VhcmNoLCBhbmQgZ3JhbnRzIGFuZCBwZXJzb25h
bCBmZWVzIGZyb20gR1NLLCBNZW5hcmluaSBhbmQgQXN0cmFaZW5lY2EsIG91dHNpZGUgdGhlIHN1
Ym1pdHRlZCB3b3JrLjwvY3VzdG9tMj48ZWxlY3Ryb25pYy1yZXNvdXJjZS1udW0+MTAuMTE4My8y
MzEyMDU0MS4wMDQ5Ny0yMDIwPC9lbGVjdHJvbmljLXJlc291cmNlLW51bT48cmVtb3RlLWRhdGFi
YXNlLXByb3ZpZGVyPk5MTTwvcmVtb3RlLWRhdGFiYXNlLXByb3ZpZGVyPjxsYW5ndWFnZT5lbmc8
L2xhbmd1YWdlPjwvcmVjb3JkPjwvQ2l0ZT48Q2l0ZT48QXV0aG9yPlN0dWJiczwvQXV0aG9yPjxZ
ZWFyPjIwMTk8L1llYXI+PFJlY051bT4xMjU8L1JlY051bT48cmVjb3JkPjxyZWMtbnVtYmVyPjEy
NTwvcmVjLW51bWJlcj48Zm9yZWlnbi1rZXlzPjxrZXkgYXBwPSJFTiIgZGItaWQ9InhzZTlzczl0
OGE5OWR1ZXJ2eGh4ZXdmNTBlc3MyZWFlenp3diIgdGltZXN0YW1wPSIxNjQ5NDU2NTcyIj4xMjU8
L2tleT48L2ZvcmVpZ24ta2V5cz48cmVmLXR5cGUgbmFtZT0iSm91cm5hbCBBcnRpY2xlIj4xNzwv
cmVmLXR5cGU+PGNvbnRyaWJ1dG9ycz48YXV0aG9ycz48YXV0aG9yPlN0dWJicywgTSBBPC9hdXRo
b3I+PGF1dGhvcj5DbGFyaywgViBMPC9hdXRob3I+PGF1dGhvcj5NY0RvbmFsZCwgViBNPC9hdXRo
b3I+PC9hdXRob3JzPjwvY29udHJpYnV0b3JzPjxhdXRoLWFkZHJlc3M+UHJpb3JpdHkgUmVzZWFy
Y2ggQ2VudHJlIGZvciBIZWFsdGh5IEx1bmdzIGFuZCBDZW50cmUgb2YgRXhjZWxsZW5jZSBpbiBT
ZXZlcmUgQXN0aG1hLCBGYWN1bHR5IG9mIEhlYWx0aCBhbmQgTWVkaWNpbmUsIFRoZSBVbml2ZXJz
aXR5IG9mIE5ld2Nhc3RsZSwgTmV3IExhbWJ0b24gSGVpZ2h0cywgQXVzdHJhbGlhLiYjeEQ7RGVw
dCBvZiBSZXNwaXJhdG9yeSBhbmQgU2xlZXAgTWVkaWNpbmUsIEpvaG4gSHVudGVyIEhvc3BpdGFs
LCBOZXdjYXN0bGUsIEF1c3RyYWxpYS48L2F1dGgtYWRkcmVzcz48dGl0bGVzPjx0aXRsZT5MaXZp
bmcgd2VsbCB3aXRoIHNldmVyZSBhc3RobWE8L3RpdGxlPjxzZWNvbmRhcnktdGl0bGU+QnJlYXRo
ZSAoU2hlZmYpPC9zZWNvbmRhcnktdGl0bGU+PC90aXRsZXM+PHBlcmlvZGljYWw+PGZ1bGwtdGl0
bGU+QnJlYXRoZSAoU2hlZmYpPC9mdWxsLXRpdGxlPjwvcGVyaW9kaWNhbD48cGFnZXM+ZTQwLWU0
OTwvcGFnZXM+PHZvbHVtZT4xNTwvdm9sdW1lPjxudW1iZXI+MjwvbnVtYmVyPjxlZGl0aW9uPjIw
MTkvMTEvMzA8L2VkaXRpb24+PGRhdGVzPjx5ZWFyPjIwMTk8L3llYXI+PHB1Yi1kYXRlcz48ZGF0
ZT5KdW48L2RhdGU+PC9wdWItZGF0ZXM+PC9kYXRlcz48aXNibj4xODEwLTY4MzggKFByaW50KSYj
eEQ7MTgxMC02ODM4PC9pc2JuPjxhY2Nlc3Npb24tbnVtPjMxNzc3NTY0PC9hY2Nlc3Npb24tbnVt
Pjx1cmxzPjwvdXJscz48Y3VzdG9tMj5QTUM2ODc2MTQ1IFYuTC4gQ2xhcmsgcmVjZWl2ZXMgYSBm
ZWxsb3dzaGlwIGZyb20gdGhlIE5hdGlvbmFsIEhlYWx0aCBhbmQgTWVkaWNhbCBSZXNlYXJjaCBD
b3VuY2lsLCBDZW50cmUgb2YgUmVzZWFyY2ggRXhjZWxsZW5jZSBpbiBTZXZlcmUgQXN0aG1hLCBh
bmQgYWxzbyByZXBvcnRzIGEgZ3JhbnQgZnJvbSBBc3RyYVplbmVjYSB0byBjb3ZlciByZXNlYXJj
aC1yZWxhdGVkIGNvc3RzLCByZWNlaXZlZCBmb3IgcHJvdmlkaW5nIGVkdWNhdGlvbiB0byBBc3Ry
YVplbmVjYSBzdGFmZiwgb3V0c2lkZSB0aGUgc3VibWl0dGVkIHdvcmsuIENvbmZsaWN0IG9mIGlu
dGVyZXN0OiBWLk0uIE1jRG9uYWxkIHJlcG9ydHMgZ3JhbnRzIGFuZCBzcGVha2VyIGZlZXMgZnJv
bSBHbGF4b1NtaXRoS2xpbmUgYW5kIEFzdHJhWmVuZWNhLCBhbmQgcGVyc29uYWwgZmVlcyBmb3Ig
ZWR1Y2F0aW9uYWwgc3ltcG9zaWEgZnJvbSBNZW5hcmluaSwgYWxsIG91dHNpZGUgdGhlIHN1Ym1p
dHRlZCB3b3JrLjwvY3VzdG9tMj48ZWxlY3Ryb25pYy1yZXNvdXJjZS1udW0+MTAuMTE4My8yMDcz
NDczNS4wMTY1LTIwMTk8L2VsZWN0cm9uaWMtcmVzb3VyY2UtbnVtPjxyZW1vdGUtZGF0YWJhc2Ut
cHJvdmlkZXI+TkxNPC9yZW1vdGUtZGF0YWJhc2UtcHJvdmlkZXI+PGxhbmd1YWdlPmVuZzwvbGFu
Z3VhZ2U+PC9yZWNvcmQ+PC9DaXRlPjxDaXRlPjxBdXRob3I+TWNEb25hbGQ8L0F1dGhvcj48WWVh
cj4yMDE5PC9ZZWFyPjxSZWNOdW0+MTI2PC9SZWNOdW0+PHJlY29yZD48cmVjLW51bWJlcj4xMjY8
L3JlYy1udW1iZXI+PGZvcmVpZ24ta2V5cz48a2V5IGFwcD0iRU4iIGRiLWlkPSJ4c2U5c3M5dDhh
OTlkdWVydnhoeGV3ZjUwZXNzMmVhZXp6d3YiIHRpbWVzdGFtcD0iMTY0OTQ1NzI1MiI+MTI2PC9r
ZXk+PC9mb3JlaWduLWtleXM+PHJlZi10eXBlIG5hbWU9IkpvdXJuYWwgQXJ0aWNsZSI+MTc8L3Jl
Zi10eXBlPjxjb250cmlidXRvcnM+PGF1dGhvcnM+PGF1dGhvcj5NY0RvbmFsZCwgVmFuZXNzYSBN
YXJpZTwvYXV0aG9yPjxhdXRob3I+S2VubmluZ3RvbiwgRXJpa2EgSjwvYXV0aG9yPjxhdXRob3I+
SHlsYW5kLCBNaWNoYWVsIEU8L2F1dGhvcj48L2F1dGhvcnM+PC9jb250cmlidXRvcnM+PHRpdGxl
cz48dGl0bGU+VW5kZXJzdGFuZGluZyB0aGUgZXhwZXJpZW5jZSBvZiBwZW9wbGUgbGl2aW5nIHdp
dGggc2V2ZXJlIGFzdGhtYTwvdGl0bGU+PHNlY29uZGFyeS10aXRsZT5FdXIgUmVzcGlyIE1vbm9n
cjwvc2Vjb25kYXJ5LXRpdGxlPjwvdGl0bGVzPjxwZXJpb2RpY2FsPjxmdWxsLXRpdGxlPkV1ciBS
ZXNwaXIgTW9ub2dyPC9mdWxsLXRpdGxlPjwvcGVyaW9kaWNhbD48cGFnZXM+MTYtMjk8L3BhZ2Vz
Pjx2b2x1bWU+ODk8L3ZvbHVtZT48ZGF0ZXM+PHllYXI+MjAxOTwveWVhcj48L2RhdGVzPjx1cmxz
PjwvdXJscz48L3JlY29yZD48L0NpdGU+PC9FbmROb3RlPn==
</w:fldData>
        </w:fldChar>
      </w:r>
      <w:r w:rsidR="00F215B3">
        <w:instrText xml:space="preserve"> ADDIN EN.CITE </w:instrText>
      </w:r>
      <w:r w:rsidR="00F215B3">
        <w:fldChar w:fldCharType="begin">
          <w:fldData xml:space="preserve">PEVuZE5vdGU+PENpdGU+PEF1dGhvcj5CcmFtYW48L0F1dGhvcj48WWVhcj4yMDA2PC9ZZWFyPjxS
ZWNOdW0+Mjg8L1JlY051bT48RGlzcGxheVRleHQ+PHN0eWxlIGZhY2U9InN1cGVyc2NyaXB0Ij41
LTEwPC9zdHlsZT48L0Rpc3BsYXlUZXh0PjxyZWNvcmQ+PHJlYy1udW1iZXI+Mjg8L3JlYy1udW1i
ZXI+PGZvcmVpZ24ta2V5cz48a2V5IGFwcD0iRU4iIGRiLWlkPSJ4c2U5c3M5dDhhOTlkdWVydnho
eGV3ZjUwZXNzMmVhZXp6d3YiIHRpbWVzdGFtcD0iMTYzMDQ1NTQ5NCI+Mjg8L2tleT48L2ZvcmVp
Z24ta2V5cz48cmVmLXR5cGUgbmFtZT0iSm91cm5hbCBBcnRpY2xlIj4xNzwvcmVmLXR5cGU+PGNv
bnRyaWJ1dG9ycz48YXV0aG9ycz48YXV0aG9yPkJyYW1hbiwgUyBTPC9hdXRob3I+PC9hdXRob3Jz
PjwvY29udHJpYnV0b3JzPjxhdXRoLWFkZHJlc3M+QnJvd24gVW5pdmVyc2l0eSwgUmhvZGUgSXNs
YW5kIEhvc3BpdGFsLCBEaXZpc2lvbiBvZiBQdWxtb25hcnkgYW5kIENyaXRpY2FsIENhcmUgTWVk
aWNpbmUsIDU5MyBFZGR5IFN0LCBQcm92aWRlbmNlLCBSSSAwMjkwMy00OTIzLCBVU0EuIHNpZG5l
eS1icmFtYW5AYnJvd24uZWR1PC9hdXRoLWFkZHJlc3M+PHRpdGxlcz48dGl0bGU+VGhlIGdsb2Jh
bCBidXJkZW4gb2YgYXN0aG1hPC90aXRsZT48c2Vjb25kYXJ5LXRpdGxlPkNoZXN0PC9zZWNvbmRh
cnktdGl0bGU+PC90aXRsZXM+PHBlcmlvZGljYWw+PGZ1bGwtdGl0bGU+Q2hlc3Q8L2Z1bGwtdGl0
bGU+PC9wZXJpb2RpY2FsPjxwYWdlcz40cy0xMnM8L3BhZ2VzPjx2b2x1bWU+MTMwPC92b2x1bWU+
PG51bWJlcj4xIFN1cHBsPC9udW1iZXI+PGVkaXRpb24+MjAwNi8wNy8xNTwvZWRpdGlvbj48a2V5
d29yZHM+PGtleXdvcmQ+QXN0aG1hL2NvbXBsaWNhdGlvbnMvZWNvbm9taWNzLyplcGlkZW1pb2xv
Z3k8L2tleXdvcmQ+PGtleXdvcmQ+KkNvc3Qgb2YgSWxsbmVzczwva2V5d29yZD48a2V5d29yZD5E
ZWxpdmVyeSBvZiBIZWFsdGggQ2FyZS9lY29ub21pY3Mvc3RhdGlzdGljcyAmYW1wOyBudW1lcmlj
YWwgZGF0YTwva2V5d29yZD48a2V5d29yZD4qR2xvYmFsIEhlYWx0aDwva2V5d29yZD48a2V5d29y
ZD5IdW1hbnM8L2tleXdvcmQ+PGtleXdvcmQ+UHJldmFsZW5jZTwva2V5d29yZD48L2tleXdvcmRz
PjxkYXRlcz48eWVhcj4yMDA2PC95ZWFyPjxwdWItZGF0ZXM+PGRhdGU+SnVsPC9kYXRlPjwvcHVi
LWRhdGVzPjwvZGF0ZXM+PGlzYm4+MDAxMi0zNjkyIChQcmludCkmI3hEOzAwMTItMzY5MjwvaXNi
bj48YWNjZXNzaW9uLW51bT4xNjg0MDM2MzwvYWNjZXNzaW9uLW51bT48dXJscz48L3VybHM+PGVs
ZWN0cm9uaWMtcmVzb3VyY2UtbnVtPjEwLjEzNzgvY2hlc3QuMTMwLjFfc3VwcGwuNFM8L2VsZWN0
cm9uaWMtcmVzb3VyY2UtbnVtPjxyZW1vdGUtZGF0YWJhc2UtcHJvdmlkZXI+TkxNPC9yZW1vdGUt
ZGF0YWJhc2UtcHJvdmlkZXI+PGxhbmd1YWdlPmVuZzwvbGFuZ3VhZ2U+PC9yZWNvcmQ+PC9DaXRl
PjxDaXRlPjxBdXRob3I+SHlsYW5kPC9BdXRob3I+PFllYXI+MjAxNTwvWWVhcj48UmVjTnVtPjcy
NDwvUmVjTnVtPjxyZWNvcmQ+PHJlYy1udW1iZXI+NzI0PC9yZWMtbnVtYmVyPjxmb3JlaWduLWtl
eXM+PGtleSBhcHA9IkVOIiBkYi1pZD0iMmE5cDlkemZscndzOWJlMHRmMnAwcHBsZHJzZngyYXQ5
dzVwIiB0aW1lc3RhbXA9IjE2MzA5NDYyMDciPjcyNDwva2V5PjwvZm9yZWlnbi1rZXlzPjxyZWYt
dHlwZSBuYW1lPSJKb3VybmFsIEFydGljbGUiPjE3PC9yZWYtdHlwZT48Y29udHJpYnV0b3JzPjxh
dXRob3JzPjxhdXRob3I+SHlsYW5kLCBNLiBFLjwvYXV0aG9yPjxhdXRob3I+V2hhbGxleSwgQi48
L2F1dGhvcj48YXV0aG9yPkpvbmVzLCBSLiBDLjwvYXV0aG9yPjxhdXRob3I+TWFzb2xpLCBNLjwv
YXV0aG9yPjwvYXV0aG9ycz48L2NvbnRyaWJ1dG9ycz48YXV0aC1hZGRyZXNzPlNjaG9vbCBvZiBQ
c3ljaG9sb2d5LCBQbHltb3V0aCBVbml2ZXJzaXR5LCBQbHltb3V0aCwgUEw0IDhBQSwgVUssIG0u
aHlsYW5kQHBseW1vdXRoLmFjLnVrLjwvYXV0aC1hZGRyZXNzPjx0aXRsZXM+PHRpdGxlPkEgcXVh
bGl0YXRpdmUgc3R1ZHkgb2YgdGhlIGltcGFjdCBvZiBzZXZlcmUgYXN0aG1hIGFuZCBpdHMgdHJl
YXRtZW50IHNob3dpbmcgdGhhdCB0cmVhdG1lbnQgYnVyZGVuIGlzIG5lZ2xlY3RlZCBpbiBleGlz
dGluZyBhc3RobWEgYXNzZXNzbWVudCBzY2FsZXM8L3RpdGxlPjxzZWNvbmRhcnktdGl0bGU+UXVh
bCBMaWZlIFJlczwvc2Vjb25kYXJ5LXRpdGxlPjwvdGl0bGVzPjxwZXJpb2RpY2FsPjxmdWxsLXRp
dGxlPlF1YWwgTGlmZSBSZXM8L2Z1bGwtdGl0bGU+PC9wZXJpb2RpY2FsPjxwYWdlcz42MzEtOTwv
cGFnZXM+PHZvbHVtZT4yNDwvdm9sdW1lPjxudW1iZXI+MzwvbnVtYmVyPjxlZGl0aW9uPjIwMTQv
MDkvMTA8L2VkaXRpb24+PGtleXdvcmRzPjxrZXl3b3JkPkFkcmVuYWwgQ29ydGV4IEhvcm1vbmVz
LyphZHZlcnNlIGVmZmVjdHMvKnRoZXJhcGV1dGljIHVzZTwva2V5d29yZD48a2V5d29yZD5BZHVs
dDwva2V5d29yZD48a2V5d29yZD5BZ2VkPC9rZXl3b3JkPjxrZXl3b3JkPkFueGlldHkvY2hlbWlj
YWxseSBpbmR1Y2VkPC9rZXl3b3JkPjxrZXl3b3JkPkFzdGhtYS8qZHJ1ZyB0aGVyYXB5PC9rZXl3
b3JkPjxrZXl3b3JkPipDb3N0IG9mIElsbG5lc3M8L2tleXdvcmQ+PGtleXdvcmQ+RGVwcmVzc2lv
bi9jaGVtaWNhbGx5IGluZHVjZWQ8L2tleXdvcmQ+PGtleXdvcmQ+RmVtYWxlPC9rZXl3b3JkPjxr
ZXl3b3JkPkh1bWFuczwva2V5d29yZD48a2V5d29yZD5NYWxlPC9rZXl3b3JkPjxrZXl3b3JkPk1p
ZGRsZSBBZ2VkPC9rZXl3b3JkPjxrZXl3b3JkPk9zdGVvcG9yb3Npcy9jaGVtaWNhbGx5IGluZHVj
ZWQ8L2tleXdvcmQ+PGtleXdvcmQ+UGFpbjwva2V5d29yZD48a2V5d29yZD5RdWFsaXRhdGl2ZSBS
ZXNlYXJjaDwva2V5d29yZD48a2V5d29yZD4qUXVhbGl0eSBvZiBMaWZlPC9rZXl3b3JkPjxrZXl3
b3JkPlJlZ3Jlc3Npb24gQW5hbHlzaXM8L2tleXdvcmQ+PGtleXdvcmQ+U2xlZXAgV2FrZSBEaXNv
cmRlcnMvY2hlbWljYWxseSBpbmR1Y2VkPC9rZXl3b3JkPjxrZXl3b3JkPlN1cnZleXMgYW5kIFF1
ZXN0aW9ubmFpcmVzPC9rZXl3b3JkPjwva2V5d29yZHM+PGRhdGVzPjx5ZWFyPjIwMTU8L3llYXI+
PHB1Yi1kYXRlcz48ZGF0ZT5NYXI8L2RhdGU+PC9wdWItZGF0ZXM+PC9kYXRlcz48aXNibj4xNTcz
LTI2NDkgKEVsZWN0cm9uaWMpJiN4RDswOTYyLTkzNDMgKExpbmtpbmcpPC9pc2JuPjxhY2Nlc3Np
b24tbnVtPjI1MjAxMTY5PC9hY2Nlc3Npb24tbnVtPjx1cmxzPjxyZWxhdGVkLXVybHM+PHVybD5o
dHRwczovL3d3dy5uY2JpLm5sbS5uaWguZ292L3B1Ym1lZC8yNTIwMTE2OTwvdXJsPjwvcmVsYXRl
ZC11cmxzPjwvdXJscz48ZWxlY3Ryb25pYy1yZXNvdXJjZS1udW0+MTAuMTAwNy9zMTExMzYtMDE0
LTA4MDEteDwvZWxlY3Ryb25pYy1yZXNvdXJjZS1udW0+PC9yZWNvcmQ+PC9DaXRlPjxDaXRlPjxB
dXRob3I+TyZhcG9zO05laWxsPC9BdXRob3I+PFllYXI+MjAxNTwvWWVhcj48UmVjTnVtPjE2MTwv
UmVjTnVtPjxyZWNvcmQ+PHJlYy1udW1iZXI+MTYxPC9yZWMtbnVtYmVyPjxmb3JlaWduLWtleXM+
PGtleSBhcHA9IkVOIiBkYi1pZD0ieHNlOXNzOXQ4YTk5ZHVlcnZ4aHhld2Y1MGVzczJlYWV6end2
IiB0aW1lc3RhbXA9IjE2NjU5MjUxNjUiPjE2MTwva2V5PjwvZm9yZWlnbi1rZXlzPjxyZWYtdHlw
ZSBuYW1lPSJKb3VybmFsIEFydGljbGUiPjE3PC9yZWYtdHlwZT48Y29udHJpYnV0b3JzPjxhdXRo
b3JzPjxhdXRob3I+TyZhcG9zO05laWxsLCBTPC9hdXRob3I+PGF1dGhvcj5Td2VlbmV5LCBKPC9h
dXRob3I+PGF1dGhvcj5QYXR0ZXJzb24sIEMgQzwvYXV0aG9yPjxhdXRob3I+TWVuemllcy1Hb3cs
IEE8L2F1dGhvcj48YXV0aG9yPk5pdmVuLCBSPC9hdXRob3I+PGF1dGhvcj5NYW5zdXIsIEEgSDwv
YXV0aG9yPjxhdXRob3I+QnVja25hbGwsIEM8L2F1dGhvcj48YXV0aG9yPkNoYXVkaHVyaSwgUjwv
YXV0aG9yPjxhdXRob3I+VGhvbXNvbiwgTiBDPC9hdXRob3I+PGF1dGhvcj5CcmlnaHRsaW5nLCBD
IEU8L2F1dGhvcj48YXV0aG9yPk8mYXBvcztOZWlsbCwgQzwvYXV0aG9yPjxhdXRob3I+SGVhbmV5
LCBMIEc8L2F1dGhvcj48L2F1dGhvcnM+PC9jb250cmlidXRvcnM+PGF1dGgtYWRkcmVzcz5KRSBD
YWlybmVzIFNjaG9vbCBvZiBCdXNpbmVzcyBhbmQgRWNvbm9taWNzLCBOYXRpb25hbCBVbml2ZXJz
aXR5IG9mIElyZWxhbmQgR2Fsd2F5LCBHYWx3YXksIElyZWxhbmQuJiN4RDtDZW50cmUgZm9yIElu
ZmVjdGlvbiBhbmQgSW1tdW5pdHksIFF1ZWVuJmFwb3M7cyBVbml2ZXJzaXR5IG9mIEJlbGZhc3Qs
IEJlbGZhc3QsIFVLLiYjeEQ7Q2VudHJlIGZvciBQdWJsaWMgSGVhbHRoLCBRdWVlbiZhcG9zO3Mg
VW5pdmVyc2l0eSBvZiBCZWxmYXN0LCBCZWxmYXN0LCBVSy4mI3hEO1JveWFsIEJyb21wdG9uIEhv
c3BpdGFsLCBMb25kb24sIFVLLiYjeEQ7TUFIU0MsIFRoZSBVbml2ZXJzaXR5IG9mIE1hbmNoZXN0
ZXIgJmFtcDsgVUhTTSwgTWFuY2hlc3RlciwgVUsuJiN4RDtTZXZlcmUgYW5kIEJyaXR0bGUgQXN0
aG1hIFVuaXQsIEJpcm1pbmdoYW0gSGVhcnRsYW5kcyBIb3NwaXRhbCwgQmlybWluZ2hhbSwgVUsu
JiN4RDtEZXBhcnRtZW50IG9mIFJlc3BpcmF0b3J5IE1lZGljaW5lLCBSb3lhbCBJbmZpcm1hcnks
IEdsYXNnb3csIFVLLiYjeEQ7RGVwYXJ0bWVudCBvZiBSZXNwaXJhdG9yeSBNZWRpY2luZSwgRGl2
aXNpb24gb2YgSW1tdW5vbG9neSwgSW5mZWN0aW9uIGFuZCBJbmZsYW1tYXRpb24sIFVuaXZlcnNp
dHkgb2YgR2xhc2dvdyBhbmQgR2FydG5hdmVsIEdlbmVyYWwsIEdsYXNnb3csIFVLLiYjeEQ7RGVw
YXJ0bWVudCBvZiBJbmZlY3Rpb24sIEluZmxhbW1hdGlvbiBhbmQgSW1tdW5pdHksIEluc3RpdHV0
ZSBmb3IgTHVuZyBIZWFsdGgsIFVuaXZlcnNpdHkgb2YgTGVpY2VzdGVyLCBMZWljZXN0ZXIsIFVL
LjwvYXV0aC1hZGRyZXNzPjx0aXRsZXM+PHRpdGxlPlRoZSBjb3N0IG9mIHRyZWF0aW5nIHNldmVy
ZSByZWZyYWN0b3J5IGFzdGhtYSBpbiB0aGUgVUs6IGFuIGVjb25vbWljIGFuYWx5c2lzIGZyb20g
dGhlIEJyaXRpc2ggVGhvcmFjaWMgU29jaWV0eSBEaWZmaWN1bHQgQXN0aG1hIFJlZ2lzdHJ5PC90
aXRsZT48c2Vjb25kYXJ5LXRpdGxlPlRob3JheDwvc2Vjb25kYXJ5LXRpdGxlPjwvdGl0bGVzPjxw
ZXJpb2RpY2FsPjxmdWxsLXRpdGxlPlRob3JheDwvZnVsbC10aXRsZT48L3BlcmlvZGljYWw+PHBh
Z2VzPjM3Ni04PC9wYWdlcz48dm9sdW1lPjcwPC92b2x1bWU+PG51bWJlcj40PC9udW1iZXI+PGVk
aXRpb24+MjAxNC8wNi8xMjwvZWRpdGlvbj48a2V5d29yZHM+PGtleXdvcmQ+QWR1bHQ8L2tleXdv
cmQ+PGtleXdvcmQ+QW50aS1Bc3RobWF0aWMgQWdlbnRzL2Vjb25vbWljcy8qdGhlcmFwZXV0aWMg
dXNlPC9rZXl3b3JkPjxrZXl3b3JkPkFzdGhtYS8qZHJ1ZyB0aGVyYXB5L2Vjb25vbWljcy9waHlz
aW9wYXRob2xvZ3k8L2tleXdvcmQ+PGtleXdvcmQ+Qm9keSBNYXNzIEluZGV4PC9rZXl3b3JkPjxr
ZXl3b3JkPkRydWcgQ29zdHMvc3RhdGlzdGljcyAmYW1wOyBudW1lcmljYWwgZGF0YTwva2V5d29y
ZD48a2V5d29yZD5GZW1hbGU8L2tleXdvcmQ+PGtleXdvcmQ+Rm9yY2VkIEV4cGlyYXRvcnkgVm9s
dW1lL3BoeXNpb2xvZ3k8L2tleXdvcmQ+PGtleXdvcmQ+R2x1Y29jb3J0aWNvaWRzL2Vjb25vbWlj
cy90aGVyYXBldXRpYyB1c2U8L2tleXdvcmQ+PGtleXdvcmQ+SGVhbHRoIENhcmUgQ29zdHMvKnN0
YXRpc3RpY3MgJmFtcDsgbnVtZXJpY2FsIGRhdGE8L2tleXdvcmQ+PGtleXdvcmQ+SGVhbHRoIFNl
cnZpY2VzL3N0YXRpc3RpY3MgJmFtcDsgbnVtZXJpY2FsIGRhdGE8L2tleXdvcmQ+PGtleXdvcmQ+
SGVhbHRoIFNlcnZpY2VzIFJlc2VhcmNoL21ldGhvZHM8L2tleXdvcmQ+PGtleXdvcmQ+SHVtYW5z
PC9rZXl3b3JkPjxrZXl3b3JkPk1hbGU8L2tleXdvcmQ+PGtleXdvcmQ+TWlkZGxlIEFnZWQ8L2tl
eXdvcmQ+PGtleXdvcmQ+UmVnaXN0cmllczwva2V5d29yZD48a2V5d29yZD5TdGF0ZSBNZWRpY2lu
ZS9lY29ub21pY3M8L2tleXdvcmQ+PGtleXdvcmQ+VW5pdGVkIEtpbmdkb208L2tleXdvcmQ+PGtl
eXdvcmQ+QXN0aG1hPC9rZXl3b3JkPjxrZXl3b3JkPkhlYWx0aCBFY29ub21pc3Q8L2tleXdvcmQ+
PC9rZXl3b3Jkcz48ZGF0ZXM+PHllYXI+MjAxNTwveWVhcj48cHViLWRhdGVzPjxkYXRlPkFwcjwv
ZGF0ZT48L3B1Yi1kYXRlcz48L2RhdGVzPjxpc2JuPjE0NjgtMzI5NiAoRWxlY3Ryb25pYykmI3hE
OzAwNDAtNjM3NiAoTGlua2luZyk8L2lzYm4+PGFjY2Vzc2lvbi1udW0+MjQ5MTcwODc8L2FjY2Vz
c2lvbi1udW0+PHVybHM+PHJlbGF0ZWQtdXJscz48dXJsPmh0dHBzOi8vd3d3Lm5jYmkubmxtLm5p
aC5nb3YvcHVibWVkLzI0OTE3MDg3PC91cmw+PC9yZWxhdGVkLXVybHM+PC91cmxzPjxlbGVjdHJv
bmljLXJlc291cmNlLW51bT4xMC4xMTM2L3Rob3JheGpubC0yMDEzLTIwNDExNDwvZWxlY3Ryb25p
Yy1yZXNvdXJjZS1udW0+PC9yZWNvcmQ+PC9DaXRlPjxDaXRlPjxBdXRob3I+Q2xhcms8L0F1dGhv
cj48WWVhcj4yMDIxPC9ZZWFyPjxSZWNOdW0+NjQ8L1JlY051bT48cmVjb3JkPjxyZWMtbnVtYmVy
PjY0PC9yZWMtbnVtYmVyPjxmb3JlaWduLWtleXM+PGtleSBhcHA9IkVOIiBkYi1pZD0ieHNlOXNz
OXQ4YTk5ZHVlcnZ4aHhld2Y1MGVzczJlYWV6end2IiB0aW1lc3RhbXA9IjE2MzM1NDMyNjgiPjY0
PC9rZXk+PC9mb3JlaWduLWtleXM+PHJlZi10eXBlIG5hbWU9IkpvdXJuYWwgQXJ0aWNsZSI+MTc8
L3JlZi10eXBlPjxjb250cmlidXRvcnM+PGF1dGhvcnM+PGF1dGhvcj5DbGFyaywgViBMPC9hdXRo
b3I+PGF1dGhvcj5HaWJzb24sIFAgRzwvYXV0aG9yPjxhdXRob3I+TWNEb25hbGQsIFYgTTwvYXV0
aG9yPjwvYXV0aG9ycz48L2NvbnRyaWJ1dG9ycz48YXV0aC1hZGRyZXNzPk5hdGlvbmFsIEhlYWx0
aCBhbmQgTWVkaWNhbCBSZXNlYXJjaCBDb3VuY2lsIENlbnRyZSBmb3IgUmVzZWFyY2ggRXhjZWxs
ZW5jZSBpbiBTZXZlcmUgQXN0aG1hIGFuZCBUaGUgUHJpb3JpdHkgUmVzZWFyY2ggQ2VudHJlIGZv
ciBIZWFsdGh5IEx1bmdzLCBUaGUgVW5pdmVyc2l0eSBvZiBOZXdjYXN0bGUsIENhbGxhZ2hhbiwg
TlNXLCBBdXN0cmFsaWEuJiN4RDtTY2hvb2wgb2YgTnVyc2luZyBhbmQgTWlkd2lmZXJ5LCBUaGUg
VW5pdmVyc2l0eSBvZiBOZXdjYXN0bGUsIENhbGxhZ2hhbiwgTlNXLCBBdXN0cmFsaWEuJiN4RDtE
ZXB0IG9mIFJlc3BpcmF0b3J5IGFuZCBTbGVlcCBNZWRpY2luZSwgSm9obiBIdW50ZXIgSG9zcGl0
YWwsIEh1bnRlciBNZWRpY2FsIFJlc2VhcmNoIEluc3RpdHV0ZSwgTmV3IExhbWJ0b24gSGVpZ2h0
cywgTlNXLCBBdXN0cmFsaWEuPC9hdXRoLWFkZHJlc3M+PHRpdGxlcz48dGl0bGU+V2hhdCBtYXR0
ZXJzIHRvIHBlb3BsZSB3aXRoIHNldmVyZSBhc3RobWE/IEV4cGxvcmluZyBhZGQtb24gYXN0aG1h
IG1lZGljYXRpb24gYW5kIG91dGNvbWVzIG9mIGltcG9ydGFuY2U8L3RpdGxlPjxzZWNvbmRhcnkt
dGl0bGU+RVJKIE9wZW4gUmVzPC9zZWNvbmRhcnktdGl0bGU+PC90aXRsZXM+PHBlcmlvZGljYWw+
PGZ1bGwtdGl0bGU+RVJKIE9wZW4gUmVzPC9mdWxsLXRpdGxlPjwvcGVyaW9kaWNhbD48dm9sdW1l
Pjc8L3ZvbHVtZT48bnVtYmVyPjE8L251bWJlcj48ZWRpdGlvbj4yMDIxLzA0LzA2PC9lZGl0aW9u
PjxkYXRlcz48eWVhcj4yMDIxPC95ZWFyPjxwdWItZGF0ZXM+PGRhdGU+SmFuPC9kYXRlPjwvcHVi
LWRhdGVzPjwvZGF0ZXM+PGlzYm4+MjMxMi0wNTQxIChQcmludCkmI3hEOzIzMTItMDU0MTwvaXNi
bj48YWNjZXNzaW9uLW51bT4zMzgxNjU5NjwvYWNjZXNzaW9uLW51bT48dXJscz48L3VybHM+PGN1
c3RvbTI+UE1DODAwNTU5MyBSZXNlYXJjaCBDb3VuY2lsIGR1cmluZyB0aGUgY29uZHVjdCBvZiB0
aGUgc3R1ZHkgYW5kIHBlcnNvbmFsIGZlZXMgZnJvbSBBc3RyYVplbmVjYSBvdXRzaWRlIHRoZSBz
dWJtaXR0ZWQgd29yay4gQ29uZmxpY3Qgb2YgaW50ZXJlc3Q6IFAuRy4gR2lic29uIHJlcG9ydHMg
cGVyc29uYWwgZmVlcyBmcm9tIEFzdHJhWmVuZWNhLCBHbGF4b1NtaXRoS2xpbmUgYW5kIE5vdmFy
dGlzLCBhbmQgZ3JhbnRzIGZyb20gQXN0cmFaZW5lY2EgYW5kIEdsYXhvU21pdGhLbGluZSwgb3V0
c2lkZSB0aGUgc3VibWl0dGVkIHdvcmsuIENvbmZsaWN0IG9mIGludGVyZXN0OiBWLk0uIE1jRG9u
YWxkIHJlcG9ydHMgZ3JhbnRzIGZyb20gdGhlIE5hdGlvbmFsIEhlYWx0aCBhbmQgTWVkaWNhbCBS
ZXNlYXJjaCBDb3VuY2lsIGR1cmluZyB0aGUgY29uZHVjdCBvZiB0aGUgc3R1ZHk7IGdyYW50cyBm
cm9tIHRoZSBIdW50ZXIgTWVkaWNhbCBSZXNlYXJjaCBJbnN0aXR1dGUsIHRoZSBOYXRpb25hbCBI
ZWFsdGggYW5kIE1lZGljYWwgUmVzZWFyY2ggQ291bmNpbCwgYW5kIHRoZSBKb2huIEh1bnRlciBI
b3NwaXRhbCBDaGFyaXRhYmxlIFRydXN0IFJlc2VhcmNoLCBhbmQgZ3JhbnRzIGFuZCBwZXJzb25h
bCBmZWVzIGZyb20gR1NLLCBNZW5hcmluaSBhbmQgQXN0cmFaZW5lY2EsIG91dHNpZGUgdGhlIHN1
Ym1pdHRlZCB3b3JrLjwvY3VzdG9tMj48ZWxlY3Ryb25pYy1yZXNvdXJjZS1udW0+MTAuMTE4My8y
MzEyMDU0MS4wMDQ5Ny0yMDIwPC9lbGVjdHJvbmljLXJlc291cmNlLW51bT48cmVtb3RlLWRhdGFi
YXNlLXByb3ZpZGVyPk5MTTwvcmVtb3RlLWRhdGFiYXNlLXByb3ZpZGVyPjxsYW5ndWFnZT5lbmc8
L2xhbmd1YWdlPjwvcmVjb3JkPjwvQ2l0ZT48Q2l0ZT48QXV0aG9yPlN0dWJiczwvQXV0aG9yPjxZ
ZWFyPjIwMTk8L1llYXI+PFJlY051bT4xMjU8L1JlY051bT48cmVjb3JkPjxyZWMtbnVtYmVyPjEy
NTwvcmVjLW51bWJlcj48Zm9yZWlnbi1rZXlzPjxrZXkgYXBwPSJFTiIgZGItaWQ9InhzZTlzczl0
OGE5OWR1ZXJ2eGh4ZXdmNTBlc3MyZWFlenp3diIgdGltZXN0YW1wPSIxNjQ5NDU2NTcyIj4xMjU8
L2tleT48L2ZvcmVpZ24ta2V5cz48cmVmLXR5cGUgbmFtZT0iSm91cm5hbCBBcnRpY2xlIj4xNzwv
cmVmLXR5cGU+PGNvbnRyaWJ1dG9ycz48YXV0aG9ycz48YXV0aG9yPlN0dWJicywgTSBBPC9hdXRo
b3I+PGF1dGhvcj5DbGFyaywgViBMPC9hdXRob3I+PGF1dGhvcj5NY0RvbmFsZCwgViBNPC9hdXRo
b3I+PC9hdXRob3JzPjwvY29udHJpYnV0b3JzPjxhdXRoLWFkZHJlc3M+UHJpb3JpdHkgUmVzZWFy
Y2ggQ2VudHJlIGZvciBIZWFsdGh5IEx1bmdzIGFuZCBDZW50cmUgb2YgRXhjZWxsZW5jZSBpbiBT
ZXZlcmUgQXN0aG1hLCBGYWN1bHR5IG9mIEhlYWx0aCBhbmQgTWVkaWNpbmUsIFRoZSBVbml2ZXJz
aXR5IG9mIE5ld2Nhc3RsZSwgTmV3IExhbWJ0b24gSGVpZ2h0cywgQXVzdHJhbGlhLiYjeEQ7RGVw
dCBvZiBSZXNwaXJhdG9yeSBhbmQgU2xlZXAgTWVkaWNpbmUsIEpvaG4gSHVudGVyIEhvc3BpdGFs
LCBOZXdjYXN0bGUsIEF1c3RyYWxpYS48L2F1dGgtYWRkcmVzcz48dGl0bGVzPjx0aXRsZT5MaXZp
bmcgd2VsbCB3aXRoIHNldmVyZSBhc3RobWE8L3RpdGxlPjxzZWNvbmRhcnktdGl0bGU+QnJlYXRo
ZSAoU2hlZmYpPC9zZWNvbmRhcnktdGl0bGU+PC90aXRsZXM+PHBlcmlvZGljYWw+PGZ1bGwtdGl0
bGU+QnJlYXRoZSAoU2hlZmYpPC9mdWxsLXRpdGxlPjwvcGVyaW9kaWNhbD48cGFnZXM+ZTQwLWU0
OTwvcGFnZXM+PHZvbHVtZT4xNTwvdm9sdW1lPjxudW1iZXI+MjwvbnVtYmVyPjxlZGl0aW9uPjIw
MTkvMTEvMzA8L2VkaXRpb24+PGRhdGVzPjx5ZWFyPjIwMTk8L3llYXI+PHB1Yi1kYXRlcz48ZGF0
ZT5KdW48L2RhdGU+PC9wdWItZGF0ZXM+PC9kYXRlcz48aXNibj4xODEwLTY4MzggKFByaW50KSYj
eEQ7MTgxMC02ODM4PC9pc2JuPjxhY2Nlc3Npb24tbnVtPjMxNzc3NTY0PC9hY2Nlc3Npb24tbnVt
Pjx1cmxzPjwvdXJscz48Y3VzdG9tMj5QTUM2ODc2MTQ1IFYuTC4gQ2xhcmsgcmVjZWl2ZXMgYSBm
ZWxsb3dzaGlwIGZyb20gdGhlIE5hdGlvbmFsIEhlYWx0aCBhbmQgTWVkaWNhbCBSZXNlYXJjaCBD
b3VuY2lsLCBDZW50cmUgb2YgUmVzZWFyY2ggRXhjZWxsZW5jZSBpbiBTZXZlcmUgQXN0aG1hLCBh
bmQgYWxzbyByZXBvcnRzIGEgZ3JhbnQgZnJvbSBBc3RyYVplbmVjYSB0byBjb3ZlciByZXNlYXJj
aC1yZWxhdGVkIGNvc3RzLCByZWNlaXZlZCBmb3IgcHJvdmlkaW5nIGVkdWNhdGlvbiB0byBBc3Ry
YVplbmVjYSBzdGFmZiwgb3V0c2lkZSB0aGUgc3VibWl0dGVkIHdvcmsuIENvbmZsaWN0IG9mIGlu
dGVyZXN0OiBWLk0uIE1jRG9uYWxkIHJlcG9ydHMgZ3JhbnRzIGFuZCBzcGVha2VyIGZlZXMgZnJv
bSBHbGF4b1NtaXRoS2xpbmUgYW5kIEFzdHJhWmVuZWNhLCBhbmQgcGVyc29uYWwgZmVlcyBmb3Ig
ZWR1Y2F0aW9uYWwgc3ltcG9zaWEgZnJvbSBNZW5hcmluaSwgYWxsIG91dHNpZGUgdGhlIHN1Ym1p
dHRlZCB3b3JrLjwvY3VzdG9tMj48ZWxlY3Ryb25pYy1yZXNvdXJjZS1udW0+MTAuMTE4My8yMDcz
NDczNS4wMTY1LTIwMTk8L2VsZWN0cm9uaWMtcmVzb3VyY2UtbnVtPjxyZW1vdGUtZGF0YWJhc2Ut
cHJvdmlkZXI+TkxNPC9yZW1vdGUtZGF0YWJhc2UtcHJvdmlkZXI+PGxhbmd1YWdlPmVuZzwvbGFu
Z3VhZ2U+PC9yZWNvcmQ+PC9DaXRlPjxDaXRlPjxBdXRob3I+TWNEb25hbGQ8L0F1dGhvcj48WWVh
cj4yMDE5PC9ZZWFyPjxSZWNOdW0+MTI2PC9SZWNOdW0+PHJlY29yZD48cmVjLW51bWJlcj4xMjY8
L3JlYy1udW1iZXI+PGZvcmVpZ24ta2V5cz48a2V5IGFwcD0iRU4iIGRiLWlkPSJ4c2U5c3M5dDhh
OTlkdWVydnhoeGV3ZjUwZXNzMmVhZXp6d3YiIHRpbWVzdGFtcD0iMTY0OTQ1NzI1MiI+MTI2PC9r
ZXk+PC9mb3JlaWduLWtleXM+PHJlZi10eXBlIG5hbWU9IkpvdXJuYWwgQXJ0aWNsZSI+MTc8L3Jl
Zi10eXBlPjxjb250cmlidXRvcnM+PGF1dGhvcnM+PGF1dGhvcj5NY0RvbmFsZCwgVmFuZXNzYSBN
YXJpZTwvYXV0aG9yPjxhdXRob3I+S2VubmluZ3RvbiwgRXJpa2EgSjwvYXV0aG9yPjxhdXRob3I+
SHlsYW5kLCBNaWNoYWVsIEU8L2F1dGhvcj48L2F1dGhvcnM+PC9jb250cmlidXRvcnM+PHRpdGxl
cz48dGl0bGU+VW5kZXJzdGFuZGluZyB0aGUgZXhwZXJpZW5jZSBvZiBwZW9wbGUgbGl2aW5nIHdp
dGggc2V2ZXJlIGFzdGhtYTwvdGl0bGU+PHNlY29uZGFyeS10aXRsZT5FdXIgUmVzcGlyIE1vbm9n
cjwvc2Vjb25kYXJ5LXRpdGxlPjwvdGl0bGVzPjxwZXJpb2RpY2FsPjxmdWxsLXRpdGxlPkV1ciBS
ZXNwaXIgTW9ub2dyPC9mdWxsLXRpdGxlPjwvcGVyaW9kaWNhbD48cGFnZXM+MTYtMjk8L3BhZ2Vz
Pjx2b2x1bWU+ODk8L3ZvbHVtZT48ZGF0ZXM+PHllYXI+MjAxOTwveWVhcj48L2RhdGVzPjx1cmxz
PjwvdXJscz48L3JlY29yZD48L0NpdGU+PC9FbmROb3RlPn==
</w:fldData>
        </w:fldChar>
      </w:r>
      <w:r w:rsidR="00F215B3">
        <w:instrText xml:space="preserve"> ADDIN EN.CITE.DATA </w:instrText>
      </w:r>
      <w:r w:rsidR="00F215B3">
        <w:fldChar w:fldCharType="end"/>
      </w:r>
      <w:r w:rsidR="00A23C4B" w:rsidRPr="00E5054C">
        <w:fldChar w:fldCharType="separate"/>
      </w:r>
      <w:r w:rsidR="002A7CE4" w:rsidRPr="002A7CE4">
        <w:rPr>
          <w:noProof/>
          <w:vertAlign w:val="superscript"/>
        </w:rPr>
        <w:t>5-10</w:t>
      </w:r>
      <w:r w:rsidR="00A23C4B" w:rsidRPr="00E5054C">
        <w:fldChar w:fldCharType="end"/>
      </w:r>
      <w:r w:rsidRPr="00E5054C">
        <w:t xml:space="preserve">. </w:t>
      </w:r>
    </w:p>
    <w:p w14:paraId="321CE567" w14:textId="7F87A5B7" w:rsidR="00512438" w:rsidRDefault="00E5054C" w:rsidP="00512438">
      <w:pPr>
        <w:spacing w:line="360" w:lineRule="auto"/>
        <w:ind w:right="-1"/>
        <w:jc w:val="both"/>
      </w:pPr>
      <w:r w:rsidRPr="00E5054C">
        <w:t xml:space="preserve">A </w:t>
      </w:r>
      <w:r w:rsidR="000200BE">
        <w:t xml:space="preserve">more </w:t>
      </w:r>
      <w:r w:rsidRPr="00E5054C">
        <w:t xml:space="preserve">nuanced understanding of </w:t>
      </w:r>
      <w:r w:rsidR="000200BE">
        <w:t xml:space="preserve">the pathophysiological </w:t>
      </w:r>
      <w:r w:rsidRPr="00E5054C">
        <w:t xml:space="preserve">mechanisms </w:t>
      </w:r>
      <w:r w:rsidR="000200BE">
        <w:t>underlying</w:t>
      </w:r>
      <w:r w:rsidRPr="00E5054C">
        <w:t xml:space="preserve"> severe asthma has facilitated the </w:t>
      </w:r>
      <w:r w:rsidR="00FA0375">
        <w:t>emergence</w:t>
      </w:r>
      <w:r w:rsidRPr="00E5054C">
        <w:t xml:space="preserve"> of new-generation treatments, including ‘biologic</w:t>
      </w:r>
      <w:r w:rsidR="000C30E6">
        <w:t>s</w:t>
      </w:r>
      <w:r w:rsidRPr="00E5054C">
        <w:t xml:space="preserve">’, which </w:t>
      </w:r>
      <w:r w:rsidR="005E7AC5">
        <w:t xml:space="preserve">can </w:t>
      </w:r>
      <w:r w:rsidRPr="00E5054C">
        <w:t>reduce exacerbation rates</w:t>
      </w:r>
      <w:r w:rsidR="002B4704">
        <w:fldChar w:fldCharType="begin"/>
      </w:r>
      <w:r w:rsidR="000252C6">
        <w:instrText xml:space="preserve"> ADDIN EN.CITE &lt;EndNote&gt;&lt;Cite&gt;&lt;Author&gt;Normansell&lt;/Author&gt;&lt;Year&gt;2014&lt;/Year&gt;&lt;RecNum&gt;67&lt;/RecNum&gt;&lt;DisplayText&gt;&lt;style face="superscript"&gt;11&lt;/style&gt;&lt;/DisplayText&gt;&lt;record&gt;&lt;rec-number&gt;67&lt;/rec-number&gt;&lt;foreign-keys&gt;&lt;key app="EN" db-id="xse9ss9t8a99duervxhxewf50ess2eaezzwv" timestamp="1634600747"&gt;67&lt;/key&gt;&lt;/foreign-keys&gt;&lt;ref-type name="Journal Article"&gt;17&lt;/ref-type&gt;&lt;contributors&gt;&lt;authors&gt;&lt;author&gt;Normansell, R&lt;/author&gt;&lt;author&gt;Walker, S&lt;/author&gt;&lt;author&gt;Milan, S J&lt;/author&gt;&lt;author&gt;Walters, E H&lt;/author&gt;&lt;author&gt;Nair, P&lt;/author&gt;&lt;/authors&gt;&lt;/contributors&gt;&lt;auth-address&gt;Population Health Sciences and Education, St George&amp;apos;s, University of London, London, UK.&lt;/auth-address&gt;&lt;titles&gt;&lt;title&gt;Omalizumab for asthma in adults and children&lt;/title&gt;&lt;secondary-title&gt;Cochrane Database Syst Rev&lt;/secondary-title&gt;&lt;/titles&gt;&lt;periodical&gt;&lt;full-title&gt;Cochrane Database Syst Rev&lt;/full-title&gt;&lt;/periodical&gt;&lt;pages&gt;Cd003559&lt;/pages&gt;&lt;number&gt;1&lt;/number&gt;&lt;edition&gt;2014/01/15&lt;/edition&gt;&lt;keywords&gt;&lt;keyword&gt;Adrenal Cortex Hormones/therapeutic use&lt;/keyword&gt;&lt;keyword&gt;Adult&lt;/keyword&gt;&lt;keyword&gt;Anti-Asthmatic Agents/administration &amp;amp; dosage/*therapeutic use&lt;/keyword&gt;&lt;keyword&gt;Antibodies, Anti-Idiotypic/administration &amp;amp; dosage/*therapeutic use&lt;/keyword&gt;&lt;keyword&gt;Antibodies, Monoclonal, Humanized/administration &amp;amp; dosage/*therapeutic use&lt;/keyword&gt;&lt;keyword&gt;Asthma/*drug therapy/immunology&lt;/keyword&gt;&lt;keyword&gt;Child&lt;/keyword&gt;&lt;keyword&gt;Chronic Disease&lt;/keyword&gt;&lt;keyword&gt;Humans&lt;/keyword&gt;&lt;keyword&gt;Immunoglobulin E/blood/*immunology&lt;/keyword&gt;&lt;keyword&gt;Injections, Subcutaneous&lt;/keyword&gt;&lt;keyword&gt;Omalizumab&lt;/keyword&gt;&lt;keyword&gt;Randomized Controlled Trials as Topic&lt;/keyword&gt;&lt;/keywords&gt;&lt;dates&gt;&lt;year&gt;2014&lt;/year&gt;&lt;pub-dates&gt;&lt;date&gt;Jan 13&lt;/date&gt;&lt;/pub-dates&gt;&lt;/dates&gt;&lt;isbn&gt;1361-6137&lt;/isbn&gt;&lt;accession-num&gt;24414989&lt;/accession-num&gt;&lt;urls&gt;&lt;/urls&gt;&lt;electronic-resource-num&gt;10.1002/14651858.CD003559.pub4&lt;/electronic-resource-num&gt;&lt;remote-database-provider&gt;NLM&lt;/remote-database-provider&gt;&lt;language&gt;eng&lt;/language&gt;&lt;/record&gt;&lt;/Cite&gt;&lt;/EndNote&gt;</w:instrText>
      </w:r>
      <w:r w:rsidR="002B4704">
        <w:fldChar w:fldCharType="separate"/>
      </w:r>
      <w:r w:rsidR="002A7CE4" w:rsidRPr="002A7CE4">
        <w:rPr>
          <w:noProof/>
          <w:vertAlign w:val="superscript"/>
        </w:rPr>
        <w:t>11</w:t>
      </w:r>
      <w:r w:rsidR="002B4704">
        <w:fldChar w:fldCharType="end"/>
      </w:r>
      <w:r w:rsidR="00174B4D">
        <w:t xml:space="preserve">, </w:t>
      </w:r>
      <w:r w:rsidRPr="00E5054C">
        <w:t>OCS us</w:t>
      </w:r>
      <w:r w:rsidR="006257C0">
        <w:t>e</w:t>
      </w:r>
      <w:r w:rsidRPr="00E5054C">
        <w:fldChar w:fldCharType="begin">
          <w:fldData xml:space="preserve">PEVuZE5vdGU+PENpdGU+PEF1dGhvcj5OYWlyPC9BdXRob3I+PFllYXI+MjAxNzwvWWVhcj48UmVj
TnVtPjI2PC9SZWNOdW0+PERpc3BsYXlUZXh0PjxzdHlsZSBmYWNlPSJzdXBlcnNjcmlwdCI+MTI8
L3N0eWxlPjwvRGlzcGxheVRleHQ+PHJlY29yZD48cmVjLW51bWJlcj4yNjwvcmVjLW51bWJlcj48
Zm9yZWlnbi1rZXlzPjxrZXkgYXBwPSJFTiIgZGItaWQ9InhzZTlzczl0OGE5OWR1ZXJ2eGh4ZXdm
NTBlc3MyZWFlenp3diIgdGltZXN0YW1wPSIxNjMwNDUwODUxIj4yNjwva2V5PjwvZm9yZWlnbi1r
ZXlzPjxyZWYtdHlwZSBuYW1lPSJKb3VybmFsIEFydGljbGUiPjE3PC9yZWYtdHlwZT48Y29udHJp
YnV0b3JzPjxhdXRob3JzPjxhdXRob3I+TmFpciwgUDwvYXV0aG9yPjxhdXRob3I+V2VuemVsLCBT
PC9hdXRob3I+PGF1dGhvcj5SYWJlLCBLIEY8L2F1dGhvcj48YXV0aG9yPkJvdXJkaW4sIEE8L2F1
dGhvcj48YXV0aG9yPkx1Z29nbywgTiBMPC9hdXRob3I+PGF1dGhvcj5LdW5hLCBQPC9hdXRob3I+
PGF1dGhvcj5CYXJrZXIsIFA8L2F1dGhvcj48YXV0aG9yPlNwcm91bGUsIFM8L2F1dGhvcj48YXV0
aG9yPlBvbm5hcmFtYmlsLCBTPC9hdXRob3I+PGF1dGhvcj5Hb2xkbWFuLCBNPC9hdXRob3I+PC9h
dXRob3JzPjwvY29udHJpYnV0b3JzPjxhdXRoLWFkZHJlc3M+RnJvbSBNY01hc3RlciBVbml2ZXJz
aXR5IGFuZCBTdC4gSm9zZXBoJmFwb3M7cyBIZWFsdGhjYXJlLCBIYW1pbHRvbiwgT04sIENhbmFk
YSAoUC5OLik7IFVuaXZlcnNpdHkgb2YgUGl0dHNidXJnaCwgUGl0dHNidXJnaCAoUy5XLik7IEx1
bmdlbkNsaW5pYyBHcm9zc2hhbnNkb3JmIGFuZCBEZXBhcnRtZW50IG9mIE1lZGljaW5lLCBBaXJ3
YXkgUmVzZWFyY2ggQ2VudGVyIE5vcnRoIG9mIHRoZSBHZXJtYW4gQ2VudGVyIGZvciBMdW5nIFJl
c2VhcmNoLCBDaHJpc3RpYW4gQWxicmVjaHRzIFVuaXZlcnNpdHksIEtpZWwsIEdlcm1hbnkgKEsu
Ri5SLik7IETDqXBhcnRlbWVudCBkZSBQbmV1bW9sb2dpZSBldCBBZGRpY3RvbG9naWUsIFBoeU1l
ZEV4cCwgVW5pdmVyc2l0eSBvZiBNb250cGVsbGllciwgSU5TRVJNIFVuaXTDqSAxMDQ2LCBDZW50
cmUgTmF0aW9uYWwgZGUgbGEgUmVjaGVyY2hlIFNjaWVudGlmaXF1ZSBVbml0w6kgTWl4dGUgZGUg
UmVjaGVyY2hlIDkyMTQsIEjDtHBpdGFsIEFybmF1ZCBkZSBWaWxsZW5ldXZlLCBDZW50cmUgSG9z
cGl0YWxpZXIgVW5pdmVyc2l0YWlyZSBkZSBNb250cGVsbGllciwgTW9udHBlbGxpZXIsIEZyYW5j
ZSAoQS5CLik7IER1a2UgVW5pdmVyc2l0eSBNZWRpY2FsIENlbnRlciwgRHVyaGFtLCBOQyAoTi5M
LkwuKTsgQmFybGlja2kgVW5pdmVyc2l0eSBIb3NwaXRhbCwgTWVkaWNhbCBVbml2ZXJzaXR5IG9m
IExvZHosIExvZHosIFBvbGFuZCAoUC5LLik7IEFzdHJhWmVuZWNhLCBHYWl0aGVyc2J1cmcsIE1E
IChQLkIuLCBTLlMuLCBNLkcuKTsgYW5kIEFzdHJhWmVuZWNhLCBDYW1icmlkZ2UsIFVuaXRlZCBL
aW5nZG9tIChTLlAuKS48L2F1dGgtYWRkcmVzcz48dGl0bGVzPjx0aXRsZT5PcmFsIEdsdWNvY29y
dGljb2lkLVNwYXJpbmcgRWZmZWN0IG9mIEJlbnJhbGl6dW1hYiBpbiBTZXZlcmUgQXN0aG1hPC90
aXRsZT48c2Vjb25kYXJ5LXRpdGxlPk4gRW5nbCBKIE1lZDwvc2Vjb25kYXJ5LXRpdGxlPjwvdGl0
bGVzPjxwZXJpb2RpY2FsPjxmdWxsLXRpdGxlPk4gRW5nbCBKIE1lZDwvZnVsbC10aXRsZT48L3Bl
cmlvZGljYWw+PHBhZ2VzPjI0NDgtMjQ1ODwvcGFnZXM+PHZvbHVtZT4zNzY8L3ZvbHVtZT48bnVt
YmVyPjI1PC9udW1iZXI+PGVkaXRpb24+MjAxNy8wNS8yMzwvZWRpdGlvbj48a2V5d29yZHM+PGtl
eXdvcmQ+QWRtaW5pc3RyYXRpb24sIE9yYWw8L2tleXdvcmQ+PGtleXdvcmQ+QWR1bHQ8L2tleXdv
cmQ+PGtleXdvcmQ+QW50aS1Bc3RobWF0aWMgQWdlbnRzL2FkbWluaXN0cmF0aW9uICZhbXA7IGRv
c2FnZS9hZHZlcnNlIGVmZmVjdHMvKnRoZXJhcGV1dGljIHVzZTwva2V5d29yZD48a2V5d29yZD5B
bnRpYm9kaWVzLCBNb25vY2xvbmFsLCBIdW1hbml6ZWQvYWR2ZXJzZSBlZmZlY3RzLyp0aGVyYXBl
dXRpYyB1c2U8L2tleXdvcmQ+PGtleXdvcmQ+QXN0aG1hLypkcnVnIHRoZXJhcHk8L2tleXdvcmQ+
PGtleXdvcmQ+RG9zZS1SZXNwb25zZSBSZWxhdGlvbnNoaXAsIERydWc8L2tleXdvcmQ+PGtleXdv
cmQ+RG91YmxlLUJsaW5kIE1ldGhvZDwva2V5d29yZD48a2V5d29yZD5GZW1hbGU8L2tleXdvcmQ+
PGtleXdvcmQ+R2x1Y29jb3J0aWNvaWRzLyphZG1pbmlzdHJhdGlvbiAmYW1wOyBkb3NhZ2U8L2tl
eXdvcmQ+PGtleXdvcmQ+SHVtYW5zPC9rZXl3b3JkPjxrZXl3b3JkPkluamVjdGlvbnMsIFN1YmN1
dGFuZW91czwva2V5d29yZD48a2V5d29yZD5JbnRlcmxldWtpbi01IFJlY2VwdG9yIGFscGhhIFN1
YnVuaXQvYW50YWdvbmlzdHMgJmFtcDsgaW5oaWJpdG9yczwva2V5d29yZD48a2V5d29yZD5NYWxl
PC9rZXl3b3JkPjxrZXl3b3JkPk1pZGRsZSBBZ2VkPC9rZXl3b3JkPjwva2V5d29yZHM+PGRhdGVz
Pjx5ZWFyPjIwMTc8L3llYXI+PHB1Yi1kYXRlcz48ZGF0ZT5KdW4gMjI8L2RhdGU+PC9wdWItZGF0
ZXM+PC9kYXRlcz48aXNibj4wMDI4LTQ3OTM8L2lzYm4+PGFjY2Vzc2lvbi1udW0+Mjg1MzA4NDA8
L2FjY2Vzc2lvbi1udW0+PHVybHM+PC91cmxzPjxlbGVjdHJvbmljLXJlc291cmNlLW51bT4xMC4x
MDU2L05FSk1vYTE3MDM1MDE8L2VsZWN0cm9uaWMtcmVzb3VyY2UtbnVtPjxyZW1vdGUtZGF0YWJh
c2UtcHJvdmlkZXI+TkxNPC9yZW1vdGUtZGF0YWJhc2UtcHJvdmlkZXI+PGxhbmd1YWdlPmVuZzwv
bGFuZ3VhZ2U+PC9yZWNvcmQ+PC9DaXRlPjwvRW5kTm90ZT5=
</w:fldData>
        </w:fldChar>
      </w:r>
      <w:r w:rsidR="000252C6">
        <w:instrText xml:space="preserve"> ADDIN EN.CITE </w:instrText>
      </w:r>
      <w:r w:rsidR="000252C6">
        <w:fldChar w:fldCharType="begin">
          <w:fldData xml:space="preserve">PEVuZE5vdGU+PENpdGU+PEF1dGhvcj5OYWlyPC9BdXRob3I+PFllYXI+MjAxNzwvWWVhcj48UmVj
TnVtPjI2PC9SZWNOdW0+PERpc3BsYXlUZXh0PjxzdHlsZSBmYWNlPSJzdXBlcnNjcmlwdCI+MTI8
L3N0eWxlPjwvRGlzcGxheVRleHQ+PHJlY29yZD48cmVjLW51bWJlcj4yNjwvcmVjLW51bWJlcj48
Zm9yZWlnbi1rZXlzPjxrZXkgYXBwPSJFTiIgZGItaWQ9InhzZTlzczl0OGE5OWR1ZXJ2eGh4ZXdm
NTBlc3MyZWFlenp3diIgdGltZXN0YW1wPSIxNjMwNDUwODUxIj4yNjwva2V5PjwvZm9yZWlnbi1r
ZXlzPjxyZWYtdHlwZSBuYW1lPSJKb3VybmFsIEFydGljbGUiPjE3PC9yZWYtdHlwZT48Y29udHJp
YnV0b3JzPjxhdXRob3JzPjxhdXRob3I+TmFpciwgUDwvYXV0aG9yPjxhdXRob3I+V2VuemVsLCBT
PC9hdXRob3I+PGF1dGhvcj5SYWJlLCBLIEY8L2F1dGhvcj48YXV0aG9yPkJvdXJkaW4sIEE8L2F1
dGhvcj48YXV0aG9yPkx1Z29nbywgTiBMPC9hdXRob3I+PGF1dGhvcj5LdW5hLCBQPC9hdXRob3I+
PGF1dGhvcj5CYXJrZXIsIFA8L2F1dGhvcj48YXV0aG9yPlNwcm91bGUsIFM8L2F1dGhvcj48YXV0
aG9yPlBvbm5hcmFtYmlsLCBTPC9hdXRob3I+PGF1dGhvcj5Hb2xkbWFuLCBNPC9hdXRob3I+PC9h
dXRob3JzPjwvY29udHJpYnV0b3JzPjxhdXRoLWFkZHJlc3M+RnJvbSBNY01hc3RlciBVbml2ZXJz
aXR5IGFuZCBTdC4gSm9zZXBoJmFwb3M7cyBIZWFsdGhjYXJlLCBIYW1pbHRvbiwgT04sIENhbmFk
YSAoUC5OLik7IFVuaXZlcnNpdHkgb2YgUGl0dHNidXJnaCwgUGl0dHNidXJnaCAoUy5XLik7IEx1
bmdlbkNsaW5pYyBHcm9zc2hhbnNkb3JmIGFuZCBEZXBhcnRtZW50IG9mIE1lZGljaW5lLCBBaXJ3
YXkgUmVzZWFyY2ggQ2VudGVyIE5vcnRoIG9mIHRoZSBHZXJtYW4gQ2VudGVyIGZvciBMdW5nIFJl
c2VhcmNoLCBDaHJpc3RpYW4gQWxicmVjaHRzIFVuaXZlcnNpdHksIEtpZWwsIEdlcm1hbnkgKEsu
Ri5SLik7IETDqXBhcnRlbWVudCBkZSBQbmV1bW9sb2dpZSBldCBBZGRpY3RvbG9naWUsIFBoeU1l
ZEV4cCwgVW5pdmVyc2l0eSBvZiBNb250cGVsbGllciwgSU5TRVJNIFVuaXTDqSAxMDQ2LCBDZW50
cmUgTmF0aW9uYWwgZGUgbGEgUmVjaGVyY2hlIFNjaWVudGlmaXF1ZSBVbml0w6kgTWl4dGUgZGUg
UmVjaGVyY2hlIDkyMTQsIEjDtHBpdGFsIEFybmF1ZCBkZSBWaWxsZW5ldXZlLCBDZW50cmUgSG9z
cGl0YWxpZXIgVW5pdmVyc2l0YWlyZSBkZSBNb250cGVsbGllciwgTW9udHBlbGxpZXIsIEZyYW5j
ZSAoQS5CLik7IER1a2UgVW5pdmVyc2l0eSBNZWRpY2FsIENlbnRlciwgRHVyaGFtLCBOQyAoTi5M
LkwuKTsgQmFybGlja2kgVW5pdmVyc2l0eSBIb3NwaXRhbCwgTWVkaWNhbCBVbml2ZXJzaXR5IG9m
IExvZHosIExvZHosIFBvbGFuZCAoUC5LLik7IEFzdHJhWmVuZWNhLCBHYWl0aGVyc2J1cmcsIE1E
IChQLkIuLCBTLlMuLCBNLkcuKTsgYW5kIEFzdHJhWmVuZWNhLCBDYW1icmlkZ2UsIFVuaXRlZCBL
aW5nZG9tIChTLlAuKS48L2F1dGgtYWRkcmVzcz48dGl0bGVzPjx0aXRsZT5PcmFsIEdsdWNvY29y
dGljb2lkLVNwYXJpbmcgRWZmZWN0IG9mIEJlbnJhbGl6dW1hYiBpbiBTZXZlcmUgQXN0aG1hPC90
aXRsZT48c2Vjb25kYXJ5LXRpdGxlPk4gRW5nbCBKIE1lZDwvc2Vjb25kYXJ5LXRpdGxlPjwvdGl0
bGVzPjxwZXJpb2RpY2FsPjxmdWxsLXRpdGxlPk4gRW5nbCBKIE1lZDwvZnVsbC10aXRsZT48L3Bl
cmlvZGljYWw+PHBhZ2VzPjI0NDgtMjQ1ODwvcGFnZXM+PHZvbHVtZT4zNzY8L3ZvbHVtZT48bnVt
YmVyPjI1PC9udW1iZXI+PGVkaXRpb24+MjAxNy8wNS8yMzwvZWRpdGlvbj48a2V5d29yZHM+PGtl
eXdvcmQ+QWRtaW5pc3RyYXRpb24sIE9yYWw8L2tleXdvcmQ+PGtleXdvcmQ+QWR1bHQ8L2tleXdv
cmQ+PGtleXdvcmQ+QW50aS1Bc3RobWF0aWMgQWdlbnRzL2FkbWluaXN0cmF0aW9uICZhbXA7IGRv
c2FnZS9hZHZlcnNlIGVmZmVjdHMvKnRoZXJhcGV1dGljIHVzZTwva2V5d29yZD48a2V5d29yZD5B
bnRpYm9kaWVzLCBNb25vY2xvbmFsLCBIdW1hbml6ZWQvYWR2ZXJzZSBlZmZlY3RzLyp0aGVyYXBl
dXRpYyB1c2U8L2tleXdvcmQ+PGtleXdvcmQ+QXN0aG1hLypkcnVnIHRoZXJhcHk8L2tleXdvcmQ+
PGtleXdvcmQ+RG9zZS1SZXNwb25zZSBSZWxhdGlvbnNoaXAsIERydWc8L2tleXdvcmQ+PGtleXdv
cmQ+RG91YmxlLUJsaW5kIE1ldGhvZDwva2V5d29yZD48a2V5d29yZD5GZW1hbGU8L2tleXdvcmQ+
PGtleXdvcmQ+R2x1Y29jb3J0aWNvaWRzLyphZG1pbmlzdHJhdGlvbiAmYW1wOyBkb3NhZ2U8L2tl
eXdvcmQ+PGtleXdvcmQ+SHVtYW5zPC9rZXl3b3JkPjxrZXl3b3JkPkluamVjdGlvbnMsIFN1YmN1
dGFuZW91czwva2V5d29yZD48a2V5d29yZD5JbnRlcmxldWtpbi01IFJlY2VwdG9yIGFscGhhIFN1
YnVuaXQvYW50YWdvbmlzdHMgJmFtcDsgaW5oaWJpdG9yczwva2V5d29yZD48a2V5d29yZD5NYWxl
PC9rZXl3b3JkPjxrZXl3b3JkPk1pZGRsZSBBZ2VkPC9rZXl3b3JkPjwva2V5d29yZHM+PGRhdGVz
Pjx5ZWFyPjIwMTc8L3llYXI+PHB1Yi1kYXRlcz48ZGF0ZT5KdW4gMjI8L2RhdGU+PC9wdWItZGF0
ZXM+PC9kYXRlcz48aXNibj4wMDI4LTQ3OTM8L2lzYm4+PGFjY2Vzc2lvbi1udW0+Mjg1MzA4NDA8
L2FjY2Vzc2lvbi1udW0+PHVybHM+PC91cmxzPjxlbGVjdHJvbmljLXJlc291cmNlLW51bT4xMC4x
MDU2L05FSk1vYTE3MDM1MDE8L2VsZWN0cm9uaWMtcmVzb3VyY2UtbnVtPjxyZW1vdGUtZGF0YWJh
c2UtcHJvdmlkZXI+TkxNPC9yZW1vdGUtZGF0YWJhc2UtcHJvdmlkZXI+PGxhbmd1YWdlPmVuZzwv
bGFuZ3VhZ2U+PC9yZWNvcmQ+PC9DaXRlPjwvRW5kTm90ZT5=
</w:fldData>
        </w:fldChar>
      </w:r>
      <w:r w:rsidR="000252C6">
        <w:instrText xml:space="preserve"> ADDIN EN.CITE.DATA </w:instrText>
      </w:r>
      <w:r w:rsidR="000252C6">
        <w:fldChar w:fldCharType="end"/>
      </w:r>
      <w:r w:rsidRPr="00E5054C">
        <w:fldChar w:fldCharType="separate"/>
      </w:r>
      <w:r w:rsidR="002A7CE4" w:rsidRPr="002A7CE4">
        <w:rPr>
          <w:noProof/>
          <w:vertAlign w:val="superscript"/>
        </w:rPr>
        <w:t>12</w:t>
      </w:r>
      <w:r w:rsidRPr="00E5054C">
        <w:fldChar w:fldCharType="end"/>
      </w:r>
      <w:r w:rsidR="005E7AC5">
        <w:t>,</w:t>
      </w:r>
      <w:r w:rsidRPr="00E5054C">
        <w:t xml:space="preserve"> and improve lung function</w:t>
      </w:r>
      <w:r w:rsidR="00F22257">
        <w:fldChar w:fldCharType="begin">
          <w:fldData xml:space="preserve">PEVuZE5vdGU+PENpdGU+PEF1dGhvcj5SYWJlPC9BdXRob3I+PFllYXI+MjAxODwvWWVhcj48UmVj
TnVtPjY4PC9SZWNOdW0+PERpc3BsYXlUZXh0PjxzdHlsZSBmYWNlPSJzdXBlcnNjcmlwdCI+MTM8
L3N0eWxlPjwvRGlzcGxheVRleHQ+PHJlY29yZD48cmVjLW51bWJlcj42ODwvcmVjLW51bWJlcj48
Zm9yZWlnbi1rZXlzPjxrZXkgYXBwPSJFTiIgZGItaWQ9InhzZTlzczl0OGE5OWR1ZXJ2eGh4ZXdm
NTBlc3MyZWFlenp3diIgdGltZXN0YW1wPSIxNjM0NjAwODcxIj42ODwva2V5PjwvZm9yZWlnbi1r
ZXlzPjxyZWYtdHlwZSBuYW1lPSJKb3VybmFsIEFydGljbGUiPjE3PC9yZWYtdHlwZT48Y29udHJp
YnV0b3JzPjxhdXRob3JzPjxhdXRob3I+UmFiZSwgSyBGPC9hdXRob3I+PGF1dGhvcj5OYWlyLCBQ
PC9hdXRob3I+PGF1dGhvcj5CcnVzc2VsbGUsIEc8L2F1dGhvcj48YXV0aG9yPk1hc3Blcm8sIEog
RjwvYXV0aG9yPjxhdXRob3I+Q2FzdHJvLCBNPC9hdXRob3I+PGF1dGhvcj5TaGVyLCBMPC9hdXRo
b3I+PGF1dGhvcj5aaHUsIEg8L2F1dGhvcj48YXV0aG9yPkhhbWlsdG9uLCBKIEQ8L2F1dGhvcj48
YXV0aG9yPlN3YW5zb24sIEIgTjwvYXV0aG9yPjxhdXRob3I+S2hhbiwgQTwvYXV0aG9yPjxhdXRo
b3I+Q2hhbywgSjwvYXV0aG9yPjxhdXRob3I+U3RhdWRpbmdlciwgSC48L2F1dGhvcj48YXV0aG9y
PlBpcm96emksIEcuPC9hdXRob3I+PGF1dGhvcj5BbnRvbmksIEMuPC9hdXRob3I+PGF1dGhvcj5B
bWluLCBOLjwvYXV0aG9yPjxhdXRob3I+UnVkZHksIE0uPC9hdXRob3I+PGF1dGhvcj5Ba2lubGFk
ZSwgQi48L2F1dGhvcj48YXV0aG9yPkdyYWhhbSwgTi4gTS4gSC48L2F1dGhvcj48YXV0aG9yPlN0
YWhsLCBOLjwvYXV0aG9yPjxhdXRob3I+WWFuY29wb3Vsb3MsIEcuIEQuPC9hdXRob3I+PGF1dGhv
cj5UZXBlciwgQS48L2F1dGhvcj48L2F1dGhvcnM+PC9jb250cmlidXRvcnM+PGF1dGgtYWRkcmVz
cz5Gcm9tIEx1bmdlbkNsaW5pYyBHcm9zc2hhbnNkb3JmLCBHcm9zc2hhbnNkb3JmLCBhbmQgQ2hy
aXN0aWFuIEFsYnJlY2h0cyBVbml2ZXJzaXR5IEtpZWwsIEtpZWwgLSBib3RoIGluIEdlcm1hbnkg
KEsuRi5SLik7IE1jTWFzdGVyIFVuaXZlcnNpdHkgYW5kIFN0LiBKb3NlcGgmYXBvcztzIEhlYWx0
aGNhcmUsIEhhbWlsdG9uLCBPTiwgQ2FuYWRhIChQLk4uKTsgR2hlbnQgVW5pdmVyc2l0eSBIb3Nw
aXRhbCwgR2hlbnQsIEJlbGdpdW0gKEcuQi4pOyBGdW5kYWNpw7NuIENJREVBIChDZW50cm8gZGUg
SW52ZXN0aWdhY2nDs24gZGUgRW5mZXJtZWRhZGVzIEFsw6lyZ2ljYXMgeSBSZXNwaXJhdG9yaWFz
KSwgQnVlbm9zIEFpcmVzIChKLkYuTS4pOyBXYXNoaW5ndG9uIFVuaXZlcnNpdHkgU2Nob29sIG9m
IE1lZGljaW5lLCBTdC4gTG91aXMgKE0uQy4pOyBQZW5pbnN1bGEgUmVzZWFyY2ggQXNzb2NpYXRl
cywgUm9sbGluZyBIaWxscyBFc3RhdGVzLCBDQSAoTC5TLik7IFNhbm9maSwgQnJpZGdld2F0ZXIs
IE5KIChILlouLCBCLk4uUy4sIEguUy4sIEcuUC4sIEMuQS4sIEEuVC4pOyBSZWdlbmVyb24gUGhh
cm1hY2V1dGljYWxzLCBUYXJyeXRvd24sIE5ZIChKLkQuSC4sIEouQy4sIE4uQS4sIE0uUi4sIEIu
QS4sIE4uTS5ILkcuLCBOLlMuLCBHLkQuWS4pOyBhbmQgU2Fub2ZpLCBDaGlsbHkgTWF6YXJpbiwg
RnJhbmNlIChBLksuKS48L2F1dGgtYWRkcmVzcz48dGl0bGVzPjx0aXRsZT5FZmZpY2FjeSBhbmQg
U2FmZXR5IG9mIER1cGlsdW1hYiBpbiBHbHVjb2NvcnRpY29pZC1EZXBlbmRlbnQgU2V2ZXJlIEFz
dGhtYTwvdGl0bGU+PHNlY29uZGFyeS10aXRsZT5OIEVuZ2wgSiBNZWQ8L3NlY29uZGFyeS10aXRs
ZT48L3RpdGxlcz48cGVyaW9kaWNhbD48ZnVsbC10aXRsZT5OIEVuZ2wgSiBNZWQ8L2Z1bGwtdGl0
bGU+PC9wZXJpb2RpY2FsPjxwYWdlcz4yNDc1LTI0ODU8L3BhZ2VzPjx2b2x1bWU+Mzc4PC92b2x1
bWU+PG51bWJlcj4yNjwvbnVtYmVyPjxlZGl0aW9uPjIwMTgvMDUvMjI8L2VkaXRpb24+PGtleXdv
cmRzPjxrZXl3b3JkPkFkbWluaXN0cmF0aW9uLCBPcmFsPC9rZXl3b3JkPjxrZXl3b3JkPkFkb2xl
c2NlbnQ8L2tleXdvcmQ+PGtleXdvcmQ+QWR1bHQ8L2tleXdvcmQ+PGtleXdvcmQ+QW50aS1Bc3Ro
bWF0aWMgQWdlbnRzL2FkdmVyc2UgZWZmZWN0cy9waGFybWFjb2xvZ3kvKnRoZXJhcGV1dGljIHVz
ZTwva2V5d29yZD48a2V5d29yZD5BbnRpYm9kaWVzLCBNb25vY2xvbmFsL2FkdmVyc2UgZWZmZWN0
cy9waGFybWFjb2xvZ3kvKnRoZXJhcGV1dGljIHVzZTwva2V5d29yZD48a2V5d29yZD5BbnRpYm9k
aWVzLCBNb25vY2xvbmFsLCBIdW1hbml6ZWQ8L2tleXdvcmQ+PGtleXdvcmQ+QXN0aG1hL2NsYXNz
aWZpY2F0aW9uLypkcnVnIHRoZXJhcHk8L2tleXdvcmQ+PGtleXdvcmQ+Q2hpbGQ8L2tleXdvcmQ+
PGtleXdvcmQ+RG91YmxlLUJsaW5kIE1ldGhvZDwva2V5d29yZD48a2V5d29yZD5EcnVnIFRoZXJh
cHksIENvbWJpbmF0aW9uPC9rZXl3b3JkPjxrZXl3b3JkPkVvc2lub3BoaWxpYS9jaGVtaWNhbGx5
IGluZHVjZWQ8L2tleXdvcmQ+PGtleXdvcmQ+RmVtYWxlPC9rZXl3b3JkPjxrZXl3b3JkPkZvcmNl
ZCBFeHBpcmF0b3J5IFZvbHVtZS9kcnVnIGVmZmVjdHM8L2tleXdvcmQ+PGtleXdvcmQ+R2x1Y29j
b3J0aWNvaWRzLyphZG1pbmlzdHJhdGlvbiAmYW1wOyBkb3NhZ2U8L2tleXdvcmQ+PGtleXdvcmQ+
SHVtYW5zPC9rZXl3b3JkPjxrZXl3b3JkPkluamVjdGlvbnMsIFN1YmN1dGFuZW91cy9hZHZlcnNl
IGVmZmVjdHM8L2tleXdvcmQ+PGtleXdvcmQ+SW50ZW50aW9uIHRvIFRyZWF0IEFuYWx5c2lzPC9r
ZXl3b3JkPjxrZXl3b3JkPkxvZ2lzdGljIE1vZGVsczwva2V5d29yZD48a2V5d29yZD5NYWxlPC9r
ZXl3b3JkPjxrZXl3b3JkPk1pZGRsZSBBZ2VkPC9rZXl3b3JkPjxrZXl3b3JkPlJlY2VwdG9ycywg
SW50ZXJsZXVraW4tNC9hbnRhZ29uaXN0cyAmYW1wOyBpbmhpYml0b3JzPC9rZXl3b3JkPjxrZXl3
b3JkPllvdW5nIEFkdWx0PC9rZXl3b3JkPjwva2V5d29yZHM+PGRhdGVzPjx5ZWFyPjIwMTg8L3ll
YXI+PHB1Yi1kYXRlcz48ZGF0ZT5KdW4gMjg8L2RhdGU+PC9wdWItZGF0ZXM+PC9kYXRlcz48aXNi
bj4wMDI4LTQ3OTM8L2lzYm4+PGFjY2Vzc2lvbi1udW0+Mjk3ODIyMjQ8L2FjY2Vzc2lvbi1udW0+
PHVybHM+PC91cmxzPjxlbGVjdHJvbmljLXJlc291cmNlLW51bT4xMC4xMDU2L05FSk1vYTE4MDQw
OTM8L2VsZWN0cm9uaWMtcmVzb3VyY2UtbnVtPjxyZW1vdGUtZGF0YWJhc2UtcHJvdmlkZXI+TkxN
PC9yZW1vdGUtZGF0YWJhc2UtcHJvdmlkZXI+PGxhbmd1YWdlPmVuZzwvbGFuZ3VhZ2U+PC9yZWNv
cmQ+PC9DaXRlPjwvRW5kTm90ZT5=
</w:fldData>
        </w:fldChar>
      </w:r>
      <w:r w:rsidR="000252C6">
        <w:instrText xml:space="preserve"> ADDIN EN.CITE </w:instrText>
      </w:r>
      <w:r w:rsidR="000252C6">
        <w:fldChar w:fldCharType="begin">
          <w:fldData xml:space="preserve">PEVuZE5vdGU+PENpdGU+PEF1dGhvcj5SYWJlPC9BdXRob3I+PFllYXI+MjAxODwvWWVhcj48UmVj
TnVtPjY4PC9SZWNOdW0+PERpc3BsYXlUZXh0PjxzdHlsZSBmYWNlPSJzdXBlcnNjcmlwdCI+MTM8
L3N0eWxlPjwvRGlzcGxheVRleHQ+PHJlY29yZD48cmVjLW51bWJlcj42ODwvcmVjLW51bWJlcj48
Zm9yZWlnbi1rZXlzPjxrZXkgYXBwPSJFTiIgZGItaWQ9InhzZTlzczl0OGE5OWR1ZXJ2eGh4ZXdm
NTBlc3MyZWFlenp3diIgdGltZXN0YW1wPSIxNjM0NjAwODcxIj42ODwva2V5PjwvZm9yZWlnbi1r
ZXlzPjxyZWYtdHlwZSBuYW1lPSJKb3VybmFsIEFydGljbGUiPjE3PC9yZWYtdHlwZT48Y29udHJp
YnV0b3JzPjxhdXRob3JzPjxhdXRob3I+UmFiZSwgSyBGPC9hdXRob3I+PGF1dGhvcj5OYWlyLCBQ
PC9hdXRob3I+PGF1dGhvcj5CcnVzc2VsbGUsIEc8L2F1dGhvcj48YXV0aG9yPk1hc3Blcm8sIEog
RjwvYXV0aG9yPjxhdXRob3I+Q2FzdHJvLCBNPC9hdXRob3I+PGF1dGhvcj5TaGVyLCBMPC9hdXRo
b3I+PGF1dGhvcj5aaHUsIEg8L2F1dGhvcj48YXV0aG9yPkhhbWlsdG9uLCBKIEQ8L2F1dGhvcj48
YXV0aG9yPlN3YW5zb24sIEIgTjwvYXV0aG9yPjxhdXRob3I+S2hhbiwgQTwvYXV0aG9yPjxhdXRo
b3I+Q2hhbywgSjwvYXV0aG9yPjxhdXRob3I+U3RhdWRpbmdlciwgSC48L2F1dGhvcj48YXV0aG9y
PlBpcm96emksIEcuPC9hdXRob3I+PGF1dGhvcj5BbnRvbmksIEMuPC9hdXRob3I+PGF1dGhvcj5B
bWluLCBOLjwvYXV0aG9yPjxhdXRob3I+UnVkZHksIE0uPC9hdXRob3I+PGF1dGhvcj5Ba2lubGFk
ZSwgQi48L2F1dGhvcj48YXV0aG9yPkdyYWhhbSwgTi4gTS4gSC48L2F1dGhvcj48YXV0aG9yPlN0
YWhsLCBOLjwvYXV0aG9yPjxhdXRob3I+WWFuY29wb3Vsb3MsIEcuIEQuPC9hdXRob3I+PGF1dGhv
cj5UZXBlciwgQS48L2F1dGhvcj48L2F1dGhvcnM+PC9jb250cmlidXRvcnM+PGF1dGgtYWRkcmVz
cz5Gcm9tIEx1bmdlbkNsaW5pYyBHcm9zc2hhbnNkb3JmLCBHcm9zc2hhbnNkb3JmLCBhbmQgQ2hy
aXN0aWFuIEFsYnJlY2h0cyBVbml2ZXJzaXR5IEtpZWwsIEtpZWwgLSBib3RoIGluIEdlcm1hbnkg
KEsuRi5SLik7IE1jTWFzdGVyIFVuaXZlcnNpdHkgYW5kIFN0LiBKb3NlcGgmYXBvcztzIEhlYWx0
aGNhcmUsIEhhbWlsdG9uLCBPTiwgQ2FuYWRhIChQLk4uKTsgR2hlbnQgVW5pdmVyc2l0eSBIb3Nw
aXRhbCwgR2hlbnQsIEJlbGdpdW0gKEcuQi4pOyBGdW5kYWNpw7NuIENJREVBIChDZW50cm8gZGUg
SW52ZXN0aWdhY2nDs24gZGUgRW5mZXJtZWRhZGVzIEFsw6lyZ2ljYXMgeSBSZXNwaXJhdG9yaWFz
KSwgQnVlbm9zIEFpcmVzIChKLkYuTS4pOyBXYXNoaW5ndG9uIFVuaXZlcnNpdHkgU2Nob29sIG9m
IE1lZGljaW5lLCBTdC4gTG91aXMgKE0uQy4pOyBQZW5pbnN1bGEgUmVzZWFyY2ggQXNzb2NpYXRl
cywgUm9sbGluZyBIaWxscyBFc3RhdGVzLCBDQSAoTC5TLik7IFNhbm9maSwgQnJpZGdld2F0ZXIs
IE5KIChILlouLCBCLk4uUy4sIEguUy4sIEcuUC4sIEMuQS4sIEEuVC4pOyBSZWdlbmVyb24gUGhh
cm1hY2V1dGljYWxzLCBUYXJyeXRvd24sIE5ZIChKLkQuSC4sIEouQy4sIE4uQS4sIE0uUi4sIEIu
QS4sIE4uTS5ILkcuLCBOLlMuLCBHLkQuWS4pOyBhbmQgU2Fub2ZpLCBDaGlsbHkgTWF6YXJpbiwg
RnJhbmNlIChBLksuKS48L2F1dGgtYWRkcmVzcz48dGl0bGVzPjx0aXRsZT5FZmZpY2FjeSBhbmQg
U2FmZXR5IG9mIER1cGlsdW1hYiBpbiBHbHVjb2NvcnRpY29pZC1EZXBlbmRlbnQgU2V2ZXJlIEFz
dGhtYTwvdGl0bGU+PHNlY29uZGFyeS10aXRsZT5OIEVuZ2wgSiBNZWQ8L3NlY29uZGFyeS10aXRs
ZT48L3RpdGxlcz48cGVyaW9kaWNhbD48ZnVsbC10aXRsZT5OIEVuZ2wgSiBNZWQ8L2Z1bGwtdGl0
bGU+PC9wZXJpb2RpY2FsPjxwYWdlcz4yNDc1LTI0ODU8L3BhZ2VzPjx2b2x1bWU+Mzc4PC92b2x1
bWU+PG51bWJlcj4yNjwvbnVtYmVyPjxlZGl0aW9uPjIwMTgvMDUvMjI8L2VkaXRpb24+PGtleXdv
cmRzPjxrZXl3b3JkPkFkbWluaXN0cmF0aW9uLCBPcmFsPC9rZXl3b3JkPjxrZXl3b3JkPkFkb2xl
c2NlbnQ8L2tleXdvcmQ+PGtleXdvcmQ+QWR1bHQ8L2tleXdvcmQ+PGtleXdvcmQ+QW50aS1Bc3Ro
bWF0aWMgQWdlbnRzL2FkdmVyc2UgZWZmZWN0cy9waGFybWFjb2xvZ3kvKnRoZXJhcGV1dGljIHVz
ZTwva2V5d29yZD48a2V5d29yZD5BbnRpYm9kaWVzLCBNb25vY2xvbmFsL2FkdmVyc2UgZWZmZWN0
cy9waGFybWFjb2xvZ3kvKnRoZXJhcGV1dGljIHVzZTwva2V5d29yZD48a2V5d29yZD5BbnRpYm9k
aWVzLCBNb25vY2xvbmFsLCBIdW1hbml6ZWQ8L2tleXdvcmQ+PGtleXdvcmQ+QXN0aG1hL2NsYXNz
aWZpY2F0aW9uLypkcnVnIHRoZXJhcHk8L2tleXdvcmQ+PGtleXdvcmQ+Q2hpbGQ8L2tleXdvcmQ+
PGtleXdvcmQ+RG91YmxlLUJsaW5kIE1ldGhvZDwva2V5d29yZD48a2V5d29yZD5EcnVnIFRoZXJh
cHksIENvbWJpbmF0aW9uPC9rZXl3b3JkPjxrZXl3b3JkPkVvc2lub3BoaWxpYS9jaGVtaWNhbGx5
IGluZHVjZWQ8L2tleXdvcmQ+PGtleXdvcmQ+RmVtYWxlPC9rZXl3b3JkPjxrZXl3b3JkPkZvcmNl
ZCBFeHBpcmF0b3J5IFZvbHVtZS9kcnVnIGVmZmVjdHM8L2tleXdvcmQ+PGtleXdvcmQ+R2x1Y29j
b3J0aWNvaWRzLyphZG1pbmlzdHJhdGlvbiAmYW1wOyBkb3NhZ2U8L2tleXdvcmQ+PGtleXdvcmQ+
SHVtYW5zPC9rZXl3b3JkPjxrZXl3b3JkPkluamVjdGlvbnMsIFN1YmN1dGFuZW91cy9hZHZlcnNl
IGVmZmVjdHM8L2tleXdvcmQ+PGtleXdvcmQ+SW50ZW50aW9uIHRvIFRyZWF0IEFuYWx5c2lzPC9r
ZXl3b3JkPjxrZXl3b3JkPkxvZ2lzdGljIE1vZGVsczwva2V5d29yZD48a2V5d29yZD5NYWxlPC9r
ZXl3b3JkPjxrZXl3b3JkPk1pZGRsZSBBZ2VkPC9rZXl3b3JkPjxrZXl3b3JkPlJlY2VwdG9ycywg
SW50ZXJsZXVraW4tNC9hbnRhZ29uaXN0cyAmYW1wOyBpbmhpYml0b3JzPC9rZXl3b3JkPjxrZXl3
b3JkPllvdW5nIEFkdWx0PC9rZXl3b3JkPjwva2V5d29yZHM+PGRhdGVzPjx5ZWFyPjIwMTg8L3ll
YXI+PHB1Yi1kYXRlcz48ZGF0ZT5KdW4gMjg8L2RhdGU+PC9wdWItZGF0ZXM+PC9kYXRlcz48aXNi
bj4wMDI4LTQ3OTM8L2lzYm4+PGFjY2Vzc2lvbi1udW0+Mjk3ODIyMjQ8L2FjY2Vzc2lvbi1udW0+
PHVybHM+PC91cmxzPjxlbGVjdHJvbmljLXJlc291cmNlLW51bT4xMC4xMDU2L05FSk1vYTE4MDQw
OTM8L2VsZWN0cm9uaWMtcmVzb3VyY2UtbnVtPjxyZW1vdGUtZGF0YWJhc2UtcHJvdmlkZXI+TkxN
PC9yZW1vdGUtZGF0YWJhc2UtcHJvdmlkZXI+PGxhbmd1YWdlPmVuZzwvbGFuZ3VhZ2U+PC9yZWNv
cmQ+PC9DaXRlPjwvRW5kTm90ZT5=
</w:fldData>
        </w:fldChar>
      </w:r>
      <w:r w:rsidR="000252C6">
        <w:instrText xml:space="preserve"> ADDIN EN.CITE.DATA </w:instrText>
      </w:r>
      <w:r w:rsidR="000252C6">
        <w:fldChar w:fldCharType="end"/>
      </w:r>
      <w:r w:rsidR="00F22257">
        <w:fldChar w:fldCharType="separate"/>
      </w:r>
      <w:r w:rsidR="002A7CE4" w:rsidRPr="002A7CE4">
        <w:rPr>
          <w:noProof/>
          <w:vertAlign w:val="superscript"/>
        </w:rPr>
        <w:t>13</w:t>
      </w:r>
      <w:r w:rsidR="00F22257">
        <w:fldChar w:fldCharType="end"/>
      </w:r>
      <w:r w:rsidRPr="00E5054C">
        <w:t xml:space="preserve">. In </w:t>
      </w:r>
      <w:r w:rsidR="00B02453">
        <w:t>studies</w:t>
      </w:r>
      <w:r w:rsidRPr="00E5054C">
        <w:t xml:space="preserve"> investigating these interventions the selection of efficacy endpoints is influenced by multiple aspects of trial design and analysis. However, it is imperative that the outcome measures </w:t>
      </w:r>
      <w:r w:rsidR="00BD12BB">
        <w:t xml:space="preserve">have robust measurement properties </w:t>
      </w:r>
      <w:r w:rsidRPr="00E5054C">
        <w:t>to ensure good quality and appropriate interpretation of results. The selection of outcome measures should be grounded in whether they are valid, reliable, and responsive and sensitive to changes when evaluating differences in the treatment groups</w:t>
      </w:r>
      <w:r w:rsidR="00217C2B">
        <w:fldChar w:fldCharType="begin"/>
      </w:r>
      <w:r w:rsidR="00FD0D2D">
        <w:instrText xml:space="preserve"> ADDIN EN.CITE &lt;EndNote&gt;&lt;Cite&gt;&lt;Author&gt;U.S. Department of Health and Human Services&lt;/Author&gt;&lt;Year&gt;2009&lt;/Year&gt;&lt;RecNum&gt;21&lt;/RecNum&gt;&lt;DisplayText&gt;&lt;style face="superscript"&gt;14&lt;/style&gt;&lt;/DisplayText&gt;&lt;record&gt;&lt;rec-number&gt;21&lt;/rec-number&gt;&lt;foreign-keys&gt;&lt;key app="EN" db-id="xse9ss9t8a99duervxhxewf50ess2eaezzwv" timestamp="1630012273"&gt;21&lt;/key&gt;&lt;/foreign-keys&gt;&lt;ref-type name="Web Page"&gt;12&lt;/ref-type&gt;&lt;contributors&gt;&lt;authors&gt;&lt;author&gt;U.S. Department of Health and Human Services, &lt;/author&gt;&lt;author&gt;Food and Drug Administration, &lt;/author&gt;&lt;author&gt;Center for Drug Evaluation and Research (CDER), &lt;/author&gt;&lt;author&gt;Center for Biologics Evaluation and Research (CBER), &lt;/author&gt;&lt;author&gt;Center for Devices and Radiological Health (CDRH),&lt;/author&gt;&lt;/authors&gt;&lt;/contributors&gt;&lt;titles&gt;&lt;title&gt;Guidance for industry: patient-reported outcome measures: use in medicinal product development to support labelling claims.&lt;/title&gt;&lt;/titles&gt;&lt;volume&gt;2022&lt;/volume&gt;&lt;number&gt;2022 April 15&lt;/number&gt;&lt;dates&gt;&lt;year&gt;2009&lt;/year&gt;&lt;/dates&gt;&lt;urls&gt;&lt;related-urls&gt;&lt;url&gt;https://www.fda.gov/media/77832/download&lt;/url&gt;&lt;/related-urls&gt;&lt;/urls&gt;&lt;/record&gt;&lt;/Cite&gt;&lt;/EndNote&gt;</w:instrText>
      </w:r>
      <w:r w:rsidR="00217C2B">
        <w:fldChar w:fldCharType="separate"/>
      </w:r>
      <w:r w:rsidR="002A7CE4" w:rsidRPr="002A7CE4">
        <w:rPr>
          <w:noProof/>
          <w:vertAlign w:val="superscript"/>
        </w:rPr>
        <w:t>14</w:t>
      </w:r>
      <w:r w:rsidR="00217C2B">
        <w:fldChar w:fldCharType="end"/>
      </w:r>
      <w:r w:rsidRPr="00E5054C">
        <w:t xml:space="preserve">. </w:t>
      </w:r>
    </w:p>
    <w:p w14:paraId="5D90DD43" w14:textId="336068EC" w:rsidR="00512438" w:rsidRDefault="008212EE" w:rsidP="00512438">
      <w:pPr>
        <w:spacing w:line="360" w:lineRule="auto"/>
        <w:ind w:right="-1"/>
        <w:jc w:val="both"/>
      </w:pPr>
      <w:r>
        <w:t xml:space="preserve">The </w:t>
      </w:r>
      <w:r w:rsidR="0002046E" w:rsidRPr="0002046E">
        <w:t xml:space="preserve">National Institutes of Health </w:t>
      </w:r>
      <w:r w:rsidR="0002046E">
        <w:t xml:space="preserve">(NIH) </w:t>
      </w:r>
      <w:r w:rsidR="00D1623E">
        <w:t>recommendations</w:t>
      </w:r>
      <w:r w:rsidR="00D42ABE">
        <w:fldChar w:fldCharType="begin">
          <w:fldData xml:space="preserve">PEVuZE5vdGU+PENpdGU+PEF1dGhvcj5Ba2luYmFtaTwvQXV0aG9yPjxZZWFyPjIwMTI8L1llYXI+
PFJlY051bT4xMTI8L1JlY051bT48RGlzcGxheVRleHQ+PHN0eWxlIGZhY2U9InN1cGVyc2NyaXB0
Ij4xNS0yMDwvc3R5bGU+PC9EaXNwbGF5VGV4dD48cmVjb3JkPjxyZWMtbnVtYmVyPjExMjwvcmVj
LW51bWJlcj48Zm9yZWlnbi1rZXlzPjxrZXkgYXBwPSJFTiIgZGItaWQ9InhzZTlzczl0OGE5OWR1
ZXJ2eGh4ZXdmNTBlc3MyZWFlenp3diIgdGltZXN0YW1wPSIxNjQ5MTI4MjY0Ij4xMTI8L2tleT48
L2ZvcmVpZ24ta2V5cz48cmVmLXR5cGUgbmFtZT0iSm91cm5hbCBBcnRpY2xlIj4xNzwvcmVmLXR5
cGU+PGNvbnRyaWJ1dG9ycz48YXV0aG9ycz48YXV0aG9yPkFraW5iYW1pLCBMYXJhIEo8L2F1dGhv
cj48YXV0aG9yPlN1bGxpdmFuLCBTZWFuIEQ8L2F1dGhvcj48YXV0aG9yPkNhbXBiZWxsLCBKb25h
dGhhbiBEPC9hdXRob3I+PGF1dGhvcj5HcnVuZG1laWVyLCBSb2JlcnQgVzwvYXV0aG9yPjxhdXRo
b3I+SGFydGVydCwgVGluYSBWPC9hdXRob3I+PGF1dGhvcj5MZWUsIFRvZGQgQTwvYXV0aG9yPjxh
dXRob3I+U21pdGgsIFJvYmVydCBBPC9hdXRob3I+PC9hdXRob3JzPjwvY29udHJpYnV0b3JzPjxh
dXRoLWFkZHJlc3M+TmF0aW9uYWwgQ2VudGVyIGZvciBIZWFsdGggU3RhdGlzdGljcywgQ2VudGVy
IGZvciBEaXNlYXNlIENvbnRyb2wgYW5kIFByZXZlbnRpb24sIEh5YXR0c3ZpbGxlLCBNRCwgVVNB
LjwvYXV0aC1hZGRyZXNzPjx0aXRsZXM+PHRpdGxlPkFzdGhtYSBvdXRjb21lczogaGVhbHRoY2Fy
ZSB1dGlsaXphdGlvbiBhbmQgY29zdHM8L3RpdGxlPjxzZWNvbmRhcnktdGl0bGU+VGhlIEpvdXJu
YWwgb2YgYWxsZXJneSBhbmQgY2xpbmljYWwgaW1tdW5vbG9neTwvc2Vjb25kYXJ5LXRpdGxlPjxh
bHQtdGl0bGU+SiBBbGxlcmd5IENsaW4gSW1tdW5vbDwvYWx0LXRpdGxlPjwvdGl0bGVzPjxwZXJp
b2RpY2FsPjxmdWxsLXRpdGxlPlRoZSBKb3VybmFsIG9mIGFsbGVyZ3kgYW5kIGNsaW5pY2FsIGlt
bXVub2xvZ3k8L2Z1bGwtdGl0bGU+PC9wZXJpb2RpY2FsPjxhbHQtcGVyaW9kaWNhbD48ZnVsbC10
aXRsZT5KIEFsbGVyZ3kgQ2xpbiBJbW11bm9sPC9mdWxsLXRpdGxlPjwvYWx0LXBlcmlvZGljYWw+
PHBhZ2VzPlM0OS02NDwvcGFnZXM+PHZvbHVtZT4xMjk8L3ZvbHVtZT48bnVtYmVyPjMgU3VwcGw8
L251bWJlcj48a2V5d29yZHM+PGtleXdvcmQ+SGVhbHRoIENhcmUgQ29zdHM8L2tleXdvcmQ+PC9r
ZXl3b3Jkcz48ZGF0ZXM+PHllYXI+MjAxMjwveWVhcj48cHViLWRhdGVzPjxkYXRlPjIwMTIvMDMv
LzwvZGF0ZT48L3B1Yi1kYXRlcz48L2RhdGVzPjxpc2JuPjAwOTEtNjc0OTwvaXNibj48YWNjZXNz
aW9uLW51bT4yMjM4NjUwOTwvYWNjZXNzaW9uLW51bT48dXJscz48cmVsYXRlZC11cmxzPjx1cmw+
aHR0cDovL2V1cm9wZXBtYy5vcmcvYWJzdHJhY3QvTUVELzIyMzg2NTA5PC91cmw+PHVybD5odHRw
czovL2RvaS5vcmcvMTAuMTAxNi9qLmphY2kuMjAxMS4xMi45ODQ8L3VybD48dXJsPmh0dHBzOi8v
ZXVyb3BlcG1jLm9yZy9hcnRpY2xlcy9QTUM0Mjc3ODQ2PC91cmw+PHVybD5odHRwczovL2V1cm9w
ZXBtYy5vcmcvYXJ0aWNsZXMvUE1DNDI3Nzg0Nj9wZGY9cmVuZGVyPC91cmw+PC9yZWxhdGVkLXVy
bHM+PC91cmxzPjxlbGVjdHJvbmljLXJlc291cmNlLW51bT4xMC4xMDE2L2ouamFjaS4yMDExLjEy
Ljk4NDwvZWxlY3Ryb25pYy1yZXNvdXJjZS1udW0+PHJlbW90ZS1kYXRhYmFzZS1uYW1lPlB1Yk1l
ZDwvcmVtb3RlLWRhdGFiYXNlLW5hbWU+PGxhbmd1YWdlPmVuZzwvbGFuZ3VhZ2U+PC9yZWNvcmQ+
PC9DaXRlPjxDaXRlPjxBdXRob3I+Q2xvdXRpZXI8L0F1dGhvcj48WWVhcj4yMDEyPC9ZZWFyPjxS
ZWNOdW0+MTEzPC9SZWNOdW0+PHJlY29yZD48cmVjLW51bWJlcj4xMTM8L3JlYy1udW1iZXI+PGZv
cmVpZ24ta2V5cz48a2V5IGFwcD0iRU4iIGRiLWlkPSJ4c2U5c3M5dDhhOTlkdWVydnhoeGV3ZjUw
ZXNzMmVhZXp6d3YiIHRpbWVzdGFtcD0iMTY0OTEyODMyMCI+MTEzPC9rZXk+PC9mb3JlaWduLWtl
eXM+PHJlZi10eXBlIG5hbWU9IkpvdXJuYWwgQXJ0aWNsZSI+MTc8L3JlZi10eXBlPjxjb250cmli
dXRvcnM+PGF1dGhvcnM+PGF1dGhvcj5DbG91dGllciwgTWljaGVsbGUgTTwvYXV0aG9yPjxhdXRo
b3I+U2NoYXR6LCBNaWNoYWVsPC9hdXRob3I+PGF1dGhvcj5DYXN0cm8sIE1hcmlvPC9hdXRob3I+
PGF1dGhvcj5DbGFyaywgTm9yZWVuIE08L2F1dGhvcj48YXV0aG9yPktlbGx5LCBIIFdpbGxpYW08
L2F1dGhvcj48YXV0aG9yPk1hbmdpb25lLVNtaXRoLCBSaXRhIE08L2F1dGhvcj48YXV0aG9yPlNo
ZWxsZXIsIEphbWVzIFI8L2F1dGhvcj48YXV0aG9yPlNvcmtuZXNzLCBDaHJpc3RpbmUgQTwvYXV0
aG9yPjxhdXRob3I+U3RvbG9mZiwgU3R1YXJ0IFc8L2F1dGhvcj48YXV0aG9yPkdlcmdlbiwgUGV0
ZXIgSjwvYXV0aG9yPjwvYXV0aG9ycz48L2NvbnRyaWJ1dG9ycz48dGl0bGVzPjx0aXRsZT5Bc3Ro
bWEgb3V0Y29tZXM6IGNvbXBvc2l0ZSBzY29yZXMgb2YgYXN0aG1hIGNvbnRyb2w8L3RpdGxlPjxz
ZWNvbmRhcnktdGl0bGU+VGhlIEpvdXJuYWwgb2YgYWxsZXJneSBhbmQgY2xpbmljYWwgaW1tdW5v
bG9neTwvc2Vjb25kYXJ5LXRpdGxlPjwvdGl0bGVzPjxwZXJpb2RpY2FsPjxmdWxsLXRpdGxlPlRo
ZSBKb3VybmFsIG9mIGFsbGVyZ3kgYW5kIGNsaW5pY2FsIGltbXVub2xvZ3k8L2Z1bGwtdGl0bGU+
PC9wZXJpb2RpY2FsPjxwYWdlcz5TMjQtMzM8L3BhZ2VzPjx2b2x1bWU+MTI5IDMgU3VwcGw8L3Zv
bHVtZT48ZGF0ZXM+PHllYXI+MjAxMjwveWVhcj48L2RhdGVzPjx1cmxzPjwvdXJscz48L3JlY29y
ZD48L0NpdGU+PENpdGU+PEF1dGhvcj5LcmlzaG5hbjwvQXV0aG9yPjxZZWFyPjIwMTI8L1llYXI+
PFJlY051bT4xMTQ8L1JlY051bT48cmVjb3JkPjxyZWMtbnVtYmVyPjExNDwvcmVjLW51bWJlcj48
Zm9yZWlnbi1rZXlzPjxrZXkgYXBwPSJFTiIgZGItaWQ9InhzZTlzczl0OGE5OWR1ZXJ2eGh4ZXdm
NTBlc3MyZWFlenp3diIgdGltZXN0YW1wPSIxNjQ5MTI4MzYzIj4xMTQ8L2tleT48L2ZvcmVpZ24t
a2V5cz48cmVmLXR5cGUgbmFtZT0iSm91cm5hbCBBcnRpY2xlIj4xNzwvcmVmLXR5cGU+PGNvbnRy
aWJ1dG9ycz48YXV0aG9ycz48YXV0aG9yPktyaXNobmFuLCBKIEE8L2F1dGhvcj48YXV0aG9yPkxl
bWFuc2tlLCBSIEYgSnIuPC9hdXRob3I+PGF1dGhvcj5DYW5pbm8sIEcgSjwvYXV0aG9yPjxhdXRo
b3I+RWx3YXJkLCBLIFM8L2F1dGhvcj48YXV0aG9yPkthdHRhbiwgTTwvYXV0aG9yPjxhdXRob3I+
TWF0c3VpLCBFIEM8L2F1dGhvcj48YXV0aG9yPk1pdGNoZWxsLCBIPC9hdXRob3I+PGF1dGhvcj5T
dXRoZXJsYW5kLCBFIFI8L2F1dGhvcj48YXV0aG9yPk1pbm5pY296emksIE08L2F1dGhvcj48L2F1
dGhvcnM+PC9jb250cmlidXRvcnM+PGF1dGgtYWRkcmVzcz5Vbml2ZXJzaXR5IG9mIElsbGlub2lz
IGF0IENoaWNhZ28sIENoaWNhZ28sIElMLCBVU0EuPC9hdXRoLWFkZHJlc3M+PHRpdGxlcz48dGl0
bGU+QXN0aG1hIG91dGNvbWVzOiBzeW1wdG9tczwvdGl0bGU+PHNlY29uZGFyeS10aXRsZT5KIEFs
bGVyZ3kgQ2xpbiBJbW11bm9sPC9zZWNvbmRhcnktdGl0bGU+PC90aXRsZXM+PHBlcmlvZGljYWw+
PGZ1bGwtdGl0bGU+SiBBbGxlcmd5IENsaW4gSW1tdW5vbDwvZnVsbC10aXRsZT48L3BlcmlvZGlj
YWw+PHBhZ2VzPlMxMjQtMzU8L3BhZ2VzPjx2b2x1bWU+MTI5PC92b2x1bWU+PG51bWJlcj4zIFN1
cHBsPC9udW1iZXI+PGVkaXRpb24+MjAxMi8wMy8xNDwvZWRpdGlvbj48a2V5d29yZHM+PGtleXdv
cmQ+QWR1bHQ8L2tleXdvcmQ+PGtleXdvcmQ+QXN0aG1hLypwaHlzaW9wYXRob2xvZ3kvcHJldmVu
dGlvbiAmYW1wOyBjb250cm9sL3RoZXJhcHk8L2tleXdvcmQ+PGtleXdvcmQ+Q2FyZWdpdmVyczwv
a2V5d29yZD48a2V5d29yZD5DaGlsZDwva2V5d29yZD48a2V5d29yZD5DaGlsZCwgUHJlc2Nob29s
PC9rZXl3b3JkPjxrZXl3b3JkPkh1bWFuczwva2V5d29yZD48a2V5d29yZD5NZWRpY2FsIFJlY29y
ZHM8L2tleXdvcmQ+PGtleXdvcmQ+T3V0Y29tZSBBc3Nlc3NtZW50LCBIZWFsdGggQ2FyZS8qc3Rh
bmRhcmRzPC9rZXl3b3JkPjxrZXl3b3JkPipTZXZlcml0eSBvZiBJbGxuZXNzIEluZGV4PC9rZXl3
b3JkPjxrZXl3b3JkPlN1cnZleXMgYW5kIFF1ZXN0aW9ubmFpcmVzPC9rZXl3b3JkPjxrZXl3b3Jk
PlRyZWF0bWVudCBPdXRjb21lPC9rZXl3b3JkPjwva2V5d29yZHM+PGRhdGVzPjx5ZWFyPjIwMTI8
L3llYXI+PHB1Yi1kYXRlcz48ZGF0ZT5NYXI8L2RhdGU+PC9wdWItZGF0ZXM+PC9kYXRlcz48aXNi
bj4wMDkxLTY3NDkgKFByaW50KSYjeEQ7MDA5MS02NzQ5PC9pc2JuPjxhY2Nlc3Npb24tbnVtPjIy
Mzg2NTA1PC9hY2Nlc3Npb24tbnVtPjx1cmxzPjwvdXJscz48Y3VzdG9tMj5QTUM0MjYzMDI5PC9j
dXN0b20yPjxjdXN0b202Pk5JSE1TMzUxMjAyPC9jdXN0b202PjxlbGVjdHJvbmljLXJlc291cmNl
LW51bT4xMC4xMDE2L2ouamFjaS4yMDExLjEyLjk4MTwvZWxlY3Ryb25pYy1yZXNvdXJjZS1udW0+
PHJlbW90ZS1kYXRhYmFzZS1wcm92aWRlcj5OTE08L3JlbW90ZS1kYXRhYmFzZS1wcm92aWRlcj48
bGFuZ3VhZ2U+ZW5nPC9sYW5ndWFnZT48L3JlY29yZD48L0NpdGU+PENpdGU+PEF1dGhvcj5TemVm
bGVyPC9BdXRob3I+PFllYXI+MjAxMjwvWWVhcj48UmVjTnVtPjExNTwvUmVjTnVtPjxyZWNvcmQ+
PHJlYy1udW1iZXI+MTE1PC9yZWMtbnVtYmVyPjxmb3JlaWduLWtleXM+PGtleSBhcHA9IkVOIiBk
Yi1pZD0ieHNlOXNzOXQ4YTk5ZHVlcnZ4aHhld2Y1MGVzczJlYWV6end2IiB0aW1lc3RhbXA9IjE2
NDkxMjg0MDIiPjExNTwva2V5PjwvZm9yZWlnbi1rZXlzPjxyZWYtdHlwZSBuYW1lPSJKb3VybmFs
IEFydGljbGUiPjE3PC9yZWYtdHlwZT48Y29udHJpYnV0b3JzPjxhdXRob3JzPjxhdXRob3I+U3pl
ZmxlciwgUyBKPC9hdXRob3I+PGF1dGhvcj5XZW56ZWwsIFM8L2F1dGhvcj48YXV0aG9yPkJyb3du
LCBSPC9hdXRob3I+PGF1dGhvcj5Fcnp1cnVtLCBTIEM8L2F1dGhvcj48YXV0aG9yPkZhaHksIEou
IFYuPC9hdXRob3I+PGF1dGhvcj5IYW1pbHRvbiwgUi4gRy48L2F1dGhvcj48YXV0aG9yPkh1bnQs
IEouIEYuPC9hdXRob3I+PGF1dGhvcj5LaXRhLCBILjwvYXV0aG9yPjxhdXRob3I+TGl1LCBBLiBI
LjwvYXV0aG9yPjxhdXRob3I+UGFuZXR0aWVyaSwgUi4gQS4sIEpyLjwvYXV0aG9yPjxhdXRob3I+
U2NobGVpbWVyLCBSLiBQLjwvYXV0aG9yPjxhdXRob3I+TWlubmljb3p6aSwgTS48L2F1dGhvcj48
L2F1dGhvcnM+PC9jb250cmlidXRvcnM+PGF1dGgtYWRkcmVzcz5OYXRpb25hbCBKZXdpc2ggSGVh
bHRoLCBEZW52ZXIsIENvbG9yYWRvLCBVU0EuPC9hdXRoLWFkZHJlc3M+PHRpdGxlcz48dGl0bGU+
QXN0aG1hIG91dGNvbWVzOiBiaW9tYXJrZXJzPC90aXRsZT48c2Vjb25kYXJ5LXRpdGxlPkogQWxs
ZXJneSBDbGluIEltbXVub2w8L3NlY29uZGFyeS10aXRsZT48L3RpdGxlcz48cGVyaW9kaWNhbD48
ZnVsbC10aXRsZT5KIEFsbGVyZ3kgQ2xpbiBJbW11bm9sPC9mdWxsLXRpdGxlPjwvcGVyaW9kaWNh
bD48cGFnZXM+UzktMjM8L3BhZ2VzPjx2b2x1bWU+MTI5PC92b2x1bWU+PG51bWJlcj4zIFN1cHBs
PC9udW1iZXI+PGVkaXRpb24+MjAxMi8wMy8xNDwvZWRpdGlvbj48a2V5d29yZHM+PGtleXdvcmQ+
QWxsZXJnZW5zL2ltbXVub2xvZ3k8L2tleXdvcmQ+PGtleXdvcmQ+QXN0aG1hLyptZXRhYm9saXNt
L3BoeXNpb3BhdGhvbG9neS90aGVyYXB5PC9rZXl3b3JkPjxrZXl3b3JkPkJpb21hcmtlcnMvKm1l
dGFib2xpc208L2tleXdvcmQ+PGtleXdvcmQ+QmlvbWVkaWNhbCBSZXNlYXJjaC8qc3RhbmRhcmRz
PC9rZXl3b3JkPjxrZXl3b3JkPkJyZWF0aCBUZXN0cy9tZXRob2RzPC9rZXl3b3JkPjxrZXl3b3Jk
PkVvc2lub3BoaWxzPC9rZXl3b3JkPjxrZXl3b3JkPkV4aGFsYXRpb248L2tleXdvcmQ+PGtleXdv
cmQ+SHVtYW5zPC9rZXl3b3JkPjxrZXl3b3JkPkh5cGVyc2Vuc2l0aXZpdHksIEltbWVkaWF0ZS9k
aWFnbm9zaXM8L2tleXdvcmQ+PGtleXdvcmQ+SW1tdW5vZ2xvYnVsaW4gRS9ibG9vZDwva2V5d29y
ZD48a2V5d29yZD5MZXVrb3RyaWVuZSBFNC91cmluZTwva2V5d29yZD48a2V5d29yZD5OaXRyaWMg
T3hpZGUvbWV0YWJvbGlzbTwva2V5d29yZD48a2V5d29yZD5TcHV0dW0vY3l0b2xvZ3k8L2tleXdv
cmQ+PC9rZXl3b3Jkcz48ZGF0ZXM+PHllYXI+MjAxMjwveWVhcj48cHViLWRhdGVzPjxkYXRlPk1h
cjwvZGF0ZT48L3B1Yi1kYXRlcz48L2RhdGVzPjxpc2JuPjAwOTEtNjc0OSAoUHJpbnQpJiN4RDsw
MDkxLTY3NDk8L2lzYm4+PGFjY2Vzc2lvbi1udW0+MjIzODY1MTI8L2FjY2Vzc2lvbi1udW0+PHVy
bHM+PC91cmxzPjxjdXN0b20yPlBNQzMzOTAxOTY8L2N1c3RvbTI+PGN1c3RvbTY+TklITVMzODc0
NDQ8L2N1c3RvbTY+PGVsZWN0cm9uaWMtcmVzb3VyY2UtbnVtPjEwLjEwMTYvai5qYWNpLjIwMTEu
MTIuOTc5PC9lbGVjdHJvbmljLXJlc291cmNlLW51bT48cmVtb3RlLWRhdGFiYXNlLXByb3ZpZGVy
Pk5MTTwvcmVtb3RlLWRhdGFiYXNlLXByb3ZpZGVyPjxsYW5ndWFnZT5lbmc8L2xhbmd1YWdlPjwv
cmVjb3JkPjwvQ2l0ZT48Q2l0ZT48QXV0aG9yPlRlcHBlcjwvQXV0aG9yPjxZZWFyPjIwMTI8L1ll
YXI+PFJlY051bT4xMTY8L1JlY051bT48cmVjb3JkPjxyZWMtbnVtYmVyPjExNjwvcmVjLW51bWJl
cj48Zm9yZWlnbi1rZXlzPjxrZXkgYXBwPSJFTiIgZGItaWQ9InhzZTlzczl0OGE5OWR1ZXJ2eGh4
ZXdmNTBlc3MyZWFlenp3diIgdGltZXN0YW1wPSIxNjQ5MTI4NDM5Ij4xMTY8L2tleT48L2ZvcmVp
Z24ta2V5cz48cmVmLXR5cGUgbmFtZT0iSm91cm5hbCBBcnRpY2xlIj4xNzwvcmVmLXR5cGU+PGNv
bnRyaWJ1dG9ycz48YXV0aG9ycz48YXV0aG9yPlRlcHBlciwgUiBTPC9hdXRob3I+PGF1dGhvcj5X
aXNlLCBSIFM8L2F1dGhvcj48YXV0aG9yPkNvdmFyLCBSPC9hdXRob3I+PGF1dGhvcj5JcnZpbiwg
Qy4gRy48L2F1dGhvcj48YXV0aG9yPktlcmNzbWFyLCBDLiBNLjwvYXV0aG9yPjxhdXRob3I+S3Jh
ZnQsIE0uPC9hdXRob3I+PGF1dGhvcj5MaXUsIE0uIEMuPC9hdXRob3I+PGF1dGhvcj5PJmFwb3M7
Q29ubm9yLCBHLiBULjwvYXV0aG9yPjxhdXRob3I+UGV0ZXJzLCBTLiBQLjwvYXV0aG9yPjxhdXRo
b3I+U29ya25lc3MsIFIuPC9hdXRob3I+PGF1dGhvcj5Ub2dpYXMsIEEuPC9hdXRob3I+PC9hdXRo
b3JzPjwvY29udHJpYnV0b3JzPjxhdXRoLWFkZHJlc3M+SW5kaWFuYSBVbml2ZXJzaXR5LCBJbmRp
YW5hcG9saXMsIEluZGlhbmEsIFVTQS48L2F1dGgtYWRkcmVzcz48dGl0bGVzPjx0aXRsZT5Bc3Ro
bWEgb3V0Y29tZXM6IHB1bG1vbmFyeSBwaHlzaW9sb2d5PC90aXRsZT48c2Vjb25kYXJ5LXRpdGxl
PkogQWxsZXJneSBDbGluIEltbXVub2w8L3NlY29uZGFyeS10aXRsZT48L3RpdGxlcz48cGVyaW9k
aWNhbD48ZnVsbC10aXRsZT5KIEFsbGVyZ3kgQ2xpbiBJbW11bm9sPC9mdWxsLXRpdGxlPjwvcGVy
aW9kaWNhbD48cGFnZXM+UzY1LTg3PC9wYWdlcz48dm9sdW1lPjEyOTwvdm9sdW1lPjxudW1iZXI+
MyBTdXBwbDwvbnVtYmVyPjxlZGl0aW9uPjIwMTIvMDMvMTQ8L2VkaXRpb24+PGtleXdvcmRzPjxr
ZXl3b3JkPkFkdWx0PC9rZXl3b3JkPjxrZXl3b3JkPkFzdGhtYS9kaWFnbm9zaXMvZHJ1ZyB0aGVy
YXB5LypwaHlzaW9wYXRob2xvZ3k8L2tleXdvcmQ+PGtleXdvcmQ+QmlvbWVkaWNhbCBSZXNlYXJj
aC9zdGFuZGFyZHM8L2tleXdvcmQ+PGtleXdvcmQ+QnJvbmNob2RpbGF0b3IgQWdlbnRzLyp0aGVy
YXBldXRpYyB1c2U8L2tleXdvcmQ+PGtleXdvcmQ+Q2hpbGQ8L2tleXdvcmQ+PGtleXdvcmQ+SHVt
YW5zPC9rZXl3b3JkPjxrZXl3b3JkPkx1bmcvKnBoeXNpb3BhdGhvbG9neTwva2V5d29yZD48a2V5
d29yZD5SZXNwaXJhdG9yeSBGdW5jdGlvbiBUZXN0cy9zdGFuZGFyZHM8L2tleXdvcmQ+PGtleXdv
cmQ+U3Bpcm9tZXRyeTwva2V5d29yZD48a2V5d29yZD5UcmVhdG1lbnQgT3V0Y29tZTwva2V5d29y
ZD48L2tleXdvcmRzPjxkYXRlcz48eWVhcj4yMDEyPC95ZWFyPjxwdWItZGF0ZXM+PGRhdGU+TWFy
PC9kYXRlPjwvcHViLWRhdGVzPjwvZGF0ZXM+PGlzYm4+MDA5MS02NzQ5IChQcmludCkmI3hEOzAw
OTEtNjc0OTwvaXNibj48YWNjZXNzaW9uLW51bT4yMjM4NjUxMDwvYWNjZXNzaW9uLW51bT48dXJs
cz48L3VybHM+PGN1c3RvbTI+UE1DNDI2MzAzMjwvY3VzdG9tMj48Y3VzdG9tNj5OSUhNUzM1MTIw
NjwvY3VzdG9tNj48ZWxlY3Ryb25pYy1yZXNvdXJjZS1udW0+MTAuMTAxNi9qLmphY2kuMjAxMS4x
Mi45ODY8L2VsZWN0cm9uaWMtcmVzb3VyY2UtbnVtPjxyZW1vdGUtZGF0YWJhc2UtcHJvdmlkZXI+
TkxNPC9yZW1vdGUtZGF0YWJhc2UtcHJvdmlkZXI+PGxhbmd1YWdlPmVuZzwvbGFuZ3VhZ2U+PC9y
ZWNvcmQ+PC9DaXRlPjxDaXRlPjxBdXRob3I+V2lsc29uPC9BdXRob3I+PFllYXI+MjAxMjwvWWVh
cj48UmVjTnVtPjExNzwvUmVjTnVtPjxyZWNvcmQ+PHJlYy1udW1iZXI+MTE3PC9yZWMtbnVtYmVy
Pjxmb3JlaWduLWtleXM+PGtleSBhcHA9IkVOIiBkYi1pZD0ieHNlOXNzOXQ4YTk5ZHVlcnZ4aHhl
d2Y1MGVzczJlYWV6end2IiB0aW1lc3RhbXA9IjE2NDkxMjg0NzciPjExNzwva2V5PjwvZm9yZWln
bi1rZXlzPjxyZWYtdHlwZSBuYW1lPSJKb3VybmFsIEFydGljbGUiPjE3PC9yZWYtdHlwZT48Y29u
dHJpYnV0b3JzPjxhdXRob3JzPjxhdXRob3I+V2lsc29uLCBTYW5kcmEgUi48L2F1dGhvcj48YXV0
aG9yPlJhbmQsIEN5bnRoaWEgUy48L2F1dGhvcj48YXV0aG9yPkNhYmFuYSwgTWljaGFlbCBELjwv
YXV0aG9yPjxhdXRob3I+Rm9nZ3MsIE1pY2hhZWwgQi48L2F1dGhvcj48YXV0aG9yPkhhbHRlcm1h
biwgSmlsbCBTLjwvYXV0aG9yPjxhdXRob3I+T2xzb24sIEx5bm48L2F1dGhvcj48YXV0aG9yPlZv
bGxtZXIsIFdpbGxpYW0gTS48L2F1dGhvcj48YXV0aG9yPldyaWdodCwgUm9zYWxpbmQgSi48L2F1
dGhvcj48YXV0aG9yPlRhZ2dhcnQsIFZpcmdpbmlhPC9hdXRob3I+PC9hdXRob3JzPjwvY29udHJp
YnV0b3JzPjx0aXRsZXM+PHRpdGxlPkFzdGhtYSBvdXRjb21lczogcXVhbGl0eSBvZiBsaWZlPC90
aXRsZT48c2Vjb25kYXJ5LXRpdGxlPlRoZSBKb3VybmFsIG9mIGFsbGVyZ3kgYW5kIGNsaW5pY2Fs
IGltbXVub2xvZ3k8L3NlY29uZGFyeS10aXRsZT48YWx0LXRpdGxlPkogQWxsZXJneSBDbGluIElt
bXVub2w8L2FsdC10aXRsZT48L3RpdGxlcz48cGVyaW9kaWNhbD48ZnVsbC10aXRsZT5UaGUgSm91
cm5hbCBvZiBhbGxlcmd5IGFuZCBjbGluaWNhbCBpbW11bm9sb2d5PC9mdWxsLXRpdGxlPjwvcGVy
aW9kaWNhbD48YWx0LXBlcmlvZGljYWw+PGZ1bGwtdGl0bGU+SiBBbGxlcmd5IENsaW4gSW1tdW5v
bDwvZnVsbC10aXRsZT48L2FsdC1wZXJpb2RpY2FsPjxwYWdlcz5TODgtUzEyMzwvcGFnZXM+PHZv
bHVtZT4xMjk8L3ZvbHVtZT48bnVtYmVyPjMgU3VwcGw8L251bWJlcj48a2V5d29yZHM+PGtleXdv
cmQ+QWRvbGVzY2VudDwva2V5d29yZD48a2V5d29yZD5BZHVsdDwva2V5d29yZD48a2V5d29yZD5B
c3RobWEvcGh5c2lvcGF0aG9sb2d5Lypwc3ljaG9sb2d5L3RoZXJhcHk8L2tleXdvcmQ+PGtleXdv
cmQ+Q2hpbGQ8L2tleXdvcmQ+PGtleXdvcmQ+SGVhbHRoIFN0YXR1cyBJbmRpY2F0b3JzPC9rZXl3
b3JkPjxrZXl3b3JkPkh1bWFuczwva2V5d29yZD48a2V5d29yZD5Qc3ljaG9tZXRyaWNzPC9rZXl3
b3JkPjxrZXl3b3JkPipRdWFsaXR5IG9mIExpZmU8L2tleXdvcmQ+PGtleXdvcmQ+U3VydmV5cyBh
bmQgUXVlc3Rpb25uYWlyZXM8L2tleXdvcmQ+PC9rZXl3b3Jkcz48ZGF0ZXM+PHllYXI+MjAxMjwv
eWVhcj48L2RhdGVzPjxpc2JuPjEwOTctNjgyNSYjeEQ7MDA5MS02NzQ5PC9pc2JuPjxhY2Nlc3Np
b24tbnVtPjIyMzg2NTExPC9hY2Nlc3Npb24tbnVtPjx1cmxzPjxyZWxhdGVkLXVybHM+PHVybD5o
dHRwczovL3B1Ym1lZC5uY2JpLm5sbS5uaWguZ292LzIyMzg2NTExPC91cmw+PHVybD5odHRwczov
L3d3dy5uY2JpLm5sbS5uaWguZ292L3BtYy9hcnRpY2xlcy9QTUM0MjY5Mzc1LzwvdXJsPjwvcmVs
YXRlZC11cmxzPjwvdXJscz48ZWxlY3Ryb25pYy1yZXNvdXJjZS1udW0+MTAuMTAxNi9qLmphY2ku
MjAxMS4xMi45ODg8L2VsZWN0cm9uaWMtcmVzb3VyY2UtbnVtPjxyZW1vdGUtZGF0YWJhc2UtbmFt
ZT5QdWJNZWQ8L3JlbW90ZS1kYXRhYmFzZS1uYW1lPjxsYW5ndWFnZT5lbmc8L2xhbmd1YWdlPjwv
cmVjb3JkPjwvQ2l0ZT48L0VuZE5vdGU+
</w:fldData>
        </w:fldChar>
      </w:r>
      <w:r w:rsidR="000252C6">
        <w:instrText xml:space="preserve"> ADDIN EN.CITE </w:instrText>
      </w:r>
      <w:r w:rsidR="000252C6">
        <w:fldChar w:fldCharType="begin">
          <w:fldData xml:space="preserve">PEVuZE5vdGU+PENpdGU+PEF1dGhvcj5Ba2luYmFtaTwvQXV0aG9yPjxZZWFyPjIwMTI8L1llYXI+
PFJlY051bT4xMTI8L1JlY051bT48RGlzcGxheVRleHQ+PHN0eWxlIGZhY2U9InN1cGVyc2NyaXB0
Ij4xNS0yMDwvc3R5bGU+PC9EaXNwbGF5VGV4dD48cmVjb3JkPjxyZWMtbnVtYmVyPjExMjwvcmVj
LW51bWJlcj48Zm9yZWlnbi1rZXlzPjxrZXkgYXBwPSJFTiIgZGItaWQ9InhzZTlzczl0OGE5OWR1
ZXJ2eGh4ZXdmNTBlc3MyZWFlenp3diIgdGltZXN0YW1wPSIxNjQ5MTI4MjY0Ij4xMTI8L2tleT48
L2ZvcmVpZ24ta2V5cz48cmVmLXR5cGUgbmFtZT0iSm91cm5hbCBBcnRpY2xlIj4xNzwvcmVmLXR5
cGU+PGNvbnRyaWJ1dG9ycz48YXV0aG9ycz48YXV0aG9yPkFraW5iYW1pLCBMYXJhIEo8L2F1dGhv
cj48YXV0aG9yPlN1bGxpdmFuLCBTZWFuIEQ8L2F1dGhvcj48YXV0aG9yPkNhbXBiZWxsLCBKb25h
dGhhbiBEPC9hdXRob3I+PGF1dGhvcj5HcnVuZG1laWVyLCBSb2JlcnQgVzwvYXV0aG9yPjxhdXRo
b3I+SGFydGVydCwgVGluYSBWPC9hdXRob3I+PGF1dGhvcj5MZWUsIFRvZGQgQTwvYXV0aG9yPjxh
dXRob3I+U21pdGgsIFJvYmVydCBBPC9hdXRob3I+PC9hdXRob3JzPjwvY29udHJpYnV0b3JzPjxh
dXRoLWFkZHJlc3M+TmF0aW9uYWwgQ2VudGVyIGZvciBIZWFsdGggU3RhdGlzdGljcywgQ2VudGVy
IGZvciBEaXNlYXNlIENvbnRyb2wgYW5kIFByZXZlbnRpb24sIEh5YXR0c3ZpbGxlLCBNRCwgVVNB
LjwvYXV0aC1hZGRyZXNzPjx0aXRsZXM+PHRpdGxlPkFzdGhtYSBvdXRjb21lczogaGVhbHRoY2Fy
ZSB1dGlsaXphdGlvbiBhbmQgY29zdHM8L3RpdGxlPjxzZWNvbmRhcnktdGl0bGU+VGhlIEpvdXJu
YWwgb2YgYWxsZXJneSBhbmQgY2xpbmljYWwgaW1tdW5vbG9neTwvc2Vjb25kYXJ5LXRpdGxlPjxh
bHQtdGl0bGU+SiBBbGxlcmd5IENsaW4gSW1tdW5vbDwvYWx0LXRpdGxlPjwvdGl0bGVzPjxwZXJp
b2RpY2FsPjxmdWxsLXRpdGxlPlRoZSBKb3VybmFsIG9mIGFsbGVyZ3kgYW5kIGNsaW5pY2FsIGlt
bXVub2xvZ3k8L2Z1bGwtdGl0bGU+PC9wZXJpb2RpY2FsPjxhbHQtcGVyaW9kaWNhbD48ZnVsbC10
aXRsZT5KIEFsbGVyZ3kgQ2xpbiBJbW11bm9sPC9mdWxsLXRpdGxlPjwvYWx0LXBlcmlvZGljYWw+
PHBhZ2VzPlM0OS02NDwvcGFnZXM+PHZvbHVtZT4xMjk8L3ZvbHVtZT48bnVtYmVyPjMgU3VwcGw8
L251bWJlcj48a2V5d29yZHM+PGtleXdvcmQ+SGVhbHRoIENhcmUgQ29zdHM8L2tleXdvcmQ+PC9r
ZXl3b3Jkcz48ZGF0ZXM+PHllYXI+MjAxMjwveWVhcj48cHViLWRhdGVzPjxkYXRlPjIwMTIvMDMv
LzwvZGF0ZT48L3B1Yi1kYXRlcz48L2RhdGVzPjxpc2JuPjAwOTEtNjc0OTwvaXNibj48YWNjZXNz
aW9uLW51bT4yMjM4NjUwOTwvYWNjZXNzaW9uLW51bT48dXJscz48cmVsYXRlZC11cmxzPjx1cmw+
aHR0cDovL2V1cm9wZXBtYy5vcmcvYWJzdHJhY3QvTUVELzIyMzg2NTA5PC91cmw+PHVybD5odHRw
czovL2RvaS5vcmcvMTAuMTAxNi9qLmphY2kuMjAxMS4xMi45ODQ8L3VybD48dXJsPmh0dHBzOi8v
ZXVyb3BlcG1jLm9yZy9hcnRpY2xlcy9QTUM0Mjc3ODQ2PC91cmw+PHVybD5odHRwczovL2V1cm9w
ZXBtYy5vcmcvYXJ0aWNsZXMvUE1DNDI3Nzg0Nj9wZGY9cmVuZGVyPC91cmw+PC9yZWxhdGVkLXVy
bHM+PC91cmxzPjxlbGVjdHJvbmljLXJlc291cmNlLW51bT4xMC4xMDE2L2ouamFjaS4yMDExLjEy
Ljk4NDwvZWxlY3Ryb25pYy1yZXNvdXJjZS1udW0+PHJlbW90ZS1kYXRhYmFzZS1uYW1lPlB1Yk1l
ZDwvcmVtb3RlLWRhdGFiYXNlLW5hbWU+PGxhbmd1YWdlPmVuZzwvbGFuZ3VhZ2U+PC9yZWNvcmQ+
PC9DaXRlPjxDaXRlPjxBdXRob3I+Q2xvdXRpZXI8L0F1dGhvcj48WWVhcj4yMDEyPC9ZZWFyPjxS
ZWNOdW0+MTEzPC9SZWNOdW0+PHJlY29yZD48cmVjLW51bWJlcj4xMTM8L3JlYy1udW1iZXI+PGZv
cmVpZ24ta2V5cz48a2V5IGFwcD0iRU4iIGRiLWlkPSJ4c2U5c3M5dDhhOTlkdWVydnhoeGV3ZjUw
ZXNzMmVhZXp6d3YiIHRpbWVzdGFtcD0iMTY0OTEyODMyMCI+MTEzPC9rZXk+PC9mb3JlaWduLWtl
eXM+PHJlZi10eXBlIG5hbWU9IkpvdXJuYWwgQXJ0aWNsZSI+MTc8L3JlZi10eXBlPjxjb250cmli
dXRvcnM+PGF1dGhvcnM+PGF1dGhvcj5DbG91dGllciwgTWljaGVsbGUgTTwvYXV0aG9yPjxhdXRo
b3I+U2NoYXR6LCBNaWNoYWVsPC9hdXRob3I+PGF1dGhvcj5DYXN0cm8sIE1hcmlvPC9hdXRob3I+
PGF1dGhvcj5DbGFyaywgTm9yZWVuIE08L2F1dGhvcj48YXV0aG9yPktlbGx5LCBIIFdpbGxpYW08
L2F1dGhvcj48YXV0aG9yPk1hbmdpb25lLVNtaXRoLCBSaXRhIE08L2F1dGhvcj48YXV0aG9yPlNo
ZWxsZXIsIEphbWVzIFI8L2F1dGhvcj48YXV0aG9yPlNvcmtuZXNzLCBDaHJpc3RpbmUgQTwvYXV0
aG9yPjxhdXRob3I+U3RvbG9mZiwgU3R1YXJ0IFc8L2F1dGhvcj48YXV0aG9yPkdlcmdlbiwgUGV0
ZXIgSjwvYXV0aG9yPjwvYXV0aG9ycz48L2NvbnRyaWJ1dG9ycz48dGl0bGVzPjx0aXRsZT5Bc3Ro
bWEgb3V0Y29tZXM6IGNvbXBvc2l0ZSBzY29yZXMgb2YgYXN0aG1hIGNvbnRyb2w8L3RpdGxlPjxz
ZWNvbmRhcnktdGl0bGU+VGhlIEpvdXJuYWwgb2YgYWxsZXJneSBhbmQgY2xpbmljYWwgaW1tdW5v
bG9neTwvc2Vjb25kYXJ5LXRpdGxlPjwvdGl0bGVzPjxwZXJpb2RpY2FsPjxmdWxsLXRpdGxlPlRo
ZSBKb3VybmFsIG9mIGFsbGVyZ3kgYW5kIGNsaW5pY2FsIGltbXVub2xvZ3k8L2Z1bGwtdGl0bGU+
PC9wZXJpb2RpY2FsPjxwYWdlcz5TMjQtMzM8L3BhZ2VzPjx2b2x1bWU+MTI5IDMgU3VwcGw8L3Zv
bHVtZT48ZGF0ZXM+PHllYXI+MjAxMjwveWVhcj48L2RhdGVzPjx1cmxzPjwvdXJscz48L3JlY29y
ZD48L0NpdGU+PENpdGU+PEF1dGhvcj5LcmlzaG5hbjwvQXV0aG9yPjxZZWFyPjIwMTI8L1llYXI+
PFJlY051bT4xMTQ8L1JlY051bT48cmVjb3JkPjxyZWMtbnVtYmVyPjExNDwvcmVjLW51bWJlcj48
Zm9yZWlnbi1rZXlzPjxrZXkgYXBwPSJFTiIgZGItaWQ9InhzZTlzczl0OGE5OWR1ZXJ2eGh4ZXdm
NTBlc3MyZWFlenp3diIgdGltZXN0YW1wPSIxNjQ5MTI4MzYzIj4xMTQ8L2tleT48L2ZvcmVpZ24t
a2V5cz48cmVmLXR5cGUgbmFtZT0iSm91cm5hbCBBcnRpY2xlIj4xNzwvcmVmLXR5cGU+PGNvbnRy
aWJ1dG9ycz48YXV0aG9ycz48YXV0aG9yPktyaXNobmFuLCBKIEE8L2F1dGhvcj48YXV0aG9yPkxl
bWFuc2tlLCBSIEYgSnIuPC9hdXRob3I+PGF1dGhvcj5DYW5pbm8sIEcgSjwvYXV0aG9yPjxhdXRo
b3I+RWx3YXJkLCBLIFM8L2F1dGhvcj48YXV0aG9yPkthdHRhbiwgTTwvYXV0aG9yPjxhdXRob3I+
TWF0c3VpLCBFIEM8L2F1dGhvcj48YXV0aG9yPk1pdGNoZWxsLCBIPC9hdXRob3I+PGF1dGhvcj5T
dXRoZXJsYW5kLCBFIFI8L2F1dGhvcj48YXV0aG9yPk1pbm5pY296emksIE08L2F1dGhvcj48L2F1
dGhvcnM+PC9jb250cmlidXRvcnM+PGF1dGgtYWRkcmVzcz5Vbml2ZXJzaXR5IG9mIElsbGlub2lz
IGF0IENoaWNhZ28sIENoaWNhZ28sIElMLCBVU0EuPC9hdXRoLWFkZHJlc3M+PHRpdGxlcz48dGl0
bGU+QXN0aG1hIG91dGNvbWVzOiBzeW1wdG9tczwvdGl0bGU+PHNlY29uZGFyeS10aXRsZT5KIEFs
bGVyZ3kgQ2xpbiBJbW11bm9sPC9zZWNvbmRhcnktdGl0bGU+PC90aXRsZXM+PHBlcmlvZGljYWw+
PGZ1bGwtdGl0bGU+SiBBbGxlcmd5IENsaW4gSW1tdW5vbDwvZnVsbC10aXRsZT48L3BlcmlvZGlj
YWw+PHBhZ2VzPlMxMjQtMzU8L3BhZ2VzPjx2b2x1bWU+MTI5PC92b2x1bWU+PG51bWJlcj4zIFN1
cHBsPC9udW1iZXI+PGVkaXRpb24+MjAxMi8wMy8xNDwvZWRpdGlvbj48a2V5d29yZHM+PGtleXdv
cmQ+QWR1bHQ8L2tleXdvcmQ+PGtleXdvcmQ+QXN0aG1hLypwaHlzaW9wYXRob2xvZ3kvcHJldmVu
dGlvbiAmYW1wOyBjb250cm9sL3RoZXJhcHk8L2tleXdvcmQ+PGtleXdvcmQ+Q2FyZWdpdmVyczwv
a2V5d29yZD48a2V5d29yZD5DaGlsZDwva2V5d29yZD48a2V5d29yZD5DaGlsZCwgUHJlc2Nob29s
PC9rZXl3b3JkPjxrZXl3b3JkPkh1bWFuczwva2V5d29yZD48a2V5d29yZD5NZWRpY2FsIFJlY29y
ZHM8L2tleXdvcmQ+PGtleXdvcmQ+T3V0Y29tZSBBc3Nlc3NtZW50LCBIZWFsdGggQ2FyZS8qc3Rh
bmRhcmRzPC9rZXl3b3JkPjxrZXl3b3JkPipTZXZlcml0eSBvZiBJbGxuZXNzIEluZGV4PC9rZXl3
b3JkPjxrZXl3b3JkPlN1cnZleXMgYW5kIFF1ZXN0aW9ubmFpcmVzPC9rZXl3b3JkPjxrZXl3b3Jk
PlRyZWF0bWVudCBPdXRjb21lPC9rZXl3b3JkPjwva2V5d29yZHM+PGRhdGVzPjx5ZWFyPjIwMTI8
L3llYXI+PHB1Yi1kYXRlcz48ZGF0ZT5NYXI8L2RhdGU+PC9wdWItZGF0ZXM+PC9kYXRlcz48aXNi
bj4wMDkxLTY3NDkgKFByaW50KSYjeEQ7MDA5MS02NzQ5PC9pc2JuPjxhY2Nlc3Npb24tbnVtPjIy
Mzg2NTA1PC9hY2Nlc3Npb24tbnVtPjx1cmxzPjwvdXJscz48Y3VzdG9tMj5QTUM0MjYzMDI5PC9j
dXN0b20yPjxjdXN0b202Pk5JSE1TMzUxMjAyPC9jdXN0b202PjxlbGVjdHJvbmljLXJlc291cmNl
LW51bT4xMC4xMDE2L2ouamFjaS4yMDExLjEyLjk4MTwvZWxlY3Ryb25pYy1yZXNvdXJjZS1udW0+
PHJlbW90ZS1kYXRhYmFzZS1wcm92aWRlcj5OTE08L3JlbW90ZS1kYXRhYmFzZS1wcm92aWRlcj48
bGFuZ3VhZ2U+ZW5nPC9sYW5ndWFnZT48L3JlY29yZD48L0NpdGU+PENpdGU+PEF1dGhvcj5TemVm
bGVyPC9BdXRob3I+PFllYXI+MjAxMjwvWWVhcj48UmVjTnVtPjExNTwvUmVjTnVtPjxyZWNvcmQ+
PHJlYy1udW1iZXI+MTE1PC9yZWMtbnVtYmVyPjxmb3JlaWduLWtleXM+PGtleSBhcHA9IkVOIiBk
Yi1pZD0ieHNlOXNzOXQ4YTk5ZHVlcnZ4aHhld2Y1MGVzczJlYWV6end2IiB0aW1lc3RhbXA9IjE2
NDkxMjg0MDIiPjExNTwva2V5PjwvZm9yZWlnbi1rZXlzPjxyZWYtdHlwZSBuYW1lPSJKb3VybmFs
IEFydGljbGUiPjE3PC9yZWYtdHlwZT48Y29udHJpYnV0b3JzPjxhdXRob3JzPjxhdXRob3I+U3pl
ZmxlciwgUyBKPC9hdXRob3I+PGF1dGhvcj5XZW56ZWwsIFM8L2F1dGhvcj48YXV0aG9yPkJyb3du
LCBSPC9hdXRob3I+PGF1dGhvcj5Fcnp1cnVtLCBTIEM8L2F1dGhvcj48YXV0aG9yPkZhaHksIEou
IFYuPC9hdXRob3I+PGF1dGhvcj5IYW1pbHRvbiwgUi4gRy48L2F1dGhvcj48YXV0aG9yPkh1bnQs
IEouIEYuPC9hdXRob3I+PGF1dGhvcj5LaXRhLCBILjwvYXV0aG9yPjxhdXRob3I+TGl1LCBBLiBI
LjwvYXV0aG9yPjxhdXRob3I+UGFuZXR0aWVyaSwgUi4gQS4sIEpyLjwvYXV0aG9yPjxhdXRob3I+
U2NobGVpbWVyLCBSLiBQLjwvYXV0aG9yPjxhdXRob3I+TWlubmljb3p6aSwgTS48L2F1dGhvcj48
L2F1dGhvcnM+PC9jb250cmlidXRvcnM+PGF1dGgtYWRkcmVzcz5OYXRpb25hbCBKZXdpc2ggSGVh
bHRoLCBEZW52ZXIsIENvbG9yYWRvLCBVU0EuPC9hdXRoLWFkZHJlc3M+PHRpdGxlcz48dGl0bGU+
QXN0aG1hIG91dGNvbWVzOiBiaW9tYXJrZXJzPC90aXRsZT48c2Vjb25kYXJ5LXRpdGxlPkogQWxs
ZXJneSBDbGluIEltbXVub2w8L3NlY29uZGFyeS10aXRsZT48L3RpdGxlcz48cGVyaW9kaWNhbD48
ZnVsbC10aXRsZT5KIEFsbGVyZ3kgQ2xpbiBJbW11bm9sPC9mdWxsLXRpdGxlPjwvcGVyaW9kaWNh
bD48cGFnZXM+UzktMjM8L3BhZ2VzPjx2b2x1bWU+MTI5PC92b2x1bWU+PG51bWJlcj4zIFN1cHBs
PC9udW1iZXI+PGVkaXRpb24+MjAxMi8wMy8xNDwvZWRpdGlvbj48a2V5d29yZHM+PGtleXdvcmQ+
QWxsZXJnZW5zL2ltbXVub2xvZ3k8L2tleXdvcmQ+PGtleXdvcmQ+QXN0aG1hLyptZXRhYm9saXNt
L3BoeXNpb3BhdGhvbG9neS90aGVyYXB5PC9rZXl3b3JkPjxrZXl3b3JkPkJpb21hcmtlcnMvKm1l
dGFib2xpc208L2tleXdvcmQ+PGtleXdvcmQ+QmlvbWVkaWNhbCBSZXNlYXJjaC8qc3RhbmRhcmRz
PC9rZXl3b3JkPjxrZXl3b3JkPkJyZWF0aCBUZXN0cy9tZXRob2RzPC9rZXl3b3JkPjxrZXl3b3Jk
PkVvc2lub3BoaWxzPC9rZXl3b3JkPjxrZXl3b3JkPkV4aGFsYXRpb248L2tleXdvcmQ+PGtleXdv
cmQ+SHVtYW5zPC9rZXl3b3JkPjxrZXl3b3JkPkh5cGVyc2Vuc2l0aXZpdHksIEltbWVkaWF0ZS9k
aWFnbm9zaXM8L2tleXdvcmQ+PGtleXdvcmQ+SW1tdW5vZ2xvYnVsaW4gRS9ibG9vZDwva2V5d29y
ZD48a2V5d29yZD5MZXVrb3RyaWVuZSBFNC91cmluZTwva2V5d29yZD48a2V5d29yZD5OaXRyaWMg
T3hpZGUvbWV0YWJvbGlzbTwva2V5d29yZD48a2V5d29yZD5TcHV0dW0vY3l0b2xvZ3k8L2tleXdv
cmQ+PC9rZXl3b3Jkcz48ZGF0ZXM+PHllYXI+MjAxMjwveWVhcj48cHViLWRhdGVzPjxkYXRlPk1h
cjwvZGF0ZT48L3B1Yi1kYXRlcz48L2RhdGVzPjxpc2JuPjAwOTEtNjc0OSAoUHJpbnQpJiN4RDsw
MDkxLTY3NDk8L2lzYm4+PGFjY2Vzc2lvbi1udW0+MjIzODY1MTI8L2FjY2Vzc2lvbi1udW0+PHVy
bHM+PC91cmxzPjxjdXN0b20yPlBNQzMzOTAxOTY8L2N1c3RvbTI+PGN1c3RvbTY+TklITVMzODc0
NDQ8L2N1c3RvbTY+PGVsZWN0cm9uaWMtcmVzb3VyY2UtbnVtPjEwLjEwMTYvai5qYWNpLjIwMTEu
MTIuOTc5PC9lbGVjdHJvbmljLXJlc291cmNlLW51bT48cmVtb3RlLWRhdGFiYXNlLXByb3ZpZGVy
Pk5MTTwvcmVtb3RlLWRhdGFiYXNlLXByb3ZpZGVyPjxsYW5ndWFnZT5lbmc8L2xhbmd1YWdlPjwv
cmVjb3JkPjwvQ2l0ZT48Q2l0ZT48QXV0aG9yPlRlcHBlcjwvQXV0aG9yPjxZZWFyPjIwMTI8L1ll
YXI+PFJlY051bT4xMTY8L1JlY051bT48cmVjb3JkPjxyZWMtbnVtYmVyPjExNjwvcmVjLW51bWJl
cj48Zm9yZWlnbi1rZXlzPjxrZXkgYXBwPSJFTiIgZGItaWQ9InhzZTlzczl0OGE5OWR1ZXJ2eGh4
ZXdmNTBlc3MyZWFlenp3diIgdGltZXN0YW1wPSIxNjQ5MTI4NDM5Ij4xMTY8L2tleT48L2ZvcmVp
Z24ta2V5cz48cmVmLXR5cGUgbmFtZT0iSm91cm5hbCBBcnRpY2xlIj4xNzwvcmVmLXR5cGU+PGNv
bnRyaWJ1dG9ycz48YXV0aG9ycz48YXV0aG9yPlRlcHBlciwgUiBTPC9hdXRob3I+PGF1dGhvcj5X
aXNlLCBSIFM8L2F1dGhvcj48YXV0aG9yPkNvdmFyLCBSPC9hdXRob3I+PGF1dGhvcj5JcnZpbiwg
Qy4gRy48L2F1dGhvcj48YXV0aG9yPktlcmNzbWFyLCBDLiBNLjwvYXV0aG9yPjxhdXRob3I+S3Jh
ZnQsIE0uPC9hdXRob3I+PGF1dGhvcj5MaXUsIE0uIEMuPC9hdXRob3I+PGF1dGhvcj5PJmFwb3M7
Q29ubm9yLCBHLiBULjwvYXV0aG9yPjxhdXRob3I+UGV0ZXJzLCBTLiBQLjwvYXV0aG9yPjxhdXRo
b3I+U29ya25lc3MsIFIuPC9hdXRob3I+PGF1dGhvcj5Ub2dpYXMsIEEuPC9hdXRob3I+PC9hdXRo
b3JzPjwvY29udHJpYnV0b3JzPjxhdXRoLWFkZHJlc3M+SW5kaWFuYSBVbml2ZXJzaXR5LCBJbmRp
YW5hcG9saXMsIEluZGlhbmEsIFVTQS48L2F1dGgtYWRkcmVzcz48dGl0bGVzPjx0aXRsZT5Bc3Ro
bWEgb3V0Y29tZXM6IHB1bG1vbmFyeSBwaHlzaW9sb2d5PC90aXRsZT48c2Vjb25kYXJ5LXRpdGxl
PkogQWxsZXJneSBDbGluIEltbXVub2w8L3NlY29uZGFyeS10aXRsZT48L3RpdGxlcz48cGVyaW9k
aWNhbD48ZnVsbC10aXRsZT5KIEFsbGVyZ3kgQ2xpbiBJbW11bm9sPC9mdWxsLXRpdGxlPjwvcGVy
aW9kaWNhbD48cGFnZXM+UzY1LTg3PC9wYWdlcz48dm9sdW1lPjEyOTwvdm9sdW1lPjxudW1iZXI+
MyBTdXBwbDwvbnVtYmVyPjxlZGl0aW9uPjIwMTIvMDMvMTQ8L2VkaXRpb24+PGtleXdvcmRzPjxr
ZXl3b3JkPkFkdWx0PC9rZXl3b3JkPjxrZXl3b3JkPkFzdGhtYS9kaWFnbm9zaXMvZHJ1ZyB0aGVy
YXB5LypwaHlzaW9wYXRob2xvZ3k8L2tleXdvcmQ+PGtleXdvcmQ+QmlvbWVkaWNhbCBSZXNlYXJj
aC9zdGFuZGFyZHM8L2tleXdvcmQ+PGtleXdvcmQ+QnJvbmNob2RpbGF0b3IgQWdlbnRzLyp0aGVy
YXBldXRpYyB1c2U8L2tleXdvcmQ+PGtleXdvcmQ+Q2hpbGQ8L2tleXdvcmQ+PGtleXdvcmQ+SHVt
YW5zPC9rZXl3b3JkPjxrZXl3b3JkPkx1bmcvKnBoeXNpb3BhdGhvbG9neTwva2V5d29yZD48a2V5
d29yZD5SZXNwaXJhdG9yeSBGdW5jdGlvbiBUZXN0cy9zdGFuZGFyZHM8L2tleXdvcmQ+PGtleXdv
cmQ+U3Bpcm9tZXRyeTwva2V5d29yZD48a2V5d29yZD5UcmVhdG1lbnQgT3V0Y29tZTwva2V5d29y
ZD48L2tleXdvcmRzPjxkYXRlcz48eWVhcj4yMDEyPC95ZWFyPjxwdWItZGF0ZXM+PGRhdGU+TWFy
PC9kYXRlPjwvcHViLWRhdGVzPjwvZGF0ZXM+PGlzYm4+MDA5MS02NzQ5IChQcmludCkmI3hEOzAw
OTEtNjc0OTwvaXNibj48YWNjZXNzaW9uLW51bT4yMjM4NjUxMDwvYWNjZXNzaW9uLW51bT48dXJs
cz48L3VybHM+PGN1c3RvbTI+UE1DNDI2MzAzMjwvY3VzdG9tMj48Y3VzdG9tNj5OSUhNUzM1MTIw
NjwvY3VzdG9tNj48ZWxlY3Ryb25pYy1yZXNvdXJjZS1udW0+MTAuMTAxNi9qLmphY2kuMjAxMS4x
Mi45ODY8L2VsZWN0cm9uaWMtcmVzb3VyY2UtbnVtPjxyZW1vdGUtZGF0YWJhc2UtcHJvdmlkZXI+
TkxNPC9yZW1vdGUtZGF0YWJhc2UtcHJvdmlkZXI+PGxhbmd1YWdlPmVuZzwvbGFuZ3VhZ2U+PC9y
ZWNvcmQ+PC9DaXRlPjxDaXRlPjxBdXRob3I+V2lsc29uPC9BdXRob3I+PFllYXI+MjAxMjwvWWVh
cj48UmVjTnVtPjExNzwvUmVjTnVtPjxyZWNvcmQ+PHJlYy1udW1iZXI+MTE3PC9yZWMtbnVtYmVy
Pjxmb3JlaWduLWtleXM+PGtleSBhcHA9IkVOIiBkYi1pZD0ieHNlOXNzOXQ4YTk5ZHVlcnZ4aHhl
d2Y1MGVzczJlYWV6end2IiB0aW1lc3RhbXA9IjE2NDkxMjg0NzciPjExNzwva2V5PjwvZm9yZWln
bi1rZXlzPjxyZWYtdHlwZSBuYW1lPSJKb3VybmFsIEFydGljbGUiPjE3PC9yZWYtdHlwZT48Y29u
dHJpYnV0b3JzPjxhdXRob3JzPjxhdXRob3I+V2lsc29uLCBTYW5kcmEgUi48L2F1dGhvcj48YXV0
aG9yPlJhbmQsIEN5bnRoaWEgUy48L2F1dGhvcj48YXV0aG9yPkNhYmFuYSwgTWljaGFlbCBELjwv
YXV0aG9yPjxhdXRob3I+Rm9nZ3MsIE1pY2hhZWwgQi48L2F1dGhvcj48YXV0aG9yPkhhbHRlcm1h
biwgSmlsbCBTLjwvYXV0aG9yPjxhdXRob3I+T2xzb24sIEx5bm48L2F1dGhvcj48YXV0aG9yPlZv
bGxtZXIsIFdpbGxpYW0gTS48L2F1dGhvcj48YXV0aG9yPldyaWdodCwgUm9zYWxpbmQgSi48L2F1
dGhvcj48YXV0aG9yPlRhZ2dhcnQsIFZpcmdpbmlhPC9hdXRob3I+PC9hdXRob3JzPjwvY29udHJp
YnV0b3JzPjx0aXRsZXM+PHRpdGxlPkFzdGhtYSBvdXRjb21lczogcXVhbGl0eSBvZiBsaWZlPC90
aXRsZT48c2Vjb25kYXJ5LXRpdGxlPlRoZSBKb3VybmFsIG9mIGFsbGVyZ3kgYW5kIGNsaW5pY2Fs
IGltbXVub2xvZ3k8L3NlY29uZGFyeS10aXRsZT48YWx0LXRpdGxlPkogQWxsZXJneSBDbGluIElt
bXVub2w8L2FsdC10aXRsZT48L3RpdGxlcz48cGVyaW9kaWNhbD48ZnVsbC10aXRsZT5UaGUgSm91
cm5hbCBvZiBhbGxlcmd5IGFuZCBjbGluaWNhbCBpbW11bm9sb2d5PC9mdWxsLXRpdGxlPjwvcGVy
aW9kaWNhbD48YWx0LXBlcmlvZGljYWw+PGZ1bGwtdGl0bGU+SiBBbGxlcmd5IENsaW4gSW1tdW5v
bDwvZnVsbC10aXRsZT48L2FsdC1wZXJpb2RpY2FsPjxwYWdlcz5TODgtUzEyMzwvcGFnZXM+PHZv
bHVtZT4xMjk8L3ZvbHVtZT48bnVtYmVyPjMgU3VwcGw8L251bWJlcj48a2V5d29yZHM+PGtleXdv
cmQ+QWRvbGVzY2VudDwva2V5d29yZD48a2V5d29yZD5BZHVsdDwva2V5d29yZD48a2V5d29yZD5B
c3RobWEvcGh5c2lvcGF0aG9sb2d5Lypwc3ljaG9sb2d5L3RoZXJhcHk8L2tleXdvcmQ+PGtleXdv
cmQ+Q2hpbGQ8L2tleXdvcmQ+PGtleXdvcmQ+SGVhbHRoIFN0YXR1cyBJbmRpY2F0b3JzPC9rZXl3
b3JkPjxrZXl3b3JkPkh1bWFuczwva2V5d29yZD48a2V5d29yZD5Qc3ljaG9tZXRyaWNzPC9rZXl3
b3JkPjxrZXl3b3JkPipRdWFsaXR5IG9mIExpZmU8L2tleXdvcmQ+PGtleXdvcmQ+U3VydmV5cyBh
bmQgUXVlc3Rpb25uYWlyZXM8L2tleXdvcmQ+PC9rZXl3b3Jkcz48ZGF0ZXM+PHllYXI+MjAxMjwv
eWVhcj48L2RhdGVzPjxpc2JuPjEwOTctNjgyNSYjeEQ7MDA5MS02NzQ5PC9pc2JuPjxhY2Nlc3Np
b24tbnVtPjIyMzg2NTExPC9hY2Nlc3Npb24tbnVtPjx1cmxzPjxyZWxhdGVkLXVybHM+PHVybD5o
dHRwczovL3B1Ym1lZC5uY2JpLm5sbS5uaWguZ292LzIyMzg2NTExPC91cmw+PHVybD5odHRwczov
L3d3dy5uY2JpLm5sbS5uaWguZ292L3BtYy9hcnRpY2xlcy9QTUM0MjY5Mzc1LzwvdXJsPjwvcmVs
YXRlZC11cmxzPjwvdXJscz48ZWxlY3Ryb25pYy1yZXNvdXJjZS1udW0+MTAuMTAxNi9qLmphY2ku
MjAxMS4xMi45ODg8L2VsZWN0cm9uaWMtcmVzb3VyY2UtbnVtPjxyZW1vdGUtZGF0YWJhc2UtbmFt
ZT5QdWJNZWQ8L3JlbW90ZS1kYXRhYmFzZS1uYW1lPjxsYW5ndWFnZT5lbmc8L2xhbmd1YWdlPjwv
cmVjb3JkPjwvQ2l0ZT48L0VuZE5vdGU+
</w:fldData>
        </w:fldChar>
      </w:r>
      <w:r w:rsidR="000252C6">
        <w:instrText xml:space="preserve"> ADDIN EN.CITE.DATA </w:instrText>
      </w:r>
      <w:r w:rsidR="000252C6">
        <w:fldChar w:fldCharType="end"/>
      </w:r>
      <w:r w:rsidR="00D42ABE">
        <w:fldChar w:fldCharType="separate"/>
      </w:r>
      <w:r w:rsidR="002A7CE4" w:rsidRPr="002A7CE4">
        <w:rPr>
          <w:noProof/>
          <w:vertAlign w:val="superscript"/>
        </w:rPr>
        <w:t>15-20</w:t>
      </w:r>
      <w:r w:rsidR="00D42ABE">
        <w:fldChar w:fldCharType="end"/>
      </w:r>
      <w:r w:rsidR="00D1623E">
        <w:t xml:space="preserve"> for outcome measurement instruments for asthma are the </w:t>
      </w:r>
      <w:r w:rsidR="00D1623E" w:rsidRPr="00D1623E">
        <w:rPr>
          <w:i/>
          <w:iCs/>
        </w:rPr>
        <w:t>status quo</w:t>
      </w:r>
      <w:r w:rsidR="00D1623E">
        <w:t xml:space="preserve"> for clinical practice and research, yet </w:t>
      </w:r>
      <w:r w:rsidR="00E35423">
        <w:t xml:space="preserve">there is no consensus on </w:t>
      </w:r>
      <w:r w:rsidR="00BB17E1">
        <w:t xml:space="preserve">which outcome measures are important to patients with severe asthma and have robust psychometric properties in this population. </w:t>
      </w:r>
      <w:r w:rsidR="00017320">
        <w:t xml:space="preserve">Further, </w:t>
      </w:r>
      <w:r w:rsidR="00017320">
        <w:rPr>
          <w:rFonts w:ascii="Calibri" w:eastAsia="Times New Roman" w:hAnsi="Calibri"/>
          <w:lang w:eastAsia="zh-CN"/>
        </w:rPr>
        <w:t>g</w:t>
      </w:r>
      <w:r w:rsidR="00017320" w:rsidRPr="00037A9D">
        <w:rPr>
          <w:rFonts w:ascii="Calibri" w:eastAsia="Times New Roman" w:hAnsi="Calibri"/>
          <w:lang w:eastAsia="zh-CN"/>
        </w:rPr>
        <w:t>uid</w:t>
      </w:r>
      <w:r w:rsidR="00017320">
        <w:rPr>
          <w:rFonts w:ascii="Calibri" w:eastAsia="Times New Roman" w:hAnsi="Calibri"/>
          <w:lang w:eastAsia="zh-CN"/>
        </w:rPr>
        <w:t xml:space="preserve">elines recommend the implementation of </w:t>
      </w:r>
      <w:bookmarkStart w:id="2" w:name="_Hlk104828500"/>
      <w:r w:rsidR="00017320">
        <w:rPr>
          <w:rFonts w:ascii="Calibri" w:eastAsia="Times New Roman" w:hAnsi="Calibri"/>
          <w:lang w:eastAsia="zh-CN"/>
        </w:rPr>
        <w:t>patient</w:t>
      </w:r>
      <w:r w:rsidR="00B163ED">
        <w:rPr>
          <w:rFonts w:ascii="Calibri" w:eastAsia="Times New Roman" w:hAnsi="Calibri"/>
          <w:lang w:eastAsia="zh-CN"/>
        </w:rPr>
        <w:t>-</w:t>
      </w:r>
      <w:r w:rsidR="00017320">
        <w:rPr>
          <w:rFonts w:ascii="Calibri" w:eastAsia="Times New Roman" w:hAnsi="Calibri"/>
          <w:lang w:eastAsia="zh-CN"/>
        </w:rPr>
        <w:t xml:space="preserve">reported outcome measures (PROMs) </w:t>
      </w:r>
      <w:bookmarkEnd w:id="2"/>
      <w:r w:rsidR="00017320">
        <w:rPr>
          <w:rFonts w:ascii="Calibri" w:eastAsia="Times New Roman" w:hAnsi="Calibri"/>
          <w:lang w:eastAsia="zh-CN"/>
        </w:rPr>
        <w:t xml:space="preserve">capturing domains such as </w:t>
      </w:r>
      <w:r w:rsidR="00017320" w:rsidRPr="005E3C60">
        <w:rPr>
          <w:rFonts w:ascii="Calibri" w:eastAsia="Times New Roman" w:hAnsi="Calibri"/>
          <w:lang w:eastAsia="zh-CN"/>
        </w:rPr>
        <w:t>QoL</w:t>
      </w:r>
      <w:r w:rsidR="000E265B" w:rsidRPr="005E3C60">
        <w:rPr>
          <w:rFonts w:ascii="Calibri" w:eastAsia="Times New Roman" w:hAnsi="Calibri"/>
          <w:lang w:eastAsia="zh-CN"/>
        </w:rPr>
        <w:t xml:space="preserve"> </w:t>
      </w:r>
      <w:r w:rsidR="00316666" w:rsidRPr="005E3C60">
        <w:rPr>
          <w:rFonts w:ascii="Calibri" w:eastAsia="Times New Roman" w:hAnsi="Calibri"/>
          <w:lang w:eastAsia="zh-CN"/>
        </w:rPr>
        <w:t>and</w:t>
      </w:r>
      <w:r w:rsidR="00017320" w:rsidRPr="005E3C60">
        <w:rPr>
          <w:rFonts w:ascii="Calibri" w:eastAsia="Times New Roman" w:hAnsi="Calibri"/>
          <w:lang w:eastAsia="zh-CN"/>
        </w:rPr>
        <w:t xml:space="preserve"> asthma</w:t>
      </w:r>
      <w:r w:rsidR="00316666" w:rsidRPr="005E3C60">
        <w:rPr>
          <w:rFonts w:ascii="Calibri" w:eastAsia="Times New Roman" w:hAnsi="Calibri"/>
          <w:lang w:eastAsia="zh-CN"/>
        </w:rPr>
        <w:t xml:space="preserve"> control</w:t>
      </w:r>
      <w:r w:rsidR="00017320" w:rsidRPr="005E3C60">
        <w:rPr>
          <w:rFonts w:ascii="Calibri" w:eastAsia="Times New Roman" w:hAnsi="Calibri"/>
          <w:lang w:eastAsia="zh-CN"/>
        </w:rPr>
        <w:t xml:space="preserve"> </w:t>
      </w:r>
      <w:r w:rsidR="004A766A">
        <w:rPr>
          <w:rFonts w:ascii="Calibri" w:eastAsia="Times New Roman" w:hAnsi="Calibri"/>
          <w:lang w:eastAsia="zh-CN"/>
        </w:rPr>
        <w:t>to</w:t>
      </w:r>
      <w:r w:rsidR="00017320" w:rsidRPr="005E3C60">
        <w:rPr>
          <w:rFonts w:ascii="Calibri" w:eastAsia="Times New Roman" w:hAnsi="Calibri"/>
          <w:lang w:eastAsia="zh-CN"/>
        </w:rPr>
        <w:t xml:space="preserve"> evaluat</w:t>
      </w:r>
      <w:r w:rsidR="004A766A">
        <w:rPr>
          <w:rFonts w:ascii="Calibri" w:eastAsia="Times New Roman" w:hAnsi="Calibri"/>
          <w:lang w:eastAsia="zh-CN"/>
        </w:rPr>
        <w:t>e</w:t>
      </w:r>
      <w:r w:rsidR="00017320" w:rsidRPr="00037A9D">
        <w:rPr>
          <w:rFonts w:ascii="Calibri" w:eastAsia="Times New Roman" w:hAnsi="Calibri"/>
          <w:lang w:eastAsia="zh-CN"/>
        </w:rPr>
        <w:t xml:space="preserve"> treatment response</w:t>
      </w:r>
      <w:r w:rsidR="00017320">
        <w:rPr>
          <w:rFonts w:ascii="Calibri" w:eastAsia="Times New Roman" w:hAnsi="Calibri"/>
          <w:lang w:eastAsia="zh-CN"/>
        </w:rPr>
        <w:t>, but do not propose specific instruments</w:t>
      </w:r>
      <w:r w:rsidR="00017320" w:rsidRPr="00037A9D">
        <w:rPr>
          <w:rFonts w:ascii="Calibri" w:eastAsia="Times New Roman" w:hAnsi="Calibri"/>
          <w:lang w:eastAsia="zh-CN"/>
        </w:rPr>
        <w:fldChar w:fldCharType="begin">
          <w:fldData xml:space="preserve">PEVuZE5vdGU+PENpdGU+PEF1dGhvcj5Ib2xndWluPC9BdXRob3I+PFllYXI+MjAyMDwvWWVhcj48
UmVjTnVtPjE1MjwvUmVjTnVtPjxEaXNwbGF5VGV4dD48c3R5bGUgZmFjZT0ic3VwZXJzY3JpcHQi
PjIxPC9zdHlsZT48L0Rpc3BsYXlUZXh0PjxyZWNvcmQ+PHJlYy1udW1iZXI+MTUyPC9yZWMtbnVt
YmVyPjxmb3JlaWduLWtleXM+PGtleSBhcHA9IkVOIiBkYi1pZD0ieHNlOXNzOXQ4YTk5ZHVlcnZ4
aHhld2Y1MGVzczJlYWV6end2IiB0aW1lc3RhbXA9IjE2NTI3OTYzMjUiPjE1Mjwva2V5PjwvZm9y
ZWlnbi1rZXlzPjxyZWYtdHlwZSBuYW1lPSJKb3VybmFsIEFydGljbGUiPjE3PC9yZWYtdHlwZT48
Y29udHJpYnV0b3JzPjxhdXRob3JzPjxhdXRob3I+SG9sZ3VpbiwgRjwvYXV0aG9yPjxhdXRob3I+
Q2FyZGV0LCBKIEM8L2F1dGhvcj48YXV0aG9yPkNodW5nLCBLIEY8L2F1dGhvcj48YXV0aG9yPkRp
dmVyLCBTLjwvYXV0aG9yPjxhdXRob3I+RmVycmVpcmEsIEQuIFMuPC9hdXRob3I+PGF1dGhvcj5G
aXR6cGF0cmljaywgQS48L2F1dGhvcj48YXV0aG9yPkdhZ2EsIE0uPC9hdXRob3I+PGF1dGhvcj5L
ZWxsZXJtZXllciwgTC48L2F1dGhvcj48YXV0aG9yPktodXJhbmEsIFMuPC9hdXRob3I+PGF1dGhv
cj5LbmlnaHQsIFMuPC9hdXRob3I+PGF1dGhvcj5NY0RvbmFsZCwgVi4gTS48L2F1dGhvcj48YXV0
aG9yPk1vcmdhbiwgUi4gTC48L2F1dGhvcj48YXV0aG9yPk9ydGVnYSwgVi4gRS48L2F1dGhvcj48
YXV0aG9yPlJpZ2F1LCBELjwvYXV0aG9yPjxhdXRob3I+U3ViYmFyYW8sIFAuPC9hdXRob3I+PGF1
dGhvcj5Ub25pYSwgVC48L2F1dGhvcj48YXV0aG9yPkFkY29jaywgSS4gTS48L2F1dGhvcj48YXV0
aG9yPkJsZWVja2VyLCBFLiBSLjwvYXV0aG9yPjxhdXRob3I+QnJpZ2h0bGluZywgQy48L2F1dGhv
cj48YXV0aG9yPkJvdWxldCwgTC4gUC48L2F1dGhvcj48YXV0aG9yPkNhYmFuYSwgTS48L2F1dGhv
cj48YXV0aG9yPkNhc3RybywgTS48L2F1dGhvcj48YXV0aG9yPkNoYW5leiwgUC48L2F1dGhvcj48
YXV0aG9yPkN1c3RvdmljLCBBLjwvYXV0aG9yPjxhdXRob3I+RGp1a2Fub3ZpYywgUi48L2F1dGhv
cj48YXV0aG9yPkZyZXksIFUuPC9hdXRob3I+PGF1dGhvcj5GcmFua2Vtw7ZsbGUsIEIuPC9hdXRo
b3I+PGF1dGhvcj5HaWJzb24sIFAuPC9hdXRob3I+PGF1dGhvcj5IYW1lcmxpam5jaywgRC48L2F1
dGhvcj48YXV0aG9yPkphcmpvdXIsIE4uPC9hdXRob3I+PGF1dGhvcj5Lb25ubywgUy48L2F1dGhv
cj48YXV0aG9yPlNoZW4sIEguPC9hdXRob3I+PGF1dGhvcj5WaXRhcnksIEMuPC9hdXRob3I+PGF1
dGhvcj5CdXNoLCBBLjwvYXV0aG9yPjwvYXV0aG9ycz48L2NvbnRyaWJ1dG9ycz48YXV0aC1hZGRy
ZXNzPlB1bG1vbmFyeSBTY2llbmNlcyBhbmQgQ3JpdGljYWwgQ2FyZSBNZWRpY2luZSwgVW5pdmVy
c2l0eSBvZiBDb2xvcmFkbywgRGVudmVyLCBDTywgVVNBIGZlcm5hbmRvLmhvbGd1aW5AdWNkZW52
ZXIuZWR1LiYjeEQ7Ri4gSG9sZ3VpbiBpcyBBVFMgY28tY2hhaXIuJiN4RDtBbGxlcmd5IGFuZCBJ
bW11bm9sb2d5LCBVbml2ZXJzaXR5IG9mIFNvdXRoIEZsb3JpZGEsIFRhbXBhLCBGTCwgVVNBLiYj
eEQ7RXhwZXJpbWVudGFsIFN0dWRpZXMgTWVkaWNpbmUsIE5hdGlvbmFsIEhlYXJ0IGFuZCBMdW5n
IEluc3RpdHV0ZSwgSW1wZXJpYWwgQ29sbGVnZSBMb25kb24sIExvbmRvbiwgVUsuJiN4RDtSZXNw
aXJhdG9yeSBCaW9tZWRpY2FsIFVuaXQsIFVuaXZlcnNpdHkgb2YgTGVpY2VzdGVyLCBMZWljZXN0
ZXIsIFVLLiYjeEQ7QWxlcmdpYSBlIEltdW5vbG9naWEsIENvbXBsZXhvIEhvc3BpdGFsIGRlIENs
aW5pY2FzLCBVbml2ZXJzaWRhZGUgRmVkZXJhbCBkbyBQYXJhbmEsIEN1cml0aWJhLCBCcmF6aWwu
JiN4RDtTY2hvb2wgb2YgUHVibGljIEhlYWx0aCBhbmQgUHJldmVudGl2ZSBNZWRpY2luZSwgTW9u
YXNoIFVuaXZlcnNpdHksIE1lbGJvdXJuZSwgQXVzdHJhbGlhLiYjeEQ7RGl2aXNpb24gb2YgUHVs
bW9ub2xvZ3kgQWxsZXJneS9JbW11bm9sb2d5LCBDeXN0aWMgRmlicm9zaXMgYW5kIFNsZWVwLCBF
bW9yeSBVbml2ZXJzaXR5LCBBdGxhbnRhLCBHQSwgVVNBLiYjeEQ7UmVzcGlyYXRvcnkgTWVkaWNp
bmUgRGVwdCBhbmQgQXN0aG1hIENlbnRyZSwgQXRoZW5zIENoZXN0IEhvc3BpdGFsLCBBdGhlbnMs
IEdyZWVjZS4mI3hEO0Jpb21lZGljYWwgTGlicmFyeSwgTmF0aW9uYWwgSmV3aXNoIEhlYWx0aCwg
RGVudmVyLCBDTywgVVNBLiYjeEQ7UHVsbW9uYXJ5IERpc2Vhc2VzIGFuZCBDcml0aWNhbCBDYXJl
LCBVbml2ZXJzaXR5IG9mIFJvY2hlc3RlciwgUm9jaGVzdGVyLCBOWSwgVVNBLiYjeEQ7U2Nob29s
IG9mIE51cnNpbmcsIFVuaXZlcnNpdHkgb2YgTmV3Y2FzdGxlLCBOZXdjYXN0bGUsIEF1c3RyYWxp
YS4mI3hEO0hlYWx0aCBSZXNlYXJjaCBNZXRob2RzLCBFdmlkZW5jZSBhbmQgSW1wYWN0LCBNY01h
c3RlciBVbml2ZXJzaXR5LCBIYW1pbHRvbiwgT04sIENhbmFkYS4mI3hEO1B1bG1vbmFyeSwgQ3Jp
dGljYWwgQ2FyZSwgQWxsZXJneSBhbmQgSW1tdW5vbG9naWMgRGlzZWFzZXMsIFdha2UgRm9yZXN0
IFNjaG9vbCBvZiBNZWRpY2luZSwgV2luc3Rvbi1TYWxlbSwgTkMsIFVTQS4mI3hEO0liZXJvYW1l
cmljYW4gQ29jaHJhbmUgQ2VudHJlLCBCYXJjZWxvbmEsIFNwYWluLiYjeEQ7RGVwdCBvZiBQZWRp
YXRyaWNzLCBTaWNrS2lkcywgVG9yb250bywgT04sIENhbmFkYS4mI3hEO0luc3RpdHV0ZSBvZiBT
b2NpYWwgYW5kIFByZXZlbnRpdmUgTWVkaWNpbmUsIFVuaXZlcnNpdHkgb2YgQmVybiwgQmVybiwg
U3dpdHplcmxhbmQuJiN4RDtNb2xlY3VsYXIgQ2VsbCBCaW9sb2d5IEdyb3VwLCBOYXRpb25hbCBI
ZWFydCBhbmQgTHVuZyBJbnN0aXR1dGUsIEltcGVyaWFsIENvbGxlZ2Ugb2YgTG9uZG9uLCBMb25k
b24sIFVLLiYjeEQ7RGl2aXNpb24gb2YgR2VuZXRpY3MsIEdlbm9taWNzIGFuZCBQcmVjaXNpb24g
TWVkaWNpbmUsIFVuaXZlcnNpdHkgb2YgQXJpem9uYSwgVHVjc29uLCBBWiwgVVNBLiYjeEQ7RGVw
dCBvZiBSZXNwaXJhdG9yeSBTY2llbmNlcywgVW5pdmVyc2l0eSBvZiBMZWljZXN0ZXIsIExlaWNl
c3RlciwgVUsuJiN4RDtSZXNwaXJhdG9yeSBNZWRpY2luZSwgTGF2YWwgVW5pdmVyc2l0eSwgUXVl
YmVjLCBRQywgQ2FuYWRhLiYjeEQ7RGl2aXNpb24gb2YgR2VuZXJhbCBQZWRpYXRyaWNzLCBVbml2
ZXJzaXR5IG9mIENhbGlmb3JuaWEgU2FuIEZyYW5jaXNjbywgU2FuIEZyYW5jaXNjbywgQ0EsIFVT
QS4mI3hEO0RpdmlzaW9uIG9mIFB1bG1vbmFyeSBhbmQgQ3JpdGljYWwgQ2FyZSBNZWRpY2luZSwg
V2FzaGluZ3RvbiBVbml2ZXJzaXR5LCBTdCBMb3VpcywgTU8sIFVTQS4mI3hEO0RlcHQgb2YgUmVz
cGlyYXRvcnkgRGlzZWFzZXMsIFVuaXZlcnNpdHkgb2YgQWl4LU1hcnNlaWxsZSwgTWFyc2VpbGxl
LCBGcmFuY2UuJiN4RDtQYWVkaWF0cmljIEFsbGVyZ3ksIE5hdGlvbmFsIEhlYXJ0IGFuZCBMdW5n
IEluc3RpdHV0ZSwgSW1wZXJpYWwgQ29sbGVnZSBvZiBMb25kb24sIExvbmRvbiwgVUsuJiN4RDtS
ZXNwaXJhdG9yeSBCaW9tZWRpY2FsIFJlc2VhcmNoLCBVbml2ZXJzaXR5IG9mIFNvdXRoYW1wdG9u
LCBTb3V0aGFtcHRvbiwgVUsuJiN4RDtEZXB0IG9mIFBlZGlhdHJpY3MsIFVuaXZlcnNpdHkgQ2hp
bGRyZW4mYXBvcztzIEhvc3BpdGFsLCBCYXNlbCwgU3dpdHplcmxhbmQuJiN4RDtFdXJvcGVhbiBM
dW5nIEZvdW5kYXRpb24sIExhdXNhbm5lLCBTd2l0emVybGFuZC4mI3hEO1NjaG9vbCBvZiBNZWRp
Y2luZSBhbmQgUHVibGljIEhlYWx0aCwgVW5pdmVyc2l0eSBvZiBOZXdjYXN0bGUsIE5ld2Nhc3Rs
ZSwgQXVzdHJhbGlhLiYjeEQ7RGl2aXNpb24gb2YgUHVsbW9uYXJ5IGFuZCBDcml0aWNhbCBDYXJl
LCBVbml2ZXJzaXR5IG9mIFdpc2NvbnNpbiwgTWFkaXNvbiwgV0ksIFVTQS4mI3hEO0RlcHQgb2Yg
UmVzcGlyYXRvcnkgTWVkaWNpbmUsIEZhY3VsdHkgb2YgTWVkaWNpbmUgYW5kIEdyYWR1YXRlIFNj
aG9vbCBvZiBNZWRpY2luZSwgSG9ra2FpZG8gVW5pdmVyc2l0eSwgSG9ra2FpZG8sIEphcGFuLiYj
eEQ7RGVwdCBvZiBSZXNwaXJhdG9yeSBhbmQgQ3JpdGljYWwgQ2FyZSBNZWRpY2luZSwgVGhlIFNl
Y29uZCBBZmZpbGlhdGVkIEhvc3BpdGFsIG9mIFpoZWppYW5nIFVuaXZlcnNpdHkgU2Nob29sIG9m
IE1lZGljaW5lLCBIYW5nemhvdSwgQ2hpbmEuJiN4RDtBc3RobWEgSW5zdGl0dXRlLCBVbml2ZXJz
aXR5IG9mIFBpdHRzYnVyZ2gsIFBpdHRzYnVyZ2gsIFBBLCBVU0EuJiN4RDtEZXB0IG9mIFBhZWRp
YXRyaWNzLCBJbXBlcmlhbCBDb2xsZWdlIExvbmRvbiwgTmF0aW9uYWwgSGVhcnQgYW5kIEx1bmcg
SW5zdGl0dXRlLCBMb25kb24sIFVLLiYjeEQ7QS4gQnVzaCBpcyBFUlMgY28tY2hhaXIuPC9hdXRo
LWFkZHJlc3M+PHRpdGxlcz48dGl0bGU+TWFuYWdlbWVudCBvZiBzZXZlcmUgYXN0aG1hOiBhIEV1
cm9wZWFuIFJlc3BpcmF0b3J5IFNvY2lldHkvQW1lcmljYW4gVGhvcmFjaWMgU29jaWV0eSBndWlk
ZWxpbmU8L3RpdGxlPjxzZWNvbmRhcnktdGl0bGU+RXVyIFJlc3BpciBKPC9zZWNvbmRhcnktdGl0
bGU+PC90aXRsZXM+PHBlcmlvZGljYWw+PGZ1bGwtdGl0bGU+RXVyIFJlc3BpciBKPC9mdWxsLXRp
dGxlPjwvcGVyaW9kaWNhbD48dm9sdW1lPjU1PC92b2x1bWU+PG51bWJlcj4xPC9udW1iZXI+PGVk
aXRpb24+MjAxOS8wOS8yOTwvZWRpdGlvbj48a2V5d29yZHM+PGtleXdvcmQ+QWRvbGVzY2VudDwv
a2V5d29yZD48a2V5d29yZD5BZHJlbmFsIENvcnRleCBIb3Jtb25lcy90aGVyYXBldXRpYyB1c2U8
L2tleXdvcmQ+PGtleXdvcmQ+QWR1bHQ8L2tleXdvcmQ+PGtleXdvcmQ+KkFzdGhtYS9kcnVnIHRo
ZXJhcHk8L2tleXdvcmQ+PGtleXdvcmQ+RW9zaW5vcGhpbHM8L2tleXdvcmQ+PGtleXdvcmQ+RXho
YWxhdGlvbjwva2V5d29yZD48a2V5d29yZD5IdW1hbnM8L2tleXdvcmQ+PGtleXdvcmQ+Tml0cmlj
IE94aWRlL2FuYWx5c2lzPC9rZXl3b3JkPjxrZXl3b3JkPlVuaXRlZCBTdGF0ZXM8L2tleXdvcmQ+
PGtleXdvcmQ+Si5DLiBDYXJkZXQgaGFzIG5vdGhpbmcgdG8gZGlzY2xvc2UuIENvbmZsaWN0IG9m
IGludGVyZXN0OiBLLkYuIENodW5nIGhhczwva2V5d29yZD48a2V5d29yZD5yZWNlaXZlZCBob25v
cmFyaWEgZm9yIHBhcnRpY2lwYXRpbmcgaW4gYWR2aXNvcnkgYm9hcmQgbWVldGluZ3Mgb2Y8L2tl
eXdvcmQ+PGtleXdvcmQ+R2xheG9TbWl0aEtsaW5lLCBBc3RyYVplbmVjYSwgTm92YXJ0aXMsIE1l
cmNrLCBCb2VocmluZ2VyIEluZ2VsaGVpbSwgNEQgUGhhcm1hLDwva2V5d29yZD48a2V5d29yZD5Q
aWVyaXMgYW5kIFRldmEgcmVnYXJkaW5nIHRyZWF0bWVudHMgZm9yIGFzdGhtYSwgY291Z2ggYW5k
IGNocm9uaWMgb2JzdHJ1Y3RpdmU8L2tleXdvcmQ+PGtleXdvcmQ+cHVsbW9uYXJ5IGRpc2Vhc2Ug
YW5kIGhhcyBhbHNvIGJlZW4gcmVtdW5lcmF0ZWQgZm9yIHNwZWFraW5nIGVuZ2FnZW1lbnRzLjwv
a2V5d29yZD48a2V5d29yZD5Db25mbGljdCBvZiBpbnRlcmVzdDogUy4gRGl2ZXIgaGFzIG5vdGhp
bmcgdG8gZGlzY2xvc2UuIENvbmZsaWN0IG9mIGludGVyZXN0Ojwva2V5d29yZD48a2V5d29yZD5E
LlMuIEZlcnJlaXJhIHJlcG9ydHMgZmVsbG93c2hpcCBNVEYgMjAxNS0wMiBmcm9tIHRoZSBFdXJv
cGVhbiBSZXNwaXJhdG9yeTwva2V5d29yZD48a2V5d29yZD5Tb2NpZXR5LCBkdXJpbmcgdGhlIGNv
bmR1Y3Qgb2YgdGhlIHN0dWR5LiBDb25mbGljdCBvZiBpbnRlcmVzdDogQS4gRml0enBhdHJpY2s8
L2tleXdvcmQ+PGtleXdvcmQ+aGFzIG5vdGhpbmcgdG8gZGlzY2xvc2UuIENvbmZsaWN0IG9mIGlu
dGVyZXN0OiBNLiBHYWdhIHJlcG9ydHMgZ3JhbnRzIGFuZDwva2V5d29yZD48a2V5d29yZD5wZXJz
b25hbCBmZWVzIGZyb20gQXN0cmFaZW5lY2EgYW5kIENoaWVzaSwgZ3JhbnRzIGZyb20gTm92YXJ0
aXMsIE1lbmFyaW5pIGFuZDwva2V5d29yZD48a2V5d29yZD5FbHBlbiwgcGVyc29uYWwgZmVlcyBm
cm9tIE1TRCBhbmQgQk1TLCBvdXRzaWRlIHRoZSBzdWJtaXR0ZWQgd29yay4gQ29uZmxpY3Qgb2Y8
L2tleXdvcmQ+PGtleXdvcmQ+aW50ZXJlc3Q6IEwuIEtlbGxlcm1leWVyIGhhcyBub3RoaW5nIHRv
IGRpc2Nsb3NlLiBDb25mbGljdCBvZiBpbnRlcmVzdDogUy48L2tleXdvcmQ+PGtleXdvcmQ+S2h1
cmFuYSByZXBvcnRzIGdyYW50cyBmcm9tIEdsYXhvU21pdGhLbGluZSBhbmQgU2Fub2ZpLCBvdXRz
aWRlIHRoZSBzdWJtaXR0ZWQ8L2tleXdvcmQ+PGtleXdvcmQ+d29yay4gQ29uZmxpY3Qgb2YgaW50
ZXJlc3Q6IFMuIEtuaWdodCBoYXMgbm90aGluZyB0byBkaXNjbG9zZS4gQ29uZmxpY3Qgb2Y8L2tl
eXdvcmQ+PGtleXdvcmQ+aW50ZXJlc3Q6IFYuTS4gTWNEb25hbGQgcmVwb3J0cyBncmFudHMgZnJv
bSBHbGF4b1NtaXRoS2xpbmUsIGdyYW50cyBhbmQgcGVyc29uYWw8L2tleXdvcmQ+PGtleXdvcmQ+
ZmVlcyBmb3IgbGVjdHVyZXMgZnJvbSBBc3RyYVplbmVjYSwgcGVyc29uYWwgZmVlcyBmb3IgZWR1
Y2F0aW9uYWwgc3RlZXJpbmc8L2tleXdvcmQ+PGtleXdvcmQ+Y29tbWl0dGVlIHdvcmsgZnJvbSBN
ZW5hcmluaSwgb3V0c2lkZSB0aGUgc3VibWl0dGVkIHdvcmsuIENvbmZsaWN0IG9mIGludGVyZXN0
Ojwva2V5d29yZD48a2V5d29yZD5SLkwuIE1vcmdhbiBoYXMgbm90aGluZyB0byBkaXNjbG9zZS4g
Q29uZmxpY3Qgb2YgaW50ZXJlc3Q6IFYuRS4gT3J0ZWdhIGhhczwva2V5d29yZD48a2V5d29yZD5u
b3RoaW5nIHRvIGRpc2Nsb3NlLiBDb25mbGljdCBvZiBpbnRlcmVzdDogRC4gUmlnYXUgYWN0cyBh
cyBhIEV1cm9wZWFuPC9rZXl3b3JkPjxrZXl3b3JkPlJlc3BpcmF0b3J5IFNvY2lldHkgbWV0aG9k
b2xvZ2lzdC4gQ29uZmxpY3Qgb2YgaW50ZXJlc3Q6IFAuIFN1YmJhcmFvIGhhcyBub3RoaW5nPC9r
ZXl3b3JkPjxrZXl3b3JkPnRvIGRpc2Nsb3NlLiBDb25mbGljdCBvZiBpbnRlcmVzdDogVC4gVG9u
aWEgYWN0cyBhcyBhIEV1cm9wZWFuIFJlc3BpcmF0b3J5PC9rZXl3b3JkPjxrZXl3b3JkPlNvY2ll
dHkgbWV0aG9kb2xvZ2lzdC4gQ29uZmxpY3Qgb2YgaW50ZXJlc3Q6IEkuTS4gQWRjb2NrIGhhcyBu
b3RoaW5nIHRvIGRpc2Nsb3NlLjwva2V5d29yZD48a2V5d29yZD5Db25mbGljdCBvZiBpbnRlcmVz
dDogRS5SLiBCbGVlY2tlciB1bmRlcnRha2VuIGNsaW5pY2FsIHRyaWFscyB0aHJvdWdoIGhpczwv
a2V5d29yZD48a2V5d29yZD5lbXBsb3llciwgV2FrZSBGb3Jlc3QgU2Nob29sIG9mIE1lZGljaW5l
IGFuZCBVbml2ZXJzaXR5IG9mIEFyaXpvbmEsIGZvcjwva2V5d29yZD48a2V5d29yZD5Bc3RyYVpl
bmVjYSwgTWVkSW1tdW5lLCBCb2VocmluZ2VyIEluZ2VsaGVpbSwgR2VuZW50ZWNoLCBKb2huc29u
IGFuZCBKb2huc29uPC9rZXl3b3JkPjxrZXl3b3JkPihKYW5zc2VuKSwgTm92YXJ0aXMsIFJlZ2Vu
ZXJvbiBhbmQgU2Fub2ZpIEdlbnp5bWUsIGFuZCBoYXMgYWxzbyBzZXJ2ZWQgYXMgYSBwYWlkPC9r
ZXl3b3JkPjxrZXl3b3JkPmNvbnN1bHRhbnQgZm9yIEFzdHJhWmVuZWNhLCBNZWRJbW11bmUsIEJv
ZWhyaW5nZXIgSW5nZWxoZWltLCBHbGF4b1NtaXRoS2xpbmUsPC9rZXl3b3JkPjxrZXl3b3JkPk5v
dmFydGlzLCBSZWdlbmVyb24gYW5kIFNhbm9maSBHZW56eW1lLCBvdXRzaWRlIHRoZSBzdWJtaXR0
ZWQgd29yay4gQ29uZmxpY3Qgb2Y8L2tleXdvcmQ+PGtleXdvcmQ+aW50ZXJlc3Q6IEMuIEJyaWdo
dGxpbmcgcmVwb3J0cyBncmFudHMgYW5kIHBlcnNvbmFsIGZlZXMgZnJvbSBHbGF4b1NtaXRoS2xp
bmUsPC9rZXl3b3JkPjxrZXl3b3JkPk5vdmFydGlzLCBHZW5lbnRlY2gvUm9jaGUsIENoaWVzaSwg
NEQgUGhhcm1hLCBHbGVubWFyaywgQm9laHJpbmdlciBJbmdlbGhlaW0sPC9rZXl3b3JkPjxrZXl3
b3JkPk1vbG9naWMsIEdvc3NhbWVyIGFuZCBBc3RyYVplbmVjYS9NZWRJbW11bmUsIHBlcnNvbmFs
IGZlZXMgZnJvbSBTYW5vZmkvUmVnZW5lcm9uPC9rZXl3b3JkPjxrZXl3b3JkPmFuZCBUZXZhLCBv
dXRzaWRlIHRoZSBzdWJtaXR0ZWQgd29yay4gQ29uZmxpY3Qgb2YgaW50ZXJlc3Q6IEwtUC4gQm91
bGV0IHJlcG9ydHM8L2tleXdvcmQ+PGtleXdvcmQ+cmVzZWFyY2ggZ3JhbnRzIGZvciBwYXJ0aWNp
cGF0aW9uIGluIG11bHRpY2VudHJlIHN0dWRpZXMgZnJvbSBBc3RyYVplbmVjYSwgQm9zdG9uPC9r
ZXl3b3JkPjxrZXl3b3JkPlNjaWVudGlmaWMsIEdsYXhvU21pdGhLbGluZSwgSG9mZm1hbiBMYSBS
b2NoZSwgTm92YXJ0aXMsIE9ubyBQaGFybWEsIFNhbm9maSBhbmQ8L2tleXdvcmQ+PGtleXdvcmQ+
VGFrZWRhPC9rZXl3b3JkPjxrZXl3b3JkPnN1cHBvcnQgZm9yIHJlc2VhcmNoIHByb2plY3RzIHN1
Ym1pdHRlZCBieSB0aGUgaW52ZXN0aWdhdG9yIGZyb208L2tleXdvcmQ+PGtleXdvcmQ+QXN0cmFa
ZW5lY2EsIEJvZWhyaW5nZXIgSW5nZWxoZWltLCBHbGF4b1NtaXRoS2xpbmUsIE1lcmNrIGFuZCBU
YWtlZGE8L2tleXdvcmQ+PGtleXdvcmQ+Y29uc3VsdGluZzwva2V5d29yZD48a2V5d29yZD5hbmQg
YWR2aXNvcnkgYm9hcmQgd29yayBmb3IgQXN0cmFaZW5lY2EsIEdsYXhvU21pdGhLbGluZSwgTm92
YXJ0aXMgYW5kPC9rZXl3b3JkPjxrZXl3b3JkPk1ldGhhcGhhcm08L2tleXdvcmQ+PGtleXdvcmQ+
bm9ucHJvZml0IGdyYW50cyBmb3IgcHJvZHVjdGlvbiBvZiBlZHVjYXRpb25hbCBtYXRlcmlhbHMg
ZnJvbTwva2V5d29yZD48a2V5d29yZD5Bc3RyYVplbmVjYSwgQm9laHJpbmdlciBJbmdlbGhlaW0s
IEdsYXhvU21pdGhLbGluZSwgTWVyY2sgRnJvc3N0IGFuZCBOb3ZhcnRpczwva2V5d29yZD48a2V5
d29yZD5jb25mZXJlbmNlIGZlZXMgZnJvbSBBc3RyYVplbmVjYSwgR2xheG9TbWl0aEtsaW5lLCBN
ZXJjayBhbmQgTm92YXJ0aXM8L2tleXdvcmQ+PGtleXdvcmQ+c3VwcG9ydDwva2V5d29yZD48a2V5
d29yZD5mb3IgcGFydGljaXBhdGlvbiBpbiBjb25mZXJlbmNlcyBhbmQgbWVldGluZ3MgZnJvbSBO
b3ZhcnRpcyBhbmQgVGFrZWRhLiBDb25mbGljdDwva2V5d29yZD48a2V5d29yZD5vZiBpbnRlcmVz
dDogTS4gQ2FiYW5hIHJlcG9ydHMgcGVyc29uYWwgZmVlcyBmb3IgY29uc3VsdGFuY3kgZnJvbSBH
ZW5lbnRlY2ggYW5kPC9rZXl3b3JkPjxrZXl3b3JkPk5vdmFydGlzLCBvdXRzaWRlIHRoZSBzdWJt
aXR0ZWQgd29yay4gQ29uZmxpY3Qgb2YgaW50ZXJlc3Q6IE0uIENhc3RybyByZWNlaXZlczwva2V5
d29yZD48a2V5d29yZD51bml2ZXJzaXR5IGdyYW50IGZ1bmRpbmcgZnJvbSBOSUgsIEFtZXJpY2Fu
IEx1bmcgQXNzb2NpYXRpb24gYW5kIFBDT1JJPC9rZXl3b3JkPjxrZXl3b3JkPnJlY2VpdmVzPC9r
ZXl3b3JkPjxrZXl3b3JkPnBoYXJtYWNldXRpY2FsIGdyYW50IGZ1bmRpbmcgZnJvbSBBc3RyYVpl
bmVjYSwgQm9laHJpbmdlciBJbmdlbGhlaW0sIENoaWVzaSw8L2tleXdvcmQ+PGtleXdvcmQ+R2xh
eG9TbWl0aEtsaW5lLCBOb3ZhcnRpcyBhbmQgU2Fub2ZpLUF2ZW50aXM8L2tleXdvcmQ+PGtleXdv
cmQ+aXMgYSBjb25zdWx0YW50IGZvciBBdmlyYWdlbiw8L2tleXdvcmQ+PGtleXdvcmQ+Qm9zdG9u
IFNjaWVudGlmaWMsIEdlbmVudGVjaCwgTnV2YWlyYSwgTmV1dHJvbmljLCBUaGVyYWJyb24sIFRo
ZXJhdmFuY2UsIFZlY3R1cmEsPC9rZXl3b3JkPjxrZXl3b3JkPjREIFBoYXJtYSwgVklEQSwgTWFs
bGluY2tyb2R0LCBUZXZhIGFuZCBTYW5vZmktQXZlbnRpczwva2V5d29yZD48a2V5d29yZD5pcyBh
IHNwZWFrZXIgZm9yPC9rZXl3b3JkPjxrZXl3b3JkPkFzdHJhWmVuZWNhLCBCb2VocmluZ2VyIElu
Z2VsaGVpbSwgQm9zdG9uIFNjaWVudGlmaWMsIEdlbmVudGVjaCwgUmVnZW5lcm9uLDwva2V5d29y
ZD48a2V5d29yZD5TYW5vZmkgYW5kIFRldmE8L2tleXdvcmQ+PGtleXdvcmQ+YW5kIHJlY2VpdmVz
IHJveWFsdGllcyBmcm9tIEVsc2V2aWVyLiBDb25mbGljdCBvZiBpbnRlcmVzdDogUC48L2tleXdv
cmQ+PGtleXdvcmQ+Q2hhbmV6IGhhcyB1bmRlcnRha2VuIGNvbnN1bHRhbmN5IHNlcnZpY2VzIGZv
ciBCb2VocmluZ2VyIEluZ2VsaGVpbSw8L2tleXdvcmQ+PGtleXdvcmQ+R2xheG9TbWl0aEtsaW5l
LCBBc3RyYVplbmVjYSwgTm92YXJ0aXMsIFRldmEsIENoaWVzaSwgU2Fub2ZpIGFuZCBTTkNGLCBz
ZXJ2ZWQgb248L2tleXdvcmQ+PGtleXdvcmQ+YWR2aXNvcnkgYm9hcmRzIGZvciBCb2VocmluZ2Vy
IEluZ2VsaGVpbSwgR2xheG9TbWl0aEtsaW5lLCBBc3RyYVplbmVjYSwgTm92YXJ0aXMsPC9rZXl3
b3JkPjxrZXl3b3JkPlRldmEsIENoaWVzaSBhbmQgU2Fub2ZpLCByZWNlaXZlZCBsZWN0dXJlIGZl
ZXMgZnJvbSBHbGF4b1NtaXRoS2xpbmUsIEFzdHJhWmVuZWNhLDwva2V5d29yZD48a2V5d29yZD5O
b3ZhcnRpcywgVGV2YSwgQ2hpZXNpLCBCb3N0b24gU2NpZW50aWZpYyBhbmQgQUxLLCBhbmQgcmVj
ZWl2ZWQ8L2tleXdvcmQ+PGtleXdvcmQ+aW5kdXN0cnktc3BvbnNvcmVkIGdyYW50cyBmcm9tIEFz
dHJhWmVuZWNhLCBBTEsgYW5kIE5vdmFydGlzLiBDb25mbGljdCBvZjwva2V5d29yZD48a2V5d29y
ZD5pbnRlcmVzdDogQS4gQ3VzdG92aWMgcmVwb3J0cyBwZXJzb25hbCBmZWVzIGZvciBjb25zdWx0
YW5jeSBmcm9tIE5vdmFydGlzLDwva2V5d29yZD48a2V5d29yZD5SZWdlbmVyb24vU2Fub2ZpLCBC
b2VocmluZ2VyIEluZ2VsaGVpbSBhbmQgUGhpbGlwcywgcGVyc29uYWwgZmVlcyBmb3IgbGVjdHVy
ZXM8L2tleXdvcmQ+PGtleXdvcmQ+ZnJvbSBUaGVybW8gRmlzaGVyIFNjaWVudGlmaWMgYW5kIE5v
dmFydGlzLCBvdXRzaWRlIHRoZSBzdWJtaXR0ZWQgd29yay4gQ29uZmxpY3Q8L2tleXdvcmQ+PGtl
eXdvcmQ+b2YgaW50ZXJlc3Q6IFIuIERqdWthbm92aWMgcmVwb3J0cyByZWNlaXZpbmcgZmVlcyBm
b3IgbGVjdHVyZXMgYXQgc3ltcG9zaWE8L2tleXdvcmQ+PGtleXdvcmQ+b3JnYW5pc2VkIGJ5IE5v
dmFydGlzLCBBc3RyYVplbmVjYSBhbmQgVGV2YSwgY29uc3VsdGF0aW9uIGZvciBUZXZhIGFuZCBO
b3ZhcnRpczwva2V5d29yZD48a2V5d29yZD5hcyBtZW1iZXIgb2YgYWR2aXNvcnkgYm9hcmRzLCBh
bmQgcGFydGljaXBhdGlvbiBpbiBhIHNjaWVudGlmaWMgZGlzY3Vzc2lvbiBhYm91dDwva2V5d29y
ZD48a2V5d29yZD5hc3RobWEgb3JnYW5pc2VkIGJ5IEdsYXhvU21pdGhLbGluZTwva2V5d29yZD48
a2V5d29yZD5hbmQgaXMgYSBjby1mb3VuZGVyIG9mIGFuZCBjdXJyZW50PC9rZXl3b3JkPjxrZXl3
b3JkPmNvbnN1bHRhbnQgZm9yLCBhbmQgaGFzIHNoYXJlcyBpbiwgU3luYWlyZ2VuLCBhIFVuaXZl
cnNpdHkgb2YgU291dGhhbXB0b248L2tleXdvcmQ+PGtleXdvcmQ+c3Bpbi1vdXQgY29tcGFueS4g
Q29uZmxpY3Qgb2YgaW50ZXJlc3Q6IFUuIEZyZXkgcmVwb3J0cyBwZXJzb25hbCBmZWVzIGZvciBt
ZWV0aW5nPC9rZXl3b3JkPjxrZXl3b3JkPmF0dGVuZGFuY2UgZnJvbSBHbGF4b1NtaXRoS2xpbmUg
U2NpZW50aWZpYyBBZHZpc29yeSBCb2FyZCwgb3V0c2lkZSB0aGUgc3VibWl0dGVkPC9rZXl3b3Jk
PjxrZXl3b3JkPndvcmsuIENvbmZsaWN0IG9mIGludGVyZXN0OiBCLiBGcmFua2Vtw7ZsbGUgaGFz
IG5vdGhpbmcgdG8gZGlzY2xvc2UuIENvbmZsaWN0IG9mPC9rZXl3b3JkPjxrZXl3b3JkPmludGVy
ZXN0OiBQLiBHaWJzb24gcmVwb3J0cyBncmFudHMgYW5kIHBlcnNvbmFsIGZlZXMgZm9yIGVkdWNh
dGlvbmFsIGFjdGl2aXRpZXM8L2tleXdvcmQ+PGtleXdvcmQ+ZnJvbSBHbGF4b1NtaXRoS2xpbmUs
IGdyYW50cyBhbmQgcGVyc29uYWwgZmVlcyBmb3IgbGVjdHVyZXMgYW5kIGVkdWNhdGlvbmFsPC9r
ZXl3b3JkPjxrZXl3b3JkPmFjdGl2aXRpZXMgZnJvbSBBc3RyYVplbmVjYSwgcGVyc29uYWwgZmVl
cyBmb3IgZWR1Y2F0aW9uYWwgc3RlZXJpbmcgY29tbWl0dGVlPC9rZXl3b3JkPjxrZXl3b3JkPndv
cmsgZnJvbSBOb3ZhcnRpcyBhbmQgU2Fub2ZpLCBvdXRzaWRlIHRoZSBzdWJtaXR0ZWQgd29yay4g
Q29uZmxpY3Qgb2YgaW50ZXJlc3Q6PC9rZXl3b3JkPjxrZXl3b3JkPkQuIEhhbWVybGlqbmNrIGlz
IGluZGVwZW5kZW50IEV1cm9wZWFuIEZlZGVyYXRpb24gb2YgQWxsZXJneSBhbmQgQWlyd2F5cyAo
RUZBKTwva2V5d29yZD48a2V5d29yZD5wYXRpZW50IGFkdmlzb3IgdG8gTm92YXJ0aXMgb24gcGF0
aWVudCBpbnZvbHZlbWVudDwva2V5d29yZD48a2V5d29yZD5wYXRpZW50IGNvLWNoYWlyIG9mIHRo
ZSBFUlM8L2tleXdvcmQ+PGtleXdvcmQ+U2V2ZXJlIEhldGVyb2dlbmVvdXMgQXN0aG1hIFJlZ2lz
dHJ5LCBQYXRpZW50LWNlbnRyZWQgQ1JDPC9rZXl3b3JkPjxrZXl3b3JkPm1lbWJlciBvZiB0aGU8
L2tleXdvcmQ+PGtleXdvcmQ+c2NpZW50aWZpYyBhZHZpc29yeSBib2FyZCBvZiB0aGUgVmVlbGJl
bG92ZW5kZSBab3JnIGZvciBaSU4gYW5kIFpvbk13PC9rZXl3b3JkPjxrZXl3b3JkPm1lbWJlciBv
Zjwva2V5d29yZD48a2V5d29yZD50aGUgc2NpZW50aWZpYyBhZHZpc29yeSBib2FyZCBvZiB0aGUg
QkVORUZJVCAoWm9uTXfigJNLQkMgRHV0Y2ggQmVsZ2lhbjwva2V5d29yZD48a2V5d29yZD5jb2xs
YWJvcmF0aW9uKTwva2V5d29yZD48a2V5d29yZD5tZW1iZXIgb2YgdGhlIElNSSBQQVJBRElHTSBw
YXRpZW50IGFkdmlzb3J5IGdyb3VwIGZvciBFUEY8L2tleXdvcmQ+PGtleXdvcmQ+bWVtYmVyPC9r
ZXl3b3JkPjxrZXl3b3JkPm9mIHRoZSBzY2llbnRpZmljIGFkdmlzb3J5IGJvYXJkIGZvciBFUkEt
TkVUIE5FVVJPTiBCaW9tYXJrZXJzPC9rZXl3b3JkPjxrZXl3b3JkPnBhdGllbnQgcmV2aWV3ZXI8
L2tleXdvcmQ+PGtleXdvcmQ+Zm9yIHRoZSBEdXRjaCBQYXRpZW50IEZlZGVyYXRpb24gYW5kIHNl
dmVyYWwgWm9uTXcgc2NpZW50aWZpYyBjb21taXR0ZWVzLjwva2V5d29yZD48a2V5d29yZD5Db25m
bGljdCBvZiBpbnRlcmVzdDogTi4gSmFyam91ciByZXBvcnRzIHRoZSBmb2xsb3dpbmcsIG91dHNp
ZGUgdGhlIHN1Ym1pdHRlZDwva2V5d29yZD48a2V5d29yZD53b3JrOiBhIGdyYW50IGZyb20gTmF0
aW9uYWwgSW5zdGl0dXRlcyBvZiBIZWFsdGg8L2tleXdvcmQ+PGtleXdvcmQ+cGVyc29uYWwgZmVl
cyBmb3IgY29uc3VsdGF0aW9uPC9rZXl3b3JkPjxrZXl3b3JkPmZyb20gQXN0cmFaZW5lY2EgYW5k
IEJvZWhyaW5nZXIgSW5nZWxoZWltLiBDb25mbGljdCBvZiBpbnRlcmVzdDogUy4gS29ubm8gcmVw
b3J0czwva2V5d29yZD48a2V5d29yZD5ncmFudHMgZnJvbSBBc3RyYVplbmVjYSwgS3lvcmluIFBo
YXJtYWNldXRpY2FsLCBKYXBhbiBBbGxlcmd5IEZvdW5kYXRpb24sPC9rZXl3b3JkPjxrZXl3b3Jk
Pk5vdmFydGlzIGFuZCBNaW5pc3RyeSBvZiBFZHVjYXRpb24sIEN1bHR1cmUsIFNwb3J0cywgU2Np
ZW5jZSBhbmQgVGVjaG5vbG9neSBvZjwva2V5d29yZD48a2V5d29yZD5KYXBhbiwgZHVyaW5nIHRo
ZSBjb25kdWN0IG9mIHRoZSBzdHVkeS4gQ29uZmxpY3Qgb2YgaW50ZXJlc3Q6IEguIFNoZW4gaGFz
IG5vdGhpbmc8L2tleXdvcmQ+PGtleXdvcmQ+dG8gZGlzY2xvc2UuIENvbmZsaWN0IG9mIGludGVy
ZXN0OiBDLiBWaXRhcmkgaGFzIG5vdGhpbmcgdG8gZGlzY2xvc2UuIENvbmZsaWN0IG9mPC9rZXl3
b3JkPjxrZXl3b3JkPmludGVyZXN0OiBBLiBCdXNoIGhhcyBub3RoaW5nIHRvIGRpc2Nsb3NlLjwv
a2V5d29yZD48L2tleXdvcmRzPjxkYXRlcz48eWVhcj4yMDIwPC95ZWFyPjxwdWItZGF0ZXM+PGRh
dGU+SmFuPC9kYXRlPjwvcHViLWRhdGVzPjwvZGF0ZXM+PGlzYm4+MDkwMy0xOTM2PC9pc2JuPjxh
Y2Nlc3Npb24tbnVtPjMxNTU4NjYyPC9hY2Nlc3Npb24tbnVtPjx1cmxzPjwvdXJscz48ZWxlY3Ry
b25pYy1yZXNvdXJjZS1udW0+MTAuMTE4My8xMzk5MzAwMy4wMDU4OC0yMDE5PC9lbGVjdHJvbmlj
LXJlc291cmNlLW51bT48cmVtb3RlLWRhdGFiYXNlLXByb3ZpZGVyPk5MTTwvcmVtb3RlLWRhdGFi
YXNlLXByb3ZpZGVyPjxsYW5ndWFnZT5lbmc8L2xhbmd1YWdlPjwvcmVjb3JkPjwvQ2l0ZT48L0Vu
ZE5vdGU+
</w:fldData>
        </w:fldChar>
      </w:r>
      <w:r w:rsidR="000252C6">
        <w:rPr>
          <w:rFonts w:ascii="Calibri" w:eastAsia="Times New Roman" w:hAnsi="Calibri"/>
          <w:lang w:eastAsia="zh-CN"/>
        </w:rPr>
        <w:instrText xml:space="preserve"> ADDIN EN.CITE </w:instrText>
      </w:r>
      <w:r w:rsidR="000252C6">
        <w:rPr>
          <w:rFonts w:ascii="Calibri" w:eastAsia="Times New Roman" w:hAnsi="Calibri"/>
          <w:lang w:eastAsia="zh-CN"/>
        </w:rPr>
        <w:fldChar w:fldCharType="begin">
          <w:fldData xml:space="preserve">PEVuZE5vdGU+PENpdGU+PEF1dGhvcj5Ib2xndWluPC9BdXRob3I+PFllYXI+MjAyMDwvWWVhcj48
UmVjTnVtPjE1MjwvUmVjTnVtPjxEaXNwbGF5VGV4dD48c3R5bGUgZmFjZT0ic3VwZXJzY3JpcHQi
PjIxPC9zdHlsZT48L0Rpc3BsYXlUZXh0PjxyZWNvcmQ+PHJlYy1udW1iZXI+MTUyPC9yZWMtbnVt
YmVyPjxmb3JlaWduLWtleXM+PGtleSBhcHA9IkVOIiBkYi1pZD0ieHNlOXNzOXQ4YTk5ZHVlcnZ4
aHhld2Y1MGVzczJlYWV6end2IiB0aW1lc3RhbXA9IjE2NTI3OTYzMjUiPjE1Mjwva2V5PjwvZm9y
ZWlnbi1rZXlzPjxyZWYtdHlwZSBuYW1lPSJKb3VybmFsIEFydGljbGUiPjE3PC9yZWYtdHlwZT48
Y29udHJpYnV0b3JzPjxhdXRob3JzPjxhdXRob3I+SG9sZ3VpbiwgRjwvYXV0aG9yPjxhdXRob3I+
Q2FyZGV0LCBKIEM8L2F1dGhvcj48YXV0aG9yPkNodW5nLCBLIEY8L2F1dGhvcj48YXV0aG9yPkRp
dmVyLCBTLjwvYXV0aG9yPjxhdXRob3I+RmVycmVpcmEsIEQuIFMuPC9hdXRob3I+PGF1dGhvcj5G
aXR6cGF0cmljaywgQS48L2F1dGhvcj48YXV0aG9yPkdhZ2EsIE0uPC9hdXRob3I+PGF1dGhvcj5L
ZWxsZXJtZXllciwgTC48L2F1dGhvcj48YXV0aG9yPktodXJhbmEsIFMuPC9hdXRob3I+PGF1dGhv
cj5LbmlnaHQsIFMuPC9hdXRob3I+PGF1dGhvcj5NY0RvbmFsZCwgVi4gTS48L2F1dGhvcj48YXV0
aG9yPk1vcmdhbiwgUi4gTC48L2F1dGhvcj48YXV0aG9yPk9ydGVnYSwgVi4gRS48L2F1dGhvcj48
YXV0aG9yPlJpZ2F1LCBELjwvYXV0aG9yPjxhdXRob3I+U3ViYmFyYW8sIFAuPC9hdXRob3I+PGF1
dGhvcj5Ub25pYSwgVC48L2F1dGhvcj48YXV0aG9yPkFkY29jaywgSS4gTS48L2F1dGhvcj48YXV0
aG9yPkJsZWVja2VyLCBFLiBSLjwvYXV0aG9yPjxhdXRob3I+QnJpZ2h0bGluZywgQy48L2F1dGhv
cj48YXV0aG9yPkJvdWxldCwgTC4gUC48L2F1dGhvcj48YXV0aG9yPkNhYmFuYSwgTS48L2F1dGhv
cj48YXV0aG9yPkNhc3RybywgTS48L2F1dGhvcj48YXV0aG9yPkNoYW5leiwgUC48L2F1dGhvcj48
YXV0aG9yPkN1c3RvdmljLCBBLjwvYXV0aG9yPjxhdXRob3I+RGp1a2Fub3ZpYywgUi48L2F1dGhv
cj48YXV0aG9yPkZyZXksIFUuPC9hdXRob3I+PGF1dGhvcj5GcmFua2Vtw7ZsbGUsIEIuPC9hdXRo
b3I+PGF1dGhvcj5HaWJzb24sIFAuPC9hdXRob3I+PGF1dGhvcj5IYW1lcmxpam5jaywgRC48L2F1
dGhvcj48YXV0aG9yPkphcmpvdXIsIE4uPC9hdXRob3I+PGF1dGhvcj5Lb25ubywgUy48L2F1dGhv
cj48YXV0aG9yPlNoZW4sIEguPC9hdXRob3I+PGF1dGhvcj5WaXRhcnksIEMuPC9hdXRob3I+PGF1
dGhvcj5CdXNoLCBBLjwvYXV0aG9yPjwvYXV0aG9ycz48L2NvbnRyaWJ1dG9ycz48YXV0aC1hZGRy
ZXNzPlB1bG1vbmFyeSBTY2llbmNlcyBhbmQgQ3JpdGljYWwgQ2FyZSBNZWRpY2luZSwgVW5pdmVy
c2l0eSBvZiBDb2xvcmFkbywgRGVudmVyLCBDTywgVVNBIGZlcm5hbmRvLmhvbGd1aW5AdWNkZW52
ZXIuZWR1LiYjeEQ7Ri4gSG9sZ3VpbiBpcyBBVFMgY28tY2hhaXIuJiN4RDtBbGxlcmd5IGFuZCBJ
bW11bm9sb2d5LCBVbml2ZXJzaXR5IG9mIFNvdXRoIEZsb3JpZGEsIFRhbXBhLCBGTCwgVVNBLiYj
eEQ7RXhwZXJpbWVudGFsIFN0dWRpZXMgTWVkaWNpbmUsIE5hdGlvbmFsIEhlYXJ0IGFuZCBMdW5n
IEluc3RpdHV0ZSwgSW1wZXJpYWwgQ29sbGVnZSBMb25kb24sIExvbmRvbiwgVUsuJiN4RDtSZXNw
aXJhdG9yeSBCaW9tZWRpY2FsIFVuaXQsIFVuaXZlcnNpdHkgb2YgTGVpY2VzdGVyLCBMZWljZXN0
ZXIsIFVLLiYjeEQ7QWxlcmdpYSBlIEltdW5vbG9naWEsIENvbXBsZXhvIEhvc3BpdGFsIGRlIENs
aW5pY2FzLCBVbml2ZXJzaWRhZGUgRmVkZXJhbCBkbyBQYXJhbmEsIEN1cml0aWJhLCBCcmF6aWwu
JiN4RDtTY2hvb2wgb2YgUHVibGljIEhlYWx0aCBhbmQgUHJldmVudGl2ZSBNZWRpY2luZSwgTW9u
YXNoIFVuaXZlcnNpdHksIE1lbGJvdXJuZSwgQXVzdHJhbGlhLiYjeEQ7RGl2aXNpb24gb2YgUHVs
bW9ub2xvZ3kgQWxsZXJneS9JbW11bm9sb2d5LCBDeXN0aWMgRmlicm9zaXMgYW5kIFNsZWVwLCBF
bW9yeSBVbml2ZXJzaXR5LCBBdGxhbnRhLCBHQSwgVVNBLiYjeEQ7UmVzcGlyYXRvcnkgTWVkaWNp
bmUgRGVwdCBhbmQgQXN0aG1hIENlbnRyZSwgQXRoZW5zIENoZXN0IEhvc3BpdGFsLCBBdGhlbnMs
IEdyZWVjZS4mI3hEO0Jpb21lZGljYWwgTGlicmFyeSwgTmF0aW9uYWwgSmV3aXNoIEhlYWx0aCwg
RGVudmVyLCBDTywgVVNBLiYjeEQ7UHVsbW9uYXJ5IERpc2Vhc2VzIGFuZCBDcml0aWNhbCBDYXJl
LCBVbml2ZXJzaXR5IG9mIFJvY2hlc3RlciwgUm9jaGVzdGVyLCBOWSwgVVNBLiYjeEQ7U2Nob29s
IG9mIE51cnNpbmcsIFVuaXZlcnNpdHkgb2YgTmV3Y2FzdGxlLCBOZXdjYXN0bGUsIEF1c3RyYWxp
YS4mI3hEO0hlYWx0aCBSZXNlYXJjaCBNZXRob2RzLCBFdmlkZW5jZSBhbmQgSW1wYWN0LCBNY01h
c3RlciBVbml2ZXJzaXR5LCBIYW1pbHRvbiwgT04sIENhbmFkYS4mI3hEO1B1bG1vbmFyeSwgQ3Jp
dGljYWwgQ2FyZSwgQWxsZXJneSBhbmQgSW1tdW5vbG9naWMgRGlzZWFzZXMsIFdha2UgRm9yZXN0
IFNjaG9vbCBvZiBNZWRpY2luZSwgV2luc3Rvbi1TYWxlbSwgTkMsIFVTQS4mI3hEO0liZXJvYW1l
cmljYW4gQ29jaHJhbmUgQ2VudHJlLCBCYXJjZWxvbmEsIFNwYWluLiYjeEQ7RGVwdCBvZiBQZWRp
YXRyaWNzLCBTaWNrS2lkcywgVG9yb250bywgT04sIENhbmFkYS4mI3hEO0luc3RpdHV0ZSBvZiBT
b2NpYWwgYW5kIFByZXZlbnRpdmUgTWVkaWNpbmUsIFVuaXZlcnNpdHkgb2YgQmVybiwgQmVybiwg
U3dpdHplcmxhbmQuJiN4RDtNb2xlY3VsYXIgQ2VsbCBCaW9sb2d5IEdyb3VwLCBOYXRpb25hbCBI
ZWFydCBhbmQgTHVuZyBJbnN0aXR1dGUsIEltcGVyaWFsIENvbGxlZ2Ugb2YgTG9uZG9uLCBMb25k
b24sIFVLLiYjeEQ7RGl2aXNpb24gb2YgR2VuZXRpY3MsIEdlbm9taWNzIGFuZCBQcmVjaXNpb24g
TWVkaWNpbmUsIFVuaXZlcnNpdHkgb2YgQXJpem9uYSwgVHVjc29uLCBBWiwgVVNBLiYjeEQ7RGVw
dCBvZiBSZXNwaXJhdG9yeSBTY2llbmNlcywgVW5pdmVyc2l0eSBvZiBMZWljZXN0ZXIsIExlaWNl
c3RlciwgVUsuJiN4RDtSZXNwaXJhdG9yeSBNZWRpY2luZSwgTGF2YWwgVW5pdmVyc2l0eSwgUXVl
YmVjLCBRQywgQ2FuYWRhLiYjeEQ7RGl2aXNpb24gb2YgR2VuZXJhbCBQZWRpYXRyaWNzLCBVbml2
ZXJzaXR5IG9mIENhbGlmb3JuaWEgU2FuIEZyYW5jaXNjbywgU2FuIEZyYW5jaXNjbywgQ0EsIFVT
QS4mI3hEO0RpdmlzaW9uIG9mIFB1bG1vbmFyeSBhbmQgQ3JpdGljYWwgQ2FyZSBNZWRpY2luZSwg
V2FzaGluZ3RvbiBVbml2ZXJzaXR5LCBTdCBMb3VpcywgTU8sIFVTQS4mI3hEO0RlcHQgb2YgUmVz
cGlyYXRvcnkgRGlzZWFzZXMsIFVuaXZlcnNpdHkgb2YgQWl4LU1hcnNlaWxsZSwgTWFyc2VpbGxl
LCBGcmFuY2UuJiN4RDtQYWVkaWF0cmljIEFsbGVyZ3ksIE5hdGlvbmFsIEhlYXJ0IGFuZCBMdW5n
IEluc3RpdHV0ZSwgSW1wZXJpYWwgQ29sbGVnZSBvZiBMb25kb24sIExvbmRvbiwgVUsuJiN4RDtS
ZXNwaXJhdG9yeSBCaW9tZWRpY2FsIFJlc2VhcmNoLCBVbml2ZXJzaXR5IG9mIFNvdXRoYW1wdG9u
LCBTb3V0aGFtcHRvbiwgVUsuJiN4RDtEZXB0IG9mIFBlZGlhdHJpY3MsIFVuaXZlcnNpdHkgQ2hp
bGRyZW4mYXBvcztzIEhvc3BpdGFsLCBCYXNlbCwgU3dpdHplcmxhbmQuJiN4RDtFdXJvcGVhbiBM
dW5nIEZvdW5kYXRpb24sIExhdXNhbm5lLCBTd2l0emVybGFuZC4mI3hEO1NjaG9vbCBvZiBNZWRp
Y2luZSBhbmQgUHVibGljIEhlYWx0aCwgVW5pdmVyc2l0eSBvZiBOZXdjYXN0bGUsIE5ld2Nhc3Rs
ZSwgQXVzdHJhbGlhLiYjeEQ7RGl2aXNpb24gb2YgUHVsbW9uYXJ5IGFuZCBDcml0aWNhbCBDYXJl
LCBVbml2ZXJzaXR5IG9mIFdpc2NvbnNpbiwgTWFkaXNvbiwgV0ksIFVTQS4mI3hEO0RlcHQgb2Yg
UmVzcGlyYXRvcnkgTWVkaWNpbmUsIEZhY3VsdHkgb2YgTWVkaWNpbmUgYW5kIEdyYWR1YXRlIFNj
aG9vbCBvZiBNZWRpY2luZSwgSG9ra2FpZG8gVW5pdmVyc2l0eSwgSG9ra2FpZG8sIEphcGFuLiYj
eEQ7RGVwdCBvZiBSZXNwaXJhdG9yeSBhbmQgQ3JpdGljYWwgQ2FyZSBNZWRpY2luZSwgVGhlIFNl
Y29uZCBBZmZpbGlhdGVkIEhvc3BpdGFsIG9mIFpoZWppYW5nIFVuaXZlcnNpdHkgU2Nob29sIG9m
IE1lZGljaW5lLCBIYW5nemhvdSwgQ2hpbmEuJiN4RDtBc3RobWEgSW5zdGl0dXRlLCBVbml2ZXJz
aXR5IG9mIFBpdHRzYnVyZ2gsIFBpdHRzYnVyZ2gsIFBBLCBVU0EuJiN4RDtEZXB0IG9mIFBhZWRp
YXRyaWNzLCBJbXBlcmlhbCBDb2xsZWdlIExvbmRvbiwgTmF0aW9uYWwgSGVhcnQgYW5kIEx1bmcg
SW5zdGl0dXRlLCBMb25kb24sIFVLLiYjeEQ7QS4gQnVzaCBpcyBFUlMgY28tY2hhaXIuPC9hdXRo
LWFkZHJlc3M+PHRpdGxlcz48dGl0bGU+TWFuYWdlbWVudCBvZiBzZXZlcmUgYXN0aG1hOiBhIEV1
cm9wZWFuIFJlc3BpcmF0b3J5IFNvY2lldHkvQW1lcmljYW4gVGhvcmFjaWMgU29jaWV0eSBndWlk
ZWxpbmU8L3RpdGxlPjxzZWNvbmRhcnktdGl0bGU+RXVyIFJlc3BpciBKPC9zZWNvbmRhcnktdGl0
bGU+PC90aXRsZXM+PHBlcmlvZGljYWw+PGZ1bGwtdGl0bGU+RXVyIFJlc3BpciBKPC9mdWxsLXRp
dGxlPjwvcGVyaW9kaWNhbD48dm9sdW1lPjU1PC92b2x1bWU+PG51bWJlcj4xPC9udW1iZXI+PGVk
aXRpb24+MjAxOS8wOS8yOTwvZWRpdGlvbj48a2V5d29yZHM+PGtleXdvcmQ+QWRvbGVzY2VudDwv
a2V5d29yZD48a2V5d29yZD5BZHJlbmFsIENvcnRleCBIb3Jtb25lcy90aGVyYXBldXRpYyB1c2U8
L2tleXdvcmQ+PGtleXdvcmQ+QWR1bHQ8L2tleXdvcmQ+PGtleXdvcmQ+KkFzdGhtYS9kcnVnIHRo
ZXJhcHk8L2tleXdvcmQ+PGtleXdvcmQ+RW9zaW5vcGhpbHM8L2tleXdvcmQ+PGtleXdvcmQ+RXho
YWxhdGlvbjwva2V5d29yZD48a2V5d29yZD5IdW1hbnM8L2tleXdvcmQ+PGtleXdvcmQ+Tml0cmlj
IE94aWRlL2FuYWx5c2lzPC9rZXl3b3JkPjxrZXl3b3JkPlVuaXRlZCBTdGF0ZXM8L2tleXdvcmQ+
PGtleXdvcmQ+Si5DLiBDYXJkZXQgaGFzIG5vdGhpbmcgdG8gZGlzY2xvc2UuIENvbmZsaWN0IG9m
IGludGVyZXN0OiBLLkYuIENodW5nIGhhczwva2V5d29yZD48a2V5d29yZD5yZWNlaXZlZCBob25v
cmFyaWEgZm9yIHBhcnRpY2lwYXRpbmcgaW4gYWR2aXNvcnkgYm9hcmQgbWVldGluZ3Mgb2Y8L2tl
eXdvcmQ+PGtleXdvcmQ+R2xheG9TbWl0aEtsaW5lLCBBc3RyYVplbmVjYSwgTm92YXJ0aXMsIE1l
cmNrLCBCb2VocmluZ2VyIEluZ2VsaGVpbSwgNEQgUGhhcm1hLDwva2V5d29yZD48a2V5d29yZD5Q
aWVyaXMgYW5kIFRldmEgcmVnYXJkaW5nIHRyZWF0bWVudHMgZm9yIGFzdGhtYSwgY291Z2ggYW5k
IGNocm9uaWMgb2JzdHJ1Y3RpdmU8L2tleXdvcmQ+PGtleXdvcmQ+cHVsbW9uYXJ5IGRpc2Vhc2Ug
YW5kIGhhcyBhbHNvIGJlZW4gcmVtdW5lcmF0ZWQgZm9yIHNwZWFraW5nIGVuZ2FnZW1lbnRzLjwv
a2V5d29yZD48a2V5d29yZD5Db25mbGljdCBvZiBpbnRlcmVzdDogUy4gRGl2ZXIgaGFzIG5vdGhp
bmcgdG8gZGlzY2xvc2UuIENvbmZsaWN0IG9mIGludGVyZXN0Ojwva2V5d29yZD48a2V5d29yZD5E
LlMuIEZlcnJlaXJhIHJlcG9ydHMgZmVsbG93c2hpcCBNVEYgMjAxNS0wMiBmcm9tIHRoZSBFdXJv
cGVhbiBSZXNwaXJhdG9yeTwva2V5d29yZD48a2V5d29yZD5Tb2NpZXR5LCBkdXJpbmcgdGhlIGNv
bmR1Y3Qgb2YgdGhlIHN0dWR5LiBDb25mbGljdCBvZiBpbnRlcmVzdDogQS4gRml0enBhdHJpY2s8
L2tleXdvcmQ+PGtleXdvcmQ+aGFzIG5vdGhpbmcgdG8gZGlzY2xvc2UuIENvbmZsaWN0IG9mIGlu
dGVyZXN0OiBNLiBHYWdhIHJlcG9ydHMgZ3JhbnRzIGFuZDwva2V5d29yZD48a2V5d29yZD5wZXJz
b25hbCBmZWVzIGZyb20gQXN0cmFaZW5lY2EgYW5kIENoaWVzaSwgZ3JhbnRzIGZyb20gTm92YXJ0
aXMsIE1lbmFyaW5pIGFuZDwva2V5d29yZD48a2V5d29yZD5FbHBlbiwgcGVyc29uYWwgZmVlcyBm
cm9tIE1TRCBhbmQgQk1TLCBvdXRzaWRlIHRoZSBzdWJtaXR0ZWQgd29yay4gQ29uZmxpY3Qgb2Y8
L2tleXdvcmQ+PGtleXdvcmQ+aW50ZXJlc3Q6IEwuIEtlbGxlcm1leWVyIGhhcyBub3RoaW5nIHRv
IGRpc2Nsb3NlLiBDb25mbGljdCBvZiBpbnRlcmVzdDogUy48L2tleXdvcmQ+PGtleXdvcmQ+S2h1
cmFuYSByZXBvcnRzIGdyYW50cyBmcm9tIEdsYXhvU21pdGhLbGluZSBhbmQgU2Fub2ZpLCBvdXRz
aWRlIHRoZSBzdWJtaXR0ZWQ8L2tleXdvcmQ+PGtleXdvcmQ+d29yay4gQ29uZmxpY3Qgb2YgaW50
ZXJlc3Q6IFMuIEtuaWdodCBoYXMgbm90aGluZyB0byBkaXNjbG9zZS4gQ29uZmxpY3Qgb2Y8L2tl
eXdvcmQ+PGtleXdvcmQ+aW50ZXJlc3Q6IFYuTS4gTWNEb25hbGQgcmVwb3J0cyBncmFudHMgZnJv
bSBHbGF4b1NtaXRoS2xpbmUsIGdyYW50cyBhbmQgcGVyc29uYWw8L2tleXdvcmQ+PGtleXdvcmQ+
ZmVlcyBmb3IgbGVjdHVyZXMgZnJvbSBBc3RyYVplbmVjYSwgcGVyc29uYWwgZmVlcyBmb3IgZWR1
Y2F0aW9uYWwgc3RlZXJpbmc8L2tleXdvcmQ+PGtleXdvcmQ+Y29tbWl0dGVlIHdvcmsgZnJvbSBN
ZW5hcmluaSwgb3V0c2lkZSB0aGUgc3VibWl0dGVkIHdvcmsuIENvbmZsaWN0IG9mIGludGVyZXN0
Ojwva2V5d29yZD48a2V5d29yZD5SLkwuIE1vcmdhbiBoYXMgbm90aGluZyB0byBkaXNjbG9zZS4g
Q29uZmxpY3Qgb2YgaW50ZXJlc3Q6IFYuRS4gT3J0ZWdhIGhhczwva2V5d29yZD48a2V5d29yZD5u
b3RoaW5nIHRvIGRpc2Nsb3NlLiBDb25mbGljdCBvZiBpbnRlcmVzdDogRC4gUmlnYXUgYWN0cyBh
cyBhIEV1cm9wZWFuPC9rZXl3b3JkPjxrZXl3b3JkPlJlc3BpcmF0b3J5IFNvY2lldHkgbWV0aG9k
b2xvZ2lzdC4gQ29uZmxpY3Qgb2YgaW50ZXJlc3Q6IFAuIFN1YmJhcmFvIGhhcyBub3RoaW5nPC9r
ZXl3b3JkPjxrZXl3b3JkPnRvIGRpc2Nsb3NlLiBDb25mbGljdCBvZiBpbnRlcmVzdDogVC4gVG9u
aWEgYWN0cyBhcyBhIEV1cm9wZWFuIFJlc3BpcmF0b3J5PC9rZXl3b3JkPjxrZXl3b3JkPlNvY2ll
dHkgbWV0aG9kb2xvZ2lzdC4gQ29uZmxpY3Qgb2YgaW50ZXJlc3Q6IEkuTS4gQWRjb2NrIGhhcyBu
b3RoaW5nIHRvIGRpc2Nsb3NlLjwva2V5d29yZD48a2V5d29yZD5Db25mbGljdCBvZiBpbnRlcmVz
dDogRS5SLiBCbGVlY2tlciB1bmRlcnRha2VuIGNsaW5pY2FsIHRyaWFscyB0aHJvdWdoIGhpczwv
a2V5d29yZD48a2V5d29yZD5lbXBsb3llciwgV2FrZSBGb3Jlc3QgU2Nob29sIG9mIE1lZGljaW5l
IGFuZCBVbml2ZXJzaXR5IG9mIEFyaXpvbmEsIGZvcjwva2V5d29yZD48a2V5d29yZD5Bc3RyYVpl
bmVjYSwgTWVkSW1tdW5lLCBCb2VocmluZ2VyIEluZ2VsaGVpbSwgR2VuZW50ZWNoLCBKb2huc29u
IGFuZCBKb2huc29uPC9rZXl3b3JkPjxrZXl3b3JkPihKYW5zc2VuKSwgTm92YXJ0aXMsIFJlZ2Vu
ZXJvbiBhbmQgU2Fub2ZpIEdlbnp5bWUsIGFuZCBoYXMgYWxzbyBzZXJ2ZWQgYXMgYSBwYWlkPC9r
ZXl3b3JkPjxrZXl3b3JkPmNvbnN1bHRhbnQgZm9yIEFzdHJhWmVuZWNhLCBNZWRJbW11bmUsIEJv
ZWhyaW5nZXIgSW5nZWxoZWltLCBHbGF4b1NtaXRoS2xpbmUsPC9rZXl3b3JkPjxrZXl3b3JkPk5v
dmFydGlzLCBSZWdlbmVyb24gYW5kIFNhbm9maSBHZW56eW1lLCBvdXRzaWRlIHRoZSBzdWJtaXR0
ZWQgd29yay4gQ29uZmxpY3Qgb2Y8L2tleXdvcmQ+PGtleXdvcmQ+aW50ZXJlc3Q6IEMuIEJyaWdo
dGxpbmcgcmVwb3J0cyBncmFudHMgYW5kIHBlcnNvbmFsIGZlZXMgZnJvbSBHbGF4b1NtaXRoS2xp
bmUsPC9rZXl3b3JkPjxrZXl3b3JkPk5vdmFydGlzLCBHZW5lbnRlY2gvUm9jaGUsIENoaWVzaSwg
NEQgUGhhcm1hLCBHbGVubWFyaywgQm9laHJpbmdlciBJbmdlbGhlaW0sPC9rZXl3b3JkPjxrZXl3
b3JkPk1vbG9naWMsIEdvc3NhbWVyIGFuZCBBc3RyYVplbmVjYS9NZWRJbW11bmUsIHBlcnNvbmFs
IGZlZXMgZnJvbSBTYW5vZmkvUmVnZW5lcm9uPC9rZXl3b3JkPjxrZXl3b3JkPmFuZCBUZXZhLCBv
dXRzaWRlIHRoZSBzdWJtaXR0ZWQgd29yay4gQ29uZmxpY3Qgb2YgaW50ZXJlc3Q6IEwtUC4gQm91
bGV0IHJlcG9ydHM8L2tleXdvcmQ+PGtleXdvcmQ+cmVzZWFyY2ggZ3JhbnRzIGZvciBwYXJ0aWNp
cGF0aW9uIGluIG11bHRpY2VudHJlIHN0dWRpZXMgZnJvbSBBc3RyYVplbmVjYSwgQm9zdG9uPC9r
ZXl3b3JkPjxrZXl3b3JkPlNjaWVudGlmaWMsIEdsYXhvU21pdGhLbGluZSwgSG9mZm1hbiBMYSBS
b2NoZSwgTm92YXJ0aXMsIE9ubyBQaGFybWEsIFNhbm9maSBhbmQ8L2tleXdvcmQ+PGtleXdvcmQ+
VGFrZWRhPC9rZXl3b3JkPjxrZXl3b3JkPnN1cHBvcnQgZm9yIHJlc2VhcmNoIHByb2plY3RzIHN1
Ym1pdHRlZCBieSB0aGUgaW52ZXN0aWdhdG9yIGZyb208L2tleXdvcmQ+PGtleXdvcmQ+QXN0cmFa
ZW5lY2EsIEJvZWhyaW5nZXIgSW5nZWxoZWltLCBHbGF4b1NtaXRoS2xpbmUsIE1lcmNrIGFuZCBU
YWtlZGE8L2tleXdvcmQ+PGtleXdvcmQ+Y29uc3VsdGluZzwva2V5d29yZD48a2V5d29yZD5hbmQg
YWR2aXNvcnkgYm9hcmQgd29yayBmb3IgQXN0cmFaZW5lY2EsIEdsYXhvU21pdGhLbGluZSwgTm92
YXJ0aXMgYW5kPC9rZXl3b3JkPjxrZXl3b3JkPk1ldGhhcGhhcm08L2tleXdvcmQ+PGtleXdvcmQ+
bm9ucHJvZml0IGdyYW50cyBmb3IgcHJvZHVjdGlvbiBvZiBlZHVjYXRpb25hbCBtYXRlcmlhbHMg
ZnJvbTwva2V5d29yZD48a2V5d29yZD5Bc3RyYVplbmVjYSwgQm9laHJpbmdlciBJbmdlbGhlaW0s
IEdsYXhvU21pdGhLbGluZSwgTWVyY2sgRnJvc3N0IGFuZCBOb3ZhcnRpczwva2V5d29yZD48a2V5
d29yZD5jb25mZXJlbmNlIGZlZXMgZnJvbSBBc3RyYVplbmVjYSwgR2xheG9TbWl0aEtsaW5lLCBN
ZXJjayBhbmQgTm92YXJ0aXM8L2tleXdvcmQ+PGtleXdvcmQ+c3VwcG9ydDwva2V5d29yZD48a2V5
d29yZD5mb3IgcGFydGljaXBhdGlvbiBpbiBjb25mZXJlbmNlcyBhbmQgbWVldGluZ3MgZnJvbSBO
b3ZhcnRpcyBhbmQgVGFrZWRhLiBDb25mbGljdDwva2V5d29yZD48a2V5d29yZD5vZiBpbnRlcmVz
dDogTS4gQ2FiYW5hIHJlcG9ydHMgcGVyc29uYWwgZmVlcyBmb3IgY29uc3VsdGFuY3kgZnJvbSBH
ZW5lbnRlY2ggYW5kPC9rZXl3b3JkPjxrZXl3b3JkPk5vdmFydGlzLCBvdXRzaWRlIHRoZSBzdWJt
aXR0ZWQgd29yay4gQ29uZmxpY3Qgb2YgaW50ZXJlc3Q6IE0uIENhc3RybyByZWNlaXZlczwva2V5
d29yZD48a2V5d29yZD51bml2ZXJzaXR5IGdyYW50IGZ1bmRpbmcgZnJvbSBOSUgsIEFtZXJpY2Fu
IEx1bmcgQXNzb2NpYXRpb24gYW5kIFBDT1JJPC9rZXl3b3JkPjxrZXl3b3JkPnJlY2VpdmVzPC9r
ZXl3b3JkPjxrZXl3b3JkPnBoYXJtYWNldXRpY2FsIGdyYW50IGZ1bmRpbmcgZnJvbSBBc3RyYVpl
bmVjYSwgQm9laHJpbmdlciBJbmdlbGhlaW0sIENoaWVzaSw8L2tleXdvcmQ+PGtleXdvcmQ+R2xh
eG9TbWl0aEtsaW5lLCBOb3ZhcnRpcyBhbmQgU2Fub2ZpLUF2ZW50aXM8L2tleXdvcmQ+PGtleXdv
cmQ+aXMgYSBjb25zdWx0YW50IGZvciBBdmlyYWdlbiw8L2tleXdvcmQ+PGtleXdvcmQ+Qm9zdG9u
IFNjaWVudGlmaWMsIEdlbmVudGVjaCwgTnV2YWlyYSwgTmV1dHJvbmljLCBUaGVyYWJyb24sIFRo
ZXJhdmFuY2UsIFZlY3R1cmEsPC9rZXl3b3JkPjxrZXl3b3JkPjREIFBoYXJtYSwgVklEQSwgTWFs
bGluY2tyb2R0LCBUZXZhIGFuZCBTYW5vZmktQXZlbnRpczwva2V5d29yZD48a2V5d29yZD5pcyBh
IHNwZWFrZXIgZm9yPC9rZXl3b3JkPjxrZXl3b3JkPkFzdHJhWmVuZWNhLCBCb2VocmluZ2VyIElu
Z2VsaGVpbSwgQm9zdG9uIFNjaWVudGlmaWMsIEdlbmVudGVjaCwgUmVnZW5lcm9uLDwva2V5d29y
ZD48a2V5d29yZD5TYW5vZmkgYW5kIFRldmE8L2tleXdvcmQ+PGtleXdvcmQ+YW5kIHJlY2VpdmVz
IHJveWFsdGllcyBmcm9tIEVsc2V2aWVyLiBDb25mbGljdCBvZiBpbnRlcmVzdDogUC48L2tleXdv
cmQ+PGtleXdvcmQ+Q2hhbmV6IGhhcyB1bmRlcnRha2VuIGNvbnN1bHRhbmN5IHNlcnZpY2VzIGZv
ciBCb2VocmluZ2VyIEluZ2VsaGVpbSw8L2tleXdvcmQ+PGtleXdvcmQ+R2xheG9TbWl0aEtsaW5l
LCBBc3RyYVplbmVjYSwgTm92YXJ0aXMsIFRldmEsIENoaWVzaSwgU2Fub2ZpIGFuZCBTTkNGLCBz
ZXJ2ZWQgb248L2tleXdvcmQ+PGtleXdvcmQ+YWR2aXNvcnkgYm9hcmRzIGZvciBCb2VocmluZ2Vy
IEluZ2VsaGVpbSwgR2xheG9TbWl0aEtsaW5lLCBBc3RyYVplbmVjYSwgTm92YXJ0aXMsPC9rZXl3
b3JkPjxrZXl3b3JkPlRldmEsIENoaWVzaSBhbmQgU2Fub2ZpLCByZWNlaXZlZCBsZWN0dXJlIGZl
ZXMgZnJvbSBHbGF4b1NtaXRoS2xpbmUsIEFzdHJhWmVuZWNhLDwva2V5d29yZD48a2V5d29yZD5O
b3ZhcnRpcywgVGV2YSwgQ2hpZXNpLCBCb3N0b24gU2NpZW50aWZpYyBhbmQgQUxLLCBhbmQgcmVj
ZWl2ZWQ8L2tleXdvcmQ+PGtleXdvcmQ+aW5kdXN0cnktc3BvbnNvcmVkIGdyYW50cyBmcm9tIEFz
dHJhWmVuZWNhLCBBTEsgYW5kIE5vdmFydGlzLiBDb25mbGljdCBvZjwva2V5d29yZD48a2V5d29y
ZD5pbnRlcmVzdDogQS4gQ3VzdG92aWMgcmVwb3J0cyBwZXJzb25hbCBmZWVzIGZvciBjb25zdWx0
YW5jeSBmcm9tIE5vdmFydGlzLDwva2V5d29yZD48a2V5d29yZD5SZWdlbmVyb24vU2Fub2ZpLCBC
b2VocmluZ2VyIEluZ2VsaGVpbSBhbmQgUGhpbGlwcywgcGVyc29uYWwgZmVlcyBmb3IgbGVjdHVy
ZXM8L2tleXdvcmQ+PGtleXdvcmQ+ZnJvbSBUaGVybW8gRmlzaGVyIFNjaWVudGlmaWMgYW5kIE5v
dmFydGlzLCBvdXRzaWRlIHRoZSBzdWJtaXR0ZWQgd29yay4gQ29uZmxpY3Q8L2tleXdvcmQ+PGtl
eXdvcmQ+b2YgaW50ZXJlc3Q6IFIuIERqdWthbm92aWMgcmVwb3J0cyByZWNlaXZpbmcgZmVlcyBm
b3IgbGVjdHVyZXMgYXQgc3ltcG9zaWE8L2tleXdvcmQ+PGtleXdvcmQ+b3JnYW5pc2VkIGJ5IE5v
dmFydGlzLCBBc3RyYVplbmVjYSBhbmQgVGV2YSwgY29uc3VsdGF0aW9uIGZvciBUZXZhIGFuZCBO
b3ZhcnRpczwva2V5d29yZD48a2V5d29yZD5hcyBtZW1iZXIgb2YgYWR2aXNvcnkgYm9hcmRzLCBh
bmQgcGFydGljaXBhdGlvbiBpbiBhIHNjaWVudGlmaWMgZGlzY3Vzc2lvbiBhYm91dDwva2V5d29y
ZD48a2V5d29yZD5hc3RobWEgb3JnYW5pc2VkIGJ5IEdsYXhvU21pdGhLbGluZTwva2V5d29yZD48
a2V5d29yZD5hbmQgaXMgYSBjby1mb3VuZGVyIG9mIGFuZCBjdXJyZW50PC9rZXl3b3JkPjxrZXl3
b3JkPmNvbnN1bHRhbnQgZm9yLCBhbmQgaGFzIHNoYXJlcyBpbiwgU3luYWlyZ2VuLCBhIFVuaXZl
cnNpdHkgb2YgU291dGhhbXB0b248L2tleXdvcmQ+PGtleXdvcmQ+c3Bpbi1vdXQgY29tcGFueS4g
Q29uZmxpY3Qgb2YgaW50ZXJlc3Q6IFUuIEZyZXkgcmVwb3J0cyBwZXJzb25hbCBmZWVzIGZvciBt
ZWV0aW5nPC9rZXl3b3JkPjxrZXl3b3JkPmF0dGVuZGFuY2UgZnJvbSBHbGF4b1NtaXRoS2xpbmUg
U2NpZW50aWZpYyBBZHZpc29yeSBCb2FyZCwgb3V0c2lkZSB0aGUgc3VibWl0dGVkPC9rZXl3b3Jk
PjxrZXl3b3JkPndvcmsuIENvbmZsaWN0IG9mIGludGVyZXN0OiBCLiBGcmFua2Vtw7ZsbGUgaGFz
IG5vdGhpbmcgdG8gZGlzY2xvc2UuIENvbmZsaWN0IG9mPC9rZXl3b3JkPjxrZXl3b3JkPmludGVy
ZXN0OiBQLiBHaWJzb24gcmVwb3J0cyBncmFudHMgYW5kIHBlcnNvbmFsIGZlZXMgZm9yIGVkdWNh
dGlvbmFsIGFjdGl2aXRpZXM8L2tleXdvcmQ+PGtleXdvcmQ+ZnJvbSBHbGF4b1NtaXRoS2xpbmUs
IGdyYW50cyBhbmQgcGVyc29uYWwgZmVlcyBmb3IgbGVjdHVyZXMgYW5kIGVkdWNhdGlvbmFsPC9r
ZXl3b3JkPjxrZXl3b3JkPmFjdGl2aXRpZXMgZnJvbSBBc3RyYVplbmVjYSwgcGVyc29uYWwgZmVl
cyBmb3IgZWR1Y2F0aW9uYWwgc3RlZXJpbmcgY29tbWl0dGVlPC9rZXl3b3JkPjxrZXl3b3JkPndv
cmsgZnJvbSBOb3ZhcnRpcyBhbmQgU2Fub2ZpLCBvdXRzaWRlIHRoZSBzdWJtaXR0ZWQgd29yay4g
Q29uZmxpY3Qgb2YgaW50ZXJlc3Q6PC9rZXl3b3JkPjxrZXl3b3JkPkQuIEhhbWVybGlqbmNrIGlz
IGluZGVwZW5kZW50IEV1cm9wZWFuIEZlZGVyYXRpb24gb2YgQWxsZXJneSBhbmQgQWlyd2F5cyAo
RUZBKTwva2V5d29yZD48a2V5d29yZD5wYXRpZW50IGFkdmlzb3IgdG8gTm92YXJ0aXMgb24gcGF0
aWVudCBpbnZvbHZlbWVudDwva2V5d29yZD48a2V5d29yZD5wYXRpZW50IGNvLWNoYWlyIG9mIHRo
ZSBFUlM8L2tleXdvcmQ+PGtleXdvcmQ+U2V2ZXJlIEhldGVyb2dlbmVvdXMgQXN0aG1hIFJlZ2lz
dHJ5LCBQYXRpZW50LWNlbnRyZWQgQ1JDPC9rZXl3b3JkPjxrZXl3b3JkPm1lbWJlciBvZiB0aGU8
L2tleXdvcmQ+PGtleXdvcmQ+c2NpZW50aWZpYyBhZHZpc29yeSBib2FyZCBvZiB0aGUgVmVlbGJl
bG92ZW5kZSBab3JnIGZvciBaSU4gYW5kIFpvbk13PC9rZXl3b3JkPjxrZXl3b3JkPm1lbWJlciBv
Zjwva2V5d29yZD48a2V5d29yZD50aGUgc2NpZW50aWZpYyBhZHZpc29yeSBib2FyZCBvZiB0aGUg
QkVORUZJVCAoWm9uTXfigJNLQkMgRHV0Y2ggQmVsZ2lhbjwva2V5d29yZD48a2V5d29yZD5jb2xs
YWJvcmF0aW9uKTwva2V5d29yZD48a2V5d29yZD5tZW1iZXIgb2YgdGhlIElNSSBQQVJBRElHTSBw
YXRpZW50IGFkdmlzb3J5IGdyb3VwIGZvciBFUEY8L2tleXdvcmQ+PGtleXdvcmQ+bWVtYmVyPC9r
ZXl3b3JkPjxrZXl3b3JkPm9mIHRoZSBzY2llbnRpZmljIGFkdmlzb3J5IGJvYXJkIGZvciBFUkEt
TkVUIE5FVVJPTiBCaW9tYXJrZXJzPC9rZXl3b3JkPjxrZXl3b3JkPnBhdGllbnQgcmV2aWV3ZXI8
L2tleXdvcmQ+PGtleXdvcmQ+Zm9yIHRoZSBEdXRjaCBQYXRpZW50IEZlZGVyYXRpb24gYW5kIHNl
dmVyYWwgWm9uTXcgc2NpZW50aWZpYyBjb21taXR0ZWVzLjwva2V5d29yZD48a2V5d29yZD5Db25m
bGljdCBvZiBpbnRlcmVzdDogTi4gSmFyam91ciByZXBvcnRzIHRoZSBmb2xsb3dpbmcsIG91dHNp
ZGUgdGhlIHN1Ym1pdHRlZDwva2V5d29yZD48a2V5d29yZD53b3JrOiBhIGdyYW50IGZyb20gTmF0
aW9uYWwgSW5zdGl0dXRlcyBvZiBIZWFsdGg8L2tleXdvcmQ+PGtleXdvcmQ+cGVyc29uYWwgZmVl
cyBmb3IgY29uc3VsdGF0aW9uPC9rZXl3b3JkPjxrZXl3b3JkPmZyb20gQXN0cmFaZW5lY2EgYW5k
IEJvZWhyaW5nZXIgSW5nZWxoZWltLiBDb25mbGljdCBvZiBpbnRlcmVzdDogUy4gS29ubm8gcmVw
b3J0czwva2V5d29yZD48a2V5d29yZD5ncmFudHMgZnJvbSBBc3RyYVplbmVjYSwgS3lvcmluIFBo
YXJtYWNldXRpY2FsLCBKYXBhbiBBbGxlcmd5IEZvdW5kYXRpb24sPC9rZXl3b3JkPjxrZXl3b3Jk
Pk5vdmFydGlzIGFuZCBNaW5pc3RyeSBvZiBFZHVjYXRpb24sIEN1bHR1cmUsIFNwb3J0cywgU2Np
ZW5jZSBhbmQgVGVjaG5vbG9neSBvZjwva2V5d29yZD48a2V5d29yZD5KYXBhbiwgZHVyaW5nIHRo
ZSBjb25kdWN0IG9mIHRoZSBzdHVkeS4gQ29uZmxpY3Qgb2YgaW50ZXJlc3Q6IEguIFNoZW4gaGFz
IG5vdGhpbmc8L2tleXdvcmQ+PGtleXdvcmQ+dG8gZGlzY2xvc2UuIENvbmZsaWN0IG9mIGludGVy
ZXN0OiBDLiBWaXRhcmkgaGFzIG5vdGhpbmcgdG8gZGlzY2xvc2UuIENvbmZsaWN0IG9mPC9rZXl3
b3JkPjxrZXl3b3JkPmludGVyZXN0OiBBLiBCdXNoIGhhcyBub3RoaW5nIHRvIGRpc2Nsb3NlLjwv
a2V5d29yZD48L2tleXdvcmRzPjxkYXRlcz48eWVhcj4yMDIwPC95ZWFyPjxwdWItZGF0ZXM+PGRh
dGU+SmFuPC9kYXRlPjwvcHViLWRhdGVzPjwvZGF0ZXM+PGlzYm4+MDkwMy0xOTM2PC9pc2JuPjxh
Y2Nlc3Npb24tbnVtPjMxNTU4NjYyPC9hY2Nlc3Npb24tbnVtPjx1cmxzPjwvdXJscz48ZWxlY3Ry
b25pYy1yZXNvdXJjZS1udW0+MTAuMTE4My8xMzk5MzAwMy4wMDU4OC0yMDE5PC9lbGVjdHJvbmlj
LXJlc291cmNlLW51bT48cmVtb3RlLWRhdGFiYXNlLXByb3ZpZGVyPk5MTTwvcmVtb3RlLWRhdGFi
YXNlLXByb3ZpZGVyPjxsYW5ndWFnZT5lbmc8L2xhbmd1YWdlPjwvcmVjb3JkPjwvQ2l0ZT48L0Vu
ZE5vdGU+
</w:fldData>
        </w:fldChar>
      </w:r>
      <w:r w:rsidR="000252C6">
        <w:rPr>
          <w:rFonts w:ascii="Calibri" w:eastAsia="Times New Roman" w:hAnsi="Calibri"/>
          <w:lang w:eastAsia="zh-CN"/>
        </w:rPr>
        <w:instrText xml:space="preserve"> ADDIN EN.CITE.DATA </w:instrText>
      </w:r>
      <w:r w:rsidR="000252C6">
        <w:rPr>
          <w:rFonts w:ascii="Calibri" w:eastAsia="Times New Roman" w:hAnsi="Calibri"/>
          <w:lang w:eastAsia="zh-CN"/>
        </w:rPr>
      </w:r>
      <w:r w:rsidR="000252C6">
        <w:rPr>
          <w:rFonts w:ascii="Calibri" w:eastAsia="Times New Roman" w:hAnsi="Calibri"/>
          <w:lang w:eastAsia="zh-CN"/>
        </w:rPr>
        <w:fldChar w:fldCharType="end"/>
      </w:r>
      <w:r w:rsidR="00017320" w:rsidRPr="00037A9D">
        <w:rPr>
          <w:rFonts w:ascii="Calibri" w:eastAsia="Times New Roman" w:hAnsi="Calibri"/>
          <w:lang w:eastAsia="zh-CN"/>
        </w:rPr>
      </w:r>
      <w:r w:rsidR="00017320" w:rsidRPr="00037A9D">
        <w:rPr>
          <w:rFonts w:ascii="Calibri" w:eastAsia="Times New Roman" w:hAnsi="Calibri"/>
          <w:lang w:eastAsia="zh-CN"/>
        </w:rPr>
        <w:fldChar w:fldCharType="separate"/>
      </w:r>
      <w:r w:rsidR="002A7CE4" w:rsidRPr="002A7CE4">
        <w:rPr>
          <w:rFonts w:ascii="Calibri" w:eastAsia="Times New Roman" w:hAnsi="Calibri"/>
          <w:noProof/>
          <w:vertAlign w:val="superscript"/>
          <w:lang w:eastAsia="zh-CN"/>
        </w:rPr>
        <w:t>21</w:t>
      </w:r>
      <w:r w:rsidR="00017320" w:rsidRPr="00037A9D">
        <w:rPr>
          <w:rFonts w:ascii="Calibri" w:eastAsia="Times New Roman" w:hAnsi="Calibri"/>
          <w:lang w:eastAsia="zh-CN"/>
        </w:rPr>
        <w:fldChar w:fldCharType="end"/>
      </w:r>
      <w:r w:rsidR="00017320" w:rsidRPr="00037A9D">
        <w:rPr>
          <w:rFonts w:ascii="Calibri" w:eastAsia="Times New Roman" w:hAnsi="Calibri"/>
          <w:lang w:eastAsia="zh-CN"/>
        </w:rPr>
        <w:t>.</w:t>
      </w:r>
      <w:r w:rsidR="00017320">
        <w:rPr>
          <w:rFonts w:ascii="Calibri" w:eastAsia="Times New Roman" w:hAnsi="Calibri"/>
          <w:lang w:eastAsia="zh-CN"/>
        </w:rPr>
        <w:t xml:space="preserve"> </w:t>
      </w:r>
      <w:r w:rsidR="00923B47">
        <w:rPr>
          <w:rFonts w:ascii="Calibri" w:eastAsia="Times New Roman" w:hAnsi="Calibri"/>
          <w:lang w:eastAsia="zh-CN"/>
        </w:rPr>
        <w:t>On the other hand,</w:t>
      </w:r>
      <w:r w:rsidR="00807F0F">
        <w:rPr>
          <w:rFonts w:ascii="Calibri" w:eastAsia="Times New Roman" w:hAnsi="Calibri"/>
          <w:lang w:eastAsia="zh-CN"/>
        </w:rPr>
        <w:t xml:space="preserve"> </w:t>
      </w:r>
      <w:r w:rsidR="00807F0F">
        <w:t>o</w:t>
      </w:r>
      <w:r w:rsidR="00352F79">
        <w:t xml:space="preserve">utcomes that patients </w:t>
      </w:r>
      <w:r w:rsidR="00FA0375" w:rsidRPr="00111EEA">
        <w:t>consider a treatment priority</w:t>
      </w:r>
      <w:r w:rsidR="00111EEA">
        <w:t xml:space="preserve">, such as </w:t>
      </w:r>
      <w:r w:rsidR="00C84A93">
        <w:t>QoL</w:t>
      </w:r>
      <w:r w:rsidR="00FA0375" w:rsidRPr="00111EEA">
        <w:fldChar w:fldCharType="begin">
          <w:fldData xml:space="preserve">PEVuZE5vdGU+PENpdGU+PEF1dGhvcj5DbGFyazwvQXV0aG9yPjxZZWFyPjIwMjE8L1llYXI+PFJl
Y051bT42NDwvUmVjTnVtPjxEaXNwbGF5VGV4dD48c3R5bGUgZmFjZT0ic3VwZXJzY3JpcHQiPjgs
MjI8L3N0eWxlPjwvRGlzcGxheVRleHQ+PHJlY29yZD48cmVjLW51bWJlcj42NDwvcmVjLW51bWJl
cj48Zm9yZWlnbi1rZXlzPjxrZXkgYXBwPSJFTiIgZGItaWQ9InhzZTlzczl0OGE5OWR1ZXJ2eGh4
ZXdmNTBlc3MyZWFlenp3diIgdGltZXN0YW1wPSIxNjMzNTQzMjY4Ij42NDwva2V5PjwvZm9yZWln
bi1rZXlzPjxyZWYtdHlwZSBuYW1lPSJKb3VybmFsIEFydGljbGUiPjE3PC9yZWYtdHlwZT48Y29u
dHJpYnV0b3JzPjxhdXRob3JzPjxhdXRob3I+Q2xhcmssIFYgTDwvYXV0aG9yPjxhdXRob3I+R2li
c29uLCBQIEc8L2F1dGhvcj48YXV0aG9yPk1jRG9uYWxkLCBWIE08L2F1dGhvcj48L2F1dGhvcnM+
PC9jb250cmlidXRvcnM+PGF1dGgtYWRkcmVzcz5OYXRpb25hbCBIZWFsdGggYW5kIE1lZGljYWwg
UmVzZWFyY2ggQ291bmNpbCBDZW50cmUgZm9yIFJlc2VhcmNoIEV4Y2VsbGVuY2UgaW4gU2V2ZXJl
IEFzdGhtYSBhbmQgVGhlIFByaW9yaXR5IFJlc2VhcmNoIENlbnRyZSBmb3IgSGVhbHRoeSBMdW5n
cywgVGhlIFVuaXZlcnNpdHkgb2YgTmV3Y2FzdGxlLCBDYWxsYWdoYW4sIE5TVywgQXVzdHJhbGlh
LiYjeEQ7U2Nob29sIG9mIE51cnNpbmcgYW5kIE1pZHdpZmVyeSwgVGhlIFVuaXZlcnNpdHkgb2Yg
TmV3Y2FzdGxlLCBDYWxsYWdoYW4sIE5TVywgQXVzdHJhbGlhLiYjeEQ7RGVwdCBvZiBSZXNwaXJh
dG9yeSBhbmQgU2xlZXAgTWVkaWNpbmUsIEpvaG4gSHVudGVyIEhvc3BpdGFsLCBIdW50ZXIgTWVk
aWNhbCBSZXNlYXJjaCBJbnN0aXR1dGUsIE5ldyBMYW1idG9uIEhlaWdodHMsIE5TVywgQXVzdHJh
bGlhLjwvYXV0aC1hZGRyZXNzPjx0aXRsZXM+PHRpdGxlPldoYXQgbWF0dGVycyB0byBwZW9wbGUg
d2l0aCBzZXZlcmUgYXN0aG1hPyBFeHBsb3JpbmcgYWRkLW9uIGFzdGhtYSBtZWRpY2F0aW9uIGFu
ZCBvdXRjb21lcyBvZiBpbXBvcnRhbmNlPC90aXRsZT48c2Vjb25kYXJ5LXRpdGxlPkVSSiBPcGVu
IFJlczwvc2Vjb25kYXJ5LXRpdGxlPjwvdGl0bGVzPjxwZXJpb2RpY2FsPjxmdWxsLXRpdGxlPkVS
SiBPcGVuIFJlczwvZnVsbC10aXRsZT48L3BlcmlvZGljYWw+PHZvbHVtZT43PC92b2x1bWU+PG51
bWJlcj4xPC9udW1iZXI+PGVkaXRpb24+MjAyMS8wNC8wNjwvZWRpdGlvbj48ZGF0ZXM+PHllYXI+
MjAyMTwveWVhcj48cHViLWRhdGVzPjxkYXRlPkphbjwvZGF0ZT48L3B1Yi1kYXRlcz48L2RhdGVz
Pjxpc2JuPjIzMTItMDU0MSAoUHJpbnQpJiN4RDsyMzEyLTA1NDE8L2lzYm4+PGFjY2Vzc2lvbi1u
dW0+MzM4MTY1OTY8L2FjY2Vzc2lvbi1udW0+PHVybHM+PC91cmxzPjxjdXN0b20yPlBNQzgwMDU1
OTMgUmVzZWFyY2ggQ291bmNpbCBkdXJpbmcgdGhlIGNvbmR1Y3Qgb2YgdGhlIHN0dWR5IGFuZCBw
ZXJzb25hbCBmZWVzIGZyb20gQXN0cmFaZW5lY2Egb3V0c2lkZSB0aGUgc3VibWl0dGVkIHdvcmsu
IENvbmZsaWN0IG9mIGludGVyZXN0OiBQLkcuIEdpYnNvbiByZXBvcnRzIHBlcnNvbmFsIGZlZXMg
ZnJvbSBBc3RyYVplbmVjYSwgR2xheG9TbWl0aEtsaW5lIGFuZCBOb3ZhcnRpcywgYW5kIGdyYW50
cyBmcm9tIEFzdHJhWmVuZWNhIGFuZCBHbGF4b1NtaXRoS2xpbmUsIG91dHNpZGUgdGhlIHN1Ym1p
dHRlZCB3b3JrLiBDb25mbGljdCBvZiBpbnRlcmVzdDogVi5NLiBNY0RvbmFsZCByZXBvcnRzIGdy
YW50cyBmcm9tIHRoZSBOYXRpb25hbCBIZWFsdGggYW5kIE1lZGljYWwgUmVzZWFyY2ggQ291bmNp
bCBkdXJpbmcgdGhlIGNvbmR1Y3Qgb2YgdGhlIHN0dWR5OyBncmFudHMgZnJvbSB0aGUgSHVudGVy
IE1lZGljYWwgUmVzZWFyY2ggSW5zdGl0dXRlLCB0aGUgTmF0aW9uYWwgSGVhbHRoIGFuZCBNZWRp
Y2FsIFJlc2VhcmNoIENvdW5jaWwsIGFuZCB0aGUgSm9obiBIdW50ZXIgSG9zcGl0YWwgQ2hhcml0
YWJsZSBUcnVzdCBSZXNlYXJjaCwgYW5kIGdyYW50cyBhbmQgcGVyc29uYWwgZmVlcyBmcm9tIEdT
SywgTWVuYXJpbmkgYW5kIEFzdHJhWmVuZWNhLCBvdXRzaWRlIHRoZSBzdWJtaXR0ZWQgd29yay48
L2N1c3RvbTI+PGVsZWN0cm9uaWMtcmVzb3VyY2UtbnVtPjEwLjExODMvMjMxMjA1NDEuMDA0OTct
MjAyMDwvZWxlY3Ryb25pYy1yZXNvdXJjZS1udW0+PHJlbW90ZS1kYXRhYmFzZS1wcm92aWRlcj5O
TE08L3JlbW90ZS1kYXRhYmFzZS1wcm92aWRlcj48bGFuZ3VhZ2U+ZW5nPC9sYW5ndWFnZT48L3Jl
Y29yZD48L0NpdGU+PENpdGU+PEF1dGhvcj5DbGFyazwvQXV0aG9yPjxZZWFyPjIwMjE8L1llYXI+
PFJlY051bT4xMTk8L1JlY051bT48cmVjb3JkPjxyZWMtbnVtYmVyPjExOTwvcmVjLW51bWJlcj48
Zm9yZWlnbi1rZXlzPjxrZXkgYXBwPSJFTiIgZGItaWQ9InhzZTlzczl0OGE5OWR1ZXJ2eGh4ZXdm
NTBlc3MyZWFlenp3diIgdGltZXN0YW1wPSIxNjQ5MTc2NjY5Ij4xMTk8L2tleT48L2ZvcmVpZ24t
a2V5cz48cmVmLXR5cGUgbmFtZT0iSm91cm5hbCBBcnRpY2xlIj4xNzwvcmVmLXR5cGU+PGNvbnRy
aWJ1dG9ycz48YXV0aG9ycz48YXV0aG9yPkNsYXJrLCBWIEw8L2F1dGhvcj48YXV0aG9yPkdpYnNv
biwgUCBHPC9hdXRob3I+PGF1dGhvcj5NY0RvbmFsZCwgViBNPC9hdXRob3I+PC9hdXRob3JzPjwv
Y29udHJpYnV0b3JzPjxhdXRoLWFkZHJlc3M+TmF0aW9uYWwgSGVhbHRoIGFuZCBNZWRpY2FsIFJl
c2VhcmNoIENvdW5jaWwgQ2VudHJlIGZvciBSZXNlYXJjaCBFeGNlbGxlbmNlIGluIFNldmVyZSBB
c3RobWEgYW5kIHRoZSBQcmlvcml0eSBSZXNlYXJjaCBDZW50cmUgZm9yIEhlYWx0aHkgTHVuZ3Ms
IFRoZSBVbml2ZXJzaXR5IG9mIE5ld2Nhc3RsZSwgTmV3IExhbWJ0b24gSGVpZ2h0cywgTlNXLCBB
dXN0cmFsaWEuJiN4RDtTY2hvb2wgb2YgTnVyc2luZyBhbmQgTWlkd2lmZXJ5LCBUaGUgVW5pdmVy
c2l0eSBvZiBOZXdjYXN0bGUsIE5ldyBMYW1idG9uIEhlaWdodHMsIE5TVywgQXVzdHJhbGlhLiYj
eEQ7RGVwYXJ0bWVudCBvZiBSZXNwaXJhdG9yeSBhbmQgU2xlZXAgTWVkaWNpbmUsIEpvaG4gSHVu
dGVyIEhvc3BpdGFsLCBIdW50ZXIgTWVkaWNhbCBSZXNlYXJjaCBJbnN0aXR1dGUsIE5ldyBMYW1i
dG9uIEhlaWdodHMsIE5TVywgQXVzdHJhbGlhLjwvYXV0aC1hZGRyZXNzPjx0aXRsZXM+PHRpdGxl
PlRoZSBQYXRpZW50cyZhcG9zOyBFeHBlcmllbmNlIG9mIFNldmVyZSBBc3RobWEgQWRkLU9uIFBo
YXJtYWNvdGhlcmFwaWVzOiBBIFF1YWxpdGF0aXZlIERlc2NyaXB0aXZlIFN0dWR5PC90aXRsZT48
c2Vjb25kYXJ5LXRpdGxlPkogQXN0aG1hIEFsbGVyZ3k8L3NlY29uZGFyeS10aXRsZT48L3RpdGxl
cz48cGVyaW9kaWNhbD48ZnVsbC10aXRsZT5KIEFzdGhtYSBBbGxlcmd5PC9mdWxsLXRpdGxlPjwv
cGVyaW9kaWNhbD48cGFnZXM+MjQ1LTI1ODwvcGFnZXM+PHZvbHVtZT4xNDwvdm9sdW1lPjxlZGl0
aW9uPjIwMjEvMDMvMjU8L2VkaXRpb24+PGtleXdvcmRzPjxrZXl3b3JkPmFzdGhtYSBtZWRpY2F0
aW9uczwva2V5d29yZD48a2V5d29yZD5tb25vY2xvbmFsIGFudGlib2R5IHRoZXJhcGllczwva2V5
d29yZD48a2V5d29yZD5wYXRpZW50IGV4cGVyaWVuY2U8L2tleXdvcmQ+PGtleXdvcmQ+cXVhbGl0
eSBvZiBsaWZlPC9rZXl3b3JkPjxrZXl3b3JkPnNldmVyZSBhc3RobWE8L2tleXdvcmQ+PGtleXdv
cmQ+Q291bmNpbCwgQ2VudHJlIG9mIFJlc2VhcmNoIEV4Y2VsbGVuY2UgaW4gU2V2ZXJlIEFzdGht
YSwgYW5kIHJlcG9ydHMgcGVyc29uYWw8L2tleXdvcmQ+PGtleXdvcmQ+c3BlYWtpbmcgZmVlcyBm
cm9tIEFzdHJhIFplbmVjYSBmb3Igd29yayBvdXRzaWRlIHRoZSBzdWJtaXR0ZWQgbWFudXNjcmlw
dC4gUHJvZi48L2tleXdvcmQ+PGtleXdvcmQ+R2lic29uIHJlcG9ydHMgcGVyc29uYWwgZmVlcyBm
cm9tIEFzdHJhWmVuZWNhLCBHbGF4b1NtaXRoS2xpbmUsIE5vdmFydGlzLCBncmFudHM8L2tleXdv
cmQ+PGtleXdvcmQ+ZnJvbSBBc3RyYVplbmVjYSwgR2xheG9TbWl0aEtsaW5lLCBvdXRzaWRlIHRo
ZSBzdWJtaXR0ZWQgd29yay4gUHJvZi4gTWNEb25hbGQ8L2tleXdvcmQ+PGtleXdvcmQ+cmVwb3J0
cyBncmFudHMgZnJvbSBIdW50ZXIgTWVkaWNhbCBSZXNlYXJjaCBJbnN0aXR1dGUsIGdyYW50cyBm
cm9tIE5hdGlvbmFsIEhlYWx0aDwva2V5d29yZD48a2V5d29yZD5hbmQgTWVkaWNhbCBSZXNlYXJj
aCBDb3VuY2lsLCBncmFudHMgZnJvbSBKb2huIEh1bnRlciBIb3NwaXRhbCBDaGFyaXRhYmxlIFRy
dXN0PC9rZXl3b3JkPjxrZXl3b3JkPlJlc2VhcmNoIEdyYW50cywgZHVyaW5nIHRoZSBjb25kdWN0
IG9mIHRoZSBzdHVkeTwva2V5d29yZD48a2V5d29yZD5ncmFudHMgYW5kIHBlcnNvbmFsIGZlZXMg
ZnJvbSBHU0s8L2tleXdvcmQ+PGtleXdvcmQ+ZnJvbSBNZW5hcmluaSBmb3IgZWR1Y2F0aW9uYWwg
Y29udGVudCwgZ3JhbnRzIGFuZCBwZXJzb25hbCBmZWVzIGZyb20gQXN0cmEgWmVuZWNhLDwva2V5
d29yZD48a2V5d29yZD5vdXRzaWRlIHRoZSBzdWJtaXR0ZWQgd29yay4gVGhlIGF1dGhvcnMgcmVw
b3J0IG5vIG90aGVyIGNvbmZsaWN0cyBvZiBpbnRlcmVzdCBpbjwva2V5d29yZD48a2V5d29yZD50
aGlzIHdvcmsuPC9rZXl3b3JkPjwva2V5d29yZHM+PGRhdGVzPjx5ZWFyPjIwMjE8L3llYXI+PC9k
YXRlcz48aXNibj4xMTc4LTY5NjUgKFByaW50KSYjeEQ7MTE3OC02OTY1PC9pc2JuPjxhY2Nlc3Np
b24tbnVtPjMzNzU4NTE1PC9hY2Nlc3Npb24tbnVtPjx1cmxzPjwvdXJscz48Y3VzdG9tMj5QTUM3
OTc5MzUyPC9jdXN0b20yPjxlbGVjdHJvbmljLXJlc291cmNlLW51bT4xMC4yMTQ3L2phYS5TMjk2
MTQ3PC9lbGVjdHJvbmljLXJlc291cmNlLW51bT48cmVtb3RlLWRhdGFiYXNlLXByb3ZpZGVyPk5M
TTwvcmVtb3RlLWRhdGFiYXNlLXByb3ZpZGVyPjxsYW5ndWFnZT5lbmc8L2xhbmd1YWdlPjwvcmVj
b3JkPjwvQ2l0ZT48L0VuZE5vdGU+
</w:fldData>
        </w:fldChar>
      </w:r>
      <w:r w:rsidR="000252C6">
        <w:instrText xml:space="preserve"> ADDIN EN.CITE </w:instrText>
      </w:r>
      <w:r w:rsidR="000252C6">
        <w:fldChar w:fldCharType="begin">
          <w:fldData xml:space="preserve">PEVuZE5vdGU+PENpdGU+PEF1dGhvcj5DbGFyazwvQXV0aG9yPjxZZWFyPjIwMjE8L1llYXI+PFJl
Y051bT42NDwvUmVjTnVtPjxEaXNwbGF5VGV4dD48c3R5bGUgZmFjZT0ic3VwZXJzY3JpcHQiPjgs
MjI8L3N0eWxlPjwvRGlzcGxheVRleHQ+PHJlY29yZD48cmVjLW51bWJlcj42NDwvcmVjLW51bWJl
cj48Zm9yZWlnbi1rZXlzPjxrZXkgYXBwPSJFTiIgZGItaWQ9InhzZTlzczl0OGE5OWR1ZXJ2eGh4
ZXdmNTBlc3MyZWFlenp3diIgdGltZXN0YW1wPSIxNjMzNTQzMjY4Ij42NDwva2V5PjwvZm9yZWln
bi1rZXlzPjxyZWYtdHlwZSBuYW1lPSJKb3VybmFsIEFydGljbGUiPjE3PC9yZWYtdHlwZT48Y29u
dHJpYnV0b3JzPjxhdXRob3JzPjxhdXRob3I+Q2xhcmssIFYgTDwvYXV0aG9yPjxhdXRob3I+R2li
c29uLCBQIEc8L2F1dGhvcj48YXV0aG9yPk1jRG9uYWxkLCBWIE08L2F1dGhvcj48L2F1dGhvcnM+
PC9jb250cmlidXRvcnM+PGF1dGgtYWRkcmVzcz5OYXRpb25hbCBIZWFsdGggYW5kIE1lZGljYWwg
UmVzZWFyY2ggQ291bmNpbCBDZW50cmUgZm9yIFJlc2VhcmNoIEV4Y2VsbGVuY2UgaW4gU2V2ZXJl
IEFzdGhtYSBhbmQgVGhlIFByaW9yaXR5IFJlc2VhcmNoIENlbnRyZSBmb3IgSGVhbHRoeSBMdW5n
cywgVGhlIFVuaXZlcnNpdHkgb2YgTmV3Y2FzdGxlLCBDYWxsYWdoYW4sIE5TVywgQXVzdHJhbGlh
LiYjeEQ7U2Nob29sIG9mIE51cnNpbmcgYW5kIE1pZHdpZmVyeSwgVGhlIFVuaXZlcnNpdHkgb2Yg
TmV3Y2FzdGxlLCBDYWxsYWdoYW4sIE5TVywgQXVzdHJhbGlhLiYjeEQ7RGVwdCBvZiBSZXNwaXJh
dG9yeSBhbmQgU2xlZXAgTWVkaWNpbmUsIEpvaG4gSHVudGVyIEhvc3BpdGFsLCBIdW50ZXIgTWVk
aWNhbCBSZXNlYXJjaCBJbnN0aXR1dGUsIE5ldyBMYW1idG9uIEhlaWdodHMsIE5TVywgQXVzdHJh
bGlhLjwvYXV0aC1hZGRyZXNzPjx0aXRsZXM+PHRpdGxlPldoYXQgbWF0dGVycyB0byBwZW9wbGUg
d2l0aCBzZXZlcmUgYXN0aG1hPyBFeHBsb3JpbmcgYWRkLW9uIGFzdGhtYSBtZWRpY2F0aW9uIGFu
ZCBvdXRjb21lcyBvZiBpbXBvcnRhbmNlPC90aXRsZT48c2Vjb25kYXJ5LXRpdGxlPkVSSiBPcGVu
IFJlczwvc2Vjb25kYXJ5LXRpdGxlPjwvdGl0bGVzPjxwZXJpb2RpY2FsPjxmdWxsLXRpdGxlPkVS
SiBPcGVuIFJlczwvZnVsbC10aXRsZT48L3BlcmlvZGljYWw+PHZvbHVtZT43PC92b2x1bWU+PG51
bWJlcj4xPC9udW1iZXI+PGVkaXRpb24+MjAyMS8wNC8wNjwvZWRpdGlvbj48ZGF0ZXM+PHllYXI+
MjAyMTwveWVhcj48cHViLWRhdGVzPjxkYXRlPkphbjwvZGF0ZT48L3B1Yi1kYXRlcz48L2RhdGVz
Pjxpc2JuPjIzMTItMDU0MSAoUHJpbnQpJiN4RDsyMzEyLTA1NDE8L2lzYm4+PGFjY2Vzc2lvbi1u
dW0+MzM4MTY1OTY8L2FjY2Vzc2lvbi1udW0+PHVybHM+PC91cmxzPjxjdXN0b20yPlBNQzgwMDU1
OTMgUmVzZWFyY2ggQ291bmNpbCBkdXJpbmcgdGhlIGNvbmR1Y3Qgb2YgdGhlIHN0dWR5IGFuZCBw
ZXJzb25hbCBmZWVzIGZyb20gQXN0cmFaZW5lY2Egb3V0c2lkZSB0aGUgc3VibWl0dGVkIHdvcmsu
IENvbmZsaWN0IG9mIGludGVyZXN0OiBQLkcuIEdpYnNvbiByZXBvcnRzIHBlcnNvbmFsIGZlZXMg
ZnJvbSBBc3RyYVplbmVjYSwgR2xheG9TbWl0aEtsaW5lIGFuZCBOb3ZhcnRpcywgYW5kIGdyYW50
cyBmcm9tIEFzdHJhWmVuZWNhIGFuZCBHbGF4b1NtaXRoS2xpbmUsIG91dHNpZGUgdGhlIHN1Ym1p
dHRlZCB3b3JrLiBDb25mbGljdCBvZiBpbnRlcmVzdDogVi5NLiBNY0RvbmFsZCByZXBvcnRzIGdy
YW50cyBmcm9tIHRoZSBOYXRpb25hbCBIZWFsdGggYW5kIE1lZGljYWwgUmVzZWFyY2ggQ291bmNp
bCBkdXJpbmcgdGhlIGNvbmR1Y3Qgb2YgdGhlIHN0dWR5OyBncmFudHMgZnJvbSB0aGUgSHVudGVy
IE1lZGljYWwgUmVzZWFyY2ggSW5zdGl0dXRlLCB0aGUgTmF0aW9uYWwgSGVhbHRoIGFuZCBNZWRp
Y2FsIFJlc2VhcmNoIENvdW5jaWwsIGFuZCB0aGUgSm9obiBIdW50ZXIgSG9zcGl0YWwgQ2hhcml0
YWJsZSBUcnVzdCBSZXNlYXJjaCwgYW5kIGdyYW50cyBhbmQgcGVyc29uYWwgZmVlcyBmcm9tIEdT
SywgTWVuYXJpbmkgYW5kIEFzdHJhWmVuZWNhLCBvdXRzaWRlIHRoZSBzdWJtaXR0ZWQgd29yay48
L2N1c3RvbTI+PGVsZWN0cm9uaWMtcmVzb3VyY2UtbnVtPjEwLjExODMvMjMxMjA1NDEuMDA0OTct
MjAyMDwvZWxlY3Ryb25pYy1yZXNvdXJjZS1udW0+PHJlbW90ZS1kYXRhYmFzZS1wcm92aWRlcj5O
TE08L3JlbW90ZS1kYXRhYmFzZS1wcm92aWRlcj48bGFuZ3VhZ2U+ZW5nPC9sYW5ndWFnZT48L3Jl
Y29yZD48L0NpdGU+PENpdGU+PEF1dGhvcj5DbGFyazwvQXV0aG9yPjxZZWFyPjIwMjE8L1llYXI+
PFJlY051bT4xMTk8L1JlY051bT48cmVjb3JkPjxyZWMtbnVtYmVyPjExOTwvcmVjLW51bWJlcj48
Zm9yZWlnbi1rZXlzPjxrZXkgYXBwPSJFTiIgZGItaWQ9InhzZTlzczl0OGE5OWR1ZXJ2eGh4ZXdm
NTBlc3MyZWFlenp3diIgdGltZXN0YW1wPSIxNjQ5MTc2NjY5Ij4xMTk8L2tleT48L2ZvcmVpZ24t
a2V5cz48cmVmLXR5cGUgbmFtZT0iSm91cm5hbCBBcnRpY2xlIj4xNzwvcmVmLXR5cGU+PGNvbnRy
aWJ1dG9ycz48YXV0aG9ycz48YXV0aG9yPkNsYXJrLCBWIEw8L2F1dGhvcj48YXV0aG9yPkdpYnNv
biwgUCBHPC9hdXRob3I+PGF1dGhvcj5NY0RvbmFsZCwgViBNPC9hdXRob3I+PC9hdXRob3JzPjwv
Y29udHJpYnV0b3JzPjxhdXRoLWFkZHJlc3M+TmF0aW9uYWwgSGVhbHRoIGFuZCBNZWRpY2FsIFJl
c2VhcmNoIENvdW5jaWwgQ2VudHJlIGZvciBSZXNlYXJjaCBFeGNlbGxlbmNlIGluIFNldmVyZSBB
c3RobWEgYW5kIHRoZSBQcmlvcml0eSBSZXNlYXJjaCBDZW50cmUgZm9yIEhlYWx0aHkgTHVuZ3Ms
IFRoZSBVbml2ZXJzaXR5IG9mIE5ld2Nhc3RsZSwgTmV3IExhbWJ0b24gSGVpZ2h0cywgTlNXLCBB
dXN0cmFsaWEuJiN4RDtTY2hvb2wgb2YgTnVyc2luZyBhbmQgTWlkd2lmZXJ5LCBUaGUgVW5pdmVy
c2l0eSBvZiBOZXdjYXN0bGUsIE5ldyBMYW1idG9uIEhlaWdodHMsIE5TVywgQXVzdHJhbGlhLiYj
eEQ7RGVwYXJ0bWVudCBvZiBSZXNwaXJhdG9yeSBhbmQgU2xlZXAgTWVkaWNpbmUsIEpvaG4gSHVu
dGVyIEhvc3BpdGFsLCBIdW50ZXIgTWVkaWNhbCBSZXNlYXJjaCBJbnN0aXR1dGUsIE5ldyBMYW1i
dG9uIEhlaWdodHMsIE5TVywgQXVzdHJhbGlhLjwvYXV0aC1hZGRyZXNzPjx0aXRsZXM+PHRpdGxl
PlRoZSBQYXRpZW50cyZhcG9zOyBFeHBlcmllbmNlIG9mIFNldmVyZSBBc3RobWEgQWRkLU9uIFBo
YXJtYWNvdGhlcmFwaWVzOiBBIFF1YWxpdGF0aXZlIERlc2NyaXB0aXZlIFN0dWR5PC90aXRsZT48
c2Vjb25kYXJ5LXRpdGxlPkogQXN0aG1hIEFsbGVyZ3k8L3NlY29uZGFyeS10aXRsZT48L3RpdGxl
cz48cGVyaW9kaWNhbD48ZnVsbC10aXRsZT5KIEFzdGhtYSBBbGxlcmd5PC9mdWxsLXRpdGxlPjwv
cGVyaW9kaWNhbD48cGFnZXM+MjQ1LTI1ODwvcGFnZXM+PHZvbHVtZT4xNDwvdm9sdW1lPjxlZGl0
aW9uPjIwMjEvMDMvMjU8L2VkaXRpb24+PGtleXdvcmRzPjxrZXl3b3JkPmFzdGhtYSBtZWRpY2F0
aW9uczwva2V5d29yZD48a2V5d29yZD5tb25vY2xvbmFsIGFudGlib2R5IHRoZXJhcGllczwva2V5
d29yZD48a2V5d29yZD5wYXRpZW50IGV4cGVyaWVuY2U8L2tleXdvcmQ+PGtleXdvcmQ+cXVhbGl0
eSBvZiBsaWZlPC9rZXl3b3JkPjxrZXl3b3JkPnNldmVyZSBhc3RobWE8L2tleXdvcmQ+PGtleXdv
cmQ+Q291bmNpbCwgQ2VudHJlIG9mIFJlc2VhcmNoIEV4Y2VsbGVuY2UgaW4gU2V2ZXJlIEFzdGht
YSwgYW5kIHJlcG9ydHMgcGVyc29uYWw8L2tleXdvcmQ+PGtleXdvcmQ+c3BlYWtpbmcgZmVlcyBm
cm9tIEFzdHJhIFplbmVjYSBmb3Igd29yayBvdXRzaWRlIHRoZSBzdWJtaXR0ZWQgbWFudXNjcmlw
dC4gUHJvZi48L2tleXdvcmQ+PGtleXdvcmQ+R2lic29uIHJlcG9ydHMgcGVyc29uYWwgZmVlcyBm
cm9tIEFzdHJhWmVuZWNhLCBHbGF4b1NtaXRoS2xpbmUsIE5vdmFydGlzLCBncmFudHM8L2tleXdv
cmQ+PGtleXdvcmQ+ZnJvbSBBc3RyYVplbmVjYSwgR2xheG9TbWl0aEtsaW5lLCBvdXRzaWRlIHRo
ZSBzdWJtaXR0ZWQgd29yay4gUHJvZi4gTWNEb25hbGQ8L2tleXdvcmQ+PGtleXdvcmQ+cmVwb3J0
cyBncmFudHMgZnJvbSBIdW50ZXIgTWVkaWNhbCBSZXNlYXJjaCBJbnN0aXR1dGUsIGdyYW50cyBm
cm9tIE5hdGlvbmFsIEhlYWx0aDwva2V5d29yZD48a2V5d29yZD5hbmQgTWVkaWNhbCBSZXNlYXJj
aCBDb3VuY2lsLCBncmFudHMgZnJvbSBKb2huIEh1bnRlciBIb3NwaXRhbCBDaGFyaXRhYmxlIFRy
dXN0PC9rZXl3b3JkPjxrZXl3b3JkPlJlc2VhcmNoIEdyYW50cywgZHVyaW5nIHRoZSBjb25kdWN0
IG9mIHRoZSBzdHVkeTwva2V5d29yZD48a2V5d29yZD5ncmFudHMgYW5kIHBlcnNvbmFsIGZlZXMg
ZnJvbSBHU0s8L2tleXdvcmQ+PGtleXdvcmQ+ZnJvbSBNZW5hcmluaSBmb3IgZWR1Y2F0aW9uYWwg
Y29udGVudCwgZ3JhbnRzIGFuZCBwZXJzb25hbCBmZWVzIGZyb20gQXN0cmEgWmVuZWNhLDwva2V5
d29yZD48a2V5d29yZD5vdXRzaWRlIHRoZSBzdWJtaXR0ZWQgd29yay4gVGhlIGF1dGhvcnMgcmVw
b3J0IG5vIG90aGVyIGNvbmZsaWN0cyBvZiBpbnRlcmVzdCBpbjwva2V5d29yZD48a2V5d29yZD50
aGlzIHdvcmsuPC9rZXl3b3JkPjwva2V5d29yZHM+PGRhdGVzPjx5ZWFyPjIwMjE8L3llYXI+PC9k
YXRlcz48aXNibj4xMTc4LTY5NjUgKFByaW50KSYjeEQ7MTE3OC02OTY1PC9pc2JuPjxhY2Nlc3Np
b24tbnVtPjMzNzU4NTE1PC9hY2Nlc3Npb24tbnVtPjx1cmxzPjwvdXJscz48Y3VzdG9tMj5QTUM3
OTc5MzUyPC9jdXN0b20yPjxlbGVjdHJvbmljLXJlc291cmNlLW51bT4xMC4yMTQ3L2phYS5TMjk2
MTQ3PC9lbGVjdHJvbmljLXJlc291cmNlLW51bT48cmVtb3RlLWRhdGFiYXNlLXByb3ZpZGVyPk5M
TTwvcmVtb3RlLWRhdGFiYXNlLXByb3ZpZGVyPjxsYW5ndWFnZT5lbmc8L2xhbmd1YWdlPjwvcmVj
b3JkPjwvQ2l0ZT48L0VuZE5vdGU+
</w:fldData>
        </w:fldChar>
      </w:r>
      <w:r w:rsidR="000252C6">
        <w:instrText xml:space="preserve"> ADDIN EN.CITE.DATA </w:instrText>
      </w:r>
      <w:r w:rsidR="000252C6">
        <w:fldChar w:fldCharType="end"/>
      </w:r>
      <w:r w:rsidR="00FA0375" w:rsidRPr="00111EEA">
        <w:fldChar w:fldCharType="separate"/>
      </w:r>
      <w:r w:rsidR="002A7CE4" w:rsidRPr="002A7CE4">
        <w:rPr>
          <w:noProof/>
          <w:vertAlign w:val="superscript"/>
        </w:rPr>
        <w:t>8,22</w:t>
      </w:r>
      <w:r w:rsidR="00FA0375" w:rsidRPr="00111EEA">
        <w:fldChar w:fldCharType="end"/>
      </w:r>
      <w:r w:rsidR="00FA0375" w:rsidRPr="00111EEA">
        <w:t xml:space="preserve">, </w:t>
      </w:r>
      <w:r w:rsidR="003E7215" w:rsidRPr="00111EEA">
        <w:t>are not</w:t>
      </w:r>
      <w:r w:rsidR="00FA0375" w:rsidRPr="00111EEA">
        <w:t xml:space="preserve"> </w:t>
      </w:r>
      <w:r w:rsidR="00BC08F5">
        <w:t>consistently</w:t>
      </w:r>
      <w:r w:rsidR="003E7215" w:rsidRPr="00111EEA">
        <w:t xml:space="preserve"> </w:t>
      </w:r>
      <w:r w:rsidR="002165F1" w:rsidRPr="00111EEA">
        <w:t xml:space="preserve">reflected </w:t>
      </w:r>
      <w:r w:rsidR="002165F1" w:rsidRPr="00F55BC4">
        <w:t xml:space="preserve">in </w:t>
      </w:r>
      <w:r w:rsidR="00F55BC4">
        <w:t>physicians</w:t>
      </w:r>
      <w:r w:rsidR="00B97E2C" w:rsidRPr="00F55BC4">
        <w:t xml:space="preserve">’ approach </w:t>
      </w:r>
      <w:r w:rsidR="006F07B3" w:rsidRPr="00F55BC4">
        <w:t>to</w:t>
      </w:r>
      <w:r w:rsidR="002B5441" w:rsidRPr="00F55BC4">
        <w:t xml:space="preserve"> evaluat</w:t>
      </w:r>
      <w:r w:rsidR="006F07B3" w:rsidRPr="00F55BC4">
        <w:t>ing</w:t>
      </w:r>
      <w:r w:rsidR="009C732A">
        <w:t xml:space="preserve"> </w:t>
      </w:r>
      <w:r w:rsidR="00FF1AD3" w:rsidRPr="00111EEA">
        <w:t>treatment response</w:t>
      </w:r>
      <w:r w:rsidR="00111EEA" w:rsidRPr="00111EEA">
        <w:fldChar w:fldCharType="begin">
          <w:fldData xml:space="preserve">PEVuZE5vdGU+PENpdGU+PEF1dGhvcj5VcGhhbTwvQXV0aG9yPjxZZWFyPjIwMjE8L1llYXI+PFJl
Y051bT4xMTg8L1JlY051bT48RGlzcGxheVRleHQ+PHN0eWxlIGZhY2U9InN1cGVyc2NyaXB0Ij4y
Mzwvc3R5bGU+PC9EaXNwbGF5VGV4dD48cmVjb3JkPjxyZWMtbnVtYmVyPjExODwvcmVjLW51bWJl
cj48Zm9yZWlnbi1rZXlzPjxrZXkgYXBwPSJFTiIgZGItaWQ9InhzZTlzczl0OGE5OWR1ZXJ2eGh4
ZXdmNTBlc3MyZWFlenp3diIgdGltZXN0YW1wPSIxNjQ5MTc2NTYwIj4xMTg8L2tleT48L2ZvcmVp
Z24ta2V5cz48cmVmLXR5cGUgbmFtZT0iSm91cm5hbCBBcnRpY2xlIj4xNzwvcmVmLXR5cGU+PGNv
bnRyaWJ1dG9ycz48YXV0aG9ycz48YXV0aG9yPlVwaGFtLCBKIFc8L2F1dGhvcj48YXV0aG9yPkxl
IExpZXZyZSwgQzwvYXV0aG9yPjxhdXRob3I+SmFja3NvbiwgRCBKPC9hdXRob3I+PGF1dGhvcj5N
YXNvbGksIE08L2F1dGhvcj48YXV0aG9yPldlY2hzbGVyLCBNLiBFLjwvYXV0aG9yPjxhdXRob3I+
UHJpY2UsIEQuIEIuPC9hdXRob3I+PC9hdXRob3JzPjwvY29udHJpYnV0b3JzPjxhdXRoLWFkZHJl
c3M+RGlhbWFudGluYSBJbnN0aXR1dGUsIFVuaXZlcnNpdHkgb2YgUXVlZW5zbGFuZCwgQnJpc2Jh
bmUsIFF1ZWVuc2xhbmQsIEF1c3RyYWxpYTsgRGVwYXJ0bWVudCBvZiBSZXNwaXJhdG9yeSBNZWRp
Y2luZSwgUHJpbmNlc3MgQWxleGFuZHJhIEhvc3BpdGFsLCBCcmlzYmFuZSwgUXVlZW5zbGFuZCwg
QXVzdHJhbGlhLiBFbGVjdHJvbmljIGFkZHJlc3M6IGoudXBoYW1AdXEuZWR1LmF1LiYjeEQ7T3B0
aW11bSBQYXRpZW50IENhcmUsIEJyaXNiYW5lLCBRdWVlbnNsYW5kLCBBdXN0cmFsaWEuJiN4RDtH
dXkmYXBvcztzIGFuZCBTdCBUaG9tYXMmYXBvczsgTkhTIFRydXN0LCBMb25kb24sIFVuaXRlZCBL
aW5nZG9tOyBBc3RobWEgVUsgQ2VudHJlLCBLaW5nJmFwb3M7cyBDb2xsZWdlIExvbmRvbiwgTG9u
ZG9uLCBVbml0ZWQgS2luZ2RvbS4mI3hEO1VuaXZlcnNpdHkgb2YgRXhldGVyLCBSb3lhbCBEZXZv
biBhbmQgRXhldGVyIEhvc3BpdGFsLCBFeGV0ZXIsIFVuaXRlZCBLaW5nZG9tLiYjeEQ7TmF0aW9u
YWwgSmV3aXNoIEhlYWx0aCwgQ29oZW4gRmFtaWx5IEFzdGhtYSBJbnN0aXR1dGUsIERlcGFydG1l
bnQgb2YgTWVkaWNpbmUsIE5hdGlvbmFsIEpld2lzaCBIZWFsdGgsIERlbnZlciwgQ29sby4mI3hE
O09wdGltdW0gUGF0aWVudCBDYXJlLCBCcmlzYmFuZSwgUXVlZW5zbGFuZCwgQXVzdHJhbGlhOyBD
ZW50cmUgb2YgQWNhZGVtaWMgUHJpbWFyeSBDYXJlLCBEaXZpc2lvbiBvZiBBcHBsaWVkIEhlYWx0
aCBTY2llbmNlcywgVW5pdmVyc2l0eSBvZiBBYmVyZGVlbiwgQWJlcmRlZW4sIFVuaXRlZCBLaW5n
ZG9tOyBPYnNlcnZhdGlvbmFsIGFuZCBQcmFnbWF0aWMgUmVzZWFyY2ggSW5zdGl0dXRlLCBTaW5n
YXBvcmUuPC9hdXRoLWFkZHJlc3M+PHRpdGxlcz48dGl0bGU+RGVmaW5pbmcgYSBTZXZlcmUgQXN0
aG1hIFN1cGVyLVJlc3BvbmRlcjogRmluZGluZ3MgZnJvbSBhIERlbHBoaSBQcm9jZXNzPC90aXRs
ZT48c2Vjb25kYXJ5LXRpdGxlPkogQWxsZXJneSBDbGluIEltbXVub2wgUHJhY3Q8L3NlY29uZGFy
eS10aXRsZT48L3RpdGxlcz48cGVyaW9kaWNhbD48ZnVsbC10aXRsZT5KIEFsbGVyZ3kgQ2xpbiBJ
bW11bm9sIFByYWN0PC9mdWxsLXRpdGxlPjwvcGVyaW9kaWNhbD48cGFnZXM+Mzk5Ny00MDA0PC9w
YWdlcz48dm9sdW1lPjk8L3ZvbHVtZT48bnVtYmVyPjExPC9udW1iZXI+PGVkaXRpb24+MjAyMS8w
Ny8xNzwvZWRpdGlvbj48a2V5d29yZHM+PGtleXdvcmQ+KkFzdGhtYS9kaWFnbm9zaXMvZXBpZGVt
aW9sb2d5PC9rZXl3b3JkPjxrZXl3b3JkPkNvbnNlbnN1czwva2V5d29yZD48a2V5d29yZD5EZWxw
aGkgVGVjaG5pcXVlPC9rZXl3b3JkPjxrZXl3b3JkPkh1bWFuczwva2V5d29yZD48a2V5d29yZD4q
UXVhbGl0eSBvZiBMaWZlPC9rZXl3b3JkPjxrZXl3b3JkPlN1cnZleXMgYW5kIFF1ZXN0aW9ubmFp
cmVzPC9rZXl3b3JkPjxrZXl3b3JkPipBc3RobWE8L2tleXdvcmQ+PGtleXdvcmQ+KkFzdGhtYSB0
cmVhdG1lbnQ8L2tleXdvcmQ+PGtleXdvcmQ+KkJpb2xvZ2ljczwva2V5d29yZD48L2tleXdvcmRz
PjxkYXRlcz48eWVhcj4yMDIxPC95ZWFyPjxwdWItZGF0ZXM+PGRhdGU+Tm92PC9kYXRlPjwvcHVi
LWRhdGVzPjwvZGF0ZXM+PGFjY2Vzc2lvbi1udW0+MzQyNzEyMTY8L2FjY2Vzc2lvbi1udW0+PHVy
bHM+PC91cmxzPjxlbGVjdHJvbmljLXJlc291cmNlLW51bT4xMC4xMDE2L2ouamFpcC4yMDIxLjA2
LjA0MTwvZWxlY3Ryb25pYy1yZXNvdXJjZS1udW0+PHJlbW90ZS1kYXRhYmFzZS1wcm92aWRlcj5O
TE08L3JlbW90ZS1kYXRhYmFzZS1wcm92aWRlcj48bGFuZ3VhZ2U+ZW5nPC9sYW5ndWFnZT48L3Jl
Y29yZD48L0NpdGU+PC9FbmROb3RlPn==
</w:fldData>
        </w:fldChar>
      </w:r>
      <w:r w:rsidR="000252C6">
        <w:instrText xml:space="preserve"> ADDIN EN.CITE </w:instrText>
      </w:r>
      <w:r w:rsidR="000252C6">
        <w:fldChar w:fldCharType="begin">
          <w:fldData xml:space="preserve">PEVuZE5vdGU+PENpdGU+PEF1dGhvcj5VcGhhbTwvQXV0aG9yPjxZZWFyPjIwMjE8L1llYXI+PFJl
Y051bT4xMTg8L1JlY051bT48RGlzcGxheVRleHQ+PHN0eWxlIGZhY2U9InN1cGVyc2NyaXB0Ij4y
Mzwvc3R5bGU+PC9EaXNwbGF5VGV4dD48cmVjb3JkPjxyZWMtbnVtYmVyPjExODwvcmVjLW51bWJl
cj48Zm9yZWlnbi1rZXlzPjxrZXkgYXBwPSJFTiIgZGItaWQ9InhzZTlzczl0OGE5OWR1ZXJ2eGh4
ZXdmNTBlc3MyZWFlenp3diIgdGltZXN0YW1wPSIxNjQ5MTc2NTYwIj4xMTg8L2tleT48L2ZvcmVp
Z24ta2V5cz48cmVmLXR5cGUgbmFtZT0iSm91cm5hbCBBcnRpY2xlIj4xNzwvcmVmLXR5cGU+PGNv
bnRyaWJ1dG9ycz48YXV0aG9ycz48YXV0aG9yPlVwaGFtLCBKIFc8L2F1dGhvcj48YXV0aG9yPkxl
IExpZXZyZSwgQzwvYXV0aG9yPjxhdXRob3I+SmFja3NvbiwgRCBKPC9hdXRob3I+PGF1dGhvcj5N
YXNvbGksIE08L2F1dGhvcj48YXV0aG9yPldlY2hzbGVyLCBNLiBFLjwvYXV0aG9yPjxhdXRob3I+
UHJpY2UsIEQuIEIuPC9hdXRob3I+PC9hdXRob3JzPjwvY29udHJpYnV0b3JzPjxhdXRoLWFkZHJl
c3M+RGlhbWFudGluYSBJbnN0aXR1dGUsIFVuaXZlcnNpdHkgb2YgUXVlZW5zbGFuZCwgQnJpc2Jh
bmUsIFF1ZWVuc2xhbmQsIEF1c3RyYWxpYTsgRGVwYXJ0bWVudCBvZiBSZXNwaXJhdG9yeSBNZWRp
Y2luZSwgUHJpbmNlc3MgQWxleGFuZHJhIEhvc3BpdGFsLCBCcmlzYmFuZSwgUXVlZW5zbGFuZCwg
QXVzdHJhbGlhLiBFbGVjdHJvbmljIGFkZHJlc3M6IGoudXBoYW1AdXEuZWR1LmF1LiYjeEQ7T3B0
aW11bSBQYXRpZW50IENhcmUsIEJyaXNiYW5lLCBRdWVlbnNsYW5kLCBBdXN0cmFsaWEuJiN4RDtH
dXkmYXBvcztzIGFuZCBTdCBUaG9tYXMmYXBvczsgTkhTIFRydXN0LCBMb25kb24sIFVuaXRlZCBL
aW5nZG9tOyBBc3RobWEgVUsgQ2VudHJlLCBLaW5nJmFwb3M7cyBDb2xsZWdlIExvbmRvbiwgTG9u
ZG9uLCBVbml0ZWQgS2luZ2RvbS4mI3hEO1VuaXZlcnNpdHkgb2YgRXhldGVyLCBSb3lhbCBEZXZv
biBhbmQgRXhldGVyIEhvc3BpdGFsLCBFeGV0ZXIsIFVuaXRlZCBLaW5nZG9tLiYjeEQ7TmF0aW9u
YWwgSmV3aXNoIEhlYWx0aCwgQ29oZW4gRmFtaWx5IEFzdGhtYSBJbnN0aXR1dGUsIERlcGFydG1l
bnQgb2YgTWVkaWNpbmUsIE5hdGlvbmFsIEpld2lzaCBIZWFsdGgsIERlbnZlciwgQ29sby4mI3hE
O09wdGltdW0gUGF0aWVudCBDYXJlLCBCcmlzYmFuZSwgUXVlZW5zbGFuZCwgQXVzdHJhbGlhOyBD
ZW50cmUgb2YgQWNhZGVtaWMgUHJpbWFyeSBDYXJlLCBEaXZpc2lvbiBvZiBBcHBsaWVkIEhlYWx0
aCBTY2llbmNlcywgVW5pdmVyc2l0eSBvZiBBYmVyZGVlbiwgQWJlcmRlZW4sIFVuaXRlZCBLaW5n
ZG9tOyBPYnNlcnZhdGlvbmFsIGFuZCBQcmFnbWF0aWMgUmVzZWFyY2ggSW5zdGl0dXRlLCBTaW5n
YXBvcmUuPC9hdXRoLWFkZHJlc3M+PHRpdGxlcz48dGl0bGU+RGVmaW5pbmcgYSBTZXZlcmUgQXN0
aG1hIFN1cGVyLVJlc3BvbmRlcjogRmluZGluZ3MgZnJvbSBhIERlbHBoaSBQcm9jZXNzPC90aXRs
ZT48c2Vjb25kYXJ5LXRpdGxlPkogQWxsZXJneSBDbGluIEltbXVub2wgUHJhY3Q8L3NlY29uZGFy
eS10aXRsZT48L3RpdGxlcz48cGVyaW9kaWNhbD48ZnVsbC10aXRsZT5KIEFsbGVyZ3kgQ2xpbiBJ
bW11bm9sIFByYWN0PC9mdWxsLXRpdGxlPjwvcGVyaW9kaWNhbD48cGFnZXM+Mzk5Ny00MDA0PC9w
YWdlcz48dm9sdW1lPjk8L3ZvbHVtZT48bnVtYmVyPjExPC9udW1iZXI+PGVkaXRpb24+MjAyMS8w
Ny8xNzwvZWRpdGlvbj48a2V5d29yZHM+PGtleXdvcmQ+KkFzdGhtYS9kaWFnbm9zaXMvZXBpZGVt
aW9sb2d5PC9rZXl3b3JkPjxrZXl3b3JkPkNvbnNlbnN1czwva2V5d29yZD48a2V5d29yZD5EZWxw
aGkgVGVjaG5pcXVlPC9rZXl3b3JkPjxrZXl3b3JkPkh1bWFuczwva2V5d29yZD48a2V5d29yZD4q
UXVhbGl0eSBvZiBMaWZlPC9rZXl3b3JkPjxrZXl3b3JkPlN1cnZleXMgYW5kIFF1ZXN0aW9ubmFp
cmVzPC9rZXl3b3JkPjxrZXl3b3JkPipBc3RobWE8L2tleXdvcmQ+PGtleXdvcmQ+KkFzdGhtYSB0
cmVhdG1lbnQ8L2tleXdvcmQ+PGtleXdvcmQ+KkJpb2xvZ2ljczwva2V5d29yZD48L2tleXdvcmRz
PjxkYXRlcz48eWVhcj4yMDIxPC95ZWFyPjxwdWItZGF0ZXM+PGRhdGU+Tm92PC9kYXRlPjwvcHVi
LWRhdGVzPjwvZGF0ZXM+PGFjY2Vzc2lvbi1udW0+MzQyNzEyMTY8L2FjY2Vzc2lvbi1udW0+PHVy
bHM+PC91cmxzPjxlbGVjdHJvbmljLXJlc291cmNlLW51bT4xMC4xMDE2L2ouamFpcC4yMDIxLjA2
LjA0MTwvZWxlY3Ryb25pYy1yZXNvdXJjZS1udW0+PHJlbW90ZS1kYXRhYmFzZS1wcm92aWRlcj5O
TE08L3JlbW90ZS1kYXRhYmFzZS1wcm92aWRlcj48bGFuZ3VhZ2U+ZW5nPC9sYW5ndWFnZT48L3Jl
Y29yZD48L0NpdGU+PC9FbmROb3RlPn==
</w:fldData>
        </w:fldChar>
      </w:r>
      <w:r w:rsidR="000252C6">
        <w:instrText xml:space="preserve"> ADDIN EN.CITE.DATA </w:instrText>
      </w:r>
      <w:r w:rsidR="000252C6">
        <w:fldChar w:fldCharType="end"/>
      </w:r>
      <w:r w:rsidR="00111EEA" w:rsidRPr="00111EEA">
        <w:fldChar w:fldCharType="separate"/>
      </w:r>
      <w:r w:rsidR="002A7CE4" w:rsidRPr="002A7CE4">
        <w:rPr>
          <w:noProof/>
          <w:vertAlign w:val="superscript"/>
        </w:rPr>
        <w:t>23</w:t>
      </w:r>
      <w:r w:rsidR="00111EEA" w:rsidRPr="00111EEA">
        <w:fldChar w:fldCharType="end"/>
      </w:r>
      <w:r w:rsidR="00FF1AD3" w:rsidRPr="00111EEA">
        <w:t>.</w:t>
      </w:r>
      <w:r w:rsidR="00903DB0" w:rsidRPr="00111EEA">
        <w:t xml:space="preserve"> </w:t>
      </w:r>
      <w:r w:rsidR="00F03AB3">
        <w:t xml:space="preserve">It is </w:t>
      </w:r>
      <w:r w:rsidR="00EC5AF9">
        <w:t>particularly</w:t>
      </w:r>
      <w:r w:rsidR="00F03AB3">
        <w:t xml:space="preserve"> important to </w:t>
      </w:r>
      <w:r w:rsidR="00EC5AF9">
        <w:t>use</w:t>
      </w:r>
      <w:r w:rsidR="00F03AB3">
        <w:t xml:space="preserve"> </w:t>
      </w:r>
      <w:r w:rsidR="00423295" w:rsidRPr="00E5054C">
        <w:t xml:space="preserve">patient-centred </w:t>
      </w:r>
      <w:r w:rsidR="00F03AB3">
        <w:t xml:space="preserve">outcome measures in effectiveness studies of biologics </w:t>
      </w:r>
      <w:r w:rsidR="00423295" w:rsidRPr="00E5054C">
        <w:t>to justify the high</w:t>
      </w:r>
      <w:r w:rsidR="00ED6C82">
        <w:t xml:space="preserve"> economic</w:t>
      </w:r>
      <w:r w:rsidR="00423295" w:rsidRPr="00E5054C">
        <w:fldChar w:fldCharType="begin">
          <w:fldData xml:space="preserve">PEVuZE5vdGU+PENpdGU+PEF1dGhvcj5NY1F1ZWVuPC9BdXRob3I+PFllYXI+MjAxODwvWWVhcj48
UmVjTnVtPjE2MjwvUmVjTnVtPjxEaXNwbGF5VGV4dD48c3R5bGUgZmFjZT0ic3VwZXJzY3JpcHQi
PjI0PC9zdHlsZT48L0Rpc3BsYXlUZXh0PjxyZWNvcmQ+PHJlYy1udW1iZXI+MTYyPC9yZWMtbnVt
YmVyPjxmb3JlaWduLWtleXM+PGtleSBhcHA9IkVOIiBkYi1pZD0ieHNlOXNzOXQ4YTk5ZHVlcnZ4
aHhld2Y1MGVzczJlYWV6end2IiB0aW1lc3RhbXA9IjE2NjU5MjUxNjUiPjE2Mjwva2V5PjwvZm9y
ZWlnbi1rZXlzPjxyZWYtdHlwZSBuYW1lPSJKb3VybmFsIEFydGljbGUiPjE3PC9yZWYtdHlwZT48
Y29udHJpYnV0b3JzPjxhdXRob3JzPjxhdXRob3I+TWNRdWVlbiwgUiBCPC9hdXRob3I+PGF1dGhv
cj5TaGVlaGFuLCBEIE48L2F1dGhvcj48YXV0aG9yPldoaXR0aW5ndG9uLCBNIEQ8L2F1dGhvcj48
YXV0aG9yPnZhbiBCb3ZlbiwgSi4gRi4gTS48L2F1dGhvcj48YXV0aG9yPkNhbXBiZWxsLCBKLiBE
LjwvYXV0aG9yPjwvYXV0aG9ycz48L2NvbnRyaWJ1dG9ycz48YXV0aC1hZGRyZXNzPlNrYWdncyBT
Y2hvb2wgb2YgUGhhcm1hY3kgYW5kIFBoYXJtYWNldXRpY2FsIFNjaWVuY2VzLCBVbml2ZXJzaXR5
IG9mIENvbG9yYWRvIEFuc2NodXR6IE1lZGljYWwgQ2FtcHVzLCBNYWlsIFN0b3AgQzIzOCwgMTI4
NTAgRS4gTW9udHZpZXcgQmx2ZC4sIEF1cm9yYSwgQ08sIDgwMDQ1LCBVU0EuIFJvYmVydC5tY3F1
ZWVuQHVjZGVudmVyLmVkdS4mI3hEO1NrYWdncyBTY2hvb2wgb2YgUGhhcm1hY3kgYW5kIFBoYXJt
YWNldXRpY2FsIFNjaWVuY2VzLCBVbml2ZXJzaXR5IG9mIENvbG9yYWRvIEFuc2NodXR6IE1lZGlj
YWwgQ2FtcHVzLCBNYWlsIFN0b3AgQzIzOCwgMTI4NTAgRS4gTW9udHZpZXcgQmx2ZC4sIEF1cm9y
YSwgQ08sIDgwMDQ1LCBVU0EuJiN4RDtEZXBhcnRtZW50IG9mIEdlbmVyYWwgUHJhY3RpY2UgYW5k
IEVsZGVybHkgQ2FyZSwgR3JvbmluZ2VuIFJlc2VhcmNoIEluc3RpdHV0ZSBmb3IgQXN0aG1hIGFu
ZCBDT1BEIChHUklBQyksIFVuaXZlcnNpdHkgTWVkaWNhbCBDZW50ZXIgR3JvbmluZ2VuLCBVbml2
ZXJzaXR5IG9mIEdyb25pbmdlbiwgR3JvbmluZ2VuLCBUaGUgTmV0aGVybGFuZHMuPC9hdXRoLWFk
ZHJlc3M+PHRpdGxlcz48dGl0bGU+Q29zdC1FZmZlY3RpdmVuZXNzIG9mIEJpb2xvZ2ljYWwgQXN0
aG1hIFRyZWF0bWVudHM6IEEgU3lzdGVtYXRpYyBSZXZpZXcgYW5kIFJlY29tbWVuZGF0aW9ucyBm
b3IgRnV0dXJlIEVjb25vbWljIEV2YWx1YXRpb25zPC90aXRsZT48c2Vjb25kYXJ5LXRpdGxlPlBo
YXJtYWNvZWNvbm9taWNzPC9zZWNvbmRhcnktdGl0bGU+PC90aXRsZXM+PHBlcmlvZGljYWw+PGZ1
bGwtdGl0bGU+UGhhcm1hY29lY29ub21pY3M8L2Z1bGwtdGl0bGU+PC9wZXJpb2RpY2FsPjxwYWdl
cz45NTctOTcxPC9wYWdlcz48dm9sdW1lPjM2PC92b2x1bWU+PG51bWJlcj44PC9udW1iZXI+PGVk
aXRpb24+MjAxOC8wNS8wODwvZWRpdGlvbj48a2V5d29yZHM+PGtleXdvcmQ+QW50aS1Bc3RobWF0
aWMgQWdlbnRzL2Vjb25vbWljcy90aGVyYXBldXRpYyB1c2U8L2tleXdvcmQ+PGtleXdvcmQ+QXN0
aG1hL2RydWcgdGhlcmFweS8qZWNvbm9taWNzPC9rZXl3b3JkPjxrZXl3b3JkPkJpb2xvZ2ljYWwg
VGhlcmFweS8qZWNvbm9taWNzPC9rZXl3b3JkPjxrZXl3b3JkPkNvc3QtQmVuZWZpdCBBbmFseXNp
cy8qbWV0aG9kcy9zdGFuZGFyZHM8L2tleXdvcmQ+PGtleXdvcmQ+SHVtYW5zPC9rZXl3b3JkPjwv
a2V5d29yZHM+PGRhdGVzPjx5ZWFyPjIwMTg8L3llYXI+PHB1Yi1kYXRlcz48ZGF0ZT5BdWc8L2Rh
dGU+PC9wdWItZGF0ZXM+PC9kYXRlcz48aXNibj4xMTcwLTc2OTA8L2lzYm4+PGFjY2Vzc2lvbi1u
dW0+Mjk3MzY4OTU8L2FjY2Vzc2lvbi1udW0+PHVybHM+PC91cmxzPjxlbGVjdHJvbmljLXJlc291
cmNlLW51bT4xMC4xMDA3L3M0MDI3My0wMTgtMDY1OC14PC9lbGVjdHJvbmljLXJlc291cmNlLW51
bT48cmVtb3RlLWRhdGFiYXNlLXByb3ZpZGVyPk5MTTwvcmVtb3RlLWRhdGFiYXNlLXByb3ZpZGVy
PjxsYW5ndWFnZT5lbmc8L2xhbmd1YWdlPjwvcmVjb3JkPjwvQ2l0ZT48L0VuZE5vdGU+AG==
</w:fldData>
        </w:fldChar>
      </w:r>
      <w:r w:rsidR="000252C6">
        <w:instrText xml:space="preserve"> ADDIN EN.CITE </w:instrText>
      </w:r>
      <w:r w:rsidR="000252C6">
        <w:fldChar w:fldCharType="begin">
          <w:fldData xml:space="preserve">PEVuZE5vdGU+PENpdGU+PEF1dGhvcj5NY1F1ZWVuPC9BdXRob3I+PFllYXI+MjAxODwvWWVhcj48
UmVjTnVtPjE2MjwvUmVjTnVtPjxEaXNwbGF5VGV4dD48c3R5bGUgZmFjZT0ic3VwZXJzY3JpcHQi
PjI0PC9zdHlsZT48L0Rpc3BsYXlUZXh0PjxyZWNvcmQ+PHJlYy1udW1iZXI+MTYyPC9yZWMtbnVt
YmVyPjxmb3JlaWduLWtleXM+PGtleSBhcHA9IkVOIiBkYi1pZD0ieHNlOXNzOXQ4YTk5ZHVlcnZ4
aHhld2Y1MGVzczJlYWV6end2IiB0aW1lc3RhbXA9IjE2NjU5MjUxNjUiPjE2Mjwva2V5PjwvZm9y
ZWlnbi1rZXlzPjxyZWYtdHlwZSBuYW1lPSJKb3VybmFsIEFydGljbGUiPjE3PC9yZWYtdHlwZT48
Y29udHJpYnV0b3JzPjxhdXRob3JzPjxhdXRob3I+TWNRdWVlbiwgUiBCPC9hdXRob3I+PGF1dGhv
cj5TaGVlaGFuLCBEIE48L2F1dGhvcj48YXV0aG9yPldoaXR0aW5ndG9uLCBNIEQ8L2F1dGhvcj48
YXV0aG9yPnZhbiBCb3ZlbiwgSi4gRi4gTS48L2F1dGhvcj48YXV0aG9yPkNhbXBiZWxsLCBKLiBE
LjwvYXV0aG9yPjwvYXV0aG9ycz48L2NvbnRyaWJ1dG9ycz48YXV0aC1hZGRyZXNzPlNrYWdncyBT
Y2hvb2wgb2YgUGhhcm1hY3kgYW5kIFBoYXJtYWNldXRpY2FsIFNjaWVuY2VzLCBVbml2ZXJzaXR5
IG9mIENvbG9yYWRvIEFuc2NodXR6IE1lZGljYWwgQ2FtcHVzLCBNYWlsIFN0b3AgQzIzOCwgMTI4
NTAgRS4gTW9udHZpZXcgQmx2ZC4sIEF1cm9yYSwgQ08sIDgwMDQ1LCBVU0EuIFJvYmVydC5tY3F1
ZWVuQHVjZGVudmVyLmVkdS4mI3hEO1NrYWdncyBTY2hvb2wgb2YgUGhhcm1hY3kgYW5kIFBoYXJt
YWNldXRpY2FsIFNjaWVuY2VzLCBVbml2ZXJzaXR5IG9mIENvbG9yYWRvIEFuc2NodXR6IE1lZGlj
YWwgQ2FtcHVzLCBNYWlsIFN0b3AgQzIzOCwgMTI4NTAgRS4gTW9udHZpZXcgQmx2ZC4sIEF1cm9y
YSwgQ08sIDgwMDQ1LCBVU0EuJiN4RDtEZXBhcnRtZW50IG9mIEdlbmVyYWwgUHJhY3RpY2UgYW5k
IEVsZGVybHkgQ2FyZSwgR3JvbmluZ2VuIFJlc2VhcmNoIEluc3RpdHV0ZSBmb3IgQXN0aG1hIGFu
ZCBDT1BEIChHUklBQyksIFVuaXZlcnNpdHkgTWVkaWNhbCBDZW50ZXIgR3JvbmluZ2VuLCBVbml2
ZXJzaXR5IG9mIEdyb25pbmdlbiwgR3JvbmluZ2VuLCBUaGUgTmV0aGVybGFuZHMuPC9hdXRoLWFk
ZHJlc3M+PHRpdGxlcz48dGl0bGU+Q29zdC1FZmZlY3RpdmVuZXNzIG9mIEJpb2xvZ2ljYWwgQXN0
aG1hIFRyZWF0bWVudHM6IEEgU3lzdGVtYXRpYyBSZXZpZXcgYW5kIFJlY29tbWVuZGF0aW9ucyBm
b3IgRnV0dXJlIEVjb25vbWljIEV2YWx1YXRpb25zPC90aXRsZT48c2Vjb25kYXJ5LXRpdGxlPlBo
YXJtYWNvZWNvbm9taWNzPC9zZWNvbmRhcnktdGl0bGU+PC90aXRsZXM+PHBlcmlvZGljYWw+PGZ1
bGwtdGl0bGU+UGhhcm1hY29lY29ub21pY3M8L2Z1bGwtdGl0bGU+PC9wZXJpb2RpY2FsPjxwYWdl
cz45NTctOTcxPC9wYWdlcz48dm9sdW1lPjM2PC92b2x1bWU+PG51bWJlcj44PC9udW1iZXI+PGVk
aXRpb24+MjAxOC8wNS8wODwvZWRpdGlvbj48a2V5d29yZHM+PGtleXdvcmQ+QW50aS1Bc3RobWF0
aWMgQWdlbnRzL2Vjb25vbWljcy90aGVyYXBldXRpYyB1c2U8L2tleXdvcmQ+PGtleXdvcmQ+QXN0
aG1hL2RydWcgdGhlcmFweS8qZWNvbm9taWNzPC9rZXl3b3JkPjxrZXl3b3JkPkJpb2xvZ2ljYWwg
VGhlcmFweS8qZWNvbm9taWNzPC9rZXl3b3JkPjxrZXl3b3JkPkNvc3QtQmVuZWZpdCBBbmFseXNp
cy8qbWV0aG9kcy9zdGFuZGFyZHM8L2tleXdvcmQ+PGtleXdvcmQ+SHVtYW5zPC9rZXl3b3JkPjwv
a2V5d29yZHM+PGRhdGVzPjx5ZWFyPjIwMTg8L3llYXI+PHB1Yi1kYXRlcz48ZGF0ZT5BdWc8L2Rh
dGU+PC9wdWItZGF0ZXM+PC9kYXRlcz48aXNibj4xMTcwLTc2OTA8L2lzYm4+PGFjY2Vzc2lvbi1u
dW0+Mjk3MzY4OTU8L2FjY2Vzc2lvbi1udW0+PHVybHM+PC91cmxzPjxlbGVjdHJvbmljLXJlc291
cmNlLW51bT4xMC4xMDA3L3M0MDI3My0wMTgtMDY1OC14PC9lbGVjdHJvbmljLXJlc291cmNlLW51
bT48cmVtb3RlLWRhdGFiYXNlLXByb3ZpZGVyPk5MTTwvcmVtb3RlLWRhdGFiYXNlLXByb3ZpZGVy
PjxsYW5ndWFnZT5lbmc8L2xhbmd1YWdlPjwvcmVjb3JkPjwvQ2l0ZT48L0VuZE5vdGU+AG==
</w:fldData>
        </w:fldChar>
      </w:r>
      <w:r w:rsidR="000252C6">
        <w:instrText xml:space="preserve"> ADDIN EN.CITE.DATA </w:instrText>
      </w:r>
      <w:r w:rsidR="000252C6">
        <w:fldChar w:fldCharType="end"/>
      </w:r>
      <w:r w:rsidR="00423295" w:rsidRPr="00E5054C">
        <w:fldChar w:fldCharType="separate"/>
      </w:r>
      <w:r w:rsidR="002A7CE4" w:rsidRPr="002A7CE4">
        <w:rPr>
          <w:noProof/>
          <w:vertAlign w:val="superscript"/>
        </w:rPr>
        <w:t>24</w:t>
      </w:r>
      <w:r w:rsidR="00423295" w:rsidRPr="00E5054C">
        <w:fldChar w:fldCharType="end"/>
      </w:r>
      <w:r w:rsidR="00423295" w:rsidRPr="00E5054C">
        <w:t xml:space="preserve"> and </w:t>
      </w:r>
      <w:r w:rsidR="00F22B76">
        <w:t>individual-level treatment burden</w:t>
      </w:r>
      <w:r w:rsidR="00423295" w:rsidRPr="00E5054C">
        <w:fldChar w:fldCharType="begin">
          <w:fldData xml:space="preserve">PEVuZE5vdGU+PENpdGU+PEF1dGhvcj5Gb3N0ZXI8L0F1dGhvcj48WWVhcj4yMDE3PC9ZZWFyPjxS
ZWNOdW0+NjU8L1JlY051bT48RGlzcGxheVRleHQ+PHN0eWxlIGZhY2U9InN1cGVyc2NyaXB0Ij42
LDgsMjU8L3N0eWxlPjwvRGlzcGxheVRleHQ+PHJlY29yZD48cmVjLW51bWJlcj42NTwvcmVjLW51
bWJlcj48Zm9yZWlnbi1rZXlzPjxrZXkgYXBwPSJFTiIgZGItaWQ9InhzZTlzczl0OGE5OWR1ZXJ2
eGh4ZXdmNTBlc3MyZWFlenp3diIgdGltZXN0YW1wPSIxNjMzNTQzODY5Ij42NTwva2V5PjwvZm9y
ZWlnbi1rZXlzPjxyZWYtdHlwZSBuYW1lPSJKb3VybmFsIEFydGljbGUiPjE3PC9yZWYtdHlwZT48
Y29udHJpYnV0b3JzPjxhdXRob3JzPjxhdXRob3I+Rm9zdGVyLCBKIE08L2F1dGhvcj48YXV0aG9y
Pk1jRG9uYWxkLCBWIE08L2F1dGhvcj48YXV0aG9yPkd1bywgTTwvYXV0aG9yPjxhdXRob3I+UmVk
ZGVsLCBILiBLLjwvYXV0aG9yPjwvYXV0aG9ycz48L2NvbnRyaWJ1dG9ycz48YXV0aC1hZGRyZXNz
PkNsaW5pY2FsIE1hbmFnZW1lbnQgR3JvdXAsIFdvb2xjb2NrIEluc3RpdHV0ZSBvZiBNZWRpY2Fs
IFJlc2VhcmNoLCBVbml2ZXJzaXR5IG9mIFN5ZG5leSwgU3lkbmV5LCBBdXN0cmFsaWEgai5tLmZv
c3RlckB3b29sY29jay5vcmcuYXUuJiN4RDtOYXRpb25hbCBIZWFsdGggYW5kIE1lZGljYWwgUmVz
ZWFyY2ggQ291bmNpbCBDZW50cmUgZm9yIFJlc2VhcmNoIEV4Y2VsbGVuY2UgaW4gU2V2ZXJlIEFz
dGhtYSwgTmV3Y2FzdGxlLCBBdXN0cmFsaWEuJiN4RDtDZW50cmUgZm9yIEhlYWx0aHkgTHVuZ3Mg
YW5kIEh1bnRlciBNZWRpY2FsIFJlc2VhcmNoIEluc3RpdHV0ZSwgVW5pdmVyc2l0eSBvZiBOZXdj
YXN0bGUsIE5ld2Nhc3RsZSwgQXVzdHJhbGlhLiYjeEQ7QXVzdHJhbEFzaWFuIFNldmVyZSBBc3Ro
bWEgTmV0d29yaywgV29vbGNvY2sgSW5zdGl0dXRlIG9mIE1lZGljYWwgUmVzZWFyY2gsIFVuaXZl
cnNpdHkgb2YgU3lkbmV5LCBTeWRuZXksIEF1c3RyYWxpYS4mI3hEO0N5Y2xvbWVkaWNhIEF1c3Ry
YWxpYSBQdHkgTHRkLCBLaW5nc2dyb3ZlLCBBdXN0cmFsaWEuJiN4RDtDbGluaWNhbCBNYW5hZ2Vt
ZW50IEdyb3VwLCBXb29sY29jayBJbnN0aXR1dGUgb2YgTWVkaWNhbCBSZXNlYXJjaCwgVW5pdmVy
c2l0eSBvZiBTeWRuZXksIFN5ZG5leSwgQXVzdHJhbGlhLjwvYXV0aC1hZGRyZXNzPjx0aXRsZXM+
PHRpdGxlPiZxdW90O0kgaGF2ZSBsb3N0IGluIGV2ZXJ5IGZhY2V0IG9mIG15IGxpZmUmcXVvdDs6
IHRoZSBoaWRkZW4gYnVyZGVuIG9mIHNldmVyZSBhc3RobWE8L3RpdGxlPjxzZWNvbmRhcnktdGl0
bGU+RXVyIFJlc3BpciBKPC9zZWNvbmRhcnktdGl0bGU+PC90aXRsZXM+PHBlcmlvZGljYWw+PGZ1
bGwtdGl0bGU+RXVyIFJlc3BpciBKPC9mdWxsLXRpdGxlPjwvcGVyaW9kaWNhbD48dm9sdW1lPjUw
PC92b2x1bWU+PG51bWJlcj4zPC9udW1iZXI+PGVkaXRpb24+MjAxNy8wOS8yMjwvZWRpdGlvbj48
a2V5d29yZHM+PGtleXdvcmQ+KkFjdGl2aXRpZXMgb2YgRGFpbHkgTGl2aW5nPC9rZXl3b3JkPjxr
ZXl3b3JkPkFkcmVuYWwgQ29ydGV4IEhvcm1vbmVzL2FkdmVyc2UgZWZmZWN0cy8qdGhlcmFwZXV0
aWMgdXNlPC9rZXl3b3JkPjxrZXl3b3JkPkFkdWx0PC9rZXl3b3JkPjxrZXl3b3JkPkFnZWQ8L2tl
eXdvcmQ+PGtleXdvcmQ+QWdlZCwgODAgYW5kIG92ZXI8L2tleXdvcmQ+PGtleXdvcmQ+QXN0aG1h
LypkcnVnIHRoZXJhcHkvKnBzeWNob2xvZ3k8L2tleXdvcmQ+PGtleXdvcmQ+KkNvc3Qgb2YgSWxs
bmVzczwva2V5d29yZD48a2V5d29yZD5FbW90aW9uczwva2V5d29yZD48a2V5d29yZD5GZW1hbGU8
L2tleXdvcmQ+PGtleXdvcmQ+SHVtYW5zPC9rZXl3b3JkPjxrZXl3b3JkPkludGVydmlld3MgYXMg
VG9waWM8L2tleXdvcmQ+PGtleXdvcmQ+TWFsZTwva2V5d29yZD48a2V5d29yZD5NaWRkbGUgQWdl
ZDwva2V5d29yZD48a2V5d29yZD5RdWFsaXRhdGl2ZSBSZXNlYXJjaDwva2V5d29yZD48a2V5d29y
ZD5Tb2NpYWwgSXNvbGF0aW9uPC9rZXl3b3JkPjxrZXl3b3JkPllvdW5nIEFkdWx0PC9rZXl3b3Jk
PjxrZXl3b3JkPmVyai5lcnNqb3VybmFscy5jb208L2tleXdvcmQ+PC9rZXl3b3Jkcz48ZGF0ZXM+
PHllYXI+MjAxNzwveWVhcj48cHViLWRhdGVzPjxkYXRlPlNlcDwvZGF0ZT48L3B1Yi1kYXRlcz48
L2RhdGVzPjxpc2JuPjA5MDMtMTkzNjwvaXNibj48YWNjZXNzaW9uLW51bT4yODkzMTY2MjwvYWNj
ZXNzaW9uLW51bT48dXJscz48L3VybHM+PGVsZWN0cm9uaWMtcmVzb3VyY2UtbnVtPjEwLjExODMv
MTM5OTMwMDMuMDA3NjUtMjAxNzwvZWxlY3Ryb25pYy1yZXNvdXJjZS1udW0+PHJlbW90ZS1kYXRh
YmFzZS1wcm92aWRlcj5OTE08L3JlbW90ZS1kYXRhYmFzZS1wcm92aWRlcj48bGFuZ3VhZ2U+ZW5n
PC9sYW5ndWFnZT48L3JlY29yZD48L0NpdGU+PENpdGU+PEF1dGhvcj5DbGFyazwvQXV0aG9yPjxZ
ZWFyPjIwMjE8L1llYXI+PFJlY051bT42NDwvUmVjTnVtPjxyZWNvcmQ+PHJlYy1udW1iZXI+NjQ8
L3JlYy1udW1iZXI+PGZvcmVpZ24ta2V5cz48a2V5IGFwcD0iRU4iIGRiLWlkPSJ4c2U5c3M5dDhh
OTlkdWVydnhoeGV3ZjUwZXNzMmVhZXp6d3YiIHRpbWVzdGFtcD0iMTYzMzU0MzI2OCI+NjQ8L2tl
eT48L2ZvcmVpZ24ta2V5cz48cmVmLXR5cGUgbmFtZT0iSm91cm5hbCBBcnRpY2xlIj4xNzwvcmVm
LXR5cGU+PGNvbnRyaWJ1dG9ycz48YXV0aG9ycz48YXV0aG9yPkNsYXJrLCBWIEw8L2F1dGhvcj48
YXV0aG9yPkdpYnNvbiwgUCBHPC9hdXRob3I+PGF1dGhvcj5NY0RvbmFsZCwgViBNPC9hdXRob3I+
PC9hdXRob3JzPjwvY29udHJpYnV0b3JzPjxhdXRoLWFkZHJlc3M+TmF0aW9uYWwgSGVhbHRoIGFu
ZCBNZWRpY2FsIFJlc2VhcmNoIENvdW5jaWwgQ2VudHJlIGZvciBSZXNlYXJjaCBFeGNlbGxlbmNl
IGluIFNldmVyZSBBc3RobWEgYW5kIFRoZSBQcmlvcml0eSBSZXNlYXJjaCBDZW50cmUgZm9yIEhl
YWx0aHkgTHVuZ3MsIFRoZSBVbml2ZXJzaXR5IG9mIE5ld2Nhc3RsZSwgQ2FsbGFnaGFuLCBOU1cs
IEF1c3RyYWxpYS4mI3hEO1NjaG9vbCBvZiBOdXJzaW5nIGFuZCBNaWR3aWZlcnksIFRoZSBVbml2
ZXJzaXR5IG9mIE5ld2Nhc3RsZSwgQ2FsbGFnaGFuLCBOU1csIEF1c3RyYWxpYS4mI3hEO0RlcHQg
b2YgUmVzcGlyYXRvcnkgYW5kIFNsZWVwIE1lZGljaW5lLCBKb2huIEh1bnRlciBIb3NwaXRhbCwg
SHVudGVyIE1lZGljYWwgUmVzZWFyY2ggSW5zdGl0dXRlLCBOZXcgTGFtYnRvbiBIZWlnaHRzLCBO
U1csIEF1c3RyYWxpYS48L2F1dGgtYWRkcmVzcz48dGl0bGVzPjx0aXRsZT5XaGF0IG1hdHRlcnMg
dG8gcGVvcGxlIHdpdGggc2V2ZXJlIGFzdGhtYT8gRXhwbG9yaW5nIGFkZC1vbiBhc3RobWEgbWVk
aWNhdGlvbiBhbmQgb3V0Y29tZXMgb2YgaW1wb3J0YW5jZTwvdGl0bGU+PHNlY29uZGFyeS10aXRs
ZT5FUkogT3BlbiBSZXM8L3NlY29uZGFyeS10aXRsZT48L3RpdGxlcz48cGVyaW9kaWNhbD48ZnVs
bC10aXRsZT5FUkogT3BlbiBSZXM8L2Z1bGwtdGl0bGU+PC9wZXJpb2RpY2FsPjx2b2x1bWU+Nzwv
dm9sdW1lPjxudW1iZXI+MTwvbnVtYmVyPjxlZGl0aW9uPjIwMjEvMDQvMDY8L2VkaXRpb24+PGRh
dGVzPjx5ZWFyPjIwMjE8L3llYXI+PHB1Yi1kYXRlcz48ZGF0ZT5KYW48L2RhdGU+PC9wdWItZGF0
ZXM+PC9kYXRlcz48aXNibj4yMzEyLTA1NDEgKFByaW50KSYjeEQ7MjMxMi0wNTQxPC9pc2JuPjxh
Y2Nlc3Npb24tbnVtPjMzODE2NTk2PC9hY2Nlc3Npb24tbnVtPjx1cmxzPjwvdXJscz48Y3VzdG9t
Mj5QTUM4MDA1NTkzIFJlc2VhcmNoIENvdW5jaWwgZHVyaW5nIHRoZSBjb25kdWN0IG9mIHRoZSBz
dHVkeSBhbmQgcGVyc29uYWwgZmVlcyBmcm9tIEFzdHJhWmVuZWNhIG91dHNpZGUgdGhlIHN1Ym1p
dHRlZCB3b3JrLiBDb25mbGljdCBvZiBpbnRlcmVzdDogUC5HLiBHaWJzb24gcmVwb3J0cyBwZXJz
b25hbCBmZWVzIGZyb20gQXN0cmFaZW5lY2EsIEdsYXhvU21pdGhLbGluZSBhbmQgTm92YXJ0aXMs
IGFuZCBncmFudHMgZnJvbSBBc3RyYVplbmVjYSBhbmQgR2xheG9TbWl0aEtsaW5lLCBvdXRzaWRl
IHRoZSBzdWJtaXR0ZWQgd29yay4gQ29uZmxpY3Qgb2YgaW50ZXJlc3Q6IFYuTS4gTWNEb25hbGQg
cmVwb3J0cyBncmFudHMgZnJvbSB0aGUgTmF0aW9uYWwgSGVhbHRoIGFuZCBNZWRpY2FsIFJlc2Vh
cmNoIENvdW5jaWwgZHVyaW5nIHRoZSBjb25kdWN0IG9mIHRoZSBzdHVkeTsgZ3JhbnRzIGZyb20g
dGhlIEh1bnRlciBNZWRpY2FsIFJlc2VhcmNoIEluc3RpdHV0ZSwgdGhlIE5hdGlvbmFsIEhlYWx0
aCBhbmQgTWVkaWNhbCBSZXNlYXJjaCBDb3VuY2lsLCBhbmQgdGhlIEpvaG4gSHVudGVyIEhvc3Bp
dGFsIENoYXJpdGFibGUgVHJ1c3QgUmVzZWFyY2gsIGFuZCBncmFudHMgYW5kIHBlcnNvbmFsIGZl
ZXMgZnJvbSBHU0ssIE1lbmFyaW5pIGFuZCBBc3RyYVplbmVjYSwgb3V0c2lkZSB0aGUgc3VibWl0
dGVkIHdvcmsuPC9jdXN0b20yPjxlbGVjdHJvbmljLXJlc291cmNlLW51bT4xMC4xMTgzLzIzMTIw
NTQxLjAwNDk3LTIwMjA8L2VsZWN0cm9uaWMtcmVzb3VyY2UtbnVtPjxyZW1vdGUtZGF0YWJhc2Ut
cHJvdmlkZXI+TkxNPC9yZW1vdGUtZGF0YWJhc2UtcHJvdmlkZXI+PGxhbmd1YWdlPmVuZzwvbGFu
Z3VhZ2U+PC9yZWNvcmQ+PC9DaXRlPjxDaXRlPjxBdXRob3I+SHlsYW5kPC9BdXRob3I+PFllYXI+
MjAxNTwvWWVhcj48UmVjTnVtPjcyNDwvUmVjTnVtPjxyZWNvcmQ+PHJlYy1udW1iZXI+NzI0PC9y
ZWMtbnVtYmVyPjxmb3JlaWduLWtleXM+PGtleSBhcHA9IkVOIiBkYi1pZD0iMmE5cDlkemZscndz
OWJlMHRmMnAwcHBsZHJzZngyYXQ5dzVwIiB0aW1lc3RhbXA9IjE2MzA5NDYyMDciPjcyNDwva2V5
PjwvZm9yZWlnbi1rZXlzPjxyZWYtdHlwZSBuYW1lPSJKb3VybmFsIEFydGljbGUiPjE3PC9yZWYt
dHlwZT48Y29udHJpYnV0b3JzPjxhdXRob3JzPjxhdXRob3I+SHlsYW5kLCBNLiBFLjwvYXV0aG9y
PjxhdXRob3I+V2hhbGxleSwgQi48L2F1dGhvcj48YXV0aG9yPkpvbmVzLCBSLiBDLjwvYXV0aG9y
PjxhdXRob3I+TWFzb2xpLCBNLjwvYXV0aG9yPjwvYXV0aG9ycz48L2NvbnRyaWJ1dG9ycz48YXV0
aC1hZGRyZXNzPlNjaG9vbCBvZiBQc3ljaG9sb2d5LCBQbHltb3V0aCBVbml2ZXJzaXR5LCBQbHlt
b3V0aCwgUEw0IDhBQSwgVUssIG0uaHlsYW5kQHBseW1vdXRoLmFjLnVrLjwvYXV0aC1hZGRyZXNz
Pjx0aXRsZXM+PHRpdGxlPkEgcXVhbGl0YXRpdmUgc3R1ZHkgb2YgdGhlIGltcGFjdCBvZiBzZXZl
cmUgYXN0aG1hIGFuZCBpdHMgdHJlYXRtZW50IHNob3dpbmcgdGhhdCB0cmVhdG1lbnQgYnVyZGVu
IGlzIG5lZ2xlY3RlZCBpbiBleGlzdGluZyBhc3RobWEgYXNzZXNzbWVudCBzY2FsZXM8L3RpdGxl
PjxzZWNvbmRhcnktdGl0bGU+UXVhbCBMaWZlIFJlczwvc2Vjb25kYXJ5LXRpdGxlPjwvdGl0bGVz
PjxwZXJpb2RpY2FsPjxmdWxsLXRpdGxlPlF1YWwgTGlmZSBSZXM8L2Z1bGwtdGl0bGU+PC9wZXJp
b2RpY2FsPjxwYWdlcz42MzEtOTwvcGFnZXM+PHZvbHVtZT4yNDwvdm9sdW1lPjxudW1iZXI+Mzwv
bnVtYmVyPjxlZGl0aW9uPjIwMTQvMDkvMTA8L2VkaXRpb24+PGtleXdvcmRzPjxrZXl3b3JkPkFk
cmVuYWwgQ29ydGV4IEhvcm1vbmVzLyphZHZlcnNlIGVmZmVjdHMvKnRoZXJhcGV1dGljIHVzZTwv
a2V5d29yZD48a2V5d29yZD5BZHVsdDwva2V5d29yZD48a2V5d29yZD5BZ2VkPC9rZXl3b3JkPjxr
ZXl3b3JkPkFueGlldHkvY2hlbWljYWxseSBpbmR1Y2VkPC9rZXl3b3JkPjxrZXl3b3JkPkFzdGht
YS8qZHJ1ZyB0aGVyYXB5PC9rZXl3b3JkPjxrZXl3b3JkPipDb3N0IG9mIElsbG5lc3M8L2tleXdv
cmQ+PGtleXdvcmQ+RGVwcmVzc2lvbi9jaGVtaWNhbGx5IGluZHVjZWQ8L2tleXdvcmQ+PGtleXdv
cmQ+RmVtYWxlPC9rZXl3b3JkPjxrZXl3b3JkPkh1bWFuczwva2V5d29yZD48a2V5d29yZD5NYWxl
PC9rZXl3b3JkPjxrZXl3b3JkPk1pZGRsZSBBZ2VkPC9rZXl3b3JkPjxrZXl3b3JkPk9zdGVvcG9y
b3Npcy9jaGVtaWNhbGx5IGluZHVjZWQ8L2tleXdvcmQ+PGtleXdvcmQ+UGFpbjwva2V5d29yZD48
a2V5d29yZD5RdWFsaXRhdGl2ZSBSZXNlYXJjaDwva2V5d29yZD48a2V5d29yZD4qUXVhbGl0eSBv
ZiBMaWZlPC9rZXl3b3JkPjxrZXl3b3JkPlJlZ3Jlc3Npb24gQW5hbHlzaXM8L2tleXdvcmQ+PGtl
eXdvcmQ+U2xlZXAgV2FrZSBEaXNvcmRlcnMvY2hlbWljYWxseSBpbmR1Y2VkPC9rZXl3b3JkPjxr
ZXl3b3JkPlN1cnZleXMgYW5kIFF1ZXN0aW9ubmFpcmVzPC9rZXl3b3JkPjwva2V5d29yZHM+PGRh
dGVzPjx5ZWFyPjIwMTU8L3llYXI+PHB1Yi1kYXRlcz48ZGF0ZT5NYXI8L2RhdGU+PC9wdWItZGF0
ZXM+PC9kYXRlcz48aXNibj4xNTczLTI2NDkgKEVsZWN0cm9uaWMpJiN4RDswOTYyLTkzNDMgKExp
bmtpbmcpPC9pc2JuPjxhY2Nlc3Npb24tbnVtPjI1MjAxMTY5PC9hY2Nlc3Npb24tbnVtPjx1cmxz
PjxyZWxhdGVkLXVybHM+PHVybD5odHRwczovL3d3dy5uY2JpLm5sbS5uaWguZ292L3B1Ym1lZC8y
NTIwMTE2OTwvdXJsPjwvcmVsYXRlZC11cmxzPjwvdXJscz48ZWxlY3Ryb25pYy1yZXNvdXJjZS1u
dW0+MTAuMTAwNy9zMTExMzYtMDE0LTA4MDEteDwvZWxlY3Ryb25pYy1yZXNvdXJjZS1udW0+PC9y
ZWNvcmQ+PC9DaXRlPjwvRW5kTm90ZT4A
</w:fldData>
        </w:fldChar>
      </w:r>
      <w:r w:rsidR="000252C6">
        <w:instrText xml:space="preserve"> ADDIN EN.CITE </w:instrText>
      </w:r>
      <w:r w:rsidR="000252C6">
        <w:fldChar w:fldCharType="begin">
          <w:fldData xml:space="preserve">PEVuZE5vdGU+PENpdGU+PEF1dGhvcj5Gb3N0ZXI8L0F1dGhvcj48WWVhcj4yMDE3PC9ZZWFyPjxS
ZWNOdW0+NjU8L1JlY051bT48RGlzcGxheVRleHQ+PHN0eWxlIGZhY2U9InN1cGVyc2NyaXB0Ij42
LDgsMjU8L3N0eWxlPjwvRGlzcGxheVRleHQ+PHJlY29yZD48cmVjLW51bWJlcj42NTwvcmVjLW51
bWJlcj48Zm9yZWlnbi1rZXlzPjxrZXkgYXBwPSJFTiIgZGItaWQ9InhzZTlzczl0OGE5OWR1ZXJ2
eGh4ZXdmNTBlc3MyZWFlenp3diIgdGltZXN0YW1wPSIxNjMzNTQzODY5Ij42NTwva2V5PjwvZm9y
ZWlnbi1rZXlzPjxyZWYtdHlwZSBuYW1lPSJKb3VybmFsIEFydGljbGUiPjE3PC9yZWYtdHlwZT48
Y29udHJpYnV0b3JzPjxhdXRob3JzPjxhdXRob3I+Rm9zdGVyLCBKIE08L2F1dGhvcj48YXV0aG9y
Pk1jRG9uYWxkLCBWIE08L2F1dGhvcj48YXV0aG9yPkd1bywgTTwvYXV0aG9yPjxhdXRob3I+UmVk
ZGVsLCBILiBLLjwvYXV0aG9yPjwvYXV0aG9ycz48L2NvbnRyaWJ1dG9ycz48YXV0aC1hZGRyZXNz
PkNsaW5pY2FsIE1hbmFnZW1lbnQgR3JvdXAsIFdvb2xjb2NrIEluc3RpdHV0ZSBvZiBNZWRpY2Fs
IFJlc2VhcmNoLCBVbml2ZXJzaXR5IG9mIFN5ZG5leSwgU3lkbmV5LCBBdXN0cmFsaWEgai5tLmZv
c3RlckB3b29sY29jay5vcmcuYXUuJiN4RDtOYXRpb25hbCBIZWFsdGggYW5kIE1lZGljYWwgUmVz
ZWFyY2ggQ291bmNpbCBDZW50cmUgZm9yIFJlc2VhcmNoIEV4Y2VsbGVuY2UgaW4gU2V2ZXJlIEFz
dGhtYSwgTmV3Y2FzdGxlLCBBdXN0cmFsaWEuJiN4RDtDZW50cmUgZm9yIEhlYWx0aHkgTHVuZ3Mg
YW5kIEh1bnRlciBNZWRpY2FsIFJlc2VhcmNoIEluc3RpdHV0ZSwgVW5pdmVyc2l0eSBvZiBOZXdj
YXN0bGUsIE5ld2Nhc3RsZSwgQXVzdHJhbGlhLiYjeEQ7QXVzdHJhbEFzaWFuIFNldmVyZSBBc3Ro
bWEgTmV0d29yaywgV29vbGNvY2sgSW5zdGl0dXRlIG9mIE1lZGljYWwgUmVzZWFyY2gsIFVuaXZl
cnNpdHkgb2YgU3lkbmV5LCBTeWRuZXksIEF1c3RyYWxpYS4mI3hEO0N5Y2xvbWVkaWNhIEF1c3Ry
YWxpYSBQdHkgTHRkLCBLaW5nc2dyb3ZlLCBBdXN0cmFsaWEuJiN4RDtDbGluaWNhbCBNYW5hZ2Vt
ZW50IEdyb3VwLCBXb29sY29jayBJbnN0aXR1dGUgb2YgTWVkaWNhbCBSZXNlYXJjaCwgVW5pdmVy
c2l0eSBvZiBTeWRuZXksIFN5ZG5leSwgQXVzdHJhbGlhLjwvYXV0aC1hZGRyZXNzPjx0aXRsZXM+
PHRpdGxlPiZxdW90O0kgaGF2ZSBsb3N0IGluIGV2ZXJ5IGZhY2V0IG9mIG15IGxpZmUmcXVvdDs6
IHRoZSBoaWRkZW4gYnVyZGVuIG9mIHNldmVyZSBhc3RobWE8L3RpdGxlPjxzZWNvbmRhcnktdGl0
bGU+RXVyIFJlc3BpciBKPC9zZWNvbmRhcnktdGl0bGU+PC90aXRsZXM+PHBlcmlvZGljYWw+PGZ1
bGwtdGl0bGU+RXVyIFJlc3BpciBKPC9mdWxsLXRpdGxlPjwvcGVyaW9kaWNhbD48dm9sdW1lPjUw
PC92b2x1bWU+PG51bWJlcj4zPC9udW1iZXI+PGVkaXRpb24+MjAxNy8wOS8yMjwvZWRpdGlvbj48
a2V5d29yZHM+PGtleXdvcmQ+KkFjdGl2aXRpZXMgb2YgRGFpbHkgTGl2aW5nPC9rZXl3b3JkPjxr
ZXl3b3JkPkFkcmVuYWwgQ29ydGV4IEhvcm1vbmVzL2FkdmVyc2UgZWZmZWN0cy8qdGhlcmFwZXV0
aWMgdXNlPC9rZXl3b3JkPjxrZXl3b3JkPkFkdWx0PC9rZXl3b3JkPjxrZXl3b3JkPkFnZWQ8L2tl
eXdvcmQ+PGtleXdvcmQ+QWdlZCwgODAgYW5kIG92ZXI8L2tleXdvcmQ+PGtleXdvcmQ+QXN0aG1h
LypkcnVnIHRoZXJhcHkvKnBzeWNob2xvZ3k8L2tleXdvcmQ+PGtleXdvcmQ+KkNvc3Qgb2YgSWxs
bmVzczwva2V5d29yZD48a2V5d29yZD5FbW90aW9uczwva2V5d29yZD48a2V5d29yZD5GZW1hbGU8
L2tleXdvcmQ+PGtleXdvcmQ+SHVtYW5zPC9rZXl3b3JkPjxrZXl3b3JkPkludGVydmlld3MgYXMg
VG9waWM8L2tleXdvcmQ+PGtleXdvcmQ+TWFsZTwva2V5d29yZD48a2V5d29yZD5NaWRkbGUgQWdl
ZDwva2V5d29yZD48a2V5d29yZD5RdWFsaXRhdGl2ZSBSZXNlYXJjaDwva2V5d29yZD48a2V5d29y
ZD5Tb2NpYWwgSXNvbGF0aW9uPC9rZXl3b3JkPjxrZXl3b3JkPllvdW5nIEFkdWx0PC9rZXl3b3Jk
PjxrZXl3b3JkPmVyai5lcnNqb3VybmFscy5jb208L2tleXdvcmQ+PC9rZXl3b3Jkcz48ZGF0ZXM+
PHllYXI+MjAxNzwveWVhcj48cHViLWRhdGVzPjxkYXRlPlNlcDwvZGF0ZT48L3B1Yi1kYXRlcz48
L2RhdGVzPjxpc2JuPjA5MDMtMTkzNjwvaXNibj48YWNjZXNzaW9uLW51bT4yODkzMTY2MjwvYWNj
ZXNzaW9uLW51bT48dXJscz48L3VybHM+PGVsZWN0cm9uaWMtcmVzb3VyY2UtbnVtPjEwLjExODMv
MTM5OTMwMDMuMDA3NjUtMjAxNzwvZWxlY3Ryb25pYy1yZXNvdXJjZS1udW0+PHJlbW90ZS1kYXRh
YmFzZS1wcm92aWRlcj5OTE08L3JlbW90ZS1kYXRhYmFzZS1wcm92aWRlcj48bGFuZ3VhZ2U+ZW5n
PC9sYW5ndWFnZT48L3JlY29yZD48L0NpdGU+PENpdGU+PEF1dGhvcj5DbGFyazwvQXV0aG9yPjxZ
ZWFyPjIwMjE8L1llYXI+PFJlY051bT42NDwvUmVjTnVtPjxyZWNvcmQ+PHJlYy1udW1iZXI+NjQ8
L3JlYy1udW1iZXI+PGZvcmVpZ24ta2V5cz48a2V5IGFwcD0iRU4iIGRiLWlkPSJ4c2U5c3M5dDhh
OTlkdWVydnhoeGV3ZjUwZXNzMmVhZXp6d3YiIHRpbWVzdGFtcD0iMTYzMzU0MzI2OCI+NjQ8L2tl
eT48L2ZvcmVpZ24ta2V5cz48cmVmLXR5cGUgbmFtZT0iSm91cm5hbCBBcnRpY2xlIj4xNzwvcmVm
LXR5cGU+PGNvbnRyaWJ1dG9ycz48YXV0aG9ycz48YXV0aG9yPkNsYXJrLCBWIEw8L2F1dGhvcj48
YXV0aG9yPkdpYnNvbiwgUCBHPC9hdXRob3I+PGF1dGhvcj5NY0RvbmFsZCwgViBNPC9hdXRob3I+
PC9hdXRob3JzPjwvY29udHJpYnV0b3JzPjxhdXRoLWFkZHJlc3M+TmF0aW9uYWwgSGVhbHRoIGFu
ZCBNZWRpY2FsIFJlc2VhcmNoIENvdW5jaWwgQ2VudHJlIGZvciBSZXNlYXJjaCBFeGNlbGxlbmNl
IGluIFNldmVyZSBBc3RobWEgYW5kIFRoZSBQcmlvcml0eSBSZXNlYXJjaCBDZW50cmUgZm9yIEhl
YWx0aHkgTHVuZ3MsIFRoZSBVbml2ZXJzaXR5IG9mIE5ld2Nhc3RsZSwgQ2FsbGFnaGFuLCBOU1cs
IEF1c3RyYWxpYS4mI3hEO1NjaG9vbCBvZiBOdXJzaW5nIGFuZCBNaWR3aWZlcnksIFRoZSBVbml2
ZXJzaXR5IG9mIE5ld2Nhc3RsZSwgQ2FsbGFnaGFuLCBOU1csIEF1c3RyYWxpYS4mI3hEO0RlcHQg
b2YgUmVzcGlyYXRvcnkgYW5kIFNsZWVwIE1lZGljaW5lLCBKb2huIEh1bnRlciBIb3NwaXRhbCwg
SHVudGVyIE1lZGljYWwgUmVzZWFyY2ggSW5zdGl0dXRlLCBOZXcgTGFtYnRvbiBIZWlnaHRzLCBO
U1csIEF1c3RyYWxpYS48L2F1dGgtYWRkcmVzcz48dGl0bGVzPjx0aXRsZT5XaGF0IG1hdHRlcnMg
dG8gcGVvcGxlIHdpdGggc2V2ZXJlIGFzdGhtYT8gRXhwbG9yaW5nIGFkZC1vbiBhc3RobWEgbWVk
aWNhdGlvbiBhbmQgb3V0Y29tZXMgb2YgaW1wb3J0YW5jZTwvdGl0bGU+PHNlY29uZGFyeS10aXRs
ZT5FUkogT3BlbiBSZXM8L3NlY29uZGFyeS10aXRsZT48L3RpdGxlcz48cGVyaW9kaWNhbD48ZnVs
bC10aXRsZT5FUkogT3BlbiBSZXM8L2Z1bGwtdGl0bGU+PC9wZXJpb2RpY2FsPjx2b2x1bWU+Nzwv
dm9sdW1lPjxudW1iZXI+MTwvbnVtYmVyPjxlZGl0aW9uPjIwMjEvMDQvMDY8L2VkaXRpb24+PGRh
dGVzPjx5ZWFyPjIwMjE8L3llYXI+PHB1Yi1kYXRlcz48ZGF0ZT5KYW48L2RhdGU+PC9wdWItZGF0
ZXM+PC9kYXRlcz48aXNibj4yMzEyLTA1NDEgKFByaW50KSYjeEQ7MjMxMi0wNTQxPC9pc2JuPjxh
Y2Nlc3Npb24tbnVtPjMzODE2NTk2PC9hY2Nlc3Npb24tbnVtPjx1cmxzPjwvdXJscz48Y3VzdG9t
Mj5QTUM4MDA1NTkzIFJlc2VhcmNoIENvdW5jaWwgZHVyaW5nIHRoZSBjb25kdWN0IG9mIHRoZSBz
dHVkeSBhbmQgcGVyc29uYWwgZmVlcyBmcm9tIEFzdHJhWmVuZWNhIG91dHNpZGUgdGhlIHN1Ym1p
dHRlZCB3b3JrLiBDb25mbGljdCBvZiBpbnRlcmVzdDogUC5HLiBHaWJzb24gcmVwb3J0cyBwZXJz
b25hbCBmZWVzIGZyb20gQXN0cmFaZW5lY2EsIEdsYXhvU21pdGhLbGluZSBhbmQgTm92YXJ0aXMs
IGFuZCBncmFudHMgZnJvbSBBc3RyYVplbmVjYSBhbmQgR2xheG9TbWl0aEtsaW5lLCBvdXRzaWRl
IHRoZSBzdWJtaXR0ZWQgd29yay4gQ29uZmxpY3Qgb2YgaW50ZXJlc3Q6IFYuTS4gTWNEb25hbGQg
cmVwb3J0cyBncmFudHMgZnJvbSB0aGUgTmF0aW9uYWwgSGVhbHRoIGFuZCBNZWRpY2FsIFJlc2Vh
cmNoIENvdW5jaWwgZHVyaW5nIHRoZSBjb25kdWN0IG9mIHRoZSBzdHVkeTsgZ3JhbnRzIGZyb20g
dGhlIEh1bnRlciBNZWRpY2FsIFJlc2VhcmNoIEluc3RpdHV0ZSwgdGhlIE5hdGlvbmFsIEhlYWx0
aCBhbmQgTWVkaWNhbCBSZXNlYXJjaCBDb3VuY2lsLCBhbmQgdGhlIEpvaG4gSHVudGVyIEhvc3Bp
dGFsIENoYXJpdGFibGUgVHJ1c3QgUmVzZWFyY2gsIGFuZCBncmFudHMgYW5kIHBlcnNvbmFsIGZl
ZXMgZnJvbSBHU0ssIE1lbmFyaW5pIGFuZCBBc3RyYVplbmVjYSwgb3V0c2lkZSB0aGUgc3VibWl0
dGVkIHdvcmsuPC9jdXN0b20yPjxlbGVjdHJvbmljLXJlc291cmNlLW51bT4xMC4xMTgzLzIzMTIw
NTQxLjAwNDk3LTIwMjA8L2VsZWN0cm9uaWMtcmVzb3VyY2UtbnVtPjxyZW1vdGUtZGF0YWJhc2Ut
cHJvdmlkZXI+TkxNPC9yZW1vdGUtZGF0YWJhc2UtcHJvdmlkZXI+PGxhbmd1YWdlPmVuZzwvbGFu
Z3VhZ2U+PC9yZWNvcmQ+PC9DaXRlPjxDaXRlPjxBdXRob3I+SHlsYW5kPC9BdXRob3I+PFllYXI+
MjAxNTwvWWVhcj48UmVjTnVtPjcyNDwvUmVjTnVtPjxyZWNvcmQ+PHJlYy1udW1iZXI+NzI0PC9y
ZWMtbnVtYmVyPjxmb3JlaWduLWtleXM+PGtleSBhcHA9IkVOIiBkYi1pZD0iMmE5cDlkemZscndz
OWJlMHRmMnAwcHBsZHJzZngyYXQ5dzVwIiB0aW1lc3RhbXA9IjE2MzA5NDYyMDciPjcyNDwva2V5
PjwvZm9yZWlnbi1rZXlzPjxyZWYtdHlwZSBuYW1lPSJKb3VybmFsIEFydGljbGUiPjE3PC9yZWYt
dHlwZT48Y29udHJpYnV0b3JzPjxhdXRob3JzPjxhdXRob3I+SHlsYW5kLCBNLiBFLjwvYXV0aG9y
PjxhdXRob3I+V2hhbGxleSwgQi48L2F1dGhvcj48YXV0aG9yPkpvbmVzLCBSLiBDLjwvYXV0aG9y
PjxhdXRob3I+TWFzb2xpLCBNLjwvYXV0aG9yPjwvYXV0aG9ycz48L2NvbnRyaWJ1dG9ycz48YXV0
aC1hZGRyZXNzPlNjaG9vbCBvZiBQc3ljaG9sb2d5LCBQbHltb3V0aCBVbml2ZXJzaXR5LCBQbHlt
b3V0aCwgUEw0IDhBQSwgVUssIG0uaHlsYW5kQHBseW1vdXRoLmFjLnVrLjwvYXV0aC1hZGRyZXNz
Pjx0aXRsZXM+PHRpdGxlPkEgcXVhbGl0YXRpdmUgc3R1ZHkgb2YgdGhlIGltcGFjdCBvZiBzZXZl
cmUgYXN0aG1hIGFuZCBpdHMgdHJlYXRtZW50IHNob3dpbmcgdGhhdCB0cmVhdG1lbnQgYnVyZGVu
IGlzIG5lZ2xlY3RlZCBpbiBleGlzdGluZyBhc3RobWEgYXNzZXNzbWVudCBzY2FsZXM8L3RpdGxl
PjxzZWNvbmRhcnktdGl0bGU+UXVhbCBMaWZlIFJlczwvc2Vjb25kYXJ5LXRpdGxlPjwvdGl0bGVz
PjxwZXJpb2RpY2FsPjxmdWxsLXRpdGxlPlF1YWwgTGlmZSBSZXM8L2Z1bGwtdGl0bGU+PC9wZXJp
b2RpY2FsPjxwYWdlcz42MzEtOTwvcGFnZXM+PHZvbHVtZT4yNDwvdm9sdW1lPjxudW1iZXI+Mzwv
bnVtYmVyPjxlZGl0aW9uPjIwMTQvMDkvMTA8L2VkaXRpb24+PGtleXdvcmRzPjxrZXl3b3JkPkFk
cmVuYWwgQ29ydGV4IEhvcm1vbmVzLyphZHZlcnNlIGVmZmVjdHMvKnRoZXJhcGV1dGljIHVzZTwv
a2V5d29yZD48a2V5d29yZD5BZHVsdDwva2V5d29yZD48a2V5d29yZD5BZ2VkPC9rZXl3b3JkPjxr
ZXl3b3JkPkFueGlldHkvY2hlbWljYWxseSBpbmR1Y2VkPC9rZXl3b3JkPjxrZXl3b3JkPkFzdGht
YS8qZHJ1ZyB0aGVyYXB5PC9rZXl3b3JkPjxrZXl3b3JkPipDb3N0IG9mIElsbG5lc3M8L2tleXdv
cmQ+PGtleXdvcmQ+RGVwcmVzc2lvbi9jaGVtaWNhbGx5IGluZHVjZWQ8L2tleXdvcmQ+PGtleXdv
cmQ+RmVtYWxlPC9rZXl3b3JkPjxrZXl3b3JkPkh1bWFuczwva2V5d29yZD48a2V5d29yZD5NYWxl
PC9rZXl3b3JkPjxrZXl3b3JkPk1pZGRsZSBBZ2VkPC9rZXl3b3JkPjxrZXl3b3JkPk9zdGVvcG9y
b3Npcy9jaGVtaWNhbGx5IGluZHVjZWQ8L2tleXdvcmQ+PGtleXdvcmQ+UGFpbjwva2V5d29yZD48
a2V5d29yZD5RdWFsaXRhdGl2ZSBSZXNlYXJjaDwva2V5d29yZD48a2V5d29yZD4qUXVhbGl0eSBv
ZiBMaWZlPC9rZXl3b3JkPjxrZXl3b3JkPlJlZ3Jlc3Npb24gQW5hbHlzaXM8L2tleXdvcmQ+PGtl
eXdvcmQ+U2xlZXAgV2FrZSBEaXNvcmRlcnMvY2hlbWljYWxseSBpbmR1Y2VkPC9rZXl3b3JkPjxr
ZXl3b3JkPlN1cnZleXMgYW5kIFF1ZXN0aW9ubmFpcmVzPC9rZXl3b3JkPjwva2V5d29yZHM+PGRh
dGVzPjx5ZWFyPjIwMTU8L3llYXI+PHB1Yi1kYXRlcz48ZGF0ZT5NYXI8L2RhdGU+PC9wdWItZGF0
ZXM+PC9kYXRlcz48aXNibj4xNTczLTI2NDkgKEVsZWN0cm9uaWMpJiN4RDswOTYyLTkzNDMgKExp
bmtpbmcpPC9pc2JuPjxhY2Nlc3Npb24tbnVtPjI1MjAxMTY5PC9hY2Nlc3Npb24tbnVtPjx1cmxz
PjxyZWxhdGVkLXVybHM+PHVybD5odHRwczovL3d3dy5uY2JpLm5sbS5uaWguZ292L3B1Ym1lZC8y
NTIwMTE2OTwvdXJsPjwvcmVsYXRlZC11cmxzPjwvdXJscz48ZWxlY3Ryb25pYy1yZXNvdXJjZS1u
dW0+MTAuMTAwNy9zMTExMzYtMDE0LTA4MDEteDwvZWxlY3Ryb25pYy1yZXNvdXJjZS1udW0+PC9y
ZWNvcmQ+PC9DaXRlPjwvRW5kTm90ZT4A
</w:fldData>
        </w:fldChar>
      </w:r>
      <w:r w:rsidR="000252C6">
        <w:instrText xml:space="preserve"> ADDIN EN.CITE.DATA </w:instrText>
      </w:r>
      <w:r w:rsidR="000252C6">
        <w:fldChar w:fldCharType="end"/>
      </w:r>
      <w:r w:rsidR="00423295" w:rsidRPr="00E5054C">
        <w:fldChar w:fldCharType="separate"/>
      </w:r>
      <w:r w:rsidR="002A7CE4" w:rsidRPr="002A7CE4">
        <w:rPr>
          <w:noProof/>
          <w:vertAlign w:val="superscript"/>
        </w:rPr>
        <w:t>6,8,25</w:t>
      </w:r>
      <w:r w:rsidR="00423295" w:rsidRPr="00E5054C">
        <w:fldChar w:fldCharType="end"/>
      </w:r>
      <w:r w:rsidR="00423295" w:rsidRPr="00E5054C">
        <w:t xml:space="preserve">. </w:t>
      </w:r>
      <w:r w:rsidR="00423295">
        <w:t>A</w:t>
      </w:r>
      <w:r w:rsidR="00423295" w:rsidRPr="00E5054C">
        <w:t xml:space="preserve"> comprehensive </w:t>
      </w:r>
      <w:r w:rsidR="00423295">
        <w:t>view</w:t>
      </w:r>
      <w:r w:rsidR="00423295" w:rsidRPr="00E5054C">
        <w:t xml:space="preserve"> of the </w:t>
      </w:r>
      <w:r w:rsidR="00ED6C82">
        <w:t>validity</w:t>
      </w:r>
      <w:r w:rsidR="00423295" w:rsidRPr="00E5054C">
        <w:t xml:space="preserve"> of outcome measures </w:t>
      </w:r>
      <w:r w:rsidR="00ED6C82">
        <w:t xml:space="preserve">for severe asthma </w:t>
      </w:r>
      <w:r w:rsidR="00423295">
        <w:t>would</w:t>
      </w:r>
      <w:r w:rsidR="00423295" w:rsidRPr="00E5054C">
        <w:t xml:space="preserve"> </w:t>
      </w:r>
      <w:r w:rsidR="00423295">
        <w:t xml:space="preserve">also </w:t>
      </w:r>
      <w:r w:rsidR="00423295" w:rsidRPr="00BD12BB">
        <w:t>enable</w:t>
      </w:r>
      <w:r w:rsidR="00423295" w:rsidRPr="00E5054C">
        <w:t xml:space="preserve"> the </w:t>
      </w:r>
      <w:r w:rsidR="00423295">
        <w:t>selection</w:t>
      </w:r>
      <w:r w:rsidR="00423295" w:rsidRPr="00E5054C">
        <w:t xml:space="preserve"> of the most appropriate instruments </w:t>
      </w:r>
      <w:r w:rsidR="00A6419B">
        <w:t xml:space="preserve">for </w:t>
      </w:r>
      <w:r w:rsidR="00423295" w:rsidRPr="00E5054C">
        <w:t xml:space="preserve">better </w:t>
      </w:r>
      <w:r w:rsidR="004772C6">
        <w:t xml:space="preserve">disease management by </w:t>
      </w:r>
      <w:r w:rsidR="00562D8F">
        <w:t xml:space="preserve">patients and </w:t>
      </w:r>
      <w:r w:rsidR="003218B0">
        <w:t>healthcare professionals in practice.</w:t>
      </w:r>
    </w:p>
    <w:p w14:paraId="54527FAE" w14:textId="3614BB67" w:rsidR="00512438" w:rsidRDefault="00E5054C" w:rsidP="00E55A17">
      <w:pPr>
        <w:spacing w:line="360" w:lineRule="auto"/>
        <w:ind w:right="-1"/>
        <w:jc w:val="both"/>
      </w:pPr>
      <w:r w:rsidRPr="00E5054C">
        <w:t>Th</w:t>
      </w:r>
      <w:r w:rsidR="00FB5136">
        <w:t>is systematic review aim</w:t>
      </w:r>
      <w:r w:rsidR="003B5E46">
        <w:t>ed</w:t>
      </w:r>
      <w:r w:rsidR="00FB5136">
        <w:t xml:space="preserve"> to </w:t>
      </w:r>
      <w:r w:rsidRPr="00E5054C">
        <w:t>(</w:t>
      </w:r>
      <w:proofErr w:type="spellStart"/>
      <w:r w:rsidRPr="00E5054C">
        <w:t>i</w:t>
      </w:r>
      <w:proofErr w:type="spellEnd"/>
      <w:r w:rsidRPr="00E5054C">
        <w:t>) identify patient-centred outcome measures</w:t>
      </w:r>
      <w:r w:rsidR="00F640D9">
        <w:t xml:space="preserve"> </w:t>
      </w:r>
      <w:r w:rsidRPr="00E5054C">
        <w:t xml:space="preserve">considered to be a ‘priority’ for severe asthma by </w:t>
      </w:r>
      <w:r w:rsidR="004936AE">
        <w:t>relevant</w:t>
      </w:r>
      <w:r w:rsidRPr="00E5054C">
        <w:t xml:space="preserve"> stakeholders (</w:t>
      </w:r>
      <w:r w:rsidR="003012F8" w:rsidRPr="003012F8">
        <w:t xml:space="preserve">patient representatives, which included </w:t>
      </w:r>
      <w:r w:rsidRPr="00E5054C">
        <w:t>patients,</w:t>
      </w:r>
      <w:r w:rsidR="00302999">
        <w:t xml:space="preserve"> </w:t>
      </w:r>
      <w:r w:rsidR="009E5997">
        <w:t xml:space="preserve">parents/carers, </w:t>
      </w:r>
      <w:r w:rsidR="003012F8">
        <w:t xml:space="preserve">and </w:t>
      </w:r>
      <w:r w:rsidR="00E55A17">
        <w:t xml:space="preserve">patient </w:t>
      </w:r>
      <w:r w:rsidR="009E5997">
        <w:t>advocacy organisations</w:t>
      </w:r>
      <w:r w:rsidR="003012F8">
        <w:t>;</w:t>
      </w:r>
      <w:r w:rsidRPr="00E5054C">
        <w:t xml:space="preserve"> healthcare professionals, </w:t>
      </w:r>
      <w:r w:rsidR="00A4303C">
        <w:t>pharmaceutical</w:t>
      </w:r>
      <w:r w:rsidRPr="00E5054C">
        <w:t xml:space="preserve">, and regulatory representatives) and, (ii) critically appraise, compare, and qualitatively summarize the quality of studies reporting the development and measurement properties of each ‘priority’ outcome measure using the </w:t>
      </w:r>
      <w:proofErr w:type="spellStart"/>
      <w:r w:rsidR="009E30DE" w:rsidRPr="00E5054C">
        <w:t>COnsensus</w:t>
      </w:r>
      <w:proofErr w:type="spellEnd"/>
      <w:r w:rsidR="009E30DE" w:rsidRPr="00E5054C">
        <w:t xml:space="preserve">-based Standards for the selection of health Measurement </w:t>
      </w:r>
      <w:proofErr w:type="spellStart"/>
      <w:r w:rsidR="009E30DE" w:rsidRPr="00E5054C">
        <w:t>INstruments</w:t>
      </w:r>
      <w:proofErr w:type="spellEnd"/>
      <w:r w:rsidR="009E30DE" w:rsidRPr="00E5054C">
        <w:t xml:space="preserve"> (</w:t>
      </w:r>
      <w:r w:rsidR="00DC67C4" w:rsidRPr="00E5054C">
        <w:t>COSMIN</w:t>
      </w:r>
      <w:r w:rsidR="009E30DE">
        <w:t>)</w:t>
      </w:r>
      <w:r w:rsidR="000E7BE2" w:rsidRPr="000E7BE2">
        <w:t xml:space="preserve"> </w:t>
      </w:r>
      <w:r w:rsidR="000E7BE2">
        <w:t>guidelines</w:t>
      </w:r>
      <w:r w:rsidR="00DC67C4" w:rsidRPr="00E5054C">
        <w:fldChar w:fldCharType="begin">
          <w:fldData xml:space="preserve">PEVuZE5vdGU+PENpdGU+PEF1dGhvcj5Nb2traW5rPC9BdXRob3I+PFllYXI+MjAxODwvWWVhcj48
UmVjTnVtPjM4PC9SZWNOdW0+PERpc3BsYXlUZXh0PjxzdHlsZSBmYWNlPSJzdXBlcnNjcmlwdCI+
MjYsMjc8L3N0eWxlPjwvRGlzcGxheVRleHQ+PHJlY29yZD48cmVjLW51bWJlcj4zODwvcmVjLW51
bWJlcj48Zm9yZWlnbi1rZXlzPjxrZXkgYXBwPSJFTiIgZGItaWQ9InhzZTlzczl0OGE5OWR1ZXJ2
eGh4ZXdmNTBlc3MyZWFlenp3diIgdGltZXN0YW1wPSIxNjMxMjc5ODE3Ij4zODwva2V5PjwvZm9y
ZWlnbi1rZXlzPjxyZWYtdHlwZSBuYW1lPSJKb3VybmFsIEFydGljbGUiPjE3PC9yZWYtdHlwZT48
Y29udHJpYnV0b3JzPjxhdXRob3JzPjxhdXRob3I+TW9ra2luaywgTCBCPC9hdXRob3I+PGF1dGhv
cj5kZSBWZXQsIEggQyBXPC9hdXRob3I+PGF1dGhvcj5Qcmluc2VuLCBDIEEgQzwvYXV0aG9yPjxh
dXRob3I+UGF0cmljaywgRC4gTC48L2F1dGhvcj48YXV0aG9yPkFsb25zbywgSi48L2F1dGhvcj48
YXV0aG9yPkJvdXRlciwgTC4gTS48L2F1dGhvcj48YXV0aG9yPlRlcndlZSwgQy4gQi48L2F1dGhv
cj48L2F1dGhvcnM+PC9jb250cmlidXRvcnM+PGF1dGgtYWRkcmVzcz5EZXBhcnRtZW50IG9mIEVw
aWRlbWlvbG9neSBhbmQgQmlvc3RhdGlzdGljcyBhbmQgQW1zdGVyZGFtIFB1YmxpYyBIZWFsdGgg
UmVzZWFyY2ggSW5zdGl0dXRlLCBWVSBVbml2ZXJzaXR5IE1lZGljYWwgQ2VudGVyLCBQLk8uIEJv
eCA3MDU3LCAxMDA3LCBBbXN0ZXJkYW0sIFRoZSBOZXRoZXJsYW5kcy4gdy5tb2traW5rQHZ1bWMu
bmwuJiN4RDtEZXBhcnRtZW50IG9mIEVwaWRlbWlvbG9neSBhbmQgQmlvc3RhdGlzdGljcyBhbmQg
QW1zdGVyZGFtIFB1YmxpYyBIZWFsdGggUmVzZWFyY2ggSW5zdGl0dXRlLCBWVSBVbml2ZXJzaXR5
IE1lZGljYWwgQ2VudGVyLCBQLk8uIEJveCA3MDU3LCAxMDA3LCBBbXN0ZXJkYW0sIFRoZSBOZXRo
ZXJsYW5kcy4mI3hEO0RlcGFydG1lbnQgb2YgSGVhbHRoIFNlcnZpY2VzLCBVbml2ZXJzaXR5IG9m
IFdhc2hpbmd0b24sIFNlYXR0bGUsIFdBLCBVU0EuJiN4RDtIZWFsdGggU2VydmljZXMgUmVzZWFy
Y2ggVW5pdCwgSW5zdGl0dXQgTXVuaWNpcGFsIGQmYXBvcztJbnZlc3RpZ2FjaW8gTWVkaWNhIChJ
TUlNLUhvc3BpdGFsIGRlbCBNYXIpLCBCYXJjZWxvbmEsIFNwYWluLiYjeEQ7RGVwYXJ0bWVudCBv
ZiBQaGlsb3NvcGh5LCBGYWN1bHR5IG9mIEh1bWFuaXRpZXMsIFZyaWplIFVuaXZlcnNpdGVpdCwg
QW1zdGVyZGFtLCBUaGUgTmV0aGVybGFuZHMuPC9hdXRoLWFkZHJlc3M+PHRpdGxlcz48dGl0bGU+
Q09TTUlOIFJpc2sgb2YgQmlhcyBjaGVja2xpc3QgZm9yIHN5c3RlbWF0aWMgcmV2aWV3cyBvZiBQ
YXRpZW50LVJlcG9ydGVkIE91dGNvbWUgTWVhc3VyZXM8L3RpdGxlPjxzZWNvbmRhcnktdGl0bGU+
UXVhbCBMaWZlIFJlczwvc2Vjb25kYXJ5LXRpdGxlPjwvdGl0bGVzPjxwZXJpb2RpY2FsPjxmdWxs
LXRpdGxlPlF1YWwgTGlmZSBSZXM8L2Z1bGwtdGl0bGU+PC9wZXJpb2RpY2FsPjxwYWdlcz4xMTcx
LTExNzk8L3BhZ2VzPjx2b2x1bWU+Mjc8L3ZvbHVtZT48bnVtYmVyPjU8L251bWJlcj48ZWRpdGlv
bj4yMDE3LzEyLzIxPC9lZGl0aW9uPjxrZXl3b3Jkcz48a2V5d29yZD5CaWFzPC9rZXl3b3JkPjxr
ZXl3b3JkPkNoZWNrbGlzdC8qbWV0aG9kczwva2V5d29yZD48a2V5d29yZD5Db25zZW5zdXM8L2tl
eXdvcmQ+PGtleXdvcmQ+RGF0YWJhc2VzLCBGYWN0dWFsPC9rZXl3b3JkPjxrZXl3b3JkPipIZWFs
dGggU3RhdHVzPC9rZXl3b3JkPjxrZXl3b3JkPkh1bWFuczwva2V5d29yZD48a2V5d29yZD4qUGF0
aWVudCBSZXBvcnRlZCBPdXRjb21lIE1lYXN1cmVzPC9rZXl3b3JkPjxrZXl3b3JkPlF1YWxpdHkg
b2YgTGlmZS8qcHN5Y2hvbG9neTwva2V5d29yZD48a2V5d29yZD4qTWVhc3VyZW1lbnQgcHJvcGVy
dGllczwva2V5d29yZD48a2V5d29yZD4qT3V0Y29tZSBtZWFzdXJlbWVudCBpbnN0cnVtZW50czwv
a2V5d29yZD48a2V5d29yZD4qUXVhbGl0eSBhc3Nlc3NtZW50PC9rZXl3b3JkPjxrZXl3b3JkPipS
aXNrIG9mIGJpYXM8L2tleXdvcmQ+PGtleXdvcmQ+KlN5c3RlbWF0aWMgcmV2aWV3PC9rZXl3b3Jk
PjxrZXl3b3JkPmRldmVsb3BlcnMgb2YgdGhlIG9yaWdpbmFsIENPU01JTiBjaGVja2xpc3QuIEVU
SElDQUwgQVBQUk9WQUw6IFRoaXMgYXJ0aWNsZSBkb2VzIG5vdDwva2V5d29yZD48a2V5d29yZD5j
b250YWluIGFueSBzdHVkaWVzIHdpdGggaHVtYW4gcGFydGljaXBhbnRzIHBlcmZvcm1lZCBieSBh
bnkgb2YgdGhlIGF1dGhvcnMuPC9rZXl3b3JkPjwva2V5d29yZHM+PGRhdGVzPjx5ZWFyPjIwMTg8
L3llYXI+PHB1Yi1kYXRlcz48ZGF0ZT5NYXk8L2RhdGU+PC9wdWItZGF0ZXM+PC9kYXRlcz48aXNi
bj4wOTYyLTkzNDMgKFByaW50KSYjeEQ7MDk2Mi05MzQzPC9pc2JuPjxhY2Nlc3Npb24tbnVtPjI5
MjYwNDQ1PC9hY2Nlc3Npb24tbnVtPjx1cmxzPjwvdXJscz48Y3VzdG9tMj5QTUM1ODkxNTUyPC9j
dXN0b20yPjxlbGVjdHJvbmljLXJlc291cmNlLW51bT4xMC4xMDA3L3MxMTEzNi0wMTctMTc2NS00
PC9lbGVjdHJvbmljLXJlc291cmNlLW51bT48cmVtb3RlLWRhdGFiYXNlLXByb3ZpZGVyPk5MTTwv
cmVtb3RlLWRhdGFiYXNlLXByb3ZpZGVyPjxsYW5ndWFnZT5lbmc8L2xhbmd1YWdlPjwvcmVjb3Jk
PjwvQ2l0ZT48Q2l0ZT48QXV0aG9yPlByaW5zZW48L0F1dGhvcj48WWVhcj4yMDE4PC9ZZWFyPjxS
ZWNOdW0+Mzc8L1JlY051bT48cmVjb3JkPjxyZWMtbnVtYmVyPjM3PC9yZWMtbnVtYmVyPjxmb3Jl
aWduLWtleXM+PGtleSBhcHA9IkVOIiBkYi1pZD0ieHNlOXNzOXQ4YTk5ZHVlcnZ4aHhld2Y1MGVz
czJlYWV6end2IiB0aW1lc3RhbXA9IjE2MzEyNzk3NjEiPjM3PC9rZXk+PC9mb3JlaWduLWtleXM+
PHJlZi10eXBlIG5hbWU9IkpvdXJuYWwgQXJ0aWNsZSI+MTc8L3JlZi10eXBlPjxjb250cmlidXRv
cnM+PGF1dGhvcnM+PGF1dGhvcj5Qcmluc2VuLCBDLiBBLiBDLjwvYXV0aG9yPjxhdXRob3I+TW9r
a2luaywgTC4gQi48L2F1dGhvcj48YXV0aG9yPkJvdXRlciwgTC4gTS48L2F1dGhvcj48YXV0aG9y
PkFsb25zbywgSi48L2F1dGhvcj48YXV0aG9yPlBhdHJpY2ssIEQuIEwuPC9hdXRob3I+PGF1dGhv
cj5kZSBWZXQsIEguIEMuIFcuPC9hdXRob3I+PGF1dGhvcj5UZXJ3ZWUsIEMuIEIuPC9hdXRob3I+
PC9hdXRob3JzPjwvY29udHJpYnV0b3JzPjxhdXRoLWFkZHJlc3M+RGVwYXJ0bWVudCBvZiBFcGlk
ZW1pb2xvZ3kgYW5kIEJpb3N0YXRpc3RpY3MsIEFtc3RlcmRhbSBQdWJsaWMgSGVhbHRoIFJlc2Vh
cmNoIEluc3RpdHV0ZSwgVlUgVW5pdmVyc2l0eSBNZWRpY2FsIENlbnRlciwgRGUgQm9lbGVsYWFu
IDEwODlhLCAxMDgxIEhWLCBBbXN0ZXJkYW0sIFRoZSBOZXRoZXJsYW5kcy4gYy5wcmluc2VuQHZ1
bWMubmwuJiN4RDtEZXBhcnRtZW50IG9mIEVwaWRlbWlvbG9neSBhbmQgQmlvc3RhdGlzdGljcywg
QW1zdGVyZGFtIFB1YmxpYyBIZWFsdGggUmVzZWFyY2ggSW5zdGl0dXRlLCBWVSBVbml2ZXJzaXR5
IE1lZGljYWwgQ2VudGVyLCBQLk8uIEJveCA3MDU3LCAxMDA3IE1CLCBBbXN0ZXJkYW0sIFRoZSBO
ZXRoZXJsYW5kcy4gYy5wcmluc2VuQHZ1bWMubmwuJiN4RDtEZXBhcnRtZW50IG9mIEVwaWRlbWlv
bG9neSBhbmQgQmlvc3RhdGlzdGljcywgQW1zdGVyZGFtIFB1YmxpYyBIZWFsdGggUmVzZWFyY2gg
SW5zdGl0dXRlLCBWVSBVbml2ZXJzaXR5IE1lZGljYWwgQ2VudGVyLCBEZSBCb2VsZWxhYW4gMTA4
OWEsIDEwODEgSFYsIEFtc3RlcmRhbSwgVGhlIE5ldGhlcmxhbmRzLiYjeEQ7SGVhbHRoIFNlcnZp
Y2VzIFJlc2VhcmNoIFVuaXQsIElNSU0tSG9zcGl0YWwgZGVsIE1hciBNZWRpY2FsIFJlc2VhcmNo
IEluc3RpdHV0ZTsgQ0lCRVIgRXBpZGVtaW9sb2fDrWEgeSBTYWx1ZCBQw7pibGljYSAoQ0lCRVJF
U1ApLCBCYXJjZWxvbmEsIFNwYWluLiYjeEQ7RGVwYXJ0bWVudCBvZiBIZWFsdGggU2VydmljZXMs
IFVuaXZlcnNpdHkgb2YgV2FzaGluZ3RvbiwgU2VhdHRsZSwgV0EsIFVTQS48L2F1dGgtYWRkcmVz
cz48dGl0bGVzPjx0aXRsZT5DT1NNSU4gZ3VpZGVsaW5lIGZvciBzeXN0ZW1hdGljIHJldmlld3Mg
b2YgcGF0aWVudC1yZXBvcnRlZCBvdXRjb21lIG1lYXN1cmVzPC90aXRsZT48c2Vjb25kYXJ5LXRp
dGxlPlF1YWwgTGlmZSBSZXM8L3NlY29uZGFyeS10aXRsZT48L3RpdGxlcz48cGVyaW9kaWNhbD48
ZnVsbC10aXRsZT5RdWFsIExpZmUgUmVzPC9mdWxsLXRpdGxlPjwvcGVyaW9kaWNhbD48cGFnZXM+
MTE0Ny0xMTU3PC9wYWdlcz48dm9sdW1lPjI3PC92b2x1bWU+PG51bWJlcj41PC9udW1iZXI+PGVk
aXRpb24+MjAxOC8wMi8xMzwvZWRpdGlvbj48a2V5d29yZHM+PGtleXdvcmQ+Kkd1aWRlbGluZXMg
YXMgVG9waWM8L2tleXdvcmQ+PGtleXdvcmQ+SHVtYW5zPC9rZXl3b3JkPjxrZXl3b3JkPipQYXRp
ZW50IFJlcG9ydGVkIE91dGNvbWUgTWVhc3VyZXM8L2tleXdvcmQ+PGtleXdvcmQ+UXVhbGl0eSBv
ZiBMaWZlLypwc3ljaG9sb2d5PC9rZXl3b3JkPjxrZXl3b3JkPlN1cnZleXMgYW5kIFF1ZXN0aW9u
bmFpcmVzPC9rZXl3b3JkPjxrZXl3b3JkPipjb3NtaW48L2tleXdvcmQ+PGtleXdvcmQ+Kk1lYXN1
cmVtZW50IHByb3BlcnRpZXM8L2tleXdvcmQ+PGtleXdvcmQ+Kk1ldGhvZG9sb2d5PC9rZXl3b3Jk
PjxrZXl3b3JkPipPdXRjb21lIG1lYXN1cmVtZW50IGluc3RydW1lbnQ8L2tleXdvcmQ+PGtleXdv
cmQ+Kk91dGNvbWUgbWVhc3VyZXM8L2tleXdvcmQ+PGtleXdvcmQ+KnByb208L2tleXdvcmQ+PGtl
eXdvcmQ+KlN5c3RlbWF0aWMgcmV2aWV3PC9rZXl3b3JkPjxrZXl3b3JkPm9mIHRoZSBhdXRob3Jz
Ljwva2V5d29yZD48L2tleXdvcmRzPjxkYXRlcz48eWVhcj4yMDE4PC95ZWFyPjxwdWItZGF0ZXM+
PGRhdGU+TWF5PC9kYXRlPjwvcHViLWRhdGVzPjwvZGF0ZXM+PGlzYm4+MDk2Mi05MzQzIChQcmlu
dCkmI3hEOzA5NjItOTM0MzwvaXNibj48YWNjZXNzaW9uLW51bT4yOTQzNTgwMTwvYWNjZXNzaW9u
LW51bT48dXJscz48L3VybHM+PGN1c3RvbTI+UE1DNTg5MTU2ODwvY3VzdG9tMj48ZWxlY3Ryb25p
Yy1yZXNvdXJjZS1udW0+MTAuMTAwNy9zMTExMzYtMDE4LTE3OTgtMzwvZWxlY3Ryb25pYy1yZXNv
dXJjZS1udW0+PHJlbW90ZS1kYXRhYmFzZS1wcm92aWRlcj5OTE08L3JlbW90ZS1kYXRhYmFzZS1w
cm92aWRlcj48bGFuZ3VhZ2U+ZW5nPC9sYW5ndWFnZT48L3JlY29yZD48L0NpdGU+PC9FbmROb3Rl
PgB=
</w:fldData>
        </w:fldChar>
      </w:r>
      <w:r w:rsidR="000252C6">
        <w:instrText xml:space="preserve"> ADDIN EN.CITE </w:instrText>
      </w:r>
      <w:r w:rsidR="000252C6">
        <w:fldChar w:fldCharType="begin">
          <w:fldData xml:space="preserve">PEVuZE5vdGU+PENpdGU+PEF1dGhvcj5Nb2traW5rPC9BdXRob3I+PFllYXI+MjAxODwvWWVhcj48
UmVjTnVtPjM4PC9SZWNOdW0+PERpc3BsYXlUZXh0PjxzdHlsZSBmYWNlPSJzdXBlcnNjcmlwdCI+
MjYsMjc8L3N0eWxlPjwvRGlzcGxheVRleHQ+PHJlY29yZD48cmVjLW51bWJlcj4zODwvcmVjLW51
bWJlcj48Zm9yZWlnbi1rZXlzPjxrZXkgYXBwPSJFTiIgZGItaWQ9InhzZTlzczl0OGE5OWR1ZXJ2
eGh4ZXdmNTBlc3MyZWFlenp3diIgdGltZXN0YW1wPSIxNjMxMjc5ODE3Ij4zODwva2V5PjwvZm9y
ZWlnbi1rZXlzPjxyZWYtdHlwZSBuYW1lPSJKb3VybmFsIEFydGljbGUiPjE3PC9yZWYtdHlwZT48
Y29udHJpYnV0b3JzPjxhdXRob3JzPjxhdXRob3I+TW9ra2luaywgTCBCPC9hdXRob3I+PGF1dGhv
cj5kZSBWZXQsIEggQyBXPC9hdXRob3I+PGF1dGhvcj5Qcmluc2VuLCBDIEEgQzwvYXV0aG9yPjxh
dXRob3I+UGF0cmljaywgRC4gTC48L2F1dGhvcj48YXV0aG9yPkFsb25zbywgSi48L2F1dGhvcj48
YXV0aG9yPkJvdXRlciwgTC4gTS48L2F1dGhvcj48YXV0aG9yPlRlcndlZSwgQy4gQi48L2F1dGhv
cj48L2F1dGhvcnM+PC9jb250cmlidXRvcnM+PGF1dGgtYWRkcmVzcz5EZXBhcnRtZW50IG9mIEVw
aWRlbWlvbG9neSBhbmQgQmlvc3RhdGlzdGljcyBhbmQgQW1zdGVyZGFtIFB1YmxpYyBIZWFsdGgg
UmVzZWFyY2ggSW5zdGl0dXRlLCBWVSBVbml2ZXJzaXR5IE1lZGljYWwgQ2VudGVyLCBQLk8uIEJv
eCA3MDU3LCAxMDA3LCBBbXN0ZXJkYW0sIFRoZSBOZXRoZXJsYW5kcy4gdy5tb2traW5rQHZ1bWMu
bmwuJiN4RDtEZXBhcnRtZW50IG9mIEVwaWRlbWlvbG9neSBhbmQgQmlvc3RhdGlzdGljcyBhbmQg
QW1zdGVyZGFtIFB1YmxpYyBIZWFsdGggUmVzZWFyY2ggSW5zdGl0dXRlLCBWVSBVbml2ZXJzaXR5
IE1lZGljYWwgQ2VudGVyLCBQLk8uIEJveCA3MDU3LCAxMDA3LCBBbXN0ZXJkYW0sIFRoZSBOZXRo
ZXJsYW5kcy4mI3hEO0RlcGFydG1lbnQgb2YgSGVhbHRoIFNlcnZpY2VzLCBVbml2ZXJzaXR5IG9m
IFdhc2hpbmd0b24sIFNlYXR0bGUsIFdBLCBVU0EuJiN4RDtIZWFsdGggU2VydmljZXMgUmVzZWFy
Y2ggVW5pdCwgSW5zdGl0dXQgTXVuaWNpcGFsIGQmYXBvcztJbnZlc3RpZ2FjaW8gTWVkaWNhIChJ
TUlNLUhvc3BpdGFsIGRlbCBNYXIpLCBCYXJjZWxvbmEsIFNwYWluLiYjeEQ7RGVwYXJ0bWVudCBv
ZiBQaGlsb3NvcGh5LCBGYWN1bHR5IG9mIEh1bWFuaXRpZXMsIFZyaWplIFVuaXZlcnNpdGVpdCwg
QW1zdGVyZGFtLCBUaGUgTmV0aGVybGFuZHMuPC9hdXRoLWFkZHJlc3M+PHRpdGxlcz48dGl0bGU+
Q09TTUlOIFJpc2sgb2YgQmlhcyBjaGVja2xpc3QgZm9yIHN5c3RlbWF0aWMgcmV2aWV3cyBvZiBQ
YXRpZW50LVJlcG9ydGVkIE91dGNvbWUgTWVhc3VyZXM8L3RpdGxlPjxzZWNvbmRhcnktdGl0bGU+
UXVhbCBMaWZlIFJlczwvc2Vjb25kYXJ5LXRpdGxlPjwvdGl0bGVzPjxwZXJpb2RpY2FsPjxmdWxs
LXRpdGxlPlF1YWwgTGlmZSBSZXM8L2Z1bGwtdGl0bGU+PC9wZXJpb2RpY2FsPjxwYWdlcz4xMTcx
LTExNzk8L3BhZ2VzPjx2b2x1bWU+Mjc8L3ZvbHVtZT48bnVtYmVyPjU8L251bWJlcj48ZWRpdGlv
bj4yMDE3LzEyLzIxPC9lZGl0aW9uPjxrZXl3b3Jkcz48a2V5d29yZD5CaWFzPC9rZXl3b3JkPjxr
ZXl3b3JkPkNoZWNrbGlzdC8qbWV0aG9kczwva2V5d29yZD48a2V5d29yZD5Db25zZW5zdXM8L2tl
eXdvcmQ+PGtleXdvcmQ+RGF0YWJhc2VzLCBGYWN0dWFsPC9rZXl3b3JkPjxrZXl3b3JkPipIZWFs
dGggU3RhdHVzPC9rZXl3b3JkPjxrZXl3b3JkPkh1bWFuczwva2V5d29yZD48a2V5d29yZD4qUGF0
aWVudCBSZXBvcnRlZCBPdXRjb21lIE1lYXN1cmVzPC9rZXl3b3JkPjxrZXl3b3JkPlF1YWxpdHkg
b2YgTGlmZS8qcHN5Y2hvbG9neTwva2V5d29yZD48a2V5d29yZD4qTWVhc3VyZW1lbnQgcHJvcGVy
dGllczwva2V5d29yZD48a2V5d29yZD4qT3V0Y29tZSBtZWFzdXJlbWVudCBpbnN0cnVtZW50czwv
a2V5d29yZD48a2V5d29yZD4qUXVhbGl0eSBhc3Nlc3NtZW50PC9rZXl3b3JkPjxrZXl3b3JkPipS
aXNrIG9mIGJpYXM8L2tleXdvcmQ+PGtleXdvcmQ+KlN5c3RlbWF0aWMgcmV2aWV3PC9rZXl3b3Jk
PjxrZXl3b3JkPmRldmVsb3BlcnMgb2YgdGhlIG9yaWdpbmFsIENPU01JTiBjaGVja2xpc3QuIEVU
SElDQUwgQVBQUk9WQUw6IFRoaXMgYXJ0aWNsZSBkb2VzIG5vdDwva2V5d29yZD48a2V5d29yZD5j
b250YWluIGFueSBzdHVkaWVzIHdpdGggaHVtYW4gcGFydGljaXBhbnRzIHBlcmZvcm1lZCBieSBh
bnkgb2YgdGhlIGF1dGhvcnMuPC9rZXl3b3JkPjwva2V5d29yZHM+PGRhdGVzPjx5ZWFyPjIwMTg8
L3llYXI+PHB1Yi1kYXRlcz48ZGF0ZT5NYXk8L2RhdGU+PC9wdWItZGF0ZXM+PC9kYXRlcz48aXNi
bj4wOTYyLTkzNDMgKFByaW50KSYjeEQ7MDk2Mi05MzQzPC9pc2JuPjxhY2Nlc3Npb24tbnVtPjI5
MjYwNDQ1PC9hY2Nlc3Npb24tbnVtPjx1cmxzPjwvdXJscz48Y3VzdG9tMj5QTUM1ODkxNTUyPC9j
dXN0b20yPjxlbGVjdHJvbmljLXJlc291cmNlLW51bT4xMC4xMDA3L3MxMTEzNi0wMTctMTc2NS00
PC9lbGVjdHJvbmljLXJlc291cmNlLW51bT48cmVtb3RlLWRhdGFiYXNlLXByb3ZpZGVyPk5MTTwv
cmVtb3RlLWRhdGFiYXNlLXByb3ZpZGVyPjxsYW5ndWFnZT5lbmc8L2xhbmd1YWdlPjwvcmVjb3Jk
PjwvQ2l0ZT48Q2l0ZT48QXV0aG9yPlByaW5zZW48L0F1dGhvcj48WWVhcj4yMDE4PC9ZZWFyPjxS
ZWNOdW0+Mzc8L1JlY051bT48cmVjb3JkPjxyZWMtbnVtYmVyPjM3PC9yZWMtbnVtYmVyPjxmb3Jl
aWduLWtleXM+PGtleSBhcHA9IkVOIiBkYi1pZD0ieHNlOXNzOXQ4YTk5ZHVlcnZ4aHhld2Y1MGVz
czJlYWV6end2IiB0aW1lc3RhbXA9IjE2MzEyNzk3NjEiPjM3PC9rZXk+PC9mb3JlaWduLWtleXM+
PHJlZi10eXBlIG5hbWU9IkpvdXJuYWwgQXJ0aWNsZSI+MTc8L3JlZi10eXBlPjxjb250cmlidXRv
cnM+PGF1dGhvcnM+PGF1dGhvcj5Qcmluc2VuLCBDLiBBLiBDLjwvYXV0aG9yPjxhdXRob3I+TW9r
a2luaywgTC4gQi48L2F1dGhvcj48YXV0aG9yPkJvdXRlciwgTC4gTS48L2F1dGhvcj48YXV0aG9y
PkFsb25zbywgSi48L2F1dGhvcj48YXV0aG9yPlBhdHJpY2ssIEQuIEwuPC9hdXRob3I+PGF1dGhv
cj5kZSBWZXQsIEguIEMuIFcuPC9hdXRob3I+PGF1dGhvcj5UZXJ3ZWUsIEMuIEIuPC9hdXRob3I+
PC9hdXRob3JzPjwvY29udHJpYnV0b3JzPjxhdXRoLWFkZHJlc3M+RGVwYXJ0bWVudCBvZiBFcGlk
ZW1pb2xvZ3kgYW5kIEJpb3N0YXRpc3RpY3MsIEFtc3RlcmRhbSBQdWJsaWMgSGVhbHRoIFJlc2Vh
cmNoIEluc3RpdHV0ZSwgVlUgVW5pdmVyc2l0eSBNZWRpY2FsIENlbnRlciwgRGUgQm9lbGVsYWFu
IDEwODlhLCAxMDgxIEhWLCBBbXN0ZXJkYW0sIFRoZSBOZXRoZXJsYW5kcy4gYy5wcmluc2VuQHZ1
bWMubmwuJiN4RDtEZXBhcnRtZW50IG9mIEVwaWRlbWlvbG9neSBhbmQgQmlvc3RhdGlzdGljcywg
QW1zdGVyZGFtIFB1YmxpYyBIZWFsdGggUmVzZWFyY2ggSW5zdGl0dXRlLCBWVSBVbml2ZXJzaXR5
IE1lZGljYWwgQ2VudGVyLCBQLk8uIEJveCA3MDU3LCAxMDA3IE1CLCBBbXN0ZXJkYW0sIFRoZSBO
ZXRoZXJsYW5kcy4gYy5wcmluc2VuQHZ1bWMubmwuJiN4RDtEZXBhcnRtZW50IG9mIEVwaWRlbWlv
bG9neSBhbmQgQmlvc3RhdGlzdGljcywgQW1zdGVyZGFtIFB1YmxpYyBIZWFsdGggUmVzZWFyY2gg
SW5zdGl0dXRlLCBWVSBVbml2ZXJzaXR5IE1lZGljYWwgQ2VudGVyLCBEZSBCb2VsZWxhYW4gMTA4
OWEsIDEwODEgSFYsIEFtc3RlcmRhbSwgVGhlIE5ldGhlcmxhbmRzLiYjeEQ7SGVhbHRoIFNlcnZp
Y2VzIFJlc2VhcmNoIFVuaXQsIElNSU0tSG9zcGl0YWwgZGVsIE1hciBNZWRpY2FsIFJlc2VhcmNo
IEluc3RpdHV0ZTsgQ0lCRVIgRXBpZGVtaW9sb2fDrWEgeSBTYWx1ZCBQw7pibGljYSAoQ0lCRVJF
U1ApLCBCYXJjZWxvbmEsIFNwYWluLiYjeEQ7RGVwYXJ0bWVudCBvZiBIZWFsdGggU2VydmljZXMs
IFVuaXZlcnNpdHkgb2YgV2FzaGluZ3RvbiwgU2VhdHRsZSwgV0EsIFVTQS48L2F1dGgtYWRkcmVz
cz48dGl0bGVzPjx0aXRsZT5DT1NNSU4gZ3VpZGVsaW5lIGZvciBzeXN0ZW1hdGljIHJldmlld3Mg
b2YgcGF0aWVudC1yZXBvcnRlZCBvdXRjb21lIG1lYXN1cmVzPC90aXRsZT48c2Vjb25kYXJ5LXRp
dGxlPlF1YWwgTGlmZSBSZXM8L3NlY29uZGFyeS10aXRsZT48L3RpdGxlcz48cGVyaW9kaWNhbD48
ZnVsbC10aXRsZT5RdWFsIExpZmUgUmVzPC9mdWxsLXRpdGxlPjwvcGVyaW9kaWNhbD48cGFnZXM+
MTE0Ny0xMTU3PC9wYWdlcz48dm9sdW1lPjI3PC92b2x1bWU+PG51bWJlcj41PC9udW1iZXI+PGVk
aXRpb24+MjAxOC8wMi8xMzwvZWRpdGlvbj48a2V5d29yZHM+PGtleXdvcmQ+Kkd1aWRlbGluZXMg
YXMgVG9waWM8L2tleXdvcmQ+PGtleXdvcmQ+SHVtYW5zPC9rZXl3b3JkPjxrZXl3b3JkPipQYXRp
ZW50IFJlcG9ydGVkIE91dGNvbWUgTWVhc3VyZXM8L2tleXdvcmQ+PGtleXdvcmQ+UXVhbGl0eSBv
ZiBMaWZlLypwc3ljaG9sb2d5PC9rZXl3b3JkPjxrZXl3b3JkPlN1cnZleXMgYW5kIFF1ZXN0aW9u
bmFpcmVzPC9rZXl3b3JkPjxrZXl3b3JkPipjb3NtaW48L2tleXdvcmQ+PGtleXdvcmQ+Kk1lYXN1
cmVtZW50IHByb3BlcnRpZXM8L2tleXdvcmQ+PGtleXdvcmQ+Kk1ldGhvZG9sb2d5PC9rZXl3b3Jk
PjxrZXl3b3JkPipPdXRjb21lIG1lYXN1cmVtZW50IGluc3RydW1lbnQ8L2tleXdvcmQ+PGtleXdv
cmQ+Kk91dGNvbWUgbWVhc3VyZXM8L2tleXdvcmQ+PGtleXdvcmQ+KnByb208L2tleXdvcmQ+PGtl
eXdvcmQ+KlN5c3RlbWF0aWMgcmV2aWV3PC9rZXl3b3JkPjxrZXl3b3JkPm9mIHRoZSBhdXRob3Jz
Ljwva2V5d29yZD48L2tleXdvcmRzPjxkYXRlcz48eWVhcj4yMDE4PC95ZWFyPjxwdWItZGF0ZXM+
PGRhdGU+TWF5PC9kYXRlPjwvcHViLWRhdGVzPjwvZGF0ZXM+PGlzYm4+MDk2Mi05MzQzIChQcmlu
dCkmI3hEOzA5NjItOTM0MzwvaXNibj48YWNjZXNzaW9uLW51bT4yOTQzNTgwMTwvYWNjZXNzaW9u
LW51bT48dXJscz48L3VybHM+PGN1c3RvbTI+UE1DNTg5MTU2ODwvY3VzdG9tMj48ZWxlY3Ryb25p
Yy1yZXNvdXJjZS1udW0+MTAuMTAwNy9zMTExMzYtMDE4LTE3OTgtMzwvZWxlY3Ryb25pYy1yZXNv
dXJjZS1udW0+PHJlbW90ZS1kYXRhYmFzZS1wcm92aWRlcj5OTE08L3JlbW90ZS1kYXRhYmFzZS1w
cm92aWRlcj48bGFuZ3VhZ2U+ZW5nPC9sYW5ndWFnZT48L3JlY29yZD48L0NpdGU+PC9FbmROb3Rl
PgB=
</w:fldData>
        </w:fldChar>
      </w:r>
      <w:r w:rsidR="000252C6">
        <w:instrText xml:space="preserve"> ADDIN EN.CITE.DATA </w:instrText>
      </w:r>
      <w:r w:rsidR="000252C6">
        <w:fldChar w:fldCharType="end"/>
      </w:r>
      <w:r w:rsidR="00DC67C4" w:rsidRPr="00E5054C">
        <w:fldChar w:fldCharType="separate"/>
      </w:r>
      <w:r w:rsidR="002A7CE4" w:rsidRPr="002A7CE4">
        <w:rPr>
          <w:noProof/>
          <w:vertAlign w:val="superscript"/>
        </w:rPr>
        <w:t>26,27</w:t>
      </w:r>
      <w:r w:rsidR="00DC67C4" w:rsidRPr="00E5054C">
        <w:fldChar w:fldCharType="end"/>
      </w:r>
      <w:r w:rsidRPr="00E5054C">
        <w:t xml:space="preserve">. </w:t>
      </w:r>
    </w:p>
    <w:p w14:paraId="78BCEE3A" w14:textId="26FB83E3" w:rsidR="00CD5460" w:rsidRPr="00512438" w:rsidRDefault="00CD3F48" w:rsidP="00512438">
      <w:pPr>
        <w:pStyle w:val="Heading1"/>
      </w:pPr>
      <w:r w:rsidRPr="009D115C">
        <w:t>M</w:t>
      </w:r>
      <w:r w:rsidR="004164DD" w:rsidRPr="009D115C">
        <w:t>ETHODS</w:t>
      </w:r>
      <w:r w:rsidR="00EA15D1">
        <w:t xml:space="preserve"> </w:t>
      </w:r>
    </w:p>
    <w:p w14:paraId="3A18EC4A" w14:textId="60EBFD2F" w:rsidR="007706D3" w:rsidRDefault="00C84E61" w:rsidP="00C6167E">
      <w:pPr>
        <w:spacing w:line="360" w:lineRule="auto"/>
        <w:ind w:right="-1"/>
        <w:jc w:val="both"/>
      </w:pPr>
      <w:bookmarkStart w:id="3" w:name="_Toc83575427"/>
      <w:r w:rsidRPr="00135BAA">
        <w:lastRenderedPageBreak/>
        <w:t xml:space="preserve">This </w:t>
      </w:r>
      <w:r>
        <w:t xml:space="preserve">systematic </w:t>
      </w:r>
      <w:r w:rsidRPr="00135BAA">
        <w:t xml:space="preserve">review </w:t>
      </w:r>
      <w:r>
        <w:t>is</w:t>
      </w:r>
      <w:r w:rsidRPr="00135BAA">
        <w:t xml:space="preserve"> registered </w:t>
      </w:r>
      <w:r w:rsidR="0021179C">
        <w:t xml:space="preserve">with </w:t>
      </w:r>
      <w:r w:rsidRPr="00135BAA">
        <w:t>the International Prospective Register of Systematic Reviews (PROSPERO</w:t>
      </w:r>
      <w:r>
        <w:t xml:space="preserve"> registration: CRD42020204437).</w:t>
      </w:r>
      <w:r w:rsidRPr="003E7DCE">
        <w:t xml:space="preserve"> </w:t>
      </w:r>
      <w:r w:rsidRPr="00135BAA">
        <w:t>The Preferred Reporting Items for Systematic Reviews and Meta-Analyses</w:t>
      </w:r>
      <w:r>
        <w:t xml:space="preserve"> (</w:t>
      </w:r>
      <w:r w:rsidRPr="00135BAA">
        <w:t>PRISMA</w:t>
      </w:r>
      <w:r>
        <w:t xml:space="preserve">) </w:t>
      </w:r>
      <w:r w:rsidRPr="00135BAA">
        <w:t xml:space="preserve">checklist </w:t>
      </w:r>
      <w:r w:rsidR="0021179C" w:rsidRPr="000676FD">
        <w:t>has been used</w:t>
      </w:r>
      <w:r w:rsidRPr="000676FD">
        <w:t xml:space="preserve"> to guide the reporting of th</w:t>
      </w:r>
      <w:r w:rsidR="00BB3E2B" w:rsidRPr="000676FD">
        <w:t>is</w:t>
      </w:r>
      <w:r w:rsidRPr="000676FD">
        <w:t xml:space="preserve"> systematic review</w:t>
      </w:r>
      <w:r w:rsidRPr="000676FD">
        <w:fldChar w:fldCharType="begin"/>
      </w:r>
      <w:r w:rsidR="000252C6">
        <w:instrText xml:space="preserve"> ADDIN EN.CITE &lt;EndNote&gt;&lt;Cite&gt;&lt;Author&gt;Moher&lt;/Author&gt;&lt;Year&gt;2009&lt;/Year&gt;&lt;RecNum&gt;163&lt;/RecNum&gt;&lt;DisplayText&gt;&lt;style face="superscript"&gt;28&lt;/style&gt;&lt;/DisplayText&gt;&lt;record&gt;&lt;rec-number&gt;163&lt;/rec-number&gt;&lt;foreign-keys&gt;&lt;key app="EN" db-id="xse9ss9t8a99duervxhxewf50ess2eaezzwv" timestamp="1665925165"&gt;16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Pr="000676FD">
        <w:fldChar w:fldCharType="separate"/>
      </w:r>
      <w:r w:rsidR="001A691B" w:rsidRPr="001A691B">
        <w:rPr>
          <w:noProof/>
          <w:vertAlign w:val="superscript"/>
        </w:rPr>
        <w:t>28</w:t>
      </w:r>
      <w:r w:rsidRPr="000676FD">
        <w:fldChar w:fldCharType="end"/>
      </w:r>
      <w:r w:rsidRPr="000676FD">
        <w:t xml:space="preserve"> </w:t>
      </w:r>
      <w:r w:rsidRPr="000676FD">
        <w:rPr>
          <w:b/>
          <w:bCs/>
        </w:rPr>
        <w:t xml:space="preserve">(Appendix </w:t>
      </w:r>
      <w:r w:rsidR="00984D73" w:rsidRPr="000676FD">
        <w:rPr>
          <w:b/>
          <w:bCs/>
        </w:rPr>
        <w:t>D</w:t>
      </w:r>
      <w:r w:rsidR="00F72DA1" w:rsidRPr="000676FD">
        <w:rPr>
          <w:b/>
          <w:bCs/>
        </w:rPr>
        <w:t>.</w:t>
      </w:r>
      <w:r w:rsidRPr="000676FD">
        <w:rPr>
          <w:b/>
          <w:bCs/>
        </w:rPr>
        <w:t>1)</w:t>
      </w:r>
      <w:bookmarkEnd w:id="3"/>
      <w:r w:rsidRPr="000676FD">
        <w:t>.</w:t>
      </w:r>
      <w:r w:rsidR="00BB3E2B" w:rsidRPr="000676FD">
        <w:t xml:space="preserve"> The methods are described </w:t>
      </w:r>
      <w:r w:rsidR="007C21DF" w:rsidRPr="000676FD">
        <w:t xml:space="preserve">in </w:t>
      </w:r>
      <w:r w:rsidR="006B3492" w:rsidRPr="000676FD">
        <w:rPr>
          <w:b/>
          <w:bCs/>
        </w:rPr>
        <w:t>Figure 1</w:t>
      </w:r>
      <w:r w:rsidR="00C67B30" w:rsidRPr="000676FD">
        <w:t xml:space="preserve"> and full details are reported in the online supplement </w:t>
      </w:r>
      <w:r w:rsidR="00C67B30" w:rsidRPr="004C1C5D">
        <w:rPr>
          <w:b/>
          <w:bCs/>
        </w:rPr>
        <w:t>(Appendix</w:t>
      </w:r>
      <w:r w:rsidR="00C67B30" w:rsidRPr="000676FD">
        <w:rPr>
          <w:b/>
          <w:bCs/>
        </w:rPr>
        <w:t xml:space="preserve"> </w:t>
      </w:r>
      <w:r w:rsidR="00F72DA1" w:rsidRPr="000676FD">
        <w:rPr>
          <w:b/>
          <w:bCs/>
        </w:rPr>
        <w:t>A</w:t>
      </w:r>
      <w:r w:rsidR="00F11C18" w:rsidRPr="000676FD">
        <w:rPr>
          <w:b/>
          <w:bCs/>
        </w:rPr>
        <w:t xml:space="preserve"> and </w:t>
      </w:r>
      <w:r w:rsidR="00F11C18" w:rsidRPr="00D36707">
        <w:rPr>
          <w:b/>
          <w:bCs/>
        </w:rPr>
        <w:t>B</w:t>
      </w:r>
      <w:r w:rsidR="00C67B30" w:rsidRPr="00D36707">
        <w:rPr>
          <w:b/>
          <w:bCs/>
        </w:rPr>
        <w:t>).</w:t>
      </w:r>
    </w:p>
    <w:p w14:paraId="17F03E91" w14:textId="70A9C550" w:rsidR="002E79F6" w:rsidRPr="003A7C3F" w:rsidRDefault="0049712D" w:rsidP="00C6167E">
      <w:pPr>
        <w:pStyle w:val="Heading2"/>
        <w:ind w:right="-1"/>
      </w:pPr>
      <w:r>
        <w:t xml:space="preserve">Steps 1 – 3: </w:t>
      </w:r>
      <w:r w:rsidR="007D5524" w:rsidRPr="003A7C3F">
        <w:t xml:space="preserve">Identifying </w:t>
      </w:r>
      <w:r w:rsidR="007706D3" w:rsidRPr="003A7C3F">
        <w:t>‘priority’ outcome measures for severe asthma</w:t>
      </w:r>
    </w:p>
    <w:p w14:paraId="116B0A53" w14:textId="39F2C54C" w:rsidR="0094510E" w:rsidRDefault="005E415B" w:rsidP="00C6167E">
      <w:pPr>
        <w:spacing w:line="360" w:lineRule="auto"/>
        <w:ind w:right="-1"/>
        <w:jc w:val="both"/>
      </w:pPr>
      <w:r>
        <w:t>In Step 1, a</w:t>
      </w:r>
      <w:r w:rsidR="00413972">
        <w:t xml:space="preserve"> literature search was </w:t>
      </w:r>
      <w:r w:rsidR="00D47D23">
        <w:t>performed</w:t>
      </w:r>
      <w:r w:rsidR="00413972">
        <w:t xml:space="preserve"> to identify</w:t>
      </w:r>
      <w:r w:rsidR="00A9129F">
        <w:t xml:space="preserve"> </w:t>
      </w:r>
      <w:r w:rsidR="00085C72">
        <w:t>‘</w:t>
      </w:r>
      <w:r w:rsidR="00413972">
        <w:t>candidate</w:t>
      </w:r>
      <w:r w:rsidR="00085C72">
        <w:t>’</w:t>
      </w:r>
      <w:r w:rsidR="00A74E8F">
        <w:t xml:space="preserve"> </w:t>
      </w:r>
      <w:r w:rsidR="008E67D5">
        <w:t xml:space="preserve">outcome measures </w:t>
      </w:r>
      <w:r w:rsidR="00A74E8F">
        <w:t xml:space="preserve">(patient-reported, </w:t>
      </w:r>
      <w:r w:rsidR="00D93455">
        <w:t>clinical</w:t>
      </w:r>
      <w:r w:rsidR="00A74E8F">
        <w:t>, composite, and imaging)</w:t>
      </w:r>
      <w:r w:rsidR="008E67D5">
        <w:t xml:space="preserve"> </w:t>
      </w:r>
      <w:r w:rsidR="00B21659" w:rsidRPr="00B21659">
        <w:t xml:space="preserve">published </w:t>
      </w:r>
      <w:r w:rsidR="00B21659">
        <w:t xml:space="preserve">in </w:t>
      </w:r>
      <w:r w:rsidR="00BD12BB">
        <w:t xml:space="preserve">four </w:t>
      </w:r>
      <w:r w:rsidR="00B21659">
        <w:t xml:space="preserve">bibliographic </w:t>
      </w:r>
      <w:r w:rsidR="00B21659" w:rsidRPr="00B21659">
        <w:t xml:space="preserve">databases between </w:t>
      </w:r>
      <w:r w:rsidR="00EE514D" w:rsidRPr="00EE514D">
        <w:t>May 7, 2018 – May 7, 2020</w:t>
      </w:r>
      <w:r w:rsidR="00427B41">
        <w:t xml:space="preserve">. </w:t>
      </w:r>
      <w:r w:rsidR="00D47D23">
        <w:t xml:space="preserve">Subsequently, </w:t>
      </w:r>
      <w:r w:rsidR="00413972">
        <w:t xml:space="preserve">a modified </w:t>
      </w:r>
      <w:r w:rsidR="00D47D23">
        <w:t>D</w:t>
      </w:r>
      <w:r w:rsidR="00413972">
        <w:t xml:space="preserve">elphi exercise </w:t>
      </w:r>
      <w:r w:rsidR="00D47D23">
        <w:t>was conducted</w:t>
      </w:r>
      <w:r w:rsidR="004D19A3">
        <w:t xml:space="preserve"> within</w:t>
      </w:r>
      <w:r w:rsidR="004D19A3" w:rsidRPr="004D19A3">
        <w:t xml:space="preserve"> </w:t>
      </w:r>
      <w:r w:rsidR="00042491">
        <w:t xml:space="preserve">four </w:t>
      </w:r>
      <w:r w:rsidR="00CA59B5" w:rsidRPr="004D19A3">
        <w:t xml:space="preserve">stakeholder </w:t>
      </w:r>
      <w:r w:rsidR="00CA59B5">
        <w:t>gr</w:t>
      </w:r>
      <w:r w:rsidR="00FC3384">
        <w:t>o</w:t>
      </w:r>
      <w:r w:rsidR="00CA59B5">
        <w:t>ups</w:t>
      </w:r>
      <w:r w:rsidR="00FC3384" w:rsidRPr="008319F8">
        <w:t xml:space="preserve"> </w:t>
      </w:r>
      <w:r w:rsidR="001A726B">
        <w:t xml:space="preserve">recruited from across Europe </w:t>
      </w:r>
      <w:r w:rsidR="00D95D21">
        <w:t>(Step 2)</w:t>
      </w:r>
      <w:r w:rsidR="004D19A3">
        <w:t>. This</w:t>
      </w:r>
      <w:r w:rsidR="00427B41">
        <w:t xml:space="preserve"> </w:t>
      </w:r>
      <w:r w:rsidR="0056008D">
        <w:t>involved</w:t>
      </w:r>
      <w:r w:rsidR="00413972">
        <w:t xml:space="preserve"> two consecutive rounds of surveys wherein stakeholders rank</w:t>
      </w:r>
      <w:r w:rsidR="00EA4189">
        <w:t>ed</w:t>
      </w:r>
      <w:r w:rsidR="00413972">
        <w:t xml:space="preserve"> the </w:t>
      </w:r>
      <w:r w:rsidR="001232BD">
        <w:t xml:space="preserve">importance of ‘candidate’ </w:t>
      </w:r>
      <w:r w:rsidR="00413972">
        <w:t>outcome measures on a 9-point Likert scale</w:t>
      </w:r>
      <w:r w:rsidR="00B2257D">
        <w:t xml:space="preserve"> (</w:t>
      </w:r>
      <w:r w:rsidR="007515AD">
        <w:t xml:space="preserve">based on </w:t>
      </w:r>
      <w:r w:rsidR="007515AD" w:rsidRPr="003A7C3F">
        <w:t>Grading of Recommendations Assessment, Development and Evaluation</w:t>
      </w:r>
      <w:r w:rsidR="007515AD">
        <w:t xml:space="preserve"> (</w:t>
      </w:r>
      <w:r w:rsidR="00B2257D" w:rsidRPr="002B52A5">
        <w:t>GRADE</w:t>
      </w:r>
      <w:r w:rsidR="007515AD">
        <w:t>)</w:t>
      </w:r>
      <w:r w:rsidR="001A5735">
        <w:fldChar w:fldCharType="begin"/>
      </w:r>
      <w:r w:rsidR="000252C6">
        <w:instrText xml:space="preserve"> ADDIN EN.CITE &lt;EndNote&gt;&lt;Cite&gt;&lt;Author&gt;Guyatt&lt;/Author&gt;&lt;Year&gt;2011&lt;/Year&gt;&lt;RecNum&gt;18&lt;/RecNum&gt;&lt;DisplayText&gt;&lt;style face="superscript"&gt;29&lt;/style&gt;&lt;/DisplayText&gt;&lt;record&gt;&lt;rec-number&gt;18&lt;/rec-number&gt;&lt;foreign-keys&gt;&lt;key app="EN" db-id="xse9ss9t8a99duervxhxewf50ess2eaezzwv" timestamp="1629840701"&gt;18&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ü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titles&gt;&lt;periodical&gt;&lt;full-title&gt;J Clin Epidemiol&lt;/full-title&gt;&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standards&lt;/keyword&gt;&lt;keyword&gt;Practice Guidelines as Topic/*standards&lt;/keyword&gt;&lt;keyword&gt;Quality Assurance, Health Care/*standards&lt;/keyword&gt;&lt;/keywords&gt;&lt;dates&gt;&lt;year&gt;2011&lt;/year&gt;&lt;pub-dates&gt;&lt;date&gt;Apr&lt;/date&gt;&lt;/pub-dates&gt;&lt;/dates&gt;&lt;isbn&gt;0895-4356&lt;/isbn&gt;&lt;accession-num&gt;21194891&lt;/accession-num&gt;&lt;urls&gt;&lt;/urls&gt;&lt;electronic-resource-num&gt;10.1016/j.jclinepi.2010.09.012&lt;/electronic-resource-num&gt;&lt;remote-database-provider&gt;NLM&lt;/remote-database-provider&gt;&lt;language&gt;eng&lt;/language&gt;&lt;/record&gt;&lt;/Cite&gt;&lt;/EndNote&gt;</w:instrText>
      </w:r>
      <w:r w:rsidR="001A5735">
        <w:fldChar w:fldCharType="separate"/>
      </w:r>
      <w:r w:rsidR="001A691B" w:rsidRPr="001A691B">
        <w:rPr>
          <w:noProof/>
          <w:vertAlign w:val="superscript"/>
        </w:rPr>
        <w:t>29</w:t>
      </w:r>
      <w:r w:rsidR="001A5735">
        <w:fldChar w:fldCharType="end"/>
      </w:r>
      <w:r w:rsidR="00B2257D">
        <w:t>)</w:t>
      </w:r>
      <w:r w:rsidR="0041359B">
        <w:t xml:space="preserve">. </w:t>
      </w:r>
      <w:r w:rsidR="005B73FA">
        <w:t>‘Candidate’ o</w:t>
      </w:r>
      <w:r w:rsidR="00723F35" w:rsidRPr="00723F35">
        <w:t xml:space="preserve">utcome measures which </w:t>
      </w:r>
      <w:r w:rsidR="009A0C92" w:rsidRPr="009A0C92">
        <w:t>≥</w:t>
      </w:r>
      <w:r w:rsidR="00723F35" w:rsidRPr="00723F35">
        <w:t xml:space="preserve">50% participants in each stakeholder group rated as critical (7-9 on 9-point Likert scale) were </w:t>
      </w:r>
      <w:r w:rsidR="005B73FA">
        <w:t>ratified as ‘key’ outcome measures</w:t>
      </w:r>
      <w:r w:rsidR="00D1032E">
        <w:t>; measures</w:t>
      </w:r>
      <w:r w:rsidR="0094510E">
        <w:t xml:space="preserve"> </w:t>
      </w:r>
      <w:r w:rsidR="00857E6D">
        <w:t xml:space="preserve">for which consensus was not achieved </w:t>
      </w:r>
      <w:r w:rsidR="0094510E">
        <w:t xml:space="preserve">were discussed at a </w:t>
      </w:r>
      <w:r w:rsidR="001D7165">
        <w:t xml:space="preserve">multi-stakeholder </w:t>
      </w:r>
      <w:r w:rsidR="0094510E">
        <w:t xml:space="preserve">web-conference to obtain agreement on whether they should be classified as ‘key’. </w:t>
      </w:r>
      <w:r w:rsidR="0094510E" w:rsidRPr="00BF253A">
        <w:rPr>
          <w:rFonts w:ascii="Calibri" w:eastAsia="Times New Roman" w:hAnsi="Calibri" w:cs="Times New Roman"/>
          <w:lang w:eastAsia="zh-CN"/>
        </w:rPr>
        <w:t xml:space="preserve">Emphasis was placed on collating views about </w:t>
      </w:r>
      <w:r w:rsidR="0094510E">
        <w:rPr>
          <w:rFonts w:ascii="Calibri" w:eastAsia="Times New Roman" w:hAnsi="Calibri" w:cs="Times New Roman"/>
          <w:lang w:eastAsia="zh-CN"/>
        </w:rPr>
        <w:t xml:space="preserve">‘candidate’ </w:t>
      </w:r>
      <w:r w:rsidR="0094510E" w:rsidRPr="00BF253A">
        <w:rPr>
          <w:rFonts w:ascii="Calibri" w:eastAsia="Times New Roman" w:hAnsi="Calibri" w:cs="Times New Roman"/>
          <w:lang w:eastAsia="zh-CN"/>
        </w:rPr>
        <w:t xml:space="preserve">outcome measures ranked as </w:t>
      </w:r>
      <w:r>
        <w:rPr>
          <w:rFonts w:ascii="Calibri" w:eastAsia="Times New Roman" w:hAnsi="Calibri" w:cs="Times New Roman"/>
          <w:lang w:eastAsia="zh-CN"/>
        </w:rPr>
        <w:t>‘</w:t>
      </w:r>
      <w:r w:rsidR="0094510E" w:rsidRPr="00BF253A">
        <w:rPr>
          <w:rFonts w:ascii="Calibri" w:eastAsia="Times New Roman" w:hAnsi="Calibri" w:cs="Times New Roman"/>
          <w:lang w:eastAsia="zh-CN"/>
        </w:rPr>
        <w:t>critical</w:t>
      </w:r>
      <w:r>
        <w:rPr>
          <w:rFonts w:ascii="Calibri" w:eastAsia="Times New Roman" w:hAnsi="Calibri" w:cs="Times New Roman"/>
          <w:lang w:eastAsia="zh-CN"/>
        </w:rPr>
        <w:t xml:space="preserve">’ and ‘important’ </w:t>
      </w:r>
      <w:r w:rsidR="0094510E" w:rsidRPr="00BF253A">
        <w:rPr>
          <w:rFonts w:ascii="Calibri" w:eastAsia="Times New Roman" w:hAnsi="Calibri" w:cs="Times New Roman"/>
          <w:lang w:eastAsia="zh-CN"/>
        </w:rPr>
        <w:t xml:space="preserve">by patient representatives in </w:t>
      </w:r>
      <w:r w:rsidR="0094510E">
        <w:rPr>
          <w:rFonts w:ascii="Calibri" w:eastAsia="Times New Roman" w:hAnsi="Calibri" w:cs="Times New Roman"/>
          <w:lang w:eastAsia="zh-CN"/>
        </w:rPr>
        <w:t xml:space="preserve">the </w:t>
      </w:r>
      <w:r w:rsidR="0094510E" w:rsidRPr="00BF253A">
        <w:rPr>
          <w:rFonts w:ascii="Calibri" w:eastAsia="Times New Roman" w:hAnsi="Calibri" w:cs="Times New Roman"/>
          <w:lang w:eastAsia="zh-CN"/>
        </w:rPr>
        <w:t>round two</w:t>
      </w:r>
      <w:r w:rsidR="0094510E">
        <w:rPr>
          <w:rFonts w:ascii="Calibri" w:eastAsia="Times New Roman" w:hAnsi="Calibri" w:cs="Times New Roman"/>
          <w:lang w:eastAsia="zh-CN"/>
        </w:rPr>
        <w:t xml:space="preserve"> survey</w:t>
      </w:r>
      <w:r w:rsidR="0094510E" w:rsidRPr="00BF253A">
        <w:rPr>
          <w:rFonts w:ascii="Calibri" w:eastAsia="Times New Roman" w:hAnsi="Calibri" w:cs="Times New Roman"/>
          <w:lang w:eastAsia="zh-CN"/>
        </w:rPr>
        <w:t xml:space="preserve">. </w:t>
      </w:r>
    </w:p>
    <w:p w14:paraId="4BF21D17" w14:textId="1EE196BB" w:rsidR="00150B95" w:rsidRDefault="00272106" w:rsidP="00C6167E">
      <w:pPr>
        <w:spacing w:line="360" w:lineRule="auto"/>
        <w:ind w:right="-1"/>
        <w:jc w:val="both"/>
      </w:pPr>
      <w:r>
        <w:t xml:space="preserve">Step 3 involved </w:t>
      </w:r>
      <w:r w:rsidR="00491FEB">
        <w:t>a</w:t>
      </w:r>
      <w:r w:rsidR="005A02E3">
        <w:t xml:space="preserve"> </w:t>
      </w:r>
      <w:r w:rsidR="00227D54">
        <w:t>literature search</w:t>
      </w:r>
      <w:r w:rsidR="0074563B">
        <w:t xml:space="preserve"> to identify initial validation studies</w:t>
      </w:r>
      <w:r w:rsidR="00E36C9B">
        <w:t xml:space="preserve"> for </w:t>
      </w:r>
      <w:r w:rsidR="008461DE">
        <w:t>selected ‘key’ outcome measures</w:t>
      </w:r>
      <w:r w:rsidR="007B5B92">
        <w:t xml:space="preserve">, </w:t>
      </w:r>
      <w:r w:rsidR="00491FEB">
        <w:t xml:space="preserve">followed by </w:t>
      </w:r>
      <w:r w:rsidR="00540B41">
        <w:t>appraisal of</w:t>
      </w:r>
      <w:r w:rsidR="00491FEB">
        <w:t xml:space="preserve"> </w:t>
      </w:r>
      <w:r w:rsidR="00EB474F">
        <w:t>the quality of measurement property results against modified COSMIN quality criteria</w:t>
      </w:r>
      <w:r w:rsidR="00E913FD">
        <w:t>.</w:t>
      </w:r>
      <w:r w:rsidR="00720AD4">
        <w:t xml:space="preserve"> </w:t>
      </w:r>
      <w:r w:rsidR="00413972">
        <w:t xml:space="preserve">The evidence was discussed at two </w:t>
      </w:r>
      <w:r w:rsidR="00E1269B">
        <w:t>mult</w:t>
      </w:r>
      <w:r w:rsidR="002E3FE8">
        <w:t>i</w:t>
      </w:r>
      <w:r w:rsidR="00E1269B">
        <w:t>-stakeholder meetings</w:t>
      </w:r>
      <w:r w:rsidR="00150B95">
        <w:t xml:space="preserve"> together with </w:t>
      </w:r>
      <w:r w:rsidR="00DB2EE4">
        <w:t>supporting</w:t>
      </w:r>
      <w:r w:rsidR="00150B95">
        <w:t xml:space="preserve"> </w:t>
      </w:r>
      <w:r w:rsidR="007B5B92">
        <w:t xml:space="preserve">patient-voice </w:t>
      </w:r>
      <w:r w:rsidR="00150B95">
        <w:t>evidence</w:t>
      </w:r>
      <w:r w:rsidR="00E83C39">
        <w:fldChar w:fldCharType="begin">
          <w:fldData xml:space="preserve">PEVuZE5vdGU+PENpdGU+PEF1dGhvcj5LaGFsZXZhPC9BdXRob3I+PFllYXI+MjAyMjwvWWVhcj48
UmVjTnVtPjIwNTwvUmVjTnVtPjxEaXNwbGF5VGV4dD48c3R5bGUgZmFjZT0ic3VwZXJzY3JpcHQi
PjMwPC9zdHlsZT48L0Rpc3BsYXlUZXh0PjxyZWNvcmQ+PHJlYy1udW1iZXI+MjA1PC9yZWMtbnVt
YmVyPjxmb3JlaWduLWtleXM+PGtleSBhcHA9IkVOIiBkYi1pZD0ieHNlOXNzOXQ4YTk5ZHVlcnZ4
aHhld2Y1MGVzczJlYWV6end2IiB0aW1lc3RhbXA9IjE2NjY3MTczNjYiPjIwNTwva2V5PjwvZm9y
ZWlnbi1rZXlzPjxyZWYtdHlwZSBuYW1lPSJFbGVjdHJvbmljIEFydGljbGUiPjQzPC9yZWYtdHlw
ZT48Y29udHJpYnV0b3JzPjxhdXRob3JzPjxhdXRob3I+S2hhbGV2YSwgRS48L2F1dGhvcj48YXV0
aG9yPlJhdHR1LCBBLjwvYXV0aG9yPjxhdXRob3I+QnJpZ2h0bGluZywgQy48L2F1dGhvcj48YXV0
aG9yPkJ1c2gsIEEuPC9hdXRob3I+PGF1dGhvcj5Cb3NzaW9zLCBBLjwvYXV0aG9yPjxhdXRob3I+
Qm91cmRpbiwgQS48L2F1dGhvcj48YXV0aG9yPkNodW5nLCBLLiBGLjwvYXV0aG9yPjxhdXRob3I+
Q2hhdWRodXJpLCBSLjwvYXV0aG9yPjxhdXRob3I+Q29sZW1hbiwgQy48L2F1dGhvcj48YXV0aG9y
PkRhaGzDqW4sIFMuIEUuPC9hdXRob3I+PGF1dGhvcj5EanVrYW5vdmljLCBSLjwvYXV0aG9yPjxh
dXRob3I+RGVzY2hpbGRyZSwgQS48L2F1dGhvcj48YXV0aG9yPkZsZW1pbmcsIEwuPC9hdXRob3I+
PGF1dGhvcj5Gb3dsZXIsIFMuIEouPC9hdXRob3I+PGF1dGhvcj5HdXB0YSwgQS48L2F1dGhvcj48
YXV0aG9yPkhhbWVsbWFubiwgRS48L2F1dGhvcj48YXV0aG9yPkhhc2hpbW90bywgUy48L2F1dGhv
cj48YXV0aG9yPkhlZGxpbiwgRy48L2F1dGhvcj48YXV0aG9yPktvcHBlbG1hbiwgRy4gSC48L2F1
dGhvcj48YXV0aG9yPk1lbMOpbiwgRS48L2F1dGhvcj48YXV0aG9yPk11cnJheSwgQy4gUy48L2F1
dGhvcj48YXV0aG9yPlBpbGV0dGUsIEMuPC9hdXRob3I+PGF1dGhvcj5Qb3JzYmplcmcsIEMuPC9h
dXRob3I+PGF1dGhvcj5QaWtlLCBLLiBDLjwvYXV0aG9yPjxhdXRob3I+UnVzY29uaSwgRi48L2F1
dGhvcj48YXV0aG9yPldpbGxpYW1zLCBDLjwvYXV0aG9yPjxhdXRob3I+QWhyZW5zLCBCLjwvYXV0
aG9yPjxhdXRob3I+QWx0ZXIsIFAuPC9hdXRob3I+PGF1dGhvcj5BbmNrZXJzLCBGLjwvYXV0aG9y
PjxhdXRob3I+dmFuIGRlbiBCZXJnZSwgTS48L2F1dGhvcj48YXV0aG9yPkJsdW1jaGVuLCBLLjwv
YXV0aG9yPjxhdXRob3I+QnJ1c3NlbGxlLCBHLjwvYXV0aG9yPjxhdXRob3I+Q2xhcmtlLCBHLiBX
LjwvYXV0aG9yPjxhdXRob3I+Q3Vub29zYW15LCBELjwvYXV0aG9yPjxhdXRob3I+RGFobMOpbiwg
Qi48L2F1dGhvcj48YXV0aG9yPkRpeGV5LCBQLjwvYXV0aG9yPjxhdXRob3I+RXhsZXksIEEuPC9h
dXRob3I+PGF1dGhvcj5GcmV5LCBVLjwvYXV0aG9yPjxhdXRob3I+R2FpbGxhcmQsIEUuIEEuPC9h
dXRob3I+PGF1dGhvcj5HaW92YW5uaW5pLUNoYW1pLCBMLjwvYXV0aG9yPjxhdXRob3I+R3JpZ2cs
IEouPC9hdXRob3I+PGF1dGhvcj5IYXJ0ZW5zdGVpbiwgRC48L2F1dGhvcj48YXV0aG9yPkhlYW5l
eSwgTC4gRy48L2F1dGhvcj48YXV0aG9yPkthcmFkYWcsIEIuPC9hdXRob3I+PGF1dGhvcj5LYXVs
LCBTLjwvYXV0aG9yPjxhdXRob3I+S3VsbCwgSS48L2F1dGhvcj48YXV0aG9yPkxpY2FyaSwgQS48
L2F1dGhvcj48YXV0aG9yPk1haXRsYW5kLXZhbiBkZXIgWmVlLCBBLiBILjwvYXV0aG9yPjxhdXRo
b3I+TWFobGVyLCBWLjwvYXV0aG9yPjxhdXRob3I+U2Nob29zLCBBLiBNLjwvYXV0aG9yPjxhdXRo
b3I+TmFnYWt1bWFyLCBQLjwvYXV0aG9yPjxhdXRob3I+TmVndXMsIEouPC9hdXRob3I+PGF1dGhv
cj5OaWVsc2VuLCBILjwvYXV0aG9yPjxhdXRob3I+UGF0b24sIEouPC9hdXRob3I+PGF1dGhvcj5Q
aWpuZW5idXJnLCBNLjwvYXV0aG9yPjxhdXRob3I+UmFtaWNvbmksIFYuPC9hdXRob3I+PGF1dGhv
cj5WaWxhcm5hdSwgUy4gUi48L2F1dGhvcj48YXV0aG9yPlByaW5jaXBlLCBTLjwvYXV0aG9yPjxh
dXRob3I+UnV0amVzLCBOLjwvYXV0aG9yPjxhdXRob3I+U2FnbGFuaSwgUy48L2F1dGhvcj48YXV0
aG9yPlNlZGRvbiwgUC48L2F1dGhvcj48YXV0aG9yPlNpbmdlciwgRi48L2F1dGhvcj48YXV0aG9y
PlN0YXVkaW5nZXIsIEguPC9hdXRob3I+PGF1dGhvcj5UdXJuZXIsIFMuPC9hdXRob3I+PGF1dGhv
cj5WaWp2ZXJiZXJnLCBTLjwvYXV0aG9yPjxhdXRob3I+V2luZGVycywgVC48L2F1dGhvcj48YXV0
aG9yPllhc2luc2thLCBWLjwvYXV0aG9yPjxhdXRob3I+Um9iZXJ0cywgRy48L2F1dGhvcj48L2F1
dGhvcnM+PC9jb250cmlidXRvcnM+PGF1dGgtYWRkcmVzcz5DbGluaWNhbCBhbmQgRXhwZXJpbWVu
dGFsIFNjaWVuY2VzIGFuZCBIdW1hbiBEZXZlbG9wbWVudCBpbiBIZWFsdGgsIEZhY3VsdHkgb2Yg
TWVkaWNpbmUsIFVuaXZlcnNpdHkgb2YgU291dGhhbXB0b24sIFNvdXRoYW1wdG9uLCBVSy4mI3hE
O0luc3RpdHV0ZSBmb3IgTHVuZyBIZWFsdGgsIExlaWNlc3RlciBOSUhSIEJSQywgVW5pdmVyc2l0
eSBvZiBMZWljZXN0ZXIsIFVLLiYjeEQ7Q2VudHJlIGZvciBQYWVkaWF0cmljcyBhbmQgQ2hpbGQg
SGVhbHRoIGFuZCBOYXRpb25hbCBIZWFydCBhbmQgTHVuZyBJbnN0aXR1dGUsIEltcGVyaWFsIENv
bGxlZ2U7IFJveWFsIEJyb21wdG9uIEhvc3BpdGFsLCBMb25kb24sIFVLLiYjeEQ7RGVwYXJ0bWVu
dCBvZiBSZXNwaXJhdG9yeSBNZWRpY2luZSBhbmQgQWxsZXJneSwgS2Fyb2xpbnNrYSBVbml2ZXJz
aXR5IEhvc3BpdGFsLCBIdWRkaW5nZSBhbmQgRGVwYXJ0bWVudCBvZiBNZWRpY2luZSwgSHVkZGlu
Z2UsIEthcm9saW5za2EgSW5zdGl0dXRldCwgU3RvY2tob2xtLCBTd2VkZW4uJiN4RDtQaHlNZWRF
eHAsIFVuaXZlcnNpdHkgb2YgTW9udHBlbGxpZXIsIE1vbnRwZWxsaWVyLCBGcmFuY2UuJiN4RDtO
YXRpb25hbCBIZWFydCAmYW1wOyBMdW5nIEluc3RpdHV0ZSwgSW1wZXJpYWwgQ29sbGVnZSBMb25k
b24sIExvbmRvbiwgVUsuJiN4RDtJbnN0aXR1dGUgb2YgSW5mZWN0aW9uLCBJbW11bml0eSAmYW1w
OyBJbmZsYW1tYXRpb24sIFVuaXZlcnNpdHkgb2YgR2xhc2dvdywgR2xhc2dvdywgVUsuJiN4RDtF
dXJvcGVhbiBMdW5nIEZvdW5kYXRpb24sIFNoZWZmaWVsZCwgVUsuJiN4RDtOSUhSIFNvdXRoYW1w
dG9uIEJpb21lZGljYWwgUmVzZWFyY2ggQ2VudHJlLCBVbml2ZXJzaXR5IEhvc3BpdGFsIFNvdXRo
YW1wdG9uLCBDbGluaWNhbCBhbmQgRXhwZXJpbWVudGFsIFNjaWVuY2VzLCBGYWN1bHR5IG9mIE1l
ZGljaW5lLCBVbml2ZXJzaXR5IG9mIFNvdXRoYW1wdG9uLCBTaXIgSGVucnkgV2VsbGNvbWUgTGFi
b3JhdG9yaWVzLCBTb3V0aGFtcHRvbiwgVUsuJiN4RDtDSFUgTGlsbGUsIFVuaXTDqSBkZSBQbmV1
bW9sb2dpZSBldCBBbGxlcmdvbG9naWUgUMOpZGlhdHJpcXVlLCBIw7RwaXRhbCBKZWFubmUgZGUg
RmxhbmRyZSwgTGlsbGUsIEZyYW5jZS4mI3hEO1VuaXYuIExpbGxlLCBVMTAxOSAtIFVNUiA4MjA0
IC0gQ0lJTCAtIENlbnRlciBmb3IgSW5mZWN0aW9uIGFuZCBJbW11bml0eSBvZiBMaWxsZSwgTGls
bGUsIEZyYW5jZS4mI3hEO0ZhY3VsdHkgb2YgQmlvbG9neSwgTWVkaWNpbmUgYW5kIEhlYWx0aCwg
U2Nob29sIG9mIEJpb2xvZ2ljYWwgU2NpZW5jZXMsIERpdmlzaW9uIG9mIEluZmVjdGlvbiwgSW1t
dW5pdHkgJmFtcDsgUmVzcGlyYXRvcnkgTWVkaWNpbmUsIFRoZSBVbml2ZXJzaXR5IG9mIE1hbmNo
ZXN0ZXIsIGFuZCBOSUhSIE1hbmNoZXN0ZXIgQmlvbWVkaWNhbCBSZXNlYXJjaCBVbml0IGFuZCBN
YW5jaGVzdGVyIFVuaXZlcnNpdHkgTkhTIEZvdW5kYXRpb24gVHJ1c3QsIE1hbmNoZXN0ZXIsIFVL
LiYjeEQ7RGVwYXJ0bWVudCBvZiBQYWVkaWF0cmljIFJlc3BpcmF0b3J5IE1lZGljaW5lLCBLaW5n
JmFwb3M7cyBDb2xsZWdlIEhvc3BpdGFsLCBMb25kb24sIFVLLiYjeEQ7Q2hpbGRyZW4mYXBvcztz
IENlbnRlciBCZXRoZWwsIERlcGFydG1lbnQgb2YgUGVkaWF0cmljcywgVW5pdmVyc2l0eSBCaWVs
ZWZlbGQsIEJpZWxlZmVsZCwgR2VybWFueS4mI3hEO0RlcGFydG1lbnQgb2YgUGVkaWF0cmljIFB1
bG1vbm9sb2d5LCBFbW1hIENoaWxkcmVuJmFwb3M7cyBIb3NwaXRhbCwgQW1zdGVyZGFtIFVuaXZl
cnNpdHkgTWVkaWNhbCBDZW50ZXJzLCBBbXN0ZXJkYW0sIHRoZSBOZXRoZXJsYW5kcy4mI3hEO0Rl
cGFydG1lbnQgb2YgUmVzcGlyYXRvcnkgTWVkaWNpbmUsIEFtc3RlcmRhbSBVTUMsIFVuaXZlcnNp
dHkgb2YgQW1zdGVyZGFtLCBBbXN0ZXJkYW0sIHRoZSBOZXRoZXJsYW5kcy4mI3hEO0RlcGFydG1l
bnQgb2YgV29tZW4mYXBvcztzIGFuZCBDaGlsZHJlbiZhcG9zO3MgSGVhbHRoIGFuZCBDZW50cmUg
Zm9yIEFsbGVyZ3kgUmVzZWFyY2gsIEthcm9saW5za2EgSW5zdGl0dXRldCwgU3RvY2tob2xtLCBT
d2VkZW4uJiN4RDtVbml2ZXJzaXR5IG9mIEdyb25pbmdlbiwgVW5pdmVyc2l0eSBNZWRpY2FsIENl
bnRlciBHcm9uaW5nZW4sIEJlYXRyaXggQ2hpbGRyZW4mYXBvcztzIEhvc3BpdGFsLCBEZXBhcnRt
ZW50IG9mIFBlZGlhdHJpYyBQdWxtb25vbG9neSBhbmQgUGVkaWF0cmljIEFsbGVyZ29sb2d5LCBH
cm9uaW5nZW4sIHRoZSBOZXRoZXJsYW5kcy4mI3hEO1VuaXZlcnNpdHkgb2YgR3JvbmluZ2VuLCBV
bml2ZXJzaXR5IE1lZGljYWwgQ2VudGVyIEdyb25pbmdlbiwgR3JvbmluZ2VuIFJlc2VhcmNoIElu
c3RpdHV0ZSBmb3IgQXN0aG1hIGFuZCBDT1BEIChHUklBQyksIEdyb25pbmdlbiwgdGhlIE5ldGhl
cmxhbmRzLiYjeEQ7RGVwYXJ0bWVudCBvZiBDbGluaWNhbCBTY2llbmNlIGFuZCBFZHVjYXRpb24g
U8O2ZGVyc2p1a2h1c2V0LCBLYXJvbGluc2thIEluc3RpdHV0ZXQsIFN0b2NraG9sbSwgU3dlZGVu
LiYjeEQ7RGl2aXNpb24gb2YgSW5mZWN0aW9uLCBJbW11bml0eSBhbmQgUmVzcGlyYXRvcnkgTWVk
aWNpbmUsIFVuaXZlcnNpdHkgb2YgTWFuY2hlc3RlciwgTklIUiBNYW5jaGVzdGVyIEJpb21lZGlj
YWwgUmVzZWFyY2ggQ2VudHJlLCBNYW5jaGVzdGVyIFVuaXZlcnNpdHkgSG9zcGl0YWxzIE5IUyBG
b3VuZGF0aW9uIFRydXN0LCBNYW5jaGVzdGVyIEFjYWRlbWljIEhlYWx0aCBTY2llbmNlIENlbnRy
ZSwgTWFuY2hlc3RlciwgVUsuJiN4RDtEZXBhcnRtZW50IG9mIFB1bG1vbm9sb2d5LCBDbGluaXF1
ZXMgdW5pdmVyc2l0YWlyZXMgU2FpbnQtTHVjICZhbXA7IHBvbGUgb2YgcHVsbW9ub2xvZ3ksIEVO
VCBhbmQgZGVybWF0b2xvZ3ksIEluc3RpdHV0ZSBvZiBleHBlcmltZW50YWwgYW5kIGNsaW5pY2Fs
IHJlc2VhcmNoIChJUkVDKSwgVUNMb3V2YWluLCBCcnVzc2VscywgQmVsZ2l1bS4mI3hEO0RlcGFy
dG1lbnQgb2YgUmVzcGlyYXRvcnkgTWVkaWNpbmUsIFJlc3BpcmF0b3J5IFJlc2VhcmNoIFVuaXQs
IEJpc3BlYmplcmcgSG9zcGl0YWwsIENvcGVuaGFnZW4sIERlbm1hcmsuJiN4RDtEZXBhcnRtZW50
IG9mIFBhZWRpYXRyaWMgUmVzcGlyYXRvcnkgTWVkaWNpbmUsIEJyaXN0b2wgUm95YWwgSG9zcGl0
YWwgZm9yIENoaWxkcmVuLCBCcmlzdG9sLCBVSy4mI3hEO0RlcGFydG1lbnQgb2YgTW90aGVyIGFu
ZCBDaGlsZCBIZWFsdGgsIEF6aWVuZGEgVVNMIFRvc2NhbmEgTm9yZCBPdmVzdCwgUGlzYSwgSXRh
bHkuJiN4RDtQYXVsLUVocmxpY2gtSW5zdGl0dXQsIEZlZGVyYWwgSW5zdGl0dXRlIGZvciBWYWNj
aW5lcyBhbmQgQmlvbWVkaWNpbmVzLCBEaXZpc2lvbiBvZiBBbGxlcmdvbG9neSwgTGFuZ2VuLCBH
ZXJtYW55LiYjeEQ7RGVwYXJ0bWVudCBvZiBNZWRpY2luZSwgUHVsbW9uYXJ5IGFuZCBDcml0aWNh
bCBDYXJlIE1lZGljaW5lLCBQaGlsaXBwcyBVbml2ZXJzaXR5IG9mIE1hcmJ1cmcgKFVNUiksIE1h
cmJ1cmcsIEdlcm1hbnkuJiN4RDtQYXRpZW50IGFuZCBQdWJsaWMgSW52b2x2ZW1lbnQsIFN3ZWRl
bi4mI3hEO1VuaXZlcnNpdHkgb2YgR3JvbmluZ2VuLCBVbml2ZXJzaXR5IE1lZGljYWwgQ2VudGVy
IEdyb25pbmdlbiwgRGVwYXJ0bWVudCBvZiBQdWxtb25hcnkgRGlzZWFzZXMsIEdyb25pbmdlbiwg
dGhlIE5ldGhlcmxhbmRzLiYjeEQ7RGVwYXJ0bWVudCBvZiBDaGlsZHJlbiBhbmQgQWRvbGVzY2Vu
dCBNZWRpY2luZSwgRGl2aXNpb24gb2YgUG5ldW1vbG9neSwgQWxsZXJnb2xvZ3ksIEN5c3RpYyBm
aWJyb3NpcywgVW5pdmVyc2l0eSBIb3NwaXRhbCBGcmFua2Z1cnQsIEdvZXRoZS1Vbml2ZXJzaXR5
LCBGcmFua2Z1cnQsIEdlcm1hbnkuJiN4RDtEZXBhcnRtZW50IG9mIFJlc3BpcmF0b3J5IE1lZGlj
aW5lLCBHaGVudCBVbml2ZXJzaXR5IEhvc3BpdGFsLCBHaGVudCwgQmVsZ2l1bS4mI3hEO1RyYW5z
bGF0aW9uYWwgU2NpZW5jZSBhbmQgRXhwZXJpbWVudGFsIE1lZGljaW5lLCBSZXNlYXJjaCBhbmQg
RWFybHkgRGV2ZWxvcG1lbnQsIFJlc3BpcmF0b3J5ICZhbXA7IEltbXVub2xvZ3ksIEJpb1BoYXJt
YWNldXRpY2FscywgUiZhbXA7RCwgQXN0cmFaZW5lY2EsIEdvdGhlbmJ1cmcsIFN3ZWRlbi4mI3hE
O0dsb2JhbCBNZWRpY2FsIEFmZmFpcnMgUmVzcGlyYXRvcnksIEFsbGVyZ3kgJmFtcDsgR0ksIFNh
bm9maSBHZW56eW1lLCBDYW1icmlkZ2UsIE1BLCBVU0EuJiN4RDtSb3lhbCBCcm9tcHRvbiBIb3Nw
aXRhbCwgTG9uZG9uLCBVSy4mI3hEO0FkZXB0IEJpb2xvZ2ljYSBDb25zdWx0aW5nIExpbWl0ZWQs
IExvbmRvbiwgVUsuJiN4RDtVbml2ZXJzaXR5IENoaWxkcmVuJmFwb3M7cyBIb3NwaXRhbCBCYXNl
bCwgVW5pdmVyc2l0eSBvZiBCYXNlbCwgU3dpdHplcmxhbmQuJiN4RDtVbml2ZXJzaXR5IG9mIExl
aWNlc3RlciwgRGVwYXJ0bWVudCBvZiBSZXNwaXJhdG9yeSBTY2llbmNlcywgTGVpY2VzdGVyIE5J
SFIgQmlvbWVkaWNhbCBSZXNlYXJjaCBDZW50cmUgKFJlc3BpcmF0b3J5IHRoZW1lKSwgTGVpY2Vz
dGVyLCBVSy4mI3hEO1BlZGlhdHJpYyBQdWxtb25vbG9neSBhbmQgQWxsZXJnb2xvZ3kgRGVwYXJ0
bWVudCwgSMO0cGl0YXV4IHDDqWRpYXRyaXF1ZXMgZGUgTmljZSBDSFUtTGVudmFsLCBOaWNlLCBG
cmFuY2UuJiN4RDtVbml2ZXJzaXTDqSBDw7R0ZSBkJmFwb3M7QXp1ciwgRnJhbmNlLiYjeEQ7UXVl
ZW4gTWFyeSBVbml2ZXJzaXR5IG9mIExvbmRvbiwgTG9uZG9uLiYjeEQ7V2VsbGNvbWUtV29sZnNv
biBDZW50cmUgZm9yIEV4cGVyaW1lbnRhbCBNZWRpY2luZSBTY2hvb2wgb2YgTWVkaWNpbmUsIERl
bnRpc3RyeSBhbmQgQmlvbWVkaWNhbCBTY2llbmNlcywgUXVlZW4mYXBvcztzIFVuaXZlcnNpdHkg
QmVsZmFzdCwgVUsuJiN4RDtNYXJtYXJhIFVuaXZlcnNpdHkgRmFjdWx0eSBvZiBNZWRpY2luZSwg
RGl2aXNpb24gb2YgUGVkaWF0cmljIFB1bG1vbm9sb2d5LCBJc3RhbmJ1bCwgVHVya2V5LiYjeEQ7
UGVkaWF0cmljIENsaW5pYywgRm9uZGF6aW9uZSBJUkNDUyBQb2xpY2xpbmljbyBTYW4gTWF0dGVv
LCBVbml2ZXJzaXR5IG9mIFBhdmlhLCBQYXZpYSwgSXRhbHkuJiN4RDtEZXB0LiBvZiBQYWVkaWF0
cmljIFJlc3BpcmF0b3J5IE1lZGljaW5lIGFuZCBBbGxlcmd5LCBFbW1hJmFwb3M7cyBDaGlsZHJl
biBIb3NwaXRhbCwgQW1zdGVyZGFtVU1DLCBVbml2ZXJzaXR5IG9mIEFtc3RlcmRhbSwgdGhlIE5l
dGhlcmxhbmRzLiYjeEQ7Q09wZW5oYWdlbiBQcm9zcGVjdGl2ZSBTdHVkaWVzIG9uIEFzdGhtYSBp
biBDaGlsZGhvb2QgKENPUFNBQyksIEhlcmxldiBhbmQgR2VudG9mdGUgSG9zcGl0YWwsIFVuaXZl
cnNpdHkgb2YgQ29wZW5oYWdlbiwgQ29wZW5oYWdlbiwgRGVubWFyay4mI3hEO0RlcGFydG1lbnQg
b2YgUGVkaWF0cmljcywgU2xhZ2Vsc2UgU3lnZWh1cywgU2xhZ2Vsc2UsIERlbm1hcmsuJiN4RDtE
ZXBhcnRtZW50IG9mIFJlc3BpcmF0b3J5IE1lZGljaW5lLCBCaXJtaW5naGFtIENoaWxkcmVuJmFw
b3M7cyBIb3NwaXRhbCwgQmlybWluZ2hhbSwgVUsuJiN4RDtJbnN0aXR1dGUgb2YgaW5mbGFtbWF0
aW9uIGFuZCBBZ2VpbmcsIFVuaXZlcnNpdHkgb2YgQmlybWluZ2hhbS4mI3hEO1B1YmxpYyBhbmQg
UGF0aWVudCBJbnZvbHZlbWVudCwgVUsuJiN4RDtGYWN1bHR5IG9mIE1lZGljaW5lLCBLYXJvbGlu
c2thIEluc3RpdHV0ZXQsIFN3ZWRlbi4mI3hEO1NjaG9vbCBvZiBNZWRpY2luZSwgQ29sbGVnZSBv
ZiBNZWRpY2FsLCBWZXRlcmluYXJ5LCBhbmQgTGlmZSBTY2llbmNlcywgVW5pdmVyc2l0eSBvZiBH
bGFzZ293LCBHbGFzZ293LCBVSy4mI3hEO0VyYXNtdXMgTUMgLSBTb3BoaWEgQ2hpbGRyZW4mYXBv
cztzIEhvc3BpdGFsLCBVbml2ZXJzaXR5IE1lZGljYWwgQ2VudHJlIFJvdHRlcmRhbSwgRGVwYXJ0
bWVudCBvZiBQYWVkaWF0cmljcy8gUGFlZGlhdHJpYyBSZXNwaXJhdG9yeSBNZWRpY2luZSBhbmQg
QWxsZXJnb2xvZ3ksIFJvdHRlcmRhbSwgVGhlIE5ldGhlcmxhbmRzLiYjeEQ7RXVyb3BlYW4gRmVk
ZXJhdGlvbiBvZiBBbGxlcmd5IGFuZCBBaXJ3YXlzIERpc2Vhc2VzIFBhdGllbnRzJmFwb3M7IEFz
c29jaWF0aW9ucywgQnJ1c3NlbHMsIEJlbGdpdW0uJiN4RDtEZXBhcnRtZW50IG9mIFB1bG1vbmFy
eSBNZWRpY2luZTsgQU9VUCAmcXVvdDtQb2xpY2xpbmljbyBQYW9sbyBHaWFjY29uZSZxdW90Oywg
VW5pdmVyc2l0eSBvZiBQYWxlcm1vLCBQYWxlcm1vLCBJdGFseS4mI3hEO0RlcGFydG1lbnQgb2Yg
UGVkaWF0cmljIFB1bG1vbm9sb2d5ICZhbXA7IEFsbGVyZ3kuIEFtc3RlcmRhbSBVTUMsIEVtbWEg
Q2hpbGRyZW4mYXBvcztzIEhvc3BpdGFsLCBBbXN0ZXJkYW0sIFRoZSBOZXRoZXJsYW5kcy4mI3hE
O1Jlc3BpcmF0b3J5IENhcmUsIFJveWFsIEFsZXhhbmRyYSBDaGlsZHJlbiZhcG9zO3MgSG9zcGl0
YWwsIEJyaWdodG9uLCBVSy4mI3hEO0RlcGFydG1lbnQgb2YgUmVzcGlyYXRvcnkgTWVkaWNpbmUs
IFVuaXZlcnNpdHkgQ2hpbGRyZW4mYXBvcztzIEhvc3BpdGFsIFp1cmljaCBhbmQgQ2hpbGRob29k
IFJlc2VhcmNoIENlbnRlciwgWnVyaWNoLCBTd2l0emVybGFuZC4mI3hEO0RpdmlzaW9uIG9mIFBh
ZWRpYXRyaWMgUHVsbW9ub2xvZ3kgYW5kIEFsbGVyZ29sb2d5LCBEZXBhcnRtZW50IG9mIFBhZWRp
YXRyaWNzIGFuZCBBZG9sZXNjZW50IE1lZGljaW5lLCBNZWRpY2FsIFVuaXZlcnNpdHkgb2YgR3Jh
eiwgQXVzdHJpYS4mI3hEO1RoZXJhcGV1dGljIEFyZWEgSW1tdW5vbG9neSBhbmQgSW5mbGFtbWF0
aW9uLCBTYW5vZmkgR2VuenltZSwgQnJpZGdld2F0ZXIsIFVTQS4mI3hEO1dvbWVuIGFuZCBjaGls
ZHJlbiBkaXZpc2lvbiwgTkhTIEdyYW1waWFuLCBBYmVyZGVlbiwgVUsuJiN4RDtDaGlsZCBIZWFs
dGgsIFVuaXZlcnNpdHkgb2YgQWJlcmRlZW4sIEFiZXJkZWVuLCBVSy4mI3hEO0RlcGFydG1lbnQg
b2YgUGVkaWF0cmljIFB1bG1vbm9sb2d5LCBFbW1hJmFwb3M7cyBDaGlsZHJlbiBIb3NwaXRhbCwg
QW1zdGVyZGFtIFVNQywgVW5pdmVyc2l0eSBvZiBBbXN0ZXJkYW0sIHRoZSBOZXRoZXJsYW5kcy4m
I3hEO0FsbGVyZ3kgJmFtcDsgQXN0aG1hIE5ldHdvcmssIFZpZW5uYSwgVkEsIFVTQS4mI3hEO0ds
b2JhbCBBbGxlcmd5ICZhbXA7IEFpcndheXMgUGF0aWVudCBQbGF0Zm9ybSwgVmllbm5hLCBBVC4m
I3hEO0NsaW5pY2FsIGFuZCBFeHBlcmltZW50YWwgU2NpZW5jZXMgYW5kIEh1bWFuIERldmVsb3Bt
ZW50IGluIEhlYWx0aCwgRmFjdWx0eSBvZiBNZWRpY2luZSwgVW5pdmVyc2l0eSBvZiBTb3V0aGFt
cHRvbiwgU291dGhhbXB0b24sIFVLIGcuYy5yb2JlcnRzQHNvdG9uLmFjLnVrLiYjeEQ7UGFlZGlh
dHJpYyBBbGxlcmd5IGFuZCBSZXNwaXJhdG9yeSBNZWRpY2luZSwgVW5pdmVyc2l0eSBIb3NwaXRh
bCBTb3V0aGFtcHRvbiBOSFMgRm91bmRhdGlvbiBUcnVzdCwgU291dGhhbXB0b24sIFVLLjwvYXV0
aC1hZGRyZXNzPjx0aXRsZXM+PHRpdGxlPkRldmVsb3BtZW50IG9mIENvcmUgT3V0Y29tZSBNZWFz
dXJlcyBzZXRzIGZvciBwYWVkaWF0cmljIGFuZCBhZHVsdCBTZXZlcmUgQXN0aG1hIChDT01TQSkg
W1ByZXByaW50XTwvdGl0bGU+PHNlY29uZGFyeS10aXRsZT5FdXIgUmVzcGlyIEo8L3NlY29uZGFy
eS10aXRsZT48L3RpdGxlcz48cGVyaW9kaWNhbD48ZnVsbC10aXRsZT5FdXIgUmVzcGlyIEo8L2Z1
bGwtdGl0bGU+PC9wZXJpb2RpY2FsPjxlZGl0aW9uPjIwMjIxMDEzPC9lZGl0aW9uPjxkYXRlcz48
eWVhcj4yMDIyPC95ZWFyPjwvZGF0ZXM+PGlzYm4+MDkwMy0xOTM2PC9pc2JuPjxhY2Nlc3Npb24t
bnVtPjM2MjI5MDQ2PC9hY2Nlc3Npb24tbnVtPjx1cmxzPjwvdXJscz48cmVtb3RlLWRhdGFiYXNl
LXByb3ZpZGVyPk5MTTwvcmVtb3RlLWRhdGFiYXNlLXByb3ZpZGVyPjxsYW5ndWFnZT5lbmc8L2xh
bmd1YWdlPjwvcmVjb3JkPjwvQ2l0ZT48L0VuZE5vdGU+AG==
</w:fldData>
        </w:fldChar>
      </w:r>
      <w:r w:rsidR="0002024C">
        <w:instrText xml:space="preserve"> ADDIN EN.CITE </w:instrText>
      </w:r>
      <w:r w:rsidR="0002024C">
        <w:fldChar w:fldCharType="begin">
          <w:fldData xml:space="preserve">PEVuZE5vdGU+PENpdGU+PEF1dGhvcj5LaGFsZXZhPC9BdXRob3I+PFllYXI+MjAyMjwvWWVhcj48
UmVjTnVtPjIwNTwvUmVjTnVtPjxEaXNwbGF5VGV4dD48c3R5bGUgZmFjZT0ic3VwZXJzY3JpcHQi
PjMwPC9zdHlsZT48L0Rpc3BsYXlUZXh0PjxyZWNvcmQ+PHJlYy1udW1iZXI+MjA1PC9yZWMtbnVt
YmVyPjxmb3JlaWduLWtleXM+PGtleSBhcHA9IkVOIiBkYi1pZD0ieHNlOXNzOXQ4YTk5ZHVlcnZ4
aHhld2Y1MGVzczJlYWV6end2IiB0aW1lc3RhbXA9IjE2NjY3MTczNjYiPjIwNTwva2V5PjwvZm9y
ZWlnbi1rZXlzPjxyZWYtdHlwZSBuYW1lPSJFbGVjdHJvbmljIEFydGljbGUiPjQzPC9yZWYtdHlw
ZT48Y29udHJpYnV0b3JzPjxhdXRob3JzPjxhdXRob3I+S2hhbGV2YSwgRS48L2F1dGhvcj48YXV0
aG9yPlJhdHR1LCBBLjwvYXV0aG9yPjxhdXRob3I+QnJpZ2h0bGluZywgQy48L2F1dGhvcj48YXV0
aG9yPkJ1c2gsIEEuPC9hdXRob3I+PGF1dGhvcj5Cb3NzaW9zLCBBLjwvYXV0aG9yPjxhdXRob3I+
Qm91cmRpbiwgQS48L2F1dGhvcj48YXV0aG9yPkNodW5nLCBLLiBGLjwvYXV0aG9yPjxhdXRob3I+
Q2hhdWRodXJpLCBSLjwvYXV0aG9yPjxhdXRob3I+Q29sZW1hbiwgQy48L2F1dGhvcj48YXV0aG9y
PkRhaGzDqW4sIFMuIEUuPC9hdXRob3I+PGF1dGhvcj5EanVrYW5vdmljLCBSLjwvYXV0aG9yPjxh
dXRob3I+RGVzY2hpbGRyZSwgQS48L2F1dGhvcj48YXV0aG9yPkZsZW1pbmcsIEwuPC9hdXRob3I+
PGF1dGhvcj5Gb3dsZXIsIFMuIEouPC9hdXRob3I+PGF1dGhvcj5HdXB0YSwgQS48L2F1dGhvcj48
YXV0aG9yPkhhbWVsbWFubiwgRS48L2F1dGhvcj48YXV0aG9yPkhhc2hpbW90bywgUy48L2F1dGhv
cj48YXV0aG9yPkhlZGxpbiwgRy48L2F1dGhvcj48YXV0aG9yPktvcHBlbG1hbiwgRy4gSC48L2F1
dGhvcj48YXV0aG9yPk1lbMOpbiwgRS48L2F1dGhvcj48YXV0aG9yPk11cnJheSwgQy4gUy48L2F1
dGhvcj48YXV0aG9yPlBpbGV0dGUsIEMuPC9hdXRob3I+PGF1dGhvcj5Qb3JzYmplcmcsIEMuPC9h
dXRob3I+PGF1dGhvcj5QaWtlLCBLLiBDLjwvYXV0aG9yPjxhdXRob3I+UnVzY29uaSwgRi48L2F1
dGhvcj48YXV0aG9yPldpbGxpYW1zLCBDLjwvYXV0aG9yPjxhdXRob3I+QWhyZW5zLCBCLjwvYXV0
aG9yPjxhdXRob3I+QWx0ZXIsIFAuPC9hdXRob3I+PGF1dGhvcj5BbmNrZXJzLCBGLjwvYXV0aG9y
PjxhdXRob3I+dmFuIGRlbiBCZXJnZSwgTS48L2F1dGhvcj48YXV0aG9yPkJsdW1jaGVuLCBLLjwv
YXV0aG9yPjxhdXRob3I+QnJ1c3NlbGxlLCBHLjwvYXV0aG9yPjxhdXRob3I+Q2xhcmtlLCBHLiBX
LjwvYXV0aG9yPjxhdXRob3I+Q3Vub29zYW15LCBELjwvYXV0aG9yPjxhdXRob3I+RGFobMOpbiwg
Qi48L2F1dGhvcj48YXV0aG9yPkRpeGV5LCBQLjwvYXV0aG9yPjxhdXRob3I+RXhsZXksIEEuPC9h
dXRob3I+PGF1dGhvcj5GcmV5LCBVLjwvYXV0aG9yPjxhdXRob3I+R2FpbGxhcmQsIEUuIEEuPC9h
dXRob3I+PGF1dGhvcj5HaW92YW5uaW5pLUNoYW1pLCBMLjwvYXV0aG9yPjxhdXRob3I+R3JpZ2cs
IEouPC9hdXRob3I+PGF1dGhvcj5IYXJ0ZW5zdGVpbiwgRC48L2F1dGhvcj48YXV0aG9yPkhlYW5l
eSwgTC4gRy48L2F1dGhvcj48YXV0aG9yPkthcmFkYWcsIEIuPC9hdXRob3I+PGF1dGhvcj5LYXVs
LCBTLjwvYXV0aG9yPjxhdXRob3I+S3VsbCwgSS48L2F1dGhvcj48YXV0aG9yPkxpY2FyaSwgQS48
L2F1dGhvcj48YXV0aG9yPk1haXRsYW5kLXZhbiBkZXIgWmVlLCBBLiBILjwvYXV0aG9yPjxhdXRo
b3I+TWFobGVyLCBWLjwvYXV0aG9yPjxhdXRob3I+U2Nob29zLCBBLiBNLjwvYXV0aG9yPjxhdXRo
b3I+TmFnYWt1bWFyLCBQLjwvYXV0aG9yPjxhdXRob3I+TmVndXMsIEouPC9hdXRob3I+PGF1dGhv
cj5OaWVsc2VuLCBILjwvYXV0aG9yPjxhdXRob3I+UGF0b24sIEouPC9hdXRob3I+PGF1dGhvcj5Q
aWpuZW5idXJnLCBNLjwvYXV0aG9yPjxhdXRob3I+UmFtaWNvbmksIFYuPC9hdXRob3I+PGF1dGhv
cj5WaWxhcm5hdSwgUy4gUi48L2F1dGhvcj48YXV0aG9yPlByaW5jaXBlLCBTLjwvYXV0aG9yPjxh
dXRob3I+UnV0amVzLCBOLjwvYXV0aG9yPjxhdXRob3I+U2FnbGFuaSwgUy48L2F1dGhvcj48YXV0
aG9yPlNlZGRvbiwgUC48L2F1dGhvcj48YXV0aG9yPlNpbmdlciwgRi48L2F1dGhvcj48YXV0aG9y
PlN0YXVkaW5nZXIsIEguPC9hdXRob3I+PGF1dGhvcj5UdXJuZXIsIFMuPC9hdXRob3I+PGF1dGhv
cj5WaWp2ZXJiZXJnLCBTLjwvYXV0aG9yPjxhdXRob3I+V2luZGVycywgVC48L2F1dGhvcj48YXV0
aG9yPllhc2luc2thLCBWLjwvYXV0aG9yPjxhdXRob3I+Um9iZXJ0cywgRy48L2F1dGhvcj48L2F1
dGhvcnM+PC9jb250cmlidXRvcnM+PGF1dGgtYWRkcmVzcz5DbGluaWNhbCBhbmQgRXhwZXJpbWVu
dGFsIFNjaWVuY2VzIGFuZCBIdW1hbiBEZXZlbG9wbWVudCBpbiBIZWFsdGgsIEZhY3VsdHkgb2Yg
TWVkaWNpbmUsIFVuaXZlcnNpdHkgb2YgU291dGhhbXB0b24sIFNvdXRoYW1wdG9uLCBVSy4mI3hE
O0luc3RpdHV0ZSBmb3IgTHVuZyBIZWFsdGgsIExlaWNlc3RlciBOSUhSIEJSQywgVW5pdmVyc2l0
eSBvZiBMZWljZXN0ZXIsIFVLLiYjeEQ7Q2VudHJlIGZvciBQYWVkaWF0cmljcyBhbmQgQ2hpbGQg
SGVhbHRoIGFuZCBOYXRpb25hbCBIZWFydCBhbmQgTHVuZyBJbnN0aXR1dGUsIEltcGVyaWFsIENv
bGxlZ2U7IFJveWFsIEJyb21wdG9uIEhvc3BpdGFsLCBMb25kb24sIFVLLiYjeEQ7RGVwYXJ0bWVu
dCBvZiBSZXNwaXJhdG9yeSBNZWRpY2luZSBhbmQgQWxsZXJneSwgS2Fyb2xpbnNrYSBVbml2ZXJz
aXR5IEhvc3BpdGFsLCBIdWRkaW5nZSBhbmQgRGVwYXJ0bWVudCBvZiBNZWRpY2luZSwgSHVkZGlu
Z2UsIEthcm9saW5za2EgSW5zdGl0dXRldCwgU3RvY2tob2xtLCBTd2VkZW4uJiN4RDtQaHlNZWRF
eHAsIFVuaXZlcnNpdHkgb2YgTW9udHBlbGxpZXIsIE1vbnRwZWxsaWVyLCBGcmFuY2UuJiN4RDtO
YXRpb25hbCBIZWFydCAmYW1wOyBMdW5nIEluc3RpdHV0ZSwgSW1wZXJpYWwgQ29sbGVnZSBMb25k
b24sIExvbmRvbiwgVUsuJiN4RDtJbnN0aXR1dGUgb2YgSW5mZWN0aW9uLCBJbW11bml0eSAmYW1w
OyBJbmZsYW1tYXRpb24sIFVuaXZlcnNpdHkgb2YgR2xhc2dvdywgR2xhc2dvdywgVUsuJiN4RDtF
dXJvcGVhbiBMdW5nIEZvdW5kYXRpb24sIFNoZWZmaWVsZCwgVUsuJiN4RDtOSUhSIFNvdXRoYW1w
dG9uIEJpb21lZGljYWwgUmVzZWFyY2ggQ2VudHJlLCBVbml2ZXJzaXR5IEhvc3BpdGFsIFNvdXRo
YW1wdG9uLCBDbGluaWNhbCBhbmQgRXhwZXJpbWVudGFsIFNjaWVuY2VzLCBGYWN1bHR5IG9mIE1l
ZGljaW5lLCBVbml2ZXJzaXR5IG9mIFNvdXRoYW1wdG9uLCBTaXIgSGVucnkgV2VsbGNvbWUgTGFi
b3JhdG9yaWVzLCBTb3V0aGFtcHRvbiwgVUsuJiN4RDtDSFUgTGlsbGUsIFVuaXTDqSBkZSBQbmV1
bW9sb2dpZSBldCBBbGxlcmdvbG9naWUgUMOpZGlhdHJpcXVlLCBIw7RwaXRhbCBKZWFubmUgZGUg
RmxhbmRyZSwgTGlsbGUsIEZyYW5jZS4mI3hEO1VuaXYuIExpbGxlLCBVMTAxOSAtIFVNUiA4MjA0
IC0gQ0lJTCAtIENlbnRlciBmb3IgSW5mZWN0aW9uIGFuZCBJbW11bml0eSBvZiBMaWxsZSwgTGls
bGUsIEZyYW5jZS4mI3hEO0ZhY3VsdHkgb2YgQmlvbG9neSwgTWVkaWNpbmUgYW5kIEhlYWx0aCwg
U2Nob29sIG9mIEJpb2xvZ2ljYWwgU2NpZW5jZXMsIERpdmlzaW9uIG9mIEluZmVjdGlvbiwgSW1t
dW5pdHkgJmFtcDsgUmVzcGlyYXRvcnkgTWVkaWNpbmUsIFRoZSBVbml2ZXJzaXR5IG9mIE1hbmNo
ZXN0ZXIsIGFuZCBOSUhSIE1hbmNoZXN0ZXIgQmlvbWVkaWNhbCBSZXNlYXJjaCBVbml0IGFuZCBN
YW5jaGVzdGVyIFVuaXZlcnNpdHkgTkhTIEZvdW5kYXRpb24gVHJ1c3QsIE1hbmNoZXN0ZXIsIFVL
LiYjeEQ7RGVwYXJ0bWVudCBvZiBQYWVkaWF0cmljIFJlc3BpcmF0b3J5IE1lZGljaW5lLCBLaW5n
JmFwb3M7cyBDb2xsZWdlIEhvc3BpdGFsLCBMb25kb24sIFVLLiYjeEQ7Q2hpbGRyZW4mYXBvcztz
IENlbnRlciBCZXRoZWwsIERlcGFydG1lbnQgb2YgUGVkaWF0cmljcywgVW5pdmVyc2l0eSBCaWVs
ZWZlbGQsIEJpZWxlZmVsZCwgR2VybWFueS4mI3hEO0RlcGFydG1lbnQgb2YgUGVkaWF0cmljIFB1
bG1vbm9sb2d5LCBFbW1hIENoaWxkcmVuJmFwb3M7cyBIb3NwaXRhbCwgQW1zdGVyZGFtIFVuaXZl
cnNpdHkgTWVkaWNhbCBDZW50ZXJzLCBBbXN0ZXJkYW0sIHRoZSBOZXRoZXJsYW5kcy4mI3hEO0Rl
cGFydG1lbnQgb2YgUmVzcGlyYXRvcnkgTWVkaWNpbmUsIEFtc3RlcmRhbSBVTUMsIFVuaXZlcnNp
dHkgb2YgQW1zdGVyZGFtLCBBbXN0ZXJkYW0sIHRoZSBOZXRoZXJsYW5kcy4mI3hEO0RlcGFydG1l
bnQgb2YgV29tZW4mYXBvcztzIGFuZCBDaGlsZHJlbiZhcG9zO3MgSGVhbHRoIGFuZCBDZW50cmUg
Zm9yIEFsbGVyZ3kgUmVzZWFyY2gsIEthcm9saW5za2EgSW5zdGl0dXRldCwgU3RvY2tob2xtLCBT
d2VkZW4uJiN4RDtVbml2ZXJzaXR5IG9mIEdyb25pbmdlbiwgVW5pdmVyc2l0eSBNZWRpY2FsIENl
bnRlciBHcm9uaW5nZW4sIEJlYXRyaXggQ2hpbGRyZW4mYXBvcztzIEhvc3BpdGFsLCBEZXBhcnRt
ZW50IG9mIFBlZGlhdHJpYyBQdWxtb25vbG9neSBhbmQgUGVkaWF0cmljIEFsbGVyZ29sb2d5LCBH
cm9uaW5nZW4sIHRoZSBOZXRoZXJsYW5kcy4mI3hEO1VuaXZlcnNpdHkgb2YgR3JvbmluZ2VuLCBV
bml2ZXJzaXR5IE1lZGljYWwgQ2VudGVyIEdyb25pbmdlbiwgR3JvbmluZ2VuIFJlc2VhcmNoIElu
c3RpdHV0ZSBmb3IgQXN0aG1hIGFuZCBDT1BEIChHUklBQyksIEdyb25pbmdlbiwgdGhlIE5ldGhl
cmxhbmRzLiYjeEQ7RGVwYXJ0bWVudCBvZiBDbGluaWNhbCBTY2llbmNlIGFuZCBFZHVjYXRpb24g
U8O2ZGVyc2p1a2h1c2V0LCBLYXJvbGluc2thIEluc3RpdHV0ZXQsIFN0b2NraG9sbSwgU3dlZGVu
LiYjeEQ7RGl2aXNpb24gb2YgSW5mZWN0aW9uLCBJbW11bml0eSBhbmQgUmVzcGlyYXRvcnkgTWVk
aWNpbmUsIFVuaXZlcnNpdHkgb2YgTWFuY2hlc3RlciwgTklIUiBNYW5jaGVzdGVyIEJpb21lZGlj
YWwgUmVzZWFyY2ggQ2VudHJlLCBNYW5jaGVzdGVyIFVuaXZlcnNpdHkgSG9zcGl0YWxzIE5IUyBG
b3VuZGF0aW9uIFRydXN0LCBNYW5jaGVzdGVyIEFjYWRlbWljIEhlYWx0aCBTY2llbmNlIENlbnRy
ZSwgTWFuY2hlc3RlciwgVUsuJiN4RDtEZXBhcnRtZW50IG9mIFB1bG1vbm9sb2d5LCBDbGluaXF1
ZXMgdW5pdmVyc2l0YWlyZXMgU2FpbnQtTHVjICZhbXA7IHBvbGUgb2YgcHVsbW9ub2xvZ3ksIEVO
VCBhbmQgZGVybWF0b2xvZ3ksIEluc3RpdHV0ZSBvZiBleHBlcmltZW50YWwgYW5kIGNsaW5pY2Fs
IHJlc2VhcmNoIChJUkVDKSwgVUNMb3V2YWluLCBCcnVzc2VscywgQmVsZ2l1bS4mI3hEO0RlcGFy
dG1lbnQgb2YgUmVzcGlyYXRvcnkgTWVkaWNpbmUsIFJlc3BpcmF0b3J5IFJlc2VhcmNoIFVuaXQs
IEJpc3BlYmplcmcgSG9zcGl0YWwsIENvcGVuaGFnZW4sIERlbm1hcmsuJiN4RDtEZXBhcnRtZW50
IG9mIFBhZWRpYXRyaWMgUmVzcGlyYXRvcnkgTWVkaWNpbmUsIEJyaXN0b2wgUm95YWwgSG9zcGl0
YWwgZm9yIENoaWxkcmVuLCBCcmlzdG9sLCBVSy4mI3hEO0RlcGFydG1lbnQgb2YgTW90aGVyIGFu
ZCBDaGlsZCBIZWFsdGgsIEF6aWVuZGEgVVNMIFRvc2NhbmEgTm9yZCBPdmVzdCwgUGlzYSwgSXRh
bHkuJiN4RDtQYXVsLUVocmxpY2gtSW5zdGl0dXQsIEZlZGVyYWwgSW5zdGl0dXRlIGZvciBWYWNj
aW5lcyBhbmQgQmlvbWVkaWNpbmVzLCBEaXZpc2lvbiBvZiBBbGxlcmdvbG9neSwgTGFuZ2VuLCBH
ZXJtYW55LiYjeEQ7RGVwYXJ0bWVudCBvZiBNZWRpY2luZSwgUHVsbW9uYXJ5IGFuZCBDcml0aWNh
bCBDYXJlIE1lZGljaW5lLCBQaGlsaXBwcyBVbml2ZXJzaXR5IG9mIE1hcmJ1cmcgKFVNUiksIE1h
cmJ1cmcsIEdlcm1hbnkuJiN4RDtQYXRpZW50IGFuZCBQdWJsaWMgSW52b2x2ZW1lbnQsIFN3ZWRl
bi4mI3hEO1VuaXZlcnNpdHkgb2YgR3JvbmluZ2VuLCBVbml2ZXJzaXR5IE1lZGljYWwgQ2VudGVy
IEdyb25pbmdlbiwgRGVwYXJ0bWVudCBvZiBQdWxtb25hcnkgRGlzZWFzZXMsIEdyb25pbmdlbiwg
dGhlIE5ldGhlcmxhbmRzLiYjeEQ7RGVwYXJ0bWVudCBvZiBDaGlsZHJlbiBhbmQgQWRvbGVzY2Vu
dCBNZWRpY2luZSwgRGl2aXNpb24gb2YgUG5ldW1vbG9neSwgQWxsZXJnb2xvZ3ksIEN5c3RpYyBm
aWJyb3NpcywgVW5pdmVyc2l0eSBIb3NwaXRhbCBGcmFua2Z1cnQsIEdvZXRoZS1Vbml2ZXJzaXR5
LCBGcmFua2Z1cnQsIEdlcm1hbnkuJiN4RDtEZXBhcnRtZW50IG9mIFJlc3BpcmF0b3J5IE1lZGlj
aW5lLCBHaGVudCBVbml2ZXJzaXR5IEhvc3BpdGFsLCBHaGVudCwgQmVsZ2l1bS4mI3hEO1RyYW5z
bGF0aW9uYWwgU2NpZW5jZSBhbmQgRXhwZXJpbWVudGFsIE1lZGljaW5lLCBSZXNlYXJjaCBhbmQg
RWFybHkgRGV2ZWxvcG1lbnQsIFJlc3BpcmF0b3J5ICZhbXA7IEltbXVub2xvZ3ksIEJpb1BoYXJt
YWNldXRpY2FscywgUiZhbXA7RCwgQXN0cmFaZW5lY2EsIEdvdGhlbmJ1cmcsIFN3ZWRlbi4mI3hE
O0dsb2JhbCBNZWRpY2FsIEFmZmFpcnMgUmVzcGlyYXRvcnksIEFsbGVyZ3kgJmFtcDsgR0ksIFNh
bm9maSBHZW56eW1lLCBDYW1icmlkZ2UsIE1BLCBVU0EuJiN4RDtSb3lhbCBCcm9tcHRvbiBIb3Nw
aXRhbCwgTG9uZG9uLCBVSy4mI3hEO0FkZXB0IEJpb2xvZ2ljYSBDb25zdWx0aW5nIExpbWl0ZWQs
IExvbmRvbiwgVUsuJiN4RDtVbml2ZXJzaXR5IENoaWxkcmVuJmFwb3M7cyBIb3NwaXRhbCBCYXNl
bCwgVW5pdmVyc2l0eSBvZiBCYXNlbCwgU3dpdHplcmxhbmQuJiN4RDtVbml2ZXJzaXR5IG9mIExl
aWNlc3RlciwgRGVwYXJ0bWVudCBvZiBSZXNwaXJhdG9yeSBTY2llbmNlcywgTGVpY2VzdGVyIE5J
SFIgQmlvbWVkaWNhbCBSZXNlYXJjaCBDZW50cmUgKFJlc3BpcmF0b3J5IHRoZW1lKSwgTGVpY2Vz
dGVyLCBVSy4mI3hEO1BlZGlhdHJpYyBQdWxtb25vbG9neSBhbmQgQWxsZXJnb2xvZ3kgRGVwYXJ0
bWVudCwgSMO0cGl0YXV4IHDDqWRpYXRyaXF1ZXMgZGUgTmljZSBDSFUtTGVudmFsLCBOaWNlLCBG
cmFuY2UuJiN4RDtVbml2ZXJzaXTDqSBDw7R0ZSBkJmFwb3M7QXp1ciwgRnJhbmNlLiYjeEQ7UXVl
ZW4gTWFyeSBVbml2ZXJzaXR5IG9mIExvbmRvbiwgTG9uZG9uLiYjeEQ7V2VsbGNvbWUtV29sZnNv
biBDZW50cmUgZm9yIEV4cGVyaW1lbnRhbCBNZWRpY2luZSBTY2hvb2wgb2YgTWVkaWNpbmUsIERl
bnRpc3RyeSBhbmQgQmlvbWVkaWNhbCBTY2llbmNlcywgUXVlZW4mYXBvcztzIFVuaXZlcnNpdHkg
QmVsZmFzdCwgVUsuJiN4RDtNYXJtYXJhIFVuaXZlcnNpdHkgRmFjdWx0eSBvZiBNZWRpY2luZSwg
RGl2aXNpb24gb2YgUGVkaWF0cmljIFB1bG1vbm9sb2d5LCBJc3RhbmJ1bCwgVHVya2V5LiYjeEQ7
UGVkaWF0cmljIENsaW5pYywgRm9uZGF6aW9uZSBJUkNDUyBQb2xpY2xpbmljbyBTYW4gTWF0dGVv
LCBVbml2ZXJzaXR5IG9mIFBhdmlhLCBQYXZpYSwgSXRhbHkuJiN4RDtEZXB0LiBvZiBQYWVkaWF0
cmljIFJlc3BpcmF0b3J5IE1lZGljaW5lIGFuZCBBbGxlcmd5LCBFbW1hJmFwb3M7cyBDaGlsZHJl
biBIb3NwaXRhbCwgQW1zdGVyZGFtVU1DLCBVbml2ZXJzaXR5IG9mIEFtc3RlcmRhbSwgdGhlIE5l
dGhlcmxhbmRzLiYjeEQ7Q09wZW5oYWdlbiBQcm9zcGVjdGl2ZSBTdHVkaWVzIG9uIEFzdGhtYSBp
biBDaGlsZGhvb2QgKENPUFNBQyksIEhlcmxldiBhbmQgR2VudG9mdGUgSG9zcGl0YWwsIFVuaXZl
cnNpdHkgb2YgQ29wZW5oYWdlbiwgQ29wZW5oYWdlbiwgRGVubWFyay4mI3hEO0RlcGFydG1lbnQg
b2YgUGVkaWF0cmljcywgU2xhZ2Vsc2UgU3lnZWh1cywgU2xhZ2Vsc2UsIERlbm1hcmsuJiN4RDtE
ZXBhcnRtZW50IG9mIFJlc3BpcmF0b3J5IE1lZGljaW5lLCBCaXJtaW5naGFtIENoaWxkcmVuJmFw
b3M7cyBIb3NwaXRhbCwgQmlybWluZ2hhbSwgVUsuJiN4RDtJbnN0aXR1dGUgb2YgaW5mbGFtbWF0
aW9uIGFuZCBBZ2VpbmcsIFVuaXZlcnNpdHkgb2YgQmlybWluZ2hhbS4mI3hEO1B1YmxpYyBhbmQg
UGF0aWVudCBJbnZvbHZlbWVudCwgVUsuJiN4RDtGYWN1bHR5IG9mIE1lZGljaW5lLCBLYXJvbGlu
c2thIEluc3RpdHV0ZXQsIFN3ZWRlbi4mI3hEO1NjaG9vbCBvZiBNZWRpY2luZSwgQ29sbGVnZSBv
ZiBNZWRpY2FsLCBWZXRlcmluYXJ5LCBhbmQgTGlmZSBTY2llbmNlcywgVW5pdmVyc2l0eSBvZiBH
bGFzZ293LCBHbGFzZ293LCBVSy4mI3hEO0VyYXNtdXMgTUMgLSBTb3BoaWEgQ2hpbGRyZW4mYXBv
cztzIEhvc3BpdGFsLCBVbml2ZXJzaXR5IE1lZGljYWwgQ2VudHJlIFJvdHRlcmRhbSwgRGVwYXJ0
bWVudCBvZiBQYWVkaWF0cmljcy8gUGFlZGlhdHJpYyBSZXNwaXJhdG9yeSBNZWRpY2luZSBhbmQg
QWxsZXJnb2xvZ3ksIFJvdHRlcmRhbSwgVGhlIE5ldGhlcmxhbmRzLiYjeEQ7RXVyb3BlYW4gRmVk
ZXJhdGlvbiBvZiBBbGxlcmd5IGFuZCBBaXJ3YXlzIERpc2Vhc2VzIFBhdGllbnRzJmFwb3M7IEFz
c29jaWF0aW9ucywgQnJ1c3NlbHMsIEJlbGdpdW0uJiN4RDtEZXBhcnRtZW50IG9mIFB1bG1vbmFy
eSBNZWRpY2luZTsgQU9VUCAmcXVvdDtQb2xpY2xpbmljbyBQYW9sbyBHaWFjY29uZSZxdW90Oywg
VW5pdmVyc2l0eSBvZiBQYWxlcm1vLCBQYWxlcm1vLCBJdGFseS4mI3hEO0RlcGFydG1lbnQgb2Yg
UGVkaWF0cmljIFB1bG1vbm9sb2d5ICZhbXA7IEFsbGVyZ3kuIEFtc3RlcmRhbSBVTUMsIEVtbWEg
Q2hpbGRyZW4mYXBvcztzIEhvc3BpdGFsLCBBbXN0ZXJkYW0sIFRoZSBOZXRoZXJsYW5kcy4mI3hE
O1Jlc3BpcmF0b3J5IENhcmUsIFJveWFsIEFsZXhhbmRyYSBDaGlsZHJlbiZhcG9zO3MgSG9zcGl0
YWwsIEJyaWdodG9uLCBVSy4mI3hEO0RlcGFydG1lbnQgb2YgUmVzcGlyYXRvcnkgTWVkaWNpbmUs
IFVuaXZlcnNpdHkgQ2hpbGRyZW4mYXBvcztzIEhvc3BpdGFsIFp1cmljaCBhbmQgQ2hpbGRob29k
IFJlc2VhcmNoIENlbnRlciwgWnVyaWNoLCBTd2l0emVybGFuZC4mI3hEO0RpdmlzaW9uIG9mIFBh
ZWRpYXRyaWMgUHVsbW9ub2xvZ3kgYW5kIEFsbGVyZ29sb2d5LCBEZXBhcnRtZW50IG9mIFBhZWRp
YXRyaWNzIGFuZCBBZG9sZXNjZW50IE1lZGljaW5lLCBNZWRpY2FsIFVuaXZlcnNpdHkgb2YgR3Jh
eiwgQXVzdHJpYS4mI3hEO1RoZXJhcGV1dGljIEFyZWEgSW1tdW5vbG9neSBhbmQgSW5mbGFtbWF0
aW9uLCBTYW5vZmkgR2VuenltZSwgQnJpZGdld2F0ZXIsIFVTQS4mI3hEO1dvbWVuIGFuZCBjaGls
ZHJlbiBkaXZpc2lvbiwgTkhTIEdyYW1waWFuLCBBYmVyZGVlbiwgVUsuJiN4RDtDaGlsZCBIZWFs
dGgsIFVuaXZlcnNpdHkgb2YgQWJlcmRlZW4sIEFiZXJkZWVuLCBVSy4mI3hEO0RlcGFydG1lbnQg
b2YgUGVkaWF0cmljIFB1bG1vbm9sb2d5LCBFbW1hJmFwb3M7cyBDaGlsZHJlbiBIb3NwaXRhbCwg
QW1zdGVyZGFtIFVNQywgVW5pdmVyc2l0eSBvZiBBbXN0ZXJkYW0sIHRoZSBOZXRoZXJsYW5kcy4m
I3hEO0FsbGVyZ3kgJmFtcDsgQXN0aG1hIE5ldHdvcmssIFZpZW5uYSwgVkEsIFVTQS4mI3hEO0ds
b2JhbCBBbGxlcmd5ICZhbXA7IEFpcndheXMgUGF0aWVudCBQbGF0Zm9ybSwgVmllbm5hLCBBVC4m
I3hEO0NsaW5pY2FsIGFuZCBFeHBlcmltZW50YWwgU2NpZW5jZXMgYW5kIEh1bWFuIERldmVsb3Bt
ZW50IGluIEhlYWx0aCwgRmFjdWx0eSBvZiBNZWRpY2luZSwgVW5pdmVyc2l0eSBvZiBTb3V0aGFt
cHRvbiwgU291dGhhbXB0b24sIFVLIGcuYy5yb2JlcnRzQHNvdG9uLmFjLnVrLiYjeEQ7UGFlZGlh
dHJpYyBBbGxlcmd5IGFuZCBSZXNwaXJhdG9yeSBNZWRpY2luZSwgVW5pdmVyc2l0eSBIb3NwaXRh
bCBTb3V0aGFtcHRvbiBOSFMgRm91bmRhdGlvbiBUcnVzdCwgU291dGhhbXB0b24sIFVLLjwvYXV0
aC1hZGRyZXNzPjx0aXRsZXM+PHRpdGxlPkRldmVsb3BtZW50IG9mIENvcmUgT3V0Y29tZSBNZWFz
dXJlcyBzZXRzIGZvciBwYWVkaWF0cmljIGFuZCBhZHVsdCBTZXZlcmUgQXN0aG1hIChDT01TQSkg
W1ByZXByaW50XTwvdGl0bGU+PHNlY29uZGFyeS10aXRsZT5FdXIgUmVzcGlyIEo8L3NlY29uZGFy
eS10aXRsZT48L3RpdGxlcz48cGVyaW9kaWNhbD48ZnVsbC10aXRsZT5FdXIgUmVzcGlyIEo8L2Z1
bGwtdGl0bGU+PC9wZXJpb2RpY2FsPjxlZGl0aW9uPjIwMjIxMDEzPC9lZGl0aW9uPjxkYXRlcz48
eWVhcj4yMDIyPC95ZWFyPjwvZGF0ZXM+PGlzYm4+MDkwMy0xOTM2PC9pc2JuPjxhY2Nlc3Npb24t
bnVtPjM2MjI5MDQ2PC9hY2Nlc3Npb24tbnVtPjx1cmxzPjwvdXJscz48cmVtb3RlLWRhdGFiYXNl
LXByb3ZpZGVyPk5MTTwvcmVtb3RlLWRhdGFiYXNlLXByb3ZpZGVyPjxsYW5ndWFnZT5lbmc8L2xh
bmd1YWdlPjwvcmVjb3JkPjwvQ2l0ZT48L0VuZE5vdGU+AG==
</w:fldData>
        </w:fldChar>
      </w:r>
      <w:r w:rsidR="0002024C">
        <w:instrText xml:space="preserve"> ADDIN EN.CITE.DATA </w:instrText>
      </w:r>
      <w:r w:rsidR="0002024C">
        <w:fldChar w:fldCharType="end"/>
      </w:r>
      <w:r w:rsidR="00E83C39">
        <w:fldChar w:fldCharType="separate"/>
      </w:r>
      <w:r w:rsidR="00E83C39" w:rsidRPr="00E83C39">
        <w:rPr>
          <w:noProof/>
          <w:vertAlign w:val="superscript"/>
        </w:rPr>
        <w:t>30</w:t>
      </w:r>
      <w:r w:rsidR="00E83C39">
        <w:fldChar w:fldCharType="end"/>
      </w:r>
      <w:r w:rsidR="00EA4189">
        <w:t xml:space="preserve">, </w:t>
      </w:r>
      <w:r w:rsidR="00E1269B">
        <w:t>followed by online voting</w:t>
      </w:r>
      <w:r w:rsidR="00944A53">
        <w:t xml:space="preserve"> to</w:t>
      </w:r>
      <w:r w:rsidR="00B2257D">
        <w:t xml:space="preserve"> </w:t>
      </w:r>
      <w:r w:rsidR="00EB474F">
        <w:t xml:space="preserve">select </w:t>
      </w:r>
      <w:r w:rsidR="00657571">
        <w:t>‘</w:t>
      </w:r>
      <w:r w:rsidR="00B2257D">
        <w:t>priority</w:t>
      </w:r>
      <w:r w:rsidR="00657571">
        <w:t>’</w:t>
      </w:r>
      <w:r w:rsidR="00B2257D">
        <w:t xml:space="preserve"> outcome measures</w:t>
      </w:r>
      <w:r w:rsidR="00657571">
        <w:t xml:space="preserve"> for adult</w:t>
      </w:r>
      <w:r w:rsidR="00EB474F">
        <w:t xml:space="preserve"> </w:t>
      </w:r>
      <w:r w:rsidR="00657571">
        <w:t>and paediatric severe asthma</w:t>
      </w:r>
      <w:r w:rsidR="00E1269B">
        <w:t xml:space="preserve">. </w:t>
      </w:r>
      <w:r w:rsidR="003745AF">
        <w:rPr>
          <w:rFonts w:ascii="Calibri" w:eastAsia="Times New Roman" w:hAnsi="Calibri" w:cs="Times New Roman"/>
          <w:lang w:eastAsia="zh-CN"/>
        </w:rPr>
        <w:t>F</w:t>
      </w:r>
      <w:r w:rsidR="00531B41" w:rsidRPr="00BF253A">
        <w:rPr>
          <w:rFonts w:ascii="Calibri" w:eastAsia="Times New Roman" w:hAnsi="Calibri" w:cs="Times New Roman"/>
          <w:lang w:eastAsia="zh-CN"/>
        </w:rPr>
        <w:t>or this voting process data were grouped by patient representatives, and ‘academic’ representative</w:t>
      </w:r>
      <w:r w:rsidR="007B11A8">
        <w:rPr>
          <w:rFonts w:ascii="Calibri" w:eastAsia="Times New Roman" w:hAnsi="Calibri" w:cs="Times New Roman"/>
          <w:lang w:eastAsia="zh-CN"/>
        </w:rPr>
        <w:t>s</w:t>
      </w:r>
      <w:r w:rsidR="00531B41" w:rsidRPr="00BF253A">
        <w:rPr>
          <w:rFonts w:ascii="Calibri" w:eastAsia="Times New Roman" w:hAnsi="Calibri" w:cs="Times New Roman"/>
          <w:lang w:eastAsia="zh-CN"/>
        </w:rPr>
        <w:t xml:space="preserve"> inclusive of healthcare professionals, pharmaceutical, and regulatory representatives. </w:t>
      </w:r>
      <w:r w:rsidR="007B11A8" w:rsidRPr="00BF253A">
        <w:rPr>
          <w:rFonts w:ascii="Calibri" w:eastAsia="Times New Roman" w:hAnsi="Calibri" w:cs="Times New Roman"/>
          <w:lang w:eastAsia="zh-CN"/>
        </w:rPr>
        <w:t xml:space="preserve">Outcome measures which </w:t>
      </w:r>
      <w:r w:rsidR="007B11A8" w:rsidRPr="009A0C92">
        <w:rPr>
          <w:rFonts w:ascii="Calibri" w:eastAsia="Times New Roman" w:hAnsi="Calibri" w:cs="Times New Roman"/>
          <w:lang w:eastAsia="zh-CN"/>
        </w:rPr>
        <w:t>≥</w:t>
      </w:r>
      <w:r w:rsidR="007B11A8" w:rsidRPr="00BF253A">
        <w:rPr>
          <w:rFonts w:ascii="Calibri" w:eastAsia="Times New Roman" w:hAnsi="Calibri" w:cs="Times New Roman"/>
          <w:lang w:eastAsia="zh-CN"/>
        </w:rPr>
        <w:t xml:space="preserve">33% participants in at least one of two stakeholder groups voted </w:t>
      </w:r>
      <w:r w:rsidR="007B11A8">
        <w:rPr>
          <w:rFonts w:ascii="Calibri" w:eastAsia="Times New Roman" w:hAnsi="Calibri" w:cs="Times New Roman"/>
          <w:lang w:eastAsia="zh-CN"/>
        </w:rPr>
        <w:t>as a ‘priority’</w:t>
      </w:r>
      <w:r w:rsidR="00FB79BD">
        <w:rPr>
          <w:rFonts w:ascii="Calibri" w:eastAsia="Times New Roman" w:hAnsi="Calibri" w:cs="Times New Roman"/>
          <w:lang w:eastAsia="zh-CN"/>
        </w:rPr>
        <w:t xml:space="preserve"> were included</w:t>
      </w:r>
      <w:r w:rsidR="007B11A8" w:rsidRPr="00BF253A">
        <w:rPr>
          <w:rFonts w:ascii="Calibri" w:eastAsia="Times New Roman" w:hAnsi="Calibri" w:cs="Times New Roman"/>
          <w:lang w:eastAsia="zh-CN"/>
        </w:rPr>
        <w:t xml:space="preserve">. </w:t>
      </w:r>
    </w:p>
    <w:p w14:paraId="3A16AA58" w14:textId="21BF62DA" w:rsidR="003A7C3F" w:rsidRPr="003A7C3F" w:rsidRDefault="0049712D" w:rsidP="00C6167E">
      <w:pPr>
        <w:pStyle w:val="Heading2"/>
        <w:ind w:right="-1"/>
      </w:pPr>
      <w:r>
        <w:t xml:space="preserve">Step 4: </w:t>
      </w:r>
      <w:r w:rsidR="003A7C3F" w:rsidRPr="003A7C3F">
        <w:t>Development and measurement properties of ‘priority’ outcome measures</w:t>
      </w:r>
    </w:p>
    <w:p w14:paraId="34181301" w14:textId="08DC9020" w:rsidR="000E2537" w:rsidRDefault="003A7C3F" w:rsidP="00C6167E">
      <w:pPr>
        <w:pStyle w:val="Heading3"/>
        <w:ind w:right="-1"/>
      </w:pPr>
      <w:r w:rsidRPr="003A7C3F">
        <w:t xml:space="preserve">Search </w:t>
      </w:r>
      <w:r w:rsidRPr="00F568EA">
        <w:t>strategy</w:t>
      </w:r>
      <w:r w:rsidRPr="003A7C3F">
        <w:t xml:space="preserve"> </w:t>
      </w:r>
    </w:p>
    <w:p w14:paraId="330F91DA" w14:textId="13B7A213" w:rsidR="000E2537" w:rsidRPr="000676FD" w:rsidRDefault="00A514DC" w:rsidP="00C6167E">
      <w:pPr>
        <w:spacing w:line="360" w:lineRule="auto"/>
        <w:ind w:right="-1"/>
        <w:jc w:val="both"/>
      </w:pPr>
      <w:r w:rsidRPr="00BF253A">
        <w:rPr>
          <w:rFonts w:ascii="Calibri" w:eastAsia="Times New Roman" w:hAnsi="Calibri" w:cs="Times New Roman"/>
          <w:lang w:eastAsia="zh-CN"/>
        </w:rPr>
        <w:t xml:space="preserve">A search </w:t>
      </w:r>
      <w:r w:rsidRPr="000676FD">
        <w:rPr>
          <w:rFonts w:ascii="Calibri" w:eastAsia="Times New Roman" w:hAnsi="Calibri" w:cs="Times New Roman"/>
          <w:lang w:eastAsia="zh-CN"/>
        </w:rPr>
        <w:t>strategy was developed</w:t>
      </w:r>
      <w:r w:rsidR="00387082" w:rsidRPr="000676FD">
        <w:rPr>
          <w:rFonts w:ascii="Calibri" w:eastAsia="Times New Roman" w:hAnsi="Calibri" w:cs="Times New Roman"/>
          <w:lang w:eastAsia="zh-CN"/>
        </w:rPr>
        <w:t xml:space="preserve"> on EMBASE (OVID) and subsequently adapted for the following databases:</w:t>
      </w:r>
      <w:r w:rsidRPr="000676FD">
        <w:rPr>
          <w:rFonts w:ascii="Calibri" w:eastAsia="Times New Roman" w:hAnsi="Calibri" w:cs="Times New Roman"/>
          <w:lang w:eastAsia="zh-CN"/>
        </w:rPr>
        <w:t xml:space="preserve"> MEDLINE (OVID), CINAHL (EBSCOhost, Cumulative Index to Nursing and Allied Health Literature), and ISI Web of Science (Thomson Web of Knowledge)</w:t>
      </w:r>
      <w:r w:rsidR="001066D9" w:rsidRPr="001066D9">
        <w:rPr>
          <w:rFonts w:ascii="Calibri" w:eastAsia="Times New Roman" w:hAnsi="Calibri" w:cs="Times New Roman"/>
          <w:lang w:eastAsia="zh-CN"/>
        </w:rPr>
        <w:t xml:space="preserve"> </w:t>
      </w:r>
      <w:r w:rsidR="001066D9" w:rsidRPr="001066D9">
        <w:rPr>
          <w:rFonts w:ascii="Calibri" w:eastAsia="Times New Roman" w:hAnsi="Calibri" w:cs="Times New Roman"/>
          <w:b/>
          <w:bCs/>
          <w:lang w:eastAsia="zh-CN"/>
        </w:rPr>
        <w:t>(Appendix B.2)</w:t>
      </w:r>
      <w:r w:rsidRPr="000676FD">
        <w:rPr>
          <w:rFonts w:ascii="Calibri" w:eastAsia="Times New Roman" w:hAnsi="Calibri" w:cs="Times New Roman"/>
          <w:lang w:eastAsia="zh-CN"/>
        </w:rPr>
        <w:t xml:space="preserve">. </w:t>
      </w:r>
      <w:r w:rsidR="008846AF" w:rsidRPr="000676FD">
        <w:t xml:space="preserve">Databases were searched from the inception to </w:t>
      </w:r>
      <w:r w:rsidR="008846AF" w:rsidRPr="000676FD">
        <w:rPr>
          <w:rFonts w:ascii="Calibri" w:eastAsia="Times New Roman" w:hAnsi="Calibri" w:cs="Times New Roman"/>
          <w:lang w:eastAsia="zh-CN"/>
        </w:rPr>
        <w:t>20 July 2020</w:t>
      </w:r>
      <w:r w:rsidR="008846AF" w:rsidRPr="000676FD">
        <w:t xml:space="preserve">. </w:t>
      </w:r>
      <w:r w:rsidRPr="000676FD">
        <w:rPr>
          <w:rFonts w:ascii="Calibri" w:eastAsia="Times New Roman" w:hAnsi="Calibri" w:cs="Times New Roman"/>
          <w:lang w:eastAsia="zh-CN"/>
        </w:rPr>
        <w:t>The citation lists of identified studies and reference lists of systematic reviews were searched for additional articles</w:t>
      </w:r>
      <w:r w:rsidR="00752128" w:rsidRPr="000676FD">
        <w:rPr>
          <w:rFonts w:ascii="Calibri" w:eastAsia="Times New Roman" w:hAnsi="Calibri" w:cs="Times New Roman"/>
          <w:lang w:eastAsia="zh-CN"/>
        </w:rPr>
        <w:t>.</w:t>
      </w:r>
      <w:r w:rsidR="00387082" w:rsidRPr="000676FD">
        <w:rPr>
          <w:rFonts w:ascii="Calibri" w:eastAsia="Times New Roman" w:hAnsi="Calibri" w:cs="Times New Roman"/>
          <w:lang w:eastAsia="zh-CN"/>
        </w:rPr>
        <w:t xml:space="preserve"> </w:t>
      </w:r>
    </w:p>
    <w:p w14:paraId="2DC79A0A" w14:textId="77777777" w:rsidR="003A7C3F" w:rsidRPr="000676FD" w:rsidRDefault="003A7C3F" w:rsidP="00C6167E">
      <w:pPr>
        <w:pStyle w:val="Heading3"/>
        <w:ind w:right="-1"/>
      </w:pPr>
      <w:r w:rsidRPr="000676FD">
        <w:t>Eligibility criteria</w:t>
      </w:r>
    </w:p>
    <w:p w14:paraId="5946BFCD" w14:textId="77777777" w:rsidR="00506436" w:rsidRPr="000676FD" w:rsidRDefault="003A7C3F" w:rsidP="00C6167E">
      <w:pPr>
        <w:spacing w:line="360" w:lineRule="auto"/>
        <w:ind w:right="-1"/>
        <w:jc w:val="both"/>
      </w:pPr>
      <w:r w:rsidRPr="000676FD">
        <w:t xml:space="preserve">The inclusion criteria to identify eligible studies </w:t>
      </w:r>
      <w:r w:rsidR="00C17E2B" w:rsidRPr="000676FD">
        <w:t>were</w:t>
      </w:r>
      <w:r w:rsidRPr="000676FD">
        <w:t xml:space="preserve"> as follows:</w:t>
      </w:r>
    </w:p>
    <w:p w14:paraId="3167BD09" w14:textId="5F8847FE" w:rsidR="00506436" w:rsidRPr="000676FD" w:rsidRDefault="003A7C3F" w:rsidP="00C6167E">
      <w:pPr>
        <w:spacing w:line="360" w:lineRule="auto"/>
        <w:ind w:left="720" w:right="-1"/>
        <w:jc w:val="both"/>
      </w:pPr>
      <w:r w:rsidRPr="000676FD">
        <w:rPr>
          <w:u w:val="single"/>
        </w:rPr>
        <w:lastRenderedPageBreak/>
        <w:t>Population</w:t>
      </w:r>
      <w:r w:rsidRPr="000676FD">
        <w:t>: adults (≥ 18 years) and</w:t>
      </w:r>
      <w:r w:rsidR="002C6C06" w:rsidRPr="000676FD">
        <w:t>/or</w:t>
      </w:r>
      <w:r w:rsidRPr="000676FD">
        <w:t xml:space="preserve"> children</w:t>
      </w:r>
      <w:r w:rsidR="006545EC">
        <w:t xml:space="preserve"> and </w:t>
      </w:r>
      <w:r w:rsidR="008C01EB">
        <w:t>adolescen</w:t>
      </w:r>
      <w:r w:rsidR="006545EC">
        <w:t>ts</w:t>
      </w:r>
      <w:r w:rsidRPr="000676FD">
        <w:t xml:space="preserve"> (6-17 years) with a diagnosis of asthma. </w:t>
      </w:r>
      <w:r w:rsidR="00310219" w:rsidRPr="000676FD">
        <w:t xml:space="preserve">We collated data for all severities of asthma </w:t>
      </w:r>
      <w:r w:rsidR="00BB2777" w:rsidRPr="000676FD">
        <w:t xml:space="preserve">and accounted for the differing relevance </w:t>
      </w:r>
      <w:r w:rsidR="00007FD2" w:rsidRPr="000676FD">
        <w:t>for</w:t>
      </w:r>
      <w:r w:rsidR="00BB2777" w:rsidRPr="000676FD">
        <w:t xml:space="preserve"> severe asthma in the modified GRADE assessment.</w:t>
      </w:r>
      <w:r w:rsidRPr="000676FD">
        <w:t xml:space="preserve"> </w:t>
      </w:r>
    </w:p>
    <w:p w14:paraId="2D46CE2D" w14:textId="77777777" w:rsidR="00506436" w:rsidRPr="000676FD" w:rsidRDefault="003A7C3F" w:rsidP="00C6167E">
      <w:pPr>
        <w:spacing w:line="360" w:lineRule="auto"/>
        <w:ind w:left="720" w:right="-1"/>
        <w:jc w:val="both"/>
      </w:pPr>
      <w:r w:rsidRPr="000676FD">
        <w:rPr>
          <w:u w:val="single"/>
        </w:rPr>
        <w:t>Intervention</w:t>
      </w:r>
      <w:r w:rsidRPr="000676FD">
        <w:t xml:space="preserve">: any asthma therapy or no intervention. </w:t>
      </w:r>
    </w:p>
    <w:p w14:paraId="5944BB09" w14:textId="77777777" w:rsidR="00506436" w:rsidRPr="000676FD" w:rsidRDefault="003A7C3F" w:rsidP="00C6167E">
      <w:pPr>
        <w:spacing w:line="360" w:lineRule="auto"/>
        <w:ind w:left="720" w:right="-1"/>
        <w:jc w:val="both"/>
      </w:pPr>
      <w:r w:rsidRPr="000676FD">
        <w:rPr>
          <w:u w:val="single"/>
        </w:rPr>
        <w:t>Comparator:</w:t>
      </w:r>
      <w:r w:rsidRPr="000676FD">
        <w:t xml:space="preserve"> any comparator group including placebo or no comparator.</w:t>
      </w:r>
    </w:p>
    <w:p w14:paraId="0811E8F7" w14:textId="77777777" w:rsidR="00506436" w:rsidRDefault="003A7C3F" w:rsidP="00C6167E">
      <w:pPr>
        <w:spacing w:line="360" w:lineRule="auto"/>
        <w:ind w:left="720" w:right="-1"/>
        <w:jc w:val="both"/>
      </w:pPr>
      <w:r w:rsidRPr="000676FD">
        <w:rPr>
          <w:u w:val="single"/>
        </w:rPr>
        <w:t>Study outcomes:</w:t>
      </w:r>
      <w:r w:rsidRPr="000676FD">
        <w:t xml:space="preserve"> outcome measures </w:t>
      </w:r>
      <w:r w:rsidR="00FF77C9" w:rsidRPr="000676FD">
        <w:t>considered a ‘priority’ by key stakeholders (</w:t>
      </w:r>
      <w:r w:rsidR="00FF77C9" w:rsidRPr="000676FD">
        <w:rPr>
          <w:b/>
          <w:bCs/>
        </w:rPr>
        <w:t>Appendix</w:t>
      </w:r>
      <w:r w:rsidR="00F72DA1" w:rsidRPr="000676FD">
        <w:rPr>
          <w:b/>
          <w:bCs/>
        </w:rPr>
        <w:t xml:space="preserve"> A.</w:t>
      </w:r>
      <w:r w:rsidR="00BF7F10" w:rsidRPr="000676FD">
        <w:rPr>
          <w:b/>
          <w:bCs/>
        </w:rPr>
        <w:t>4</w:t>
      </w:r>
      <w:r w:rsidR="00FF77C9" w:rsidRPr="000676FD">
        <w:t>)</w:t>
      </w:r>
      <w:r w:rsidRPr="000676FD">
        <w:t>. For</w:t>
      </w:r>
      <w:r w:rsidRPr="003A7C3F">
        <w:t xml:space="preserve"> patient-reported and composite outcome measures, studies </w:t>
      </w:r>
      <w:r w:rsidR="00C41733" w:rsidRPr="003A7C3F">
        <w:t xml:space="preserve">were also eligible </w:t>
      </w:r>
      <w:r w:rsidR="00C41733">
        <w:t>if they</w:t>
      </w:r>
      <w:r w:rsidRPr="003A7C3F">
        <w:t xml:space="preserve"> validate</w:t>
      </w:r>
      <w:r w:rsidR="00C41733">
        <w:t>d</w:t>
      </w:r>
      <w:r w:rsidRPr="003A7C3F">
        <w:t xml:space="preserve"> the ‘priority’ outcome measure with minor modifications according to cultural setting e.g. changing the list of activities to includes items that are more suited to tropical/cold climate</w:t>
      </w:r>
      <w:r w:rsidR="00993CFD">
        <w:t>.</w:t>
      </w:r>
    </w:p>
    <w:p w14:paraId="709940C3" w14:textId="399A68D1" w:rsidR="00025106" w:rsidRPr="003A7C3F" w:rsidRDefault="003A7C3F" w:rsidP="00C6167E">
      <w:pPr>
        <w:spacing w:line="360" w:lineRule="auto"/>
        <w:ind w:left="720" w:right="-1"/>
        <w:jc w:val="both"/>
      </w:pPr>
      <w:r w:rsidRPr="003A7C3F">
        <w:rPr>
          <w:u w:val="single"/>
        </w:rPr>
        <w:t>Study designs</w:t>
      </w:r>
      <w:r w:rsidRPr="003A7C3F">
        <w:t>: studies aiming to develop (‘development</w:t>
      </w:r>
      <w:r w:rsidR="00C979EF">
        <w:t>’</w:t>
      </w:r>
      <w:r w:rsidRPr="003A7C3F">
        <w:t xml:space="preserve"> or </w:t>
      </w:r>
      <w:r w:rsidR="00C979EF">
        <w:t>‘</w:t>
      </w:r>
      <w:r w:rsidRPr="003A7C3F">
        <w:t>inauguration</w:t>
      </w:r>
      <w:r w:rsidR="00D9009B">
        <w:t>’</w:t>
      </w:r>
      <w:r w:rsidRPr="003A7C3F">
        <w:t xml:space="preserve"> article)</w:t>
      </w:r>
      <w:r w:rsidR="006C3BBC">
        <w:t>, investigate the content validity (</w:t>
      </w:r>
      <w:r w:rsidR="006C3BBC" w:rsidRPr="006C3BBC">
        <w:t xml:space="preserve">extent to which the </w:t>
      </w:r>
      <w:r w:rsidR="006C3BBC">
        <w:t>outcome measure</w:t>
      </w:r>
      <w:r w:rsidR="006C3BBC" w:rsidRPr="006C3BBC">
        <w:t xml:space="preserve"> assesses the concept of interest) and</w:t>
      </w:r>
      <w:r w:rsidR="006C3BBC">
        <w:t>/or one or more</w:t>
      </w:r>
      <w:r w:rsidR="006C3BBC" w:rsidRPr="006C3BBC">
        <w:t xml:space="preserve"> measurement properties </w:t>
      </w:r>
      <w:r w:rsidRPr="003A7C3F">
        <w:t>of a ‘priority’ outcome measure (including studies with age</w:t>
      </w:r>
      <w:r w:rsidR="00F44D68">
        <w:t xml:space="preserve"> and </w:t>
      </w:r>
      <w:r w:rsidRPr="003A7C3F">
        <w:t xml:space="preserve">sociodemographic subgroups, </w:t>
      </w:r>
      <w:r w:rsidR="00F44D68">
        <w:t xml:space="preserve">and </w:t>
      </w:r>
      <w:r w:rsidRPr="003A7C3F">
        <w:t>different modes of administration).</w:t>
      </w:r>
    </w:p>
    <w:p w14:paraId="0E6B0055" w14:textId="6A401A0A" w:rsidR="007963AC" w:rsidRPr="00383A42" w:rsidRDefault="003A7C3F" w:rsidP="00C6167E">
      <w:pPr>
        <w:tabs>
          <w:tab w:val="left" w:pos="6451"/>
        </w:tabs>
        <w:spacing w:line="360" w:lineRule="auto"/>
        <w:ind w:right="-1"/>
        <w:jc w:val="both"/>
      </w:pPr>
      <w:r w:rsidRPr="003A7C3F">
        <w:t xml:space="preserve">The exclusion criteria </w:t>
      </w:r>
      <w:r w:rsidR="00090B51">
        <w:t>were</w:t>
      </w:r>
      <w:r w:rsidRPr="003A7C3F">
        <w:t xml:space="preserve"> as follows: </w:t>
      </w:r>
      <w:r w:rsidR="007362D9">
        <w:t>s</w:t>
      </w:r>
      <w:r w:rsidRPr="003A7C3F">
        <w:t>ystematic reviews and meta-analyses, narrative reviews, discussion papers, commentaries, non-research letters and editorials</w:t>
      </w:r>
      <w:r w:rsidR="0003280E">
        <w:t>, a</w:t>
      </w:r>
      <w:r w:rsidRPr="003A7C3F">
        <w:t>bstracts only (e.g. conference paper)</w:t>
      </w:r>
      <w:r w:rsidR="00405160">
        <w:t>,</w:t>
      </w:r>
      <w:r w:rsidR="007362D9">
        <w:t xml:space="preserve"> a</w:t>
      </w:r>
      <w:r w:rsidRPr="003A7C3F">
        <w:t>nimal studies</w:t>
      </w:r>
      <w:r w:rsidR="00405160">
        <w:t xml:space="preserve">, </w:t>
      </w:r>
      <w:r w:rsidR="007362D9">
        <w:t>n</w:t>
      </w:r>
      <w:r w:rsidRPr="003A7C3F">
        <w:t>on-asthma studies e.g. viral bronchiolitis, viral associated wheeze</w:t>
      </w:r>
      <w:r w:rsidR="00B8248D">
        <w:t xml:space="preserve">. </w:t>
      </w:r>
      <w:r w:rsidR="00EE5E8F">
        <w:t xml:space="preserve">Studies </w:t>
      </w:r>
      <w:r w:rsidR="007963AC">
        <w:t>which</w:t>
      </w:r>
      <w:r w:rsidR="005C7E3E">
        <w:t xml:space="preserve"> </w:t>
      </w:r>
      <w:r w:rsidR="00EE5E8F">
        <w:t>r</w:t>
      </w:r>
      <w:r w:rsidRPr="003A7C3F">
        <w:t>eport</w:t>
      </w:r>
      <w:r w:rsidR="005C7E3E">
        <w:t>ed</w:t>
      </w:r>
      <w:r w:rsidRPr="003A7C3F">
        <w:t xml:space="preserve"> </w:t>
      </w:r>
      <w:r w:rsidR="00EE5E8F">
        <w:t>on</w:t>
      </w:r>
      <w:r w:rsidRPr="003A7C3F">
        <w:t xml:space="preserve"> </w:t>
      </w:r>
      <w:r w:rsidR="00C254D5">
        <w:t xml:space="preserve">linguistic validity, </w:t>
      </w:r>
      <w:r w:rsidRPr="003A7C3F">
        <w:t>translat</w:t>
      </w:r>
      <w:r w:rsidR="00090B51">
        <w:t>ed</w:t>
      </w:r>
      <w:r w:rsidR="00C254D5">
        <w:t xml:space="preserve">, or </w:t>
      </w:r>
      <w:r w:rsidRPr="003A7C3F">
        <w:t>modified version</w:t>
      </w:r>
      <w:r w:rsidR="00EE5E8F">
        <w:t>s</w:t>
      </w:r>
      <w:r w:rsidR="00C254D5">
        <w:t xml:space="preserve"> </w:t>
      </w:r>
      <w:r w:rsidRPr="003A7C3F">
        <w:t xml:space="preserve">of </w:t>
      </w:r>
      <w:r w:rsidR="00F40E13">
        <w:t xml:space="preserve">‘priority’ </w:t>
      </w:r>
      <w:r w:rsidR="00BD5CB6">
        <w:t>patient</w:t>
      </w:r>
      <w:r w:rsidR="00EE5E8F">
        <w:t>-reported and composite</w:t>
      </w:r>
      <w:r w:rsidRPr="003A7C3F">
        <w:t xml:space="preserve"> outcome measure</w:t>
      </w:r>
      <w:r w:rsidR="00EE5E8F">
        <w:t>s</w:t>
      </w:r>
      <w:r w:rsidR="00A8264A">
        <w:t xml:space="preserve">, </w:t>
      </w:r>
      <w:r w:rsidR="00F40E13">
        <w:t xml:space="preserve">or </w:t>
      </w:r>
      <w:r w:rsidR="005C7E3E">
        <w:t>used</w:t>
      </w:r>
      <w:r w:rsidR="00F40E13">
        <w:t xml:space="preserve"> ‘priority’ </w:t>
      </w:r>
      <w:r w:rsidR="005C7E3E">
        <w:t xml:space="preserve">measures as </w:t>
      </w:r>
      <w:r w:rsidR="005C7E3E" w:rsidRPr="00383A42">
        <w:t xml:space="preserve">outcome measurement </w:t>
      </w:r>
      <w:r w:rsidR="007963AC">
        <w:t xml:space="preserve">instruments, </w:t>
      </w:r>
      <w:r w:rsidR="005C7E3E" w:rsidRPr="00383A42">
        <w:t>such as clinical trials</w:t>
      </w:r>
      <w:r w:rsidR="007963AC">
        <w:t>, were also excluded</w:t>
      </w:r>
      <w:r w:rsidR="005C7E3E">
        <w:t>.</w:t>
      </w:r>
      <w:r w:rsidR="0046388C">
        <w:t xml:space="preserve"> </w:t>
      </w:r>
      <w:r w:rsidR="0046388C" w:rsidRPr="00D82D49">
        <w:rPr>
          <w:rFonts w:ascii="Calibri" w:eastAsia="Times New Roman" w:hAnsi="Calibri" w:cs="Times New Roman"/>
          <w:lang w:eastAsia="zh-CN"/>
        </w:rPr>
        <w:t xml:space="preserve">Studies </w:t>
      </w:r>
      <w:r w:rsidR="0046388C">
        <w:rPr>
          <w:rFonts w:ascii="Calibri" w:eastAsia="Times New Roman" w:hAnsi="Calibri" w:cs="Times New Roman"/>
          <w:lang w:eastAsia="zh-CN"/>
        </w:rPr>
        <w:t xml:space="preserve">reporting correlations </w:t>
      </w:r>
      <w:r w:rsidR="0046388C" w:rsidRPr="00D82D49">
        <w:rPr>
          <w:rFonts w:ascii="Calibri" w:eastAsia="Times New Roman" w:hAnsi="Calibri" w:cs="Times New Roman"/>
          <w:lang w:eastAsia="zh-CN"/>
        </w:rPr>
        <w:t>between a</w:t>
      </w:r>
      <w:r w:rsidR="0046388C">
        <w:rPr>
          <w:rFonts w:ascii="Calibri" w:eastAsia="Times New Roman" w:hAnsi="Calibri" w:cs="Times New Roman"/>
          <w:lang w:eastAsia="zh-CN"/>
        </w:rPr>
        <w:t xml:space="preserve"> </w:t>
      </w:r>
      <w:r w:rsidR="00EB2B54">
        <w:rPr>
          <w:rFonts w:ascii="Calibri" w:eastAsia="Times New Roman" w:hAnsi="Calibri" w:cs="Times New Roman"/>
          <w:lang w:eastAsia="zh-CN"/>
        </w:rPr>
        <w:t xml:space="preserve">‘priority’ </w:t>
      </w:r>
      <w:r w:rsidR="00D93455">
        <w:rPr>
          <w:rFonts w:ascii="Calibri" w:eastAsia="Times New Roman" w:hAnsi="Calibri" w:cs="Times New Roman"/>
          <w:lang w:eastAsia="zh-CN"/>
        </w:rPr>
        <w:t>clinical</w:t>
      </w:r>
      <w:r w:rsidR="0046388C">
        <w:rPr>
          <w:rFonts w:ascii="Calibri" w:eastAsia="Times New Roman" w:hAnsi="Calibri" w:cs="Times New Roman"/>
          <w:lang w:eastAsia="zh-CN"/>
        </w:rPr>
        <w:t xml:space="preserve"> </w:t>
      </w:r>
      <w:r w:rsidR="00EB2B54">
        <w:rPr>
          <w:rFonts w:ascii="Calibri" w:eastAsia="Times New Roman" w:hAnsi="Calibri" w:cs="Times New Roman"/>
          <w:lang w:eastAsia="zh-CN"/>
        </w:rPr>
        <w:t xml:space="preserve">outcome </w:t>
      </w:r>
      <w:r w:rsidR="0046388C" w:rsidRPr="00D82D49">
        <w:rPr>
          <w:rFonts w:ascii="Calibri" w:eastAsia="Times New Roman" w:hAnsi="Calibri" w:cs="Times New Roman"/>
          <w:lang w:eastAsia="zh-CN"/>
        </w:rPr>
        <w:t xml:space="preserve">measure and guidelines as </w:t>
      </w:r>
      <w:r w:rsidR="0046388C">
        <w:rPr>
          <w:rFonts w:ascii="Calibri" w:eastAsia="Times New Roman" w:hAnsi="Calibri" w:cs="Times New Roman"/>
          <w:lang w:eastAsia="zh-CN"/>
        </w:rPr>
        <w:t>‘</w:t>
      </w:r>
      <w:r w:rsidR="0046388C" w:rsidRPr="00D82D49">
        <w:rPr>
          <w:rFonts w:ascii="Calibri" w:eastAsia="Times New Roman" w:hAnsi="Calibri" w:cs="Times New Roman"/>
          <w:lang w:eastAsia="zh-CN"/>
        </w:rPr>
        <w:t>gold standard</w:t>
      </w:r>
      <w:r w:rsidR="0046388C">
        <w:rPr>
          <w:rFonts w:ascii="Calibri" w:eastAsia="Times New Roman" w:hAnsi="Calibri" w:cs="Times New Roman"/>
          <w:lang w:eastAsia="zh-CN"/>
        </w:rPr>
        <w:t>’ were excluded as</w:t>
      </w:r>
      <w:r w:rsidR="0046388C" w:rsidRPr="00D82D49">
        <w:rPr>
          <w:rFonts w:ascii="Calibri" w:eastAsia="Times New Roman" w:hAnsi="Calibri" w:cs="Times New Roman"/>
          <w:lang w:eastAsia="zh-CN"/>
        </w:rPr>
        <w:t xml:space="preserve"> they are susceptible to publication bias.</w:t>
      </w:r>
      <w:r w:rsidR="0046388C">
        <w:rPr>
          <w:rFonts w:ascii="Calibri" w:eastAsia="Times New Roman" w:hAnsi="Calibri" w:cs="Times New Roman"/>
          <w:lang w:eastAsia="zh-CN"/>
        </w:rPr>
        <w:t xml:space="preserve"> </w:t>
      </w:r>
      <w:r w:rsidR="005C7E3E">
        <w:t xml:space="preserve"> </w:t>
      </w:r>
    </w:p>
    <w:p w14:paraId="47D98AD0" w14:textId="77777777" w:rsidR="003A7C3F" w:rsidRPr="003A7C3F" w:rsidRDefault="003A7C3F" w:rsidP="00C6167E">
      <w:pPr>
        <w:pStyle w:val="Heading3"/>
        <w:ind w:right="-1"/>
      </w:pPr>
      <w:bookmarkStart w:id="4" w:name="_Toc49126619"/>
      <w:r w:rsidRPr="003A7C3F">
        <w:t>Study selection</w:t>
      </w:r>
      <w:bookmarkEnd w:id="4"/>
      <w:r w:rsidRPr="003A7C3F">
        <w:t xml:space="preserve"> and data </w:t>
      </w:r>
      <w:r w:rsidRPr="004530BB">
        <w:t>extraction</w:t>
      </w:r>
    </w:p>
    <w:p w14:paraId="7DCC68FC" w14:textId="766E987C" w:rsidR="003A7C3F" w:rsidRPr="00846000" w:rsidRDefault="00302D2B" w:rsidP="00C6167E">
      <w:pPr>
        <w:spacing w:line="360" w:lineRule="auto"/>
        <w:ind w:right="-1"/>
        <w:jc w:val="both"/>
        <w:rPr>
          <w:rFonts w:ascii="Calibri" w:eastAsia="Times New Roman" w:hAnsi="Calibri" w:cs="Times New Roman"/>
          <w:color w:val="000000"/>
          <w:lang w:eastAsia="zh-CN"/>
        </w:rPr>
      </w:pPr>
      <w:bookmarkStart w:id="5" w:name="_Hlk48488315"/>
      <w:bookmarkStart w:id="6" w:name="_Toc49126620"/>
      <w:r w:rsidRPr="00BF253A">
        <w:rPr>
          <w:rFonts w:ascii="Calibri" w:eastAsia="Times New Roman" w:hAnsi="Calibri" w:cs="Times New Roman"/>
          <w:lang w:eastAsia="zh-CN"/>
        </w:rPr>
        <w:t xml:space="preserve">References were pooled and de-duplicated in Endnote version X9 (Thomson Reuters, Philadelphia, PA), and subsequently uploaded </w:t>
      </w:r>
      <w:r w:rsidR="00B57E88">
        <w:rPr>
          <w:rFonts w:ascii="Calibri" w:eastAsia="Times New Roman" w:hAnsi="Calibri" w:cs="Times New Roman"/>
          <w:lang w:eastAsia="zh-CN"/>
        </w:rPr>
        <w:t>to</w:t>
      </w:r>
      <w:r w:rsidRPr="00BF253A">
        <w:rPr>
          <w:rFonts w:ascii="Calibri" w:eastAsia="Times New Roman" w:hAnsi="Calibri" w:cs="Times New Roman"/>
          <w:lang w:eastAsia="zh-CN"/>
        </w:rPr>
        <w:t xml:space="preserve"> Rayyan</w:t>
      </w:r>
      <w:r w:rsidRPr="00BF253A">
        <w:rPr>
          <w:rFonts w:ascii="Calibri" w:eastAsia="Times New Roman" w:hAnsi="Calibri" w:cs="Times New Roman"/>
          <w:lang w:eastAsia="zh-CN"/>
        </w:rPr>
        <w:fldChar w:fldCharType="begin"/>
      </w:r>
      <w:r w:rsidR="000252C6">
        <w:rPr>
          <w:rFonts w:ascii="Calibri" w:eastAsia="Times New Roman" w:hAnsi="Calibri" w:cs="Times New Roman"/>
          <w:lang w:eastAsia="zh-CN"/>
        </w:rPr>
        <w:instrText xml:space="preserve"> ADDIN EN.CITE &lt;EndNote&gt;&lt;Cite&gt;&lt;Author&gt;Ouzzani&lt;/Author&gt;&lt;Year&gt;2016&lt;/Year&gt;&lt;RecNum&gt;6&lt;/RecNum&gt;&lt;DisplayText&gt;&lt;style face="superscript"&gt;31&lt;/style&gt;&lt;/DisplayText&gt;&lt;record&gt;&lt;rec-number&gt;6&lt;/rec-number&gt;&lt;foreign-keys&gt;&lt;key app="EN" db-id="xse9ss9t8a99duervxhxewf50ess2eaezzwv" timestamp="1627244770"&gt;6&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titles&gt;&lt;periodical&gt;&lt;full-title&gt;Syst Rev&lt;/full-title&gt;&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lt;/isbn&gt;&lt;accession-num&gt;27919275&lt;/accession-num&gt;&lt;urls&gt;&lt;/urls&gt;&lt;custom2&gt;PMC5139140&lt;/custom2&gt;&lt;electronic-resource-num&gt;10.1186/s13643-016-0384-4&lt;/electronic-resource-num&gt;&lt;remote-database-provider&gt;NLM&lt;/remote-database-provider&gt;&lt;language&gt;eng&lt;/language&gt;&lt;/record&gt;&lt;/Cite&gt;&lt;/EndNote&gt;</w:instrText>
      </w:r>
      <w:r w:rsidRPr="00BF253A">
        <w:rPr>
          <w:rFonts w:ascii="Calibri" w:eastAsia="Times New Roman" w:hAnsi="Calibri" w:cs="Times New Roman"/>
          <w:lang w:eastAsia="zh-CN"/>
        </w:rPr>
        <w:fldChar w:fldCharType="separate"/>
      </w:r>
      <w:r w:rsidR="00E83C39" w:rsidRPr="00E83C39">
        <w:rPr>
          <w:rFonts w:ascii="Calibri" w:eastAsia="Times New Roman" w:hAnsi="Calibri" w:cs="Times New Roman"/>
          <w:noProof/>
          <w:vertAlign w:val="superscript"/>
          <w:lang w:eastAsia="zh-CN"/>
        </w:rPr>
        <w:t>31</w:t>
      </w:r>
      <w:r w:rsidRPr="00BF253A">
        <w:rPr>
          <w:rFonts w:ascii="Calibri" w:eastAsia="Times New Roman" w:hAnsi="Calibri" w:cs="Times New Roman"/>
          <w:lang w:eastAsia="zh-CN"/>
        </w:rPr>
        <w:fldChar w:fldCharType="end"/>
      </w:r>
      <w:r w:rsidRPr="00BF253A">
        <w:rPr>
          <w:rFonts w:ascii="Calibri" w:eastAsia="Times New Roman" w:hAnsi="Calibri" w:cs="Times New Roman"/>
          <w:lang w:eastAsia="zh-CN"/>
        </w:rPr>
        <w:t xml:space="preserve"> (rayyan.qcri.org). </w:t>
      </w:r>
      <w:r w:rsidRPr="00BF253A">
        <w:rPr>
          <w:rFonts w:ascii="Calibri" w:eastAsia="Times New Roman" w:hAnsi="Calibri" w:cs="Times New Roman"/>
          <w:color w:val="000000"/>
          <w:lang w:eastAsia="zh-CN"/>
        </w:rPr>
        <w:t>Study titles</w:t>
      </w:r>
      <w:r w:rsidR="003073D0">
        <w:rPr>
          <w:rFonts w:ascii="Calibri" w:eastAsia="Times New Roman" w:hAnsi="Calibri" w:cs="Times New Roman"/>
          <w:color w:val="000000"/>
          <w:lang w:eastAsia="zh-CN"/>
        </w:rPr>
        <w:t xml:space="preserve">, </w:t>
      </w:r>
      <w:r w:rsidRPr="00BF253A">
        <w:rPr>
          <w:rFonts w:ascii="Calibri" w:eastAsia="Times New Roman" w:hAnsi="Calibri" w:cs="Times New Roman"/>
          <w:color w:val="000000"/>
          <w:lang w:eastAsia="zh-CN"/>
        </w:rPr>
        <w:t>abstracts</w:t>
      </w:r>
      <w:r w:rsidR="003073D0">
        <w:rPr>
          <w:rFonts w:ascii="Calibri" w:eastAsia="Times New Roman" w:hAnsi="Calibri" w:cs="Times New Roman"/>
          <w:color w:val="000000"/>
          <w:lang w:eastAsia="zh-CN"/>
        </w:rPr>
        <w:t>, and full-text articles</w:t>
      </w:r>
      <w:r w:rsidRPr="00BF253A">
        <w:rPr>
          <w:rFonts w:ascii="Calibri" w:eastAsia="Times New Roman" w:hAnsi="Calibri" w:cs="Times New Roman"/>
          <w:color w:val="000000"/>
          <w:lang w:eastAsia="zh-CN"/>
        </w:rPr>
        <w:t xml:space="preserve"> were screened independently by two reviewers (AR, EK) </w:t>
      </w:r>
      <w:r w:rsidR="003073D0">
        <w:rPr>
          <w:rFonts w:ascii="Calibri" w:eastAsia="Times New Roman" w:hAnsi="Calibri" w:cs="Times New Roman"/>
          <w:color w:val="000000"/>
          <w:lang w:eastAsia="zh-CN"/>
        </w:rPr>
        <w:t xml:space="preserve">according to </w:t>
      </w:r>
      <w:r w:rsidRPr="00BF253A">
        <w:rPr>
          <w:rFonts w:ascii="Calibri" w:eastAsia="Times New Roman" w:hAnsi="Calibri" w:cs="Times New Roman"/>
          <w:color w:val="000000"/>
          <w:lang w:eastAsia="zh-CN"/>
        </w:rPr>
        <w:t>the predefined selection criteria</w:t>
      </w:r>
      <w:bookmarkEnd w:id="5"/>
      <w:r w:rsidR="003073D0">
        <w:rPr>
          <w:rFonts w:ascii="Calibri" w:eastAsia="Times New Roman" w:hAnsi="Calibri" w:cs="Times New Roman"/>
          <w:color w:val="000000"/>
          <w:lang w:eastAsia="zh-CN"/>
        </w:rPr>
        <w:t>.</w:t>
      </w:r>
      <w:r w:rsidR="00B42E69">
        <w:rPr>
          <w:rFonts w:ascii="Calibri" w:eastAsia="Times New Roman" w:hAnsi="Calibri" w:cs="Times New Roman"/>
          <w:color w:val="000000"/>
          <w:lang w:eastAsia="zh-CN"/>
        </w:rPr>
        <w:t xml:space="preserve"> </w:t>
      </w:r>
      <w:r w:rsidR="003A7C3F" w:rsidRPr="003A7C3F">
        <w:t xml:space="preserve">Data </w:t>
      </w:r>
      <w:r w:rsidR="003A7C3F" w:rsidRPr="00B42E69">
        <w:t>extraction</w:t>
      </w:r>
      <w:r w:rsidR="003A7C3F" w:rsidRPr="003A7C3F">
        <w:t xml:space="preserve"> </w:t>
      </w:r>
      <w:r w:rsidR="003073D0">
        <w:t>from</w:t>
      </w:r>
      <w:r w:rsidR="0045131C">
        <w:t xml:space="preserve"> included articles </w:t>
      </w:r>
      <w:r w:rsidR="003A7C3F" w:rsidRPr="003A7C3F">
        <w:t xml:space="preserve">was performed </w:t>
      </w:r>
      <w:r w:rsidR="00E507D3">
        <w:t>into</w:t>
      </w:r>
      <w:r w:rsidR="003A7C3F" w:rsidRPr="003A7C3F">
        <w:t xml:space="preserve"> a pilot-tested form based on the COSMIN guideline</w:t>
      </w:r>
      <w:r w:rsidR="00B76C6C">
        <w:t>s</w:t>
      </w:r>
      <w:r w:rsidR="003A7C3F" w:rsidRPr="003A7C3F">
        <w:fldChar w:fldCharType="begin">
          <w:fldData xml:space="preserve">PEVuZE5vdGU+PENpdGU+PEF1dGhvcj5Nb2traW5rPC9BdXRob3I+PFllYXI+MjAxODwvWWVhcj48
UmVjTnVtPjM4PC9SZWNOdW0+PERpc3BsYXlUZXh0PjxzdHlsZSBmYWNlPSJzdXBlcnNjcmlwdCI+
MjYsMjc8L3N0eWxlPjwvRGlzcGxheVRleHQ+PHJlY29yZD48cmVjLW51bWJlcj4zODwvcmVjLW51
bWJlcj48Zm9yZWlnbi1rZXlzPjxrZXkgYXBwPSJFTiIgZGItaWQ9InhzZTlzczl0OGE5OWR1ZXJ2
eGh4ZXdmNTBlc3MyZWFlenp3diIgdGltZXN0YW1wPSIxNjMxMjc5ODE3Ij4zODwva2V5PjwvZm9y
ZWlnbi1rZXlzPjxyZWYtdHlwZSBuYW1lPSJKb3VybmFsIEFydGljbGUiPjE3PC9yZWYtdHlwZT48
Y29udHJpYnV0b3JzPjxhdXRob3JzPjxhdXRob3I+TW9ra2luaywgTCBCPC9hdXRob3I+PGF1dGhv
cj5kZSBWZXQsIEggQyBXPC9hdXRob3I+PGF1dGhvcj5Qcmluc2VuLCBDIEEgQzwvYXV0aG9yPjxh
dXRob3I+UGF0cmljaywgRC4gTC48L2F1dGhvcj48YXV0aG9yPkFsb25zbywgSi48L2F1dGhvcj48
YXV0aG9yPkJvdXRlciwgTC4gTS48L2F1dGhvcj48YXV0aG9yPlRlcndlZSwgQy4gQi48L2F1dGhv
cj48L2F1dGhvcnM+PC9jb250cmlidXRvcnM+PGF1dGgtYWRkcmVzcz5EZXBhcnRtZW50IG9mIEVw
aWRlbWlvbG9neSBhbmQgQmlvc3RhdGlzdGljcyBhbmQgQW1zdGVyZGFtIFB1YmxpYyBIZWFsdGgg
UmVzZWFyY2ggSW5zdGl0dXRlLCBWVSBVbml2ZXJzaXR5IE1lZGljYWwgQ2VudGVyLCBQLk8uIEJv
eCA3MDU3LCAxMDA3LCBBbXN0ZXJkYW0sIFRoZSBOZXRoZXJsYW5kcy4gdy5tb2traW5rQHZ1bWMu
bmwuJiN4RDtEZXBhcnRtZW50IG9mIEVwaWRlbWlvbG9neSBhbmQgQmlvc3RhdGlzdGljcyBhbmQg
QW1zdGVyZGFtIFB1YmxpYyBIZWFsdGggUmVzZWFyY2ggSW5zdGl0dXRlLCBWVSBVbml2ZXJzaXR5
IE1lZGljYWwgQ2VudGVyLCBQLk8uIEJveCA3MDU3LCAxMDA3LCBBbXN0ZXJkYW0sIFRoZSBOZXRo
ZXJsYW5kcy4mI3hEO0RlcGFydG1lbnQgb2YgSGVhbHRoIFNlcnZpY2VzLCBVbml2ZXJzaXR5IG9m
IFdhc2hpbmd0b24sIFNlYXR0bGUsIFdBLCBVU0EuJiN4RDtIZWFsdGggU2VydmljZXMgUmVzZWFy
Y2ggVW5pdCwgSW5zdGl0dXQgTXVuaWNpcGFsIGQmYXBvcztJbnZlc3RpZ2FjaW8gTWVkaWNhIChJ
TUlNLUhvc3BpdGFsIGRlbCBNYXIpLCBCYXJjZWxvbmEsIFNwYWluLiYjeEQ7RGVwYXJ0bWVudCBv
ZiBQaGlsb3NvcGh5LCBGYWN1bHR5IG9mIEh1bWFuaXRpZXMsIFZyaWplIFVuaXZlcnNpdGVpdCwg
QW1zdGVyZGFtLCBUaGUgTmV0aGVybGFuZHMuPC9hdXRoLWFkZHJlc3M+PHRpdGxlcz48dGl0bGU+
Q09TTUlOIFJpc2sgb2YgQmlhcyBjaGVja2xpc3QgZm9yIHN5c3RlbWF0aWMgcmV2aWV3cyBvZiBQ
YXRpZW50LVJlcG9ydGVkIE91dGNvbWUgTWVhc3VyZXM8L3RpdGxlPjxzZWNvbmRhcnktdGl0bGU+
UXVhbCBMaWZlIFJlczwvc2Vjb25kYXJ5LXRpdGxlPjwvdGl0bGVzPjxwZXJpb2RpY2FsPjxmdWxs
LXRpdGxlPlF1YWwgTGlmZSBSZXM8L2Z1bGwtdGl0bGU+PC9wZXJpb2RpY2FsPjxwYWdlcz4xMTcx
LTExNzk8L3BhZ2VzPjx2b2x1bWU+Mjc8L3ZvbHVtZT48bnVtYmVyPjU8L251bWJlcj48ZWRpdGlv
bj4yMDE3LzEyLzIxPC9lZGl0aW9uPjxrZXl3b3Jkcz48a2V5d29yZD5CaWFzPC9rZXl3b3JkPjxr
ZXl3b3JkPkNoZWNrbGlzdC8qbWV0aG9kczwva2V5d29yZD48a2V5d29yZD5Db25zZW5zdXM8L2tl
eXdvcmQ+PGtleXdvcmQ+RGF0YWJhc2VzLCBGYWN0dWFsPC9rZXl3b3JkPjxrZXl3b3JkPipIZWFs
dGggU3RhdHVzPC9rZXl3b3JkPjxrZXl3b3JkPkh1bWFuczwva2V5d29yZD48a2V5d29yZD4qUGF0
aWVudCBSZXBvcnRlZCBPdXRjb21lIE1lYXN1cmVzPC9rZXl3b3JkPjxrZXl3b3JkPlF1YWxpdHkg
b2YgTGlmZS8qcHN5Y2hvbG9neTwva2V5d29yZD48a2V5d29yZD4qTWVhc3VyZW1lbnQgcHJvcGVy
dGllczwva2V5d29yZD48a2V5d29yZD4qT3V0Y29tZSBtZWFzdXJlbWVudCBpbnN0cnVtZW50czwv
a2V5d29yZD48a2V5d29yZD4qUXVhbGl0eSBhc3Nlc3NtZW50PC9rZXl3b3JkPjxrZXl3b3JkPipS
aXNrIG9mIGJpYXM8L2tleXdvcmQ+PGtleXdvcmQ+KlN5c3RlbWF0aWMgcmV2aWV3PC9rZXl3b3Jk
PjxrZXl3b3JkPmRldmVsb3BlcnMgb2YgdGhlIG9yaWdpbmFsIENPU01JTiBjaGVja2xpc3QuIEVU
SElDQUwgQVBQUk9WQUw6IFRoaXMgYXJ0aWNsZSBkb2VzIG5vdDwva2V5d29yZD48a2V5d29yZD5j
b250YWluIGFueSBzdHVkaWVzIHdpdGggaHVtYW4gcGFydGljaXBhbnRzIHBlcmZvcm1lZCBieSBh
bnkgb2YgdGhlIGF1dGhvcnMuPC9rZXl3b3JkPjwva2V5d29yZHM+PGRhdGVzPjx5ZWFyPjIwMTg8
L3llYXI+PHB1Yi1kYXRlcz48ZGF0ZT5NYXk8L2RhdGU+PC9wdWItZGF0ZXM+PC9kYXRlcz48aXNi
bj4wOTYyLTkzNDMgKFByaW50KSYjeEQ7MDk2Mi05MzQzPC9pc2JuPjxhY2Nlc3Npb24tbnVtPjI5
MjYwNDQ1PC9hY2Nlc3Npb24tbnVtPjx1cmxzPjwvdXJscz48Y3VzdG9tMj5QTUM1ODkxNTUyPC9j
dXN0b20yPjxlbGVjdHJvbmljLXJlc291cmNlLW51bT4xMC4xMDA3L3MxMTEzNi0wMTctMTc2NS00
PC9lbGVjdHJvbmljLXJlc291cmNlLW51bT48cmVtb3RlLWRhdGFiYXNlLXByb3ZpZGVyPk5MTTwv
cmVtb3RlLWRhdGFiYXNlLXByb3ZpZGVyPjxsYW5ndWFnZT5lbmc8L2xhbmd1YWdlPjwvcmVjb3Jk
PjwvQ2l0ZT48Q2l0ZT48QXV0aG9yPlByaW5zZW48L0F1dGhvcj48WWVhcj4yMDE4PC9ZZWFyPjxS
ZWNOdW0+Mzc8L1JlY051bT48cmVjb3JkPjxyZWMtbnVtYmVyPjM3PC9yZWMtbnVtYmVyPjxmb3Jl
aWduLWtleXM+PGtleSBhcHA9IkVOIiBkYi1pZD0ieHNlOXNzOXQ4YTk5ZHVlcnZ4aHhld2Y1MGVz
czJlYWV6end2IiB0aW1lc3RhbXA9IjE2MzEyNzk3NjEiPjM3PC9rZXk+PC9mb3JlaWduLWtleXM+
PHJlZi10eXBlIG5hbWU9IkpvdXJuYWwgQXJ0aWNsZSI+MTc8L3JlZi10eXBlPjxjb250cmlidXRv
cnM+PGF1dGhvcnM+PGF1dGhvcj5Qcmluc2VuLCBDLiBBLiBDLjwvYXV0aG9yPjxhdXRob3I+TW9r
a2luaywgTC4gQi48L2F1dGhvcj48YXV0aG9yPkJvdXRlciwgTC4gTS48L2F1dGhvcj48YXV0aG9y
PkFsb25zbywgSi48L2F1dGhvcj48YXV0aG9yPlBhdHJpY2ssIEQuIEwuPC9hdXRob3I+PGF1dGhv
cj5kZSBWZXQsIEguIEMuIFcuPC9hdXRob3I+PGF1dGhvcj5UZXJ3ZWUsIEMuIEIuPC9hdXRob3I+
PC9hdXRob3JzPjwvY29udHJpYnV0b3JzPjxhdXRoLWFkZHJlc3M+RGVwYXJ0bWVudCBvZiBFcGlk
ZW1pb2xvZ3kgYW5kIEJpb3N0YXRpc3RpY3MsIEFtc3RlcmRhbSBQdWJsaWMgSGVhbHRoIFJlc2Vh
cmNoIEluc3RpdHV0ZSwgVlUgVW5pdmVyc2l0eSBNZWRpY2FsIENlbnRlciwgRGUgQm9lbGVsYWFu
IDEwODlhLCAxMDgxIEhWLCBBbXN0ZXJkYW0sIFRoZSBOZXRoZXJsYW5kcy4gYy5wcmluc2VuQHZ1
bWMubmwuJiN4RDtEZXBhcnRtZW50IG9mIEVwaWRlbWlvbG9neSBhbmQgQmlvc3RhdGlzdGljcywg
QW1zdGVyZGFtIFB1YmxpYyBIZWFsdGggUmVzZWFyY2ggSW5zdGl0dXRlLCBWVSBVbml2ZXJzaXR5
IE1lZGljYWwgQ2VudGVyLCBQLk8uIEJveCA3MDU3LCAxMDA3IE1CLCBBbXN0ZXJkYW0sIFRoZSBO
ZXRoZXJsYW5kcy4gYy5wcmluc2VuQHZ1bWMubmwuJiN4RDtEZXBhcnRtZW50IG9mIEVwaWRlbWlv
bG9neSBhbmQgQmlvc3RhdGlzdGljcywgQW1zdGVyZGFtIFB1YmxpYyBIZWFsdGggUmVzZWFyY2gg
SW5zdGl0dXRlLCBWVSBVbml2ZXJzaXR5IE1lZGljYWwgQ2VudGVyLCBEZSBCb2VsZWxhYW4gMTA4
OWEsIDEwODEgSFYsIEFtc3RlcmRhbSwgVGhlIE5ldGhlcmxhbmRzLiYjeEQ7SGVhbHRoIFNlcnZp
Y2VzIFJlc2VhcmNoIFVuaXQsIElNSU0tSG9zcGl0YWwgZGVsIE1hciBNZWRpY2FsIFJlc2VhcmNo
IEluc3RpdHV0ZTsgQ0lCRVIgRXBpZGVtaW9sb2fDrWEgeSBTYWx1ZCBQw7pibGljYSAoQ0lCRVJF
U1ApLCBCYXJjZWxvbmEsIFNwYWluLiYjeEQ7RGVwYXJ0bWVudCBvZiBIZWFsdGggU2VydmljZXMs
IFVuaXZlcnNpdHkgb2YgV2FzaGluZ3RvbiwgU2VhdHRsZSwgV0EsIFVTQS48L2F1dGgtYWRkcmVz
cz48dGl0bGVzPjx0aXRsZT5DT1NNSU4gZ3VpZGVsaW5lIGZvciBzeXN0ZW1hdGljIHJldmlld3Mg
b2YgcGF0aWVudC1yZXBvcnRlZCBvdXRjb21lIG1lYXN1cmVzPC90aXRsZT48c2Vjb25kYXJ5LXRp
dGxlPlF1YWwgTGlmZSBSZXM8L3NlY29uZGFyeS10aXRsZT48L3RpdGxlcz48cGVyaW9kaWNhbD48
ZnVsbC10aXRsZT5RdWFsIExpZmUgUmVzPC9mdWxsLXRpdGxlPjwvcGVyaW9kaWNhbD48cGFnZXM+
MTE0Ny0xMTU3PC9wYWdlcz48dm9sdW1lPjI3PC92b2x1bWU+PG51bWJlcj41PC9udW1iZXI+PGVk
aXRpb24+MjAxOC8wMi8xMzwvZWRpdGlvbj48a2V5d29yZHM+PGtleXdvcmQ+Kkd1aWRlbGluZXMg
YXMgVG9waWM8L2tleXdvcmQ+PGtleXdvcmQ+SHVtYW5zPC9rZXl3b3JkPjxrZXl3b3JkPipQYXRp
ZW50IFJlcG9ydGVkIE91dGNvbWUgTWVhc3VyZXM8L2tleXdvcmQ+PGtleXdvcmQ+UXVhbGl0eSBv
ZiBMaWZlLypwc3ljaG9sb2d5PC9rZXl3b3JkPjxrZXl3b3JkPlN1cnZleXMgYW5kIFF1ZXN0aW9u
bmFpcmVzPC9rZXl3b3JkPjxrZXl3b3JkPipjb3NtaW48L2tleXdvcmQ+PGtleXdvcmQ+Kk1lYXN1
cmVtZW50IHByb3BlcnRpZXM8L2tleXdvcmQ+PGtleXdvcmQ+Kk1ldGhvZG9sb2d5PC9rZXl3b3Jk
PjxrZXl3b3JkPipPdXRjb21lIG1lYXN1cmVtZW50IGluc3RydW1lbnQ8L2tleXdvcmQ+PGtleXdv
cmQ+Kk91dGNvbWUgbWVhc3VyZXM8L2tleXdvcmQ+PGtleXdvcmQ+KnByb208L2tleXdvcmQ+PGtl
eXdvcmQ+KlN5c3RlbWF0aWMgcmV2aWV3PC9rZXl3b3JkPjxrZXl3b3JkPm9mIHRoZSBhdXRob3Jz
Ljwva2V5d29yZD48L2tleXdvcmRzPjxkYXRlcz48eWVhcj4yMDE4PC95ZWFyPjxwdWItZGF0ZXM+
PGRhdGU+TWF5PC9kYXRlPjwvcHViLWRhdGVzPjwvZGF0ZXM+PGlzYm4+MDk2Mi05MzQzIChQcmlu
dCkmI3hEOzA5NjItOTM0MzwvaXNibj48YWNjZXNzaW9uLW51bT4yOTQzNTgwMTwvYWNjZXNzaW9u
LW51bT48dXJscz48L3VybHM+PGN1c3RvbTI+UE1DNTg5MTU2ODwvY3VzdG9tMj48ZWxlY3Ryb25p
Yy1yZXNvdXJjZS1udW0+MTAuMTAwNy9zMTExMzYtMDE4LTE3OTgtMzwvZWxlY3Ryb25pYy1yZXNv
dXJjZS1udW0+PHJlbW90ZS1kYXRhYmFzZS1wcm92aWRlcj5OTE08L3JlbW90ZS1kYXRhYmFzZS1w
cm92aWRlcj48bGFuZ3VhZ2U+ZW5nPC9sYW5ndWFnZT48L3JlY29yZD48L0NpdGU+PC9FbmROb3Rl
PgB=
</w:fldData>
        </w:fldChar>
      </w:r>
      <w:r w:rsidR="000252C6">
        <w:instrText xml:space="preserve"> ADDIN EN.CITE </w:instrText>
      </w:r>
      <w:r w:rsidR="000252C6">
        <w:fldChar w:fldCharType="begin">
          <w:fldData xml:space="preserve">PEVuZE5vdGU+PENpdGU+PEF1dGhvcj5Nb2traW5rPC9BdXRob3I+PFllYXI+MjAxODwvWWVhcj48
UmVjTnVtPjM4PC9SZWNOdW0+PERpc3BsYXlUZXh0PjxzdHlsZSBmYWNlPSJzdXBlcnNjcmlwdCI+
MjYsMjc8L3N0eWxlPjwvRGlzcGxheVRleHQ+PHJlY29yZD48cmVjLW51bWJlcj4zODwvcmVjLW51
bWJlcj48Zm9yZWlnbi1rZXlzPjxrZXkgYXBwPSJFTiIgZGItaWQ9InhzZTlzczl0OGE5OWR1ZXJ2
eGh4ZXdmNTBlc3MyZWFlenp3diIgdGltZXN0YW1wPSIxNjMxMjc5ODE3Ij4zODwva2V5PjwvZm9y
ZWlnbi1rZXlzPjxyZWYtdHlwZSBuYW1lPSJKb3VybmFsIEFydGljbGUiPjE3PC9yZWYtdHlwZT48
Y29udHJpYnV0b3JzPjxhdXRob3JzPjxhdXRob3I+TW9ra2luaywgTCBCPC9hdXRob3I+PGF1dGhv
cj5kZSBWZXQsIEggQyBXPC9hdXRob3I+PGF1dGhvcj5Qcmluc2VuLCBDIEEgQzwvYXV0aG9yPjxh
dXRob3I+UGF0cmljaywgRC4gTC48L2F1dGhvcj48YXV0aG9yPkFsb25zbywgSi48L2F1dGhvcj48
YXV0aG9yPkJvdXRlciwgTC4gTS48L2F1dGhvcj48YXV0aG9yPlRlcndlZSwgQy4gQi48L2F1dGhv
cj48L2F1dGhvcnM+PC9jb250cmlidXRvcnM+PGF1dGgtYWRkcmVzcz5EZXBhcnRtZW50IG9mIEVw
aWRlbWlvbG9neSBhbmQgQmlvc3RhdGlzdGljcyBhbmQgQW1zdGVyZGFtIFB1YmxpYyBIZWFsdGgg
UmVzZWFyY2ggSW5zdGl0dXRlLCBWVSBVbml2ZXJzaXR5IE1lZGljYWwgQ2VudGVyLCBQLk8uIEJv
eCA3MDU3LCAxMDA3LCBBbXN0ZXJkYW0sIFRoZSBOZXRoZXJsYW5kcy4gdy5tb2traW5rQHZ1bWMu
bmwuJiN4RDtEZXBhcnRtZW50IG9mIEVwaWRlbWlvbG9neSBhbmQgQmlvc3RhdGlzdGljcyBhbmQg
QW1zdGVyZGFtIFB1YmxpYyBIZWFsdGggUmVzZWFyY2ggSW5zdGl0dXRlLCBWVSBVbml2ZXJzaXR5
IE1lZGljYWwgQ2VudGVyLCBQLk8uIEJveCA3MDU3LCAxMDA3LCBBbXN0ZXJkYW0sIFRoZSBOZXRo
ZXJsYW5kcy4mI3hEO0RlcGFydG1lbnQgb2YgSGVhbHRoIFNlcnZpY2VzLCBVbml2ZXJzaXR5IG9m
IFdhc2hpbmd0b24sIFNlYXR0bGUsIFdBLCBVU0EuJiN4RDtIZWFsdGggU2VydmljZXMgUmVzZWFy
Y2ggVW5pdCwgSW5zdGl0dXQgTXVuaWNpcGFsIGQmYXBvcztJbnZlc3RpZ2FjaW8gTWVkaWNhIChJ
TUlNLUhvc3BpdGFsIGRlbCBNYXIpLCBCYXJjZWxvbmEsIFNwYWluLiYjeEQ7RGVwYXJ0bWVudCBv
ZiBQaGlsb3NvcGh5LCBGYWN1bHR5IG9mIEh1bWFuaXRpZXMsIFZyaWplIFVuaXZlcnNpdGVpdCwg
QW1zdGVyZGFtLCBUaGUgTmV0aGVybGFuZHMuPC9hdXRoLWFkZHJlc3M+PHRpdGxlcz48dGl0bGU+
Q09TTUlOIFJpc2sgb2YgQmlhcyBjaGVja2xpc3QgZm9yIHN5c3RlbWF0aWMgcmV2aWV3cyBvZiBQ
YXRpZW50LVJlcG9ydGVkIE91dGNvbWUgTWVhc3VyZXM8L3RpdGxlPjxzZWNvbmRhcnktdGl0bGU+
UXVhbCBMaWZlIFJlczwvc2Vjb25kYXJ5LXRpdGxlPjwvdGl0bGVzPjxwZXJpb2RpY2FsPjxmdWxs
LXRpdGxlPlF1YWwgTGlmZSBSZXM8L2Z1bGwtdGl0bGU+PC9wZXJpb2RpY2FsPjxwYWdlcz4xMTcx
LTExNzk8L3BhZ2VzPjx2b2x1bWU+Mjc8L3ZvbHVtZT48bnVtYmVyPjU8L251bWJlcj48ZWRpdGlv
bj4yMDE3LzEyLzIxPC9lZGl0aW9uPjxrZXl3b3Jkcz48a2V5d29yZD5CaWFzPC9rZXl3b3JkPjxr
ZXl3b3JkPkNoZWNrbGlzdC8qbWV0aG9kczwva2V5d29yZD48a2V5d29yZD5Db25zZW5zdXM8L2tl
eXdvcmQ+PGtleXdvcmQ+RGF0YWJhc2VzLCBGYWN0dWFsPC9rZXl3b3JkPjxrZXl3b3JkPipIZWFs
dGggU3RhdHVzPC9rZXl3b3JkPjxrZXl3b3JkPkh1bWFuczwva2V5d29yZD48a2V5d29yZD4qUGF0
aWVudCBSZXBvcnRlZCBPdXRjb21lIE1lYXN1cmVzPC9rZXl3b3JkPjxrZXl3b3JkPlF1YWxpdHkg
b2YgTGlmZS8qcHN5Y2hvbG9neTwva2V5d29yZD48a2V5d29yZD4qTWVhc3VyZW1lbnQgcHJvcGVy
dGllczwva2V5d29yZD48a2V5d29yZD4qT3V0Y29tZSBtZWFzdXJlbWVudCBpbnN0cnVtZW50czwv
a2V5d29yZD48a2V5d29yZD4qUXVhbGl0eSBhc3Nlc3NtZW50PC9rZXl3b3JkPjxrZXl3b3JkPipS
aXNrIG9mIGJpYXM8L2tleXdvcmQ+PGtleXdvcmQ+KlN5c3RlbWF0aWMgcmV2aWV3PC9rZXl3b3Jk
PjxrZXl3b3JkPmRldmVsb3BlcnMgb2YgdGhlIG9yaWdpbmFsIENPU01JTiBjaGVja2xpc3QuIEVU
SElDQUwgQVBQUk9WQUw6IFRoaXMgYXJ0aWNsZSBkb2VzIG5vdDwva2V5d29yZD48a2V5d29yZD5j
b250YWluIGFueSBzdHVkaWVzIHdpdGggaHVtYW4gcGFydGljaXBhbnRzIHBlcmZvcm1lZCBieSBh
bnkgb2YgdGhlIGF1dGhvcnMuPC9rZXl3b3JkPjwva2V5d29yZHM+PGRhdGVzPjx5ZWFyPjIwMTg8
L3llYXI+PHB1Yi1kYXRlcz48ZGF0ZT5NYXk8L2RhdGU+PC9wdWItZGF0ZXM+PC9kYXRlcz48aXNi
bj4wOTYyLTkzNDMgKFByaW50KSYjeEQ7MDk2Mi05MzQzPC9pc2JuPjxhY2Nlc3Npb24tbnVtPjI5
MjYwNDQ1PC9hY2Nlc3Npb24tbnVtPjx1cmxzPjwvdXJscz48Y3VzdG9tMj5QTUM1ODkxNTUyPC9j
dXN0b20yPjxlbGVjdHJvbmljLXJlc291cmNlLW51bT4xMC4xMDA3L3MxMTEzNi0wMTctMTc2NS00
PC9lbGVjdHJvbmljLXJlc291cmNlLW51bT48cmVtb3RlLWRhdGFiYXNlLXByb3ZpZGVyPk5MTTwv
cmVtb3RlLWRhdGFiYXNlLXByb3ZpZGVyPjxsYW5ndWFnZT5lbmc8L2xhbmd1YWdlPjwvcmVjb3Jk
PjwvQ2l0ZT48Q2l0ZT48QXV0aG9yPlByaW5zZW48L0F1dGhvcj48WWVhcj4yMDE4PC9ZZWFyPjxS
ZWNOdW0+Mzc8L1JlY051bT48cmVjb3JkPjxyZWMtbnVtYmVyPjM3PC9yZWMtbnVtYmVyPjxmb3Jl
aWduLWtleXM+PGtleSBhcHA9IkVOIiBkYi1pZD0ieHNlOXNzOXQ4YTk5ZHVlcnZ4aHhld2Y1MGVz
czJlYWV6end2IiB0aW1lc3RhbXA9IjE2MzEyNzk3NjEiPjM3PC9rZXk+PC9mb3JlaWduLWtleXM+
PHJlZi10eXBlIG5hbWU9IkpvdXJuYWwgQXJ0aWNsZSI+MTc8L3JlZi10eXBlPjxjb250cmlidXRv
cnM+PGF1dGhvcnM+PGF1dGhvcj5Qcmluc2VuLCBDLiBBLiBDLjwvYXV0aG9yPjxhdXRob3I+TW9r
a2luaywgTC4gQi48L2F1dGhvcj48YXV0aG9yPkJvdXRlciwgTC4gTS48L2F1dGhvcj48YXV0aG9y
PkFsb25zbywgSi48L2F1dGhvcj48YXV0aG9yPlBhdHJpY2ssIEQuIEwuPC9hdXRob3I+PGF1dGhv
cj5kZSBWZXQsIEguIEMuIFcuPC9hdXRob3I+PGF1dGhvcj5UZXJ3ZWUsIEMuIEIuPC9hdXRob3I+
PC9hdXRob3JzPjwvY29udHJpYnV0b3JzPjxhdXRoLWFkZHJlc3M+RGVwYXJ0bWVudCBvZiBFcGlk
ZW1pb2xvZ3kgYW5kIEJpb3N0YXRpc3RpY3MsIEFtc3RlcmRhbSBQdWJsaWMgSGVhbHRoIFJlc2Vh
cmNoIEluc3RpdHV0ZSwgVlUgVW5pdmVyc2l0eSBNZWRpY2FsIENlbnRlciwgRGUgQm9lbGVsYWFu
IDEwODlhLCAxMDgxIEhWLCBBbXN0ZXJkYW0sIFRoZSBOZXRoZXJsYW5kcy4gYy5wcmluc2VuQHZ1
bWMubmwuJiN4RDtEZXBhcnRtZW50IG9mIEVwaWRlbWlvbG9neSBhbmQgQmlvc3RhdGlzdGljcywg
QW1zdGVyZGFtIFB1YmxpYyBIZWFsdGggUmVzZWFyY2ggSW5zdGl0dXRlLCBWVSBVbml2ZXJzaXR5
IE1lZGljYWwgQ2VudGVyLCBQLk8uIEJveCA3MDU3LCAxMDA3IE1CLCBBbXN0ZXJkYW0sIFRoZSBO
ZXRoZXJsYW5kcy4gYy5wcmluc2VuQHZ1bWMubmwuJiN4RDtEZXBhcnRtZW50IG9mIEVwaWRlbWlv
bG9neSBhbmQgQmlvc3RhdGlzdGljcywgQW1zdGVyZGFtIFB1YmxpYyBIZWFsdGggUmVzZWFyY2gg
SW5zdGl0dXRlLCBWVSBVbml2ZXJzaXR5IE1lZGljYWwgQ2VudGVyLCBEZSBCb2VsZWxhYW4gMTA4
OWEsIDEwODEgSFYsIEFtc3RlcmRhbSwgVGhlIE5ldGhlcmxhbmRzLiYjeEQ7SGVhbHRoIFNlcnZp
Y2VzIFJlc2VhcmNoIFVuaXQsIElNSU0tSG9zcGl0YWwgZGVsIE1hciBNZWRpY2FsIFJlc2VhcmNo
IEluc3RpdHV0ZTsgQ0lCRVIgRXBpZGVtaW9sb2fDrWEgeSBTYWx1ZCBQw7pibGljYSAoQ0lCRVJF
U1ApLCBCYXJjZWxvbmEsIFNwYWluLiYjeEQ7RGVwYXJ0bWVudCBvZiBIZWFsdGggU2VydmljZXMs
IFVuaXZlcnNpdHkgb2YgV2FzaGluZ3RvbiwgU2VhdHRsZSwgV0EsIFVTQS48L2F1dGgtYWRkcmVz
cz48dGl0bGVzPjx0aXRsZT5DT1NNSU4gZ3VpZGVsaW5lIGZvciBzeXN0ZW1hdGljIHJldmlld3Mg
b2YgcGF0aWVudC1yZXBvcnRlZCBvdXRjb21lIG1lYXN1cmVzPC90aXRsZT48c2Vjb25kYXJ5LXRp
dGxlPlF1YWwgTGlmZSBSZXM8L3NlY29uZGFyeS10aXRsZT48L3RpdGxlcz48cGVyaW9kaWNhbD48
ZnVsbC10aXRsZT5RdWFsIExpZmUgUmVzPC9mdWxsLXRpdGxlPjwvcGVyaW9kaWNhbD48cGFnZXM+
MTE0Ny0xMTU3PC9wYWdlcz48dm9sdW1lPjI3PC92b2x1bWU+PG51bWJlcj41PC9udW1iZXI+PGVk
aXRpb24+MjAxOC8wMi8xMzwvZWRpdGlvbj48a2V5d29yZHM+PGtleXdvcmQ+Kkd1aWRlbGluZXMg
YXMgVG9waWM8L2tleXdvcmQ+PGtleXdvcmQ+SHVtYW5zPC9rZXl3b3JkPjxrZXl3b3JkPipQYXRp
ZW50IFJlcG9ydGVkIE91dGNvbWUgTWVhc3VyZXM8L2tleXdvcmQ+PGtleXdvcmQ+UXVhbGl0eSBv
ZiBMaWZlLypwc3ljaG9sb2d5PC9rZXl3b3JkPjxrZXl3b3JkPlN1cnZleXMgYW5kIFF1ZXN0aW9u
bmFpcmVzPC9rZXl3b3JkPjxrZXl3b3JkPipjb3NtaW48L2tleXdvcmQ+PGtleXdvcmQ+Kk1lYXN1
cmVtZW50IHByb3BlcnRpZXM8L2tleXdvcmQ+PGtleXdvcmQ+Kk1ldGhvZG9sb2d5PC9rZXl3b3Jk
PjxrZXl3b3JkPipPdXRjb21lIG1lYXN1cmVtZW50IGluc3RydW1lbnQ8L2tleXdvcmQ+PGtleXdv
cmQ+Kk91dGNvbWUgbWVhc3VyZXM8L2tleXdvcmQ+PGtleXdvcmQ+KnByb208L2tleXdvcmQ+PGtl
eXdvcmQ+KlN5c3RlbWF0aWMgcmV2aWV3PC9rZXl3b3JkPjxrZXl3b3JkPm9mIHRoZSBhdXRob3Jz
Ljwva2V5d29yZD48L2tleXdvcmRzPjxkYXRlcz48eWVhcj4yMDE4PC95ZWFyPjxwdWItZGF0ZXM+
PGRhdGU+TWF5PC9kYXRlPjwvcHViLWRhdGVzPjwvZGF0ZXM+PGlzYm4+MDk2Mi05MzQzIChQcmlu
dCkmI3hEOzA5NjItOTM0MzwvaXNibj48YWNjZXNzaW9uLW51bT4yOTQzNTgwMTwvYWNjZXNzaW9u
LW51bT48dXJscz48L3VybHM+PGN1c3RvbTI+UE1DNTg5MTU2ODwvY3VzdG9tMj48ZWxlY3Ryb25p
Yy1yZXNvdXJjZS1udW0+MTAuMTAwNy9zMTExMzYtMDE4LTE3OTgtMzwvZWxlY3Ryb25pYy1yZXNv
dXJjZS1udW0+PHJlbW90ZS1kYXRhYmFzZS1wcm92aWRlcj5OTE08L3JlbW90ZS1kYXRhYmFzZS1w
cm92aWRlcj48bGFuZ3VhZ2U+ZW5nPC9sYW5ndWFnZT48L3JlY29yZD48L0NpdGU+PC9FbmROb3Rl
PgB=
</w:fldData>
        </w:fldChar>
      </w:r>
      <w:r w:rsidR="000252C6">
        <w:instrText xml:space="preserve"> ADDIN EN.CITE.DATA </w:instrText>
      </w:r>
      <w:r w:rsidR="000252C6">
        <w:fldChar w:fldCharType="end"/>
      </w:r>
      <w:r w:rsidR="003A7C3F" w:rsidRPr="003A7C3F">
        <w:fldChar w:fldCharType="separate"/>
      </w:r>
      <w:r w:rsidR="002A7CE4" w:rsidRPr="002A7CE4">
        <w:rPr>
          <w:noProof/>
          <w:vertAlign w:val="superscript"/>
        </w:rPr>
        <w:t>26,27</w:t>
      </w:r>
      <w:r w:rsidR="003A7C3F" w:rsidRPr="003A7C3F">
        <w:fldChar w:fldCharType="end"/>
      </w:r>
      <w:r w:rsidR="003A7C3F" w:rsidRPr="003A7C3F">
        <w:t xml:space="preserve">  by  one reviewer (AR), and cross-checked by the second reviewer (EK). </w:t>
      </w:r>
      <w:r w:rsidR="00846000" w:rsidRPr="00BF253A">
        <w:rPr>
          <w:rFonts w:ascii="Calibri" w:eastAsia="Times New Roman" w:hAnsi="Calibri" w:cs="Times New Roman"/>
          <w:color w:val="000000"/>
          <w:lang w:eastAsia="zh-CN"/>
        </w:rPr>
        <w:t xml:space="preserve">Any disagreements were resolved through discussion, and, if necessary, </w:t>
      </w:r>
      <w:r w:rsidR="00D34DCF">
        <w:rPr>
          <w:rFonts w:ascii="Calibri" w:eastAsia="Times New Roman" w:hAnsi="Calibri" w:cs="Times New Roman"/>
          <w:color w:val="000000"/>
          <w:lang w:eastAsia="zh-CN"/>
        </w:rPr>
        <w:t>involvement of</w:t>
      </w:r>
      <w:r w:rsidR="009829BA">
        <w:rPr>
          <w:rFonts w:ascii="Calibri" w:eastAsia="Times New Roman" w:hAnsi="Calibri" w:cs="Times New Roman"/>
          <w:color w:val="000000"/>
          <w:lang w:eastAsia="zh-CN"/>
        </w:rPr>
        <w:t xml:space="preserve"> </w:t>
      </w:r>
      <w:r w:rsidR="00854AC0">
        <w:rPr>
          <w:rFonts w:ascii="Calibri" w:eastAsia="Times New Roman" w:hAnsi="Calibri" w:cs="Times New Roman"/>
          <w:color w:val="000000"/>
          <w:lang w:eastAsia="zh-CN"/>
        </w:rPr>
        <w:t xml:space="preserve">the </w:t>
      </w:r>
      <w:r w:rsidR="00846000" w:rsidRPr="00BF253A">
        <w:rPr>
          <w:rFonts w:ascii="Calibri" w:eastAsia="Times New Roman" w:hAnsi="Calibri" w:cs="Times New Roman"/>
          <w:color w:val="000000"/>
          <w:lang w:eastAsia="zh-CN"/>
        </w:rPr>
        <w:t>third reviewer (GR).</w:t>
      </w:r>
      <w:r w:rsidR="00846000">
        <w:rPr>
          <w:rFonts w:ascii="Calibri" w:eastAsia="Times New Roman" w:hAnsi="Calibri" w:cs="Times New Roman"/>
          <w:color w:val="000000"/>
          <w:lang w:eastAsia="zh-CN"/>
        </w:rPr>
        <w:t xml:space="preserve"> </w:t>
      </w:r>
    </w:p>
    <w:p w14:paraId="25E47546" w14:textId="213E32F2" w:rsidR="003A7C3F" w:rsidRPr="003A7C3F" w:rsidRDefault="003A7C3F" w:rsidP="00C6167E">
      <w:pPr>
        <w:pStyle w:val="Heading3"/>
        <w:ind w:right="-1"/>
      </w:pPr>
      <w:r w:rsidRPr="003A7C3F">
        <w:t xml:space="preserve">Quality </w:t>
      </w:r>
      <w:r w:rsidRPr="002A4A0C">
        <w:t>appraisal strategy</w:t>
      </w:r>
      <w:bookmarkEnd w:id="6"/>
    </w:p>
    <w:p w14:paraId="6A9CA7DE" w14:textId="3F77F11A" w:rsidR="00E330B2" w:rsidRPr="00512438" w:rsidRDefault="006418AC" w:rsidP="00C6167E">
      <w:pPr>
        <w:spacing w:line="360" w:lineRule="auto"/>
        <w:ind w:right="-1"/>
        <w:jc w:val="both"/>
        <w:rPr>
          <w:rFonts w:ascii="Cambria" w:hAnsi="Cambria"/>
          <w:color w:val="212121"/>
          <w:sz w:val="30"/>
          <w:szCs w:val="30"/>
          <w:shd w:val="clear" w:color="auto" w:fill="FFFFFF"/>
        </w:rPr>
      </w:pPr>
      <w:r>
        <w:t>T</w:t>
      </w:r>
      <w:r w:rsidR="003A7C3F" w:rsidRPr="003A7C3F">
        <w:t xml:space="preserve">he </w:t>
      </w:r>
      <w:r w:rsidR="00C954B9">
        <w:t>methodological quality and certainty of evidence</w:t>
      </w:r>
      <w:r w:rsidR="003A7C3F" w:rsidRPr="003A7C3F">
        <w:t xml:space="preserve"> </w:t>
      </w:r>
      <w:r>
        <w:t xml:space="preserve">was </w:t>
      </w:r>
      <w:r w:rsidR="009E6738">
        <w:t>evaluated</w:t>
      </w:r>
      <w:r w:rsidR="007354C8">
        <w:t xml:space="preserve"> </w:t>
      </w:r>
      <w:r w:rsidR="003A7C3F" w:rsidRPr="003A7C3F">
        <w:t>in a three-step process</w:t>
      </w:r>
      <w:r w:rsidR="00945ECC">
        <w:t xml:space="preserve"> by two independent reviewers </w:t>
      </w:r>
      <w:r w:rsidR="00945ECC" w:rsidRPr="003A7C3F">
        <w:t>(AR, EK)</w:t>
      </w:r>
      <w:r w:rsidR="003A7C3F" w:rsidRPr="003A7C3F">
        <w:t>. Any discrepancies were resolved through discussion</w:t>
      </w:r>
      <w:r w:rsidR="00854AC0">
        <w:t>,</w:t>
      </w:r>
      <w:r w:rsidR="003A7C3F" w:rsidRPr="003A7C3F">
        <w:t xml:space="preserve"> or </w:t>
      </w:r>
      <w:r w:rsidR="002E1C10">
        <w:t>arbitration by</w:t>
      </w:r>
      <w:r w:rsidR="003A7C3F" w:rsidRPr="003A7C3F">
        <w:t xml:space="preserve"> </w:t>
      </w:r>
      <w:r w:rsidR="002E1C10">
        <w:t xml:space="preserve">the </w:t>
      </w:r>
      <w:r w:rsidR="003A7C3F" w:rsidRPr="003A7C3F">
        <w:t xml:space="preserve">third reviewer (GR). </w:t>
      </w:r>
      <w:r w:rsidR="007354C8">
        <w:t xml:space="preserve">First, the </w:t>
      </w:r>
      <w:r w:rsidR="0006660A" w:rsidRPr="003A7C3F">
        <w:t xml:space="preserve">Risk of Bias </w:t>
      </w:r>
      <w:r w:rsidR="0006660A">
        <w:t>(</w:t>
      </w:r>
      <w:proofErr w:type="spellStart"/>
      <w:r w:rsidR="0006660A">
        <w:t>RoB</w:t>
      </w:r>
      <w:proofErr w:type="spellEnd"/>
      <w:r w:rsidR="0006660A">
        <w:t xml:space="preserve">) </w:t>
      </w:r>
      <w:r w:rsidR="007354C8">
        <w:t xml:space="preserve">of </w:t>
      </w:r>
      <w:r w:rsidR="009E6738">
        <w:t xml:space="preserve">developmental, content validation, and studies </w:t>
      </w:r>
      <w:r w:rsidR="00E91A1E">
        <w:t>reporting</w:t>
      </w:r>
      <w:r w:rsidR="009E6738">
        <w:t xml:space="preserve"> other measurement properties was assessed using the COSMIN </w:t>
      </w:r>
      <w:r w:rsidR="0006660A" w:rsidRPr="003A7C3F">
        <w:t>checklist for PROMs</w:t>
      </w:r>
      <w:r w:rsidR="0006660A" w:rsidRPr="003A7C3F">
        <w:fldChar w:fldCharType="begin">
          <w:fldData xml:space="preserve">PEVuZE5vdGU+PENpdGU+PEF1dGhvcj5UZXJ3ZWU8L0F1dGhvcj48WWVhcj4yMDE4PC9ZZWFyPjxS
ZWNOdW0+MzU8L1JlY051bT48RGlzcGxheVRleHQ+PHN0eWxlIGZhY2U9InN1cGVyc2NyaXB0Ij4y
NiwzMjwvc3R5bGU+PC9EaXNwbGF5VGV4dD48cmVjb3JkPjxyZWMtbnVtYmVyPjM1PC9yZWMtbnVt
YmVyPjxmb3JlaWduLWtleXM+PGtleSBhcHA9IkVOIiBkYi1pZD0ieHNlOXNzOXQ4YTk5ZHVlcnZ4
aHhld2Y1MGVzczJlYWV6end2IiB0aW1lc3RhbXA9IjE2MzEyNzkzNjQiPjM1PC9rZXk+PC9mb3Jl
aWduLWtleXM+PHJlZi10eXBlIG5hbWU9IkpvdXJuYWwgQXJ0aWNsZSI+MTc8L3JlZi10eXBlPjxj
b250cmlidXRvcnM+PGF1dGhvcnM+PGF1dGhvcj5UZXJ3ZWUsIEMgQjwvYXV0aG9yPjxhdXRob3I+
UHJpbnNlbiwgQyBBIEM8L2F1dGhvcj48YXV0aG9yPkNoaWFyb3R0bywgQTwvYXV0aG9yPjxhdXRo
b3I+V2VzdGVybWFuLCBNLiBKLjwvYXV0aG9yPjxhdXRob3I+UGF0cmljaywgRC4gTC48L2F1dGhv
cj48YXV0aG9yPkFsb25zbywgSi48L2F1dGhvcj48YXV0aG9yPkJvdXRlciwgTC4gTS48L2F1dGhv
cj48YXV0aG9yPmRlIFZldCwgSC4gQy4gVy48L2F1dGhvcj48YXV0aG9yPk1va2tpbmssIEwuIEIu
PC9hdXRob3I+PC9hdXRob3JzPjwvY29udHJpYnV0b3JzPjxhdXRoLWFkZHJlc3M+RGVwYXJ0bWVu
dCBvZiBFcGlkZW1pb2xvZ3kgYW5kIEJpb3N0YXRpc3RpY3MgYW5kIEFtc3RlcmRhbSBQdWJsaWMg
SGVhbHRoIFJlc2VhcmNoIEluc3RpdHV0ZSwgVlUgVW5pdmVyc2l0eSBNZWRpY2FsIENlbnRlciwg
UC5PLiBCb3ggNzA1NywgMTAwNyBNQiwgQW1zdGVyZGFtLCBUaGUgTmV0aGVybGFuZHMuIGNiLnRl
cndlZUB2dW1jLm5sLiYjeEQ7RGVwYXJ0bWVudCBvZiBFcGlkZW1pb2xvZ3kgYW5kIEJpb3N0YXRp
c3RpY3MgYW5kIEFtc3RlcmRhbSBQdWJsaWMgSGVhbHRoIFJlc2VhcmNoIEluc3RpdHV0ZSwgVlUg
VW5pdmVyc2l0eSBNZWRpY2FsIENlbnRlciwgUC5PLiBCb3ggNzA1NywgMTAwNyBNQiwgQW1zdGVy
ZGFtLCBUaGUgTmV0aGVybGFuZHMuJiN4RDtEZXBhcnRtZW50IG9mIEhlYWx0aCBTY2llbmNlcyBh
bmQgQW1zdGVyZGFtIFB1YmxpYyBIZWFsdGggUmVzZWFyY2ggSW5zdGl0dXRlLCBWVSBVbml2ZXJz
aXR5LCBBbXN0ZXJkYW0sIFRoZSBOZXRoZXJsYW5kcy4mI3hEO0RlcGFydG1lbnQgb2YgSGVhbHRo
IFNlcnZpY2VzLCBVbml2ZXJzaXR5IG9mIFdhc2hpbmd0b24sIFNlYXR0bGUsIFdBLCBVU0EuJiN4
RDtJTUlNIChIb3NwaXRhbCBkZWwgTWFyIE1lZGljYWwgUmVzZWFyY2ggSW5zdGl0dXRlKSwgRGVw
YXJ0bWVudCBvZiBFeHBlcmltZW50YWwgYW5kIEhlYWx0aCBTY2llbmNlcywgUG9tcGV1IEZhYnJh
IFVuaXZlcnNpdHkgKFVQRiksIEJhcmNlbG9uYSwgU3BhaW4uJiN4RDtDSUJFUiBlbiBFcGlkZW1p
b2xvZ8OtYSB5IFNhbHVkIFDDumJsaWNhIChDSUJFUkVTUCksIE1hZHJpZCwgU3BhaW4uJiN4RDtG
YWN1bHR5IG9mIEh1bWFuaXRpZXMsIERlcGFydG1lbnQgb2YgUGhpbG9zb3BoeSwgVlUgVW5pdmVy
c2l0eSwgQW1zdGVyZGFtLCBUaGUgTmV0aGVybGFuZHMuPC9hdXRoLWFkZHJlc3M+PHRpdGxlcz48
dGl0bGU+Q09TTUlOIG1ldGhvZG9sb2d5IGZvciBldmFsdWF0aW5nIHRoZSBjb250ZW50IHZhbGlk
aXR5IG9mIHBhdGllbnQtcmVwb3J0ZWQgb3V0Y29tZSBtZWFzdXJlczogYSBEZWxwaGkgc3R1ZHk8
L3RpdGxlPjxzZWNvbmRhcnktdGl0bGU+UXVhbCBMaWZlIFJlczwvc2Vjb25kYXJ5LXRpdGxlPjwv
dGl0bGVzPjxwZXJpb2RpY2FsPjxmdWxsLXRpdGxlPlF1YWwgTGlmZSBSZXM8L2Z1bGwtdGl0bGU+
PC9wZXJpb2RpY2FsPjxwYWdlcz4xMTU5LTExNzA8L3BhZ2VzPjx2b2x1bWU+Mjc8L3ZvbHVtZT48
bnVtYmVyPjU8L251bWJlcj48ZWRpdGlvbj4yMDE4LzAzLzIwPC9lZGl0aW9uPjxrZXl3b3Jkcz48
a2V5d29yZD5Db25zZW5zdXM8L2tleXdvcmQ+PGtleXdvcmQ+KkRlbHBoaSBUZWNobmlxdWU8L2tl
eXdvcmQ+PGtleXdvcmQ+SHVtYW5zPC9rZXl3b3JkPjxrZXl3b3JkPipQYXRpZW50IFJlcG9ydGVk
IE91dGNvbWUgTWVhc3VyZXM8L2tleXdvcmQ+PGtleXdvcmQ+UXVhbGl0YXRpdmUgUmVzZWFyY2g8
L2tleXdvcmQ+PGtleXdvcmQ+UXVhbGl0eSBvZiBMaWZlLypwc3ljaG9sb2d5PC9rZXl3b3JkPjxr
ZXl3b3JkPipTdXJ2ZXlzIGFuZCBRdWVzdGlvbm5haXJlczwva2V5d29yZD48a2V5d29yZD4qVmFs
aWRhdGlvbiBTdHVkaWVzIGFzIFRvcGljPC9rZXl3b3JkPjxrZXl3b3JkPipjb3NtaW48L2tleXdv
cmQ+PGtleXdvcmQ+KkNvbnRlbnQgdmFsaWRpdHk8L2tleXdvcmQ+PGtleXdvcmQ+KlBhdGllbnQg
b3V0Y29tZSBhc3Nlc3NtZW50PC9rZXl3b3JkPjxrZXl3b3JkPipQYXRpZW50LXJlcG9ydGVkIG91
dGNvbWU8L2tleXdvcmQ+PGtleXdvcmQ+KlN5c3RlbWF0aWMgcmV2aWV3PC9rZXl3b3JkPjxrZXl3
b3JkPipWYWxpZGF0aW9uIHN0dWRpZXM8L2tleXdvcmQ+PGtleXdvcmQ+RVRISUNBTCBBUFBST1ZB
TDogQXMgdGhpcyBzdHVkeSBkaWQgbm90IGludm9sdmUgZXhwZXJpbWVudHMgd2l0aCBwYXRpZW50
cyBvciBzdHVkeTwva2V5d29yZD48a2V5d29yZD5zdWJqZWN0cywgaXQgd2FzIGV4ZW1wdCBmcm9t
IGV0aGljYWwgYXBwcm92YWwgYWNjb3JkaW5nIHRvIHRoZSBEdXRjaCBNZWRpY2FsPC9rZXl3b3Jk
PjxrZXl3b3JkPlJlc2VhcmNoIGluIEh1bWFuIFN1YmplY3RzIEFjdCAoV01PKS4gSFVNQU4gQU5E
IEFOSU1BTCBSSUdIVFM6IEFsbCBwcm9jZWR1cmVzPC9rZXl3b3JkPjxrZXl3b3JkPnBlcmZvcm1l
ZCBpbiB0aGlzIHN0dWR5IGludm9sdmluZyBodW1hbiBwYXJ0aWNpcGFudHMgd2VyZSBpbiBhY2Nv
cmRhbmNlIHdpdGggdGhlPC9rZXl3b3JkPjxrZXl3b3JkPmV0aGljYWwgc3RhbmRhcmRzIG9mIHRo
ZSBpbnN0aXR1dGlvbmFsIGFuZCBuYXRpb25hbCByZXNlYXJjaCBjb21taXR0ZWVzIGFuZCB3aXRo
IHRoZTwva2V5d29yZD48a2V5d29yZD4xOTY0IEhlbHNpbmtpIGRlY2xhcmF0aW9uIGFuZCBpdHMg
bGF0ZXIgYW1lbmRtZW50cyBvciBjb21wYXJhYmxlIGV0aGljYWwgc3RhbmRhcmRzLjwva2V5d29y
ZD48a2V5d29yZD5UaGlzIGFydGljbGUgZG9lcyBub3QgY29udGFpbiBhbnkgc3R1ZGllcyB3aXRo
IGFuaW1hbHMgcGVyZm9ybWVkIGJ5IGFueSBvZiB0aGU8L2tleXdvcmQ+PGtleXdvcmQ+YXV0aG9y
cy4gSU5GT1JNRUQgQ09OU0VOVDogQWNjb3JkaW5nIHRvIHRoZSBEdXRjaCBNZWRpY2FsIFJlc2Vh
cmNoIGluIEh1bWFuIFN1YmplY3RzPC9rZXl3b3JkPjxrZXl3b3JkPkFjdCAoV01PKSwgb2J0YWlu
aW5nIGluZm9ybWVkIGNvbnNlbnQgd2FzIG5vdCBuZWNlc3NhcnkuPC9rZXl3b3JkPjwva2V5d29y
ZHM+PGRhdGVzPjx5ZWFyPjIwMTg8L3llYXI+PHB1Yi1kYXRlcz48ZGF0ZT5NYXk8L2RhdGU+PC9w
dWItZGF0ZXM+PC9kYXRlcz48aXNibj4wOTYyLTkzNDMgKFByaW50KSYjeEQ7MDk2Mi05MzQzPC9p
c2JuPjxhY2Nlc3Npb24tbnVtPjI5NTUwOTY0PC9hY2Nlc3Npb24tbnVtPjx1cmxzPjwvdXJscz48
Y3VzdG9tMj5QTUM1ODkxNTU3PC9jdXN0b20yPjxlbGVjdHJvbmljLXJlc291cmNlLW51bT4xMC4x
MDA3L3MxMTEzNi0wMTgtMTgyOS0wPC9lbGVjdHJvbmljLXJlc291cmNlLW51bT48cmVtb3RlLWRh
dGFiYXNlLXByb3ZpZGVyPk5MTTwvcmVtb3RlLWRhdGFiYXNlLXByb3ZpZGVyPjxsYW5ndWFnZT5l
bmc8L2xhbmd1YWdlPjwvcmVjb3JkPjwvQ2l0ZT48Q2l0ZT48QXV0aG9yPlRlcndlZTwvQXV0aG9y
PjxZZWFyPjIwMTg8L1llYXI+PFJlY051bT4zNTwvUmVjTnVtPjxyZWNvcmQ+PHJlYy1udW1iZXI+
MzU8L3JlYy1udW1iZXI+PGZvcmVpZ24ta2V5cz48a2V5IGFwcD0iRU4iIGRiLWlkPSJ4c2U5c3M5
dDhhOTlkdWVydnhoeGV3ZjUwZXNzMmVhZXp6d3YiIHRpbWVzdGFtcD0iMTYzMTI3OTM2NCI+MzU8
L2tleT48L2ZvcmVpZ24ta2V5cz48cmVmLXR5cGUgbmFtZT0iSm91cm5hbCBBcnRpY2xlIj4xNzwv
cmVmLXR5cGU+PGNvbnRyaWJ1dG9ycz48YXV0aG9ycz48YXV0aG9yPlRlcndlZSwgQyBCPC9hdXRo
b3I+PGF1dGhvcj5Qcmluc2VuLCBDIEEgQzwvYXV0aG9yPjxhdXRob3I+Q2hpYXJvdHRvLCBBPC9h
dXRob3I+PGF1dGhvcj5XZXN0ZXJtYW4sIE0uIEouPC9hdXRob3I+PGF1dGhvcj5QYXRyaWNrLCBE
LiBMLjwvYXV0aG9yPjxhdXRob3I+QWxvbnNvLCBKLjwvYXV0aG9yPjxhdXRob3I+Qm91dGVyLCBM
LiBNLjwvYXV0aG9yPjxhdXRob3I+ZGUgVmV0LCBILiBDLiBXLjwvYXV0aG9yPjxhdXRob3I+TW9r
a2luaywgTC4gQi48L2F1dGhvcj48L2F1dGhvcnM+PC9jb250cmlidXRvcnM+PGF1dGgtYWRkcmVz
cz5EZXBhcnRtZW50IG9mIEVwaWRlbWlvbG9neSBhbmQgQmlvc3RhdGlzdGljcyBhbmQgQW1zdGVy
ZGFtIFB1YmxpYyBIZWFsdGggUmVzZWFyY2ggSW5zdGl0dXRlLCBWVSBVbml2ZXJzaXR5IE1lZGlj
YWwgQ2VudGVyLCBQLk8uIEJveCA3MDU3LCAxMDA3IE1CLCBBbXN0ZXJkYW0sIFRoZSBOZXRoZXJs
YW5kcy4gY2IudGVyd2VlQHZ1bWMubmwuJiN4RDtEZXBhcnRtZW50IG9mIEVwaWRlbWlvbG9neSBh
bmQgQmlvc3RhdGlzdGljcyBhbmQgQW1zdGVyZGFtIFB1YmxpYyBIZWFsdGggUmVzZWFyY2ggSW5z
dGl0dXRlLCBWVSBVbml2ZXJzaXR5IE1lZGljYWwgQ2VudGVyLCBQLk8uIEJveCA3MDU3LCAxMDA3
IE1CLCBBbXN0ZXJkYW0sIFRoZSBOZXRoZXJsYW5kcy4mI3hEO0RlcGFydG1lbnQgb2YgSGVhbHRo
IFNjaWVuY2VzIGFuZCBBbXN0ZXJkYW0gUHVibGljIEhlYWx0aCBSZXNlYXJjaCBJbnN0aXR1dGUs
IFZVIFVuaXZlcnNpdHksIEFtc3RlcmRhbSwgVGhlIE5ldGhlcmxhbmRzLiYjeEQ7RGVwYXJ0bWVu
dCBvZiBIZWFsdGggU2VydmljZXMsIFVuaXZlcnNpdHkgb2YgV2FzaGluZ3RvbiwgU2VhdHRsZSwg
V0EsIFVTQS4mI3hEO0lNSU0gKEhvc3BpdGFsIGRlbCBNYXIgTWVkaWNhbCBSZXNlYXJjaCBJbnN0
aXR1dGUpLCBEZXBhcnRtZW50IG9mIEV4cGVyaW1lbnRhbCBhbmQgSGVhbHRoIFNjaWVuY2VzLCBQ
b21wZXUgRmFicmEgVW5pdmVyc2l0eSAoVVBGKSwgQmFyY2Vsb25hLCBTcGFpbi4mI3hEO0NJQkVS
IGVuIEVwaWRlbWlvbG9nw61hIHkgU2FsdWQgUMO6YmxpY2EgKENJQkVSRVNQKSwgTWFkcmlkLCBT
cGFpbi4mI3hEO0ZhY3VsdHkgb2YgSHVtYW5pdGllcywgRGVwYXJ0bWVudCBvZiBQaGlsb3NvcGh5
LCBWVSBVbml2ZXJzaXR5LCBBbXN0ZXJkYW0sIFRoZSBOZXRoZXJsYW5kcy48L2F1dGgtYWRkcmVz
cz48dGl0bGVzPjx0aXRsZT5DT1NNSU4gbWV0aG9kb2xvZ3kgZm9yIGV2YWx1YXRpbmcgdGhlIGNv
bnRlbnQgdmFsaWRpdHkgb2YgcGF0aWVudC1yZXBvcnRlZCBvdXRjb21lIG1lYXN1cmVzOiBhIERl
bHBoaSBzdHVkeTwvdGl0bGU+PHNlY29uZGFyeS10aXRsZT5RdWFsIExpZmUgUmVzPC9zZWNvbmRh
cnktdGl0bGU+PC90aXRsZXM+PHBlcmlvZGljYWw+PGZ1bGwtdGl0bGU+UXVhbCBMaWZlIFJlczwv
ZnVsbC10aXRsZT48L3BlcmlvZGljYWw+PHBhZ2VzPjExNTktMTE3MDwvcGFnZXM+PHZvbHVtZT4y
Nzwvdm9sdW1lPjxudW1iZXI+NTwvbnVtYmVyPjxlZGl0aW9uPjIwMTgvMDMvMjA8L2VkaXRpb24+
PGtleXdvcmRzPjxrZXl3b3JkPkNvbnNlbnN1czwva2V5d29yZD48a2V5d29yZD4qRGVscGhpIFRl
Y2huaXF1ZTwva2V5d29yZD48a2V5d29yZD5IdW1hbnM8L2tleXdvcmQ+PGtleXdvcmQ+KlBhdGll
bnQgUmVwb3J0ZWQgT3V0Y29tZSBNZWFzdXJlczwva2V5d29yZD48a2V5d29yZD5RdWFsaXRhdGl2
ZSBSZXNlYXJjaDwva2V5d29yZD48a2V5d29yZD5RdWFsaXR5IG9mIExpZmUvKnBzeWNob2xvZ3k8
L2tleXdvcmQ+PGtleXdvcmQ+KlN1cnZleXMgYW5kIFF1ZXN0aW9ubmFpcmVzPC9rZXl3b3JkPjxr
ZXl3b3JkPipWYWxpZGF0aW9uIFN0dWRpZXMgYXMgVG9waWM8L2tleXdvcmQ+PGtleXdvcmQ+KmNv
c21pbjwva2V5d29yZD48a2V5d29yZD4qQ29udGVudCB2YWxpZGl0eTwva2V5d29yZD48a2V5d29y
ZD4qUGF0aWVudCBvdXRjb21lIGFzc2Vzc21lbnQ8L2tleXdvcmQ+PGtleXdvcmQ+KlBhdGllbnQt
cmVwb3J0ZWQgb3V0Y29tZTwva2V5d29yZD48a2V5d29yZD4qU3lzdGVtYXRpYyByZXZpZXc8L2tl
eXdvcmQ+PGtleXdvcmQ+KlZhbGlkYXRpb24gc3R1ZGllczwva2V5d29yZD48a2V5d29yZD5FVEhJ
Q0FMIEFQUFJPVkFMOiBBcyB0aGlzIHN0dWR5IGRpZCBub3QgaW52b2x2ZSBleHBlcmltZW50cyB3
aXRoIHBhdGllbnRzIG9yIHN0dWR5PC9rZXl3b3JkPjxrZXl3b3JkPnN1YmplY3RzLCBpdCB3YXMg
ZXhlbXB0IGZyb20gZXRoaWNhbCBhcHByb3ZhbCBhY2NvcmRpbmcgdG8gdGhlIER1dGNoIE1lZGlj
YWw8L2tleXdvcmQ+PGtleXdvcmQ+UmVzZWFyY2ggaW4gSHVtYW4gU3ViamVjdHMgQWN0IChXTU8p
LiBIVU1BTiBBTkQgQU5JTUFMIFJJR0hUUzogQWxsIHByb2NlZHVyZXM8L2tleXdvcmQ+PGtleXdv
cmQ+cGVyZm9ybWVkIGluIHRoaXMgc3R1ZHkgaW52b2x2aW5nIGh1bWFuIHBhcnRpY2lwYW50cyB3
ZXJlIGluIGFjY29yZGFuY2Ugd2l0aCB0aGU8L2tleXdvcmQ+PGtleXdvcmQ+ZXRoaWNhbCBzdGFu
ZGFyZHMgb2YgdGhlIGluc3RpdHV0aW9uYWwgYW5kIG5hdGlvbmFsIHJlc2VhcmNoIGNvbW1pdHRl
ZXMgYW5kIHdpdGggdGhlPC9rZXl3b3JkPjxrZXl3b3JkPjE5NjQgSGVsc2lua2kgZGVjbGFyYXRp
b24gYW5kIGl0cyBsYXRlciBhbWVuZG1lbnRzIG9yIGNvbXBhcmFibGUgZXRoaWNhbCBzdGFuZGFy
ZHMuPC9rZXl3b3JkPjxrZXl3b3JkPlRoaXMgYXJ0aWNsZSBkb2VzIG5vdCBjb250YWluIGFueSBz
dHVkaWVzIHdpdGggYW5pbWFscyBwZXJmb3JtZWQgYnkgYW55IG9mIHRoZTwva2V5d29yZD48a2V5
d29yZD5hdXRob3JzLiBJTkZPUk1FRCBDT05TRU5UOiBBY2NvcmRpbmcgdG8gdGhlIER1dGNoIE1l
ZGljYWwgUmVzZWFyY2ggaW4gSHVtYW4gU3ViamVjdHM8L2tleXdvcmQ+PGtleXdvcmQ+QWN0IChX
TU8pLCBvYnRhaW5pbmcgaW5mb3JtZWQgY29uc2VudCB3YXMgbm90IG5lY2Vzc2FyeS48L2tleXdv
cmQ+PC9rZXl3b3Jkcz48ZGF0ZXM+PHllYXI+MjAxODwveWVhcj48cHViLWRhdGVzPjxkYXRlPk1h
eTwvZGF0ZT48L3B1Yi1kYXRlcz48L2RhdGVzPjxpc2JuPjA5NjItOTM0MyAoUHJpbnQpJiN4RDsw
OTYyLTkzNDM8L2lzYm4+PGFjY2Vzc2lvbi1udW0+Mjk1NTA5NjQ8L2FjY2Vzc2lvbi1udW0+PHVy
bHM+PC91cmxzPjxjdXN0b20yPlBNQzU4OTE1NTc8L2N1c3RvbTI+PGVsZWN0cm9uaWMtcmVzb3Vy
Y2UtbnVtPjEwLjEwMDcvczExMTM2LTAxOC0xODI5LTA8L2VsZWN0cm9uaWMtcmVzb3VyY2UtbnVt
PjxyZW1vdGUtZGF0YWJhc2UtcHJvdmlkZXI+TkxNPC9yZW1vdGUtZGF0YWJhc2UtcHJvdmlkZXI+
PGxhbmd1YWdlPmVuZzwvbGFuZ3VhZ2U+PC9yZWNvcmQ+PC9DaXRlPjxDaXRlPjxBdXRob3I+TW9r
a2luazwvQXV0aG9yPjxZZWFyPjIwMTg8L1llYXI+PFJlY051bT4zODwvUmVjTnVtPjxyZWNvcmQ+
PHJlYy1udW1iZXI+Mzg8L3JlYy1udW1iZXI+PGZvcmVpZ24ta2V5cz48a2V5IGFwcD0iRU4iIGRi
LWlkPSJ4c2U5c3M5dDhhOTlkdWVydnhoeGV3ZjUwZXNzMmVhZXp6d3YiIHRpbWVzdGFtcD0iMTYz
MTI3OTgxNyI+Mzg8L2tleT48L2ZvcmVpZ24ta2V5cz48cmVmLXR5cGUgbmFtZT0iSm91cm5hbCBB
cnRpY2xlIj4xNzwvcmVmLXR5cGU+PGNvbnRyaWJ1dG9ycz48YXV0aG9ycz48YXV0aG9yPk1va2tp
bmssIEwgQjwvYXV0aG9yPjxhdXRob3I+ZGUgVmV0LCBIIEMgVzwvYXV0aG9yPjxhdXRob3I+UHJp
bnNlbiwgQyBBIEM8L2F1dGhvcj48YXV0aG9yPlBhdHJpY2ssIEQuIEwuPC9hdXRob3I+PGF1dGhv
cj5BbG9uc28sIEouPC9hdXRob3I+PGF1dGhvcj5Cb3V0ZXIsIEwuIE0uPC9hdXRob3I+PGF1dGhv
cj5UZXJ3ZWUsIEMuIEIuPC9hdXRob3I+PC9hdXRob3JzPjwvY29udHJpYnV0b3JzPjxhdXRoLWFk
ZHJlc3M+RGVwYXJ0bWVudCBvZiBFcGlkZW1pb2xvZ3kgYW5kIEJpb3N0YXRpc3RpY3MgYW5kIEFt
c3RlcmRhbSBQdWJsaWMgSGVhbHRoIFJlc2VhcmNoIEluc3RpdHV0ZSwgVlUgVW5pdmVyc2l0eSBN
ZWRpY2FsIENlbnRlciwgUC5PLiBCb3ggNzA1NywgMTAwNywgQW1zdGVyZGFtLCBUaGUgTmV0aGVy
bGFuZHMuIHcubW9ra2lua0B2dW1jLm5sLiYjeEQ7RGVwYXJ0bWVudCBvZiBFcGlkZW1pb2xvZ3kg
YW5kIEJpb3N0YXRpc3RpY3MgYW5kIEFtc3RlcmRhbSBQdWJsaWMgSGVhbHRoIFJlc2VhcmNoIElu
c3RpdHV0ZSwgVlUgVW5pdmVyc2l0eSBNZWRpY2FsIENlbnRlciwgUC5PLiBCb3ggNzA1NywgMTAw
NywgQW1zdGVyZGFtLCBUaGUgTmV0aGVybGFuZHMuJiN4RDtEZXBhcnRtZW50IG9mIEhlYWx0aCBT
ZXJ2aWNlcywgVW5pdmVyc2l0eSBvZiBXYXNoaW5ndG9uLCBTZWF0dGxlLCBXQSwgVVNBLiYjeEQ7
SGVhbHRoIFNlcnZpY2VzIFJlc2VhcmNoIFVuaXQsIEluc3RpdHV0IE11bmljaXBhbCBkJmFwb3M7
SW52ZXN0aWdhY2lvIE1lZGljYSAoSU1JTS1Ib3NwaXRhbCBkZWwgTWFyKSwgQmFyY2Vsb25hLCBT
cGFpbi4mI3hEO0RlcGFydG1lbnQgb2YgUGhpbG9zb3BoeSwgRmFjdWx0eSBvZiBIdW1hbml0aWVz
LCBWcmlqZSBVbml2ZXJzaXRlaXQsIEFtc3RlcmRhbSwgVGhlIE5ldGhlcmxhbmRzLjwvYXV0aC1h
ZGRyZXNzPjx0aXRsZXM+PHRpdGxlPkNPU01JTiBSaXNrIG9mIEJpYXMgY2hlY2tsaXN0IGZvciBz
eXN0ZW1hdGljIHJldmlld3Mgb2YgUGF0aWVudC1SZXBvcnRlZCBPdXRjb21lIE1lYXN1cmVzPC90
aXRsZT48c2Vjb25kYXJ5LXRpdGxlPlF1YWwgTGlmZSBSZXM8L3NlY29uZGFyeS10aXRsZT48L3Rp
dGxlcz48cGVyaW9kaWNhbD48ZnVsbC10aXRsZT5RdWFsIExpZmUgUmVzPC9mdWxsLXRpdGxlPjwv
cGVyaW9kaWNhbD48cGFnZXM+MTE3MS0xMTc5PC9wYWdlcz48dm9sdW1lPjI3PC92b2x1bWU+PG51
bWJlcj41PC9udW1iZXI+PGVkaXRpb24+MjAxNy8xMi8yMTwvZWRpdGlvbj48a2V5d29yZHM+PGtl
eXdvcmQ+Qmlhczwva2V5d29yZD48a2V5d29yZD5DaGVja2xpc3QvKm1ldGhvZHM8L2tleXdvcmQ+
PGtleXdvcmQ+Q29uc2Vuc3VzPC9rZXl3b3JkPjxrZXl3b3JkPkRhdGFiYXNlcywgRmFjdHVhbDwv
a2V5d29yZD48a2V5d29yZD4qSGVhbHRoIFN0YXR1czwva2V5d29yZD48a2V5d29yZD5IdW1hbnM8
L2tleXdvcmQ+PGtleXdvcmQ+KlBhdGllbnQgUmVwb3J0ZWQgT3V0Y29tZSBNZWFzdXJlczwva2V5
d29yZD48a2V5d29yZD5RdWFsaXR5IG9mIExpZmUvKnBzeWNob2xvZ3k8L2tleXdvcmQ+PGtleXdv
cmQ+Kk1lYXN1cmVtZW50IHByb3BlcnRpZXM8L2tleXdvcmQ+PGtleXdvcmQ+Kk91dGNvbWUgbWVh
c3VyZW1lbnQgaW5zdHJ1bWVudHM8L2tleXdvcmQ+PGtleXdvcmQ+KlF1YWxpdHkgYXNzZXNzbWVu
dDwva2V5d29yZD48a2V5d29yZD4qUmlzayBvZiBiaWFzPC9rZXl3b3JkPjxrZXl3b3JkPipTeXN0
ZW1hdGljIHJldmlldzwva2V5d29yZD48a2V5d29yZD5kZXZlbG9wZXJzIG9mIHRoZSBvcmlnaW5h
bCBDT1NNSU4gY2hlY2tsaXN0LiBFVEhJQ0FMIEFQUFJPVkFMOiBUaGlzIGFydGljbGUgZG9lcyBu
b3Q8L2tleXdvcmQ+PGtleXdvcmQ+Y29udGFpbiBhbnkgc3R1ZGllcyB3aXRoIGh1bWFuIHBhcnRp
Y2lwYW50cyBwZXJmb3JtZWQgYnkgYW55IG9mIHRoZSBhdXRob3JzLjwva2V5d29yZD48L2tleXdv
cmRzPjxkYXRlcz48eWVhcj4yMDE4PC95ZWFyPjxwdWItZGF0ZXM+PGRhdGU+TWF5PC9kYXRlPjwv
cHViLWRhdGVzPjwvZGF0ZXM+PGlzYm4+MDk2Mi05MzQzIChQcmludCkmI3hEOzA5NjItOTM0Mzwv
aXNibj48YWNjZXNzaW9uLW51bT4yOTI2MDQ0NTwvYWNjZXNzaW9uLW51bT48dXJscz48L3VybHM+
PGN1c3RvbTI+UE1DNTg5MTU1MjwvY3VzdG9tMj48ZWxlY3Ryb25pYy1yZXNvdXJjZS1udW0+MTAu
MTAwNy9zMTExMzYtMDE3LTE3NjUtNDwvZWxlY3Ryb25pYy1yZXNvdXJjZS1udW0+PHJlbW90ZS1k
YXRhYmFzZS1wcm92aWRlcj5OTE08L3JlbW90ZS1kYXRhYmFzZS1wcm92aWRlcj48bGFuZ3VhZ2U+
ZW5nPC9sYW5ndWFnZT48L3JlY29yZD48L0NpdGU+PC9FbmROb3RlPgB=
</w:fldData>
        </w:fldChar>
      </w:r>
      <w:r w:rsidR="000252C6">
        <w:instrText xml:space="preserve"> ADDIN EN.CITE </w:instrText>
      </w:r>
      <w:r w:rsidR="000252C6">
        <w:fldChar w:fldCharType="begin">
          <w:fldData xml:space="preserve">PEVuZE5vdGU+PENpdGU+PEF1dGhvcj5UZXJ3ZWU8L0F1dGhvcj48WWVhcj4yMDE4PC9ZZWFyPjxS
ZWNOdW0+MzU8L1JlY051bT48RGlzcGxheVRleHQ+PHN0eWxlIGZhY2U9InN1cGVyc2NyaXB0Ij4y
NiwzMjwvc3R5bGU+PC9EaXNwbGF5VGV4dD48cmVjb3JkPjxyZWMtbnVtYmVyPjM1PC9yZWMtbnVt
YmVyPjxmb3JlaWduLWtleXM+PGtleSBhcHA9IkVOIiBkYi1pZD0ieHNlOXNzOXQ4YTk5ZHVlcnZ4
aHhld2Y1MGVzczJlYWV6end2IiB0aW1lc3RhbXA9IjE2MzEyNzkzNjQiPjM1PC9rZXk+PC9mb3Jl
aWduLWtleXM+PHJlZi10eXBlIG5hbWU9IkpvdXJuYWwgQXJ0aWNsZSI+MTc8L3JlZi10eXBlPjxj
b250cmlidXRvcnM+PGF1dGhvcnM+PGF1dGhvcj5UZXJ3ZWUsIEMgQjwvYXV0aG9yPjxhdXRob3I+
UHJpbnNlbiwgQyBBIEM8L2F1dGhvcj48YXV0aG9yPkNoaWFyb3R0bywgQTwvYXV0aG9yPjxhdXRo
b3I+V2VzdGVybWFuLCBNLiBKLjwvYXV0aG9yPjxhdXRob3I+UGF0cmljaywgRC4gTC48L2F1dGhv
cj48YXV0aG9yPkFsb25zbywgSi48L2F1dGhvcj48YXV0aG9yPkJvdXRlciwgTC4gTS48L2F1dGhv
cj48YXV0aG9yPmRlIFZldCwgSC4gQy4gVy48L2F1dGhvcj48YXV0aG9yPk1va2tpbmssIEwuIEIu
PC9hdXRob3I+PC9hdXRob3JzPjwvY29udHJpYnV0b3JzPjxhdXRoLWFkZHJlc3M+RGVwYXJ0bWVu
dCBvZiBFcGlkZW1pb2xvZ3kgYW5kIEJpb3N0YXRpc3RpY3MgYW5kIEFtc3RlcmRhbSBQdWJsaWMg
SGVhbHRoIFJlc2VhcmNoIEluc3RpdHV0ZSwgVlUgVW5pdmVyc2l0eSBNZWRpY2FsIENlbnRlciwg
UC5PLiBCb3ggNzA1NywgMTAwNyBNQiwgQW1zdGVyZGFtLCBUaGUgTmV0aGVybGFuZHMuIGNiLnRl
cndlZUB2dW1jLm5sLiYjeEQ7RGVwYXJ0bWVudCBvZiBFcGlkZW1pb2xvZ3kgYW5kIEJpb3N0YXRp
c3RpY3MgYW5kIEFtc3RlcmRhbSBQdWJsaWMgSGVhbHRoIFJlc2VhcmNoIEluc3RpdHV0ZSwgVlUg
VW5pdmVyc2l0eSBNZWRpY2FsIENlbnRlciwgUC5PLiBCb3ggNzA1NywgMTAwNyBNQiwgQW1zdGVy
ZGFtLCBUaGUgTmV0aGVybGFuZHMuJiN4RDtEZXBhcnRtZW50IG9mIEhlYWx0aCBTY2llbmNlcyBh
bmQgQW1zdGVyZGFtIFB1YmxpYyBIZWFsdGggUmVzZWFyY2ggSW5zdGl0dXRlLCBWVSBVbml2ZXJz
aXR5LCBBbXN0ZXJkYW0sIFRoZSBOZXRoZXJsYW5kcy4mI3hEO0RlcGFydG1lbnQgb2YgSGVhbHRo
IFNlcnZpY2VzLCBVbml2ZXJzaXR5IG9mIFdhc2hpbmd0b24sIFNlYXR0bGUsIFdBLCBVU0EuJiN4
RDtJTUlNIChIb3NwaXRhbCBkZWwgTWFyIE1lZGljYWwgUmVzZWFyY2ggSW5zdGl0dXRlKSwgRGVw
YXJ0bWVudCBvZiBFeHBlcmltZW50YWwgYW5kIEhlYWx0aCBTY2llbmNlcywgUG9tcGV1IEZhYnJh
IFVuaXZlcnNpdHkgKFVQRiksIEJhcmNlbG9uYSwgU3BhaW4uJiN4RDtDSUJFUiBlbiBFcGlkZW1p
b2xvZ8OtYSB5IFNhbHVkIFDDumJsaWNhIChDSUJFUkVTUCksIE1hZHJpZCwgU3BhaW4uJiN4RDtG
YWN1bHR5IG9mIEh1bWFuaXRpZXMsIERlcGFydG1lbnQgb2YgUGhpbG9zb3BoeSwgVlUgVW5pdmVy
c2l0eSwgQW1zdGVyZGFtLCBUaGUgTmV0aGVybGFuZHMuPC9hdXRoLWFkZHJlc3M+PHRpdGxlcz48
dGl0bGU+Q09TTUlOIG1ldGhvZG9sb2d5IGZvciBldmFsdWF0aW5nIHRoZSBjb250ZW50IHZhbGlk
aXR5IG9mIHBhdGllbnQtcmVwb3J0ZWQgb3V0Y29tZSBtZWFzdXJlczogYSBEZWxwaGkgc3R1ZHk8
L3RpdGxlPjxzZWNvbmRhcnktdGl0bGU+UXVhbCBMaWZlIFJlczwvc2Vjb25kYXJ5LXRpdGxlPjwv
dGl0bGVzPjxwZXJpb2RpY2FsPjxmdWxsLXRpdGxlPlF1YWwgTGlmZSBSZXM8L2Z1bGwtdGl0bGU+
PC9wZXJpb2RpY2FsPjxwYWdlcz4xMTU5LTExNzA8L3BhZ2VzPjx2b2x1bWU+Mjc8L3ZvbHVtZT48
bnVtYmVyPjU8L251bWJlcj48ZWRpdGlvbj4yMDE4LzAzLzIwPC9lZGl0aW9uPjxrZXl3b3Jkcz48
a2V5d29yZD5Db25zZW5zdXM8L2tleXdvcmQ+PGtleXdvcmQ+KkRlbHBoaSBUZWNobmlxdWU8L2tl
eXdvcmQ+PGtleXdvcmQ+SHVtYW5zPC9rZXl3b3JkPjxrZXl3b3JkPipQYXRpZW50IFJlcG9ydGVk
IE91dGNvbWUgTWVhc3VyZXM8L2tleXdvcmQ+PGtleXdvcmQ+UXVhbGl0YXRpdmUgUmVzZWFyY2g8
L2tleXdvcmQ+PGtleXdvcmQ+UXVhbGl0eSBvZiBMaWZlLypwc3ljaG9sb2d5PC9rZXl3b3JkPjxr
ZXl3b3JkPipTdXJ2ZXlzIGFuZCBRdWVzdGlvbm5haXJlczwva2V5d29yZD48a2V5d29yZD4qVmFs
aWRhdGlvbiBTdHVkaWVzIGFzIFRvcGljPC9rZXl3b3JkPjxrZXl3b3JkPipjb3NtaW48L2tleXdv
cmQ+PGtleXdvcmQ+KkNvbnRlbnQgdmFsaWRpdHk8L2tleXdvcmQ+PGtleXdvcmQ+KlBhdGllbnQg
b3V0Y29tZSBhc3Nlc3NtZW50PC9rZXl3b3JkPjxrZXl3b3JkPipQYXRpZW50LXJlcG9ydGVkIG91
dGNvbWU8L2tleXdvcmQ+PGtleXdvcmQ+KlN5c3RlbWF0aWMgcmV2aWV3PC9rZXl3b3JkPjxrZXl3
b3JkPipWYWxpZGF0aW9uIHN0dWRpZXM8L2tleXdvcmQ+PGtleXdvcmQ+RVRISUNBTCBBUFBST1ZB
TDogQXMgdGhpcyBzdHVkeSBkaWQgbm90IGludm9sdmUgZXhwZXJpbWVudHMgd2l0aCBwYXRpZW50
cyBvciBzdHVkeTwva2V5d29yZD48a2V5d29yZD5zdWJqZWN0cywgaXQgd2FzIGV4ZW1wdCBmcm9t
IGV0aGljYWwgYXBwcm92YWwgYWNjb3JkaW5nIHRvIHRoZSBEdXRjaCBNZWRpY2FsPC9rZXl3b3Jk
PjxrZXl3b3JkPlJlc2VhcmNoIGluIEh1bWFuIFN1YmplY3RzIEFjdCAoV01PKS4gSFVNQU4gQU5E
IEFOSU1BTCBSSUdIVFM6IEFsbCBwcm9jZWR1cmVzPC9rZXl3b3JkPjxrZXl3b3JkPnBlcmZvcm1l
ZCBpbiB0aGlzIHN0dWR5IGludm9sdmluZyBodW1hbiBwYXJ0aWNpcGFudHMgd2VyZSBpbiBhY2Nv
cmRhbmNlIHdpdGggdGhlPC9rZXl3b3JkPjxrZXl3b3JkPmV0aGljYWwgc3RhbmRhcmRzIG9mIHRo
ZSBpbnN0aXR1dGlvbmFsIGFuZCBuYXRpb25hbCByZXNlYXJjaCBjb21taXR0ZWVzIGFuZCB3aXRo
IHRoZTwva2V5d29yZD48a2V5d29yZD4xOTY0IEhlbHNpbmtpIGRlY2xhcmF0aW9uIGFuZCBpdHMg
bGF0ZXIgYW1lbmRtZW50cyBvciBjb21wYXJhYmxlIGV0aGljYWwgc3RhbmRhcmRzLjwva2V5d29y
ZD48a2V5d29yZD5UaGlzIGFydGljbGUgZG9lcyBub3QgY29udGFpbiBhbnkgc3R1ZGllcyB3aXRo
IGFuaW1hbHMgcGVyZm9ybWVkIGJ5IGFueSBvZiB0aGU8L2tleXdvcmQ+PGtleXdvcmQ+YXV0aG9y
cy4gSU5GT1JNRUQgQ09OU0VOVDogQWNjb3JkaW5nIHRvIHRoZSBEdXRjaCBNZWRpY2FsIFJlc2Vh
cmNoIGluIEh1bWFuIFN1YmplY3RzPC9rZXl3b3JkPjxrZXl3b3JkPkFjdCAoV01PKSwgb2J0YWlu
aW5nIGluZm9ybWVkIGNvbnNlbnQgd2FzIG5vdCBuZWNlc3NhcnkuPC9rZXl3b3JkPjwva2V5d29y
ZHM+PGRhdGVzPjx5ZWFyPjIwMTg8L3llYXI+PHB1Yi1kYXRlcz48ZGF0ZT5NYXk8L2RhdGU+PC9w
dWItZGF0ZXM+PC9kYXRlcz48aXNibj4wOTYyLTkzNDMgKFByaW50KSYjeEQ7MDk2Mi05MzQzPC9p
c2JuPjxhY2Nlc3Npb24tbnVtPjI5NTUwOTY0PC9hY2Nlc3Npb24tbnVtPjx1cmxzPjwvdXJscz48
Y3VzdG9tMj5QTUM1ODkxNTU3PC9jdXN0b20yPjxlbGVjdHJvbmljLXJlc291cmNlLW51bT4xMC4x
MDA3L3MxMTEzNi0wMTgtMTgyOS0wPC9lbGVjdHJvbmljLXJlc291cmNlLW51bT48cmVtb3RlLWRh
dGFiYXNlLXByb3ZpZGVyPk5MTTwvcmVtb3RlLWRhdGFiYXNlLXByb3ZpZGVyPjxsYW5ndWFnZT5l
bmc8L2xhbmd1YWdlPjwvcmVjb3JkPjwvQ2l0ZT48Q2l0ZT48QXV0aG9yPlRlcndlZTwvQXV0aG9y
PjxZZWFyPjIwMTg8L1llYXI+PFJlY051bT4zNTwvUmVjTnVtPjxyZWNvcmQ+PHJlYy1udW1iZXI+
MzU8L3JlYy1udW1iZXI+PGZvcmVpZ24ta2V5cz48a2V5IGFwcD0iRU4iIGRiLWlkPSJ4c2U5c3M5
dDhhOTlkdWVydnhoeGV3ZjUwZXNzMmVhZXp6d3YiIHRpbWVzdGFtcD0iMTYzMTI3OTM2NCI+MzU8
L2tleT48L2ZvcmVpZ24ta2V5cz48cmVmLXR5cGUgbmFtZT0iSm91cm5hbCBBcnRpY2xlIj4xNzwv
cmVmLXR5cGU+PGNvbnRyaWJ1dG9ycz48YXV0aG9ycz48YXV0aG9yPlRlcndlZSwgQyBCPC9hdXRo
b3I+PGF1dGhvcj5Qcmluc2VuLCBDIEEgQzwvYXV0aG9yPjxhdXRob3I+Q2hpYXJvdHRvLCBBPC9h
dXRob3I+PGF1dGhvcj5XZXN0ZXJtYW4sIE0uIEouPC9hdXRob3I+PGF1dGhvcj5QYXRyaWNrLCBE
LiBMLjwvYXV0aG9yPjxhdXRob3I+QWxvbnNvLCBKLjwvYXV0aG9yPjxhdXRob3I+Qm91dGVyLCBM
LiBNLjwvYXV0aG9yPjxhdXRob3I+ZGUgVmV0LCBILiBDLiBXLjwvYXV0aG9yPjxhdXRob3I+TW9r
a2luaywgTC4gQi48L2F1dGhvcj48L2F1dGhvcnM+PC9jb250cmlidXRvcnM+PGF1dGgtYWRkcmVz
cz5EZXBhcnRtZW50IG9mIEVwaWRlbWlvbG9neSBhbmQgQmlvc3RhdGlzdGljcyBhbmQgQW1zdGVy
ZGFtIFB1YmxpYyBIZWFsdGggUmVzZWFyY2ggSW5zdGl0dXRlLCBWVSBVbml2ZXJzaXR5IE1lZGlj
YWwgQ2VudGVyLCBQLk8uIEJveCA3MDU3LCAxMDA3IE1CLCBBbXN0ZXJkYW0sIFRoZSBOZXRoZXJs
YW5kcy4gY2IudGVyd2VlQHZ1bWMubmwuJiN4RDtEZXBhcnRtZW50IG9mIEVwaWRlbWlvbG9neSBh
bmQgQmlvc3RhdGlzdGljcyBhbmQgQW1zdGVyZGFtIFB1YmxpYyBIZWFsdGggUmVzZWFyY2ggSW5z
dGl0dXRlLCBWVSBVbml2ZXJzaXR5IE1lZGljYWwgQ2VudGVyLCBQLk8uIEJveCA3MDU3LCAxMDA3
IE1CLCBBbXN0ZXJkYW0sIFRoZSBOZXRoZXJsYW5kcy4mI3hEO0RlcGFydG1lbnQgb2YgSGVhbHRo
IFNjaWVuY2VzIGFuZCBBbXN0ZXJkYW0gUHVibGljIEhlYWx0aCBSZXNlYXJjaCBJbnN0aXR1dGUs
IFZVIFVuaXZlcnNpdHksIEFtc3RlcmRhbSwgVGhlIE5ldGhlcmxhbmRzLiYjeEQ7RGVwYXJ0bWVu
dCBvZiBIZWFsdGggU2VydmljZXMsIFVuaXZlcnNpdHkgb2YgV2FzaGluZ3RvbiwgU2VhdHRsZSwg
V0EsIFVTQS4mI3hEO0lNSU0gKEhvc3BpdGFsIGRlbCBNYXIgTWVkaWNhbCBSZXNlYXJjaCBJbnN0
aXR1dGUpLCBEZXBhcnRtZW50IG9mIEV4cGVyaW1lbnRhbCBhbmQgSGVhbHRoIFNjaWVuY2VzLCBQ
b21wZXUgRmFicmEgVW5pdmVyc2l0eSAoVVBGKSwgQmFyY2Vsb25hLCBTcGFpbi4mI3hEO0NJQkVS
IGVuIEVwaWRlbWlvbG9nw61hIHkgU2FsdWQgUMO6YmxpY2EgKENJQkVSRVNQKSwgTWFkcmlkLCBT
cGFpbi4mI3hEO0ZhY3VsdHkgb2YgSHVtYW5pdGllcywgRGVwYXJ0bWVudCBvZiBQaGlsb3NvcGh5
LCBWVSBVbml2ZXJzaXR5LCBBbXN0ZXJkYW0sIFRoZSBOZXRoZXJsYW5kcy48L2F1dGgtYWRkcmVz
cz48dGl0bGVzPjx0aXRsZT5DT1NNSU4gbWV0aG9kb2xvZ3kgZm9yIGV2YWx1YXRpbmcgdGhlIGNv
bnRlbnQgdmFsaWRpdHkgb2YgcGF0aWVudC1yZXBvcnRlZCBvdXRjb21lIG1lYXN1cmVzOiBhIERl
bHBoaSBzdHVkeTwvdGl0bGU+PHNlY29uZGFyeS10aXRsZT5RdWFsIExpZmUgUmVzPC9zZWNvbmRh
cnktdGl0bGU+PC90aXRsZXM+PHBlcmlvZGljYWw+PGZ1bGwtdGl0bGU+UXVhbCBMaWZlIFJlczwv
ZnVsbC10aXRsZT48L3BlcmlvZGljYWw+PHBhZ2VzPjExNTktMTE3MDwvcGFnZXM+PHZvbHVtZT4y
Nzwvdm9sdW1lPjxudW1iZXI+NTwvbnVtYmVyPjxlZGl0aW9uPjIwMTgvMDMvMjA8L2VkaXRpb24+
PGtleXdvcmRzPjxrZXl3b3JkPkNvbnNlbnN1czwva2V5d29yZD48a2V5d29yZD4qRGVscGhpIFRl
Y2huaXF1ZTwva2V5d29yZD48a2V5d29yZD5IdW1hbnM8L2tleXdvcmQ+PGtleXdvcmQ+KlBhdGll
bnQgUmVwb3J0ZWQgT3V0Y29tZSBNZWFzdXJlczwva2V5d29yZD48a2V5d29yZD5RdWFsaXRhdGl2
ZSBSZXNlYXJjaDwva2V5d29yZD48a2V5d29yZD5RdWFsaXR5IG9mIExpZmUvKnBzeWNob2xvZ3k8
L2tleXdvcmQ+PGtleXdvcmQ+KlN1cnZleXMgYW5kIFF1ZXN0aW9ubmFpcmVzPC9rZXl3b3JkPjxr
ZXl3b3JkPipWYWxpZGF0aW9uIFN0dWRpZXMgYXMgVG9waWM8L2tleXdvcmQ+PGtleXdvcmQ+KmNv
c21pbjwva2V5d29yZD48a2V5d29yZD4qQ29udGVudCB2YWxpZGl0eTwva2V5d29yZD48a2V5d29y
ZD4qUGF0aWVudCBvdXRjb21lIGFzc2Vzc21lbnQ8L2tleXdvcmQ+PGtleXdvcmQ+KlBhdGllbnQt
cmVwb3J0ZWQgb3V0Y29tZTwva2V5d29yZD48a2V5d29yZD4qU3lzdGVtYXRpYyByZXZpZXc8L2tl
eXdvcmQ+PGtleXdvcmQ+KlZhbGlkYXRpb24gc3R1ZGllczwva2V5d29yZD48a2V5d29yZD5FVEhJ
Q0FMIEFQUFJPVkFMOiBBcyB0aGlzIHN0dWR5IGRpZCBub3QgaW52b2x2ZSBleHBlcmltZW50cyB3
aXRoIHBhdGllbnRzIG9yIHN0dWR5PC9rZXl3b3JkPjxrZXl3b3JkPnN1YmplY3RzLCBpdCB3YXMg
ZXhlbXB0IGZyb20gZXRoaWNhbCBhcHByb3ZhbCBhY2NvcmRpbmcgdG8gdGhlIER1dGNoIE1lZGlj
YWw8L2tleXdvcmQ+PGtleXdvcmQ+UmVzZWFyY2ggaW4gSHVtYW4gU3ViamVjdHMgQWN0IChXTU8p
LiBIVU1BTiBBTkQgQU5JTUFMIFJJR0hUUzogQWxsIHByb2NlZHVyZXM8L2tleXdvcmQ+PGtleXdv
cmQ+cGVyZm9ybWVkIGluIHRoaXMgc3R1ZHkgaW52b2x2aW5nIGh1bWFuIHBhcnRpY2lwYW50cyB3
ZXJlIGluIGFjY29yZGFuY2Ugd2l0aCB0aGU8L2tleXdvcmQ+PGtleXdvcmQ+ZXRoaWNhbCBzdGFu
ZGFyZHMgb2YgdGhlIGluc3RpdHV0aW9uYWwgYW5kIG5hdGlvbmFsIHJlc2VhcmNoIGNvbW1pdHRl
ZXMgYW5kIHdpdGggdGhlPC9rZXl3b3JkPjxrZXl3b3JkPjE5NjQgSGVsc2lua2kgZGVjbGFyYXRp
b24gYW5kIGl0cyBsYXRlciBhbWVuZG1lbnRzIG9yIGNvbXBhcmFibGUgZXRoaWNhbCBzdGFuZGFy
ZHMuPC9rZXl3b3JkPjxrZXl3b3JkPlRoaXMgYXJ0aWNsZSBkb2VzIG5vdCBjb250YWluIGFueSBz
dHVkaWVzIHdpdGggYW5pbWFscyBwZXJmb3JtZWQgYnkgYW55IG9mIHRoZTwva2V5d29yZD48a2V5
d29yZD5hdXRob3JzLiBJTkZPUk1FRCBDT05TRU5UOiBBY2NvcmRpbmcgdG8gdGhlIER1dGNoIE1l
ZGljYWwgUmVzZWFyY2ggaW4gSHVtYW4gU3ViamVjdHM8L2tleXdvcmQ+PGtleXdvcmQ+QWN0IChX
TU8pLCBvYnRhaW5pbmcgaW5mb3JtZWQgY29uc2VudCB3YXMgbm90IG5lY2Vzc2FyeS48L2tleXdv
cmQ+PC9rZXl3b3Jkcz48ZGF0ZXM+PHllYXI+MjAxODwveWVhcj48cHViLWRhdGVzPjxkYXRlPk1h
eTwvZGF0ZT48L3B1Yi1kYXRlcz48L2RhdGVzPjxpc2JuPjA5NjItOTM0MyAoUHJpbnQpJiN4RDsw
OTYyLTkzNDM8L2lzYm4+PGFjY2Vzc2lvbi1udW0+Mjk1NTA5NjQ8L2FjY2Vzc2lvbi1udW0+PHVy
bHM+PC91cmxzPjxjdXN0b20yPlBNQzU4OTE1NTc8L2N1c3RvbTI+PGVsZWN0cm9uaWMtcmVzb3Vy
Y2UtbnVtPjEwLjEwMDcvczExMTM2LTAxOC0xODI5LTA8L2VsZWN0cm9uaWMtcmVzb3VyY2UtbnVt
PjxyZW1vdGUtZGF0YWJhc2UtcHJvdmlkZXI+TkxNPC9yZW1vdGUtZGF0YWJhc2UtcHJvdmlkZXI+
PGxhbmd1YWdlPmVuZzwvbGFuZ3VhZ2U+PC9yZWNvcmQ+PC9DaXRlPjxDaXRlPjxBdXRob3I+TW9r
a2luazwvQXV0aG9yPjxZZWFyPjIwMTg8L1llYXI+PFJlY051bT4zODwvUmVjTnVtPjxyZWNvcmQ+
PHJlYy1udW1iZXI+Mzg8L3JlYy1udW1iZXI+PGZvcmVpZ24ta2V5cz48a2V5IGFwcD0iRU4iIGRi
LWlkPSJ4c2U5c3M5dDhhOTlkdWVydnhoeGV3ZjUwZXNzMmVhZXp6d3YiIHRpbWVzdGFtcD0iMTYz
MTI3OTgxNyI+Mzg8L2tleT48L2ZvcmVpZ24ta2V5cz48cmVmLXR5cGUgbmFtZT0iSm91cm5hbCBB
cnRpY2xlIj4xNzwvcmVmLXR5cGU+PGNvbnRyaWJ1dG9ycz48YXV0aG9ycz48YXV0aG9yPk1va2tp
bmssIEwgQjwvYXV0aG9yPjxhdXRob3I+ZGUgVmV0LCBIIEMgVzwvYXV0aG9yPjxhdXRob3I+UHJp
bnNlbiwgQyBBIEM8L2F1dGhvcj48YXV0aG9yPlBhdHJpY2ssIEQuIEwuPC9hdXRob3I+PGF1dGhv
cj5BbG9uc28sIEouPC9hdXRob3I+PGF1dGhvcj5Cb3V0ZXIsIEwuIE0uPC9hdXRob3I+PGF1dGhv
cj5UZXJ3ZWUsIEMuIEIuPC9hdXRob3I+PC9hdXRob3JzPjwvY29udHJpYnV0b3JzPjxhdXRoLWFk
ZHJlc3M+RGVwYXJ0bWVudCBvZiBFcGlkZW1pb2xvZ3kgYW5kIEJpb3N0YXRpc3RpY3MgYW5kIEFt
c3RlcmRhbSBQdWJsaWMgSGVhbHRoIFJlc2VhcmNoIEluc3RpdHV0ZSwgVlUgVW5pdmVyc2l0eSBN
ZWRpY2FsIENlbnRlciwgUC5PLiBCb3ggNzA1NywgMTAwNywgQW1zdGVyZGFtLCBUaGUgTmV0aGVy
bGFuZHMuIHcubW9ra2lua0B2dW1jLm5sLiYjeEQ7RGVwYXJ0bWVudCBvZiBFcGlkZW1pb2xvZ3kg
YW5kIEJpb3N0YXRpc3RpY3MgYW5kIEFtc3RlcmRhbSBQdWJsaWMgSGVhbHRoIFJlc2VhcmNoIElu
c3RpdHV0ZSwgVlUgVW5pdmVyc2l0eSBNZWRpY2FsIENlbnRlciwgUC5PLiBCb3ggNzA1NywgMTAw
NywgQW1zdGVyZGFtLCBUaGUgTmV0aGVybGFuZHMuJiN4RDtEZXBhcnRtZW50IG9mIEhlYWx0aCBT
ZXJ2aWNlcywgVW5pdmVyc2l0eSBvZiBXYXNoaW5ndG9uLCBTZWF0dGxlLCBXQSwgVVNBLiYjeEQ7
SGVhbHRoIFNlcnZpY2VzIFJlc2VhcmNoIFVuaXQsIEluc3RpdHV0IE11bmljaXBhbCBkJmFwb3M7
SW52ZXN0aWdhY2lvIE1lZGljYSAoSU1JTS1Ib3NwaXRhbCBkZWwgTWFyKSwgQmFyY2Vsb25hLCBT
cGFpbi4mI3hEO0RlcGFydG1lbnQgb2YgUGhpbG9zb3BoeSwgRmFjdWx0eSBvZiBIdW1hbml0aWVz
LCBWcmlqZSBVbml2ZXJzaXRlaXQsIEFtc3RlcmRhbSwgVGhlIE5ldGhlcmxhbmRzLjwvYXV0aC1h
ZGRyZXNzPjx0aXRsZXM+PHRpdGxlPkNPU01JTiBSaXNrIG9mIEJpYXMgY2hlY2tsaXN0IGZvciBz
eXN0ZW1hdGljIHJldmlld3Mgb2YgUGF0aWVudC1SZXBvcnRlZCBPdXRjb21lIE1lYXN1cmVzPC90
aXRsZT48c2Vjb25kYXJ5LXRpdGxlPlF1YWwgTGlmZSBSZXM8L3NlY29uZGFyeS10aXRsZT48L3Rp
dGxlcz48cGVyaW9kaWNhbD48ZnVsbC10aXRsZT5RdWFsIExpZmUgUmVzPC9mdWxsLXRpdGxlPjwv
cGVyaW9kaWNhbD48cGFnZXM+MTE3MS0xMTc5PC9wYWdlcz48dm9sdW1lPjI3PC92b2x1bWU+PG51
bWJlcj41PC9udW1iZXI+PGVkaXRpb24+MjAxNy8xMi8yMTwvZWRpdGlvbj48a2V5d29yZHM+PGtl
eXdvcmQ+Qmlhczwva2V5d29yZD48a2V5d29yZD5DaGVja2xpc3QvKm1ldGhvZHM8L2tleXdvcmQ+
PGtleXdvcmQ+Q29uc2Vuc3VzPC9rZXl3b3JkPjxrZXl3b3JkPkRhdGFiYXNlcywgRmFjdHVhbDwv
a2V5d29yZD48a2V5d29yZD4qSGVhbHRoIFN0YXR1czwva2V5d29yZD48a2V5d29yZD5IdW1hbnM8
L2tleXdvcmQ+PGtleXdvcmQ+KlBhdGllbnQgUmVwb3J0ZWQgT3V0Y29tZSBNZWFzdXJlczwva2V5
d29yZD48a2V5d29yZD5RdWFsaXR5IG9mIExpZmUvKnBzeWNob2xvZ3k8L2tleXdvcmQ+PGtleXdv
cmQ+Kk1lYXN1cmVtZW50IHByb3BlcnRpZXM8L2tleXdvcmQ+PGtleXdvcmQ+Kk91dGNvbWUgbWVh
c3VyZW1lbnQgaW5zdHJ1bWVudHM8L2tleXdvcmQ+PGtleXdvcmQ+KlF1YWxpdHkgYXNzZXNzbWVu
dDwva2V5d29yZD48a2V5d29yZD4qUmlzayBvZiBiaWFzPC9rZXl3b3JkPjxrZXl3b3JkPipTeXN0
ZW1hdGljIHJldmlldzwva2V5d29yZD48a2V5d29yZD5kZXZlbG9wZXJzIG9mIHRoZSBvcmlnaW5h
bCBDT1NNSU4gY2hlY2tsaXN0LiBFVEhJQ0FMIEFQUFJPVkFMOiBUaGlzIGFydGljbGUgZG9lcyBu
b3Q8L2tleXdvcmQ+PGtleXdvcmQ+Y29udGFpbiBhbnkgc3R1ZGllcyB3aXRoIGh1bWFuIHBhcnRp
Y2lwYW50cyBwZXJmb3JtZWQgYnkgYW55IG9mIHRoZSBhdXRob3JzLjwva2V5d29yZD48L2tleXdv
cmRzPjxkYXRlcz48eWVhcj4yMDE4PC95ZWFyPjxwdWItZGF0ZXM+PGRhdGU+TWF5PC9kYXRlPjwv
cHViLWRhdGVzPjwvZGF0ZXM+PGlzYm4+MDk2Mi05MzQzIChQcmludCkmI3hEOzA5NjItOTM0Mzwv
aXNibj48YWNjZXNzaW9uLW51bT4yOTI2MDQ0NTwvYWNjZXNzaW9uLW51bT48dXJscz48L3VybHM+
PGN1c3RvbTI+UE1DNTg5MTU1MjwvY3VzdG9tMj48ZWxlY3Ryb25pYy1yZXNvdXJjZS1udW0+MTAu
MTAwNy9zMTExMzYtMDE3LTE3NjUtNDwvZWxlY3Ryb25pYy1yZXNvdXJjZS1udW0+PHJlbW90ZS1k
YXRhYmFzZS1wcm92aWRlcj5OTE08L3JlbW90ZS1kYXRhYmFzZS1wcm92aWRlcj48bGFuZ3VhZ2U+
ZW5nPC9sYW5ndWFnZT48L3JlY29yZD48L0NpdGU+PC9FbmROb3RlPgB=
</w:fldData>
        </w:fldChar>
      </w:r>
      <w:r w:rsidR="000252C6">
        <w:instrText xml:space="preserve"> ADDIN EN.CITE.DATA </w:instrText>
      </w:r>
      <w:r w:rsidR="000252C6">
        <w:fldChar w:fldCharType="end"/>
      </w:r>
      <w:r w:rsidR="0006660A" w:rsidRPr="003A7C3F">
        <w:fldChar w:fldCharType="separate"/>
      </w:r>
      <w:r w:rsidR="00E83C39" w:rsidRPr="00E83C39">
        <w:rPr>
          <w:noProof/>
          <w:vertAlign w:val="superscript"/>
        </w:rPr>
        <w:t>26,32</w:t>
      </w:r>
      <w:r w:rsidR="0006660A" w:rsidRPr="003A7C3F">
        <w:fldChar w:fldCharType="end"/>
      </w:r>
      <w:r w:rsidR="0006660A" w:rsidRPr="003A7C3F">
        <w:t>.</w:t>
      </w:r>
      <w:r w:rsidR="0006660A" w:rsidRPr="0006660A">
        <w:t xml:space="preserve"> </w:t>
      </w:r>
      <w:r w:rsidR="0006660A">
        <w:t>For non-</w:t>
      </w:r>
      <w:r w:rsidR="00903156">
        <w:t>patient reported outcomes</w:t>
      </w:r>
      <w:r w:rsidR="00E91A1E">
        <w:t xml:space="preserve"> </w:t>
      </w:r>
      <w:r w:rsidR="0006660A" w:rsidRPr="003A7C3F">
        <w:t>(</w:t>
      </w:r>
      <w:r w:rsidR="00032716">
        <w:t xml:space="preserve">including </w:t>
      </w:r>
      <w:r w:rsidR="0006660A" w:rsidRPr="003A7C3F">
        <w:t>composite</w:t>
      </w:r>
      <w:r w:rsidR="00DC749A">
        <w:t>s</w:t>
      </w:r>
      <w:r w:rsidR="0006660A">
        <w:t xml:space="preserve"> </w:t>
      </w:r>
      <w:r w:rsidR="00032716">
        <w:t>with</w:t>
      </w:r>
      <w:r w:rsidR="00032716" w:rsidRPr="003A7C3F">
        <w:t xml:space="preserve"> </w:t>
      </w:r>
      <w:r w:rsidR="0006660A" w:rsidRPr="003A7C3F">
        <w:t>clinician</w:t>
      </w:r>
      <w:r w:rsidR="00DC749A">
        <w:t>-</w:t>
      </w:r>
      <w:r w:rsidR="0006660A" w:rsidRPr="003A7C3F">
        <w:t>performed components)</w:t>
      </w:r>
      <w:r w:rsidR="0006660A">
        <w:t>, a separate checklist</w:t>
      </w:r>
      <w:r w:rsidR="0006660A" w:rsidRPr="003A7C3F">
        <w:fldChar w:fldCharType="begin">
          <w:fldData xml:space="preserve">PEVuZE5vdGU+PENpdGU+PEF1dGhvcj5Nb2traW5rPC9BdXRob3I+PFllYXI+MjAyMDwvWWVhcj48
UmVjTnVtPjE3PC9SZWNOdW0+PERpc3BsYXlUZXh0PjxzdHlsZSBmYWNlPSJzdXBlcnNjcmlwdCI+
MzM8L3N0eWxlPjwvRGlzcGxheVRleHQ+PHJlY29yZD48cmVjLW51bWJlcj4xNzwvcmVjLW51bWJl
cj48Zm9yZWlnbi1rZXlzPjxrZXkgYXBwPSJFTiIgZGItaWQ9InhzZTlzczl0OGE5OWR1ZXJ2eGh4
ZXdmNTBlc3MyZWFlenp3diIgdGltZXN0YW1wPSIxNjI5NjcwMDIyIj4xNzwva2V5PjwvZm9yZWln
bi1rZXlzPjxyZWYtdHlwZSBuYW1lPSJKb3VybmFsIEFydGljbGUiPjE3PC9yZWYtdHlwZT48Y29u
dHJpYnV0b3JzPjxhdXRob3JzPjxhdXRob3I+TW9ra2luaywgTCBCPC9hdXRob3I+PGF1dGhvcj5C
b2VycywgTTwvYXV0aG9yPjxhdXRob3I+dmFuIGRlciBWbGV1dGVuLCBDIFAgTTwvYXV0aG9yPjxh
dXRob3I+Qm91dGVyLCBMLiBNLjwvYXV0aG9yPjxhdXRob3I+QWxvbnNvLCBKLjwvYXV0aG9yPjxh
dXRob3I+UGF0cmljaywgRC4gTC48L2F1dGhvcj48YXV0aG9yPmRlIFZldCwgSC4gQy4gVy48L2F1
dGhvcj48YXV0aG9yPlRlcndlZSwgQy4gQi48L2F1dGhvcj48L2F1dGhvcnM+PC9jb250cmlidXRv
cnM+PGF1dGgtYWRkcmVzcz5EZXBhcnRtZW50IG9mIEVwaWRlbWlvbG9neSBhbmQgRGF0YSBTY2ll
bmNlLCBBbXN0ZXJkYW0gUHVibGljIEhlYWx0aCByZXNlYXJjaCBpbnN0aXR1dGUsIEFtc3RlcmRh
bSBVTUMsIFZyaWplIFVuaXZlcnNpdGVpdCBBbXN0ZXJkYW0sIEFtc3RlcmRhbSwgVGhlIE5ldGhl
cmxhbmRzLiB3Lm1va2tpbmtAYW1zdGVyZGFtdW1jLm5sLiYjeEQ7RGVwYXJ0bWVudCBvZiBFcGlk
ZW1pb2xvZ3kgYW5kIERhdGEgU2NpZW5jZSwgQW1zdGVyZGFtIFB1YmxpYyBIZWFsdGggcmVzZWFy
Y2ggaW5zdGl0dXRlLCBBbXN0ZXJkYW0gVU1DLCBWcmlqZSBVbml2ZXJzaXRlaXQgQW1zdGVyZGFt
LCBBbXN0ZXJkYW0sIFRoZSBOZXRoZXJsYW5kcy4mI3hEO0Ftc3RlcmRhbSBSaGV1bWF0b2xvZ3kg
YW5kIEltbXVub2xvZ3kgQ2VudGVyLCBBbXN0ZXJkYW0gVU1DLCBWcmlqZSBVbml2ZXJzaXRlaXQg
QW1zdGVyZGFtLCBBbXN0ZXJkYW0sIFRoZSBOZXRoZXJsYW5kcy4mI3hEO0RlcGFydG1lbnQgb2Yg
RWR1Y2F0aW9uYWwgRGV2ZWxvcG1lbnQgYW5kIFJlc2VhcmNoLCBGYWN1bHR5IG9mIEhlYWx0aCwg
TWVkaWNpbmUgYW5kIExpZmUgU2NpZW5jZXMsIE1hYXN0cmljaHQgVW5pdmVyc2l0eSwgU2Nob29s
IG9mIEhlYWx0aCBQcm9mZXNzaW9ucyBFZHVjYXRpb24sIE1hYXN0cmljaHQsIFRoZSBOZXRoZXJs
YW5kcy4mI3hEO0RlcGFydG1lbnQgb2YgUGhpbG9zb3BoeSwgRmFjdWx0eSBvZiBIdW1hbml0aWVz
LCBWcmlqZSBVbml2ZXJzaXRlaXQgQW1zdGVyZGFtLCBBbXN0ZXJkYW0sIFRoZSBOZXRoZXJsYW5k
cy4mI3hEO0hlYWx0aCBTZXJ2aWNlcyBSZXNlYXJjaCBVbml0LCBJTUlNLUhvc3BpdGFsIGRlbCBN
YXIgTWVkaWNhbCBSZXNlYXJjaCBJbnN0aXR1dGU7IENJQkVSIEVwaWRlbWlvbG9nw61hIHkgU2Fs
dWQgUMO6YmxpY2EgKENJQkVSRVNQKTsgUG9tcGV1IEZhYnJhIFVuaXZlcnNpdHkgKFVQRiksIEJh
cmNlbG9uYSwgU3BhaW4uJiN4RDtEZXBhcnRtZW50IG9mIEhlYWx0aCBTZXJ2aWNlcywgVW5pdmVy
c2l0eSBvZiBXYXNoaW5ndG9uLCBTZWF0dGxlLCBXQSwgVVNBLjwvYXV0aC1hZGRyZXNzPjx0aXRs
ZXM+PHRpdGxlPkNPU01JTiBSaXNrIG9mIEJpYXMgdG9vbCB0byBhc3Nlc3MgdGhlIHF1YWxpdHkg
b2Ygc3R1ZGllcyBvbiByZWxpYWJpbGl0eSBvciBtZWFzdXJlbWVudCBlcnJvciBvZiBvdXRjb21l
IG1lYXN1cmVtZW50IGluc3RydW1lbnRzOiBhIERlbHBoaSBzdHVkeTwvdGl0bGU+PHNlY29uZGFy
eS10aXRsZT5CTUMgTWVkIFJlcyBNZXRob2RvbDwvc2Vjb25kYXJ5LXRpdGxlPjwvdGl0bGVzPjxw
ZXJpb2RpY2FsPjxmdWxsLXRpdGxlPkJNQyBNZWQgUmVzIE1ldGhvZG9sPC9mdWxsLXRpdGxlPjwv
cGVyaW9kaWNhbD48cGFnZXM+MjkzPC9wYWdlcz48dm9sdW1lPjIwPC92b2x1bWU+PG51bWJlcj4x
PC9udW1iZXI+PGVkaXRpb24+MjAyMC8xMi8wNDwvZWRpdGlvbj48a2V5d29yZHM+PGtleXdvcmQ+
Qmlhczwva2V5d29yZD48a2V5d29yZD5Db25zZW5zdXM8L2tleXdvcmQ+PGtleXdvcmQ+KkRlbHBo
aSBUZWNobmlxdWU8L2tleXdvcmQ+PGtleXdvcmQ+SHVtYW5zPC9rZXl3b3JkPjxrZXl3b3JkPlJl
cHJvZHVjaWJpbGl0eSBvZiBSZXN1bHRzPC9rZXl3b3JkPjxrZXl3b3JkPipjb3NtaW48L2tleXdv
cmQ+PGtleXdvcmQ+KkRlbHBoaSBzdHVkeTwva2V5d29yZD48a2V5d29yZD4qTWVhc3VyZW1lbnQg
ZXJyb3I8L2tleXdvcmQ+PGtleXdvcmQ+Kk91dGNvbWUgbWVhc3VyZW1lbnQgaW5zdHJ1bWVudHM8
L2tleXdvcmQ+PGtleXdvcmQ+KlF1YWxpdHkgYXNzZXNzbWVudDwva2V5d29yZD48a2V5d29yZD4q
UmVsaWFiaWxpdHk8L2tleXdvcmQ+PGtleXdvcmQ+KlJpc2sgb2YgQmlhczwva2V5d29yZD48a2V5
d29yZD5mb3IgcGF0aWVudC1yZXBvcnRlZCBvdXRjb21lIG1lYXN1cmVzIChQUk9NcykgWzEyXSBh
bmQgdGhlIENPU01JTiBndWlkZWxpbmUgZm9yPC9rZXl3b3JkPjxrZXl3b3JkPmNvbmR1Y3Rpbmcg
c3lzdGVtYXRpYyByZXZpZXdzIG9mIFBST01zIFsyN10uPC9rZXl3b3JkPjwva2V5d29yZHM+PGRh
dGVzPjx5ZWFyPjIwMjA8L3llYXI+PHB1Yi1kYXRlcz48ZGF0ZT5EZWMgMzwvZGF0ZT48L3B1Yi1k
YXRlcz48L2RhdGVzPjxpc2JuPjE0NzEtMjI4ODwvaXNibj48YWNjZXNzaW9uLW51bT4zMzI2Nzgx
OTwvYWNjZXNzaW9uLW51bT48dXJscz48L3VybHM+PGN1c3RvbTI+UE1DNzcxMjUyNTwvY3VzdG9t
Mj48ZWxlY3Ryb25pYy1yZXNvdXJjZS1udW0+MTAuMTE4Ni9zMTI4NzQtMDIwLTAxMTc5LTU8L2Vs
ZWN0cm9uaWMtcmVzb3VyY2UtbnVtPjxyZW1vdGUtZGF0YWJhc2UtcHJvdmlkZXI+TkxNPC9yZW1v
dGUtZGF0YWJhc2UtcHJvdmlkZXI+PGxhbmd1YWdlPmVuZzwvbGFuZ3VhZ2U+PC9yZWNvcmQ+PC9D
aXRlPjwvRW5kTm90ZT4A
</w:fldData>
        </w:fldChar>
      </w:r>
      <w:r w:rsidR="000252C6">
        <w:instrText xml:space="preserve"> ADDIN EN.CITE </w:instrText>
      </w:r>
      <w:r w:rsidR="000252C6">
        <w:fldChar w:fldCharType="begin">
          <w:fldData xml:space="preserve">PEVuZE5vdGU+PENpdGU+PEF1dGhvcj5Nb2traW5rPC9BdXRob3I+PFllYXI+MjAyMDwvWWVhcj48
UmVjTnVtPjE3PC9SZWNOdW0+PERpc3BsYXlUZXh0PjxzdHlsZSBmYWNlPSJzdXBlcnNjcmlwdCI+
MzM8L3N0eWxlPjwvRGlzcGxheVRleHQ+PHJlY29yZD48cmVjLW51bWJlcj4xNzwvcmVjLW51bWJl
cj48Zm9yZWlnbi1rZXlzPjxrZXkgYXBwPSJFTiIgZGItaWQ9InhzZTlzczl0OGE5OWR1ZXJ2eGh4
ZXdmNTBlc3MyZWFlenp3diIgdGltZXN0YW1wPSIxNjI5NjcwMDIyIj4xNzwva2V5PjwvZm9yZWln
bi1rZXlzPjxyZWYtdHlwZSBuYW1lPSJKb3VybmFsIEFydGljbGUiPjE3PC9yZWYtdHlwZT48Y29u
dHJpYnV0b3JzPjxhdXRob3JzPjxhdXRob3I+TW9ra2luaywgTCBCPC9hdXRob3I+PGF1dGhvcj5C
b2VycywgTTwvYXV0aG9yPjxhdXRob3I+dmFuIGRlciBWbGV1dGVuLCBDIFAgTTwvYXV0aG9yPjxh
dXRob3I+Qm91dGVyLCBMLiBNLjwvYXV0aG9yPjxhdXRob3I+QWxvbnNvLCBKLjwvYXV0aG9yPjxh
dXRob3I+UGF0cmljaywgRC4gTC48L2F1dGhvcj48YXV0aG9yPmRlIFZldCwgSC4gQy4gVy48L2F1
dGhvcj48YXV0aG9yPlRlcndlZSwgQy4gQi48L2F1dGhvcj48L2F1dGhvcnM+PC9jb250cmlidXRv
cnM+PGF1dGgtYWRkcmVzcz5EZXBhcnRtZW50IG9mIEVwaWRlbWlvbG9neSBhbmQgRGF0YSBTY2ll
bmNlLCBBbXN0ZXJkYW0gUHVibGljIEhlYWx0aCByZXNlYXJjaCBpbnN0aXR1dGUsIEFtc3RlcmRh
bSBVTUMsIFZyaWplIFVuaXZlcnNpdGVpdCBBbXN0ZXJkYW0sIEFtc3RlcmRhbSwgVGhlIE5ldGhl
cmxhbmRzLiB3Lm1va2tpbmtAYW1zdGVyZGFtdW1jLm5sLiYjeEQ7RGVwYXJ0bWVudCBvZiBFcGlk
ZW1pb2xvZ3kgYW5kIERhdGEgU2NpZW5jZSwgQW1zdGVyZGFtIFB1YmxpYyBIZWFsdGggcmVzZWFy
Y2ggaW5zdGl0dXRlLCBBbXN0ZXJkYW0gVU1DLCBWcmlqZSBVbml2ZXJzaXRlaXQgQW1zdGVyZGFt
LCBBbXN0ZXJkYW0sIFRoZSBOZXRoZXJsYW5kcy4mI3hEO0Ftc3RlcmRhbSBSaGV1bWF0b2xvZ3kg
YW5kIEltbXVub2xvZ3kgQ2VudGVyLCBBbXN0ZXJkYW0gVU1DLCBWcmlqZSBVbml2ZXJzaXRlaXQg
QW1zdGVyZGFtLCBBbXN0ZXJkYW0sIFRoZSBOZXRoZXJsYW5kcy4mI3hEO0RlcGFydG1lbnQgb2Yg
RWR1Y2F0aW9uYWwgRGV2ZWxvcG1lbnQgYW5kIFJlc2VhcmNoLCBGYWN1bHR5IG9mIEhlYWx0aCwg
TWVkaWNpbmUgYW5kIExpZmUgU2NpZW5jZXMsIE1hYXN0cmljaHQgVW5pdmVyc2l0eSwgU2Nob29s
IG9mIEhlYWx0aCBQcm9mZXNzaW9ucyBFZHVjYXRpb24sIE1hYXN0cmljaHQsIFRoZSBOZXRoZXJs
YW5kcy4mI3hEO0RlcGFydG1lbnQgb2YgUGhpbG9zb3BoeSwgRmFjdWx0eSBvZiBIdW1hbml0aWVz
LCBWcmlqZSBVbml2ZXJzaXRlaXQgQW1zdGVyZGFtLCBBbXN0ZXJkYW0sIFRoZSBOZXRoZXJsYW5k
cy4mI3hEO0hlYWx0aCBTZXJ2aWNlcyBSZXNlYXJjaCBVbml0LCBJTUlNLUhvc3BpdGFsIGRlbCBN
YXIgTWVkaWNhbCBSZXNlYXJjaCBJbnN0aXR1dGU7IENJQkVSIEVwaWRlbWlvbG9nw61hIHkgU2Fs
dWQgUMO6YmxpY2EgKENJQkVSRVNQKTsgUG9tcGV1IEZhYnJhIFVuaXZlcnNpdHkgKFVQRiksIEJh
cmNlbG9uYSwgU3BhaW4uJiN4RDtEZXBhcnRtZW50IG9mIEhlYWx0aCBTZXJ2aWNlcywgVW5pdmVy
c2l0eSBvZiBXYXNoaW5ndG9uLCBTZWF0dGxlLCBXQSwgVVNBLjwvYXV0aC1hZGRyZXNzPjx0aXRs
ZXM+PHRpdGxlPkNPU01JTiBSaXNrIG9mIEJpYXMgdG9vbCB0byBhc3Nlc3MgdGhlIHF1YWxpdHkg
b2Ygc3R1ZGllcyBvbiByZWxpYWJpbGl0eSBvciBtZWFzdXJlbWVudCBlcnJvciBvZiBvdXRjb21l
IG1lYXN1cmVtZW50IGluc3RydW1lbnRzOiBhIERlbHBoaSBzdHVkeTwvdGl0bGU+PHNlY29uZGFy
eS10aXRsZT5CTUMgTWVkIFJlcyBNZXRob2RvbDwvc2Vjb25kYXJ5LXRpdGxlPjwvdGl0bGVzPjxw
ZXJpb2RpY2FsPjxmdWxsLXRpdGxlPkJNQyBNZWQgUmVzIE1ldGhvZG9sPC9mdWxsLXRpdGxlPjwv
cGVyaW9kaWNhbD48cGFnZXM+MjkzPC9wYWdlcz48dm9sdW1lPjIwPC92b2x1bWU+PG51bWJlcj4x
PC9udW1iZXI+PGVkaXRpb24+MjAyMC8xMi8wNDwvZWRpdGlvbj48a2V5d29yZHM+PGtleXdvcmQ+
Qmlhczwva2V5d29yZD48a2V5d29yZD5Db25zZW5zdXM8L2tleXdvcmQ+PGtleXdvcmQ+KkRlbHBo
aSBUZWNobmlxdWU8L2tleXdvcmQ+PGtleXdvcmQ+SHVtYW5zPC9rZXl3b3JkPjxrZXl3b3JkPlJl
cHJvZHVjaWJpbGl0eSBvZiBSZXN1bHRzPC9rZXl3b3JkPjxrZXl3b3JkPipjb3NtaW48L2tleXdv
cmQ+PGtleXdvcmQ+KkRlbHBoaSBzdHVkeTwva2V5d29yZD48a2V5d29yZD4qTWVhc3VyZW1lbnQg
ZXJyb3I8L2tleXdvcmQ+PGtleXdvcmQ+Kk91dGNvbWUgbWVhc3VyZW1lbnQgaW5zdHJ1bWVudHM8
L2tleXdvcmQ+PGtleXdvcmQ+KlF1YWxpdHkgYXNzZXNzbWVudDwva2V5d29yZD48a2V5d29yZD4q
UmVsaWFiaWxpdHk8L2tleXdvcmQ+PGtleXdvcmQ+KlJpc2sgb2YgQmlhczwva2V5d29yZD48a2V5
d29yZD5mb3IgcGF0aWVudC1yZXBvcnRlZCBvdXRjb21lIG1lYXN1cmVzIChQUk9NcykgWzEyXSBh
bmQgdGhlIENPU01JTiBndWlkZWxpbmUgZm9yPC9rZXl3b3JkPjxrZXl3b3JkPmNvbmR1Y3Rpbmcg
c3lzdGVtYXRpYyByZXZpZXdzIG9mIFBST01zIFsyN10uPC9rZXl3b3JkPjwva2V5d29yZHM+PGRh
dGVzPjx5ZWFyPjIwMjA8L3llYXI+PHB1Yi1kYXRlcz48ZGF0ZT5EZWMgMzwvZGF0ZT48L3B1Yi1k
YXRlcz48L2RhdGVzPjxpc2JuPjE0NzEtMjI4ODwvaXNibj48YWNjZXNzaW9uLW51bT4zMzI2Nzgx
OTwvYWNjZXNzaW9uLW51bT48dXJscz48L3VybHM+PGN1c3RvbTI+UE1DNzcxMjUyNTwvY3VzdG9t
Mj48ZWxlY3Ryb25pYy1yZXNvdXJjZS1udW0+MTAuMTE4Ni9zMTI4NzQtMDIwLTAxMTc5LTU8L2Vs
ZWN0cm9uaWMtcmVzb3VyY2UtbnVtPjxyZW1vdGUtZGF0YWJhc2UtcHJvdmlkZXI+TkxNPC9yZW1v
dGUtZGF0YWJhc2UtcHJvdmlkZXI+PGxhbmd1YWdlPmVuZzwvbGFuZ3VhZ2U+PC9yZWNvcmQ+PC9D
aXRlPjwvRW5kTm90ZT4A
</w:fldData>
        </w:fldChar>
      </w:r>
      <w:r w:rsidR="000252C6">
        <w:instrText xml:space="preserve"> ADDIN EN.CITE.DATA </w:instrText>
      </w:r>
      <w:r w:rsidR="000252C6">
        <w:fldChar w:fldCharType="end"/>
      </w:r>
      <w:r w:rsidR="0006660A" w:rsidRPr="003A7C3F">
        <w:fldChar w:fldCharType="separate"/>
      </w:r>
      <w:r w:rsidR="00E83C39" w:rsidRPr="00E83C39">
        <w:rPr>
          <w:noProof/>
          <w:vertAlign w:val="superscript"/>
        </w:rPr>
        <w:t>33</w:t>
      </w:r>
      <w:r w:rsidR="0006660A" w:rsidRPr="003A7C3F">
        <w:fldChar w:fldCharType="end"/>
      </w:r>
      <w:r w:rsidR="0006660A">
        <w:t xml:space="preserve"> was used</w:t>
      </w:r>
      <w:r w:rsidR="002B770D">
        <w:t>.</w:t>
      </w:r>
      <w:r w:rsidR="0006660A">
        <w:t xml:space="preserve"> </w:t>
      </w:r>
      <w:r w:rsidR="006C27E1">
        <w:rPr>
          <w:rFonts w:ascii="Calibri" w:eastAsia="Times New Roman" w:hAnsi="Calibri" w:cs="Times New Roman"/>
          <w:color w:val="000000"/>
          <w:lang w:eastAsia="zh-CN"/>
        </w:rPr>
        <w:t xml:space="preserve">The </w:t>
      </w:r>
      <w:r w:rsidR="006C27E1">
        <w:t>d</w:t>
      </w:r>
      <w:r w:rsidR="006C27E1" w:rsidRPr="003A7C3F">
        <w:t xml:space="preserve">efinitions </w:t>
      </w:r>
      <w:r w:rsidR="0026615E">
        <w:t>of</w:t>
      </w:r>
      <w:r w:rsidR="006C27E1">
        <w:t xml:space="preserve"> </w:t>
      </w:r>
      <w:r w:rsidR="006C27E1">
        <w:lastRenderedPageBreak/>
        <w:t xml:space="preserve">measurement </w:t>
      </w:r>
      <w:r w:rsidR="006C27E1" w:rsidRPr="000676FD">
        <w:t xml:space="preserve">properties are </w:t>
      </w:r>
      <w:r w:rsidR="00571F7C" w:rsidRPr="000676FD">
        <w:t xml:space="preserve">provided </w:t>
      </w:r>
      <w:r w:rsidR="006C27E1" w:rsidRPr="000676FD">
        <w:t>in</w:t>
      </w:r>
      <w:bookmarkStart w:id="7" w:name="_Ref83580393"/>
      <w:r w:rsidR="007455E8" w:rsidRPr="007455E8">
        <w:rPr>
          <w:rStyle w:val="CommentReference"/>
        </w:rPr>
        <w:t xml:space="preserve"> </w:t>
      </w:r>
      <w:r w:rsidR="007455E8" w:rsidRPr="0018620D">
        <w:rPr>
          <w:rStyle w:val="TableHeaderChar"/>
          <w:rFonts w:eastAsiaTheme="minorHAnsi"/>
        </w:rPr>
        <w:t>Table S</w:t>
      </w:r>
      <w:r w:rsidR="007455E8" w:rsidRPr="0018620D">
        <w:rPr>
          <w:rStyle w:val="TableHeaderChar"/>
          <w:rFonts w:eastAsiaTheme="minorHAnsi"/>
        </w:rPr>
        <w:fldChar w:fldCharType="begin"/>
      </w:r>
      <w:r w:rsidR="007455E8" w:rsidRPr="0018620D">
        <w:rPr>
          <w:rStyle w:val="TableHeaderChar"/>
          <w:rFonts w:eastAsiaTheme="minorHAnsi"/>
        </w:rPr>
        <w:instrText xml:space="preserve"> SEQ Table \* ARABIC </w:instrText>
      </w:r>
      <w:r w:rsidR="007455E8" w:rsidRPr="0018620D">
        <w:rPr>
          <w:rStyle w:val="TableHeaderChar"/>
          <w:rFonts w:eastAsiaTheme="minorHAnsi"/>
        </w:rPr>
        <w:fldChar w:fldCharType="separate"/>
      </w:r>
      <w:r w:rsidR="007455E8">
        <w:rPr>
          <w:rStyle w:val="TableHeaderChar"/>
          <w:rFonts w:eastAsiaTheme="minorHAnsi"/>
          <w:noProof/>
        </w:rPr>
        <w:t>3</w:t>
      </w:r>
      <w:r w:rsidR="007455E8" w:rsidRPr="0018620D">
        <w:rPr>
          <w:rStyle w:val="TableHeaderChar"/>
          <w:rFonts w:eastAsiaTheme="minorHAnsi"/>
        </w:rPr>
        <w:fldChar w:fldCharType="end"/>
      </w:r>
      <w:bookmarkEnd w:id="7"/>
      <w:r w:rsidR="006C27E1" w:rsidRPr="000676FD">
        <w:t xml:space="preserve">. </w:t>
      </w:r>
      <w:r w:rsidR="006A1DDE" w:rsidRPr="000676FD">
        <w:t xml:space="preserve">Second, </w:t>
      </w:r>
      <w:r w:rsidR="00AA5E9F" w:rsidRPr="000676FD">
        <w:t xml:space="preserve">results of the measurement properties </w:t>
      </w:r>
      <w:r w:rsidR="00571F7C" w:rsidRPr="000676FD">
        <w:t>from</w:t>
      </w:r>
      <w:r w:rsidR="00AA5E9F" w:rsidRPr="000676FD">
        <w:t xml:space="preserve"> each study</w:t>
      </w:r>
      <w:r w:rsidR="00963903" w:rsidRPr="000676FD">
        <w:t xml:space="preserve"> were rated against quality criteria </w:t>
      </w:r>
      <w:r w:rsidR="00963903" w:rsidRPr="000676FD">
        <w:rPr>
          <w:b/>
          <w:bCs/>
        </w:rPr>
        <w:t>(</w:t>
      </w:r>
      <w:r w:rsidR="00670CFD" w:rsidRPr="00D847C1">
        <w:rPr>
          <w:rStyle w:val="TableHeaderChar"/>
          <w:rFonts w:eastAsiaTheme="minorHAnsi"/>
        </w:rPr>
        <w:t xml:space="preserve">Table </w:t>
      </w:r>
      <w:r w:rsidR="00670CFD">
        <w:rPr>
          <w:rStyle w:val="TableHeaderChar"/>
          <w:rFonts w:eastAsiaTheme="minorHAnsi"/>
        </w:rPr>
        <w:t>S</w:t>
      </w:r>
      <w:r w:rsidR="00670CFD" w:rsidRPr="00D847C1">
        <w:rPr>
          <w:rStyle w:val="TableHeaderChar"/>
          <w:rFonts w:eastAsiaTheme="minorHAnsi"/>
        </w:rPr>
        <w:fldChar w:fldCharType="begin"/>
      </w:r>
      <w:r w:rsidR="00670CFD" w:rsidRPr="00D847C1">
        <w:rPr>
          <w:rStyle w:val="TableHeaderChar"/>
          <w:rFonts w:eastAsiaTheme="minorHAnsi"/>
        </w:rPr>
        <w:instrText xml:space="preserve"> SEQ Table \* ARABIC </w:instrText>
      </w:r>
      <w:r w:rsidR="00670CFD" w:rsidRPr="00D847C1">
        <w:rPr>
          <w:rStyle w:val="TableHeaderChar"/>
          <w:rFonts w:eastAsiaTheme="minorHAnsi"/>
        </w:rPr>
        <w:fldChar w:fldCharType="separate"/>
      </w:r>
      <w:r w:rsidR="00670CFD">
        <w:rPr>
          <w:rStyle w:val="TableHeaderChar"/>
          <w:rFonts w:eastAsiaTheme="minorHAnsi"/>
          <w:noProof/>
        </w:rPr>
        <w:t>2</w:t>
      </w:r>
      <w:r w:rsidR="00670CFD" w:rsidRPr="00D847C1">
        <w:rPr>
          <w:rStyle w:val="TableHeaderChar"/>
          <w:rFonts w:eastAsiaTheme="minorHAnsi"/>
        </w:rPr>
        <w:fldChar w:fldCharType="end"/>
      </w:r>
      <w:r w:rsidR="00963903" w:rsidRPr="000676FD">
        <w:rPr>
          <w:b/>
          <w:bCs/>
        </w:rPr>
        <w:t>)</w:t>
      </w:r>
      <w:r w:rsidR="00AA5E9F" w:rsidRPr="000676FD">
        <w:t xml:space="preserve"> and qualitatively pooled to generate an overall rating of sufficient (+), insufficient (-), or indeterminate (?)</w:t>
      </w:r>
      <w:r w:rsidR="00AA5E9F" w:rsidRPr="003A7C3F">
        <w:t>.</w:t>
      </w:r>
      <w:r w:rsidR="00AA5E9F">
        <w:t xml:space="preserve"> </w:t>
      </w:r>
      <w:r w:rsidR="005574F3">
        <w:t>Third, t</w:t>
      </w:r>
      <w:r w:rsidR="00C954B9">
        <w:t xml:space="preserve">he </w:t>
      </w:r>
      <w:r w:rsidR="00E04A6C">
        <w:t xml:space="preserve">certainty of evidence </w:t>
      </w:r>
      <w:r w:rsidR="00F57A0B">
        <w:t xml:space="preserve">was </w:t>
      </w:r>
      <w:r w:rsidR="009C1E78">
        <w:t>determined</w:t>
      </w:r>
      <w:r w:rsidR="00F57A0B">
        <w:t xml:space="preserve"> using </w:t>
      </w:r>
      <w:r w:rsidR="009C1E78">
        <w:t>a</w:t>
      </w:r>
      <w:r w:rsidR="0095393F" w:rsidRPr="0095393F">
        <w:t xml:space="preserve"> modified GRADE approach</w:t>
      </w:r>
      <w:r w:rsidR="003C3E1A" w:rsidRPr="003A7C3F">
        <w:fldChar w:fldCharType="begin">
          <w:fldData xml:space="preserve">PEVuZE5vdGU+PENpdGU+PEF1dGhvcj5UZXJ3ZWU8L0F1dGhvcj48WWVhcj4yMDE4PC9ZZWFyPjxS
ZWNOdW0+MzU8L1JlY051bT48RGlzcGxheVRleHQ+PHN0eWxlIGZhY2U9InN1cGVyc2NyaXB0Ij4y
NiwzMiwzNDwvc3R5bGU+PC9EaXNwbGF5VGV4dD48cmVjb3JkPjxyZWMtbnVtYmVyPjM1PC9yZWMt
bnVtYmVyPjxmb3JlaWduLWtleXM+PGtleSBhcHA9IkVOIiBkYi1pZD0ieHNlOXNzOXQ4YTk5ZHVl
cnZ4aHhld2Y1MGVzczJlYWV6end2IiB0aW1lc3RhbXA9IjE2MzEyNzkzNjQiPjM1PC9rZXk+PC9m
b3JlaWduLWtleXM+PHJlZi10eXBlIG5hbWU9IkpvdXJuYWwgQXJ0aWNsZSI+MTc8L3JlZi10eXBl
Pjxjb250cmlidXRvcnM+PGF1dGhvcnM+PGF1dGhvcj5UZXJ3ZWUsIEMgQjwvYXV0aG9yPjxhdXRo
b3I+UHJpbnNlbiwgQyBBIEM8L2F1dGhvcj48YXV0aG9yPkNoaWFyb3R0bywgQTwvYXV0aG9yPjxh
dXRob3I+V2VzdGVybWFuLCBNLiBKLjwvYXV0aG9yPjxhdXRob3I+UGF0cmljaywgRC4gTC48L2F1
dGhvcj48YXV0aG9yPkFsb25zbywgSi48L2F1dGhvcj48YXV0aG9yPkJvdXRlciwgTC4gTS48L2F1
dGhvcj48YXV0aG9yPmRlIFZldCwgSC4gQy4gVy48L2F1dGhvcj48YXV0aG9yPk1va2tpbmssIEwu
IEIuPC9hdXRob3I+PC9hdXRob3JzPjwvY29udHJpYnV0b3JzPjxhdXRoLWFkZHJlc3M+RGVwYXJ0
bWVudCBvZiBFcGlkZW1pb2xvZ3kgYW5kIEJpb3N0YXRpc3RpY3MgYW5kIEFtc3RlcmRhbSBQdWJs
aWMgSGVhbHRoIFJlc2VhcmNoIEluc3RpdHV0ZSwgVlUgVW5pdmVyc2l0eSBNZWRpY2FsIENlbnRl
ciwgUC5PLiBCb3ggNzA1NywgMTAwNyBNQiwgQW1zdGVyZGFtLCBUaGUgTmV0aGVybGFuZHMuIGNi
LnRlcndlZUB2dW1jLm5sLiYjeEQ7RGVwYXJ0bWVudCBvZiBFcGlkZW1pb2xvZ3kgYW5kIEJpb3N0
YXRpc3RpY3MgYW5kIEFtc3RlcmRhbSBQdWJsaWMgSGVhbHRoIFJlc2VhcmNoIEluc3RpdHV0ZSwg
VlUgVW5pdmVyc2l0eSBNZWRpY2FsIENlbnRlciwgUC5PLiBCb3ggNzA1NywgMTAwNyBNQiwgQW1z
dGVyZGFtLCBUaGUgTmV0aGVybGFuZHMuJiN4RDtEZXBhcnRtZW50IG9mIEhlYWx0aCBTY2llbmNl
cyBhbmQgQW1zdGVyZGFtIFB1YmxpYyBIZWFsdGggUmVzZWFyY2ggSW5zdGl0dXRlLCBWVSBVbml2
ZXJzaXR5LCBBbXN0ZXJkYW0sIFRoZSBOZXRoZXJsYW5kcy4mI3hEO0RlcGFydG1lbnQgb2YgSGVh
bHRoIFNlcnZpY2VzLCBVbml2ZXJzaXR5IG9mIFdhc2hpbmd0b24sIFNlYXR0bGUsIFdBLCBVU0Eu
JiN4RDtJTUlNIChIb3NwaXRhbCBkZWwgTWFyIE1lZGljYWwgUmVzZWFyY2ggSW5zdGl0dXRlKSwg
RGVwYXJ0bWVudCBvZiBFeHBlcmltZW50YWwgYW5kIEhlYWx0aCBTY2llbmNlcywgUG9tcGV1IEZh
YnJhIFVuaXZlcnNpdHkgKFVQRiksIEJhcmNlbG9uYSwgU3BhaW4uJiN4RDtDSUJFUiBlbiBFcGlk
ZW1pb2xvZ8OtYSB5IFNhbHVkIFDDumJsaWNhIChDSUJFUkVTUCksIE1hZHJpZCwgU3BhaW4uJiN4
RDtGYWN1bHR5IG9mIEh1bWFuaXRpZXMsIERlcGFydG1lbnQgb2YgUGhpbG9zb3BoeSwgVlUgVW5p
dmVyc2l0eSwgQW1zdGVyZGFtLCBUaGUgTmV0aGVybGFuZHMuPC9hdXRoLWFkZHJlc3M+PHRpdGxl
cz48dGl0bGU+Q09TTUlOIG1ldGhvZG9sb2d5IGZvciBldmFsdWF0aW5nIHRoZSBjb250ZW50IHZh
bGlkaXR5IG9mIHBhdGllbnQtcmVwb3J0ZWQgb3V0Y29tZSBtZWFzdXJlczogYSBEZWxwaGkgc3R1
ZHk8L3RpdGxlPjxzZWNvbmRhcnktdGl0bGU+UXVhbCBMaWZlIFJlczwvc2Vjb25kYXJ5LXRpdGxl
PjwvdGl0bGVzPjxwZXJpb2RpY2FsPjxmdWxsLXRpdGxlPlF1YWwgTGlmZSBSZXM8L2Z1bGwtdGl0
bGU+PC9wZXJpb2RpY2FsPjxwYWdlcz4xMTU5LTExNzA8L3BhZ2VzPjx2b2x1bWU+Mjc8L3ZvbHVt
ZT48bnVtYmVyPjU8L251bWJlcj48ZWRpdGlvbj4yMDE4LzAzLzIwPC9lZGl0aW9uPjxrZXl3b3Jk
cz48a2V5d29yZD5Db25zZW5zdXM8L2tleXdvcmQ+PGtleXdvcmQ+KkRlbHBoaSBUZWNobmlxdWU8
L2tleXdvcmQ+PGtleXdvcmQ+SHVtYW5zPC9rZXl3b3JkPjxrZXl3b3JkPipQYXRpZW50IFJlcG9y
dGVkIE91dGNvbWUgTWVhc3VyZXM8L2tleXdvcmQ+PGtleXdvcmQ+UXVhbGl0YXRpdmUgUmVzZWFy
Y2g8L2tleXdvcmQ+PGtleXdvcmQ+UXVhbGl0eSBvZiBMaWZlLypwc3ljaG9sb2d5PC9rZXl3b3Jk
PjxrZXl3b3JkPipTdXJ2ZXlzIGFuZCBRdWVzdGlvbm5haXJlczwva2V5d29yZD48a2V5d29yZD4q
VmFsaWRhdGlvbiBTdHVkaWVzIGFzIFRvcGljPC9rZXl3b3JkPjxrZXl3b3JkPipjb3NtaW48L2tl
eXdvcmQ+PGtleXdvcmQ+KkNvbnRlbnQgdmFsaWRpdHk8L2tleXdvcmQ+PGtleXdvcmQ+KlBhdGll
bnQgb3V0Y29tZSBhc3Nlc3NtZW50PC9rZXl3b3JkPjxrZXl3b3JkPipQYXRpZW50LXJlcG9ydGVk
IG91dGNvbWU8L2tleXdvcmQ+PGtleXdvcmQ+KlN5c3RlbWF0aWMgcmV2aWV3PC9rZXl3b3JkPjxr
ZXl3b3JkPipWYWxpZGF0aW9uIHN0dWRpZXM8L2tleXdvcmQ+PGtleXdvcmQ+RVRISUNBTCBBUFBS
T1ZBTDogQXMgdGhpcyBzdHVkeSBkaWQgbm90IGludm9sdmUgZXhwZXJpbWVudHMgd2l0aCBwYXRp
ZW50cyBvciBzdHVkeTwva2V5d29yZD48a2V5d29yZD5zdWJqZWN0cywgaXQgd2FzIGV4ZW1wdCBm
cm9tIGV0aGljYWwgYXBwcm92YWwgYWNjb3JkaW5nIHRvIHRoZSBEdXRjaCBNZWRpY2FsPC9rZXl3
b3JkPjxrZXl3b3JkPlJlc2VhcmNoIGluIEh1bWFuIFN1YmplY3RzIEFjdCAoV01PKS4gSFVNQU4g
QU5EIEFOSU1BTCBSSUdIVFM6IEFsbCBwcm9jZWR1cmVzPC9rZXl3b3JkPjxrZXl3b3JkPnBlcmZv
cm1lZCBpbiB0aGlzIHN0dWR5IGludm9sdmluZyBodW1hbiBwYXJ0aWNpcGFudHMgd2VyZSBpbiBh
Y2NvcmRhbmNlIHdpdGggdGhlPC9rZXl3b3JkPjxrZXl3b3JkPmV0aGljYWwgc3RhbmRhcmRzIG9m
IHRoZSBpbnN0aXR1dGlvbmFsIGFuZCBuYXRpb25hbCByZXNlYXJjaCBjb21taXR0ZWVzIGFuZCB3
aXRoIHRoZTwva2V5d29yZD48a2V5d29yZD4xOTY0IEhlbHNpbmtpIGRlY2xhcmF0aW9uIGFuZCBp
dHMgbGF0ZXIgYW1lbmRtZW50cyBvciBjb21wYXJhYmxlIGV0aGljYWwgc3RhbmRhcmRzLjwva2V5
d29yZD48a2V5d29yZD5UaGlzIGFydGljbGUgZG9lcyBub3QgY29udGFpbiBhbnkgc3R1ZGllcyB3
aXRoIGFuaW1hbHMgcGVyZm9ybWVkIGJ5IGFueSBvZiB0aGU8L2tleXdvcmQ+PGtleXdvcmQ+YXV0
aG9ycy4gSU5GT1JNRUQgQ09OU0VOVDogQWNjb3JkaW5nIHRvIHRoZSBEdXRjaCBNZWRpY2FsIFJl
c2VhcmNoIGluIEh1bWFuIFN1YmplY3RzPC9rZXl3b3JkPjxrZXl3b3JkPkFjdCAoV01PKSwgb2J0
YWluaW5nIGluZm9ybWVkIGNvbnNlbnQgd2FzIG5vdCBuZWNlc3NhcnkuPC9rZXl3b3JkPjwva2V5
d29yZHM+PGRhdGVzPjx5ZWFyPjIwMTg8L3llYXI+PHB1Yi1kYXRlcz48ZGF0ZT5NYXk8L2RhdGU+
PC9wdWItZGF0ZXM+PC9kYXRlcz48aXNibj4wOTYyLTkzNDMgKFByaW50KSYjeEQ7MDk2Mi05MzQz
PC9pc2JuPjxhY2Nlc3Npb24tbnVtPjI5NTUwOTY0PC9hY2Nlc3Npb24tbnVtPjx1cmxzPjwvdXJs
cz48Y3VzdG9tMj5QTUM1ODkxNTU3PC9jdXN0b20yPjxlbGVjdHJvbmljLXJlc291cmNlLW51bT4x
MC4xMDA3L3MxMTEzNi0wMTgtMTgyOS0wPC9lbGVjdHJvbmljLXJlc291cmNlLW51bT48cmVtb3Rl
LWRhdGFiYXNlLXByb3ZpZGVyPk5MTTwvcmVtb3RlLWRhdGFiYXNlLXByb3ZpZGVyPjxsYW5ndWFn
ZT5lbmc8L2xhbmd1YWdlPjwvcmVjb3JkPjwvQ2l0ZT48Q2l0ZT48QXV0aG9yPlRlcndlZTwvQXV0
aG9yPjxZZWFyPjIwMTg8L1llYXI+PFJlY051bT4zNTwvUmVjTnVtPjxyZWNvcmQ+PHJlYy1udW1i
ZXI+MzU8L3JlYy1udW1iZXI+PGZvcmVpZ24ta2V5cz48a2V5IGFwcD0iRU4iIGRiLWlkPSJ4c2U5
c3M5dDhhOTlkdWVydnhoeGV3ZjUwZXNzMmVhZXp6d3YiIHRpbWVzdGFtcD0iMTYzMTI3OTM2NCI+
MzU8L2tleT48L2ZvcmVpZ24ta2V5cz48cmVmLXR5cGUgbmFtZT0iSm91cm5hbCBBcnRpY2xlIj4x
NzwvcmVmLXR5cGU+PGNvbnRyaWJ1dG9ycz48YXV0aG9ycz48YXV0aG9yPlRlcndlZSwgQyBCPC9h
dXRob3I+PGF1dGhvcj5Qcmluc2VuLCBDIEEgQzwvYXV0aG9yPjxhdXRob3I+Q2hpYXJvdHRvLCBB
PC9hdXRob3I+PGF1dGhvcj5XZXN0ZXJtYW4sIE0uIEouPC9hdXRob3I+PGF1dGhvcj5QYXRyaWNr
LCBELiBMLjwvYXV0aG9yPjxhdXRob3I+QWxvbnNvLCBKLjwvYXV0aG9yPjxhdXRob3I+Qm91dGVy
LCBMLiBNLjwvYXV0aG9yPjxhdXRob3I+ZGUgVmV0LCBILiBDLiBXLjwvYXV0aG9yPjxhdXRob3I+
TW9ra2luaywgTC4gQi48L2F1dGhvcj48L2F1dGhvcnM+PC9jb250cmlidXRvcnM+PGF1dGgtYWRk
cmVzcz5EZXBhcnRtZW50IG9mIEVwaWRlbWlvbG9neSBhbmQgQmlvc3RhdGlzdGljcyBhbmQgQW1z
dGVyZGFtIFB1YmxpYyBIZWFsdGggUmVzZWFyY2ggSW5zdGl0dXRlLCBWVSBVbml2ZXJzaXR5IE1l
ZGljYWwgQ2VudGVyLCBQLk8uIEJveCA3MDU3LCAxMDA3IE1CLCBBbXN0ZXJkYW0sIFRoZSBOZXRo
ZXJsYW5kcy4gY2IudGVyd2VlQHZ1bWMubmwuJiN4RDtEZXBhcnRtZW50IG9mIEVwaWRlbWlvbG9n
eSBhbmQgQmlvc3RhdGlzdGljcyBhbmQgQW1zdGVyZGFtIFB1YmxpYyBIZWFsdGggUmVzZWFyY2gg
SW5zdGl0dXRlLCBWVSBVbml2ZXJzaXR5IE1lZGljYWwgQ2VudGVyLCBQLk8uIEJveCA3MDU3LCAx
MDA3IE1CLCBBbXN0ZXJkYW0sIFRoZSBOZXRoZXJsYW5kcy4mI3hEO0RlcGFydG1lbnQgb2YgSGVh
bHRoIFNjaWVuY2VzIGFuZCBBbXN0ZXJkYW0gUHVibGljIEhlYWx0aCBSZXNlYXJjaCBJbnN0aXR1
dGUsIFZVIFVuaXZlcnNpdHksIEFtc3RlcmRhbSwgVGhlIE5ldGhlcmxhbmRzLiYjeEQ7RGVwYXJ0
bWVudCBvZiBIZWFsdGggU2VydmljZXMsIFVuaXZlcnNpdHkgb2YgV2FzaGluZ3RvbiwgU2VhdHRs
ZSwgV0EsIFVTQS4mI3hEO0lNSU0gKEhvc3BpdGFsIGRlbCBNYXIgTWVkaWNhbCBSZXNlYXJjaCBJ
bnN0aXR1dGUpLCBEZXBhcnRtZW50IG9mIEV4cGVyaW1lbnRhbCBhbmQgSGVhbHRoIFNjaWVuY2Vz
LCBQb21wZXUgRmFicmEgVW5pdmVyc2l0eSAoVVBGKSwgQmFyY2Vsb25hLCBTcGFpbi4mI3hEO0NJ
QkVSIGVuIEVwaWRlbWlvbG9nw61hIHkgU2FsdWQgUMO6YmxpY2EgKENJQkVSRVNQKSwgTWFkcmlk
LCBTcGFpbi4mI3hEO0ZhY3VsdHkgb2YgSHVtYW5pdGllcywgRGVwYXJ0bWVudCBvZiBQaGlsb3Nv
cGh5LCBWVSBVbml2ZXJzaXR5LCBBbXN0ZXJkYW0sIFRoZSBOZXRoZXJsYW5kcy48L2F1dGgtYWRk
cmVzcz48dGl0bGVzPjx0aXRsZT5DT1NNSU4gbWV0aG9kb2xvZ3kgZm9yIGV2YWx1YXRpbmcgdGhl
IGNvbnRlbnQgdmFsaWRpdHkgb2YgcGF0aWVudC1yZXBvcnRlZCBvdXRjb21lIG1lYXN1cmVzOiBh
IERlbHBoaSBzdHVkeTwvdGl0bGU+PHNlY29uZGFyeS10aXRsZT5RdWFsIExpZmUgUmVzPC9zZWNv
bmRhcnktdGl0bGU+PC90aXRsZXM+PHBlcmlvZGljYWw+PGZ1bGwtdGl0bGU+UXVhbCBMaWZlIFJl
czwvZnVsbC10aXRsZT48L3BlcmlvZGljYWw+PHBhZ2VzPjExNTktMTE3MDwvcGFnZXM+PHZvbHVt
ZT4yNzwvdm9sdW1lPjxudW1iZXI+NTwvbnVtYmVyPjxlZGl0aW9uPjIwMTgvMDMvMjA8L2VkaXRp
b24+PGtleXdvcmRzPjxrZXl3b3JkPkNvbnNlbnN1czwva2V5d29yZD48a2V5d29yZD4qRGVscGhp
IFRlY2huaXF1ZTwva2V5d29yZD48a2V5d29yZD5IdW1hbnM8L2tleXdvcmQ+PGtleXdvcmQ+KlBh
dGllbnQgUmVwb3J0ZWQgT3V0Y29tZSBNZWFzdXJlczwva2V5d29yZD48a2V5d29yZD5RdWFsaXRh
dGl2ZSBSZXNlYXJjaDwva2V5d29yZD48a2V5d29yZD5RdWFsaXR5IG9mIExpZmUvKnBzeWNob2xv
Z3k8L2tleXdvcmQ+PGtleXdvcmQ+KlN1cnZleXMgYW5kIFF1ZXN0aW9ubmFpcmVzPC9rZXl3b3Jk
PjxrZXl3b3JkPipWYWxpZGF0aW9uIFN0dWRpZXMgYXMgVG9waWM8L2tleXdvcmQ+PGtleXdvcmQ+
KmNvc21pbjwva2V5d29yZD48a2V5d29yZD4qQ29udGVudCB2YWxpZGl0eTwva2V5d29yZD48a2V5
d29yZD4qUGF0aWVudCBvdXRjb21lIGFzc2Vzc21lbnQ8L2tleXdvcmQ+PGtleXdvcmQ+KlBhdGll
bnQtcmVwb3J0ZWQgb3V0Y29tZTwva2V5d29yZD48a2V5d29yZD4qU3lzdGVtYXRpYyByZXZpZXc8
L2tleXdvcmQ+PGtleXdvcmQ+KlZhbGlkYXRpb24gc3R1ZGllczwva2V5d29yZD48a2V5d29yZD5F
VEhJQ0FMIEFQUFJPVkFMOiBBcyB0aGlzIHN0dWR5IGRpZCBub3QgaW52b2x2ZSBleHBlcmltZW50
cyB3aXRoIHBhdGllbnRzIG9yIHN0dWR5PC9rZXl3b3JkPjxrZXl3b3JkPnN1YmplY3RzLCBpdCB3
YXMgZXhlbXB0IGZyb20gZXRoaWNhbCBhcHByb3ZhbCBhY2NvcmRpbmcgdG8gdGhlIER1dGNoIE1l
ZGljYWw8L2tleXdvcmQ+PGtleXdvcmQ+UmVzZWFyY2ggaW4gSHVtYW4gU3ViamVjdHMgQWN0IChX
TU8pLiBIVU1BTiBBTkQgQU5JTUFMIFJJR0hUUzogQWxsIHByb2NlZHVyZXM8L2tleXdvcmQ+PGtl
eXdvcmQ+cGVyZm9ybWVkIGluIHRoaXMgc3R1ZHkgaW52b2x2aW5nIGh1bWFuIHBhcnRpY2lwYW50
cyB3ZXJlIGluIGFjY29yZGFuY2Ugd2l0aCB0aGU8L2tleXdvcmQ+PGtleXdvcmQ+ZXRoaWNhbCBz
dGFuZGFyZHMgb2YgdGhlIGluc3RpdHV0aW9uYWwgYW5kIG5hdGlvbmFsIHJlc2VhcmNoIGNvbW1p
dHRlZXMgYW5kIHdpdGggdGhlPC9rZXl3b3JkPjxrZXl3b3JkPjE5NjQgSGVsc2lua2kgZGVjbGFy
YXRpb24gYW5kIGl0cyBsYXRlciBhbWVuZG1lbnRzIG9yIGNvbXBhcmFibGUgZXRoaWNhbCBzdGFu
ZGFyZHMuPC9rZXl3b3JkPjxrZXl3b3JkPlRoaXMgYXJ0aWNsZSBkb2VzIG5vdCBjb250YWluIGFu
eSBzdHVkaWVzIHdpdGggYW5pbWFscyBwZXJmb3JtZWQgYnkgYW55IG9mIHRoZTwva2V5d29yZD48
a2V5d29yZD5hdXRob3JzLiBJTkZPUk1FRCBDT05TRU5UOiBBY2NvcmRpbmcgdG8gdGhlIER1dGNo
IE1lZGljYWwgUmVzZWFyY2ggaW4gSHVtYW4gU3ViamVjdHM8L2tleXdvcmQ+PGtleXdvcmQ+QWN0
IChXTU8pLCBvYnRhaW5pbmcgaW5mb3JtZWQgY29uc2VudCB3YXMgbm90IG5lY2Vzc2FyeS48L2tl
eXdvcmQ+PC9rZXl3b3Jkcz48ZGF0ZXM+PHllYXI+MjAxODwveWVhcj48cHViLWRhdGVzPjxkYXRl
Pk1heTwvZGF0ZT48L3B1Yi1kYXRlcz48L2RhdGVzPjxpc2JuPjA5NjItOTM0MyAoUHJpbnQpJiN4
RDswOTYyLTkzNDM8L2lzYm4+PGFjY2Vzc2lvbi1udW0+Mjk1NTA5NjQ8L2FjY2Vzc2lvbi1udW0+
PHVybHM+PC91cmxzPjxjdXN0b20yPlBNQzU4OTE1NTc8L2N1c3RvbTI+PGVsZWN0cm9uaWMtcmVz
b3VyY2UtbnVtPjEwLjEwMDcvczExMTM2LTAxOC0xODI5LTA8L2VsZWN0cm9uaWMtcmVzb3VyY2Ut
bnVtPjxyZW1vdGUtZGF0YWJhc2UtcHJvdmlkZXI+TkxNPC9yZW1vdGUtZGF0YWJhc2UtcHJvdmlk
ZXI+PGxhbmd1YWdlPmVuZzwvbGFuZ3VhZ2U+PC9yZWNvcmQ+PC9DaXRlPjxDaXRlPjxBdXRob3I+
TW9ra2luazwvQXV0aG9yPjxZZWFyPjIwMTg8L1llYXI+PFJlY051bT4zODwvUmVjTnVtPjxyZWNv
cmQ+PHJlYy1udW1iZXI+Mzg8L3JlYy1udW1iZXI+PGZvcmVpZ24ta2V5cz48a2V5IGFwcD0iRU4i
IGRiLWlkPSJ4c2U5c3M5dDhhOTlkdWVydnhoeGV3ZjUwZXNzMmVhZXp6d3YiIHRpbWVzdGFtcD0i
MTYzMTI3OTgxNyI+Mzg8L2tleT48L2ZvcmVpZ24ta2V5cz48cmVmLXR5cGUgbmFtZT0iSm91cm5h
bCBBcnRpY2xlIj4xNzwvcmVmLXR5cGU+PGNvbnRyaWJ1dG9ycz48YXV0aG9ycz48YXV0aG9yPk1v
a2tpbmssIEwgQjwvYXV0aG9yPjxhdXRob3I+ZGUgVmV0LCBIIEMgVzwvYXV0aG9yPjxhdXRob3I+
UHJpbnNlbiwgQyBBIEM8L2F1dGhvcj48YXV0aG9yPlBhdHJpY2ssIEQuIEwuPC9hdXRob3I+PGF1
dGhvcj5BbG9uc28sIEouPC9hdXRob3I+PGF1dGhvcj5Cb3V0ZXIsIEwuIE0uPC9hdXRob3I+PGF1
dGhvcj5UZXJ3ZWUsIEMuIEIuPC9hdXRob3I+PC9hdXRob3JzPjwvY29udHJpYnV0b3JzPjxhdXRo
LWFkZHJlc3M+RGVwYXJ0bWVudCBvZiBFcGlkZW1pb2xvZ3kgYW5kIEJpb3N0YXRpc3RpY3MgYW5k
IEFtc3RlcmRhbSBQdWJsaWMgSGVhbHRoIFJlc2VhcmNoIEluc3RpdHV0ZSwgVlUgVW5pdmVyc2l0
eSBNZWRpY2FsIENlbnRlciwgUC5PLiBCb3ggNzA1NywgMTAwNywgQW1zdGVyZGFtLCBUaGUgTmV0
aGVybGFuZHMuIHcubW9ra2lua0B2dW1jLm5sLiYjeEQ7RGVwYXJ0bWVudCBvZiBFcGlkZW1pb2xv
Z3kgYW5kIEJpb3N0YXRpc3RpY3MgYW5kIEFtc3RlcmRhbSBQdWJsaWMgSGVhbHRoIFJlc2VhcmNo
IEluc3RpdHV0ZSwgVlUgVW5pdmVyc2l0eSBNZWRpY2FsIENlbnRlciwgUC5PLiBCb3ggNzA1Nywg
MTAwNywgQW1zdGVyZGFtLCBUaGUgTmV0aGVybGFuZHMuJiN4RDtEZXBhcnRtZW50IG9mIEhlYWx0
aCBTZXJ2aWNlcywgVW5pdmVyc2l0eSBvZiBXYXNoaW5ndG9uLCBTZWF0dGxlLCBXQSwgVVNBLiYj
eEQ7SGVhbHRoIFNlcnZpY2VzIFJlc2VhcmNoIFVuaXQsIEluc3RpdHV0IE11bmljaXBhbCBkJmFw
b3M7SW52ZXN0aWdhY2lvIE1lZGljYSAoSU1JTS1Ib3NwaXRhbCBkZWwgTWFyKSwgQmFyY2Vsb25h
LCBTcGFpbi4mI3hEO0RlcGFydG1lbnQgb2YgUGhpbG9zb3BoeSwgRmFjdWx0eSBvZiBIdW1hbml0
aWVzLCBWcmlqZSBVbml2ZXJzaXRlaXQsIEFtc3RlcmRhbSwgVGhlIE5ldGhlcmxhbmRzLjwvYXV0
aC1hZGRyZXNzPjx0aXRsZXM+PHRpdGxlPkNPU01JTiBSaXNrIG9mIEJpYXMgY2hlY2tsaXN0IGZv
ciBzeXN0ZW1hdGljIHJldmlld3Mgb2YgUGF0aWVudC1SZXBvcnRlZCBPdXRjb21lIE1lYXN1cmVz
PC90aXRsZT48c2Vjb25kYXJ5LXRpdGxlPlF1YWwgTGlmZSBSZXM8L3NlY29uZGFyeS10aXRsZT48
L3RpdGxlcz48cGVyaW9kaWNhbD48ZnVsbC10aXRsZT5RdWFsIExpZmUgUmVzPC9mdWxsLXRpdGxl
PjwvcGVyaW9kaWNhbD48cGFnZXM+MTE3MS0xMTc5PC9wYWdlcz48dm9sdW1lPjI3PC92b2x1bWU+
PG51bWJlcj41PC9udW1iZXI+PGVkaXRpb24+MjAxNy8xMi8yMTwvZWRpdGlvbj48a2V5d29yZHM+
PGtleXdvcmQ+Qmlhczwva2V5d29yZD48a2V5d29yZD5DaGVja2xpc3QvKm1ldGhvZHM8L2tleXdv
cmQ+PGtleXdvcmQ+Q29uc2Vuc3VzPC9rZXl3b3JkPjxrZXl3b3JkPkRhdGFiYXNlcywgRmFjdHVh
bDwva2V5d29yZD48a2V5d29yZD4qSGVhbHRoIFN0YXR1czwva2V5d29yZD48a2V5d29yZD5IdW1h
bnM8L2tleXdvcmQ+PGtleXdvcmQ+KlBhdGllbnQgUmVwb3J0ZWQgT3V0Y29tZSBNZWFzdXJlczwv
a2V5d29yZD48a2V5d29yZD5RdWFsaXR5IG9mIExpZmUvKnBzeWNob2xvZ3k8L2tleXdvcmQ+PGtl
eXdvcmQ+Kk1lYXN1cmVtZW50IHByb3BlcnRpZXM8L2tleXdvcmQ+PGtleXdvcmQ+Kk91dGNvbWUg
bWVhc3VyZW1lbnQgaW5zdHJ1bWVudHM8L2tleXdvcmQ+PGtleXdvcmQ+KlF1YWxpdHkgYXNzZXNz
bWVudDwva2V5d29yZD48a2V5d29yZD4qUmlzayBvZiBiaWFzPC9rZXl3b3JkPjxrZXl3b3JkPipT
eXN0ZW1hdGljIHJldmlldzwva2V5d29yZD48a2V5d29yZD5kZXZlbG9wZXJzIG9mIHRoZSBvcmln
aW5hbCBDT1NNSU4gY2hlY2tsaXN0LiBFVEhJQ0FMIEFQUFJPVkFMOiBUaGlzIGFydGljbGUgZG9l
cyBub3Q8L2tleXdvcmQ+PGtleXdvcmQ+Y29udGFpbiBhbnkgc3R1ZGllcyB3aXRoIGh1bWFuIHBh
cnRpY2lwYW50cyBwZXJmb3JtZWQgYnkgYW55IG9mIHRoZSBhdXRob3JzLjwva2V5d29yZD48L2tl
eXdvcmRzPjxkYXRlcz48eWVhcj4yMDE4PC95ZWFyPjxwdWItZGF0ZXM+PGRhdGU+TWF5PC9kYXRl
PjwvcHViLWRhdGVzPjwvZGF0ZXM+PGlzYm4+MDk2Mi05MzQzIChQcmludCkmI3hEOzA5NjItOTM0
MzwvaXNibj48YWNjZXNzaW9uLW51bT4yOTI2MDQ0NTwvYWNjZXNzaW9uLW51bT48dXJscz48L3Vy
bHM+PGN1c3RvbTI+UE1DNTg5MTU1MjwvY3VzdG9tMj48ZWxlY3Ryb25pYy1yZXNvdXJjZS1udW0+
MTAuMTAwNy9zMTExMzYtMDE3LTE3NjUtNDwvZWxlY3Ryb25pYy1yZXNvdXJjZS1udW0+PHJlbW90
ZS1kYXRhYmFzZS1wcm92aWRlcj5OTE08L3JlbW90ZS1kYXRhYmFzZS1wcm92aWRlcj48bGFuZ3Vh
Z2U+ZW5nPC9sYW5ndWFnZT48L3JlY29yZD48L0NpdGU+PENpdGU+PEF1dGhvcj5HdXlhdHQ8L0F1
dGhvcj48WWVhcj4yMDExPC9ZZWFyPjxSZWNOdW0+NTwvUmVjTnVtPjxyZWNvcmQ+PHJlYy1udW1i
ZXI+NTwvcmVjLW51bWJlcj48Zm9yZWlnbi1rZXlzPjxrZXkgYXBwPSJFTiIgZGItaWQ9InhzZTlz
czl0OGE5OWR1ZXJ2eGh4ZXdmNTBlc3MyZWFlenp3diIgdGltZXN0YW1wPSIxNjI3MjQ0MjIyIj41
PC9rZXk+PC9mb3JlaWduLWtleXM+PHJlZi10eXBlIG5hbWU9IkpvdXJuYWwgQXJ0aWNsZSI+MTc8
L3JlZi10eXBlPjxjb250cmlidXRvcnM+PGF1dGhvcnM+PGF1dGhvcj5HdXlhdHQsIEc8L2F1dGhv
cj48YXV0aG9yPk94bWFuLCBBIEQ8L2F1dGhvcj48YXV0aG9yPkFrbCwgRSBB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jDvG5lbWFubiwgSC4gSi48L2F1dGhvcj48L2F1dGhvcnM+
PC9jb250cmlidXRvcnM+PGF1dGgtYWRkcmVzcz5EZXBhcnRtZW50IG9mIENsaW5pY2FsIEVwaWRl
bWlvbG9neSBhbmQgQmlvc3RhdGlzdGljcywgTWNNYXN0ZXIgVW5pdmVyc2l0eSwgSGFtaWx0b24s
IE9udGFyaW8gTDhOIDNaNSwgQ2FuYWRhLiBndXlhdHRAbWNtYXN0ZXIuY2E8L2F1dGgtYWRkcmVz
cz48dGl0bGVzPjx0aXRsZT5HUkFERSBndWlkZWxpbmVzOiAxLiBJbnRyb2R1Y3Rpb24tR1JBREUg
ZXZpZGVuY2UgcHJvZmlsZXMgYW5kIHN1bW1hcnkgb2YgZmluZGluZ3MgdGFibGVzPC90aXRsZT48
c2Vjb25kYXJ5LXRpdGxlPkogQ2xpbiBFcGlkZW1pb2w8L3NlY29uZGFyeS10aXRsZT48L3RpdGxl
cz48cGVyaW9kaWNhbD48ZnVsbC10aXRsZT5KIENsaW4gRXBpZGVtaW9sPC9mdWxsLXRpdGxlPjwv
cGVyaW9kaWNhbD48cGFnZXM+MzgzLTk0PC9wYWdlcz48dm9sdW1lPjY0PC92b2x1bWU+PG51bWJl
cj40PC9udW1iZXI+PGVkaXRpb24+MjAxMS8wMS8wNTwvZWRpdGlvbj48a2V5d29yZHM+PGtleXdv
cmQ+QmlvbWVkaWNhbCBUZWNobm9sb2d5L3N0YW5kYXJkczwva2V5d29yZD48a2V5d29yZD5Fdmlk
ZW5jZS1CYXNlZCBNZWRpY2luZS8qc3RhbmRhcmRzPC9rZXl3b3JkPjxrZXl3b3JkPkZlbWFsZTwv
a2V5d29yZD48a2V5d29yZD5HdWlkZWxpbmUgQWRoZXJlbmNlLypzdGFuZGFyZHM8L2tleXdvcmQ+
PGtleXdvcmQ+SHVtYW5zPC9rZXl3b3JkPjxrZXl3b3JkPk1hbGU8L2tleXdvcmQ+PGtleXdvcmQ+
UHJhY3RpY2UgR3VpZGVsaW5lcyBhcyBUb3BpYy8qc3RhbmRhcmRzPC9rZXl3b3JkPjxrZXl3b3Jk
PlB1YmxpY2F0aW9uIEJpYXM8L2tleXdvcmQ+PGtleXdvcmQ+UXVhbGl0eSBBc3N1cmFuY2UsIEhl
YWx0aCBDYXJlLypzdGFuZGFyZHM8L2tleXdvcmQ+PGtleXdvcmQ+UmVwcm9kdWNpYmlsaXR5IG9m
IFJlc3VsdHM8L2tleXdvcmQ+PGtleXdvcmQ+KlJldmlldyBMaXRlcmF0dXJlIGFzIFRvcGljPC9r
ZXl3b3JkPjwva2V5d29yZHM+PGRhdGVzPjx5ZWFyPjIwMTE8L3llYXI+PHB1Yi1kYXRlcz48ZGF0
ZT5BcHI8L2RhdGU+PC9wdWItZGF0ZXM+PC9kYXRlcz48aXNibj4wODk1LTQzNTY8L2lzYm4+PGFj
Y2Vzc2lvbi1udW0+MjExOTU1ODM8L2FjY2Vzc2lvbi1udW0+PHVybHM+PC91cmxzPjxlbGVjdHJv
bmljLXJlc291cmNlLW51bT4xMC4xMDE2L2ouamNsaW5lcGkuMjAxMC4wNC4wMjY8L2VsZWN0cm9u
aWMtcmVzb3VyY2UtbnVtPjxyZW1vdGUtZGF0YWJhc2UtcHJvdmlkZXI+TkxNPC9yZW1vdGUtZGF0
YWJhc2UtcHJvdmlkZXI+PGxhbmd1YWdlPmVuZzwvbGFuZ3VhZ2U+PC9yZWNvcmQ+PC9DaXRlPjwv
RW5kTm90ZT4A
</w:fldData>
        </w:fldChar>
      </w:r>
      <w:r w:rsidR="000252C6">
        <w:instrText xml:space="preserve"> ADDIN EN.CITE </w:instrText>
      </w:r>
      <w:r w:rsidR="000252C6">
        <w:fldChar w:fldCharType="begin">
          <w:fldData xml:space="preserve">PEVuZE5vdGU+PENpdGU+PEF1dGhvcj5UZXJ3ZWU8L0F1dGhvcj48WWVhcj4yMDE4PC9ZZWFyPjxS
ZWNOdW0+MzU8L1JlY051bT48RGlzcGxheVRleHQ+PHN0eWxlIGZhY2U9InN1cGVyc2NyaXB0Ij4y
NiwzMiwzNDwvc3R5bGU+PC9EaXNwbGF5VGV4dD48cmVjb3JkPjxyZWMtbnVtYmVyPjM1PC9yZWMt
bnVtYmVyPjxmb3JlaWduLWtleXM+PGtleSBhcHA9IkVOIiBkYi1pZD0ieHNlOXNzOXQ4YTk5ZHVl
cnZ4aHhld2Y1MGVzczJlYWV6end2IiB0aW1lc3RhbXA9IjE2MzEyNzkzNjQiPjM1PC9rZXk+PC9m
b3JlaWduLWtleXM+PHJlZi10eXBlIG5hbWU9IkpvdXJuYWwgQXJ0aWNsZSI+MTc8L3JlZi10eXBl
Pjxjb250cmlidXRvcnM+PGF1dGhvcnM+PGF1dGhvcj5UZXJ3ZWUsIEMgQjwvYXV0aG9yPjxhdXRo
b3I+UHJpbnNlbiwgQyBBIEM8L2F1dGhvcj48YXV0aG9yPkNoaWFyb3R0bywgQTwvYXV0aG9yPjxh
dXRob3I+V2VzdGVybWFuLCBNLiBKLjwvYXV0aG9yPjxhdXRob3I+UGF0cmljaywgRC4gTC48L2F1
dGhvcj48YXV0aG9yPkFsb25zbywgSi48L2F1dGhvcj48YXV0aG9yPkJvdXRlciwgTC4gTS48L2F1
dGhvcj48YXV0aG9yPmRlIFZldCwgSC4gQy4gVy48L2F1dGhvcj48YXV0aG9yPk1va2tpbmssIEwu
IEIuPC9hdXRob3I+PC9hdXRob3JzPjwvY29udHJpYnV0b3JzPjxhdXRoLWFkZHJlc3M+RGVwYXJ0
bWVudCBvZiBFcGlkZW1pb2xvZ3kgYW5kIEJpb3N0YXRpc3RpY3MgYW5kIEFtc3RlcmRhbSBQdWJs
aWMgSGVhbHRoIFJlc2VhcmNoIEluc3RpdHV0ZSwgVlUgVW5pdmVyc2l0eSBNZWRpY2FsIENlbnRl
ciwgUC5PLiBCb3ggNzA1NywgMTAwNyBNQiwgQW1zdGVyZGFtLCBUaGUgTmV0aGVybGFuZHMuIGNi
LnRlcndlZUB2dW1jLm5sLiYjeEQ7RGVwYXJ0bWVudCBvZiBFcGlkZW1pb2xvZ3kgYW5kIEJpb3N0
YXRpc3RpY3MgYW5kIEFtc3RlcmRhbSBQdWJsaWMgSGVhbHRoIFJlc2VhcmNoIEluc3RpdHV0ZSwg
VlUgVW5pdmVyc2l0eSBNZWRpY2FsIENlbnRlciwgUC5PLiBCb3ggNzA1NywgMTAwNyBNQiwgQW1z
dGVyZGFtLCBUaGUgTmV0aGVybGFuZHMuJiN4RDtEZXBhcnRtZW50IG9mIEhlYWx0aCBTY2llbmNl
cyBhbmQgQW1zdGVyZGFtIFB1YmxpYyBIZWFsdGggUmVzZWFyY2ggSW5zdGl0dXRlLCBWVSBVbml2
ZXJzaXR5LCBBbXN0ZXJkYW0sIFRoZSBOZXRoZXJsYW5kcy4mI3hEO0RlcGFydG1lbnQgb2YgSGVh
bHRoIFNlcnZpY2VzLCBVbml2ZXJzaXR5IG9mIFdhc2hpbmd0b24sIFNlYXR0bGUsIFdBLCBVU0Eu
JiN4RDtJTUlNIChIb3NwaXRhbCBkZWwgTWFyIE1lZGljYWwgUmVzZWFyY2ggSW5zdGl0dXRlKSwg
RGVwYXJ0bWVudCBvZiBFeHBlcmltZW50YWwgYW5kIEhlYWx0aCBTY2llbmNlcywgUG9tcGV1IEZh
YnJhIFVuaXZlcnNpdHkgKFVQRiksIEJhcmNlbG9uYSwgU3BhaW4uJiN4RDtDSUJFUiBlbiBFcGlk
ZW1pb2xvZ8OtYSB5IFNhbHVkIFDDumJsaWNhIChDSUJFUkVTUCksIE1hZHJpZCwgU3BhaW4uJiN4
RDtGYWN1bHR5IG9mIEh1bWFuaXRpZXMsIERlcGFydG1lbnQgb2YgUGhpbG9zb3BoeSwgVlUgVW5p
dmVyc2l0eSwgQW1zdGVyZGFtLCBUaGUgTmV0aGVybGFuZHMuPC9hdXRoLWFkZHJlc3M+PHRpdGxl
cz48dGl0bGU+Q09TTUlOIG1ldGhvZG9sb2d5IGZvciBldmFsdWF0aW5nIHRoZSBjb250ZW50IHZh
bGlkaXR5IG9mIHBhdGllbnQtcmVwb3J0ZWQgb3V0Y29tZSBtZWFzdXJlczogYSBEZWxwaGkgc3R1
ZHk8L3RpdGxlPjxzZWNvbmRhcnktdGl0bGU+UXVhbCBMaWZlIFJlczwvc2Vjb25kYXJ5LXRpdGxl
PjwvdGl0bGVzPjxwZXJpb2RpY2FsPjxmdWxsLXRpdGxlPlF1YWwgTGlmZSBSZXM8L2Z1bGwtdGl0
bGU+PC9wZXJpb2RpY2FsPjxwYWdlcz4xMTU5LTExNzA8L3BhZ2VzPjx2b2x1bWU+Mjc8L3ZvbHVt
ZT48bnVtYmVyPjU8L251bWJlcj48ZWRpdGlvbj4yMDE4LzAzLzIwPC9lZGl0aW9uPjxrZXl3b3Jk
cz48a2V5d29yZD5Db25zZW5zdXM8L2tleXdvcmQ+PGtleXdvcmQ+KkRlbHBoaSBUZWNobmlxdWU8
L2tleXdvcmQ+PGtleXdvcmQ+SHVtYW5zPC9rZXl3b3JkPjxrZXl3b3JkPipQYXRpZW50IFJlcG9y
dGVkIE91dGNvbWUgTWVhc3VyZXM8L2tleXdvcmQ+PGtleXdvcmQ+UXVhbGl0YXRpdmUgUmVzZWFy
Y2g8L2tleXdvcmQ+PGtleXdvcmQ+UXVhbGl0eSBvZiBMaWZlLypwc3ljaG9sb2d5PC9rZXl3b3Jk
PjxrZXl3b3JkPipTdXJ2ZXlzIGFuZCBRdWVzdGlvbm5haXJlczwva2V5d29yZD48a2V5d29yZD4q
VmFsaWRhdGlvbiBTdHVkaWVzIGFzIFRvcGljPC9rZXl3b3JkPjxrZXl3b3JkPipjb3NtaW48L2tl
eXdvcmQ+PGtleXdvcmQ+KkNvbnRlbnQgdmFsaWRpdHk8L2tleXdvcmQ+PGtleXdvcmQ+KlBhdGll
bnQgb3V0Y29tZSBhc3Nlc3NtZW50PC9rZXl3b3JkPjxrZXl3b3JkPipQYXRpZW50LXJlcG9ydGVk
IG91dGNvbWU8L2tleXdvcmQ+PGtleXdvcmQ+KlN5c3RlbWF0aWMgcmV2aWV3PC9rZXl3b3JkPjxr
ZXl3b3JkPipWYWxpZGF0aW9uIHN0dWRpZXM8L2tleXdvcmQ+PGtleXdvcmQ+RVRISUNBTCBBUFBS
T1ZBTDogQXMgdGhpcyBzdHVkeSBkaWQgbm90IGludm9sdmUgZXhwZXJpbWVudHMgd2l0aCBwYXRp
ZW50cyBvciBzdHVkeTwva2V5d29yZD48a2V5d29yZD5zdWJqZWN0cywgaXQgd2FzIGV4ZW1wdCBm
cm9tIGV0aGljYWwgYXBwcm92YWwgYWNjb3JkaW5nIHRvIHRoZSBEdXRjaCBNZWRpY2FsPC9rZXl3
b3JkPjxrZXl3b3JkPlJlc2VhcmNoIGluIEh1bWFuIFN1YmplY3RzIEFjdCAoV01PKS4gSFVNQU4g
QU5EIEFOSU1BTCBSSUdIVFM6IEFsbCBwcm9jZWR1cmVzPC9rZXl3b3JkPjxrZXl3b3JkPnBlcmZv
cm1lZCBpbiB0aGlzIHN0dWR5IGludm9sdmluZyBodW1hbiBwYXJ0aWNpcGFudHMgd2VyZSBpbiBh
Y2NvcmRhbmNlIHdpdGggdGhlPC9rZXl3b3JkPjxrZXl3b3JkPmV0aGljYWwgc3RhbmRhcmRzIG9m
IHRoZSBpbnN0aXR1dGlvbmFsIGFuZCBuYXRpb25hbCByZXNlYXJjaCBjb21taXR0ZWVzIGFuZCB3
aXRoIHRoZTwva2V5d29yZD48a2V5d29yZD4xOTY0IEhlbHNpbmtpIGRlY2xhcmF0aW9uIGFuZCBp
dHMgbGF0ZXIgYW1lbmRtZW50cyBvciBjb21wYXJhYmxlIGV0aGljYWwgc3RhbmRhcmRzLjwva2V5
d29yZD48a2V5d29yZD5UaGlzIGFydGljbGUgZG9lcyBub3QgY29udGFpbiBhbnkgc3R1ZGllcyB3
aXRoIGFuaW1hbHMgcGVyZm9ybWVkIGJ5IGFueSBvZiB0aGU8L2tleXdvcmQ+PGtleXdvcmQ+YXV0
aG9ycy4gSU5GT1JNRUQgQ09OU0VOVDogQWNjb3JkaW5nIHRvIHRoZSBEdXRjaCBNZWRpY2FsIFJl
c2VhcmNoIGluIEh1bWFuIFN1YmplY3RzPC9rZXl3b3JkPjxrZXl3b3JkPkFjdCAoV01PKSwgb2J0
YWluaW5nIGluZm9ybWVkIGNvbnNlbnQgd2FzIG5vdCBuZWNlc3NhcnkuPC9rZXl3b3JkPjwva2V5
d29yZHM+PGRhdGVzPjx5ZWFyPjIwMTg8L3llYXI+PHB1Yi1kYXRlcz48ZGF0ZT5NYXk8L2RhdGU+
PC9wdWItZGF0ZXM+PC9kYXRlcz48aXNibj4wOTYyLTkzNDMgKFByaW50KSYjeEQ7MDk2Mi05MzQz
PC9pc2JuPjxhY2Nlc3Npb24tbnVtPjI5NTUwOTY0PC9hY2Nlc3Npb24tbnVtPjx1cmxzPjwvdXJs
cz48Y3VzdG9tMj5QTUM1ODkxNTU3PC9jdXN0b20yPjxlbGVjdHJvbmljLXJlc291cmNlLW51bT4x
MC4xMDA3L3MxMTEzNi0wMTgtMTgyOS0wPC9lbGVjdHJvbmljLXJlc291cmNlLW51bT48cmVtb3Rl
LWRhdGFiYXNlLXByb3ZpZGVyPk5MTTwvcmVtb3RlLWRhdGFiYXNlLXByb3ZpZGVyPjxsYW5ndWFn
ZT5lbmc8L2xhbmd1YWdlPjwvcmVjb3JkPjwvQ2l0ZT48Q2l0ZT48QXV0aG9yPlRlcndlZTwvQXV0
aG9yPjxZZWFyPjIwMTg8L1llYXI+PFJlY051bT4zNTwvUmVjTnVtPjxyZWNvcmQ+PHJlYy1udW1i
ZXI+MzU8L3JlYy1udW1iZXI+PGZvcmVpZ24ta2V5cz48a2V5IGFwcD0iRU4iIGRiLWlkPSJ4c2U5
c3M5dDhhOTlkdWVydnhoeGV3ZjUwZXNzMmVhZXp6d3YiIHRpbWVzdGFtcD0iMTYzMTI3OTM2NCI+
MzU8L2tleT48L2ZvcmVpZ24ta2V5cz48cmVmLXR5cGUgbmFtZT0iSm91cm5hbCBBcnRpY2xlIj4x
NzwvcmVmLXR5cGU+PGNvbnRyaWJ1dG9ycz48YXV0aG9ycz48YXV0aG9yPlRlcndlZSwgQyBCPC9h
dXRob3I+PGF1dGhvcj5Qcmluc2VuLCBDIEEgQzwvYXV0aG9yPjxhdXRob3I+Q2hpYXJvdHRvLCBB
PC9hdXRob3I+PGF1dGhvcj5XZXN0ZXJtYW4sIE0uIEouPC9hdXRob3I+PGF1dGhvcj5QYXRyaWNr
LCBELiBMLjwvYXV0aG9yPjxhdXRob3I+QWxvbnNvLCBKLjwvYXV0aG9yPjxhdXRob3I+Qm91dGVy
LCBMLiBNLjwvYXV0aG9yPjxhdXRob3I+ZGUgVmV0LCBILiBDLiBXLjwvYXV0aG9yPjxhdXRob3I+
TW9ra2luaywgTC4gQi48L2F1dGhvcj48L2F1dGhvcnM+PC9jb250cmlidXRvcnM+PGF1dGgtYWRk
cmVzcz5EZXBhcnRtZW50IG9mIEVwaWRlbWlvbG9neSBhbmQgQmlvc3RhdGlzdGljcyBhbmQgQW1z
dGVyZGFtIFB1YmxpYyBIZWFsdGggUmVzZWFyY2ggSW5zdGl0dXRlLCBWVSBVbml2ZXJzaXR5IE1l
ZGljYWwgQ2VudGVyLCBQLk8uIEJveCA3MDU3LCAxMDA3IE1CLCBBbXN0ZXJkYW0sIFRoZSBOZXRo
ZXJsYW5kcy4gY2IudGVyd2VlQHZ1bWMubmwuJiN4RDtEZXBhcnRtZW50IG9mIEVwaWRlbWlvbG9n
eSBhbmQgQmlvc3RhdGlzdGljcyBhbmQgQW1zdGVyZGFtIFB1YmxpYyBIZWFsdGggUmVzZWFyY2gg
SW5zdGl0dXRlLCBWVSBVbml2ZXJzaXR5IE1lZGljYWwgQ2VudGVyLCBQLk8uIEJveCA3MDU3LCAx
MDA3IE1CLCBBbXN0ZXJkYW0sIFRoZSBOZXRoZXJsYW5kcy4mI3hEO0RlcGFydG1lbnQgb2YgSGVh
bHRoIFNjaWVuY2VzIGFuZCBBbXN0ZXJkYW0gUHVibGljIEhlYWx0aCBSZXNlYXJjaCBJbnN0aXR1
dGUsIFZVIFVuaXZlcnNpdHksIEFtc3RlcmRhbSwgVGhlIE5ldGhlcmxhbmRzLiYjeEQ7RGVwYXJ0
bWVudCBvZiBIZWFsdGggU2VydmljZXMsIFVuaXZlcnNpdHkgb2YgV2FzaGluZ3RvbiwgU2VhdHRs
ZSwgV0EsIFVTQS4mI3hEO0lNSU0gKEhvc3BpdGFsIGRlbCBNYXIgTWVkaWNhbCBSZXNlYXJjaCBJ
bnN0aXR1dGUpLCBEZXBhcnRtZW50IG9mIEV4cGVyaW1lbnRhbCBhbmQgSGVhbHRoIFNjaWVuY2Vz
LCBQb21wZXUgRmFicmEgVW5pdmVyc2l0eSAoVVBGKSwgQmFyY2Vsb25hLCBTcGFpbi4mI3hEO0NJ
QkVSIGVuIEVwaWRlbWlvbG9nw61hIHkgU2FsdWQgUMO6YmxpY2EgKENJQkVSRVNQKSwgTWFkcmlk
LCBTcGFpbi4mI3hEO0ZhY3VsdHkgb2YgSHVtYW5pdGllcywgRGVwYXJ0bWVudCBvZiBQaGlsb3Nv
cGh5LCBWVSBVbml2ZXJzaXR5LCBBbXN0ZXJkYW0sIFRoZSBOZXRoZXJsYW5kcy48L2F1dGgtYWRk
cmVzcz48dGl0bGVzPjx0aXRsZT5DT1NNSU4gbWV0aG9kb2xvZ3kgZm9yIGV2YWx1YXRpbmcgdGhl
IGNvbnRlbnQgdmFsaWRpdHkgb2YgcGF0aWVudC1yZXBvcnRlZCBvdXRjb21lIG1lYXN1cmVzOiBh
IERlbHBoaSBzdHVkeTwvdGl0bGU+PHNlY29uZGFyeS10aXRsZT5RdWFsIExpZmUgUmVzPC9zZWNv
bmRhcnktdGl0bGU+PC90aXRsZXM+PHBlcmlvZGljYWw+PGZ1bGwtdGl0bGU+UXVhbCBMaWZlIFJl
czwvZnVsbC10aXRsZT48L3BlcmlvZGljYWw+PHBhZ2VzPjExNTktMTE3MDwvcGFnZXM+PHZvbHVt
ZT4yNzwvdm9sdW1lPjxudW1iZXI+NTwvbnVtYmVyPjxlZGl0aW9uPjIwMTgvMDMvMjA8L2VkaXRp
b24+PGtleXdvcmRzPjxrZXl3b3JkPkNvbnNlbnN1czwva2V5d29yZD48a2V5d29yZD4qRGVscGhp
IFRlY2huaXF1ZTwva2V5d29yZD48a2V5d29yZD5IdW1hbnM8L2tleXdvcmQ+PGtleXdvcmQ+KlBh
dGllbnQgUmVwb3J0ZWQgT3V0Y29tZSBNZWFzdXJlczwva2V5d29yZD48a2V5d29yZD5RdWFsaXRh
dGl2ZSBSZXNlYXJjaDwva2V5d29yZD48a2V5d29yZD5RdWFsaXR5IG9mIExpZmUvKnBzeWNob2xv
Z3k8L2tleXdvcmQ+PGtleXdvcmQ+KlN1cnZleXMgYW5kIFF1ZXN0aW9ubmFpcmVzPC9rZXl3b3Jk
PjxrZXl3b3JkPipWYWxpZGF0aW9uIFN0dWRpZXMgYXMgVG9waWM8L2tleXdvcmQ+PGtleXdvcmQ+
KmNvc21pbjwva2V5d29yZD48a2V5d29yZD4qQ29udGVudCB2YWxpZGl0eTwva2V5d29yZD48a2V5
d29yZD4qUGF0aWVudCBvdXRjb21lIGFzc2Vzc21lbnQ8L2tleXdvcmQ+PGtleXdvcmQ+KlBhdGll
bnQtcmVwb3J0ZWQgb3V0Y29tZTwva2V5d29yZD48a2V5d29yZD4qU3lzdGVtYXRpYyByZXZpZXc8
L2tleXdvcmQ+PGtleXdvcmQ+KlZhbGlkYXRpb24gc3R1ZGllczwva2V5d29yZD48a2V5d29yZD5F
VEhJQ0FMIEFQUFJPVkFMOiBBcyB0aGlzIHN0dWR5IGRpZCBub3QgaW52b2x2ZSBleHBlcmltZW50
cyB3aXRoIHBhdGllbnRzIG9yIHN0dWR5PC9rZXl3b3JkPjxrZXl3b3JkPnN1YmplY3RzLCBpdCB3
YXMgZXhlbXB0IGZyb20gZXRoaWNhbCBhcHByb3ZhbCBhY2NvcmRpbmcgdG8gdGhlIER1dGNoIE1l
ZGljYWw8L2tleXdvcmQ+PGtleXdvcmQ+UmVzZWFyY2ggaW4gSHVtYW4gU3ViamVjdHMgQWN0IChX
TU8pLiBIVU1BTiBBTkQgQU5JTUFMIFJJR0hUUzogQWxsIHByb2NlZHVyZXM8L2tleXdvcmQ+PGtl
eXdvcmQ+cGVyZm9ybWVkIGluIHRoaXMgc3R1ZHkgaW52b2x2aW5nIGh1bWFuIHBhcnRpY2lwYW50
cyB3ZXJlIGluIGFjY29yZGFuY2Ugd2l0aCB0aGU8L2tleXdvcmQ+PGtleXdvcmQ+ZXRoaWNhbCBz
dGFuZGFyZHMgb2YgdGhlIGluc3RpdHV0aW9uYWwgYW5kIG5hdGlvbmFsIHJlc2VhcmNoIGNvbW1p
dHRlZXMgYW5kIHdpdGggdGhlPC9rZXl3b3JkPjxrZXl3b3JkPjE5NjQgSGVsc2lua2kgZGVjbGFy
YXRpb24gYW5kIGl0cyBsYXRlciBhbWVuZG1lbnRzIG9yIGNvbXBhcmFibGUgZXRoaWNhbCBzdGFu
ZGFyZHMuPC9rZXl3b3JkPjxrZXl3b3JkPlRoaXMgYXJ0aWNsZSBkb2VzIG5vdCBjb250YWluIGFu
eSBzdHVkaWVzIHdpdGggYW5pbWFscyBwZXJmb3JtZWQgYnkgYW55IG9mIHRoZTwva2V5d29yZD48
a2V5d29yZD5hdXRob3JzLiBJTkZPUk1FRCBDT05TRU5UOiBBY2NvcmRpbmcgdG8gdGhlIER1dGNo
IE1lZGljYWwgUmVzZWFyY2ggaW4gSHVtYW4gU3ViamVjdHM8L2tleXdvcmQ+PGtleXdvcmQ+QWN0
IChXTU8pLCBvYnRhaW5pbmcgaW5mb3JtZWQgY29uc2VudCB3YXMgbm90IG5lY2Vzc2FyeS48L2tl
eXdvcmQ+PC9rZXl3b3Jkcz48ZGF0ZXM+PHllYXI+MjAxODwveWVhcj48cHViLWRhdGVzPjxkYXRl
Pk1heTwvZGF0ZT48L3B1Yi1kYXRlcz48L2RhdGVzPjxpc2JuPjA5NjItOTM0MyAoUHJpbnQpJiN4
RDswOTYyLTkzNDM8L2lzYm4+PGFjY2Vzc2lvbi1udW0+Mjk1NTA5NjQ8L2FjY2Vzc2lvbi1udW0+
PHVybHM+PC91cmxzPjxjdXN0b20yPlBNQzU4OTE1NTc8L2N1c3RvbTI+PGVsZWN0cm9uaWMtcmVz
b3VyY2UtbnVtPjEwLjEwMDcvczExMTM2LTAxOC0xODI5LTA8L2VsZWN0cm9uaWMtcmVzb3VyY2Ut
bnVtPjxyZW1vdGUtZGF0YWJhc2UtcHJvdmlkZXI+TkxNPC9yZW1vdGUtZGF0YWJhc2UtcHJvdmlk
ZXI+PGxhbmd1YWdlPmVuZzwvbGFuZ3VhZ2U+PC9yZWNvcmQ+PC9DaXRlPjxDaXRlPjxBdXRob3I+
TW9ra2luazwvQXV0aG9yPjxZZWFyPjIwMTg8L1llYXI+PFJlY051bT4zODwvUmVjTnVtPjxyZWNv
cmQ+PHJlYy1udW1iZXI+Mzg8L3JlYy1udW1iZXI+PGZvcmVpZ24ta2V5cz48a2V5IGFwcD0iRU4i
IGRiLWlkPSJ4c2U5c3M5dDhhOTlkdWVydnhoeGV3ZjUwZXNzMmVhZXp6d3YiIHRpbWVzdGFtcD0i
MTYzMTI3OTgxNyI+Mzg8L2tleT48L2ZvcmVpZ24ta2V5cz48cmVmLXR5cGUgbmFtZT0iSm91cm5h
bCBBcnRpY2xlIj4xNzwvcmVmLXR5cGU+PGNvbnRyaWJ1dG9ycz48YXV0aG9ycz48YXV0aG9yPk1v
a2tpbmssIEwgQjwvYXV0aG9yPjxhdXRob3I+ZGUgVmV0LCBIIEMgVzwvYXV0aG9yPjxhdXRob3I+
UHJpbnNlbiwgQyBBIEM8L2F1dGhvcj48YXV0aG9yPlBhdHJpY2ssIEQuIEwuPC9hdXRob3I+PGF1
dGhvcj5BbG9uc28sIEouPC9hdXRob3I+PGF1dGhvcj5Cb3V0ZXIsIEwuIE0uPC9hdXRob3I+PGF1
dGhvcj5UZXJ3ZWUsIEMuIEIuPC9hdXRob3I+PC9hdXRob3JzPjwvY29udHJpYnV0b3JzPjxhdXRo
LWFkZHJlc3M+RGVwYXJ0bWVudCBvZiBFcGlkZW1pb2xvZ3kgYW5kIEJpb3N0YXRpc3RpY3MgYW5k
IEFtc3RlcmRhbSBQdWJsaWMgSGVhbHRoIFJlc2VhcmNoIEluc3RpdHV0ZSwgVlUgVW5pdmVyc2l0
eSBNZWRpY2FsIENlbnRlciwgUC5PLiBCb3ggNzA1NywgMTAwNywgQW1zdGVyZGFtLCBUaGUgTmV0
aGVybGFuZHMuIHcubW9ra2lua0B2dW1jLm5sLiYjeEQ7RGVwYXJ0bWVudCBvZiBFcGlkZW1pb2xv
Z3kgYW5kIEJpb3N0YXRpc3RpY3MgYW5kIEFtc3RlcmRhbSBQdWJsaWMgSGVhbHRoIFJlc2VhcmNo
IEluc3RpdHV0ZSwgVlUgVW5pdmVyc2l0eSBNZWRpY2FsIENlbnRlciwgUC5PLiBCb3ggNzA1Nywg
MTAwNywgQW1zdGVyZGFtLCBUaGUgTmV0aGVybGFuZHMuJiN4RDtEZXBhcnRtZW50IG9mIEhlYWx0
aCBTZXJ2aWNlcywgVW5pdmVyc2l0eSBvZiBXYXNoaW5ndG9uLCBTZWF0dGxlLCBXQSwgVVNBLiYj
eEQ7SGVhbHRoIFNlcnZpY2VzIFJlc2VhcmNoIFVuaXQsIEluc3RpdHV0IE11bmljaXBhbCBkJmFw
b3M7SW52ZXN0aWdhY2lvIE1lZGljYSAoSU1JTS1Ib3NwaXRhbCBkZWwgTWFyKSwgQmFyY2Vsb25h
LCBTcGFpbi4mI3hEO0RlcGFydG1lbnQgb2YgUGhpbG9zb3BoeSwgRmFjdWx0eSBvZiBIdW1hbml0
aWVzLCBWcmlqZSBVbml2ZXJzaXRlaXQsIEFtc3RlcmRhbSwgVGhlIE5ldGhlcmxhbmRzLjwvYXV0
aC1hZGRyZXNzPjx0aXRsZXM+PHRpdGxlPkNPU01JTiBSaXNrIG9mIEJpYXMgY2hlY2tsaXN0IGZv
ciBzeXN0ZW1hdGljIHJldmlld3Mgb2YgUGF0aWVudC1SZXBvcnRlZCBPdXRjb21lIE1lYXN1cmVz
PC90aXRsZT48c2Vjb25kYXJ5LXRpdGxlPlF1YWwgTGlmZSBSZXM8L3NlY29uZGFyeS10aXRsZT48
L3RpdGxlcz48cGVyaW9kaWNhbD48ZnVsbC10aXRsZT5RdWFsIExpZmUgUmVzPC9mdWxsLXRpdGxl
PjwvcGVyaW9kaWNhbD48cGFnZXM+MTE3MS0xMTc5PC9wYWdlcz48dm9sdW1lPjI3PC92b2x1bWU+
PG51bWJlcj41PC9udW1iZXI+PGVkaXRpb24+MjAxNy8xMi8yMTwvZWRpdGlvbj48a2V5d29yZHM+
PGtleXdvcmQ+Qmlhczwva2V5d29yZD48a2V5d29yZD5DaGVja2xpc3QvKm1ldGhvZHM8L2tleXdv
cmQ+PGtleXdvcmQ+Q29uc2Vuc3VzPC9rZXl3b3JkPjxrZXl3b3JkPkRhdGFiYXNlcywgRmFjdHVh
bDwva2V5d29yZD48a2V5d29yZD4qSGVhbHRoIFN0YXR1czwva2V5d29yZD48a2V5d29yZD5IdW1h
bnM8L2tleXdvcmQ+PGtleXdvcmQ+KlBhdGllbnQgUmVwb3J0ZWQgT3V0Y29tZSBNZWFzdXJlczwv
a2V5d29yZD48a2V5d29yZD5RdWFsaXR5IG9mIExpZmUvKnBzeWNob2xvZ3k8L2tleXdvcmQ+PGtl
eXdvcmQ+Kk1lYXN1cmVtZW50IHByb3BlcnRpZXM8L2tleXdvcmQ+PGtleXdvcmQ+Kk91dGNvbWUg
bWVhc3VyZW1lbnQgaW5zdHJ1bWVudHM8L2tleXdvcmQ+PGtleXdvcmQ+KlF1YWxpdHkgYXNzZXNz
bWVudDwva2V5d29yZD48a2V5d29yZD4qUmlzayBvZiBiaWFzPC9rZXl3b3JkPjxrZXl3b3JkPipT
eXN0ZW1hdGljIHJldmlldzwva2V5d29yZD48a2V5d29yZD5kZXZlbG9wZXJzIG9mIHRoZSBvcmln
aW5hbCBDT1NNSU4gY2hlY2tsaXN0LiBFVEhJQ0FMIEFQUFJPVkFMOiBUaGlzIGFydGljbGUgZG9l
cyBub3Q8L2tleXdvcmQ+PGtleXdvcmQ+Y29udGFpbiBhbnkgc3R1ZGllcyB3aXRoIGh1bWFuIHBh
cnRpY2lwYW50cyBwZXJmb3JtZWQgYnkgYW55IG9mIHRoZSBhdXRob3JzLjwva2V5d29yZD48L2tl
eXdvcmRzPjxkYXRlcz48eWVhcj4yMDE4PC95ZWFyPjxwdWItZGF0ZXM+PGRhdGU+TWF5PC9kYXRl
PjwvcHViLWRhdGVzPjwvZGF0ZXM+PGlzYm4+MDk2Mi05MzQzIChQcmludCkmI3hEOzA5NjItOTM0
MzwvaXNibj48YWNjZXNzaW9uLW51bT4yOTI2MDQ0NTwvYWNjZXNzaW9uLW51bT48dXJscz48L3Vy
bHM+PGN1c3RvbTI+UE1DNTg5MTU1MjwvY3VzdG9tMj48ZWxlY3Ryb25pYy1yZXNvdXJjZS1udW0+
MTAuMTAwNy9zMTExMzYtMDE3LTE3NjUtNDwvZWxlY3Ryb25pYy1yZXNvdXJjZS1udW0+PHJlbW90
ZS1kYXRhYmFzZS1wcm92aWRlcj5OTE08L3JlbW90ZS1kYXRhYmFzZS1wcm92aWRlcj48bGFuZ3Vh
Z2U+ZW5nPC9sYW5ndWFnZT48L3JlY29yZD48L0NpdGU+PENpdGU+PEF1dGhvcj5HdXlhdHQ8L0F1
dGhvcj48WWVhcj4yMDExPC9ZZWFyPjxSZWNOdW0+NTwvUmVjTnVtPjxyZWNvcmQ+PHJlYy1udW1i
ZXI+NTwvcmVjLW51bWJlcj48Zm9yZWlnbi1rZXlzPjxrZXkgYXBwPSJFTiIgZGItaWQ9InhzZTlz
czl0OGE5OWR1ZXJ2eGh4ZXdmNTBlc3MyZWFlenp3diIgdGltZXN0YW1wPSIxNjI3MjQ0MjIyIj41
PC9rZXk+PC9mb3JlaWduLWtleXM+PHJlZi10eXBlIG5hbWU9IkpvdXJuYWwgQXJ0aWNsZSI+MTc8
L3JlZi10eXBlPjxjb250cmlidXRvcnM+PGF1dGhvcnM+PGF1dGhvcj5HdXlhdHQsIEc8L2F1dGhv
cj48YXV0aG9yPk94bWFuLCBBIEQ8L2F1dGhvcj48YXV0aG9yPkFrbCwgRSBB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jDvG5lbWFubiwgSC4gSi48L2F1dGhvcj48L2F1dGhvcnM+
PC9jb250cmlidXRvcnM+PGF1dGgtYWRkcmVzcz5EZXBhcnRtZW50IG9mIENsaW5pY2FsIEVwaWRl
bWlvbG9neSBhbmQgQmlvc3RhdGlzdGljcywgTWNNYXN0ZXIgVW5pdmVyc2l0eSwgSGFtaWx0b24s
IE9udGFyaW8gTDhOIDNaNSwgQ2FuYWRhLiBndXlhdHRAbWNtYXN0ZXIuY2E8L2F1dGgtYWRkcmVz
cz48dGl0bGVzPjx0aXRsZT5HUkFERSBndWlkZWxpbmVzOiAxLiBJbnRyb2R1Y3Rpb24tR1JBREUg
ZXZpZGVuY2UgcHJvZmlsZXMgYW5kIHN1bW1hcnkgb2YgZmluZGluZ3MgdGFibGVzPC90aXRsZT48
c2Vjb25kYXJ5LXRpdGxlPkogQ2xpbiBFcGlkZW1pb2w8L3NlY29uZGFyeS10aXRsZT48L3RpdGxl
cz48cGVyaW9kaWNhbD48ZnVsbC10aXRsZT5KIENsaW4gRXBpZGVtaW9sPC9mdWxsLXRpdGxlPjwv
cGVyaW9kaWNhbD48cGFnZXM+MzgzLTk0PC9wYWdlcz48dm9sdW1lPjY0PC92b2x1bWU+PG51bWJl
cj40PC9udW1iZXI+PGVkaXRpb24+MjAxMS8wMS8wNTwvZWRpdGlvbj48a2V5d29yZHM+PGtleXdv
cmQ+QmlvbWVkaWNhbCBUZWNobm9sb2d5L3N0YW5kYXJkczwva2V5d29yZD48a2V5d29yZD5Fdmlk
ZW5jZS1CYXNlZCBNZWRpY2luZS8qc3RhbmRhcmRzPC9rZXl3b3JkPjxrZXl3b3JkPkZlbWFsZTwv
a2V5d29yZD48a2V5d29yZD5HdWlkZWxpbmUgQWRoZXJlbmNlLypzdGFuZGFyZHM8L2tleXdvcmQ+
PGtleXdvcmQ+SHVtYW5zPC9rZXl3b3JkPjxrZXl3b3JkPk1hbGU8L2tleXdvcmQ+PGtleXdvcmQ+
UHJhY3RpY2UgR3VpZGVsaW5lcyBhcyBUb3BpYy8qc3RhbmRhcmRzPC9rZXl3b3JkPjxrZXl3b3Jk
PlB1YmxpY2F0aW9uIEJpYXM8L2tleXdvcmQ+PGtleXdvcmQ+UXVhbGl0eSBBc3N1cmFuY2UsIEhl
YWx0aCBDYXJlLypzdGFuZGFyZHM8L2tleXdvcmQ+PGtleXdvcmQ+UmVwcm9kdWNpYmlsaXR5IG9m
IFJlc3VsdHM8L2tleXdvcmQ+PGtleXdvcmQ+KlJldmlldyBMaXRlcmF0dXJlIGFzIFRvcGljPC9r
ZXl3b3JkPjwva2V5d29yZHM+PGRhdGVzPjx5ZWFyPjIwMTE8L3llYXI+PHB1Yi1kYXRlcz48ZGF0
ZT5BcHI8L2RhdGU+PC9wdWItZGF0ZXM+PC9kYXRlcz48aXNibj4wODk1LTQzNTY8L2lzYm4+PGFj
Y2Vzc2lvbi1udW0+MjExOTU1ODM8L2FjY2Vzc2lvbi1udW0+PHVybHM+PC91cmxzPjxlbGVjdHJv
bmljLXJlc291cmNlLW51bT4xMC4xMDE2L2ouamNsaW5lcGkuMjAxMC4wNC4wMjY8L2VsZWN0cm9u
aWMtcmVzb3VyY2UtbnVtPjxyZW1vdGUtZGF0YWJhc2UtcHJvdmlkZXI+TkxNPC9yZW1vdGUtZGF0
YWJhc2UtcHJvdmlkZXI+PGxhbmd1YWdlPmVuZzwvbGFuZ3VhZ2U+PC9yZWNvcmQ+PC9DaXRlPjwv
RW5kTm90ZT4A
</w:fldData>
        </w:fldChar>
      </w:r>
      <w:r w:rsidR="000252C6">
        <w:instrText xml:space="preserve"> ADDIN EN.CITE.DATA </w:instrText>
      </w:r>
      <w:r w:rsidR="000252C6">
        <w:fldChar w:fldCharType="end"/>
      </w:r>
      <w:r w:rsidR="003C3E1A" w:rsidRPr="003A7C3F">
        <w:fldChar w:fldCharType="separate"/>
      </w:r>
      <w:r w:rsidR="00E83C39" w:rsidRPr="00E83C39">
        <w:rPr>
          <w:noProof/>
          <w:vertAlign w:val="superscript"/>
        </w:rPr>
        <w:t>26,32,34</w:t>
      </w:r>
      <w:r w:rsidR="003C3E1A" w:rsidRPr="003A7C3F">
        <w:fldChar w:fldCharType="end"/>
      </w:r>
      <w:r w:rsidR="00973AE7">
        <w:t>.</w:t>
      </w:r>
      <w:r w:rsidR="00462B43">
        <w:t xml:space="preserve"> </w:t>
      </w:r>
      <w:r w:rsidR="0006660A">
        <w:t>The r</w:t>
      </w:r>
      <w:r w:rsidR="0006660A" w:rsidRPr="00846EB5">
        <w:t xml:space="preserve">esults were summarized using </w:t>
      </w:r>
      <w:r w:rsidR="0006660A" w:rsidRPr="00DB6370">
        <w:t>narrative</w:t>
      </w:r>
      <w:r w:rsidR="0006660A" w:rsidRPr="00846EB5">
        <w:t xml:space="preserve"> synthesis</w:t>
      </w:r>
      <w:r w:rsidR="0006660A">
        <w:t>.</w:t>
      </w:r>
      <w:r w:rsidR="00C56367" w:rsidRPr="00C56367">
        <w:rPr>
          <w:rFonts w:ascii="Cambria" w:hAnsi="Cambria"/>
          <w:color w:val="212121"/>
          <w:sz w:val="30"/>
          <w:szCs w:val="30"/>
          <w:shd w:val="clear" w:color="auto" w:fill="FFFFFF"/>
        </w:rPr>
        <w:t xml:space="preserve"> </w:t>
      </w:r>
    </w:p>
    <w:p w14:paraId="4B0C1073" w14:textId="1D58E1A5" w:rsidR="00D77B54" w:rsidRPr="009D115C" w:rsidRDefault="00D77B54" w:rsidP="00664289">
      <w:pPr>
        <w:pStyle w:val="Heading1"/>
      </w:pPr>
      <w:r w:rsidRPr="009D115C">
        <w:t>RESULTS</w:t>
      </w:r>
      <w:r w:rsidR="003B3ECC">
        <w:t xml:space="preserve"> </w:t>
      </w:r>
    </w:p>
    <w:p w14:paraId="46D48D7F" w14:textId="4060A067" w:rsidR="00C557A7" w:rsidRPr="000676FD" w:rsidRDefault="00CB3678" w:rsidP="00C6167E">
      <w:pPr>
        <w:pStyle w:val="Heading2"/>
        <w:ind w:right="-1"/>
      </w:pPr>
      <w:r>
        <w:t xml:space="preserve">Steps 1-3: </w:t>
      </w:r>
      <w:r w:rsidR="003E599C">
        <w:t xml:space="preserve">Identifying </w:t>
      </w:r>
      <w:r w:rsidR="00C557A7">
        <w:t>‘</w:t>
      </w:r>
      <w:r w:rsidR="003E599C">
        <w:t>p</w:t>
      </w:r>
      <w:r w:rsidR="00C557A7">
        <w:t xml:space="preserve">riority’ </w:t>
      </w:r>
      <w:r w:rsidR="00C557A7" w:rsidRPr="000676FD">
        <w:t>outcome measures for severe asthma</w:t>
      </w:r>
      <w:r w:rsidR="00B449C5" w:rsidRPr="000676FD">
        <w:t xml:space="preserve"> </w:t>
      </w:r>
    </w:p>
    <w:p w14:paraId="1DD12CEE" w14:textId="2F10B87A" w:rsidR="004C1C5D" w:rsidRPr="009C3503" w:rsidRDefault="00FB3202" w:rsidP="00C6167E">
      <w:pPr>
        <w:spacing w:line="360" w:lineRule="auto"/>
        <w:ind w:right="-1"/>
        <w:jc w:val="both"/>
        <w:rPr>
          <w:rFonts w:ascii="Calibri" w:eastAsia="Times New Roman" w:hAnsi="Calibri" w:cs="Times New Roman"/>
          <w:lang w:eastAsia="zh-CN"/>
        </w:rPr>
      </w:pPr>
      <w:r w:rsidRPr="000676FD">
        <w:t xml:space="preserve">The detailed results for identifying ‘priority’ outcome measures for severe asthma can be found in </w:t>
      </w:r>
      <w:r w:rsidRPr="000676FD">
        <w:rPr>
          <w:b/>
          <w:bCs/>
        </w:rPr>
        <w:t xml:space="preserve">Appendix </w:t>
      </w:r>
      <w:r w:rsidR="00486DEC" w:rsidRPr="000676FD">
        <w:rPr>
          <w:b/>
          <w:bCs/>
        </w:rPr>
        <w:t>C</w:t>
      </w:r>
      <w:r w:rsidRPr="000676FD">
        <w:t xml:space="preserve">. </w:t>
      </w:r>
      <w:r w:rsidR="006F632A" w:rsidRPr="000676FD">
        <w:t>Briefly</w:t>
      </w:r>
      <w:r w:rsidRPr="000676FD">
        <w:t>, a</w:t>
      </w:r>
      <w:r w:rsidR="00D06A8C" w:rsidRPr="000676FD">
        <w:t xml:space="preserve"> total of 96 </w:t>
      </w:r>
      <w:r w:rsidR="00137E0D" w:rsidRPr="000676FD">
        <w:t>‘</w:t>
      </w:r>
      <w:r w:rsidR="00D06A8C" w:rsidRPr="000676FD">
        <w:t>candidate</w:t>
      </w:r>
      <w:r w:rsidR="00137E0D" w:rsidRPr="000676FD">
        <w:t>’</w:t>
      </w:r>
      <w:r w:rsidR="00D06A8C" w:rsidRPr="000676FD">
        <w:t xml:space="preserve"> outcome measures were retrieved from the </w:t>
      </w:r>
      <w:r w:rsidR="00E4378E" w:rsidRPr="000676FD">
        <w:t>literature</w:t>
      </w:r>
      <w:r w:rsidR="00137E0D" w:rsidRPr="000676FD">
        <w:t xml:space="preserve"> search</w:t>
      </w:r>
      <w:r w:rsidR="00733481" w:rsidRPr="000676FD">
        <w:t>.</w:t>
      </w:r>
      <w:r w:rsidR="006F632A" w:rsidRPr="000676FD">
        <w:t xml:space="preserve"> 5</w:t>
      </w:r>
      <w:r w:rsidR="00135C98" w:rsidRPr="000676FD">
        <w:t>5</w:t>
      </w:r>
      <w:r w:rsidR="006F632A" w:rsidRPr="000676FD">
        <w:t xml:space="preserve"> ‘key’ outcome measures were selected following the modified Delphi exercis</w:t>
      </w:r>
      <w:r w:rsidR="00B867F6" w:rsidRPr="000676FD">
        <w:t>e</w:t>
      </w:r>
      <w:r w:rsidR="00661962" w:rsidRPr="000676FD">
        <w:t xml:space="preserve">. </w:t>
      </w:r>
      <w:r w:rsidR="00D343A3" w:rsidRPr="000676FD">
        <w:t>Validation data were available for</w:t>
      </w:r>
      <w:r w:rsidR="00661962" w:rsidRPr="000676FD">
        <w:t xml:space="preserve"> </w:t>
      </w:r>
      <w:r w:rsidR="00BD08B1" w:rsidRPr="000676FD">
        <w:t>3</w:t>
      </w:r>
      <w:r w:rsidR="00E027D2" w:rsidRPr="000676FD">
        <w:t>2</w:t>
      </w:r>
      <w:r w:rsidR="00661962" w:rsidRPr="000676FD">
        <w:t xml:space="preserve"> ‘key’ patient-reported and composite outcome measures, </w:t>
      </w:r>
      <w:r w:rsidR="00830EC7" w:rsidRPr="000676FD">
        <w:t xml:space="preserve">and </w:t>
      </w:r>
      <w:r w:rsidR="00661962" w:rsidRPr="000676FD">
        <w:t>one healthcare</w:t>
      </w:r>
      <w:r w:rsidR="00D0088C">
        <w:t xml:space="preserve"> resource</w:t>
      </w:r>
      <w:r w:rsidR="00661962" w:rsidRPr="000676FD">
        <w:t xml:space="preserve"> utilisation </w:t>
      </w:r>
      <w:r w:rsidR="00542B31">
        <w:t xml:space="preserve">(HRU) </w:t>
      </w:r>
      <w:r w:rsidR="00661962" w:rsidRPr="000676FD">
        <w:t>measure</w:t>
      </w:r>
      <w:r w:rsidR="007D1667" w:rsidRPr="000676FD">
        <w:t>, while no</w:t>
      </w:r>
      <w:r w:rsidR="00D343A3" w:rsidRPr="000676FD">
        <w:t xml:space="preserve"> data were </w:t>
      </w:r>
      <w:r w:rsidR="007D1667" w:rsidRPr="000676FD">
        <w:rPr>
          <w:rFonts w:ascii="Calibri" w:eastAsia="Times New Roman" w:hAnsi="Calibri" w:cs="Times New Roman"/>
          <w:lang w:eastAsia="zh-CN"/>
        </w:rPr>
        <w:t>identified</w:t>
      </w:r>
      <w:r w:rsidR="000102F2" w:rsidRPr="000676FD">
        <w:rPr>
          <w:rFonts w:ascii="Calibri" w:eastAsia="Times New Roman" w:hAnsi="Calibri" w:cs="Times New Roman"/>
          <w:lang w:eastAsia="zh-CN"/>
        </w:rPr>
        <w:t xml:space="preserve"> </w:t>
      </w:r>
      <w:r w:rsidR="007D1667" w:rsidRPr="000676FD">
        <w:rPr>
          <w:rFonts w:ascii="Calibri" w:eastAsia="Times New Roman" w:hAnsi="Calibri" w:cs="Times New Roman"/>
          <w:lang w:eastAsia="zh-CN"/>
        </w:rPr>
        <w:t>for</w:t>
      </w:r>
      <w:r w:rsidR="000102F2" w:rsidRPr="000676FD">
        <w:rPr>
          <w:rFonts w:ascii="Calibri" w:eastAsia="Times New Roman" w:hAnsi="Calibri" w:cs="Times New Roman"/>
          <w:lang w:eastAsia="zh-CN"/>
        </w:rPr>
        <w:t xml:space="preserve"> </w:t>
      </w:r>
      <w:r w:rsidR="00D93455" w:rsidRPr="000676FD">
        <w:rPr>
          <w:rFonts w:ascii="Calibri" w:eastAsia="Times New Roman" w:hAnsi="Calibri" w:cs="Times New Roman"/>
          <w:lang w:eastAsia="zh-CN"/>
        </w:rPr>
        <w:t>clinical</w:t>
      </w:r>
      <w:r w:rsidR="000102F2" w:rsidRPr="000676FD">
        <w:rPr>
          <w:rFonts w:ascii="Calibri" w:eastAsia="Times New Roman" w:hAnsi="Calibri" w:cs="Times New Roman"/>
          <w:lang w:eastAsia="zh-CN"/>
        </w:rPr>
        <w:t xml:space="preserve"> </w:t>
      </w:r>
      <w:r w:rsidR="007D1667" w:rsidRPr="000676FD">
        <w:rPr>
          <w:rFonts w:ascii="Calibri" w:eastAsia="Times New Roman" w:hAnsi="Calibri" w:cs="Times New Roman"/>
          <w:lang w:eastAsia="zh-CN"/>
        </w:rPr>
        <w:t>outcome</w:t>
      </w:r>
      <w:r w:rsidR="0090416E" w:rsidRPr="000676FD">
        <w:rPr>
          <w:rFonts w:ascii="Calibri" w:eastAsia="Times New Roman" w:hAnsi="Calibri" w:cs="Times New Roman"/>
          <w:lang w:eastAsia="zh-CN"/>
        </w:rPr>
        <w:t xml:space="preserve"> </w:t>
      </w:r>
      <w:r w:rsidR="000102F2" w:rsidRPr="000676FD">
        <w:rPr>
          <w:rFonts w:ascii="Calibri" w:eastAsia="Times New Roman" w:hAnsi="Calibri" w:cs="Times New Roman"/>
          <w:lang w:eastAsia="zh-CN"/>
        </w:rPr>
        <w:t xml:space="preserve">measures. </w:t>
      </w:r>
      <w:r w:rsidR="00F95CC0" w:rsidRPr="000676FD">
        <w:rPr>
          <w:rFonts w:ascii="Calibri" w:eastAsia="Times New Roman" w:hAnsi="Calibri" w:cs="Times New Roman"/>
          <w:lang w:eastAsia="zh-CN"/>
        </w:rPr>
        <w:t xml:space="preserve">The ‘priority’ outcome measures selected following the </w:t>
      </w:r>
      <w:r w:rsidR="00810A8D" w:rsidRPr="000676FD">
        <w:rPr>
          <w:rFonts w:ascii="Calibri" w:eastAsia="Times New Roman" w:hAnsi="Calibri" w:cs="Times New Roman"/>
          <w:lang w:eastAsia="zh-CN"/>
        </w:rPr>
        <w:t xml:space="preserve">multi-stakeholder meetings and </w:t>
      </w:r>
      <w:r w:rsidR="00F95CC0" w:rsidRPr="000676FD">
        <w:rPr>
          <w:rFonts w:ascii="Calibri" w:eastAsia="Times New Roman" w:hAnsi="Calibri" w:cs="Times New Roman"/>
          <w:lang w:eastAsia="zh-CN"/>
        </w:rPr>
        <w:t xml:space="preserve">online voting are presented in </w:t>
      </w:r>
      <w:r w:rsidR="00F95CC0" w:rsidRPr="000676FD">
        <w:rPr>
          <w:rFonts w:ascii="Calibri" w:eastAsia="Times New Roman" w:hAnsi="Calibri" w:cs="Times New Roman"/>
          <w:b/>
          <w:bCs/>
          <w:lang w:eastAsia="zh-CN"/>
        </w:rPr>
        <w:t xml:space="preserve">Figure </w:t>
      </w:r>
      <w:r w:rsidR="00D04DB3" w:rsidRPr="000676FD">
        <w:rPr>
          <w:rFonts w:ascii="Calibri" w:eastAsia="Times New Roman" w:hAnsi="Calibri" w:cs="Times New Roman"/>
          <w:b/>
          <w:bCs/>
          <w:lang w:eastAsia="zh-CN"/>
        </w:rPr>
        <w:t>2</w:t>
      </w:r>
      <w:r w:rsidR="00F95CC0" w:rsidRPr="000676FD">
        <w:rPr>
          <w:rFonts w:ascii="Calibri" w:eastAsia="Times New Roman" w:hAnsi="Calibri" w:cs="Times New Roman"/>
          <w:lang w:eastAsia="zh-CN"/>
        </w:rPr>
        <w:t>.</w:t>
      </w:r>
    </w:p>
    <w:p w14:paraId="3E254DFC" w14:textId="4FC52142" w:rsidR="00C86458" w:rsidRPr="00107A82" w:rsidRDefault="00CB3678" w:rsidP="00C6167E">
      <w:pPr>
        <w:pStyle w:val="Heading2"/>
        <w:ind w:right="-1"/>
      </w:pPr>
      <w:r>
        <w:rPr>
          <w:rFonts w:ascii="Calibri" w:hAnsi="Calibri" w:cs="Times New Roman"/>
          <w:lang w:eastAsia="zh-CN"/>
        </w:rPr>
        <w:t>Step 4: Appraisal of</w:t>
      </w:r>
      <w:r w:rsidR="00161E6F">
        <w:rPr>
          <w:rFonts w:ascii="Calibri" w:hAnsi="Calibri" w:cs="Times New Roman"/>
          <w:lang w:eastAsia="zh-CN"/>
        </w:rPr>
        <w:t xml:space="preserve"> </w:t>
      </w:r>
      <w:r w:rsidR="00161E6F">
        <w:t>d</w:t>
      </w:r>
      <w:r w:rsidR="00933F2E">
        <w:t xml:space="preserve">evelopment and </w:t>
      </w:r>
      <w:r w:rsidR="0007604B">
        <w:t xml:space="preserve">measurement properties </w:t>
      </w:r>
      <w:r w:rsidR="00933F2E">
        <w:t>of ‘priority’ outcome measures</w:t>
      </w:r>
      <w:r w:rsidR="00313BC8">
        <w:t xml:space="preserve"> </w:t>
      </w:r>
    </w:p>
    <w:p w14:paraId="33A93FBC" w14:textId="06B1777E" w:rsidR="001E06E8" w:rsidRPr="001E06E8" w:rsidRDefault="00247430" w:rsidP="00C6167E">
      <w:pPr>
        <w:pStyle w:val="Heading3"/>
        <w:ind w:right="-1"/>
      </w:pPr>
      <w:r>
        <w:t>Study characteristics</w:t>
      </w:r>
      <w:r w:rsidR="001D5F05">
        <w:t xml:space="preserve"> </w:t>
      </w:r>
    </w:p>
    <w:p w14:paraId="6C405B71" w14:textId="0A65CB7B" w:rsidR="001E06E8" w:rsidRDefault="003E599C" w:rsidP="00C6167E">
      <w:pPr>
        <w:spacing w:line="360" w:lineRule="auto"/>
        <w:ind w:right="-1"/>
        <w:jc w:val="both"/>
      </w:pPr>
      <w:bookmarkStart w:id="8" w:name="_Toc83575446"/>
      <w:r w:rsidRPr="001E06E8">
        <w:t>A total of 32 studies were included</w:t>
      </w:r>
      <w:r w:rsidR="003D5C1B">
        <w:t>;</w:t>
      </w:r>
      <w:r w:rsidRPr="001E06E8">
        <w:t xml:space="preserve"> 16 met the inclusion criteria for the adult population, 12 studies for the paediatric population, while 4 were eligible </w:t>
      </w:r>
      <w:r w:rsidRPr="00F95CC0">
        <w:t>for both populations (</w:t>
      </w:r>
      <w:r w:rsidR="000710BE" w:rsidRPr="00F95CC0">
        <w:rPr>
          <w:b/>
          <w:bCs/>
        </w:rPr>
        <w:t xml:space="preserve">Figure </w:t>
      </w:r>
      <w:r w:rsidR="00F95CC0" w:rsidRPr="00F95CC0">
        <w:rPr>
          <w:b/>
          <w:bCs/>
        </w:rPr>
        <w:t>3</w:t>
      </w:r>
      <w:r w:rsidRPr="00F95CC0">
        <w:t>).</w:t>
      </w:r>
      <w:bookmarkEnd w:id="8"/>
      <w:r>
        <w:t xml:space="preserve"> </w:t>
      </w:r>
      <w:r w:rsidR="00967680">
        <w:t xml:space="preserve">The characteristics </w:t>
      </w:r>
      <w:r w:rsidR="00350987">
        <w:t xml:space="preserve">of </w:t>
      </w:r>
      <w:r w:rsidR="00960006">
        <w:t xml:space="preserve">included studies </w:t>
      </w:r>
      <w:r w:rsidR="00967680" w:rsidRPr="000676FD">
        <w:t>are presented in</w:t>
      </w:r>
      <w:r w:rsidR="00523EA9" w:rsidRPr="00523EA9">
        <w:rPr>
          <w:rStyle w:val="CommentReference"/>
        </w:rPr>
        <w:t xml:space="preserve"> </w:t>
      </w:r>
      <w:r w:rsidR="00523EA9" w:rsidRPr="0018620D">
        <w:rPr>
          <w:rStyle w:val="TableHeaderChar"/>
          <w:rFonts w:eastAsiaTheme="minorHAnsi"/>
        </w:rPr>
        <w:t>Table</w:t>
      </w:r>
      <w:r w:rsidR="00523EA9">
        <w:rPr>
          <w:rStyle w:val="TableHeaderChar"/>
          <w:rFonts w:eastAsiaTheme="minorHAnsi"/>
        </w:rPr>
        <w:t>s</w:t>
      </w:r>
      <w:r w:rsidR="00523EA9" w:rsidRPr="0018620D">
        <w:rPr>
          <w:rStyle w:val="TableHeaderChar"/>
          <w:rFonts w:eastAsiaTheme="minorHAnsi"/>
        </w:rPr>
        <w:t xml:space="preserve"> </w:t>
      </w:r>
      <w:r w:rsidR="00523EA9">
        <w:rPr>
          <w:rStyle w:val="TableHeaderChar"/>
          <w:rFonts w:eastAsiaTheme="minorHAnsi"/>
        </w:rPr>
        <w:t>S</w:t>
      </w:r>
      <w:r w:rsidR="00523EA9" w:rsidRPr="0018620D">
        <w:rPr>
          <w:rStyle w:val="TableHeaderChar"/>
          <w:rFonts w:eastAsiaTheme="minorHAnsi"/>
        </w:rPr>
        <w:fldChar w:fldCharType="begin"/>
      </w:r>
      <w:r w:rsidR="00523EA9" w:rsidRPr="0018620D">
        <w:rPr>
          <w:rStyle w:val="TableHeaderChar"/>
          <w:rFonts w:eastAsiaTheme="minorHAnsi"/>
        </w:rPr>
        <w:instrText xml:space="preserve"> SEQ Table \* ARABIC </w:instrText>
      </w:r>
      <w:r w:rsidR="00523EA9" w:rsidRPr="0018620D">
        <w:rPr>
          <w:rStyle w:val="TableHeaderChar"/>
          <w:rFonts w:eastAsiaTheme="minorHAnsi"/>
        </w:rPr>
        <w:fldChar w:fldCharType="separate"/>
      </w:r>
      <w:r w:rsidR="00523EA9">
        <w:rPr>
          <w:rStyle w:val="TableHeaderChar"/>
          <w:rFonts w:eastAsiaTheme="minorHAnsi"/>
          <w:noProof/>
        </w:rPr>
        <w:t>35</w:t>
      </w:r>
      <w:r w:rsidR="00523EA9" w:rsidRPr="0018620D">
        <w:rPr>
          <w:rStyle w:val="TableHeaderChar"/>
          <w:rFonts w:eastAsiaTheme="minorHAnsi"/>
        </w:rPr>
        <w:fldChar w:fldCharType="end"/>
      </w:r>
      <w:r w:rsidR="00523EA9">
        <w:rPr>
          <w:rStyle w:val="TableHeaderChar"/>
          <w:rFonts w:eastAsiaTheme="minorHAnsi"/>
        </w:rPr>
        <w:t xml:space="preserve"> </w:t>
      </w:r>
      <w:r w:rsidR="00523EA9" w:rsidRPr="00960006">
        <w:rPr>
          <w:rStyle w:val="TableHeaderChar"/>
          <w:rFonts w:eastAsiaTheme="minorHAnsi"/>
          <w:b w:val="0"/>
          <w:bCs w:val="0"/>
        </w:rPr>
        <w:t>and</w:t>
      </w:r>
      <w:r w:rsidR="00523EA9">
        <w:rPr>
          <w:rStyle w:val="TableHeaderChar"/>
          <w:rFonts w:eastAsiaTheme="minorHAnsi"/>
        </w:rPr>
        <w:t xml:space="preserve"> </w:t>
      </w:r>
      <w:r w:rsidR="00350987">
        <w:rPr>
          <w:rStyle w:val="TableHeaderChar"/>
          <w:rFonts w:eastAsiaTheme="minorHAnsi"/>
        </w:rPr>
        <w:t>S</w:t>
      </w:r>
      <w:r w:rsidR="00350987" w:rsidRPr="00D847C1">
        <w:rPr>
          <w:rStyle w:val="TableHeaderChar"/>
          <w:rFonts w:eastAsiaTheme="minorHAnsi"/>
        </w:rPr>
        <w:fldChar w:fldCharType="begin"/>
      </w:r>
      <w:r w:rsidR="00350987" w:rsidRPr="00D847C1">
        <w:rPr>
          <w:rStyle w:val="TableHeaderChar"/>
          <w:rFonts w:eastAsiaTheme="minorHAnsi"/>
        </w:rPr>
        <w:instrText xml:space="preserve"> SEQ Table \* ARABIC </w:instrText>
      </w:r>
      <w:r w:rsidR="00350987" w:rsidRPr="00D847C1">
        <w:rPr>
          <w:rStyle w:val="TableHeaderChar"/>
          <w:rFonts w:eastAsiaTheme="minorHAnsi"/>
        </w:rPr>
        <w:fldChar w:fldCharType="separate"/>
      </w:r>
      <w:r w:rsidR="00350987">
        <w:rPr>
          <w:rStyle w:val="TableHeaderChar"/>
          <w:rFonts w:eastAsiaTheme="minorHAnsi"/>
          <w:noProof/>
        </w:rPr>
        <w:t>36</w:t>
      </w:r>
      <w:r w:rsidR="00350987" w:rsidRPr="00D847C1">
        <w:rPr>
          <w:rStyle w:val="TableHeaderChar"/>
          <w:rFonts w:eastAsiaTheme="minorHAnsi"/>
        </w:rPr>
        <w:fldChar w:fldCharType="end"/>
      </w:r>
      <w:r w:rsidR="00350987">
        <w:rPr>
          <w:rStyle w:val="TableHeaderChar"/>
          <w:rFonts w:eastAsiaTheme="minorHAnsi"/>
        </w:rPr>
        <w:t xml:space="preserve"> </w:t>
      </w:r>
      <w:r w:rsidR="00350987" w:rsidRPr="00960006">
        <w:rPr>
          <w:rStyle w:val="TableHeaderChar"/>
          <w:rFonts w:eastAsiaTheme="minorHAnsi"/>
          <w:b w:val="0"/>
          <w:bCs w:val="0"/>
        </w:rPr>
        <w:t>for adult and paediatric</w:t>
      </w:r>
      <w:r w:rsidR="00960006" w:rsidRPr="00960006">
        <w:rPr>
          <w:rStyle w:val="TableHeaderChar"/>
          <w:rFonts w:eastAsiaTheme="minorHAnsi"/>
          <w:b w:val="0"/>
          <w:bCs w:val="0"/>
        </w:rPr>
        <w:t xml:space="preserve"> populations respectively</w:t>
      </w:r>
      <w:r w:rsidR="003706A2" w:rsidRPr="00960006">
        <w:rPr>
          <w:b/>
          <w:bCs/>
        </w:rPr>
        <w:t>.</w:t>
      </w:r>
      <w:r w:rsidR="003706A2" w:rsidRPr="00960006">
        <w:t xml:space="preserve"> </w:t>
      </w:r>
      <w:r w:rsidR="001E06E8" w:rsidRPr="00960006">
        <w:t xml:space="preserve">12 </w:t>
      </w:r>
      <w:r w:rsidR="00551898" w:rsidRPr="00960006">
        <w:t xml:space="preserve">and </w:t>
      </w:r>
      <w:r w:rsidR="009B2423" w:rsidRPr="00960006">
        <w:t>seven</w:t>
      </w:r>
      <w:r w:rsidR="00310CED" w:rsidRPr="00960006">
        <w:t xml:space="preserve"> </w:t>
      </w:r>
      <w:r w:rsidR="001E06E8" w:rsidRPr="00960006">
        <w:t xml:space="preserve">articles described the development and/or measurement properties of </w:t>
      </w:r>
      <w:r w:rsidR="004044D4" w:rsidRPr="00960006">
        <w:t>QoL measures</w:t>
      </w:r>
      <w:r w:rsidR="008E712C" w:rsidRPr="00960006">
        <w:t xml:space="preserve"> for adults</w:t>
      </w:r>
      <w:r w:rsidR="00157D07" w:rsidRPr="00960006">
        <w:fldChar w:fldCharType="begin">
          <w:fldData xml:space="preserve">PEVuZE5vdGU+PENpdGU+PEF1dGhvcj5KdW5pcGVyPC9BdXRob3I+PFllYXI+MTk5MzwvWWVhcj48
UmVjTnVtPjE2NDwvUmVjTnVtPjxEaXNwbGF5VGV4dD48c3R5bGUgZmFjZT0ic3VwZXJzY3JpcHQi
PjM1LTQ2PC9zdHlsZT48L0Rpc3BsYXlUZXh0PjxyZWNvcmQ+PHJlYy1udW1iZXI+MTY0PC9yZWMt
bnVtYmVyPjxmb3JlaWduLWtleXM+PGtleSBhcHA9IkVOIiBkYi1pZD0ieHNlOXNzOXQ4YTk5ZHVl
cnZ4aHhld2Y1MGVzczJlYWV6end2IiB0aW1lc3RhbXA9IjE2NjU5MjUxNjYiPjE2NDwva2V5Pjwv
Zm9yZWlnbi1rZXlzPjxyZWYtdHlwZSBuYW1lPSJKb3VybmFsIEFydGljbGUiPjE3PC9yZWYtdHlw
ZT48Y29udHJpYnV0b3JzPjxhdXRob3JzPjxhdXRob3I+SnVuaXBlciwgRSBGPC9hdXRob3I+PGF1
dGhvcj5HdXlhdHQsIEcgSDwvYXV0aG9yPjxhdXRob3I+RmVycmllLCBQIEo8L2F1dGhvcj48YXV0
aG9yPkdyaWZmaXRoLCBMLiBFLjwvYXV0aG9yPjwvYXV0aG9ycz48L2NvbnRyaWJ1dG9ycz48YXV0
aC1hZGRyZXNzPk1jbWFzdGVyIHVuaXYsbWVkIGN0cixkZXB0IG1lZCxoYW1pbHRvbiBsOG4gM3o1
LG9udGFyaW8sY2FuYWRhLiBKVU5JUEVSLCBFRiAoY29ycmVzcG9uZGluZyBhdXRob3IpLCBNQ01B
U1RFUiBVTklWLE1FRCBDVFIsREVQVCBDTElOIEVQSURFTUlPTCAmYW1wOyBCSU9TVEFULDEyMDAg
TUFJTiBTVCBXLEhBTUlMVE9OIEw4TiAzWjUsT05UQVJJTyxDQU5BREEuPC9hdXRoLWFkZHJlc3M+
PHRpdGxlcz48dGl0bGU+TWVhc3VyaW5nIFF1YWxpdHktb2YtTGlmZSBpbiBBc3RobWE8L3RpdGxl
PjxzZWNvbmRhcnktdGl0bGU+QW1lcmljYW4gUmV2aWV3IG9mIFJlc3BpcmF0b3J5IERpc2Vhc2U8
L3NlY29uZGFyeS10aXRsZT48L3RpdGxlcz48cGVyaW9kaWNhbD48ZnVsbC10aXRsZT5BbWVyaWNh
biBSZXZpZXcgb2YgUmVzcGlyYXRvcnkgRGlzZWFzZTwvZnVsbC10aXRsZT48L3BlcmlvZGljYWw+
PHBhZ2VzPjgzMi04Mzg8L3BhZ2VzPjx2b2x1bWU+MTQ3PC92b2x1bWU+PG51bWJlcj40PC9udW1i
ZXI+PGtleXdvcmRzPjxrZXl3b3JkPkNMSU5JQ0FMLVRSSUFMUzwva2V5d29yZD48a2V5d29yZD5I
RUFMVEgtU1RBVFVTPC9rZXl3b3JkPjxrZXl3b3JkPkFJUldBWSBIWVBFUlJFU1BPTlNJVkVORVNT
PC9rZXl3b3JkPjxrZXl3b3JkPkJST05DSElBTDwva2V5d29yZD48a2V5d29yZD5SRVNQT05TSVZF
TkVTUzwva2V5d29yZD48a2V5d29yZD5ISVNUQU1JTkU8L2tleXdvcmQ+PGtleXdvcmQ+RElTRUFT
RTwva2V5d29yZD48a2V5d29yZD5NRVRIQUNIT0xJTkU8L2tleXdvcmQ+PGtleXdvcmQ+UkVTUE9O
U0VTPC9rZXl3b3JkPjxrZXl3b3JkPlF1YWxpdHkgb2YgTGlmZTwva2V5d29yZD48a2V5d29yZD5B
c3RobWE8L2tleXdvcmQ+PC9rZXl3b3Jkcz48ZGF0ZXM+PHllYXI+MTk5MzwveWVhcj48cHViLWRh
dGVzPjxkYXRlPkFwcjwvZGF0ZT48L3B1Yi1kYXRlcz48L2RhdGVzPjxpc2JuPjAwMDMtMDgwNTwv
aXNibj48YWNjZXNzaW9uLW51bT5XT1M6QTE5OTNLVjcyNDAwMDA4PC9hY2Nlc3Npb24tbnVtPjx1
cmxzPjwvdXJscz48Y3VzdG9tMT5SQVlZQU4tSU5DTFVTSU9OOiB7JnF1b3Q7QW5uYSZxdW90Oz0m
Z3Q7JnF1b3Q7SW5jbHVkZWQmcXVvdDssICZxdW90O0VrYXRlcmluYSZxdW90Oz0mZ3Q7JnF1b3Q7
SW5jbHVkZWQmcXVvdDt9IHwgUkFZWUFOLUxBQkVMUzogQVFMUTwvY3VzdG9tMT48bGFuZ3VhZ2U+
RW5nbGlzaDwvbGFuZ3VhZ2U+PC9yZWNvcmQ+PC9DaXRlPjxDaXRlPjxBdXRob3I+QWJ1cnV6PC9B
dXRob3I+PFllYXI+MjAwNzwvWWVhcj48UmVjTnVtPjE2NTwvUmVjTnVtPjxyZWNvcmQ+PHJlYy1u
dW1iZXI+MTY1PC9yZWMtbnVtYmVyPjxmb3JlaWduLWtleXM+PGtleSBhcHA9IkVOIiBkYi1pZD0i
eHNlOXNzOXQ4YTk5ZHVlcnZ4aHhld2Y1MGVzczJlYWV6end2IiB0aW1lc3RhbXA9IjE2NjU5MjUx
NjYiPjE2NTwva2V5PjwvZm9yZWlnbi1rZXlzPjxyZWYtdHlwZSBuYW1lPSJKb3VybmFsIEFydGlj
bGUiPjE3PC9yZWYtdHlwZT48Y29udHJpYnV0b3JzPjxhdXRob3JzPjxhdXRob3I+QWJ1cnV6LCBT
PC9hdXRob3I+PGF1dGhvcj5HYW1ibGUsIEo8L2F1dGhvcj48YXV0aG9yPkhlYW5leSwgTCBHPC9h
dXRob3I+PC9hdXRob3JzPjwvY29udHJpYnV0b3JzPjxhdXRoLWFkZHJlc3M+QWJ1cnV6LCBTYWxh
aC4gRGVwYXJ0bWVudCBvZiBDbGluaWNhbCBQaGFybWFjeSwgRmFjdWx0eSBvZiBQaGFybWFjeSwg
VW5pdmVyc2l0eSBvZiBKb3JkYW4sIEFtbWFuLCBKb3JkYW4uIGFidXJ1ekBqdS5lZHUuam88L2F1
dGgtYWRkcmVzcz48dGl0bGVzPjx0aXRsZT5Bc3Nlc3NtZW50IG9mIGltcGFpcm1lbnQgaW4gaGVh
bHRoLXJlbGF0ZWQgcXVhbGl0eSBvZiBsaWZlIGluIHBhdGllbnRzIHdpdGggZGlmZmljdWx0IGFz
dGhtYTogcHN5Y2hvbWV0cmljIHBlcmZvcm1hbmNlIG9mIHRoZSBBc3RobWEgUXVhbGl0eSBvZiBM
aWZlIFF1ZXN0aW9ubmFpcmU8L3RpdGxlPjxzZWNvbmRhcnktdGl0bGU+UmVzcGlyb2xvZ3k8L3Nl
Y29uZGFyeS10aXRsZT48L3RpdGxlcz48cGVyaW9kaWNhbD48ZnVsbC10aXRsZT5SZXNwaXJvbG9n
eTwvZnVsbC10aXRsZT48L3BlcmlvZGljYWw+PHBhZ2VzPjIyNy0zMzwvcGFnZXM+PHZvbHVtZT4x
Mjwvdm9sdW1lPjxudW1iZXI+MjwvbnVtYmVyPjxrZXl3b3Jkcz48a2V5d29yZD5BZHVsdDwva2V5
d29yZD48a2V5d29yZD4qQXN0aG1hL3B4IFtQc3ljaG9sb2d5XTwva2V5d29yZD48a2V5d29yZD5G
ZW1hbGU8L2tleXdvcmQ+PGtleXdvcmQ+KkhlYWx0aCBTdGF0dXM8L2tleXdvcmQ+PGtleXdvcmQ+
SHVtYW5zPC9rZXl3b3JkPjxrZXl3b3JkPk1hbGU8L2tleXdvcmQ+PGtleXdvcmQ+Kk91dGNvbWUg
QXNzZXNzbWVudCwgSGVhbHRoIENhcmUvbXQgW01ldGhvZHNdPC9rZXl3b3JkPjxrZXl3b3JkPlBy
b2dub3Npczwva2V5d29yZD48a2V5d29yZD4qUHN5Y2hvbWV0cmljcy9tdCBbTWV0aG9kc108L2tl
eXdvcmQ+PGtleXdvcmQ+KlF1YWxpdHkgb2YgTGlmZTwva2V5d29yZD48a2V5d29yZD5TZXZlcml0
eSBvZiBJbGxuZXNzIEluZGV4PC9rZXl3b3JkPjxrZXl3b3JkPipTdXJ2ZXlzIGFuZCBRdWVzdGlv
bm5haXJlczwva2V5d29yZD48a2V5d29yZD5Qc3ljaG9tZXRyaWNzPC9rZXl3b3JkPjxrZXl3b3Jk
PkFzdGhtYTwva2V5d29yZD48a2V5d29yZD5RdWFsaXR5IG9mIExpZmU8L2tleXdvcmQ+PGtleXdv
cmQ+UXVlc3Rpb25uYWlyZXM8L2tleXdvcmQ+PC9rZXl3b3Jkcz48ZGF0ZXM+PHllYXI+MjAwNzwv
eWVhcj48cHViLWRhdGVzPjxkYXRlPk1hcjwvZGF0ZT48L3B1Yi1kYXRlcz48L2RhdGVzPjxpc2Ju
PjEzMjMtNzc5OTwvaXNibj48YWNjZXNzaW9uLW51bT4xNzI5ODQ1NTwvYWNjZXNzaW9uLW51bT48
dXJscz48cmVsYXRlZC11cmxzPjx1cmw+aHR0cHM6Ly9vdmlkc3Aub3ZpZC5jb20vb3ZpZHdlYi5j
Z2k/VD1KUyZhbXA7Q1NDPVkmYW1wO05FV1M9TiZhbXA7UEFHRT1mdWxsdGV4dCZhbXA7RD1tZWQ2
JmFtcDtBTj0xNzI5ODQ1NSBodHRwOi8vcmVzb2x2ZXIuZWJzY29ob3N0LmNvbS9vcGVudXJsP2lz
c249MTMyMzc3OTkmYW1wO1ZvbHVtZT0xMiZhbXA7aXNzdWU9MiZhbXA7c3BhZ2U9MjI3JmFtcDt0
aXRsZT1Bc3Nlc3NtZW50K29mK2ltcGFpcm1lbnQraW4raGVhbHRoLXJlbGF0ZWQrcXVhbGl0eStv
ZitsaWZlK2luK3BhdGllbnRzK3dpdGgrZGlmZmljdWx0K2FzdGhtYSUzQStwc3ljaG9tZXRyaWMr
cGVyZm9ybWFuY2Urb2YrdGhlK0FzdGhtYStRdWFsaXR5K29mK0xpZmUrUXVlc3Rpb25uYWlyZS4m
YW1wO3llYXI9MjAwNyZhbXA7YXVsYXN0PUFidXJ1ejwvdXJsPjx1cmw+aHR0cHM6Ly9vbmxpbmVs
aWJyYXJ5LndpbGV5LmNvbS9kb2kvYWJzLzEwLjExMTEvai4xNDQwLTE4NDMuMjAwNi4wMTAyMC54
PC91cmw+PC9yZWxhdGVkLXVybHM+PC91cmxzPjxjdXN0b20xPlJBWVlBTi1JTkNMVVNJT046IHsm
cXVvdDtBbm5hJnF1b3Q7PSZndDsmcXVvdDtJbmNsdWRlZCZxdW90OywgJnF1b3Q7RWthdGVyaW5h
JnF1b3Q7PSZndDsmcXVvdDtJbmNsdWRlZCZxdW90O30gfCBSQVlZQU4tTEFCRUxTOiBBUUxRPC9j
dXN0b20xPjxlbGVjdHJvbmljLXJlc291cmNlLW51bT4xMC4xMTExL2ouMTQ0MC0xODQzLjIwMDYu
MDEwMjAueDwvZWxlY3Ryb25pYy1yZXNvdXJjZS1udW0+PGxhbmd1YWdlPkVuZ2xpc2g8L2xhbmd1
YWdlPjwvcmVjb3JkPjwvQ2l0ZT48Q2l0ZT48QXV0aG9yPkxlaWR5PC9BdXRob3I+PFllYXI+MTk5
ODwvWWVhcj48UmVjTnVtPjE2NjwvUmVjTnVtPjxyZWNvcmQ+PHJlYy1udW1iZXI+MTY2PC9yZWMt
bnVtYmVyPjxmb3JlaWduLWtleXM+PGtleSBhcHA9IkVOIiBkYi1pZD0ieHNlOXNzOXQ4YTk5ZHVl
cnZ4aHhld2Y1MGVzczJlYWV6end2IiB0aW1lc3RhbXA9IjE2NjU5MjUxNjYiPjE2Njwva2V5Pjwv
Zm9yZWlnbi1rZXlzPjxyZWYtdHlwZSBuYW1lPSJKb3VybmFsIEFydGljbGUiPjE3PC9yZWYtdHlw
ZT48Y29udHJpYnV0b3JzPjxhdXRob3JzPjxhdXRob3I+TGVpZHksIE4gSzwvYXV0aG9yPjxhdXRo
b3I+Q291Z2hsaW4sIEM8L2F1dGhvcj48L2F1dGhvcnM+PC9jb250cmlidXRvcnM+PGF1dGgtYWRk
cmVzcz5MZWlkeSwgTiBLLiBDZW50ZXIgZm9yIEhlYWx0aCBPdXRjb21lcyBSZXNlYXJjaCwgTUVE
VEFQIEludGVybmF0aW9uYWwsIEluYy4sIEJldGhlc2RhLCBNRCAyMDgxNCwgVVNBLjwvYXV0aC1h
ZGRyZXNzPjx0aXRsZXM+PHRpdGxlPlBzeWNob21ldHJpYyBwZXJmb3JtYW5jZSBvZiB0aGUgQXN0
aG1hIFF1YWxpdHkgb2YgTGlmZSBRdWVzdGlvbm5haXJlIGluIGEgVVMgc2FtcGxlPC90aXRsZT48
c2Vjb25kYXJ5LXRpdGxlPlF1YWxpdHkgb2YgTGlmZSBSZXNlYXJjaDwvc2Vjb25kYXJ5LXRpdGxl
PjwvdGl0bGVzPjxwZXJpb2RpY2FsPjxmdWxsLXRpdGxlPlF1YWxpdHkgb2YgTGlmZSBSZXNlYXJj
aDwvZnVsbC10aXRsZT48L3BlcmlvZGljYWw+PHBhZ2VzPjEyNy0zNDwvcGFnZXM+PHZvbHVtZT43
PC92b2x1bWU+PG51bWJlcj4yPC9udW1iZXI+PGtleXdvcmRzPjxrZXl3b3JkPkFkdWx0PC9rZXl3
b3JkPjxrZXl3b3JkPkFuYWx5c2lzIG9mIFZhcmlhbmNlPC9rZXl3b3JkPjxrZXl3b3JkPipBc3Ro
bWEvcHggW1BzeWNob2xvZ3ldPC9rZXl3b3JkPjxrZXl3b3JkPkNyb3NzLVNlY3Rpb25hbCBTdHVk
aWVzPC9rZXl3b3JkPjxrZXl3b3JkPkZlbWFsZTwva2V5d29yZD48a2V5d29yZD5IdW1hbnM8L2tl
eXdvcmQ+PGtleXdvcmQ+TWFsZTwva2V5d29yZD48a2V5d29yZD5Qc3ljaG9tZXRyaWNzPC9rZXl3
b3JkPjxrZXl3b3JkPipRdWFsaXR5IG9mIExpZmU8L2tleXdvcmQ+PGtleXdvcmQ+UmVwcm9kdWNp
YmlsaXR5IG9mIFJlc3VsdHM8L2tleXdvcmQ+PGtleXdvcmQ+U2V2ZXJpdHkgb2YgSWxsbmVzcyBJ
bmRleDwva2V5d29yZD48a2V5d29yZD5TdGF0aXN0aWNzLCBOb25wYXJhbWV0cmljPC9rZXl3b3Jk
PjxrZXl3b3JkPipTdXJ2ZXlzIGFuZCBRdWVzdGlvbm5haXJlczwva2V5d29yZD48a2V5d29yZD5V
bml0ZWQgU3RhdGVzPC9rZXl3b3JkPjxrZXl3b3JkPlF1ZXN0aW9ubmFpcmVzPC9rZXl3b3JkPjxr
ZXl3b3JkPlF1YWxpdHkgb2YgTGlmZTwva2V5d29yZD48a2V5d29yZD5Bc3RobWE8L2tleXdvcmQ+
PC9rZXl3b3Jkcz48ZGF0ZXM+PHllYXI+MTk5ODwveWVhcj48cHViLWRhdGVzPjxkYXRlPkZlYjwv
ZGF0ZT48L3B1Yi1kYXRlcz48L2RhdGVzPjxpc2JuPjA5NjItOTM0MzwvaXNibj48YWNjZXNzaW9u
LW51bT45NTIzNDk0PC9hY2Nlc3Npb24tbnVtPjx1cmxzPjxyZWxhdGVkLXVybHM+PHVybD5odHRw
czovL292aWRzcC5vdmlkLmNvbS9vdmlkd2ViLmNnaT9UPUpTJmFtcDtDU0M9WSZhbXA7TkVXUz1O
JmFtcDtQQUdFPWZ1bGx0ZXh0JmFtcDtEPW1lZDQmYW1wO0FOPTk1MjM0OTQgaHR0cDovL3Jlc29s
dmVyLmVic2NvaG9zdC5jb20vb3BlbnVybD9pc3NuPTA5NjI5MzQzJmFtcDtWb2x1bWU9NyZhbXA7
aXNzdWU9MiZhbXA7c3BhZ2U9MTI3JmFtcDt0aXRsZT1Qc3ljaG9tZXRyaWMrcGVyZm9ybWFuY2Ur
b2YrdGhlK0FzdGhtYStRdWFsaXR5K29mK0xpZmUrUXVlc3Rpb25uYWlyZStpbithK1VTK3NhbXBs
ZS4mYW1wO3llYXI9MTk5OCZhbXA7YXVsYXN0PUxlaWR5PC91cmw+PC9yZWxhdGVkLXVybHM+PC91
cmxzPjxjdXN0b20xPlJBWVlBTi1JTkNMVVNJT046IHsmcXVvdDtBbm5hJnF1b3Q7PSZndDsmcXVv
dDtJbmNsdWRlZCZxdW90OywgJnF1b3Q7RWthdGVyaW5hJnF1b3Q7PSZndDsmcXVvdDtJbmNsdWRl
ZCZxdW90O30gfCBSQVlZQU4tTEFCRUxTOiBBUUxRPC9jdXN0b20xPjxsYW5ndWFnZT5FbmdsaXNo
PC9sYW5ndWFnZT48L3JlY29yZD48L0NpdGU+PENpdGU+PEF1dGhvcj5MZWlkeTwvQXV0aG9yPjxZ
ZWFyPjE5OTg8L1llYXI+PFJlY051bT4xNjc8L1JlY051bT48cmVjb3JkPjxyZWMtbnVtYmVyPjE2
NzwvcmVjLW51bWJlcj48Zm9yZWlnbi1rZXlzPjxrZXkgYXBwPSJFTiIgZGItaWQ9InhzZTlzczl0
OGE5OWR1ZXJ2eGh4ZXdmNTBlc3MyZWFlenp3diIgdGltZXN0YW1wPSIxNjY1OTI1MTY2Ij4xNjc8
L2tleT48L2ZvcmVpZ24ta2V5cz48cmVmLXR5cGUgbmFtZT0iSm91cm5hbCBBcnRpY2xlIj4xNzwv
cmVmLXR5cGU+PGNvbnRyaWJ1dG9ycz48YXV0aG9ycz48YXV0aG9yPkxlaWR5LCBOIEs8L2F1dGhv
cj48YXV0aG9yPkNoYW4sIEsgUzwvYXV0aG9yPjxhdXRob3I+Q291Z2hsaW4sIEM8L2F1dGhvcj48
L2F1dGhvcnM+PC9jb250cmlidXRvcnM+PGF1dGgtYWRkcmVzcz4oTGVpZHkpIENlbnRlciBmb3Ig
SGVhbHRoIE91dGNvbWVzIFJlc2VhcmNoLCBNRURUQVAgSW50ZXJuYXRpb25hbCBJbmMuIChMZWlk
eSkgQ2VudGVyIGZvciBIZWFsdGggT3V0Y29tZXMgUmVzZWFyY2gsIE1FRFRBUCBJbnRlcm5hdGlv
bmFsIEluYy4sIDcxMDEgV2lzY29uc2luIEF2ZW51ZSwgQmV0aGVzZGEsIE1EIDIwODE0LCBVbml0
ZWQgU3RhdGVzIE4uSy4gTGVpZHksIENlbnRlciBmb3IgSGVhbHRoIE91dGNvbWVzIFJlc2VhcmNo
LCBNRURUQVAgSW50ZXJuYXRpb25hbCBJbmMuLCA3MTAxIFdpc2NvbnNpbiBBdmVudWUsIEJldGhl
c2RhLCBNRCAyMDgxNCwgVW5pdGVkIFN0YXRlczwvYXV0aC1hZGRyZXNzPjx0aXRsZXM+PHRpdGxl
PklzIHRoZSBhc3RobWEgcXVhbGl0eSBvZiBsaWZlIHF1ZXN0aW9ubmFpcmUgYSB1c2VmdWwgbWVh
c3VyZSBmb3IgbG93LSBpbmNvbWUgYXN0aG1hdGljcz8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xMDgyLTEwOTA8L3BhZ2VzPjx2b2x1bWU+MTU4
PC92b2x1bWU+PG51bWJlcj40PC9udW1iZXI+PGtleXdvcmRzPjxrZXl3b3JkPmFkdWx0PC9rZXl3
b3JkPjxrZXl3b3JkPmFydGljbGU8L2tleXdvcmQ+PGtleXdvcmQ+YXN0aG1hL2RpIFtEaWFnbm9z
aXNdPC9rZXl3b3JkPjxrZXl3b3JkPmRpYWdub3N0aWMgYWNjdXJhY3k8L2tleXdvcmQ+PGtleXdv
cmQ+ZGlhZ25vc3RpYyB2YWx1ZTwva2V5d29yZD48a2V5d29yZD5kaXNlYXNlIHNldmVyaXR5PC9r
ZXl3b3JkPjxrZXl3b3JkPmh1bWFuPC9rZXl3b3JkPjxrZXl3b3JkPmxvd2VzdCBpbmNvbWUgZ3Jv
dXA8L2tleXdvcmQ+PGtleXdvcmQ+bWFqb3IgY2xpbmljYWwgc3R1ZHk8L2tleXdvcmQ+PGtleXdv
cmQ+cHJpb3JpdHkgam91cm5hbDwva2V5d29yZD48a2V5d29yZD5xdWFsaXR5IG9mIGxpZmU8L2tl
eXdvcmQ+PGtleXdvcmQ+c2NvcmluZyBzeXN0ZW08L2tleXdvcmQ+PGtleXdvcmQ+UXVlc3Rpb25u
YWlyZXM8L2tleXdvcmQ+PGtleXdvcmQ+QXN0aG1hPC9rZXl3b3JkPjwva2V5d29yZHM+PGRhdGVz
Pjx5ZWFyPjE5OTg8L3llYXI+PHB1Yi1kYXRlcz48ZGF0ZT4xOTk4PC9kYXRlPjwvcHViLWRhdGVz
PjwvZGF0ZXM+PGlzYm4+MTA3My00NDlYPC9pc2JuPjxhY2Nlc3Npb24tbnVtPjI4NDg5MDA1PC9h
Y2Nlc3Npb24tbnVtPjx1cmxzPjxyZWxhdGVkLXVybHM+PHVybD5odHRwczovL292aWRzcC5vdmlk
LmNvbS9vdmlkd2ViLmNnaT9UPUpTJmFtcDtDU0M9WSZhbXA7TkVXUz1OJmFtcDtQQUdFPWZ1bGx0
ZXh0JmFtcDtEPWVtZWQ2JmFtcDtBTj0yODQ4OTAwNSBodHRwOi8vcmVzb2x2ZXIuZWJzY29ob3N0
LmNvbS9vcGVudXJsP2lzc249MTA3MzQ0OVgmYW1wO1ZvbHVtZT0xNTgmYW1wO2lzc3VlPTQmYW1w
O3NwYWdlPTEwODImYW1wO3RpdGxlPUlzK3RoZSthc3RobWErcXVhbGl0eStvZitsaWZlK3F1ZXN0
aW9ubmFpcmUrYSt1c2VmdWwrbWVhc3VyZStmb3IrbG93LStpbmNvbWUrYXN0aG1hdGljcyUzRiZh
bXA7eWVhcj0xOTk4JmFtcDthdWxhc3Q9TGVpZHk8L3VybD48L3JlbGF0ZWQtdXJscz48L3VybHM+
PGN1c3RvbTE+UkFZWUFOLUlOQ0xVU0lPTjogeyZxdW90O0FubmEmcXVvdDs9Jmd0OyZxdW90O0lu
Y2x1ZGVkJnF1b3Q7LCAmcXVvdDtFa2F0ZXJpbmEmcXVvdDs9Jmd0OyZxdW90O0luY2x1ZGVkJnF1
b3Q7fSB8IFJBWVlBTi1MQUJFTFM6IEFRTFE8L2N1c3RvbTE+PGxhbmd1YWdlPkVuZ2xpc2g8L2xh
bmd1YWdlPjwvcmVjb3JkPjwvQ2l0ZT48Q2l0ZT48QXV0aG9yPkNoaGFicmE8L0F1dGhvcj48WWVh
cj4yMDA1PC9ZZWFyPjxSZWNOdW0+MTY4PC9SZWNOdW0+PHJlY29yZD48cmVjLW51bWJlcj4xNjg8
L3JlYy1udW1iZXI+PGZvcmVpZ24ta2V5cz48a2V5IGFwcD0iRU4iIGRiLWlkPSJ4c2U5c3M5dDhh
OTlkdWVydnhoeGV3ZjUwZXNzMmVhZXp6d3YiIHRpbWVzdGFtcD0iMTY2NTkyNTE2NiI+MTY4PC9r
ZXk+PC9mb3JlaWduLWtleXM+PHJlZi10eXBlIG5hbWU9IkpvdXJuYWwgQXJ0aWNsZSI+MTc8L3Jl
Zi10eXBlPjxjb250cmlidXRvcnM+PGF1dGhvcnM+PGF1dGhvcj5DaGhhYnJhLCBTIEs8L2F1dGhv
cj48YXV0aG9yPkthdXNoaWssIFM8L2F1dGhvcj48L2F1dGhvcnM+PC9jb250cmlidXRvcnM+PGF1
dGgtYWRkcmVzcz5DaGhhYnJhLCBTdW5pbCBLLiBEZXBhcnRtZW50IG9mIENhcmRpb3Jlc3BpcmF0
b3J5IFBoeXNpb2xvZ3ksIENsaW5pY2FsIFJlc2VhcmNoIENlbnRyZSwgVmFsbGFiaGJoYWkgUGF0
ZWwgQ2hlc3QgSW5zdGl0dXRlLCBVbml2ZXJzaXR5IG9mIERlbGhpLCBEZWxoaSwgSW5kaWEuIHNr
Y2hoYWJyYUBtYWlsY2l0eS5jb208L2F1dGgtYWRkcmVzcz48dGl0bGVzPjx0aXRsZT5WYWxpZGF0
aW9uIG9mIHRoZSBhc3RobWEgcXVhbGl0eSBvZiBsaWZlIHF1ZXN0aW9ubmFpcmUgKEFRTFEtVUsg
RW5nbGlzaCB2ZXJzaW9uKSBpbiBJbmRpYW4gYXN0aG1hdGljIHN1YmplY3RzPC90aXRsZT48c2Vj
b25kYXJ5LXRpdGxlPkluZGlhbiBKb3VybmFsIG9mIENoZXN0IERpc2Vhc2VzICZhbXA7IEFsbGll
ZCBTY2llbmNlczwvc2Vjb25kYXJ5LXRpdGxlPjwvdGl0bGVzPjxwZXJpb2RpY2FsPjxmdWxsLXRp
dGxlPkluZGlhbiBKb3VybmFsIG9mIENoZXN0IERpc2Vhc2VzICZhbXA7IEFsbGllZCBTY2llbmNl
czwvZnVsbC10aXRsZT48L3BlcmlvZGljYWw+PHBhZ2VzPjE2Ny03MzwvcGFnZXM+PHZvbHVtZT40
Nzwvdm9sdW1lPjxudW1iZXI+MzwvbnVtYmVyPjxrZXl3b3Jkcz48a2V5d29yZD5BZHVsdDwva2V5
d29yZD48a2V5d29yZD4qQXN0aG1hL2NvIFtDb21wbGljYXRpb25zXTwva2V5d29yZD48a2V5d29y
ZD4qQXN0aG1hL3B4IFtQc3ljaG9sb2d5XTwva2V5d29yZD48a2V5d29yZD5Bc3RobWEvdGggW1Ro
ZXJhcHldPC9rZXl3b3JkPjxrZXl3b3JkPkZlbWFsZTwva2V5d29yZD48a2V5d29yZD5IdW1hbnM8
L2tleXdvcmQ+PGtleXdvcmQ+SW5kaWE8L2tleXdvcmQ+PGtleXdvcmQ+TGFuZ3VhZ2U8L2tleXdv
cmQ+PGtleXdvcmQ+TWFsZTwva2V5d29yZD48a2V5d29yZD5Qc3ljaG9tZXRyaWNzPC9rZXl3b3Jk
PjxrZXl3b3JkPipRdWFsaXR5IG9mIExpZmU8L2tleXdvcmQ+PGtleXdvcmQ+KlN1cnZleXMgYW5k
IFF1ZXN0aW9ubmFpcmVzPC9rZXl3b3JkPjxrZXl3b3JkPlF1ZXN0aW9ubmFpcmVzPC9rZXl3b3Jk
PjxrZXl3b3JkPlF1YWxpdHkgb2YgTGlmZTwva2V5d29yZD48a2V5d29yZD5Bc3RobWE8L2tleXdv
cmQ+PC9rZXl3b3Jkcz48ZGF0ZXM+PHllYXI+MjAwNTwveWVhcj48cHViLWRhdGVzPjxkYXRlPkp1
bC1TZXA8L2RhdGU+PC9wdWItZGF0ZXM+PC9kYXRlcz48aXNibj4wMzc3LTkzNDM8L2lzYm4+PGFj
Y2Vzc2lvbi1udW0+MTYwMjIxNDM8L2FjY2Vzc2lvbi1udW0+PHVybHM+PHJlbGF0ZWQtdXJscz48
dXJsPmh0dHBzOi8vb3ZpZHNwLm92aWQuY29tL292aWR3ZWIuY2dpP1Q9SlMmYW1wO0NTQz1ZJmFt
cDtORVdTPU4mYW1wO1BBR0U9ZnVsbHRleHQmYW1wO0Q9bWVkNiZhbXA7QU49MTYwMjIxNDMgaHR0
cDovL3Jlc29sdmVyLmVic2NvaG9zdC5jb20vb3BlbnVybD9pc3NuPTAzNzc5MzQzJmFtcDtWb2x1
bWU9NDcmYW1wO2lzc3VlPTMmYW1wO3NwYWdlPTE2NyZhbXA7dGl0bGU9VmFsaWRhdGlvbitvZit0
aGUrYXN0aG1hK3F1YWxpdHkrb2YrbGlmZStxdWVzdGlvbm5haXJlKyUyOEFRTFEtVUsrRW5nbGlz
aCt2ZXJzaW9uJTI5K2luK0luZGlhbithc3RobWF0aWMrc3ViamVjdHMuJmFtcDt5ZWFyPTIwMDUm
YW1wO2F1bGFzdD1DaGhhYnJhPC91cmw+PC9yZWxhdGVkLXVybHM+PC91cmxzPjxjdXN0b20xPlJB
WVlBTi1JTkNMVVNJT046IHsmcXVvdDtBbm5hJnF1b3Q7PSZndDsmcXVvdDtJbmNsdWRlZCZxdW90
OywgJnF1b3Q7RWthdGVyaW5hJnF1b3Q7PSZndDsmcXVvdDtJbmNsdWRlZCZxdW90O30gfCBSQVlZ
QU4tTEFCRUxTOiBBUUxRPC9jdXN0b20xPjxsYW5ndWFnZT5FbmdsaXNoPC9sYW5ndWFnZT48L3Jl
Y29yZD48L0NpdGU+PENpdGU+PEF1dGhvcj5XeXJ3aWNoPC9BdXRob3I+PFllYXI+MjAwMjwvWWVh
cj48UmVjTnVtPjE2OTwvUmVjTnVtPjxyZWNvcmQ+PHJlYy1udW1iZXI+MTY5PC9yZWMtbnVtYmVy
Pjxmb3JlaWduLWtleXM+PGtleSBhcHA9IkVOIiBkYi1pZD0ieHNlOXNzOXQ4YTk5ZHVlcnZ4aHhl
d2Y1MGVzczJlYWV6end2IiB0aW1lc3RhbXA9IjE2NjU5MjUxNjYiPjE2OTwva2V5PjwvZm9yZWln
bi1rZXlzPjxyZWYtdHlwZSBuYW1lPSJKb3VybmFsIEFydGljbGUiPjE3PC9yZWYtdHlwZT48Y29u
dHJpYnV0b3JzPjxhdXRob3JzPjxhdXRob3I+V3lyd2ljaCwgSyBXPC9hdXRob3I+PGF1dGhvcj5U
aWVybmV5LCBXIE08L2F1dGhvcj48YXV0aG9yPldvbGluc2t5LCBGIEQ8L2F1dGhvcj48L2F1dGhv
cnM+PC9jb250cmlidXRvcnM+PGF1dGgtYWRkcmVzcz5XeXJ3aWNoLCBLYXRobGVlbiBXLiBTYWlu
dCBMb3VpcyBVbml2ZXJzaXR5IFNjaG9vbCBvZiBQdWJsaWMgSGVhbHRoLCBTdCBMb3VpcywgTU8g
NjMxMDQtMTM5OSwgVVNBLiB3eXJ3aWNoa0BzbHUuZWR1PC9hdXRoLWFkZHJlc3M+PHRpdGxlcz48
dGl0bGU+VXNpbmcgdGhlIHN0YW5kYXJkIGVycm9yIG9mIG1lYXN1cmVtZW50IHRvIGlkZW50aWZ5
IGltcG9ydGFudCBjaGFuZ2VzIG9uIHRoZSBBc3RobWEgUXVhbGl0eSBvZiBMaWZlIFF1ZXN0aW9u
bmFpcmU8L3RpdGxlPjxzZWNvbmRhcnktdGl0bGU+UXVhbGl0eSBvZiBMaWZlIFJlc2VhcmNoPC9z
ZWNvbmRhcnktdGl0bGU+PC90aXRsZXM+PHBlcmlvZGljYWw+PGZ1bGwtdGl0bGU+UXVhbGl0eSBv
ZiBMaWZlIFJlc2VhcmNoPC9mdWxsLXRpdGxlPjwvcGVyaW9kaWNhbD48cGFnZXM+MS03PC9wYWdl
cz48dm9sdW1lPjExPC92b2x1bWU+PG51bWJlcj4xPC9udW1iZXI+PGtleXdvcmRzPjxrZXl3b3Jk
PipBc3RobWEvcHggW1BzeWNob2xvZ3ldPC9rZXl3b3JkPjxrZXl3b3JkPkNocm9uaWMgRGlzZWFz
ZTwva2V5d29yZD48a2V5d29yZD5IdW1hbnM8L2tleXdvcmQ+PGtleXdvcmQ+SW50ZXJ2aWV3cyBh
cyBUb3BpYzwva2V5d29yZD48a2V5d29yZD4qUXVhbGl0eSBvZiBMaWZlPC9rZXl3b3JkPjxrZXl3
b3JkPlJlcHJvZHVjaWJpbGl0eSBvZiBSZXN1bHRzPC9rZXl3b3JkPjxrZXl3b3JkPlN0YXRpc3Rp
Y3MgYXMgVG9waWM8L2tleXdvcmQ+PGtleXdvcmQ+KlN1cnZleXMgYW5kIFF1ZXN0aW9ubmFpcmVz
L3N0IFtTdGFuZGFyZHNdPC9rZXl3b3JkPjxrZXl3b3JkPlVyYmFuIFBvcHVsYXRpb248L2tleXdv
cmQ+PGtleXdvcmQ+UXVlc3Rpb25uYWlyZXM8L2tleXdvcmQ+PGtleXdvcmQ+UXVhbGl0eSBvZiBM
aWZlPC9rZXl3b3JkPjxrZXl3b3JkPkFzdGhtYTwva2V5d29yZD48L2tleXdvcmRzPjxkYXRlcz48
eWVhcj4yMDAyPC95ZWFyPjxwdWItZGF0ZXM+PGRhdGU+RmViPC9kYXRlPjwvcHViLWRhdGVzPjwv
ZGF0ZXM+PGlzYm4+MDk2Mi05MzQzPC9pc2JuPjxhY2Nlc3Npb24tbnVtPjEyMDAzMDUxPC9hY2Nl
c3Npb24tbnVtPjx1cmxzPjxyZWxhdGVkLXVybHM+PHVybD5odHRwczovL292aWRzcC5vdmlkLmNv
bS9vdmlkd2ViLmNnaT9UPUpTJmFtcDtDU0M9WSZhbXA7TkVXUz1OJmFtcDtQQUdFPWZ1bGx0ZXh0
JmFtcDtEPW1lZDQmYW1wO0FOPTEyMDAzMDUxIGh0dHA6Ly9yZXNvbHZlci5lYnNjb2hvc3QuY29t
L29wZW51cmw/aXNzbj0wOTYyOTM0MyZhbXA7Vm9sdW1lPTExJmFtcDtpc3N1ZT0xJmFtcDtzcGFn
ZT0xJmFtcDt0aXRsZT1Vc2luZyt0aGUrc3RhbmRhcmQrZXJyb3Irb2YrbWVhc3VyZW1lbnQrdG8r
aWRlbnRpZnkraW1wb3J0YW50K2NoYW5nZXMrb24rdGhlK0FzdGhtYStRdWFsaXR5K29mK0xpZmUr
UXVlc3Rpb25uYWlyZS4mYW1wO3llYXI9MjAwMiZhbXA7YXVsYXN0PVd5cndpY2g8L3VybD48L3Jl
bGF0ZWQtdXJscz48L3VybHM+PGN1c3RvbTE+UkFZWUFOLUlOQ0xVU0lPTjogeyZxdW90O0FubmEm
cXVvdDs9Jmd0OyZxdW90O0luY2x1ZGVkJnF1b3Q7LCAmcXVvdDtFa2F0ZXJpbmEmcXVvdDs9Jmd0
OyZxdW90O0luY2x1ZGVkJnF1b3Q7fTwvY3VzdG9tMT48bGFuZ3VhZ2U+RW5nbGlzaDwvbGFuZ3Vh
Z2U+PC9yZWNvcmQ+PC9DaXRlPjxDaXRlPjxBdXRob3I+SnVuaXBlcjwvQXV0aG9yPjxZZWFyPjE5
OTI8L1llYXI+PFJlY051bT42NjwvUmVjTnVtPjxyZWNvcmQ+PHJlYy1udW1iZXI+NjY8L3JlYy1u
dW1iZXI+PGZvcmVpZ24ta2V5cz48a2V5IGFwcD0iRU4iIGRiLWlkPSJ4c2U5c3M5dDhhOTlkdWVy
dnhoeGV3ZjUwZXNzMmVhZXp6d3YiIHRpbWVzdGFtcD0iMTYzNDUxODQ2MiI+NjY8L2tleT48L2Zv
cmVpZ24ta2V5cz48cmVmLXR5cGUgbmFtZT0iSm91cm5hbCBBcnRpY2xlIj4xNzwvcmVmLXR5cGU+
PGNvbnRyaWJ1dG9ycz48YXV0aG9ycz48YXV0aG9yPkp1bmlwZXIsIEUgRjwvYXV0aG9yPjxhdXRo
b3I+R3V5YXR0LCBHIEg8L2F1dGhvcj48YXV0aG9yPkVwc3RlaW4sIFIgUzwvYXV0aG9yPjxhdXRo
b3I+RmVycmllLCBQLiBKLjwvYXV0aG9yPjxhdXRob3I+SmFlc2Noa2UsIFIuPC9hdXRob3I+PGF1
dGhvcj5IaWxsZXIsIFQuIEsuPC9hdXRob3I+PC9hdXRob3JzPjwvY29udHJpYnV0b3JzPjxhdXRo
LWFkZHJlc3M+RGVwYXJ0bWVudCBvZiBDbGluaWNhbCBFcGlkZW1pb2xvZ3kgYW5kIEJpb3N0YXRp
c3RpY3MsIE1jTWFzdGVyIFVuaXZlcnNpdHksIEhhbWlsdG9uLCBPbnRhcmlvLCBDYW5hZGEuPC9h
dXRoLWFkZHJlc3M+PHRpdGxlcz48dGl0bGU+RXZhbHVhdGlvbiBvZiBpbXBhaXJtZW50IG9mIGhl
YWx0aCByZWxhdGVkIHF1YWxpdHkgb2YgbGlmZSBpbiBhc3RobWE6IGRldmVsb3BtZW50IG9mIGEg
cXVlc3Rpb25uYWlyZSBmb3IgdXNlIGluIGNsaW5pY2FsIHRyaWFsczwvdGl0bGU+PHNlY29uZGFy
eS10aXRsZT5UaG9yYXg8L3NlY29uZGFyeS10aXRsZT48L3RpdGxlcz48cGVyaW9kaWNhbD48ZnVs
bC10aXRsZT5UaG9yYXg8L2Z1bGwtdGl0bGU+PC9wZXJpb2RpY2FsPjxwYWdlcz43Ni04MzwvcGFn
ZXM+PHZvbHVtZT40Nzwvdm9sdW1lPjxudW1iZXI+MjwvbnVtYmVyPjxlZGl0aW9uPjE5OTIvMDIv
MDE8L2VkaXRpb24+PGtleXdvcmRzPjxrZXl3b3JkPkFkb2xlc2NlbnQ8L2tleXdvcmQ+PGtleXdv
cmQ+QWR1bHQ8L2tleXdvcmQ+PGtleXdvcmQ+QWdlZDwva2V5d29yZD48a2V5d29yZD5Bc3RobWEv
KnBoeXNpb3BhdGhvbG9neS9wc3ljaG9sb2d5L3JlaGFiaWxpdGF0aW9uPC9rZXl3b3JkPjxrZXl3
b3JkPkNsaW5pY2FsIFRyaWFscyBhcyBUb3BpYy8qbWV0aG9kczwva2V5d29yZD48a2V5d29yZD5F
bW90aW9uczwva2V5d29yZD48a2V5d29yZD5FbnZpcm9ubWVudDwva2V5d29yZD48a2V5d29yZD5G
ZW1hbGU8L2tleXdvcmQ+PGtleXdvcmQ+SHVtYW5zPC9rZXl3b3JkPjxrZXl3b3JkPk1hbGU8L2tl
eXdvcmQ+PGtleXdvcmQ+TWlkZGxlIEFnZWQ8L2tleXdvcmQ+PGtleXdvcmQ+UGh5c2ljYWwgRml0
bmVzcy9waHlzaW9sb2d5PC9rZXl3b3JkPjxrZXl3b3JkPipRdWFsaXR5IG9mIExpZmU8L2tleXdv
cmQ+PGtleXdvcmQ+U3VydmV5cyBhbmQgUXVlc3Rpb25uYWlyZXM8L2tleXdvcmQ+PC9rZXl3b3Jk
cz48ZGF0ZXM+PHllYXI+MTk5MjwveWVhcj48cHViLWRhdGVzPjxkYXRlPkZlYjwvZGF0ZT48L3B1
Yi1kYXRlcz48L2RhdGVzPjxpc2JuPjAwNDAtNjM3NiAoUHJpbnQpJiN4RDswMDQwLTYzNzY8L2lz
Ym4+PGFjY2Vzc2lvbi1udW0+MTU0OTgyNzwvYWNjZXNzaW9uLW51bT48dXJscz48L3VybHM+PGN1
c3RvbTI+UE1DNDYzNTc0PC9jdXN0b20yPjxlbGVjdHJvbmljLXJlc291cmNlLW51bT4xMC4xMTM2
L3RoeC40Ny4yLjc2PC9lbGVjdHJvbmljLXJlc291cmNlLW51bT48cmVtb3RlLWRhdGFiYXNlLXBy
b3ZpZGVyPk5MTTwvcmVtb3RlLWRhdGFiYXNlLXByb3ZpZGVyPjxsYW5ndWFnZT5lbmc8L2xhbmd1
YWdlPjwvcmVjb3JkPjwvQ2l0ZT48Q2l0ZT48QXV0aG9yPkp1bmlwZXI8L0F1dGhvcj48WWVhcj4x
OTk5PC9ZZWFyPjxSZWNOdW0+MTcwPC9SZWNOdW0+PHJlY29yZD48cmVjLW51bWJlcj4xNzA8L3Jl
Yy1udW1iZXI+PGZvcmVpZ24ta2V5cz48a2V5IGFwcD0iRU4iIGRiLWlkPSJ4c2U5c3M5dDhhOTlk
dWVydnhoeGV3ZjUwZXNzMmVhZXp6d3YiIHRpbWVzdGFtcD0iMTY2NTkyNTE2NiI+MTcwPC9rZXk+
PC9mb3JlaWduLWtleXM+PHJlZi10eXBlIG5hbWU9IkpvdXJuYWwgQXJ0aWNsZSI+MTc8L3JlZi10
eXBlPjxjb250cmlidXRvcnM+PGF1dGhvcnM+PGF1dGhvcj5KdW5pcGVyLCBFIEY8L2F1dGhvcj48
YXV0aG9yPkJ1aXN0LCBBIFM8L2F1dGhvcj48YXV0aG9yPkNveCwgRiBNPC9hdXRob3I+PGF1dGhv
cj5GZXJyaWUsIFAuIEouPC9hdXRob3I+PGF1dGhvcj5LaW5nLCBELiBSLjwvYXV0aG9yPjwvYXV0
aG9ycz48L2NvbnRyaWJ1dG9ycz48YXV0aC1hZGRyZXNzPkp1bmlwZXIsIEUgRi4gRGVwYXJ0bWVu
dCBvZiBDbGluaWNhbCBFcGlkZW1pb2xvZ3kgYW5kIEJpb3N0YXRpc3RpY3MsIE1jTWFzdGVyIFVu
aXZlcnNpdHksIEhhbWlsdG9uLCBPbnRhcmlvLCBDYW5hZGEuIGp1bmlwZXJAZmhzLm1jbWFzdGVy
LmNhPC9hdXRoLWFkZHJlc3M+PHRpdGxlcz48dGl0bGU+VmFsaWRhdGlvbiBvZiBhIHN0YW5kYXJk
aXplZCB2ZXJzaW9uIG9mIHRoZSBBc3RobWEgUXVhbGl0eSBvZiBMaWZlIFF1ZXN0aW9ubmFpcmU8
L3RpdGxlPjxzZWNvbmRhcnktdGl0bGU+Q2hlc3Q8L3NlY29uZGFyeS10aXRsZT48L3RpdGxlcz48
cGVyaW9kaWNhbD48ZnVsbC10aXRsZT5DaGVzdDwvZnVsbC10aXRsZT48L3BlcmlvZGljYWw+PHBh
Z2VzPjEyNjUtNzA8L3BhZ2VzPjx2b2x1bWU+MTE1PC92b2x1bWU+PG51bWJlcj41PC9udW1iZXI+
PGtleXdvcmRzPjxrZXl3b3JkPkFjdGl2aXRpZXMgb2YgRGFpbHkgTGl2aW5nPC9rZXl3b3JkPjxr
ZXl3b3JkPkFkb2xlc2NlbnQ8L2tleXdvcmQ+PGtleXdvcmQ+QWR1bHQ8L2tleXdvcmQ+PGtleXdv
cmQ+QWdlZDwva2V5d29yZD48a2V5d29yZD5Bc3RobWEvZGkgW0RpYWdub3Npc108L2tleXdvcmQ+
PGtleXdvcmQ+QXN0aG1hL2R0IFtEcnVnIFRoZXJhcHldPC9rZXl3b3JkPjxrZXl3b3JkPkFzdGht
YS9wcCBbUGh5c2lvcGF0aG9sb2d5XTwva2V5d29yZD48a2V5d29yZD4qQXN0aG1hPC9rZXl3b3Jk
PjxrZXl3b3JkPkV4ZXJjaXNlIFRvbGVyYW5jZTwva2V5d29yZD48a2V5d29yZD5GZW1hbGU8L2tl
eXdvcmQ+PGtleXdvcmQ+SGVhbHRoIFN0YXR1czwva2V5d29yZD48a2V5d29yZD5IdW1hbnM8L2tl
eXdvcmQ+PGtleXdvcmQ+TWFsZTwva2V5d29yZD48a2V5d29yZD5NaWRkbGUgQWdlZDwva2V5d29y
ZD48a2V5d29yZD4qUXVhbGl0eSBvZiBMaWZlPC9rZXl3b3JkPjxrZXl3b3JkPlJlcHJvZHVjaWJp
bGl0eSBvZiBSZXN1bHRzPC9rZXl3b3JkPjxrZXl3b3JkPlNsZWVwPC9rZXl3b3JkPjxrZXl3b3Jk
PlNwaXJvbWV0cnk8L2tleXdvcmQ+PGtleXdvcmQ+KlN1cnZleXMgYW5kIFF1ZXN0aW9ubmFpcmVz
PC9rZXl3b3JkPjxrZXl3b3JkPldvcms8L2tleXdvcmQ+PGtleXdvcmQ+UXVlc3Rpb25uYWlyZXM8
L2tleXdvcmQ+PGtleXdvcmQ+UXVhbGl0eSBvZiBMaWZlPC9rZXl3b3JkPjxrZXl3b3JkPkFzdGht
YTwva2V5d29yZD48L2tleXdvcmRzPjxkYXRlcz48eWVhcj4xOTk5PC95ZWFyPjxwdWItZGF0ZXM+
PGRhdGU+TWF5PC9kYXRlPjwvcHViLWRhdGVzPjwvZGF0ZXM+PGlzYm4+MDAxMi0zNjkyPC9pc2Ju
PjxhY2Nlc3Npb24tbnVtPjEwMzM0MTM4PC9hY2Nlc3Npb24tbnVtPjx1cmxzPjxyZWxhdGVkLXVy
bHM+PHVybD5odHRwczovL292aWRzcC5vdmlkLmNvbS9vdmlkd2ViLmNnaT9UPUpTJmFtcDtDU0M9
WSZhbXA7TkVXUz1OJmFtcDtQQUdFPWZ1bGx0ZXh0JmFtcDtEPW1lZDQmYW1wO0FOPTEwMzM0MTM4
IGh0dHA6Ly9yZXNvbHZlci5lYnNjb2hvc3QuY29tL29wZW51cmw/aXNzbj0wMDEyMzY5MiZhbXA7
Vm9sdW1lPTExNSZhbXA7aXNzdWU9NSZhbXA7c3BhZ2U9MTI2NSZhbXA7dGl0bGU9VmFsaWRhdGlv
bitvZithK3N0YW5kYXJkaXplZCt2ZXJzaW9uK29mK3RoZStBc3RobWErUXVhbGl0eStvZitMaWZl
K1F1ZXN0aW9ubmFpcmUuJmFtcDt5ZWFyPTE5OTkmYW1wO2F1bGFzdD1KdW5pcGVyPC91cmw+PHVy
bD5odHRwczovL2pvdXJuYWwuY2hlc3RuZXQub3JnL2FydGljbGUvUzAwMTItMzY5MigxNSkzNTI3
OC04L2Z1bGx0ZXh0PC91cmw+PC9yZWxhdGVkLXVybHM+PC91cmxzPjxjdXN0b20xPlJBWVlBTi1J
TkNMVVNJT046IHsmcXVvdDtBbm5hJnF1b3Q7PSZndDsmcXVvdDtJbmNsdWRlZCZxdW90OywgJnF1
b3Q7RWthdGVyaW5hJnF1b3Q7PSZndDsmcXVvdDtJbmNsdWRlZCZxdW90O30gfCBSQVlZQU4tTEFC
RUxTOiBBUUxRPC9jdXN0b20xPjxsYW5ndWFnZT5FbmdsaXNoPC9sYW5ndWFnZT48L3JlY29yZD48
L0NpdGU+PENpdGU+PEF1dGhvcj5UYW48L0F1dGhvcj48WWVhcj4yMDA0PC9ZZWFyPjxSZWNOdW0+
MTcxPC9SZWNOdW0+PHJlY29yZD48cmVjLW51bWJlcj4xNzE8L3JlYy1udW1iZXI+PGZvcmVpZ24t
a2V5cz48a2V5IGFwcD0iRU4iIGRiLWlkPSJ4c2U5c3M5dDhhOTlkdWVydnhoeGV3ZjUwZXNzMmVh
ZXp6d3YiIHRpbWVzdGFtcD0iMTY2NTkyNTE2NiI+MTcxPC9rZXk+PC9mb3JlaWduLWtleXM+PHJl
Zi10eXBlIG5hbWU9IkpvdXJuYWwgQXJ0aWNsZSI+MTc8L3JlZi10eXBlPjxjb250cmlidXRvcnM+
PGF1dGhvcnM+PGF1dGhvcj5UYW4sIFcgQzwvYXV0aG9yPjxhdXRob3I+VGFuLCBKIFcgTDwvYXV0
aG9yPjxhdXRob3I+V2VlLCBFIFcgTDwvYXV0aG9yPjxhdXRob3I+Tml0aSwgTS48L2F1dGhvcj48
YXV0aG9yPk5nLCBULiBQLjwvYXV0aG9yPjwvYXV0aG9ycz48L2NvbnRyaWJ1dG9ycz48YXV0aC1h
ZGRyZXNzPk5hdGwgVW5pdiBTaW5nYXBvcmUsIEZhYyBNZWQsIERlcHQgTWVkLCBTaW5nYXBvcmUg
MTE5MDc0LCBTaW5nYXBvcmUuIE5hdGwgVW5pdiBTaW5nYXBvcmUsIERlcHQgQ29tbXVuaXR5IE9j
Y3VwYXQgJmFtcDsgRmFtaWx5IE1lZCwgU2luZ2Fwb3JlIDExOTA3NCwgU2luZ2Fwb3JlLiBUYW4s
IFdDIChjb3JyZXNwb25kaW5nIGF1dGhvciksIE5hdGwgVW5pdiBTaW5nYXBvcmUsIEZhYyBNZWQs
IERlcHQgTWVkLCA1IExvd2VyIEtlbnQgUmlkZ2UgUmQsIFNpbmdhcG9yZSAxMTkwNzQsIFNpbmdh
cG9yZS4gbWRjdGFud2NAbnVzLmVkdS5zZzwvYXV0aC1hZGRyZXNzPjx0aXRsZXM+PHRpdGxlPlZh
bGlkYXRpb24gb2YgdGhlIEVuZ2xpc2ggdmVyc2lvbiBvZiB0aGUgQXN0aG1hIFF1YWxpdHkgb2Yg
TGlmZSBRdWVzdGlvbm5haXJlIGluIGEgbXVsdGktZXRobmljIEFzaWFuIHBvcHVsYXRpb248L3Rp
dGxlPjxzZWNvbmRhcnktdGl0bGU+UXVhbGl0eSBvZiBMaWZlIFJlc2VhcmNoPC9zZWNvbmRhcnkt
dGl0bGU+PC90aXRsZXM+PHBlcmlvZGljYWw+PGZ1bGwtdGl0bGU+UXVhbGl0eSBvZiBMaWZlIFJl
c2VhcmNoPC9mdWxsLXRpdGxlPjwvcGVyaW9kaWNhbD48cGFnZXM+NTUxLTU1NjwvcGFnZXM+PHZv
bHVtZT4xMzwvdm9sdW1lPjxudW1iZXI+MjwvbnVtYmVyPjxrZXl3b3Jkcz48a2V5d29yZD5Bc3Ro
bWEgUXVhbGl0eSBvZiBMaWZlIFF1ZXN0aW9ubmFpcmU8L2tleXdvcmQ+PGtleXdvcmQ+bXVsdGkt
ZXRobmljIHBvcHVsYXRpb25zPC9rZXl3b3JkPjxrZXl3b3JkPnBzeWNob21ldHJpYyB2YWxpZGF0
aW9uPC9rZXl3b3JkPjxrZXl3b3JkPlF1ZXN0aW9ubmFpcmVzPC9rZXl3b3JkPjxrZXl3b3JkPlF1
YWxpdHkgb2YgTGlmZTwva2V5d29yZD48a2V5d29yZD5Bc3RobWE8L2tleXdvcmQ+PC9rZXl3b3Jk
cz48ZGF0ZXM+PHllYXI+MjAwNDwveWVhcj48cHViLWRhdGVzPjxkYXRlPk1hcjwvZGF0ZT48L3B1
Yi1kYXRlcz48L2RhdGVzPjxpc2JuPjA5NjItOTM0MzwvaXNibj48YWNjZXNzaW9uLW51bT5XT1M6
MDAwMjIwMDA0NTAwMDI3PC9hY2Nlc3Npb24tbnVtPjx1cmxzPjxyZWxhdGVkLXVybHM+PHVybD5o
dHRwczovL2xpbmsuc3ByaW5nZXIuY29tL2FydGljbGUvMTAuMTAyMyUyRkIlM0FRVVJFLjAwMDAw
MTg0OTUuMzY3NTkuNDY8L3VybD48L3JlbGF0ZWQtdXJscz48L3VybHM+PGN1c3RvbTE+UkFZWUFO
LUlOQ0xVU0lPTjogeyZxdW90O0FubmEmcXVvdDs9Jmd0OyZxdW90O0luY2x1ZGVkJnF1b3Q7LCAm
cXVvdDtFa2F0ZXJpbmEmcXVvdDs9Jmd0OyZxdW90O0luY2x1ZGVkJnF1b3Q7fSB8IFJBWVlBTi1M
QUJFTFM6IEFRTFE8L2N1c3RvbTE+PGxhbmd1YWdlPkVuZ2xpc2g8L2xhbmd1YWdlPjwvcmVjb3Jk
PjwvQ2l0ZT48Q2l0ZT48QXV0aG9yPkp1bmlwZXI8L0F1dGhvcj48WWVhcj4xOTk5PC9ZZWFyPjxS
ZWNOdW0+MTcyPC9SZWNOdW0+PHJlY29yZD48cmVjLW51bWJlcj4xNzI8L3JlYy1udW1iZXI+PGZv
cmVpZ24ta2V5cz48a2V5IGFwcD0iRU4iIGRiLWlkPSJ4c2U5c3M5dDhhOTlkdWVydnhoeGV3ZjUw
ZXNzMmVhZXp6d3YiIHRpbWVzdGFtcD0iMTY2NTkyNTE2NiI+MTcyPC9rZXk+PC9mb3JlaWduLWtl
eXM+PHJlZi10eXBlIG5hbWU9IkpvdXJuYWwgQXJ0aWNsZSI+MTc8L3JlZi10eXBlPjxjb250cmli
dXRvcnM+PGF1dGhvcnM+PGF1dGhvcj5KdW5pcGVyLCBFIEY8L2F1dGhvcj48YXV0aG9yPkd1eWF0
dCwgRyBIPC9hdXRob3I+PGF1dGhvcj5Db3gsIEYgTTwvYXV0aG9yPjxhdXRob3I+RmVycmllLCBQ
LiBKLjwvYXV0aG9yPjxhdXRob3I+S2luZywgRC4gUi48L2F1dGhvcj48L2F1dGhvcnM+PC9jb250
cmlidXRvcnM+PGF1dGgtYWRkcmVzcz5KdW5pcGVyLCBFIEYuIERlcHQgb2YgQ2xpbmljYWwgRXBp
ZGVtaW9sb2d5IGFuZCBCaW9zdGF0aXN0aWNzLCBNY01hc3RlciBVbml2ZXJzaXR5LCBIYW1pbHRv
biwgT250YXJpbywgQ2FuYWRhLjwvYXV0aC1hZGRyZXNzPjx0aXRsZXM+PHRpdGxlPkRldmVsb3Bt
ZW50IGFuZCB2YWxpZGF0aW9uIG9mIHRoZSBNaW5pIEFzdGhtYSBRdWFsaXR5IG9mIExpZmUgUXVl
c3Rpb25uYWlyZTwvdGl0bGU+PHNlY29uZGFyeS10aXRsZT5FdXJvcGVhbiBSZXNwaXJhdG9yeSBK
b3VybmFsPC9zZWNvbmRhcnktdGl0bGU+PC90aXRsZXM+PHBlcmlvZGljYWw+PGZ1bGwtdGl0bGU+
RXVyb3BlYW4gUmVzcGlyYXRvcnkgSm91cm5hbDwvZnVsbC10aXRsZT48L3BlcmlvZGljYWw+PHBh
Z2VzPjMyLTg8L3BhZ2VzPjx2b2x1bWU+MTQ8L3ZvbHVtZT48bnVtYmVyPjE8L251bWJlcj48a2V5
d29yZHM+PGtleXdvcmQ+QWRvbGVzY2VudDwva2V5d29yZD48a2V5d29yZD5BZHVsdDwva2V5d29y
ZD48a2V5d29yZD5BZ2VkPC9rZXl3b3JkPjxrZXl3b3JkPkFzdGhtYS9wcCBbUGh5c2lvcGF0aG9s
b2d5XTwva2V5d29yZD48a2V5d29yZD4qQXN0aG1hL3B4IFtQc3ljaG9sb2d5XTwva2V5d29yZD48
a2V5d29yZD5Dcm9zcy1TZWN0aW9uYWwgU3R1ZGllczwva2V5d29yZD48a2V5d29yZD5FdmFsdWF0
aW9uIFN0dWRpZXMgYXMgVG9waWM8L2tleXdvcmQ+PGtleXdvcmQ+RmVtYWxlPC9rZXl3b3JkPjxr
ZXl3b3JkPkZvbGxvdy1VcCBTdHVkaWVzPC9rZXl3b3JkPjxrZXl3b3JkPkh1bWFuczwva2V5d29y
ZD48a2V5d29yZD5NYWxlPC9rZXl3b3JkPjxrZXl3b3JkPk1pZGRsZSBBZ2VkPC9rZXl3b3JkPjxr
ZXl3b3JkPk9mZmljZSBWaXNpdHM8L2tleXdvcmQ+PGtleXdvcmQ+KlF1YWxpdHkgb2YgTGlmZTwv
a2V5d29yZD48a2V5d29yZD5SZXByb2R1Y2liaWxpdHkgb2YgUmVzdWx0czwva2V5d29yZD48a2V5
d29yZD5SZXNwaXJhdG9yeSBGdW5jdGlvbiBUZXN0czwva2V5d29yZD48a2V5d29yZD5TZW5zaXRp
dml0eSBhbmQgU3BlY2lmaWNpdHk8L2tleXdvcmQ+PGtleXdvcmQ+KlN1cnZleXMgYW5kIFF1ZXN0
aW9ubmFpcmVzPC9rZXl3b3JkPjxrZXl3b3JkPlF1ZXN0aW9ubmFpcmVzPC9rZXl3b3JkPjxrZXl3
b3JkPlF1YWxpdHkgb2YgTGlmZTwva2V5d29yZD48a2V5d29yZD5Bc3RobWE8L2tleXdvcmQ+PC9r
ZXl3b3Jkcz48ZGF0ZXM+PHllYXI+MTk5OTwveWVhcj48cHViLWRhdGVzPjxkYXRlPkp1bDwvZGF0
ZT48L3B1Yi1kYXRlcz48L2RhdGVzPjxpc2JuPjA5MDMtMTkzNjwvaXNibj48YWNjZXNzaW9uLW51
bT4xMDQ4OTgyNjwvYWNjZXNzaW9uLW51bT48dXJscz48cmVsYXRlZC11cmxzPjx1cmw+aHR0cHM6
Ly9vdmlkc3Aub3ZpZC5jb20vb3ZpZHdlYi5jZ2k/VD1KUyZhbXA7Q1NDPVkmYW1wO05FV1M9TiZh
bXA7UEFHRT1mdWxsdGV4dCZhbXA7RD1tZWQ0JmFtcDtBTj0xMDQ4OTgyNiBodHRwOi8vcmVzb2x2
ZXIuZWJzY29ob3N0LmNvbS9vcGVudXJsP2lzc249MDkwMzE5MzYmYW1wO1ZvbHVtZT0xNCZhbXA7
aXNzdWU9MSZhbXA7c3BhZ2U9MzImYW1wO3RpdGxlPURldmVsb3BtZW50K2FuZCt2YWxpZGF0aW9u
K29mK3RoZStNaW5pK0FzdGhtYStRdWFsaXR5K29mK0xpZmUrUXVlc3Rpb25uYWlyZS4mYW1wO3ll
YXI9MTk5OSZhbXA7YXVsYXN0PUp1bmlwZXI8L3VybD48dXJsPmh0dHBzOi8vZXJqLmVyc2pvdXJu
YWxzLmNvbS9jb250ZW50L2Vyai8xNC8xLzMyLmZ1bGwucGRmPC91cmw+PC9yZWxhdGVkLXVybHM+
PC91cmxzPjxjdXN0b20xPlJBWVlBTi1JTkNMVVNJT046IHsmcXVvdDtBbm5hJnF1b3Q7PSZndDsm
cXVvdDtJbmNsdWRlZCZxdW90OywgJnF1b3Q7RWthdGVyaW5hJnF1b3Q7PSZndDsmcXVvdDtJbmNs
dWRlZCZxdW90O30gfCBSQVlZQU4tTEFCRUxTOiBtaW5pQVFMUTwvY3VzdG9tMT48bGFuZ3VhZ2U+
RW5nbGlzaDwvbGFuZ3VhZ2U+PC9yZWNvcmQ+PC9DaXRlPjxDaXRlPjxBdXRob3I+SHlsYW5kPC9B
dXRob3I+PFllYXI+MjAxODwvWWVhcj48UmVjTnVtPjE3MzwvUmVjTnVtPjxyZWNvcmQ+PHJlYy1u
dW1iZXI+MTczPC9yZWMtbnVtYmVyPjxmb3JlaWduLWtleXM+PGtleSBhcHA9IkVOIiBkYi1pZD0i
eHNlOXNzOXQ4YTk5ZHVlcnZ4aHhld2Y1MGVzczJlYWV6end2IiB0aW1lc3RhbXA9IjE2NjU5MjUx
NjYiPjE3Mzwva2V5PjwvZm9yZWlnbi1rZXlzPjxyZWYtdHlwZSBuYW1lPSJKb3VybmFsIEFydGlj
bGUiPjE3PC9yZWYtdHlwZT48Y29udHJpYnV0b3JzPjxhdXRob3JzPjxhdXRob3I+SHlsYW5kLCBN
IEU8L2F1dGhvcj48YXV0aG9yPkpvbmVzLCBSIEM8L2F1dGhvcj48YXV0aG9yPkxhbmFyaW8sIEog
VzwvYXV0aG9yPjxhdXRob3I+TWFzb2xpLCBNLjwvYXV0aG9yPjwvYXV0aG9ycz48L2NvbnRyaWJ1
dG9ycz48YXV0aC1hZGRyZXNzPkh5bGFuZCwgTWljaGFlbCBFLiBTY2hvb2wgb2YgUHN5Y2hvbG9n
eSwgVW5pdmVyc2l0eSBvZiBQbHltb3V0aCwgUGx5bW91dGgsIFVLLiBIeWxhbmQsIE1pY2hhZWwg
RS4gVW5pdmVyc2l0eSBIb3NwaXRhbHMgUGx5bW91dGggTkhTIFRydXN0LCBQbHltb3V0aCwgVUsu
IEpvbmVzLCBSdXBlcnQgQy4gVW5pdmVyc2l0eSBIb3NwaXRhbHMgUGx5bW91dGggTkhTIFRydXN0
LCBQbHltb3V0aCwgVUsuIEpvbmVzLCBSdXBlcnQgQy4gRmFjdWx0eSBvZiBNZWRpY2luZSBhbmQg
RGVudGlzdHJ5LCBVbml2ZXJzaXR5IG9mIFBseW1vdXRoLCBQbHltb3V0aCwgVUsuIExhbmFyaW8s
IEpvc2VwaCBXLiBTY2hvb2wgb2YgUHN5Y2hvbG9neSwgVW5pdmVyc2l0eSBvZiBQbHltb3V0aCwg
UGx5bW91dGgsIFVLLiBMYW5hcmlvLCBKb3NlcGggVy4gVW5pdmVyc2l0eSBIb3NwaXRhbHMgUGx5
bW91dGggTkhTIFRydXN0LCBQbHltb3V0aCwgVUsuIE1hc29saSwgTWF0dGhldy4gVW5pdmVyc2l0
eSBIb3NwaXRhbHMgUGx5bW91dGggTkhTIFRydXN0LCBQbHltb3V0aCwgVUsuPC9hdXRoLWFkZHJl
c3M+PHRpdGxlcz48dGl0bGU+VGhlIGNvbnN0cnVjdGlvbiBhbmQgdmFsaWRhdGlvbiBvZiB0aGUg
U2V2ZXJlIEFzdGhtYSBRdWVzdGlvbm5haXJlPC90aXRsZT48c2Vjb25kYXJ5LXRpdGxlPkV1cm9w
ZWFuIFJlc3BpcmF0b3J5IEpvdXJuYWw8L3NlY29uZGFyeS10aXRsZT48L3RpdGxlcz48cGVyaW9k
aWNhbD48ZnVsbC10aXRsZT5FdXJvcGVhbiBSZXNwaXJhdG9yeSBKb3VybmFsPC9mdWxsLXRpdGxl
PjwvcGVyaW9kaWNhbD48cGFnZXM+MTgwMDYxODwvcGFnZXM+PHZvbHVtZT41Mjwvdm9sdW1lPjxu
dW1iZXI+MTwvbnVtYmVyPjxrZXl3b3Jkcz48a2V5d29yZD5BZG9sZXNjZW50PC9rZXl3b3JkPjxr
ZXl3b3JkPkFkdWx0PC9rZXl3b3JkPjxrZXl3b3JkPkFnZWQ8L2tleXdvcmQ+PGtleXdvcmQ+KkFz
dGhtYS9wcCBbUGh5c2lvcGF0aG9sb2d5XTwva2V5d29yZD48a2V5d29yZD5GYWN0b3IgQW5hbHlz
aXMsIFN0YXRpc3RpY2FsPC9rZXl3b3JkPjxrZXl3b3JkPkZlbWFsZTwva2V5d29yZD48a2V5d29y
ZD5IdW1hbnM8L2tleXdvcmQ+PGtleXdvcmQ+TWFsZTwva2V5d29yZD48a2V5d29yZD5NaWRkbGUg
QWdlZDwva2V5d29yZD48a2V5d29yZD5QYXRpZW50IFJlcG9ydGVkIE91dGNvbWUgTWVhc3VyZXM8
L2tleXdvcmQ+PGtleXdvcmQ+KlF1YWxpdHkgb2YgTGlmZTwva2V5d29yZD48a2V5d29yZD5SZXBy
b2R1Y2liaWxpdHkgb2YgUmVzdWx0czwva2V5d29yZD48a2V5d29yZD5TZXZlcml0eSBvZiBJbGxu
ZXNzIEluZGV4PC9rZXl3b3JkPjxrZXl3b3JkPipTdXJ2ZXlzIGFuZCBRdWVzdGlvbm5haXJlczwv
a2V5d29yZD48a2V5d29yZD5Zb3VuZyBBZHVsdDwva2V5d29yZD48a2V5d29yZD5RdWVzdGlvbm5h
aXJlczwva2V5d29yZD48a2V5d29yZD5Bc3RobWE8L2tleXdvcmQ+PC9rZXl3b3Jkcz48ZGF0ZXM+
PHllYXI+MjAxODwveWVhcj48cHViLWRhdGVzPjxkYXRlPjA3PC9kYXRlPjwvcHViLWRhdGVzPjwv
ZGF0ZXM+PGlzYm4+MTM5OS0zMDAzPC9pc2JuPjxhY2Nlc3Npb24tbnVtPjI5Nzk0MTMyPC9hY2Nl
c3Npb24tbnVtPjx1cmxzPjxyZWxhdGVkLXVybHM+PHVybD5odHRwczovL292aWRzcC5vdmlkLmNv
bS9vdmlkd2ViLmNnaT9UPUpTJmFtcDtDU0M9WSZhbXA7TkVXUz1OJmFtcDtQQUdFPWZ1bGx0ZXh0
JmFtcDtEPW1lZDE1JmFtcDtBTj0yOTc5NDEzMiBodHRwOi8vcmVzb2x2ZXIuZWJzY29ob3N0LmNv
bS9vcGVudXJsP2lzc249MDkwMzE5MzYmYW1wO1ZvbHVtZT01MiZhbXA7aXNzdWU9MSZhbXA7c3Bh
Z2U9MTgwMDYxOCZhbXA7dGl0bGU9VGhlK2NvbnN0cnVjdGlvbithbmQrdmFsaWRhdGlvbitvZit0
aGUrU2V2ZXJlK0FzdGhtYStRdWVzdGlvbm5haXJlLiZhbXA7eWVhcj0yMDE4JmFtcDthdWxhc3Q9
SHlsYW5kPC91cmw+PC9yZWxhdGVkLXVybHM+PC91cmxzPjxjdXN0b20xPlJBWVlBTi1JTkNMVVNJ
T046IHsmcXVvdDtBbm5hJnF1b3Q7PSZndDsmcXVvdDtJbmNsdWRlZCZxdW90OywgJnF1b3Q7RWth
dGVyaW5hJnF1b3Q7PSZndDsmcXVvdDtJbmNsdWRlZCZxdW90O30gfCBSQVlZQU4tTEFCRUxTOiBT
QVE8L2N1c3RvbTE+PGxhbmd1YWdlPkVuZ2xpc2g8L2xhbmd1YWdlPjwvcmVjb3JkPjwvQ2l0ZT48
Q2l0ZT48QXV0aG9yPkh5bGFuZDwvQXV0aG9yPjxZZWFyPjIwMTg8L1llYXI+PFJlY051bT4xNzQ8
L1JlY051bT48cmVjb3JkPjxyZWMtbnVtYmVyPjE3NDwvcmVjLW51bWJlcj48Zm9yZWlnbi1rZXlz
PjxrZXkgYXBwPSJFTiIgZGItaWQ9InhzZTlzczl0OGE5OWR1ZXJ2eGh4ZXdmNTBlc3MyZWFlenp3
diIgdGltZXN0YW1wPSIxNjY1OTI1MTY2Ij4xNzQ8L2tleT48L2ZvcmVpZ24ta2V5cz48cmVmLXR5
cGUgbmFtZT0iSm91cm5hbCBBcnRpY2xlIj4xNzwvcmVmLXR5cGU+PGNvbnRyaWJ1dG9ycz48YXV0
aG9ycz48YXV0aG9yPkh5bGFuZCwgTSBFPC9hdXRob3I+PGF1dGhvcj5MYW5hcmlvLCBKIFc8L2F1
dGhvcj48YXV0aG9yPlBvb2xlciwgSjwvYXV0aG9yPjxhdXRob3I+TWFzb2xpLCBNLjwvYXV0aG9y
PjxhdXRob3I+Sm9uZXMsIFIuIEMuPC9hdXRob3I+PC9hdXRob3JzPjwvY29udHJpYnV0b3JzPjxh
dXRoLWFkZHJlc3M+W0h5bGFuZCwgTWljaGFlbCBFLjsgTGFuYXJpbywgSm9zZXBoIFcuXSBVbml2
IFBseW1vdXRoLCBTY2ggUHN5Y2hvbCwgUGx5bW91dGggUEw0IDhBQSwgRGV2b24sIEVuZ2xhbmQu
IFtIeWxhbmQsIE1pY2hhZWwgRS47IExhbmFyaW8sIEpvc2VwaCBXLjsgTWFzb2xpLCBNYXR0aGV3
OyBKb25lcywgUnVwZXJ0IEMuXSBQbHltb3V0aCBIb3NwIE5IUyBUcnVzdCwgUGx5bW91dGgsIERl
dm9uLCBFbmdsYW5kLiBbUG9vbGVyLCBKaWxsOyBKb25lcywgUnVwZXJ0IEMuXSBVbml2IFBseW1v
dXRoLCBQZW5pbnN1bGEgU2NoIE1lZCAmYW1wOyBEZW50LCBQbHltb3V0aCwgRGV2b24sIEVuZ2xh
bmQuIEh5bGFuZCwgTUUgKGNvcnJlc3BvbmRpbmcgYXV0aG9yKSwgVW5pdiBQbHltb3V0aCwgU2No
IFBzeWNob2wsIFBseW1vdXRoIFBMNCA4QUEsIERldm9uLCBFbmdsYW5kLjsgSHlsYW5kLCBNRSAo
Y29ycmVzcG9uZGluZyBhdXRob3IpLCBQbHltb3V0aCBIb3NwIE5IUyBUcnVzdCwgUGx5bW91dGgs
IERldm9uLCBFbmdsYW5kLiBtaHlsYW5kQHBseW1vdXRoLmFjLnVrPC9hdXRoLWFkZHJlc3M+PHRp
dGxlcz48dGl0bGU+SG93IHBhdGllbnQgcGFydGljaXBhdGlvbiB3YXMgdXNlZCB0byBkZXZlbG9w
IGEgcXVlc3Rpb25uYWlyZSB0aGF0IGlzIGZpdCBmb3IgcHVycG9zZSBmb3IgYXNzZXNzaW5nIHF1
YWxpdHkgb2YgbGlmZSBpbiBzZXZlcmUgYXN0aG1hPC90aXRsZT48c2Vjb25kYXJ5LXRpdGxlPkhl
YWx0aCBhbmQgUXVhbGl0eSBvZiBMaWZlIE91dGNvbWVzPC9zZWNvbmRhcnktdGl0bGU+PC90aXRs
ZXM+PHBlcmlvZGljYWw+PGZ1bGwtdGl0bGU+SGVhbHRoIGFuZCBRdWFsaXR5IG9mIExpZmUgT3V0
Y29tZXM8L2Z1bGwtdGl0bGU+PC9wZXJpb2RpY2FsPjxwYWdlcz4yNDwvcGFnZXM+PHZvbHVtZT4x
Njwvdm9sdW1lPjxudW1iZXI+MTwvbnVtYmVyPjxrZXl3b3Jkcz48a2V5d29yZD5Bc3Nlc3NtZW50
PC9rZXl3b3JkPjxrZXl3b3JkPkNvbnRlbnQgdmFsaWRpdHk8L2tleXdvcmQ+PGtleXdvcmQ+UXVl
c3Rpb25uYWlyZSBjb25zdHJ1Y3Rpb248L2tleXdvcmQ+PGtleXdvcmQ+TWV0aG9kb2xvZ3k8L2tl
eXdvcmQ+PGtleXdvcmQ+UGF0aWVudCByZXBvcnRlZCBvdXRjb21lPC9rZXl3b3JkPjxrZXl3b3Jk
PlNldmVyZSBhc3RobWE8L2tleXdvcmQ+PGtleXdvcmQ+VFJFQVRNRU5UIEJVUkRFTjwva2V5d29y
ZD48a2V5d29yZD5IRUFMVEg8L2tleXdvcmQ+PGtleXdvcmQ+RVhQRVJJRU5DRTwva2V5d29yZD48
a2V5d29yZD5JTVBBQ1Q8L2tleXdvcmQ+PGtleXdvcmQ+RkxJRVM8L2tleXdvcmQ+PGtleXdvcmQ+
VElNRTwva2V5d29yZD48a2V5d29yZD5RdWFsaXR5IG9mIExpZmU8L2tleXdvcmQ+PGtleXdvcmQ+
QXN0aG1hPC9rZXl3b3JkPjxrZXl3b3JkPlF1ZXN0aW9ubmFpcmVzPC9rZXl3b3JkPjxrZXl3b3Jk
PlBhdGllbnQgUGFydGljaXBhdGlvbjwva2V5d29yZD48L2tleXdvcmRzPjxkYXRlcz48eWVhcj4y
MDE4PC95ZWFyPjxwdWItZGF0ZXM+PGRhdGU+SmFuPC9kYXRlPjwvcHViLWRhdGVzPjwvZGF0ZXM+
PGlzYm4+MTQ3Ny03NTI1PC9pc2JuPjxhY2Nlc3Npb24tbnVtPldPUzowMDA0MjM3MzQ3MDAwMDE8
L2FjY2Vzc2lvbi1udW0+PHVybHM+PC91cmxzPjxjdXN0b20xPlJBWVlBTi1JTkNMVVNJT046IHsm
cXVvdDtBbm5hJnF1b3Q7PSZndDsmcXVvdDtJbmNsdWRlZCZxdW90OywgJnF1b3Q7RWthdGVyaW5h
JnF1b3Q7PSZndDsmcXVvdDtJbmNsdWRlZCZxdW90O30gfCBSQVlZQU4tTEFCRUxTOiBTQVE8L2N1
c3RvbTE+PGxhbmd1YWdlPkVuZ2xpc2g8L2xhbmd1YWdlPjwvcmVjb3JkPjwvQ2l0ZT48L0VuZE5v
dGU+
</w:fldData>
        </w:fldChar>
      </w:r>
      <w:r w:rsidR="00E44D47">
        <w:instrText xml:space="preserve"> ADDIN EN.CITE </w:instrText>
      </w:r>
      <w:r w:rsidR="00E44D47">
        <w:fldChar w:fldCharType="begin">
          <w:fldData xml:space="preserve">PEVuZE5vdGU+PENpdGU+PEF1dGhvcj5KdW5pcGVyPC9BdXRob3I+PFllYXI+MTk5MzwvWWVhcj48
UmVjTnVtPjE2NDwvUmVjTnVtPjxEaXNwbGF5VGV4dD48c3R5bGUgZmFjZT0ic3VwZXJzY3JpcHQi
PjM1LTQ2PC9zdHlsZT48L0Rpc3BsYXlUZXh0PjxyZWNvcmQ+PHJlYy1udW1iZXI+MTY0PC9yZWMt
bnVtYmVyPjxmb3JlaWduLWtleXM+PGtleSBhcHA9IkVOIiBkYi1pZD0ieHNlOXNzOXQ4YTk5ZHVl
cnZ4aHhld2Y1MGVzczJlYWV6end2IiB0aW1lc3RhbXA9IjE2NjU5MjUxNjYiPjE2NDwva2V5Pjwv
Zm9yZWlnbi1rZXlzPjxyZWYtdHlwZSBuYW1lPSJKb3VybmFsIEFydGljbGUiPjE3PC9yZWYtdHlw
ZT48Y29udHJpYnV0b3JzPjxhdXRob3JzPjxhdXRob3I+SnVuaXBlciwgRSBGPC9hdXRob3I+PGF1
dGhvcj5HdXlhdHQsIEcgSDwvYXV0aG9yPjxhdXRob3I+RmVycmllLCBQIEo8L2F1dGhvcj48YXV0
aG9yPkdyaWZmaXRoLCBMLiBFLjwvYXV0aG9yPjwvYXV0aG9ycz48L2NvbnRyaWJ1dG9ycz48YXV0
aC1hZGRyZXNzPk1jbWFzdGVyIHVuaXYsbWVkIGN0cixkZXB0IG1lZCxoYW1pbHRvbiBsOG4gM3o1
LG9udGFyaW8sY2FuYWRhLiBKVU5JUEVSLCBFRiAoY29ycmVzcG9uZGluZyBhdXRob3IpLCBNQ01B
U1RFUiBVTklWLE1FRCBDVFIsREVQVCBDTElOIEVQSURFTUlPTCAmYW1wOyBCSU9TVEFULDEyMDAg
TUFJTiBTVCBXLEhBTUlMVE9OIEw4TiAzWjUsT05UQVJJTyxDQU5BREEuPC9hdXRoLWFkZHJlc3M+
PHRpdGxlcz48dGl0bGU+TWVhc3VyaW5nIFF1YWxpdHktb2YtTGlmZSBpbiBBc3RobWE8L3RpdGxl
PjxzZWNvbmRhcnktdGl0bGU+QW1lcmljYW4gUmV2aWV3IG9mIFJlc3BpcmF0b3J5IERpc2Vhc2U8
L3NlY29uZGFyeS10aXRsZT48L3RpdGxlcz48cGVyaW9kaWNhbD48ZnVsbC10aXRsZT5BbWVyaWNh
biBSZXZpZXcgb2YgUmVzcGlyYXRvcnkgRGlzZWFzZTwvZnVsbC10aXRsZT48L3BlcmlvZGljYWw+
PHBhZ2VzPjgzMi04Mzg8L3BhZ2VzPjx2b2x1bWU+MTQ3PC92b2x1bWU+PG51bWJlcj40PC9udW1i
ZXI+PGtleXdvcmRzPjxrZXl3b3JkPkNMSU5JQ0FMLVRSSUFMUzwva2V5d29yZD48a2V5d29yZD5I
RUFMVEgtU1RBVFVTPC9rZXl3b3JkPjxrZXl3b3JkPkFJUldBWSBIWVBFUlJFU1BPTlNJVkVORVNT
PC9rZXl3b3JkPjxrZXl3b3JkPkJST05DSElBTDwva2V5d29yZD48a2V5d29yZD5SRVNQT05TSVZF
TkVTUzwva2V5d29yZD48a2V5d29yZD5ISVNUQU1JTkU8L2tleXdvcmQ+PGtleXdvcmQ+RElTRUFT
RTwva2V5d29yZD48a2V5d29yZD5NRVRIQUNIT0xJTkU8L2tleXdvcmQ+PGtleXdvcmQ+UkVTUE9O
U0VTPC9rZXl3b3JkPjxrZXl3b3JkPlF1YWxpdHkgb2YgTGlmZTwva2V5d29yZD48a2V5d29yZD5B
c3RobWE8L2tleXdvcmQ+PC9rZXl3b3Jkcz48ZGF0ZXM+PHllYXI+MTk5MzwveWVhcj48cHViLWRh
dGVzPjxkYXRlPkFwcjwvZGF0ZT48L3B1Yi1kYXRlcz48L2RhdGVzPjxpc2JuPjAwMDMtMDgwNTwv
aXNibj48YWNjZXNzaW9uLW51bT5XT1M6QTE5OTNLVjcyNDAwMDA4PC9hY2Nlc3Npb24tbnVtPjx1
cmxzPjwvdXJscz48Y3VzdG9tMT5SQVlZQU4tSU5DTFVTSU9OOiB7JnF1b3Q7QW5uYSZxdW90Oz0m
Z3Q7JnF1b3Q7SW5jbHVkZWQmcXVvdDssICZxdW90O0VrYXRlcmluYSZxdW90Oz0mZ3Q7JnF1b3Q7
SW5jbHVkZWQmcXVvdDt9IHwgUkFZWUFOLUxBQkVMUzogQVFMUTwvY3VzdG9tMT48bGFuZ3VhZ2U+
RW5nbGlzaDwvbGFuZ3VhZ2U+PC9yZWNvcmQ+PC9DaXRlPjxDaXRlPjxBdXRob3I+QWJ1cnV6PC9B
dXRob3I+PFllYXI+MjAwNzwvWWVhcj48UmVjTnVtPjE2NTwvUmVjTnVtPjxyZWNvcmQ+PHJlYy1u
dW1iZXI+MTY1PC9yZWMtbnVtYmVyPjxmb3JlaWduLWtleXM+PGtleSBhcHA9IkVOIiBkYi1pZD0i
eHNlOXNzOXQ4YTk5ZHVlcnZ4aHhld2Y1MGVzczJlYWV6end2IiB0aW1lc3RhbXA9IjE2NjU5MjUx
NjYiPjE2NTwva2V5PjwvZm9yZWlnbi1rZXlzPjxyZWYtdHlwZSBuYW1lPSJKb3VybmFsIEFydGlj
bGUiPjE3PC9yZWYtdHlwZT48Y29udHJpYnV0b3JzPjxhdXRob3JzPjxhdXRob3I+QWJ1cnV6LCBT
PC9hdXRob3I+PGF1dGhvcj5HYW1ibGUsIEo8L2F1dGhvcj48YXV0aG9yPkhlYW5leSwgTCBHPC9h
dXRob3I+PC9hdXRob3JzPjwvY29udHJpYnV0b3JzPjxhdXRoLWFkZHJlc3M+QWJ1cnV6LCBTYWxh
aC4gRGVwYXJ0bWVudCBvZiBDbGluaWNhbCBQaGFybWFjeSwgRmFjdWx0eSBvZiBQaGFybWFjeSwg
VW5pdmVyc2l0eSBvZiBKb3JkYW4sIEFtbWFuLCBKb3JkYW4uIGFidXJ1ekBqdS5lZHUuam88L2F1
dGgtYWRkcmVzcz48dGl0bGVzPjx0aXRsZT5Bc3Nlc3NtZW50IG9mIGltcGFpcm1lbnQgaW4gaGVh
bHRoLXJlbGF0ZWQgcXVhbGl0eSBvZiBsaWZlIGluIHBhdGllbnRzIHdpdGggZGlmZmljdWx0IGFz
dGhtYTogcHN5Y2hvbWV0cmljIHBlcmZvcm1hbmNlIG9mIHRoZSBBc3RobWEgUXVhbGl0eSBvZiBM
aWZlIFF1ZXN0aW9ubmFpcmU8L3RpdGxlPjxzZWNvbmRhcnktdGl0bGU+UmVzcGlyb2xvZ3k8L3Nl
Y29uZGFyeS10aXRsZT48L3RpdGxlcz48cGVyaW9kaWNhbD48ZnVsbC10aXRsZT5SZXNwaXJvbG9n
eTwvZnVsbC10aXRsZT48L3BlcmlvZGljYWw+PHBhZ2VzPjIyNy0zMzwvcGFnZXM+PHZvbHVtZT4x
Mjwvdm9sdW1lPjxudW1iZXI+MjwvbnVtYmVyPjxrZXl3b3Jkcz48a2V5d29yZD5BZHVsdDwva2V5
d29yZD48a2V5d29yZD4qQXN0aG1hL3B4IFtQc3ljaG9sb2d5XTwva2V5d29yZD48a2V5d29yZD5G
ZW1hbGU8L2tleXdvcmQ+PGtleXdvcmQ+KkhlYWx0aCBTdGF0dXM8L2tleXdvcmQ+PGtleXdvcmQ+
SHVtYW5zPC9rZXl3b3JkPjxrZXl3b3JkPk1hbGU8L2tleXdvcmQ+PGtleXdvcmQ+Kk91dGNvbWUg
QXNzZXNzbWVudCwgSGVhbHRoIENhcmUvbXQgW01ldGhvZHNdPC9rZXl3b3JkPjxrZXl3b3JkPlBy
b2dub3Npczwva2V5d29yZD48a2V5d29yZD4qUHN5Y2hvbWV0cmljcy9tdCBbTWV0aG9kc108L2tl
eXdvcmQ+PGtleXdvcmQ+KlF1YWxpdHkgb2YgTGlmZTwva2V5d29yZD48a2V5d29yZD5TZXZlcml0
eSBvZiBJbGxuZXNzIEluZGV4PC9rZXl3b3JkPjxrZXl3b3JkPipTdXJ2ZXlzIGFuZCBRdWVzdGlv
bm5haXJlczwva2V5d29yZD48a2V5d29yZD5Qc3ljaG9tZXRyaWNzPC9rZXl3b3JkPjxrZXl3b3Jk
PkFzdGhtYTwva2V5d29yZD48a2V5d29yZD5RdWFsaXR5IG9mIExpZmU8L2tleXdvcmQ+PGtleXdv
cmQ+UXVlc3Rpb25uYWlyZXM8L2tleXdvcmQ+PC9rZXl3b3Jkcz48ZGF0ZXM+PHllYXI+MjAwNzwv
eWVhcj48cHViLWRhdGVzPjxkYXRlPk1hcjwvZGF0ZT48L3B1Yi1kYXRlcz48L2RhdGVzPjxpc2Ju
PjEzMjMtNzc5OTwvaXNibj48YWNjZXNzaW9uLW51bT4xNzI5ODQ1NTwvYWNjZXNzaW9uLW51bT48
dXJscz48cmVsYXRlZC11cmxzPjx1cmw+aHR0cHM6Ly9vdmlkc3Aub3ZpZC5jb20vb3ZpZHdlYi5j
Z2k/VD1KUyZhbXA7Q1NDPVkmYW1wO05FV1M9TiZhbXA7UEFHRT1mdWxsdGV4dCZhbXA7RD1tZWQ2
JmFtcDtBTj0xNzI5ODQ1NSBodHRwOi8vcmVzb2x2ZXIuZWJzY29ob3N0LmNvbS9vcGVudXJsP2lz
c249MTMyMzc3OTkmYW1wO1ZvbHVtZT0xMiZhbXA7aXNzdWU9MiZhbXA7c3BhZ2U9MjI3JmFtcDt0
aXRsZT1Bc3Nlc3NtZW50K29mK2ltcGFpcm1lbnQraW4raGVhbHRoLXJlbGF0ZWQrcXVhbGl0eStv
ZitsaWZlK2luK3BhdGllbnRzK3dpdGgrZGlmZmljdWx0K2FzdGhtYSUzQStwc3ljaG9tZXRyaWMr
cGVyZm9ybWFuY2Urb2YrdGhlK0FzdGhtYStRdWFsaXR5K29mK0xpZmUrUXVlc3Rpb25uYWlyZS4m
YW1wO3llYXI9MjAwNyZhbXA7YXVsYXN0PUFidXJ1ejwvdXJsPjx1cmw+aHR0cHM6Ly9vbmxpbmVs
aWJyYXJ5LndpbGV5LmNvbS9kb2kvYWJzLzEwLjExMTEvai4xNDQwLTE4NDMuMjAwNi4wMTAyMC54
PC91cmw+PC9yZWxhdGVkLXVybHM+PC91cmxzPjxjdXN0b20xPlJBWVlBTi1JTkNMVVNJT046IHsm
cXVvdDtBbm5hJnF1b3Q7PSZndDsmcXVvdDtJbmNsdWRlZCZxdW90OywgJnF1b3Q7RWthdGVyaW5h
JnF1b3Q7PSZndDsmcXVvdDtJbmNsdWRlZCZxdW90O30gfCBSQVlZQU4tTEFCRUxTOiBBUUxRPC9j
dXN0b20xPjxlbGVjdHJvbmljLXJlc291cmNlLW51bT4xMC4xMTExL2ouMTQ0MC0xODQzLjIwMDYu
MDEwMjAueDwvZWxlY3Ryb25pYy1yZXNvdXJjZS1udW0+PGxhbmd1YWdlPkVuZ2xpc2g8L2xhbmd1
YWdlPjwvcmVjb3JkPjwvQ2l0ZT48Q2l0ZT48QXV0aG9yPkxlaWR5PC9BdXRob3I+PFllYXI+MTk5
ODwvWWVhcj48UmVjTnVtPjE2NjwvUmVjTnVtPjxyZWNvcmQ+PHJlYy1udW1iZXI+MTY2PC9yZWMt
bnVtYmVyPjxmb3JlaWduLWtleXM+PGtleSBhcHA9IkVOIiBkYi1pZD0ieHNlOXNzOXQ4YTk5ZHVl
cnZ4aHhld2Y1MGVzczJlYWV6end2IiB0aW1lc3RhbXA9IjE2NjU5MjUxNjYiPjE2Njwva2V5Pjwv
Zm9yZWlnbi1rZXlzPjxyZWYtdHlwZSBuYW1lPSJKb3VybmFsIEFydGljbGUiPjE3PC9yZWYtdHlw
ZT48Y29udHJpYnV0b3JzPjxhdXRob3JzPjxhdXRob3I+TGVpZHksIE4gSzwvYXV0aG9yPjxhdXRo
b3I+Q291Z2hsaW4sIEM8L2F1dGhvcj48L2F1dGhvcnM+PC9jb250cmlidXRvcnM+PGF1dGgtYWRk
cmVzcz5MZWlkeSwgTiBLLiBDZW50ZXIgZm9yIEhlYWx0aCBPdXRjb21lcyBSZXNlYXJjaCwgTUVE
VEFQIEludGVybmF0aW9uYWwsIEluYy4sIEJldGhlc2RhLCBNRCAyMDgxNCwgVVNBLjwvYXV0aC1h
ZGRyZXNzPjx0aXRsZXM+PHRpdGxlPlBzeWNob21ldHJpYyBwZXJmb3JtYW5jZSBvZiB0aGUgQXN0
aG1hIFF1YWxpdHkgb2YgTGlmZSBRdWVzdGlvbm5haXJlIGluIGEgVVMgc2FtcGxlPC90aXRsZT48
c2Vjb25kYXJ5LXRpdGxlPlF1YWxpdHkgb2YgTGlmZSBSZXNlYXJjaDwvc2Vjb25kYXJ5LXRpdGxl
PjwvdGl0bGVzPjxwZXJpb2RpY2FsPjxmdWxsLXRpdGxlPlF1YWxpdHkgb2YgTGlmZSBSZXNlYXJj
aDwvZnVsbC10aXRsZT48L3BlcmlvZGljYWw+PHBhZ2VzPjEyNy0zNDwvcGFnZXM+PHZvbHVtZT43
PC92b2x1bWU+PG51bWJlcj4yPC9udW1iZXI+PGtleXdvcmRzPjxrZXl3b3JkPkFkdWx0PC9rZXl3
b3JkPjxrZXl3b3JkPkFuYWx5c2lzIG9mIFZhcmlhbmNlPC9rZXl3b3JkPjxrZXl3b3JkPipBc3Ro
bWEvcHggW1BzeWNob2xvZ3ldPC9rZXl3b3JkPjxrZXl3b3JkPkNyb3NzLVNlY3Rpb25hbCBTdHVk
aWVzPC9rZXl3b3JkPjxrZXl3b3JkPkZlbWFsZTwva2V5d29yZD48a2V5d29yZD5IdW1hbnM8L2tl
eXdvcmQ+PGtleXdvcmQ+TWFsZTwva2V5d29yZD48a2V5d29yZD5Qc3ljaG9tZXRyaWNzPC9rZXl3
b3JkPjxrZXl3b3JkPipRdWFsaXR5IG9mIExpZmU8L2tleXdvcmQ+PGtleXdvcmQ+UmVwcm9kdWNp
YmlsaXR5IG9mIFJlc3VsdHM8L2tleXdvcmQ+PGtleXdvcmQ+U2V2ZXJpdHkgb2YgSWxsbmVzcyBJ
bmRleDwva2V5d29yZD48a2V5d29yZD5TdGF0aXN0aWNzLCBOb25wYXJhbWV0cmljPC9rZXl3b3Jk
PjxrZXl3b3JkPipTdXJ2ZXlzIGFuZCBRdWVzdGlvbm5haXJlczwva2V5d29yZD48a2V5d29yZD5V
bml0ZWQgU3RhdGVzPC9rZXl3b3JkPjxrZXl3b3JkPlF1ZXN0aW9ubmFpcmVzPC9rZXl3b3JkPjxr
ZXl3b3JkPlF1YWxpdHkgb2YgTGlmZTwva2V5d29yZD48a2V5d29yZD5Bc3RobWE8L2tleXdvcmQ+
PC9rZXl3b3Jkcz48ZGF0ZXM+PHllYXI+MTk5ODwveWVhcj48cHViLWRhdGVzPjxkYXRlPkZlYjwv
ZGF0ZT48L3B1Yi1kYXRlcz48L2RhdGVzPjxpc2JuPjA5NjItOTM0MzwvaXNibj48YWNjZXNzaW9u
LW51bT45NTIzNDk0PC9hY2Nlc3Npb24tbnVtPjx1cmxzPjxyZWxhdGVkLXVybHM+PHVybD5odHRw
czovL292aWRzcC5vdmlkLmNvbS9vdmlkd2ViLmNnaT9UPUpTJmFtcDtDU0M9WSZhbXA7TkVXUz1O
JmFtcDtQQUdFPWZ1bGx0ZXh0JmFtcDtEPW1lZDQmYW1wO0FOPTk1MjM0OTQgaHR0cDovL3Jlc29s
dmVyLmVic2NvaG9zdC5jb20vb3BlbnVybD9pc3NuPTA5NjI5MzQzJmFtcDtWb2x1bWU9NyZhbXA7
aXNzdWU9MiZhbXA7c3BhZ2U9MTI3JmFtcDt0aXRsZT1Qc3ljaG9tZXRyaWMrcGVyZm9ybWFuY2Ur
b2YrdGhlK0FzdGhtYStRdWFsaXR5K29mK0xpZmUrUXVlc3Rpb25uYWlyZStpbithK1VTK3NhbXBs
ZS4mYW1wO3llYXI9MTk5OCZhbXA7YXVsYXN0PUxlaWR5PC91cmw+PC9yZWxhdGVkLXVybHM+PC91
cmxzPjxjdXN0b20xPlJBWVlBTi1JTkNMVVNJT046IHsmcXVvdDtBbm5hJnF1b3Q7PSZndDsmcXVv
dDtJbmNsdWRlZCZxdW90OywgJnF1b3Q7RWthdGVyaW5hJnF1b3Q7PSZndDsmcXVvdDtJbmNsdWRl
ZCZxdW90O30gfCBSQVlZQU4tTEFCRUxTOiBBUUxRPC9jdXN0b20xPjxsYW5ndWFnZT5FbmdsaXNo
PC9sYW5ndWFnZT48L3JlY29yZD48L0NpdGU+PENpdGU+PEF1dGhvcj5MZWlkeTwvQXV0aG9yPjxZ
ZWFyPjE5OTg8L1llYXI+PFJlY051bT4xNjc8L1JlY051bT48cmVjb3JkPjxyZWMtbnVtYmVyPjE2
NzwvcmVjLW51bWJlcj48Zm9yZWlnbi1rZXlzPjxrZXkgYXBwPSJFTiIgZGItaWQ9InhzZTlzczl0
OGE5OWR1ZXJ2eGh4ZXdmNTBlc3MyZWFlenp3diIgdGltZXN0YW1wPSIxNjY1OTI1MTY2Ij4xNjc8
L2tleT48L2ZvcmVpZ24ta2V5cz48cmVmLXR5cGUgbmFtZT0iSm91cm5hbCBBcnRpY2xlIj4xNzwv
cmVmLXR5cGU+PGNvbnRyaWJ1dG9ycz48YXV0aG9ycz48YXV0aG9yPkxlaWR5LCBOIEs8L2F1dGhv
cj48YXV0aG9yPkNoYW4sIEsgUzwvYXV0aG9yPjxhdXRob3I+Q291Z2hsaW4sIEM8L2F1dGhvcj48
L2F1dGhvcnM+PC9jb250cmlidXRvcnM+PGF1dGgtYWRkcmVzcz4oTGVpZHkpIENlbnRlciBmb3Ig
SGVhbHRoIE91dGNvbWVzIFJlc2VhcmNoLCBNRURUQVAgSW50ZXJuYXRpb25hbCBJbmMuIChMZWlk
eSkgQ2VudGVyIGZvciBIZWFsdGggT3V0Y29tZXMgUmVzZWFyY2gsIE1FRFRBUCBJbnRlcm5hdGlv
bmFsIEluYy4sIDcxMDEgV2lzY29uc2luIEF2ZW51ZSwgQmV0aGVzZGEsIE1EIDIwODE0LCBVbml0
ZWQgU3RhdGVzIE4uSy4gTGVpZHksIENlbnRlciBmb3IgSGVhbHRoIE91dGNvbWVzIFJlc2VhcmNo
LCBNRURUQVAgSW50ZXJuYXRpb25hbCBJbmMuLCA3MTAxIFdpc2NvbnNpbiBBdmVudWUsIEJldGhl
c2RhLCBNRCAyMDgxNCwgVW5pdGVkIFN0YXRlczwvYXV0aC1hZGRyZXNzPjx0aXRsZXM+PHRpdGxl
PklzIHRoZSBhc3RobWEgcXVhbGl0eSBvZiBsaWZlIHF1ZXN0aW9ubmFpcmUgYSB1c2VmdWwgbWVh
c3VyZSBmb3IgbG93LSBpbmNvbWUgYXN0aG1hdGljcz8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xMDgyLTEwOTA8L3BhZ2VzPjx2b2x1bWU+MTU4
PC92b2x1bWU+PG51bWJlcj40PC9udW1iZXI+PGtleXdvcmRzPjxrZXl3b3JkPmFkdWx0PC9rZXl3
b3JkPjxrZXl3b3JkPmFydGljbGU8L2tleXdvcmQ+PGtleXdvcmQ+YXN0aG1hL2RpIFtEaWFnbm9z
aXNdPC9rZXl3b3JkPjxrZXl3b3JkPmRpYWdub3N0aWMgYWNjdXJhY3k8L2tleXdvcmQ+PGtleXdv
cmQ+ZGlhZ25vc3RpYyB2YWx1ZTwva2V5d29yZD48a2V5d29yZD5kaXNlYXNlIHNldmVyaXR5PC9r
ZXl3b3JkPjxrZXl3b3JkPmh1bWFuPC9rZXl3b3JkPjxrZXl3b3JkPmxvd2VzdCBpbmNvbWUgZ3Jv
dXA8L2tleXdvcmQ+PGtleXdvcmQ+bWFqb3IgY2xpbmljYWwgc3R1ZHk8L2tleXdvcmQ+PGtleXdv
cmQ+cHJpb3JpdHkgam91cm5hbDwva2V5d29yZD48a2V5d29yZD5xdWFsaXR5IG9mIGxpZmU8L2tl
eXdvcmQ+PGtleXdvcmQ+c2NvcmluZyBzeXN0ZW08L2tleXdvcmQ+PGtleXdvcmQ+UXVlc3Rpb25u
YWlyZXM8L2tleXdvcmQ+PGtleXdvcmQ+QXN0aG1hPC9rZXl3b3JkPjwva2V5d29yZHM+PGRhdGVz
Pjx5ZWFyPjE5OTg8L3llYXI+PHB1Yi1kYXRlcz48ZGF0ZT4xOTk4PC9kYXRlPjwvcHViLWRhdGVz
PjwvZGF0ZXM+PGlzYm4+MTA3My00NDlYPC9pc2JuPjxhY2Nlc3Npb24tbnVtPjI4NDg5MDA1PC9h
Y2Nlc3Npb24tbnVtPjx1cmxzPjxyZWxhdGVkLXVybHM+PHVybD5odHRwczovL292aWRzcC5vdmlk
LmNvbS9vdmlkd2ViLmNnaT9UPUpTJmFtcDtDU0M9WSZhbXA7TkVXUz1OJmFtcDtQQUdFPWZ1bGx0
ZXh0JmFtcDtEPWVtZWQ2JmFtcDtBTj0yODQ4OTAwNSBodHRwOi8vcmVzb2x2ZXIuZWJzY29ob3N0
LmNvbS9vcGVudXJsP2lzc249MTA3MzQ0OVgmYW1wO1ZvbHVtZT0xNTgmYW1wO2lzc3VlPTQmYW1w
O3NwYWdlPTEwODImYW1wO3RpdGxlPUlzK3RoZSthc3RobWErcXVhbGl0eStvZitsaWZlK3F1ZXN0
aW9ubmFpcmUrYSt1c2VmdWwrbWVhc3VyZStmb3IrbG93LStpbmNvbWUrYXN0aG1hdGljcyUzRiZh
bXA7eWVhcj0xOTk4JmFtcDthdWxhc3Q9TGVpZHk8L3VybD48L3JlbGF0ZWQtdXJscz48L3VybHM+
PGN1c3RvbTE+UkFZWUFOLUlOQ0xVU0lPTjogeyZxdW90O0FubmEmcXVvdDs9Jmd0OyZxdW90O0lu
Y2x1ZGVkJnF1b3Q7LCAmcXVvdDtFa2F0ZXJpbmEmcXVvdDs9Jmd0OyZxdW90O0luY2x1ZGVkJnF1
b3Q7fSB8IFJBWVlBTi1MQUJFTFM6IEFRTFE8L2N1c3RvbTE+PGxhbmd1YWdlPkVuZ2xpc2g8L2xh
bmd1YWdlPjwvcmVjb3JkPjwvQ2l0ZT48Q2l0ZT48QXV0aG9yPkNoaGFicmE8L0F1dGhvcj48WWVh
cj4yMDA1PC9ZZWFyPjxSZWNOdW0+MTY4PC9SZWNOdW0+PHJlY29yZD48cmVjLW51bWJlcj4xNjg8
L3JlYy1udW1iZXI+PGZvcmVpZ24ta2V5cz48a2V5IGFwcD0iRU4iIGRiLWlkPSJ4c2U5c3M5dDhh
OTlkdWVydnhoeGV3ZjUwZXNzMmVhZXp6d3YiIHRpbWVzdGFtcD0iMTY2NTkyNTE2NiI+MTY4PC9r
ZXk+PC9mb3JlaWduLWtleXM+PHJlZi10eXBlIG5hbWU9IkpvdXJuYWwgQXJ0aWNsZSI+MTc8L3Jl
Zi10eXBlPjxjb250cmlidXRvcnM+PGF1dGhvcnM+PGF1dGhvcj5DaGhhYnJhLCBTIEs8L2F1dGhv
cj48YXV0aG9yPkthdXNoaWssIFM8L2F1dGhvcj48L2F1dGhvcnM+PC9jb250cmlidXRvcnM+PGF1
dGgtYWRkcmVzcz5DaGhhYnJhLCBTdW5pbCBLLiBEZXBhcnRtZW50IG9mIENhcmRpb3Jlc3BpcmF0
b3J5IFBoeXNpb2xvZ3ksIENsaW5pY2FsIFJlc2VhcmNoIENlbnRyZSwgVmFsbGFiaGJoYWkgUGF0
ZWwgQ2hlc3QgSW5zdGl0dXRlLCBVbml2ZXJzaXR5IG9mIERlbGhpLCBEZWxoaSwgSW5kaWEuIHNr
Y2hoYWJyYUBtYWlsY2l0eS5jb208L2F1dGgtYWRkcmVzcz48dGl0bGVzPjx0aXRsZT5WYWxpZGF0
aW9uIG9mIHRoZSBhc3RobWEgcXVhbGl0eSBvZiBsaWZlIHF1ZXN0aW9ubmFpcmUgKEFRTFEtVUsg
RW5nbGlzaCB2ZXJzaW9uKSBpbiBJbmRpYW4gYXN0aG1hdGljIHN1YmplY3RzPC90aXRsZT48c2Vj
b25kYXJ5LXRpdGxlPkluZGlhbiBKb3VybmFsIG9mIENoZXN0IERpc2Vhc2VzICZhbXA7IEFsbGll
ZCBTY2llbmNlczwvc2Vjb25kYXJ5LXRpdGxlPjwvdGl0bGVzPjxwZXJpb2RpY2FsPjxmdWxsLXRp
dGxlPkluZGlhbiBKb3VybmFsIG9mIENoZXN0IERpc2Vhc2VzICZhbXA7IEFsbGllZCBTY2llbmNl
czwvZnVsbC10aXRsZT48L3BlcmlvZGljYWw+PHBhZ2VzPjE2Ny03MzwvcGFnZXM+PHZvbHVtZT40
Nzwvdm9sdW1lPjxudW1iZXI+MzwvbnVtYmVyPjxrZXl3b3Jkcz48a2V5d29yZD5BZHVsdDwva2V5
d29yZD48a2V5d29yZD4qQXN0aG1hL2NvIFtDb21wbGljYXRpb25zXTwva2V5d29yZD48a2V5d29y
ZD4qQXN0aG1hL3B4IFtQc3ljaG9sb2d5XTwva2V5d29yZD48a2V5d29yZD5Bc3RobWEvdGggW1Ro
ZXJhcHldPC9rZXl3b3JkPjxrZXl3b3JkPkZlbWFsZTwva2V5d29yZD48a2V5d29yZD5IdW1hbnM8
L2tleXdvcmQ+PGtleXdvcmQ+SW5kaWE8L2tleXdvcmQ+PGtleXdvcmQ+TGFuZ3VhZ2U8L2tleXdv
cmQ+PGtleXdvcmQ+TWFsZTwva2V5d29yZD48a2V5d29yZD5Qc3ljaG9tZXRyaWNzPC9rZXl3b3Jk
PjxrZXl3b3JkPipRdWFsaXR5IG9mIExpZmU8L2tleXdvcmQ+PGtleXdvcmQ+KlN1cnZleXMgYW5k
IFF1ZXN0aW9ubmFpcmVzPC9rZXl3b3JkPjxrZXl3b3JkPlF1ZXN0aW9ubmFpcmVzPC9rZXl3b3Jk
PjxrZXl3b3JkPlF1YWxpdHkgb2YgTGlmZTwva2V5d29yZD48a2V5d29yZD5Bc3RobWE8L2tleXdv
cmQ+PC9rZXl3b3Jkcz48ZGF0ZXM+PHllYXI+MjAwNTwveWVhcj48cHViLWRhdGVzPjxkYXRlPkp1
bC1TZXA8L2RhdGU+PC9wdWItZGF0ZXM+PC9kYXRlcz48aXNibj4wMzc3LTkzNDM8L2lzYm4+PGFj
Y2Vzc2lvbi1udW0+MTYwMjIxNDM8L2FjY2Vzc2lvbi1udW0+PHVybHM+PHJlbGF0ZWQtdXJscz48
dXJsPmh0dHBzOi8vb3ZpZHNwLm92aWQuY29tL292aWR3ZWIuY2dpP1Q9SlMmYW1wO0NTQz1ZJmFt
cDtORVdTPU4mYW1wO1BBR0U9ZnVsbHRleHQmYW1wO0Q9bWVkNiZhbXA7QU49MTYwMjIxNDMgaHR0
cDovL3Jlc29sdmVyLmVic2NvaG9zdC5jb20vb3BlbnVybD9pc3NuPTAzNzc5MzQzJmFtcDtWb2x1
bWU9NDcmYW1wO2lzc3VlPTMmYW1wO3NwYWdlPTE2NyZhbXA7dGl0bGU9VmFsaWRhdGlvbitvZit0
aGUrYXN0aG1hK3F1YWxpdHkrb2YrbGlmZStxdWVzdGlvbm5haXJlKyUyOEFRTFEtVUsrRW5nbGlz
aCt2ZXJzaW9uJTI5K2luK0luZGlhbithc3RobWF0aWMrc3ViamVjdHMuJmFtcDt5ZWFyPTIwMDUm
YW1wO2F1bGFzdD1DaGhhYnJhPC91cmw+PC9yZWxhdGVkLXVybHM+PC91cmxzPjxjdXN0b20xPlJB
WVlBTi1JTkNMVVNJT046IHsmcXVvdDtBbm5hJnF1b3Q7PSZndDsmcXVvdDtJbmNsdWRlZCZxdW90
OywgJnF1b3Q7RWthdGVyaW5hJnF1b3Q7PSZndDsmcXVvdDtJbmNsdWRlZCZxdW90O30gfCBSQVlZ
QU4tTEFCRUxTOiBBUUxRPC9jdXN0b20xPjxsYW5ndWFnZT5FbmdsaXNoPC9sYW5ndWFnZT48L3Jl
Y29yZD48L0NpdGU+PENpdGU+PEF1dGhvcj5XeXJ3aWNoPC9BdXRob3I+PFllYXI+MjAwMjwvWWVh
cj48UmVjTnVtPjE2OTwvUmVjTnVtPjxyZWNvcmQ+PHJlYy1udW1iZXI+MTY5PC9yZWMtbnVtYmVy
Pjxmb3JlaWduLWtleXM+PGtleSBhcHA9IkVOIiBkYi1pZD0ieHNlOXNzOXQ4YTk5ZHVlcnZ4aHhl
d2Y1MGVzczJlYWV6end2IiB0aW1lc3RhbXA9IjE2NjU5MjUxNjYiPjE2OTwva2V5PjwvZm9yZWln
bi1rZXlzPjxyZWYtdHlwZSBuYW1lPSJKb3VybmFsIEFydGljbGUiPjE3PC9yZWYtdHlwZT48Y29u
dHJpYnV0b3JzPjxhdXRob3JzPjxhdXRob3I+V3lyd2ljaCwgSyBXPC9hdXRob3I+PGF1dGhvcj5U
aWVybmV5LCBXIE08L2F1dGhvcj48YXV0aG9yPldvbGluc2t5LCBGIEQ8L2F1dGhvcj48L2F1dGhv
cnM+PC9jb250cmlidXRvcnM+PGF1dGgtYWRkcmVzcz5XeXJ3aWNoLCBLYXRobGVlbiBXLiBTYWlu
dCBMb3VpcyBVbml2ZXJzaXR5IFNjaG9vbCBvZiBQdWJsaWMgSGVhbHRoLCBTdCBMb3VpcywgTU8g
NjMxMDQtMTM5OSwgVVNBLiB3eXJ3aWNoa0BzbHUuZWR1PC9hdXRoLWFkZHJlc3M+PHRpdGxlcz48
dGl0bGU+VXNpbmcgdGhlIHN0YW5kYXJkIGVycm9yIG9mIG1lYXN1cmVtZW50IHRvIGlkZW50aWZ5
IGltcG9ydGFudCBjaGFuZ2VzIG9uIHRoZSBBc3RobWEgUXVhbGl0eSBvZiBMaWZlIFF1ZXN0aW9u
bmFpcmU8L3RpdGxlPjxzZWNvbmRhcnktdGl0bGU+UXVhbGl0eSBvZiBMaWZlIFJlc2VhcmNoPC9z
ZWNvbmRhcnktdGl0bGU+PC90aXRsZXM+PHBlcmlvZGljYWw+PGZ1bGwtdGl0bGU+UXVhbGl0eSBv
ZiBMaWZlIFJlc2VhcmNoPC9mdWxsLXRpdGxlPjwvcGVyaW9kaWNhbD48cGFnZXM+MS03PC9wYWdl
cz48dm9sdW1lPjExPC92b2x1bWU+PG51bWJlcj4xPC9udW1iZXI+PGtleXdvcmRzPjxrZXl3b3Jk
PipBc3RobWEvcHggW1BzeWNob2xvZ3ldPC9rZXl3b3JkPjxrZXl3b3JkPkNocm9uaWMgRGlzZWFz
ZTwva2V5d29yZD48a2V5d29yZD5IdW1hbnM8L2tleXdvcmQ+PGtleXdvcmQ+SW50ZXJ2aWV3cyBh
cyBUb3BpYzwva2V5d29yZD48a2V5d29yZD4qUXVhbGl0eSBvZiBMaWZlPC9rZXl3b3JkPjxrZXl3
b3JkPlJlcHJvZHVjaWJpbGl0eSBvZiBSZXN1bHRzPC9rZXl3b3JkPjxrZXl3b3JkPlN0YXRpc3Rp
Y3MgYXMgVG9waWM8L2tleXdvcmQ+PGtleXdvcmQ+KlN1cnZleXMgYW5kIFF1ZXN0aW9ubmFpcmVz
L3N0IFtTdGFuZGFyZHNdPC9rZXl3b3JkPjxrZXl3b3JkPlVyYmFuIFBvcHVsYXRpb248L2tleXdv
cmQ+PGtleXdvcmQ+UXVlc3Rpb25uYWlyZXM8L2tleXdvcmQ+PGtleXdvcmQ+UXVhbGl0eSBvZiBM
aWZlPC9rZXl3b3JkPjxrZXl3b3JkPkFzdGhtYTwva2V5d29yZD48L2tleXdvcmRzPjxkYXRlcz48
eWVhcj4yMDAyPC95ZWFyPjxwdWItZGF0ZXM+PGRhdGU+RmViPC9kYXRlPjwvcHViLWRhdGVzPjwv
ZGF0ZXM+PGlzYm4+MDk2Mi05MzQzPC9pc2JuPjxhY2Nlc3Npb24tbnVtPjEyMDAzMDUxPC9hY2Nl
c3Npb24tbnVtPjx1cmxzPjxyZWxhdGVkLXVybHM+PHVybD5odHRwczovL292aWRzcC5vdmlkLmNv
bS9vdmlkd2ViLmNnaT9UPUpTJmFtcDtDU0M9WSZhbXA7TkVXUz1OJmFtcDtQQUdFPWZ1bGx0ZXh0
JmFtcDtEPW1lZDQmYW1wO0FOPTEyMDAzMDUxIGh0dHA6Ly9yZXNvbHZlci5lYnNjb2hvc3QuY29t
L29wZW51cmw/aXNzbj0wOTYyOTM0MyZhbXA7Vm9sdW1lPTExJmFtcDtpc3N1ZT0xJmFtcDtzcGFn
ZT0xJmFtcDt0aXRsZT1Vc2luZyt0aGUrc3RhbmRhcmQrZXJyb3Irb2YrbWVhc3VyZW1lbnQrdG8r
aWRlbnRpZnkraW1wb3J0YW50K2NoYW5nZXMrb24rdGhlK0FzdGhtYStRdWFsaXR5K29mK0xpZmUr
UXVlc3Rpb25uYWlyZS4mYW1wO3llYXI9MjAwMiZhbXA7YXVsYXN0PVd5cndpY2g8L3VybD48L3Jl
bGF0ZWQtdXJscz48L3VybHM+PGN1c3RvbTE+UkFZWUFOLUlOQ0xVU0lPTjogeyZxdW90O0FubmEm
cXVvdDs9Jmd0OyZxdW90O0luY2x1ZGVkJnF1b3Q7LCAmcXVvdDtFa2F0ZXJpbmEmcXVvdDs9Jmd0
OyZxdW90O0luY2x1ZGVkJnF1b3Q7fTwvY3VzdG9tMT48bGFuZ3VhZ2U+RW5nbGlzaDwvbGFuZ3Vh
Z2U+PC9yZWNvcmQ+PC9DaXRlPjxDaXRlPjxBdXRob3I+SnVuaXBlcjwvQXV0aG9yPjxZZWFyPjE5
OTI8L1llYXI+PFJlY051bT42NjwvUmVjTnVtPjxyZWNvcmQ+PHJlYy1udW1iZXI+NjY8L3JlYy1u
dW1iZXI+PGZvcmVpZ24ta2V5cz48a2V5IGFwcD0iRU4iIGRiLWlkPSJ4c2U5c3M5dDhhOTlkdWVy
dnhoeGV3ZjUwZXNzMmVhZXp6d3YiIHRpbWVzdGFtcD0iMTYzNDUxODQ2MiI+NjY8L2tleT48L2Zv
cmVpZ24ta2V5cz48cmVmLXR5cGUgbmFtZT0iSm91cm5hbCBBcnRpY2xlIj4xNzwvcmVmLXR5cGU+
PGNvbnRyaWJ1dG9ycz48YXV0aG9ycz48YXV0aG9yPkp1bmlwZXIsIEUgRjwvYXV0aG9yPjxhdXRo
b3I+R3V5YXR0LCBHIEg8L2F1dGhvcj48YXV0aG9yPkVwc3RlaW4sIFIgUzwvYXV0aG9yPjxhdXRo
b3I+RmVycmllLCBQLiBKLjwvYXV0aG9yPjxhdXRob3I+SmFlc2Noa2UsIFIuPC9hdXRob3I+PGF1
dGhvcj5IaWxsZXIsIFQuIEsuPC9hdXRob3I+PC9hdXRob3JzPjwvY29udHJpYnV0b3JzPjxhdXRo
LWFkZHJlc3M+RGVwYXJ0bWVudCBvZiBDbGluaWNhbCBFcGlkZW1pb2xvZ3kgYW5kIEJpb3N0YXRp
c3RpY3MsIE1jTWFzdGVyIFVuaXZlcnNpdHksIEhhbWlsdG9uLCBPbnRhcmlvLCBDYW5hZGEuPC9h
dXRoLWFkZHJlc3M+PHRpdGxlcz48dGl0bGU+RXZhbHVhdGlvbiBvZiBpbXBhaXJtZW50IG9mIGhl
YWx0aCByZWxhdGVkIHF1YWxpdHkgb2YgbGlmZSBpbiBhc3RobWE6IGRldmVsb3BtZW50IG9mIGEg
cXVlc3Rpb25uYWlyZSBmb3IgdXNlIGluIGNsaW5pY2FsIHRyaWFsczwvdGl0bGU+PHNlY29uZGFy
eS10aXRsZT5UaG9yYXg8L3NlY29uZGFyeS10aXRsZT48L3RpdGxlcz48cGVyaW9kaWNhbD48ZnVs
bC10aXRsZT5UaG9yYXg8L2Z1bGwtdGl0bGU+PC9wZXJpb2RpY2FsPjxwYWdlcz43Ni04MzwvcGFn
ZXM+PHZvbHVtZT40Nzwvdm9sdW1lPjxudW1iZXI+MjwvbnVtYmVyPjxlZGl0aW9uPjE5OTIvMDIv
MDE8L2VkaXRpb24+PGtleXdvcmRzPjxrZXl3b3JkPkFkb2xlc2NlbnQ8L2tleXdvcmQ+PGtleXdv
cmQ+QWR1bHQ8L2tleXdvcmQ+PGtleXdvcmQ+QWdlZDwva2V5d29yZD48a2V5d29yZD5Bc3RobWEv
KnBoeXNpb3BhdGhvbG9neS9wc3ljaG9sb2d5L3JlaGFiaWxpdGF0aW9uPC9rZXl3b3JkPjxrZXl3
b3JkPkNsaW5pY2FsIFRyaWFscyBhcyBUb3BpYy8qbWV0aG9kczwva2V5d29yZD48a2V5d29yZD5F
bW90aW9uczwva2V5d29yZD48a2V5d29yZD5FbnZpcm9ubWVudDwva2V5d29yZD48a2V5d29yZD5G
ZW1hbGU8L2tleXdvcmQ+PGtleXdvcmQ+SHVtYW5zPC9rZXl3b3JkPjxrZXl3b3JkPk1hbGU8L2tl
eXdvcmQ+PGtleXdvcmQ+TWlkZGxlIEFnZWQ8L2tleXdvcmQ+PGtleXdvcmQ+UGh5c2ljYWwgRml0
bmVzcy9waHlzaW9sb2d5PC9rZXl3b3JkPjxrZXl3b3JkPipRdWFsaXR5IG9mIExpZmU8L2tleXdv
cmQ+PGtleXdvcmQ+U3VydmV5cyBhbmQgUXVlc3Rpb25uYWlyZXM8L2tleXdvcmQ+PC9rZXl3b3Jk
cz48ZGF0ZXM+PHllYXI+MTk5MjwveWVhcj48cHViLWRhdGVzPjxkYXRlPkZlYjwvZGF0ZT48L3B1
Yi1kYXRlcz48L2RhdGVzPjxpc2JuPjAwNDAtNjM3NiAoUHJpbnQpJiN4RDswMDQwLTYzNzY8L2lz
Ym4+PGFjY2Vzc2lvbi1udW0+MTU0OTgyNzwvYWNjZXNzaW9uLW51bT48dXJscz48L3VybHM+PGN1
c3RvbTI+UE1DNDYzNTc0PC9jdXN0b20yPjxlbGVjdHJvbmljLXJlc291cmNlLW51bT4xMC4xMTM2
L3RoeC40Ny4yLjc2PC9lbGVjdHJvbmljLXJlc291cmNlLW51bT48cmVtb3RlLWRhdGFiYXNlLXBy
b3ZpZGVyPk5MTTwvcmVtb3RlLWRhdGFiYXNlLXByb3ZpZGVyPjxsYW5ndWFnZT5lbmc8L2xhbmd1
YWdlPjwvcmVjb3JkPjwvQ2l0ZT48Q2l0ZT48QXV0aG9yPkp1bmlwZXI8L0F1dGhvcj48WWVhcj4x
OTk5PC9ZZWFyPjxSZWNOdW0+MTcwPC9SZWNOdW0+PHJlY29yZD48cmVjLW51bWJlcj4xNzA8L3Jl
Yy1udW1iZXI+PGZvcmVpZ24ta2V5cz48a2V5IGFwcD0iRU4iIGRiLWlkPSJ4c2U5c3M5dDhhOTlk
dWVydnhoeGV3ZjUwZXNzMmVhZXp6d3YiIHRpbWVzdGFtcD0iMTY2NTkyNTE2NiI+MTcwPC9rZXk+
PC9mb3JlaWduLWtleXM+PHJlZi10eXBlIG5hbWU9IkpvdXJuYWwgQXJ0aWNsZSI+MTc8L3JlZi10
eXBlPjxjb250cmlidXRvcnM+PGF1dGhvcnM+PGF1dGhvcj5KdW5pcGVyLCBFIEY8L2F1dGhvcj48
YXV0aG9yPkJ1aXN0LCBBIFM8L2F1dGhvcj48YXV0aG9yPkNveCwgRiBNPC9hdXRob3I+PGF1dGhv
cj5GZXJyaWUsIFAuIEouPC9hdXRob3I+PGF1dGhvcj5LaW5nLCBELiBSLjwvYXV0aG9yPjwvYXV0
aG9ycz48L2NvbnRyaWJ1dG9ycz48YXV0aC1hZGRyZXNzPkp1bmlwZXIsIEUgRi4gRGVwYXJ0bWVu
dCBvZiBDbGluaWNhbCBFcGlkZW1pb2xvZ3kgYW5kIEJpb3N0YXRpc3RpY3MsIE1jTWFzdGVyIFVu
aXZlcnNpdHksIEhhbWlsdG9uLCBPbnRhcmlvLCBDYW5hZGEuIGp1bmlwZXJAZmhzLm1jbWFzdGVy
LmNhPC9hdXRoLWFkZHJlc3M+PHRpdGxlcz48dGl0bGU+VmFsaWRhdGlvbiBvZiBhIHN0YW5kYXJk
aXplZCB2ZXJzaW9uIG9mIHRoZSBBc3RobWEgUXVhbGl0eSBvZiBMaWZlIFF1ZXN0aW9ubmFpcmU8
L3RpdGxlPjxzZWNvbmRhcnktdGl0bGU+Q2hlc3Q8L3NlY29uZGFyeS10aXRsZT48L3RpdGxlcz48
cGVyaW9kaWNhbD48ZnVsbC10aXRsZT5DaGVzdDwvZnVsbC10aXRsZT48L3BlcmlvZGljYWw+PHBh
Z2VzPjEyNjUtNzA8L3BhZ2VzPjx2b2x1bWU+MTE1PC92b2x1bWU+PG51bWJlcj41PC9udW1iZXI+
PGtleXdvcmRzPjxrZXl3b3JkPkFjdGl2aXRpZXMgb2YgRGFpbHkgTGl2aW5nPC9rZXl3b3JkPjxr
ZXl3b3JkPkFkb2xlc2NlbnQ8L2tleXdvcmQ+PGtleXdvcmQ+QWR1bHQ8L2tleXdvcmQ+PGtleXdv
cmQ+QWdlZDwva2V5d29yZD48a2V5d29yZD5Bc3RobWEvZGkgW0RpYWdub3Npc108L2tleXdvcmQ+
PGtleXdvcmQ+QXN0aG1hL2R0IFtEcnVnIFRoZXJhcHldPC9rZXl3b3JkPjxrZXl3b3JkPkFzdGht
YS9wcCBbUGh5c2lvcGF0aG9sb2d5XTwva2V5d29yZD48a2V5d29yZD4qQXN0aG1hPC9rZXl3b3Jk
PjxrZXl3b3JkPkV4ZXJjaXNlIFRvbGVyYW5jZTwva2V5d29yZD48a2V5d29yZD5GZW1hbGU8L2tl
eXdvcmQ+PGtleXdvcmQ+SGVhbHRoIFN0YXR1czwva2V5d29yZD48a2V5d29yZD5IdW1hbnM8L2tl
eXdvcmQ+PGtleXdvcmQ+TWFsZTwva2V5d29yZD48a2V5d29yZD5NaWRkbGUgQWdlZDwva2V5d29y
ZD48a2V5d29yZD4qUXVhbGl0eSBvZiBMaWZlPC9rZXl3b3JkPjxrZXl3b3JkPlJlcHJvZHVjaWJp
bGl0eSBvZiBSZXN1bHRzPC9rZXl3b3JkPjxrZXl3b3JkPlNsZWVwPC9rZXl3b3JkPjxrZXl3b3Jk
PlNwaXJvbWV0cnk8L2tleXdvcmQ+PGtleXdvcmQ+KlN1cnZleXMgYW5kIFF1ZXN0aW9ubmFpcmVz
PC9rZXl3b3JkPjxrZXl3b3JkPldvcms8L2tleXdvcmQ+PGtleXdvcmQ+UXVlc3Rpb25uYWlyZXM8
L2tleXdvcmQ+PGtleXdvcmQ+UXVhbGl0eSBvZiBMaWZlPC9rZXl3b3JkPjxrZXl3b3JkPkFzdGht
YTwva2V5d29yZD48L2tleXdvcmRzPjxkYXRlcz48eWVhcj4xOTk5PC95ZWFyPjxwdWItZGF0ZXM+
PGRhdGU+TWF5PC9kYXRlPjwvcHViLWRhdGVzPjwvZGF0ZXM+PGlzYm4+MDAxMi0zNjkyPC9pc2Ju
PjxhY2Nlc3Npb24tbnVtPjEwMzM0MTM4PC9hY2Nlc3Npb24tbnVtPjx1cmxzPjxyZWxhdGVkLXVy
bHM+PHVybD5odHRwczovL292aWRzcC5vdmlkLmNvbS9vdmlkd2ViLmNnaT9UPUpTJmFtcDtDU0M9
WSZhbXA7TkVXUz1OJmFtcDtQQUdFPWZ1bGx0ZXh0JmFtcDtEPW1lZDQmYW1wO0FOPTEwMzM0MTM4
IGh0dHA6Ly9yZXNvbHZlci5lYnNjb2hvc3QuY29tL29wZW51cmw/aXNzbj0wMDEyMzY5MiZhbXA7
Vm9sdW1lPTExNSZhbXA7aXNzdWU9NSZhbXA7c3BhZ2U9MTI2NSZhbXA7dGl0bGU9VmFsaWRhdGlv
bitvZithK3N0YW5kYXJkaXplZCt2ZXJzaW9uK29mK3RoZStBc3RobWErUXVhbGl0eStvZitMaWZl
K1F1ZXN0aW9ubmFpcmUuJmFtcDt5ZWFyPTE5OTkmYW1wO2F1bGFzdD1KdW5pcGVyPC91cmw+PHVy
bD5odHRwczovL2pvdXJuYWwuY2hlc3RuZXQub3JnL2FydGljbGUvUzAwMTItMzY5MigxNSkzNTI3
OC04L2Z1bGx0ZXh0PC91cmw+PC9yZWxhdGVkLXVybHM+PC91cmxzPjxjdXN0b20xPlJBWVlBTi1J
TkNMVVNJT046IHsmcXVvdDtBbm5hJnF1b3Q7PSZndDsmcXVvdDtJbmNsdWRlZCZxdW90OywgJnF1
b3Q7RWthdGVyaW5hJnF1b3Q7PSZndDsmcXVvdDtJbmNsdWRlZCZxdW90O30gfCBSQVlZQU4tTEFC
RUxTOiBBUUxRPC9jdXN0b20xPjxsYW5ndWFnZT5FbmdsaXNoPC9sYW5ndWFnZT48L3JlY29yZD48
L0NpdGU+PENpdGU+PEF1dGhvcj5UYW48L0F1dGhvcj48WWVhcj4yMDA0PC9ZZWFyPjxSZWNOdW0+
MTcxPC9SZWNOdW0+PHJlY29yZD48cmVjLW51bWJlcj4xNzE8L3JlYy1udW1iZXI+PGZvcmVpZ24t
a2V5cz48a2V5IGFwcD0iRU4iIGRiLWlkPSJ4c2U5c3M5dDhhOTlkdWVydnhoeGV3ZjUwZXNzMmVh
ZXp6d3YiIHRpbWVzdGFtcD0iMTY2NTkyNTE2NiI+MTcxPC9rZXk+PC9mb3JlaWduLWtleXM+PHJl
Zi10eXBlIG5hbWU9IkpvdXJuYWwgQXJ0aWNsZSI+MTc8L3JlZi10eXBlPjxjb250cmlidXRvcnM+
PGF1dGhvcnM+PGF1dGhvcj5UYW4sIFcgQzwvYXV0aG9yPjxhdXRob3I+VGFuLCBKIFcgTDwvYXV0
aG9yPjxhdXRob3I+V2VlLCBFIFcgTDwvYXV0aG9yPjxhdXRob3I+Tml0aSwgTS48L2F1dGhvcj48
YXV0aG9yPk5nLCBULiBQLjwvYXV0aG9yPjwvYXV0aG9ycz48L2NvbnRyaWJ1dG9ycz48YXV0aC1h
ZGRyZXNzPk5hdGwgVW5pdiBTaW5nYXBvcmUsIEZhYyBNZWQsIERlcHQgTWVkLCBTaW5nYXBvcmUg
MTE5MDc0LCBTaW5nYXBvcmUuIE5hdGwgVW5pdiBTaW5nYXBvcmUsIERlcHQgQ29tbXVuaXR5IE9j
Y3VwYXQgJmFtcDsgRmFtaWx5IE1lZCwgU2luZ2Fwb3JlIDExOTA3NCwgU2luZ2Fwb3JlLiBUYW4s
IFdDIChjb3JyZXNwb25kaW5nIGF1dGhvciksIE5hdGwgVW5pdiBTaW5nYXBvcmUsIEZhYyBNZWQs
IERlcHQgTWVkLCA1IExvd2VyIEtlbnQgUmlkZ2UgUmQsIFNpbmdhcG9yZSAxMTkwNzQsIFNpbmdh
cG9yZS4gbWRjdGFud2NAbnVzLmVkdS5zZzwvYXV0aC1hZGRyZXNzPjx0aXRsZXM+PHRpdGxlPlZh
bGlkYXRpb24gb2YgdGhlIEVuZ2xpc2ggdmVyc2lvbiBvZiB0aGUgQXN0aG1hIFF1YWxpdHkgb2Yg
TGlmZSBRdWVzdGlvbm5haXJlIGluIGEgbXVsdGktZXRobmljIEFzaWFuIHBvcHVsYXRpb248L3Rp
dGxlPjxzZWNvbmRhcnktdGl0bGU+UXVhbGl0eSBvZiBMaWZlIFJlc2VhcmNoPC9zZWNvbmRhcnkt
dGl0bGU+PC90aXRsZXM+PHBlcmlvZGljYWw+PGZ1bGwtdGl0bGU+UXVhbGl0eSBvZiBMaWZlIFJl
c2VhcmNoPC9mdWxsLXRpdGxlPjwvcGVyaW9kaWNhbD48cGFnZXM+NTUxLTU1NjwvcGFnZXM+PHZv
bHVtZT4xMzwvdm9sdW1lPjxudW1iZXI+MjwvbnVtYmVyPjxrZXl3b3Jkcz48a2V5d29yZD5Bc3Ro
bWEgUXVhbGl0eSBvZiBMaWZlIFF1ZXN0aW9ubmFpcmU8L2tleXdvcmQ+PGtleXdvcmQ+bXVsdGkt
ZXRobmljIHBvcHVsYXRpb25zPC9rZXl3b3JkPjxrZXl3b3JkPnBzeWNob21ldHJpYyB2YWxpZGF0
aW9uPC9rZXl3b3JkPjxrZXl3b3JkPlF1ZXN0aW9ubmFpcmVzPC9rZXl3b3JkPjxrZXl3b3JkPlF1
YWxpdHkgb2YgTGlmZTwva2V5d29yZD48a2V5d29yZD5Bc3RobWE8L2tleXdvcmQ+PC9rZXl3b3Jk
cz48ZGF0ZXM+PHllYXI+MjAwNDwveWVhcj48cHViLWRhdGVzPjxkYXRlPk1hcjwvZGF0ZT48L3B1
Yi1kYXRlcz48L2RhdGVzPjxpc2JuPjA5NjItOTM0MzwvaXNibj48YWNjZXNzaW9uLW51bT5XT1M6
MDAwMjIwMDA0NTAwMDI3PC9hY2Nlc3Npb24tbnVtPjx1cmxzPjxyZWxhdGVkLXVybHM+PHVybD5o
dHRwczovL2xpbmsuc3ByaW5nZXIuY29tL2FydGljbGUvMTAuMTAyMyUyRkIlM0FRVVJFLjAwMDAw
MTg0OTUuMzY3NTkuNDY8L3VybD48L3JlbGF0ZWQtdXJscz48L3VybHM+PGN1c3RvbTE+UkFZWUFO
LUlOQ0xVU0lPTjogeyZxdW90O0FubmEmcXVvdDs9Jmd0OyZxdW90O0luY2x1ZGVkJnF1b3Q7LCAm
cXVvdDtFa2F0ZXJpbmEmcXVvdDs9Jmd0OyZxdW90O0luY2x1ZGVkJnF1b3Q7fSB8IFJBWVlBTi1M
QUJFTFM6IEFRTFE8L2N1c3RvbTE+PGxhbmd1YWdlPkVuZ2xpc2g8L2xhbmd1YWdlPjwvcmVjb3Jk
PjwvQ2l0ZT48Q2l0ZT48QXV0aG9yPkp1bmlwZXI8L0F1dGhvcj48WWVhcj4xOTk5PC9ZZWFyPjxS
ZWNOdW0+MTcyPC9SZWNOdW0+PHJlY29yZD48cmVjLW51bWJlcj4xNzI8L3JlYy1udW1iZXI+PGZv
cmVpZ24ta2V5cz48a2V5IGFwcD0iRU4iIGRiLWlkPSJ4c2U5c3M5dDhhOTlkdWVydnhoeGV3ZjUw
ZXNzMmVhZXp6d3YiIHRpbWVzdGFtcD0iMTY2NTkyNTE2NiI+MTcyPC9rZXk+PC9mb3JlaWduLWtl
eXM+PHJlZi10eXBlIG5hbWU9IkpvdXJuYWwgQXJ0aWNsZSI+MTc8L3JlZi10eXBlPjxjb250cmli
dXRvcnM+PGF1dGhvcnM+PGF1dGhvcj5KdW5pcGVyLCBFIEY8L2F1dGhvcj48YXV0aG9yPkd1eWF0
dCwgRyBIPC9hdXRob3I+PGF1dGhvcj5Db3gsIEYgTTwvYXV0aG9yPjxhdXRob3I+RmVycmllLCBQ
LiBKLjwvYXV0aG9yPjxhdXRob3I+S2luZywgRC4gUi48L2F1dGhvcj48L2F1dGhvcnM+PC9jb250
cmlidXRvcnM+PGF1dGgtYWRkcmVzcz5KdW5pcGVyLCBFIEYuIERlcHQgb2YgQ2xpbmljYWwgRXBp
ZGVtaW9sb2d5IGFuZCBCaW9zdGF0aXN0aWNzLCBNY01hc3RlciBVbml2ZXJzaXR5LCBIYW1pbHRv
biwgT250YXJpbywgQ2FuYWRhLjwvYXV0aC1hZGRyZXNzPjx0aXRsZXM+PHRpdGxlPkRldmVsb3Bt
ZW50IGFuZCB2YWxpZGF0aW9uIG9mIHRoZSBNaW5pIEFzdGhtYSBRdWFsaXR5IG9mIExpZmUgUXVl
c3Rpb25uYWlyZTwvdGl0bGU+PHNlY29uZGFyeS10aXRsZT5FdXJvcGVhbiBSZXNwaXJhdG9yeSBK
b3VybmFsPC9zZWNvbmRhcnktdGl0bGU+PC90aXRsZXM+PHBlcmlvZGljYWw+PGZ1bGwtdGl0bGU+
RXVyb3BlYW4gUmVzcGlyYXRvcnkgSm91cm5hbDwvZnVsbC10aXRsZT48L3BlcmlvZGljYWw+PHBh
Z2VzPjMyLTg8L3BhZ2VzPjx2b2x1bWU+MTQ8L3ZvbHVtZT48bnVtYmVyPjE8L251bWJlcj48a2V5
d29yZHM+PGtleXdvcmQ+QWRvbGVzY2VudDwva2V5d29yZD48a2V5d29yZD5BZHVsdDwva2V5d29y
ZD48a2V5d29yZD5BZ2VkPC9rZXl3b3JkPjxrZXl3b3JkPkFzdGhtYS9wcCBbUGh5c2lvcGF0aG9s
b2d5XTwva2V5d29yZD48a2V5d29yZD4qQXN0aG1hL3B4IFtQc3ljaG9sb2d5XTwva2V5d29yZD48
a2V5d29yZD5Dcm9zcy1TZWN0aW9uYWwgU3R1ZGllczwva2V5d29yZD48a2V5d29yZD5FdmFsdWF0
aW9uIFN0dWRpZXMgYXMgVG9waWM8L2tleXdvcmQ+PGtleXdvcmQ+RmVtYWxlPC9rZXl3b3JkPjxr
ZXl3b3JkPkZvbGxvdy1VcCBTdHVkaWVzPC9rZXl3b3JkPjxrZXl3b3JkPkh1bWFuczwva2V5d29y
ZD48a2V5d29yZD5NYWxlPC9rZXl3b3JkPjxrZXl3b3JkPk1pZGRsZSBBZ2VkPC9rZXl3b3JkPjxr
ZXl3b3JkPk9mZmljZSBWaXNpdHM8L2tleXdvcmQ+PGtleXdvcmQ+KlF1YWxpdHkgb2YgTGlmZTwv
a2V5d29yZD48a2V5d29yZD5SZXByb2R1Y2liaWxpdHkgb2YgUmVzdWx0czwva2V5d29yZD48a2V5
d29yZD5SZXNwaXJhdG9yeSBGdW5jdGlvbiBUZXN0czwva2V5d29yZD48a2V5d29yZD5TZW5zaXRp
dml0eSBhbmQgU3BlY2lmaWNpdHk8L2tleXdvcmQ+PGtleXdvcmQ+KlN1cnZleXMgYW5kIFF1ZXN0
aW9ubmFpcmVzPC9rZXl3b3JkPjxrZXl3b3JkPlF1ZXN0aW9ubmFpcmVzPC9rZXl3b3JkPjxrZXl3
b3JkPlF1YWxpdHkgb2YgTGlmZTwva2V5d29yZD48a2V5d29yZD5Bc3RobWE8L2tleXdvcmQ+PC9r
ZXl3b3Jkcz48ZGF0ZXM+PHllYXI+MTk5OTwveWVhcj48cHViLWRhdGVzPjxkYXRlPkp1bDwvZGF0
ZT48L3B1Yi1kYXRlcz48L2RhdGVzPjxpc2JuPjA5MDMtMTkzNjwvaXNibj48YWNjZXNzaW9uLW51
bT4xMDQ4OTgyNjwvYWNjZXNzaW9uLW51bT48dXJscz48cmVsYXRlZC11cmxzPjx1cmw+aHR0cHM6
Ly9vdmlkc3Aub3ZpZC5jb20vb3ZpZHdlYi5jZ2k/VD1KUyZhbXA7Q1NDPVkmYW1wO05FV1M9TiZh
bXA7UEFHRT1mdWxsdGV4dCZhbXA7RD1tZWQ0JmFtcDtBTj0xMDQ4OTgyNiBodHRwOi8vcmVzb2x2
ZXIuZWJzY29ob3N0LmNvbS9vcGVudXJsP2lzc249MDkwMzE5MzYmYW1wO1ZvbHVtZT0xNCZhbXA7
aXNzdWU9MSZhbXA7c3BhZ2U9MzImYW1wO3RpdGxlPURldmVsb3BtZW50K2FuZCt2YWxpZGF0aW9u
K29mK3RoZStNaW5pK0FzdGhtYStRdWFsaXR5K29mK0xpZmUrUXVlc3Rpb25uYWlyZS4mYW1wO3ll
YXI9MTk5OSZhbXA7YXVsYXN0PUp1bmlwZXI8L3VybD48dXJsPmh0dHBzOi8vZXJqLmVyc2pvdXJu
YWxzLmNvbS9jb250ZW50L2Vyai8xNC8xLzMyLmZ1bGwucGRmPC91cmw+PC9yZWxhdGVkLXVybHM+
PC91cmxzPjxjdXN0b20xPlJBWVlBTi1JTkNMVVNJT046IHsmcXVvdDtBbm5hJnF1b3Q7PSZndDsm
cXVvdDtJbmNsdWRlZCZxdW90OywgJnF1b3Q7RWthdGVyaW5hJnF1b3Q7PSZndDsmcXVvdDtJbmNs
dWRlZCZxdW90O30gfCBSQVlZQU4tTEFCRUxTOiBtaW5pQVFMUTwvY3VzdG9tMT48bGFuZ3VhZ2U+
RW5nbGlzaDwvbGFuZ3VhZ2U+PC9yZWNvcmQ+PC9DaXRlPjxDaXRlPjxBdXRob3I+SHlsYW5kPC9B
dXRob3I+PFllYXI+MjAxODwvWWVhcj48UmVjTnVtPjE3MzwvUmVjTnVtPjxyZWNvcmQ+PHJlYy1u
dW1iZXI+MTczPC9yZWMtbnVtYmVyPjxmb3JlaWduLWtleXM+PGtleSBhcHA9IkVOIiBkYi1pZD0i
eHNlOXNzOXQ4YTk5ZHVlcnZ4aHhld2Y1MGVzczJlYWV6end2IiB0aW1lc3RhbXA9IjE2NjU5MjUx
NjYiPjE3Mzwva2V5PjwvZm9yZWlnbi1rZXlzPjxyZWYtdHlwZSBuYW1lPSJKb3VybmFsIEFydGlj
bGUiPjE3PC9yZWYtdHlwZT48Y29udHJpYnV0b3JzPjxhdXRob3JzPjxhdXRob3I+SHlsYW5kLCBN
IEU8L2F1dGhvcj48YXV0aG9yPkpvbmVzLCBSIEM8L2F1dGhvcj48YXV0aG9yPkxhbmFyaW8sIEog
VzwvYXV0aG9yPjxhdXRob3I+TWFzb2xpLCBNLjwvYXV0aG9yPjwvYXV0aG9ycz48L2NvbnRyaWJ1
dG9ycz48YXV0aC1hZGRyZXNzPkh5bGFuZCwgTWljaGFlbCBFLiBTY2hvb2wgb2YgUHN5Y2hvbG9n
eSwgVW5pdmVyc2l0eSBvZiBQbHltb3V0aCwgUGx5bW91dGgsIFVLLiBIeWxhbmQsIE1pY2hhZWwg
RS4gVW5pdmVyc2l0eSBIb3NwaXRhbHMgUGx5bW91dGggTkhTIFRydXN0LCBQbHltb3V0aCwgVUsu
IEpvbmVzLCBSdXBlcnQgQy4gVW5pdmVyc2l0eSBIb3NwaXRhbHMgUGx5bW91dGggTkhTIFRydXN0
LCBQbHltb3V0aCwgVUsuIEpvbmVzLCBSdXBlcnQgQy4gRmFjdWx0eSBvZiBNZWRpY2luZSBhbmQg
RGVudGlzdHJ5LCBVbml2ZXJzaXR5IG9mIFBseW1vdXRoLCBQbHltb3V0aCwgVUsuIExhbmFyaW8s
IEpvc2VwaCBXLiBTY2hvb2wgb2YgUHN5Y2hvbG9neSwgVW5pdmVyc2l0eSBvZiBQbHltb3V0aCwg
UGx5bW91dGgsIFVLLiBMYW5hcmlvLCBKb3NlcGggVy4gVW5pdmVyc2l0eSBIb3NwaXRhbHMgUGx5
bW91dGggTkhTIFRydXN0LCBQbHltb3V0aCwgVUsuIE1hc29saSwgTWF0dGhldy4gVW5pdmVyc2l0
eSBIb3NwaXRhbHMgUGx5bW91dGggTkhTIFRydXN0LCBQbHltb3V0aCwgVUsuPC9hdXRoLWFkZHJl
c3M+PHRpdGxlcz48dGl0bGU+VGhlIGNvbnN0cnVjdGlvbiBhbmQgdmFsaWRhdGlvbiBvZiB0aGUg
U2V2ZXJlIEFzdGhtYSBRdWVzdGlvbm5haXJlPC90aXRsZT48c2Vjb25kYXJ5LXRpdGxlPkV1cm9w
ZWFuIFJlc3BpcmF0b3J5IEpvdXJuYWw8L3NlY29uZGFyeS10aXRsZT48L3RpdGxlcz48cGVyaW9k
aWNhbD48ZnVsbC10aXRsZT5FdXJvcGVhbiBSZXNwaXJhdG9yeSBKb3VybmFsPC9mdWxsLXRpdGxl
PjwvcGVyaW9kaWNhbD48cGFnZXM+MTgwMDYxODwvcGFnZXM+PHZvbHVtZT41Mjwvdm9sdW1lPjxu
dW1iZXI+MTwvbnVtYmVyPjxrZXl3b3Jkcz48a2V5d29yZD5BZG9sZXNjZW50PC9rZXl3b3JkPjxr
ZXl3b3JkPkFkdWx0PC9rZXl3b3JkPjxrZXl3b3JkPkFnZWQ8L2tleXdvcmQ+PGtleXdvcmQ+KkFz
dGhtYS9wcCBbUGh5c2lvcGF0aG9sb2d5XTwva2V5d29yZD48a2V5d29yZD5GYWN0b3IgQW5hbHlz
aXMsIFN0YXRpc3RpY2FsPC9rZXl3b3JkPjxrZXl3b3JkPkZlbWFsZTwva2V5d29yZD48a2V5d29y
ZD5IdW1hbnM8L2tleXdvcmQ+PGtleXdvcmQ+TWFsZTwva2V5d29yZD48a2V5d29yZD5NaWRkbGUg
QWdlZDwva2V5d29yZD48a2V5d29yZD5QYXRpZW50IFJlcG9ydGVkIE91dGNvbWUgTWVhc3VyZXM8
L2tleXdvcmQ+PGtleXdvcmQ+KlF1YWxpdHkgb2YgTGlmZTwva2V5d29yZD48a2V5d29yZD5SZXBy
b2R1Y2liaWxpdHkgb2YgUmVzdWx0czwva2V5d29yZD48a2V5d29yZD5TZXZlcml0eSBvZiBJbGxu
ZXNzIEluZGV4PC9rZXl3b3JkPjxrZXl3b3JkPipTdXJ2ZXlzIGFuZCBRdWVzdGlvbm5haXJlczwv
a2V5d29yZD48a2V5d29yZD5Zb3VuZyBBZHVsdDwva2V5d29yZD48a2V5d29yZD5RdWVzdGlvbm5h
aXJlczwva2V5d29yZD48a2V5d29yZD5Bc3RobWE8L2tleXdvcmQ+PC9rZXl3b3Jkcz48ZGF0ZXM+
PHllYXI+MjAxODwveWVhcj48cHViLWRhdGVzPjxkYXRlPjA3PC9kYXRlPjwvcHViLWRhdGVzPjwv
ZGF0ZXM+PGlzYm4+MTM5OS0zMDAzPC9pc2JuPjxhY2Nlc3Npb24tbnVtPjI5Nzk0MTMyPC9hY2Nl
c3Npb24tbnVtPjx1cmxzPjxyZWxhdGVkLXVybHM+PHVybD5odHRwczovL292aWRzcC5vdmlkLmNv
bS9vdmlkd2ViLmNnaT9UPUpTJmFtcDtDU0M9WSZhbXA7TkVXUz1OJmFtcDtQQUdFPWZ1bGx0ZXh0
JmFtcDtEPW1lZDE1JmFtcDtBTj0yOTc5NDEzMiBodHRwOi8vcmVzb2x2ZXIuZWJzY29ob3N0LmNv
bS9vcGVudXJsP2lzc249MDkwMzE5MzYmYW1wO1ZvbHVtZT01MiZhbXA7aXNzdWU9MSZhbXA7c3Bh
Z2U9MTgwMDYxOCZhbXA7dGl0bGU9VGhlK2NvbnN0cnVjdGlvbithbmQrdmFsaWRhdGlvbitvZit0
aGUrU2V2ZXJlK0FzdGhtYStRdWVzdGlvbm5haXJlLiZhbXA7eWVhcj0yMDE4JmFtcDthdWxhc3Q9
SHlsYW5kPC91cmw+PC9yZWxhdGVkLXVybHM+PC91cmxzPjxjdXN0b20xPlJBWVlBTi1JTkNMVVNJ
T046IHsmcXVvdDtBbm5hJnF1b3Q7PSZndDsmcXVvdDtJbmNsdWRlZCZxdW90OywgJnF1b3Q7RWth
dGVyaW5hJnF1b3Q7PSZndDsmcXVvdDtJbmNsdWRlZCZxdW90O30gfCBSQVlZQU4tTEFCRUxTOiBT
QVE8L2N1c3RvbTE+PGxhbmd1YWdlPkVuZ2xpc2g8L2xhbmd1YWdlPjwvcmVjb3JkPjwvQ2l0ZT48
Q2l0ZT48QXV0aG9yPkh5bGFuZDwvQXV0aG9yPjxZZWFyPjIwMTg8L1llYXI+PFJlY051bT4xNzQ8
L1JlY051bT48cmVjb3JkPjxyZWMtbnVtYmVyPjE3NDwvcmVjLW51bWJlcj48Zm9yZWlnbi1rZXlz
PjxrZXkgYXBwPSJFTiIgZGItaWQ9InhzZTlzczl0OGE5OWR1ZXJ2eGh4ZXdmNTBlc3MyZWFlenp3
diIgdGltZXN0YW1wPSIxNjY1OTI1MTY2Ij4xNzQ8L2tleT48L2ZvcmVpZ24ta2V5cz48cmVmLXR5
cGUgbmFtZT0iSm91cm5hbCBBcnRpY2xlIj4xNzwvcmVmLXR5cGU+PGNvbnRyaWJ1dG9ycz48YXV0
aG9ycz48YXV0aG9yPkh5bGFuZCwgTSBFPC9hdXRob3I+PGF1dGhvcj5MYW5hcmlvLCBKIFc8L2F1
dGhvcj48YXV0aG9yPlBvb2xlciwgSjwvYXV0aG9yPjxhdXRob3I+TWFzb2xpLCBNLjwvYXV0aG9y
PjxhdXRob3I+Sm9uZXMsIFIuIEMuPC9hdXRob3I+PC9hdXRob3JzPjwvY29udHJpYnV0b3JzPjxh
dXRoLWFkZHJlc3M+W0h5bGFuZCwgTWljaGFlbCBFLjsgTGFuYXJpbywgSm9zZXBoIFcuXSBVbml2
IFBseW1vdXRoLCBTY2ggUHN5Y2hvbCwgUGx5bW91dGggUEw0IDhBQSwgRGV2b24sIEVuZ2xhbmQu
IFtIeWxhbmQsIE1pY2hhZWwgRS47IExhbmFyaW8sIEpvc2VwaCBXLjsgTWFzb2xpLCBNYXR0aGV3
OyBKb25lcywgUnVwZXJ0IEMuXSBQbHltb3V0aCBIb3NwIE5IUyBUcnVzdCwgUGx5bW91dGgsIERl
dm9uLCBFbmdsYW5kLiBbUG9vbGVyLCBKaWxsOyBKb25lcywgUnVwZXJ0IEMuXSBVbml2IFBseW1v
dXRoLCBQZW5pbnN1bGEgU2NoIE1lZCAmYW1wOyBEZW50LCBQbHltb3V0aCwgRGV2b24sIEVuZ2xh
bmQuIEh5bGFuZCwgTUUgKGNvcnJlc3BvbmRpbmcgYXV0aG9yKSwgVW5pdiBQbHltb3V0aCwgU2No
IFBzeWNob2wsIFBseW1vdXRoIFBMNCA4QUEsIERldm9uLCBFbmdsYW5kLjsgSHlsYW5kLCBNRSAo
Y29ycmVzcG9uZGluZyBhdXRob3IpLCBQbHltb3V0aCBIb3NwIE5IUyBUcnVzdCwgUGx5bW91dGgs
IERldm9uLCBFbmdsYW5kLiBtaHlsYW5kQHBseW1vdXRoLmFjLnVrPC9hdXRoLWFkZHJlc3M+PHRp
dGxlcz48dGl0bGU+SG93IHBhdGllbnQgcGFydGljaXBhdGlvbiB3YXMgdXNlZCB0byBkZXZlbG9w
IGEgcXVlc3Rpb25uYWlyZSB0aGF0IGlzIGZpdCBmb3IgcHVycG9zZSBmb3IgYXNzZXNzaW5nIHF1
YWxpdHkgb2YgbGlmZSBpbiBzZXZlcmUgYXN0aG1hPC90aXRsZT48c2Vjb25kYXJ5LXRpdGxlPkhl
YWx0aCBhbmQgUXVhbGl0eSBvZiBMaWZlIE91dGNvbWVzPC9zZWNvbmRhcnktdGl0bGU+PC90aXRs
ZXM+PHBlcmlvZGljYWw+PGZ1bGwtdGl0bGU+SGVhbHRoIGFuZCBRdWFsaXR5IG9mIExpZmUgT3V0
Y29tZXM8L2Z1bGwtdGl0bGU+PC9wZXJpb2RpY2FsPjxwYWdlcz4yNDwvcGFnZXM+PHZvbHVtZT4x
Njwvdm9sdW1lPjxudW1iZXI+MTwvbnVtYmVyPjxrZXl3b3Jkcz48a2V5d29yZD5Bc3Nlc3NtZW50
PC9rZXl3b3JkPjxrZXl3b3JkPkNvbnRlbnQgdmFsaWRpdHk8L2tleXdvcmQ+PGtleXdvcmQ+UXVl
c3Rpb25uYWlyZSBjb25zdHJ1Y3Rpb248L2tleXdvcmQ+PGtleXdvcmQ+TWV0aG9kb2xvZ3k8L2tl
eXdvcmQ+PGtleXdvcmQ+UGF0aWVudCByZXBvcnRlZCBvdXRjb21lPC9rZXl3b3JkPjxrZXl3b3Jk
PlNldmVyZSBhc3RobWE8L2tleXdvcmQ+PGtleXdvcmQ+VFJFQVRNRU5UIEJVUkRFTjwva2V5d29y
ZD48a2V5d29yZD5IRUFMVEg8L2tleXdvcmQ+PGtleXdvcmQ+RVhQRVJJRU5DRTwva2V5d29yZD48
a2V5d29yZD5JTVBBQ1Q8L2tleXdvcmQ+PGtleXdvcmQ+RkxJRVM8L2tleXdvcmQ+PGtleXdvcmQ+
VElNRTwva2V5d29yZD48a2V5d29yZD5RdWFsaXR5IG9mIExpZmU8L2tleXdvcmQ+PGtleXdvcmQ+
QXN0aG1hPC9rZXl3b3JkPjxrZXl3b3JkPlF1ZXN0aW9ubmFpcmVzPC9rZXl3b3JkPjxrZXl3b3Jk
PlBhdGllbnQgUGFydGljaXBhdGlvbjwva2V5d29yZD48L2tleXdvcmRzPjxkYXRlcz48eWVhcj4y
MDE4PC95ZWFyPjxwdWItZGF0ZXM+PGRhdGU+SmFuPC9kYXRlPjwvcHViLWRhdGVzPjwvZGF0ZXM+
PGlzYm4+MTQ3Ny03NTI1PC9pc2JuPjxhY2Nlc3Npb24tbnVtPldPUzowMDA0MjM3MzQ3MDAwMDE8
L2FjY2Vzc2lvbi1udW0+PHVybHM+PC91cmxzPjxjdXN0b20xPlJBWVlBTi1JTkNMVVNJT046IHsm
cXVvdDtBbm5hJnF1b3Q7PSZndDsmcXVvdDtJbmNsdWRlZCZxdW90OywgJnF1b3Q7RWthdGVyaW5h
JnF1b3Q7PSZndDsmcXVvdDtJbmNsdWRlZCZxdW90O30gfCBSQVlZQU4tTEFCRUxTOiBTQVE8L2N1
c3RvbTE+PGxhbmd1YWdlPkVuZ2xpc2g8L2xhbmd1YWdlPjwvcmVjb3JkPjwvQ2l0ZT48L0VuZE5v
dGU+
</w:fldData>
        </w:fldChar>
      </w:r>
      <w:r w:rsidR="00E44D47">
        <w:instrText xml:space="preserve"> ADDIN EN.CITE.DATA </w:instrText>
      </w:r>
      <w:r w:rsidR="00E44D47">
        <w:fldChar w:fldCharType="end"/>
      </w:r>
      <w:r w:rsidR="00157D07" w:rsidRPr="00960006">
        <w:fldChar w:fldCharType="separate"/>
      </w:r>
      <w:r w:rsidR="00E83C39" w:rsidRPr="00E83C39">
        <w:rPr>
          <w:noProof/>
          <w:vertAlign w:val="superscript"/>
        </w:rPr>
        <w:t>35-46</w:t>
      </w:r>
      <w:r w:rsidR="00157D07" w:rsidRPr="00960006">
        <w:fldChar w:fldCharType="end"/>
      </w:r>
      <w:r w:rsidR="00F406B3" w:rsidRPr="00960006">
        <w:t xml:space="preserve">, and </w:t>
      </w:r>
      <w:r w:rsidR="00157D07" w:rsidRPr="00960006">
        <w:t>children and adolescents</w:t>
      </w:r>
      <w:r w:rsidR="00EE6407" w:rsidRPr="00960006">
        <w:fldChar w:fldCharType="begin">
          <w:fldData xml:space="preserve">PEVuZE5vdGU+PENpdGU+PEF1dGhvcj5KdW5pcGVyPC9BdXRob3I+PFllYXI+MTk5NjwvWWVhcj48
UmVjTnVtPjE3NTwvUmVjTnVtPjxEaXNwbGF5VGV4dD48c3R5bGUgZmFjZT0ic3VwZXJzY3JpcHQi
PjQ3LTUzPC9zdHlsZT48L0Rpc3BsYXlUZXh0PjxyZWNvcmQ+PHJlYy1udW1iZXI+MTc1PC9yZWMt
bnVtYmVyPjxmb3JlaWduLWtleXM+PGtleSBhcHA9IkVOIiBkYi1pZD0ieHNlOXNzOXQ4YTk5ZHVl
cnZ4aHhld2Y1MGVzczJlYWV6end2IiB0aW1lc3RhbXA9IjE2NjU5MjUxNjYiPjE3NTwva2V5Pjwv
Zm9yZWlnbi1rZXlzPjxyZWYtdHlwZSBuYW1lPSJKb3VybmFsIEFydGljbGUiPjE3PC9yZWYtdHlw
ZT48Y29udHJpYnV0b3JzPjxhdXRob3JzPjxhdXRob3I+SnVuaXBlciwgRSBGPC9hdXRob3I+PGF1
dGhvcj5HdXlhdHQsIEcgSDwvYXV0aG9yPjxhdXRob3I+RmVlbnksIEQgSDwvYXV0aG9yPjxhdXRo
b3I+RmVycmllLCBQLiBKLjwvYXV0aG9yPjxhdXRob3I+R3JpZmZpdGgsIEwuIEUuPC9hdXRob3I+
PGF1dGhvcj5Ub3duc2VuZCwgTS48L2F1dGhvcj48L2F1dGhvcnM+PC9jb250cmlidXRvcnM+PGF1
dGgtYWRkcmVzcz5NY21hc3RlciB1bml2LG1lZCBjdHIsZGVwdCBtZWQsaGFtaWx0b24sb24gbDhu
IDN6NSxjYW5hZGEuIE1jbWFzdGVyIHVuaXYsY3RyIGhsdGggZWNvbiAmYW1wOyBwb2xpY3kgYW5h
bCxoYW1pbHRvbixvbiBsOG4gM3o1LGNhbmFkYS4gSnVuaXBlciwgRUYgKGNvcnJlc3BvbmRpbmcg
YXV0aG9yKSwgTUNNQVNURVIgVU5JVixNRUQgQ1RSLERFUFQgQ0xJTiBFUElERU1JT0wgJmFtcDsg
QklPU1RBVCwxMjAwIE1BSU4gU1QgVyxIQU1JTFRPTixPTiBMOE4gM1o1LENBTkFEQS48L2F1dGgt
YWRkcmVzcz48dGl0bGVzPjx0aXRsZT5NZWFzdXJpbmcgcXVhbGl0eSBvZiBsaWZlIGluIGNoaWxk
cmVuIHdpdGggYXN0aG1hPC90aXRsZT48c2Vjb25kYXJ5LXRpdGxlPlF1YWxpdHkgb2YgTGlmZSBS
ZXNlYXJjaDwvc2Vjb25kYXJ5LXRpdGxlPjwvdGl0bGVzPjxwZXJpb2RpY2FsPjxmdWxsLXRpdGxl
PlF1YWxpdHkgb2YgTGlmZSBSZXNlYXJjaDwvZnVsbC10aXRsZT48L3BlcmlvZGljYWw+PHBhZ2Vz
PjM1LTQ2PC9wYWdlcz48dm9sdW1lPjU8L3ZvbHVtZT48bnVtYmVyPjE8L251bWJlcj48a2V5d29y
ZHM+PGtleXdvcmQ+YXN0aG1hPC9rZXl3b3JkPjxrZXl3b3JkPmhlYWx0aC1yZWxhdGVkIHF1YWxp
dHkgb2YgbGlmZTwva2V5d29yZD48a2V5d29yZD5wYWVkaWF0cmljczwva2V5d29yZD48a2V5d29y
ZD5PRi1MSUZFPC9rZXl3b3JkPjxrZXl3b3JkPlFVRVNUSU9OTkFJUkU8L2tleXdvcmQ+PGtleXdv
cmQ+U1lNUFRPTVM8L2tleXdvcmQ+PGtleXdvcmQ+T25seSBDaGlsZDwva2V5d29yZD48a2V5d29y
ZD5DaGlsZDwva2V5d29yZD48a2V5d29yZD5RdWFsaXR5IG9mIExpZmU8L2tleXdvcmQ+PC9rZXl3
b3Jkcz48ZGF0ZXM+PHllYXI+MTk5NjwveWVhcj48cHViLWRhdGVzPjxkYXRlPkZlYjwvZGF0ZT48
L3B1Yi1kYXRlcz48L2RhdGVzPjxpc2JuPjA5NjItOTM0MzwvaXNibj48YWNjZXNzaW9uLW51bT5X
T1M6QTE5OTZVQjIzNDAwMDA1PC9hY2Nlc3Npb24tbnVtPjx1cmxzPjwvdXJscz48Y3VzdG9tMT5S
QVlZQU4tSU5DTFVTSU9OOiB7JnF1b3Q7QW5uYSZxdW90Oz0mZ3Q7JnF1b3Q7SW5jbHVkZWQmcXVv
dDssICZxdW90O0VrYXRlcmluYSZxdW90Oz0mZ3Q7JnF1b3Q7SW5jbHVkZWQmcXVvdDt9IHwgUkFZ
WUFOLUxBQkVMUzogUEFRTFE8L2N1c3RvbTE+PGxhbmd1YWdlPkVuZ2xpc2g8L2xhbmd1YWdlPjwv
cmVjb3JkPjwvQ2l0ZT48Q2l0ZT48QXV0aG9yPkp1bmlwZXI8L0F1dGhvcj48WWVhcj4xOTk3PC9Z
ZWFyPjxSZWNOdW0+MTc2PC9SZWNOdW0+PHJlY29yZD48cmVjLW51bWJlcj4xNzY8L3JlYy1udW1i
ZXI+PGZvcmVpZ24ta2V5cz48a2V5IGFwcD0iRU4iIGRiLWlkPSJ4c2U5c3M5dDhhOTlkdWVydnho
eGV3ZjUwZXNzMmVhZXp6d3YiIHRpbWVzdGFtcD0iMTY2NTkyNTE2NiI+MTc2PC9rZXk+PC9mb3Jl
aWduLWtleXM+PHJlZi10eXBlIG5hbWU9IkpvdXJuYWwgQXJ0aWNsZSI+MTc8L3JlZi10eXBlPjxj
b250cmlidXRvcnM+PGF1dGhvcnM+PGF1dGhvcj5KdW5pcGVyLCBFIEY8L2F1dGhvcj48YXV0aG9y
Pkd1eWF0dCwgRyBIPC9hdXRob3I+PGF1dGhvcj5GZWVueSwgRCBIPC9hdXRob3I+PGF1dGhvcj5H
cmlmZml0aCwgTC4gRS48L2F1dGhvcj48YXV0aG9yPkZlcnJpZSwgUC4gSi48L2F1dGhvcj48L2F1
dGhvcnM+PC9jb250cmlidXRvcnM+PGF1dGgtYWRkcmVzcz5KdW5pcGVyLCBFIEYuIERlcHQgb2Yg
Q2xpbmljYWwgRXBpZGVtaW9sb2d5LCBNY01hc3RlciBVbml2ZXJzaXR5LCBIYW1pbHRvbiwgT250
YXJpbywgQ2FuYWRhLjwvYXV0aC1hZGRyZXNzPjx0aXRsZXM+PHRpdGxlPk1pbmltdW0gc2tpbGxz
IHJlcXVpcmVkIGJ5IGNoaWxkcmVuIHRvIGNvbXBsZXRlIGhlYWx0aC1yZWxhdGVkIHF1YWxpdHkg
b2YgbGlmZSBpbnN0cnVtZW50cyBmb3IgYXN0aG1hOiBjb21wYXJpc29uIG9mIG1lYXN1cmVtZW50
IHByb3BlcnRpZXM8L3RpdGxlPjxzZWNvbmRhcnktdGl0bGU+RXVyb3BlYW4gUmVzcGlyYXRvcnkg
Sm91cm5hbDwvc2Vjb25kYXJ5LXRpdGxlPjwvdGl0bGVzPjxwZXJpb2RpY2FsPjxmdWxsLXRpdGxl
PkV1cm9wZWFuIFJlc3BpcmF0b3J5IEpvdXJuYWw8L2Z1bGwtdGl0bGU+PC9wZXJpb2RpY2FsPjxw
YWdlcz4yMjg1LTk0PC9wYWdlcz48dm9sdW1lPjEwPC92b2x1bWU+PG51bWJlcj4xMDwvbnVtYmVy
PjxrZXl3b3Jkcz48a2V5d29yZD5BZG9sZXNjZW50PC9rZXl3b3JkPjxrZXl3b3JkPkFnZSBGYWN0
b3JzPC9rZXl3b3JkPjxrZXl3b3JkPipBc3RobWEvcHAgW1BoeXNpb3BhdGhvbG9neV08L2tleXdv
cmQ+PGtleXdvcmQ+Q2FuYWRhPC9rZXl3b3JkPjxrZXl3b3JkPkNoaWxkPC9rZXl3b3JkPjxrZXl3
b3JkPkNyb3NzLVNlY3Rpb25hbCBTdHVkaWVzPC9rZXl3b3JkPjxrZXl3b3JkPkVkdWNhdGlvbmFs
IE1lYXN1cmVtZW50PC9rZXl3b3JkPjxrZXl3b3JkPkVkdWNhdGlvbmFsIFN0YXR1czwva2V5d29y
ZD48a2V5d29yZD5GZW1hbGU8L2tleXdvcmQ+PGtleXdvcmQ+SGVhbHRoIFN0YXR1cyBJbmRpY2F0
b3JzPC9rZXl3b3JkPjxrZXl3b3JkPkh1bWFuczwva2V5d29yZD48a2V5d29yZD5NYWxlPC9rZXl3
b3JkPjxrZXl3b3JkPlBhdGllbnQgQ29tcGxpYW5jZTwva2V5d29yZD48a2V5d29yZD4qUXVhbGl0
eSBvZiBMaWZlPC9rZXl3b3JkPjxrZXl3b3JkPlJlYWRpbmc8L2tleXdvcmQ+PGtleXdvcmQ+UmVw
cm9kdWNpYmlsaXR5IG9mIFJlc3VsdHM8L2tleXdvcmQ+PGtleXdvcmQ+UmVzcGlyYXRvcnkgRnVu
Y3Rpb24gVGVzdHM8L2tleXdvcmQ+PGtleXdvcmQ+KlN1cnZleXMgYW5kIFF1ZXN0aW9ubmFpcmVz
PC9rZXl3b3JkPjxrZXl3b3JkPlRhc2sgUGVyZm9ybWFuY2UgYW5kIEFuYWx5c2lzPC9rZXl3b3Jk
PjxrZXl3b3JkPlF1YWxpdHkgb2YgTGlmZTwva2V5d29yZD48a2V5d29yZD5Pbmx5IENoaWxkPC9r
ZXl3b3JkPjxrZXl3b3JkPkFzdGhtYTwva2V5d29yZD48L2tleXdvcmRzPjxkYXRlcz48eWVhcj4x
OTk3PC95ZWFyPjxwdWItZGF0ZXM+PGRhdGU+T2N0PC9kYXRlPjwvcHViLWRhdGVzPjwvZGF0ZXM+
PGlzYm4+MDkwMy0xOTM2PC9pc2JuPjxhY2Nlc3Npb24tbnVtPjkzODc5NTU8L2FjY2Vzc2lvbi1u
dW0+PHVybHM+PHJlbGF0ZWQtdXJscz48dXJsPmh0dHBzOi8vb3ZpZHNwLm92aWQuY29tL292aWR3
ZWIuY2dpP1Q9SlMmYW1wO0NTQz1ZJmFtcDtORVdTPU4mYW1wO1BBR0U9ZnVsbHRleHQmYW1wO0Q9
bWVkNCZhbXA7QU49OTM4Nzk1NSBodHRwOi8vcmVzb2x2ZXIuZWJzY29ob3N0LmNvbS9vcGVudXJs
P2lzc249MDkwMzE5MzYmYW1wO1ZvbHVtZT0xMCZhbXA7aXNzdWU9MTAmYW1wO3NwYWdlPTIyODUm
YW1wO3RpdGxlPU1pbmltdW0rc2tpbGxzK3JlcXVpcmVkK2J5K2NoaWxkcmVuK3RvK2NvbXBsZXRl
K2hlYWx0aC1yZWxhdGVkK3F1YWxpdHkrb2YrbGlmZStpbnN0cnVtZW50cytmb3IrYXN0aG1hJTNB
K2NvbXBhcmlzb24rb2YrbWVhc3VyZW1lbnQrcHJvcGVydGllcy4mYW1wO3llYXI9MTk5NyZhbXA7
YXVsYXN0PUp1bmlwZXI8L3VybD48dXJsPmh0dHBzOi8vZXJqLmVyc2pvdXJuYWxzLmNvbS9jb250
ZW50L2Vyai8xMC8xMC8yMjg1LmZ1bGwucGRmPC91cmw+PC9yZWxhdGVkLXVybHM+PC91cmxzPjxj
dXN0b20xPlJBWVlBTi1JTkNMVVNJT046IHsmcXVvdDtBbm5hJnF1b3Q7PSZndDsmcXVvdDtJbmNs
dWRlZCZxdW90OywgJnF1b3Q7RWthdGVyaW5hJnF1b3Q7PSZndDsmcXVvdDtJbmNsdWRlZCZxdW90
O30gfCBSQVlZQU4tTEFCRUxTOiBQQVFMUTwvY3VzdG9tMT48bGFuZ3VhZ2U+RW5nbGlzaDwvbGFu
Z3VhZ2U+PC9yZWNvcmQ+PC9DaXRlPjxDaXRlPjxBdXRob3I+RWxpemFiZXRoPC9BdXRob3I+PFll
YXI+MTk5OTwvWWVhcj48UmVjTnVtPjE3NzwvUmVjTnVtPjxyZWNvcmQ+PHJlYy1udW1iZXI+MTc3
PC9yZWMtbnVtYmVyPjxmb3JlaWduLWtleXM+PGtleSBhcHA9IkVOIiBkYi1pZD0ieHNlOXNzOXQ4
YTk5ZHVlcnZ4aHhld2Y1MGVzczJlYWV6end2IiB0aW1lc3RhbXA9IjE2NjU5MjUxNjYiPjE3Nzwv
a2V5PjwvZm9yZWlnbi1rZXlzPjxyZWYtdHlwZSBuYW1lPSJKb3VybmFsIEFydGljbGUiPjE3PC9y
ZWYtdHlwZT48Y29udHJpYnV0b3JzPjxhdXRob3JzPjxhdXRob3I+RWxpemFiZXRoLCBDPC9hdXRo
b3I+PGF1dGhvcj5TdXphbm5hLCBTPC9hdXRob3I+PGF1dGhvcj5UaW0sIEMgRjwvYXV0aG9yPjxh
dXRob3I+Q2hpLCBTLiBMLiBQLjwvYXV0aG9yPjxhdXRob3I+TWl0YWwsIFIuPC9hdXRob3I+PGF1
dGhvcj5CZWUtV2FoLCBMLjwvYXV0aG9yPjwvYXV0aG9ycz48L2NvbnRyaWJ1dG9ycz48YXV0aC1h
ZGRyZXNzPihFbGl6YWJldGgsIFN1emFubmEsIFRpbSwgQ2hpLCBNaXRhbCwgQmVlLVdhaCkgQ2hp
bGRyZW4mYXBvcztzIE1lZGljYWwgQ2VudHJlLCBOYXRpb25hbCBVbml2ZXJzaXR5IEhvc3BpdGFs
LCBTaW5nYXBvcmUsIFNpbmdhcG9yZSBFLiBDbGFya2UsIENoaWxkcmVuJmFwb3M7cyBNZWRpY2Fs
IENlbnRyZSwgTmF0aW9uYWwgVW5pdmVyc2l0eSBIb3NwaXRhbCwgU2luZ2Fwb3JlLCBTaW5nYXBv
cmU8L2F1dGgtYWRkcmVzcz48dGl0bGVzPjx0aXRsZT5QZWRpYXRyaWMgQXN0aG1hIFF1YWxpdHkg
b2YgTGlmZSBRdWVzdGlvbm5haXJlOiBWYWxpZGF0aW9uIGluIGNoaWxkcmVuIGZyb20gU2luZ2Fw
b3JlPC90aXRsZT48c2Vjb25kYXJ5LXRpdGxlPkFzaWFuIFBhY2lmaWMgSm91cm5hbCBvZiBBbGxl
cmd5IGFuZCBJbW11bm9sb2d5PC9zZWNvbmRhcnktdGl0bGU+PC90aXRsZXM+PHBlcmlvZGljYWw+
PGZ1bGwtdGl0bGU+QXNpYW4gUGFjaWZpYyBKb3VybmFsIG9mIEFsbGVyZ3kgYW5kIEltbXVub2xv
Z3k8L2Z1bGwtdGl0bGU+PC9wZXJpb2RpY2FsPjxwYWdlcz4xNTUtMTYxPC9wYWdlcz48dm9sdW1l
PjE3PC92b2x1bWU+PG51bWJlcj4zPC9udW1iZXI+PGtleXdvcmRzPjxrZXl3b3JkPmFkb2xlc2Nl
bnQ8L2tleXdvcmQ+PGtleXdvcmQ+YXJ0aWNsZTwva2V5d29yZD48a2V5d29yZD5hc3RobWE8L2tl
eXdvcmQ+PGtleXdvcmQ+Y2hpbGQ8L2tleXdvcmQ+PGtleXdvcmQ+Y2xpbmljYWwgYXJ0aWNsZTwv
a2V5d29yZD48a2V5d29yZD5lbW90aW9uPC9rZXl3b3JkPjxrZXl3b3JkPmZlbWFsZTwva2V5d29y
ZD48a2V5d29yZD5odW1hbjwva2V5d29yZD48a2V5d29yZD5tYWxlPC9rZXl3b3JkPjxrZXl3b3Jk
PnBlZGlhdHJpY3M8L2tleXdvcmQ+PGtleXdvcmQ+cGh5c2ljYWwgYWN0aXZpdHk8L2tleXdvcmQ+
PGtleXdvcmQ+cXVhbGl0eSBvZiBsaWZlPC9rZXl3b3JkPjxrZXl3b3JkPnF1ZXN0aW9ubmFpcmU8
L2tleXdvcmQ+PGtleXdvcmQ+c2Nob29sIGNoaWxkPC9rZXl3b3JkPjxrZXl3b3JkPlNpbmdhcG9y
ZTwva2V5d29yZD48a2V5d29yZD5zeW1wdG9tPC9rZXl3b3JkPjxrZXl3b3JkPlF1ZXN0aW9ubmFp
cmVzPC9rZXl3b3JkPjxrZXl3b3JkPk9ubHkgQ2hpbGQ8L2tleXdvcmQ+PC9rZXl3b3Jkcz48ZGF0
ZXM+PHllYXI+MTk5OTwveWVhcj48cHViLWRhdGVzPjxkYXRlPlNlcHRlbWJlcjwvZGF0ZT48L3B1
Yi1kYXRlcz48L2RhdGVzPjxpc2JuPjAxMjUtODc3WDwvaXNibj48YWNjZXNzaW9uLW51bT4yOTUx
MjA5NTwvYWNjZXNzaW9uLW51bT48dXJscz48cmVsYXRlZC11cmxzPjx1cmw+aHR0cHM6Ly9vdmlk
c3Aub3ZpZC5jb20vb3ZpZHdlYi5jZ2k/VD1KUyZhbXA7Q1NDPVkmYW1wO05FV1M9TiZhbXA7UEFH
RT1mdWxsdGV4dCZhbXA7RD1lbWVkNiZhbXA7QU49Mjk1MTIwOTUgaHR0cDovL3Jlc29sdmVyLmVi
c2NvaG9zdC5jb20vb3BlbnVybD9pc3NuPTAxMjU4NzdYJmFtcDtWb2x1bWU9MTcmYW1wO2lzc3Vl
PTMmYW1wO3NwYWdlPTE1NSZhbXA7dGl0bGU9UGVkaWF0cmljK0FzdGhtYStRdWFsaXR5K29mK0xp
ZmUrUXVlc3Rpb25uYWlyZSUzQStWYWxpZGF0aW9uK2luK2NoaWxkcmVuK2Zyb20rU2luZ2Fwb3Jl
JmFtcDt5ZWFyPTE5OTkmYW1wO2F1bGFzdD1FbGl6YWJldGg8L3VybD48L3JlbGF0ZWQtdXJscz48
L3VybHM+PGN1c3RvbTE+UkFZWUFOLUlOQ0xVU0lPTjogeyZxdW90O0FubmEmcXVvdDs9Jmd0OyZx
dW90O0luY2x1ZGVkJnF1b3Q7LCAmcXVvdDtFa2F0ZXJpbmEmcXVvdDs9Jmd0OyZxdW90O0luY2x1
ZGVkJnF1b3Q7fSB8IFJBWVlBTi1MQUJFTFM6IFBBUUxRPC9jdXN0b20xPjxsYW5ndWFnZT5Fbmds
aXNoPC9sYW5ndWFnZT48L3JlY29yZD48L0NpdGU+PENpdGU+PEF1dGhvcj5CdXNobmVsbDwvQXV0
aG9yPjxZZWFyPjIwMDM8L1llYXI+PFJlY051bT4xNzg8L1JlY051bT48cmVjb3JkPjxyZWMtbnVt
YmVyPjE3ODwvcmVjLW51bWJlcj48Zm9yZWlnbi1rZXlzPjxrZXkgYXBwPSJFTiIgZGItaWQ9Inhz
ZTlzczl0OGE5OWR1ZXJ2eGh4ZXdmNTBlc3MyZWFlenp3diIgdGltZXN0YW1wPSIxNjY1OTI1MTY2
Ij4xNzg8L2tleT48L2ZvcmVpZ24ta2V5cz48cmVmLXR5cGUgbmFtZT0iSm91cm5hbCBBcnRpY2xl
Ij4xNzwvcmVmLXR5cGU+PGNvbnRyaWJ1dG9ycz48YXV0aG9ycz48YXV0aG9yPkJ1c2huZWxsLCBE
IE08L2F1dGhvcj48YXV0aG9yPk1hcnRpbiwgTSBMPC9hdXRob3I+PGF1dGhvcj5QYXJhc3VyYW1h
biwgQjwvYXV0aG9yPjwvYXV0aG9ycz48L2NvbnRyaWJ1dG9ycz48YXV0aC1hZGRyZXNzPkJ1c2hu
ZWxsLCBEIE0uIEhlYWx0aCBSZXNlYXJjaCBBc3NvY2lhdGVzLCBJbmMuLCBTZWF0dGxlLCBXYXNo
aW5ndG9uLCBVU0EuIGJ1c2huZWxsQGhyYWluYy5uZXQ8L2F1dGgtYWRkcmVzcz48dGl0bGVzPjx0
aXRsZT5FbGVjdHJvbmljIHZlcnN1cyBwYXBlciBxdWVzdGlvbm5haXJlczogYSBmdXJ0aGVyIGNv
bXBhcmlzb24gaW4gcGVyc29ucyB3aXRoIGFzdGhtYTwvdGl0bGU+PHNlY29uZGFyeS10aXRsZT5K
b3VybmFsIG9mIEFzdGhtYTwvc2Vjb25kYXJ5LXRpdGxlPjwvdGl0bGVzPjxwZXJpb2RpY2FsPjxm
dWxsLXRpdGxlPkpvdXJuYWwgb2YgQXN0aG1hPC9mdWxsLXRpdGxlPjwvcGVyaW9kaWNhbD48cGFn
ZXM+NzUxLTYyPC9wYWdlcz48dm9sdW1lPjQwPC92b2x1bWU+PG51bWJlcj43PC9udW1iZXI+PGtl
eXdvcmRzPjxrZXl3b3JkPkFkb2xlc2NlbnQ8L2tleXdvcmQ+PGtleXdvcmQ+QWR1bHQ8L2tleXdv
cmQ+PGtleXdvcmQ+KkFzdGhtYTwva2V5d29yZD48a2V5d29yZD5DYXJlZ2l2ZXJzPC9rZXl3b3Jk
PjxrZXl3b3JkPipDb21wdXRlcnM8L2tleXdvcmQ+PGtleXdvcmQ+Q3Jvc3MtT3ZlciBTdHVkaWVz
PC9rZXl3b3JkPjxrZXl3b3JkPkZlbWFsZTwva2V5d29yZD48a2V5d29yZD5IdW1hbnM8L2tleXdv
cmQ+PGtleXdvcmQ+TWFsZTwva2V5d29yZD48a2V5d29yZD5QYXRpZW50IFNhdGlzZmFjdGlvbjwv
a2V5d29yZD48a2V5d29yZD4qUXVhbGl0eSBvZiBMaWZlPC9rZXl3b3JkPjxrZXl3b3JkPlJlcHJv
ZHVjaWJpbGl0eSBvZiBSZXN1bHRzPC9rZXl3b3JkPjxrZXl3b3JkPipTdXJ2ZXlzIGFuZCBRdWVz
dGlvbm5haXJlczwva2V5d29yZD48a2V5d29yZD5RdWVzdGlvbm5haXJlczwva2V5d29yZD48a2V5
d29yZD5Bc3RobWE8L2tleXdvcmQ+PC9rZXl3b3Jkcz48ZGF0ZXM+PHllYXI+MjAwMzwveWVhcj48
cHViLWRhdGVzPjxkYXRlPjIwMDM8L2RhdGU+PC9wdWItZGF0ZXM+PC9kYXRlcz48aXNibj4wMjc3
LTA5MDM8L2lzYm4+PGFjY2Vzc2lvbi1udW0+MTQ2MjYzMzE8L2FjY2Vzc2lvbi1udW0+PHVybHM+
PHJlbGF0ZWQtdXJscz48dXJsPmh0dHBzOi8vb3ZpZHNwLm92aWQuY29tL292aWR3ZWIuY2dpP1Q9
SlMmYW1wO0NTQz1ZJmFtcDtORVdTPU4mYW1wO1BBR0U9ZnVsbHRleHQmYW1wO0Q9bWVkNSZhbXA7
QU49MTQ2MjYzMzEgaHR0cDovL3Jlc29sdmVyLmVic2NvaG9zdC5jb20vb3BlbnVybD9pc3NuPTAy
NzcwOTAzJmFtcDtWb2x1bWU9NDAmYW1wO2lzc3VlPTcmYW1wO3NwYWdlPTc1MSZhbXA7dGl0bGU9
RWxlY3Ryb25pYyt2ZXJzdXMrcGFwZXIrcXVlc3Rpb25uYWlyZXMlM0ErYStmdXJ0aGVyK2NvbXBh
cmlzb24raW4rcGVyc29ucyt3aXRoK2FzdGhtYS4mYW1wO3llYXI9MjAwMyZhbXA7YXVsYXN0PUJ1
c2huZWxsPC91cmw+PHVybD5odHRwczovL3d3dy50YW5kZm9ubGluZS5jb20vZG9pL2Z1bGwvMTAu
MTA4MS9qYXMtMTIwMDIzNTAxPC91cmw+PC9yZWxhdGVkLXVybHM+PC91cmxzPjxjdXN0b20xPlJB
WVlBTi1JTkNMVVNJT046IHsmcXVvdDtBbm5hJnF1b3Q7PSZndDsmcXVvdDtJbmNsdWRlZCZxdW90
OywgJnF1b3Q7RWthdGVyaW5hJnF1b3Q7PSZndDsmcXVvdDtJbmNsdWRlZCZxdW90O30gfCBSQVlZ
QU4tTEFCRUxTOiBlbGVjdHJvbmljPC9jdXN0b20xPjxsYW5ndWFnZT5FbmdsaXNoPC9sYW5ndWFn
ZT48L3JlY29yZD48L0NpdGU+PENpdGU+PEF1dGhvcj5Ub3duc2VuZDwvQXV0aG9yPjxZZWFyPjE5
OTE8L1llYXI+PFJlY051bT4xMjA8L1JlY051bT48cmVjb3JkPjxyZWMtbnVtYmVyPjEyMDwvcmVj
LW51bWJlcj48Zm9yZWlnbi1rZXlzPjxrZXkgYXBwPSJFTiIgZGItaWQ9InhzZTlzczl0OGE5OWR1
ZXJ2eGh4ZXdmNTBlc3MyZWFlenp3diIgdGltZXN0YW1wPSIxNjQ5NDUwMDUxIj4xMjA8L2tleT48
L2ZvcmVpZ24ta2V5cz48cmVmLXR5cGUgbmFtZT0iSm91cm5hbCBBcnRpY2xlIj4xNzwvcmVmLXR5
cGU+PGNvbnRyaWJ1dG9ycz48YXV0aG9ycz48YXV0aG9yPlRvd25zZW5kLCBNPC9hdXRob3I+PGF1
dGhvcj5GZWVueSwgRCBIPC9hdXRob3I+PGF1dGhvcj5HdXlhdHQsIEcgSDwvYXV0aG9yPjxhdXRo
b3I+RnVybG9uZywgVy4gSi48L2F1dGhvcj48YXV0aG9yPlNlaXAsIEEuIEUuPC9hdXRob3I+PGF1
dGhvcj5Eb2xvdmljaCwgSi48L2F1dGhvcj48L2F1dGhvcnM+PC9jb250cmlidXRvcnM+PGF1dGgt
YWRkcmVzcz5EZXBhcnRtZW50IG9mIENsaW5pY2FsIEVwaWRlbWlvbG9neSBhbmQgQmlvc3RhdGlz
dGljcywgTWNNYXN0ZXIgVW5pdmVyc2l0eSwgSGFtaWx0b24sIE9udGFyaW8sIENhbmFkYS48L2F1
dGgtYWRkcmVzcz48dGl0bGVzPjx0aXRsZT5FdmFsdWF0aW9uIG9mIHRoZSBidXJkZW4gb2YgaWxs
bmVzcyBmb3IgcGVkaWF0cmljIGFzdGhtYXRpYyBwYXRpZW50cyBhbmQgdGhlaXIgcGFyZW50czwv
dGl0bGU+PHNlY29uZGFyeS10aXRsZT5Bbm4gQWxsZXJneTwvc2Vjb25kYXJ5LXRpdGxlPjwvdGl0
bGVzPjxwZXJpb2RpY2FsPjxmdWxsLXRpdGxlPkFubiBBbGxlcmd5PC9mdWxsLXRpdGxlPjwvcGVy
aW9kaWNhbD48cGFnZXM+NDAzLTg8L3BhZ2VzPjx2b2x1bWU+Njc8L3ZvbHVtZT48bnVtYmVyPjQ8
L251bWJlcj48ZWRpdGlvbj4xOTkxLzEwLzAxPC9lZGl0aW9uPjxrZXl3b3Jkcz48a2V5d29yZD5B
ZG9sZXNjZW50PC9rZXl3b3JkPjxrZXl3b3JkPkFueGlldHk8L2tleXdvcmQ+PGtleXdvcmQ+QXN0
aG1hL3BhdGhvbG9neS8qcHN5Y2hvbG9neTwva2V5d29yZD48a2V5d29yZD5DaGlsZDwva2V5d29y
ZD48a2V5d29yZD5EaXNhYmlsaXR5IEV2YWx1YXRpb248L2tleXdvcmQ+PGtleXdvcmQ+RmVtYWxl
PC9rZXl3b3JkPjxrZXl3b3JkPkh1bWFuczwva2V5d29yZD48a2V5d29yZD5NYWxlPC9rZXl3b3Jk
PjxrZXl3b3JkPlBhcmVudC1DaGlsZCBSZWxhdGlvbnM8L2tleXdvcmQ+PGtleXdvcmQ+UGFyZW50
aW5nLypwc3ljaG9sb2d5PC9rZXl3b3JkPjxrZXl3b3JkPipRdWFsaXR5IG9mIExpZmU8L2tleXdv
cmQ+PGtleXdvcmQ+U3VydmV5cyBhbmQgUXVlc3Rpb25uYWlyZXM8L2tleXdvcmQ+PC9rZXl3b3Jk
cz48ZGF0ZXM+PHllYXI+MTk5MTwveWVhcj48cHViLWRhdGVzPjxkYXRlPk9jdDwvZGF0ZT48L3B1
Yi1kYXRlcz48L2RhdGVzPjxpc2JuPjAwMDMtNDczOCAoUHJpbnQpJiN4RDswMDAzLTQ3Mzg8L2lz
Ym4+PGFjY2Vzc2lvbi1udW0+MTk1MjI5NjwvYWNjZXNzaW9uLW51bT48dXJscz48L3VybHM+PHJl
bW90ZS1kYXRhYmFzZS1wcm92aWRlcj5OTE08L3JlbW90ZS1kYXRhYmFzZS1wcm92aWRlcj48bGFu
Z3VhZ2U+ZW5nPC9sYW5ndWFnZT48L3JlY29yZD48L0NpdGU+PENpdGU+PEF1dGhvcj5Ub3duc2Vu
ZDwvQXV0aG9yPjxZZWFyPjE5OTE8L1llYXI+PFJlY051bT4xMjA8L1JlY051bT48cmVjb3JkPjxy
ZWMtbnVtYmVyPjEyMDwvcmVjLW51bWJlcj48Zm9yZWlnbi1rZXlzPjxrZXkgYXBwPSJFTiIgZGIt
aWQ9InhzZTlzczl0OGE5OWR1ZXJ2eGh4ZXdmNTBlc3MyZWFlenp3diIgdGltZXN0YW1wPSIxNjQ5
NDUwMDUxIj4xMjA8L2tleT48L2ZvcmVpZ24ta2V5cz48cmVmLXR5cGUgbmFtZT0iSm91cm5hbCBB
cnRpY2xlIj4xNzwvcmVmLXR5cGU+PGNvbnRyaWJ1dG9ycz48YXV0aG9ycz48YXV0aG9yPlRvd25z
ZW5kLCBNPC9hdXRob3I+PGF1dGhvcj5GZWVueSwgRCBIPC9hdXRob3I+PGF1dGhvcj5HdXlhdHQs
IEcgSDwvYXV0aG9yPjxhdXRob3I+RnVybG9uZywgVy4gSi48L2F1dGhvcj48YXV0aG9yPlNlaXAs
IEEuIEUuPC9hdXRob3I+PGF1dGhvcj5Eb2xvdmljaCwgSi48L2F1dGhvcj48L2F1dGhvcnM+PC9j
b250cmlidXRvcnM+PGF1dGgtYWRkcmVzcz5EZXBhcnRtZW50IG9mIENsaW5pY2FsIEVwaWRlbWlv
bG9neSBhbmQgQmlvc3RhdGlzdGljcywgTWNNYXN0ZXIgVW5pdmVyc2l0eSwgSGFtaWx0b24sIE9u
dGFyaW8sIENhbmFkYS48L2F1dGgtYWRkcmVzcz48dGl0bGVzPjx0aXRsZT5FdmFsdWF0aW9uIG9m
IHRoZSBidXJkZW4gb2YgaWxsbmVzcyBmb3IgcGVkaWF0cmljIGFzdGhtYXRpYyBwYXRpZW50cyBh
bmQgdGhlaXIgcGFyZW50czwvdGl0bGU+PHNlY29uZGFyeS10aXRsZT5Bbm4gQWxsZXJneTwvc2Vj
b25kYXJ5LXRpdGxlPjwvdGl0bGVzPjxwZXJpb2RpY2FsPjxmdWxsLXRpdGxlPkFubiBBbGxlcmd5
PC9mdWxsLXRpdGxlPjwvcGVyaW9kaWNhbD48cGFnZXM+NDAzLTg8L3BhZ2VzPjx2b2x1bWU+Njc8
L3ZvbHVtZT48bnVtYmVyPjQ8L251bWJlcj48ZWRpdGlvbj4xOTkxLzEwLzAxPC9lZGl0aW9uPjxr
ZXl3b3Jkcz48a2V5d29yZD5BZG9sZXNjZW50PC9rZXl3b3JkPjxrZXl3b3JkPkFueGlldHk8L2tl
eXdvcmQ+PGtleXdvcmQ+QXN0aG1hL3BhdGhvbG9neS8qcHN5Y2hvbG9neTwva2V5d29yZD48a2V5
d29yZD5DaGlsZDwva2V5d29yZD48a2V5d29yZD5EaXNhYmlsaXR5IEV2YWx1YXRpb248L2tleXdv
cmQ+PGtleXdvcmQ+RmVtYWxlPC9rZXl3b3JkPjxrZXl3b3JkPkh1bWFuczwva2V5d29yZD48a2V5
d29yZD5NYWxlPC9rZXl3b3JkPjxrZXl3b3JkPlBhcmVudC1DaGlsZCBSZWxhdGlvbnM8L2tleXdv
cmQ+PGtleXdvcmQ+UGFyZW50aW5nLypwc3ljaG9sb2d5PC9rZXl3b3JkPjxrZXl3b3JkPipRdWFs
aXR5IG9mIExpZmU8L2tleXdvcmQ+PGtleXdvcmQ+U3VydmV5cyBhbmQgUXVlc3Rpb25uYWlyZXM8
L2tleXdvcmQ+PC9rZXl3b3Jkcz48ZGF0ZXM+PHllYXI+MTk5MTwveWVhcj48cHViLWRhdGVzPjxk
YXRlPk9jdDwvZGF0ZT48L3B1Yi1kYXRlcz48L2RhdGVzPjxpc2JuPjAwMDMtNDczOCAoUHJpbnQp
JiN4RDswMDAzLTQ3Mzg8L2lzYm4+PGFjY2Vzc2lvbi1udW0+MTk1MjI5NjwvYWNjZXNzaW9uLW51
bT48dXJscz48L3VybHM+PHJlbW90ZS1kYXRhYmFzZS1wcm92aWRlcj5OTE08L3JlbW90ZS1kYXRh
YmFzZS1wcm92aWRlcj48bGFuZ3VhZ2U+ZW5nPC9sYW5ndWFnZT48L3JlY29yZD48L0NpdGU+PENp
dGU+PEF1dGhvcj5XaW5nPC9BdXRob3I+PFllYXI+MjAxMjwvWWVhcj48UmVjTnVtPjI2NjwvUmVj
TnVtPjxyZWNvcmQ+PHJlYy1udW1iZXI+MjY2PC9yZWMtbnVtYmVyPjxmb3JlaWduLWtleXM+PGtl
eSBhcHA9IkVOIiBkYi1pZD0idjVwOXJkOWQ2d2RmMjZld2V2N3BkdzJkczV6cGZwYXdkenY5IiB0
aW1lc3RhbXA9IjE1OTgyNjAxMDQiPjI2Njwva2V5PjwvZm9yZWlnbi1rZXlzPjxyZWYtdHlwZSBu
YW1lPSJKb3VybmFsIEFydGljbGUiPjE3PC9yZWYtdHlwZT48Y29udHJpYnV0b3JzPjxhdXRob3Jz
PjxhdXRob3I+V2luZywgQS48L2F1dGhvcj48YXV0aG9yPlVwdG9uLCBKLjwvYXV0aG9yPjxhdXRo
b3I+U3ZlbnNzb24sIEsuPC9hdXRob3I+PGF1dGhvcj5XZWxsZXIsIFAuPC9hdXRob3I+PGF1dGhv
cj5GbGV0Y2hlciwgTS48L2F1dGhvcj48YXV0aG9yPldhbGtlciwgUy48L2F1dGhvcj48L2F1dGhv
cnM+PC9jb250cmlidXRvcnM+PGF1dGgtYWRkcmVzcz5XaW5nLCBBbm5pZS4gRWR1Y2F0aW9uIGZv
ciBIZWFsdGgsIFRoZSBBdGhlbmFldW0sIDEwIENodXJjaCBTdHJlZXQsIFdhcndpY2sgQ1YzNCA0
QUIsIFdhcndpY2tzaGlyZSwgVUsuPC9hdXRoLWFkZHJlc3M+PHRpdGxlcz48dGl0bGU+VGhlIHN0
YW5kYXJkaXplZCBhbmQgbWluaSB2ZXJzaW9ucyBvZiB0aGUgUEFRTFEgYXJlIHZhbGlkLCByZWxp
YWJsZSwgYW5kIHJlc3BvbnNpdmUgbWVhc3VyZW1lbnQgdG9vbHM8L3RpdGxlPjxzZWNvbmRhcnkt
dGl0bGU+Sm91cm5hbCBvZiBDbGluaWNhbCBFcGlkZW1pb2xvZ3k8L3NlY29uZGFyeS10aXRsZT48
L3RpdGxlcz48cGVyaW9kaWNhbD48ZnVsbC10aXRsZT5Kb3VybmFsIG9mIENsaW5pY2FsIEVwaWRl
bWlvbG9neTwvZnVsbC10aXRsZT48L3BlcmlvZGljYWw+PHBhZ2VzPjY0My01MDwvcGFnZXM+PHZv
bHVtZT42NTwvdm9sdW1lPjxudW1iZXI+NjwvbnVtYmVyPjxrZXl3b3Jkcz48a2V5d29yZD5BZG9s
ZXNjZW50PC9rZXl3b3JkPjxrZXl3b3JkPkFsZ29yaXRobXM8L2tleXdvcmQ+PGtleXdvcmQ+QXN0
aG1hL2RpIFtEaWFnbm9zaXNdPC9rZXl3b3JkPjxrZXl3b3JkPkFzdGhtYS9wcCBbUGh5c2lvcGF0
aG9sb2d5XTwva2V5d29yZD48a2V5d29yZD5Bc3RobWEvcHggW1BzeWNob2xvZ3ldPC9rZXl3b3Jk
PjxrZXl3b3JkPipBc3RobWE8L2tleXdvcmQ+PGtleXdvcmQ+Q2hpbGQ8L2tleXdvcmQ+PGtleXdv
cmQ+RmVtYWxlPC9rZXl3b3JkPjxrZXl3b3JkPkh1bWFuczwva2V5d29yZD48a2V5d29yZD5NYWxl
PC9rZXl3b3JkPjxrZXl3b3JkPlBzeWNob21ldHJpY3M8L2tleXdvcmQ+PGtleXdvcmQ+KlF1YWxp
dHkgb2YgTGlmZTwva2V5d29yZD48a2V5d29yZD5SZXByb2R1Y2liaWxpdHkgb2YgUmVzdWx0czwv
a2V5d29yZD48a2V5d29yZD5TZXZlcml0eSBvZiBJbGxuZXNzIEluZGV4PC9rZXl3b3JkPjxrZXl3
b3JkPipTdXJ2ZXlzIGFuZCBRdWVzdGlvbm5haXJlcy9zdCBbU3RhbmRhcmRzXTwva2V5d29yZD48
L2tleXdvcmRzPjxkYXRlcz48eWVhcj4yMDEyPC95ZWFyPjxwdWItZGF0ZXM+PGRhdGU+SnVuPC9k
YXRlPjwvcHViLWRhdGVzPjwvZGF0ZXM+PGlzYm4+MTg3OC01OTIxPC9pc2JuPjxhY2Nlc3Npb24t
bnVtPjIyNTM3NDY4PC9hY2Nlc3Npb24tbnVtPjx1cmxzPjxyZWxhdGVkLXVybHM+PHVybD5odHRw
czovL292aWRzcC5vdmlkLmNvbS9vdmlkd2ViLmNnaT9UPUpTJmFtcDtDU0M9WSZhbXA7TkVXUz1O
JmFtcDtQQUdFPWZ1bGx0ZXh0JmFtcDtEPW1lZDkmYW1wO0FOPTIyNTM3NDY4IGh0dHA6Ly9yZXNv
bHZlci5lYnNjb2hvc3QuY29tL29wZW51cmw/aXNzbj0wODk1NDM1NiZhbXA7Vm9sdW1lPTY1JmFt
cDtpc3N1ZT02JmFtcDtzcGFnZT02NDMmYW1wO3RpdGxlPVRoZStzdGFuZGFyZGl6ZWQrYW5kK21p
bmkrdmVyc2lvbnMrb2YrdGhlK1BBUUxRK2FyZSt2YWxpZCUyQytyZWxpYWJsZSUyQythbmQrcmVz
cG9uc2l2ZSttZWFzdXJlbWVudCt0b29scy4mYW1wO3llYXI9MjAxMiZhbXA7YXVsYXN0PVdpbmc8
L3VybD48L3JlbGF0ZWQtdXJscz48L3VybHM+PGN1c3RvbTE+UkFZWUFOLUlOQ0xVU0lPTjogeyZx
dW90O0FubmEmcXVvdDs9Jmd0OyZxdW90O0luY2x1ZGVkJnF1b3Q7LCAmcXVvdDtFa2F0ZXJpbmEm
cXVvdDs9Jmd0OyZxdW90O0luY2x1ZGVkJnF1b3Q7fSB8IFJBWVlBTi1MQUJFTFM6IE1pbmlQQVFM
UTwvY3VzdG9tMT48bGFuZ3VhZ2U+RW5nbGlzaDwvbGFuZ3VhZ2U+PC9yZWNvcmQ+PC9DaXRlPjxD
aXRlPjxBdXRob3I+VG93bnNlbmQ8L0F1dGhvcj48WWVhcj4xOTkxPC9ZZWFyPjxSZWNOdW0+MTIw
PC9SZWNOdW0+PHJlY29yZD48cmVjLW51bWJlcj4xMjA8L3JlYy1udW1iZXI+PGZvcmVpZ24ta2V5
cz48a2V5IGFwcD0iRU4iIGRiLWlkPSJ4c2U5c3M5dDhhOTlkdWVydnhoeGV3ZjUwZXNzMmVhZXp6
d3YiIHRpbWVzdGFtcD0iMTY0OTQ1MDA1MSI+MTIwPC9rZXk+PC9mb3JlaWduLWtleXM+PHJlZi10
eXBlIG5hbWU9IkpvdXJuYWwgQXJ0aWNsZSI+MTc8L3JlZi10eXBlPjxjb250cmlidXRvcnM+PGF1
dGhvcnM+PGF1dGhvcj5Ub3duc2VuZCwgTTwvYXV0aG9yPjxhdXRob3I+RmVlbnksIEQgSDwvYXV0
aG9yPjxhdXRob3I+R3V5YXR0LCBHIEg8L2F1dGhvcj48YXV0aG9yPkZ1cmxvbmcsIFcuIEouPC9h
dXRob3I+PGF1dGhvcj5TZWlwLCBBLiBFLjwvYXV0aG9yPjxhdXRob3I+RG9sb3ZpY2gsIEouPC9h
dXRob3I+PC9hdXRob3JzPjwvY29udHJpYnV0b3JzPjxhdXRoLWFkZHJlc3M+RGVwYXJ0bWVudCBv
ZiBDbGluaWNhbCBFcGlkZW1pb2xvZ3kgYW5kIEJpb3N0YXRpc3RpY3MsIE1jTWFzdGVyIFVuaXZl
cnNpdHksIEhhbWlsdG9uLCBPbnRhcmlvLCBDYW5hZGEuPC9hdXRoLWFkZHJlc3M+PHRpdGxlcz48
dGl0bGU+RXZhbHVhdGlvbiBvZiB0aGUgYnVyZGVuIG9mIGlsbG5lc3MgZm9yIHBlZGlhdHJpYyBh
c3RobWF0aWMgcGF0aWVudHMgYW5kIHRoZWlyIHBhcmVudHM8L3RpdGxlPjxzZWNvbmRhcnktdGl0
bGU+QW5uIEFsbGVyZ3k8L3NlY29uZGFyeS10aXRsZT48L3RpdGxlcz48cGVyaW9kaWNhbD48ZnVs
bC10aXRsZT5Bbm4gQWxsZXJneTwvZnVsbC10aXRsZT48L3BlcmlvZGljYWw+PHBhZ2VzPjQwMy04
PC9wYWdlcz48dm9sdW1lPjY3PC92b2x1bWU+PG51bWJlcj40PC9udW1iZXI+PGVkaXRpb24+MTk5
MS8xMC8wMTwvZWRpdGlvbj48a2V5d29yZHM+PGtleXdvcmQ+QWRvbGVzY2VudDwva2V5d29yZD48
a2V5d29yZD5BbnhpZXR5PC9rZXl3b3JkPjxrZXl3b3JkPkFzdGhtYS9wYXRob2xvZ3kvKnBzeWNo
b2xvZ3k8L2tleXdvcmQ+PGtleXdvcmQ+Q2hpbGQ8L2tleXdvcmQ+PGtleXdvcmQ+RGlzYWJpbGl0
eSBFdmFsdWF0aW9uPC9rZXl3b3JkPjxrZXl3b3JkPkZlbWFsZTwva2V5d29yZD48a2V5d29yZD5I
dW1hbnM8L2tleXdvcmQ+PGtleXdvcmQ+TWFsZTwva2V5d29yZD48a2V5d29yZD5QYXJlbnQtQ2hp
bGQgUmVsYXRpb25zPC9rZXl3b3JkPjxrZXl3b3JkPlBhcmVudGluZy8qcHN5Y2hvbG9neTwva2V5
d29yZD48a2V5d29yZD4qUXVhbGl0eSBvZiBMaWZlPC9rZXl3b3JkPjxrZXl3b3JkPlN1cnZleXMg
YW5kIFF1ZXN0aW9ubmFpcmVzPC9rZXl3b3JkPjwva2V5d29yZHM+PGRhdGVzPjx5ZWFyPjE5OTE8
L3llYXI+PHB1Yi1kYXRlcz48ZGF0ZT5PY3Q8L2RhdGU+PC9wdWItZGF0ZXM+PC9kYXRlcz48aXNi
bj4wMDAzLTQ3MzggKFByaW50KSYjeEQ7MDAwMy00NzM4PC9pc2JuPjxhY2Nlc3Npb24tbnVtPjE5
NTIyOTY8L2FjY2Vzc2lvbi1udW0+PHVybHM+PC91cmxzPjxyZW1vdGUtZGF0YWJhc2UtcHJvdmlk
ZXI+TkxNPC9yZW1vdGUtZGF0YWJhc2UtcHJvdmlkZXI+PGxhbmd1YWdlPmVuZzwvbGFuZ3VhZ2U+
PC9yZWNvcmQ+PC9DaXRlPjxDaXRlPjxBdXRob3I+V2luZzwvQXV0aG9yPjxZZWFyPjIwMTI8L1ll
YXI+PFJlY051bT4yNjY8L1JlY051bT48cmVjb3JkPjxyZWMtbnVtYmVyPjI2NjwvcmVjLW51bWJl
cj48Zm9yZWlnbi1rZXlzPjxrZXkgYXBwPSJFTiIgZGItaWQ9InY1cDlyZDlkNndkZjI2ZXdldjdw
ZHcyZHM1enBmcGF3ZHp2OSIgdGltZXN0YW1wPSIxNTk4MjYwMTA0Ij4yNjY8L2tleT48L2ZvcmVp
Z24ta2V5cz48cmVmLXR5cGUgbmFtZT0iSm91cm5hbCBBcnRpY2xlIj4xNzwvcmVmLXR5cGU+PGNv
bnRyaWJ1dG9ycz48YXV0aG9ycz48YXV0aG9yPldpbmcsIEEuPC9hdXRob3I+PGF1dGhvcj5VcHRv
biwgSi48L2F1dGhvcj48YXV0aG9yPlN2ZW5zc29uLCBLLjwvYXV0aG9yPjxhdXRob3I+V2VsbGVy
LCBQLjwvYXV0aG9yPjxhdXRob3I+RmxldGNoZXIsIE0uPC9hdXRob3I+PGF1dGhvcj5XYWxrZXIs
IFMuPC9hdXRob3I+PC9hdXRob3JzPjwvY29udHJpYnV0b3JzPjxhdXRoLWFkZHJlc3M+V2luZywg
QW5uaWUuIEVkdWNhdGlvbiBmb3IgSGVhbHRoLCBUaGUgQXRoZW5hZXVtLCAxMCBDaHVyY2ggU3Ry
ZWV0LCBXYXJ3aWNrIENWMzQgNEFCLCBXYXJ3aWNrc2hpcmUsIFVLLjwvYXV0aC1hZGRyZXNzPjx0
aXRsZXM+PHRpdGxlPlRoZSBzdGFuZGFyZGl6ZWQgYW5kIG1pbmkgdmVyc2lvbnMgb2YgdGhlIFBB
UUxRIGFyZSB2YWxpZCwgcmVsaWFibGUsIGFuZCByZXNwb25zaXZlIG1lYXN1cmVtZW50IHRvb2xz
PC90aXRsZT48c2Vjb25kYXJ5LXRpdGxlPkpvdXJuYWwgb2YgQ2xpbmljYWwgRXBpZGVtaW9sb2d5
PC9zZWNvbmRhcnktdGl0bGU+PC90aXRsZXM+PHBlcmlvZGljYWw+PGZ1bGwtdGl0bGU+Sm91cm5h
bCBvZiBDbGluaWNhbCBFcGlkZW1pb2xvZ3k8L2Z1bGwtdGl0bGU+PC9wZXJpb2RpY2FsPjxwYWdl
cz42NDMtNTA8L3BhZ2VzPjx2b2x1bWU+NjU8L3ZvbHVtZT48bnVtYmVyPjY8L251bWJlcj48a2V5
d29yZHM+PGtleXdvcmQ+QWRvbGVzY2VudDwva2V5d29yZD48a2V5d29yZD5BbGdvcml0aG1zPC9r
ZXl3b3JkPjxrZXl3b3JkPkFzdGhtYS9kaSBbRGlhZ25vc2lzXTwva2V5d29yZD48a2V5d29yZD5B
c3RobWEvcHAgW1BoeXNpb3BhdGhvbG9neV08L2tleXdvcmQ+PGtleXdvcmQ+QXN0aG1hL3B4IFtQ
c3ljaG9sb2d5XTwva2V5d29yZD48a2V5d29yZD4qQXN0aG1hPC9rZXl3b3JkPjxrZXl3b3JkPkNo
aWxkPC9rZXl3b3JkPjxrZXl3b3JkPkZlbWFsZTwva2V5d29yZD48a2V5d29yZD5IdW1hbnM8L2tl
eXdvcmQ+PGtleXdvcmQ+TWFsZTwva2V5d29yZD48a2V5d29yZD5Qc3ljaG9tZXRyaWNzPC9rZXl3
b3JkPjxrZXl3b3JkPipRdWFsaXR5IG9mIExpZmU8L2tleXdvcmQ+PGtleXdvcmQ+UmVwcm9kdWNp
YmlsaXR5IG9mIFJlc3VsdHM8L2tleXdvcmQ+PGtleXdvcmQ+U2V2ZXJpdHkgb2YgSWxsbmVzcyBJ
bmRleDwva2V5d29yZD48a2V5d29yZD4qU3VydmV5cyBhbmQgUXVlc3Rpb25uYWlyZXMvc3QgW1N0
YW5kYXJkc108L2tleXdvcmQ+PC9rZXl3b3Jkcz48ZGF0ZXM+PHllYXI+MjAxMjwveWVhcj48cHVi
LWRhdGVzPjxkYXRlPkp1bjwvZGF0ZT48L3B1Yi1kYXRlcz48L2RhdGVzPjxpc2JuPjE4NzgtNTky
MTwvaXNibj48YWNjZXNzaW9uLW51bT4yMjUzNzQ2ODwvYWNjZXNzaW9uLW51bT48dXJscz48cmVs
YXRlZC11cmxzPjx1cmw+aHR0cHM6Ly9vdmlkc3Aub3ZpZC5jb20vb3ZpZHdlYi5jZ2k/VD1KUyZh
bXA7Q1NDPVkmYW1wO05FV1M9TiZhbXA7UEFHRT1mdWxsdGV4dCZhbXA7RD1tZWQ5JmFtcDtBTj0y
MjUzNzQ2OCBodHRwOi8vcmVzb2x2ZXIuZWJzY29ob3N0LmNvbS9vcGVudXJsP2lzc249MDg5NTQz
NTYmYW1wO1ZvbHVtZT02NSZhbXA7aXNzdWU9NiZhbXA7c3BhZ2U9NjQzJmFtcDt0aXRsZT1UaGUr
c3RhbmRhcmRpemVkK2FuZCttaW5pK3ZlcnNpb25zK29mK3RoZStQQVFMUSthcmUrdmFsaWQlMkMr
cmVsaWFibGUlMkMrYW5kK3Jlc3BvbnNpdmUrbWVhc3VyZW1lbnQrdG9vbHMuJmFtcDt5ZWFyPTIw
MTImYW1wO2F1bGFzdD1XaW5nPC91cmw+PC9yZWxhdGVkLXVybHM+PC91cmxzPjxjdXN0b20xPlJB
WVlBTi1JTkNMVVNJT046IHsmcXVvdDtBbm5hJnF1b3Q7PSZndDsmcXVvdDtJbmNsdWRlZCZxdW90
OywgJnF1b3Q7RWthdGVyaW5hJnF1b3Q7PSZndDsmcXVvdDtJbmNsdWRlZCZxdW90O30gfCBSQVlZ
QU4tTEFCRUxTOiBNaW5pUEFRTFE8L2N1c3RvbTE+PGxhbmd1YWdlPkVuZ2xpc2g8L2xhbmd1YWdl
PjwvcmVjb3JkPjwvQ2l0ZT48Q2l0ZT48QXV0aG9yPk1haGFiYWxlc2h3YXJrYXI8L0F1dGhvcj48
WWVhcj4yMDE2PC9ZZWFyPjxSZWNOdW0+MTc5PC9SZWNOdW0+PHJlY29yZD48cmVjLW51bWJlcj4x
Nzk8L3JlYy1udW1iZXI+PGZvcmVpZ24ta2V5cz48a2V5IGFwcD0iRU4iIGRiLWlkPSJ4c2U5c3M5
dDhhOTlkdWVydnhoeGV3ZjUwZXNzMmVhZXp6d3YiIHRpbWVzdGFtcD0iMTY2NTkyNTE2NiI+MTc5
PC9rZXk+PC9mb3JlaWduLWtleXM+PHJlZi10eXBlIG5hbWU9IkpvdXJuYWwgQXJ0aWNsZSI+MTc8
L3JlZi10eXBlPjxjb250cmlidXRvcnM+PGF1dGhvcnM+PGF1dGhvcj5NYWhhYmFsZXNod2Fya2Fy
LCBSPC9hdXRob3I+PGF1dGhvcj5UYXlsb3IsIFkgSjwvYXV0aG9yPjxhdXRob3I+VGFwcCwgSDwv
YXV0aG9yPjxhdXRob3I+RHVsaW4sIE0gRjwvYXV0aG9yPjwvYXV0aG9ycz48L2NvbnRyaWJ1dG9y
cz48YXV0aC1hZGRyZXNzPihNYWhhYmFsZXNod2Fya2FyLCBUYXlsb3IpIERpY2tzb24gQWR2YW5j
ZWQgQW5hbHl0aWNzLCBDYXJvbGluYXMgSGVhbHRoQ2FyZSBTeXN0ZW0sIDcyMCBFYXN0IE1vcmVo
ZWFkIFN0cmVldCwgQ2hhcmxvdHRlLCBOQyAyODIwMiwgVW5pdGVkIFN0YXRlcyAoVGFwcCwgRHVs
aW4pIERlcGFydG1lbnQgb2YgRmFtaWx5IE1lZGljaW5lLCBDYXJvbGluYXMgSGVhbHRoQ2FyZSBT
eXN0ZW0sIENoYXJsb3R0ZSwgTkMsIFVuaXRlZCBTdGF0ZXMgKER1bGluKSBDb2xsZWdlIG9mIEhl
YWx0aCBhbmQgSHVtYW4gU2VydmljZXMsIFVuaXZlcnNpdHkgb2YgTm9ydGggQ2Fyb2xpbmEgYXQg
Q2hhcmxvdHRlLCBDaGFybG90dGUsIE5DLCBVbml0ZWQgU3RhdGVzIFIuIE1haGFiYWxlc2h3YXJr
YXIsIERpY2tzb24gQWR2YW5jZWQgQW5hbHl0aWNzLCBDYXJvbGluYXMgSGVhbHRoQ2FyZSBTeXN0
ZW0sIDcyMCBFYXN0IE1vcmVoZWFkIFN0cmVldCwgQ2hhcmxvdHRlLCBOQyAyODIwMiwgVW5pdGVk
IFN0YXRlcy4gRS1tYWlsOiByb2hhbi5tYWhhYmFsZXNod2Fya2FyQGNhcm9saW5hc2hlYWx0aGNh
cmUub3JnPC9hdXRoLWFkZHJlc3M+PHRpdGxlcz48dGl0bGU+UHN5Y2hvbWV0cmljIFByb3BlcnRp
ZXMgb2YgdGhlIE1pbmkgUGVkaWF0cmljIEFzdGhtYSBRdWFsaXR5IG9mIExpZmUgUXVlc3Rpb25u
YWlyZSBpbiBhIFVTIFNhbXBsZTwvdGl0bGU+PHNlY29uZGFyeS10aXRsZT5QZWRpYXRyaWMgQWxs
ZXJneSwgSW1tdW5vbG9neSwgYW5kIFB1bG1vbm9sb2d5PC9zZWNvbmRhcnktdGl0bGU+PC90aXRs
ZXM+PHBlcmlvZGljYWw+PGZ1bGwtdGl0bGU+UGVkaWF0cmljIEFsbGVyZ3ksIEltbXVub2xvZ3ks
IGFuZCBQdWxtb25vbG9neTwvZnVsbC10aXRsZT48L3BlcmlvZGljYWw+PHBhZ2VzPjEzNy0xNDI8
L3BhZ2VzPjx2b2x1bWU+Mjk8L3ZvbHVtZT48bnVtYmVyPjM8L251bWJlcj48a2V5d29yZHM+PGtl
eXdvcmQ+YXJ0aWNsZTwva2V5d29yZD48a2V5d29yZD5hc3RobWEvZG0gW0Rpc2Vhc2UgTWFuYWdl
bWVudF08L2tleXdvcmQ+PGtleXdvcmQ+Y2hpbGQ8L2tleXdvcmQ+PGtleXdvcmQ+Y29udHJvbGxl
ZCBzdHVkeTwva2V5d29yZD48a2V5d29yZD5jb252ZXJnZW50IHZhbGlkaXR5PC9rZXl3b3JkPjxr
ZXl3b3JkPkNyb25iYWNoIGFscGhhIGNvZWZmaWNpZW50PC9rZXl3b3JkPjxrZXl3b3JkPmRpc2Ny
aW1pbmFudCB2YWxpZGl0eTwva2V5d29yZD48a2V5d29yZD5mZW1hbGU8L2tleXdvcmQ+PGtleXdv
cmQ+aGVhbHRoIHN1cnZleTwva2V5d29yZD48a2V5d29yZD5odW1hbjwva2V5d29yZD48a2V5d29y
ZD5pbnRlcm5hbCBjb25zaXN0ZW5jeTwva2V5d29yZD48a2V5d29yZD5tYWpvciBjbGluaWNhbCBz
dHVkeTwva2V5d29yZD48a2V5d29yZD5tYWxlPC9rZXl3b3JkPjxrZXl3b3JkPnByaW1hcnkgbWVk
aWNhbCBjYXJlPC9rZXl3b3JkPjxrZXl3b3JkPnByaW9yaXR5IGpvdXJuYWw8L2tleXdvcmQ+PGtl
eXdvcmQ+cHN5Y2hvbWV0cnk8L2tleXdvcmQ+PGtleXdvcmQ+cXVhbGl0eSBvZiBsaWZlPC9rZXl3
b3JkPjxrZXl3b3JkPnF1YWxpdHkgb2YgbGlmZSBhc3Nlc3NtZW50PC9rZXl3b3JkPjxrZXl3b3Jk
PnF1ZXN0aW9ubmFpcmU8L2tleXdvcmQ+PGtleXdvcmQ+c2Nob29sIGNoaWxkPC9rZXl3b3JkPjxr
ZXl3b3JkPlVuaXRlZCBTdGF0ZXM8L2tleXdvcmQ+PGtleXdvcmQ+QXN0aG1hIFRoZXJhcHkgQXNz
ZXNzbWVudCBRdWVzdGlvbm5haXJlPC9rZXl3b3JkPjxrZXl3b3JkPk1pbmkgUGVkaWF0cmljIEFz
dGhtYSBRdWFsaXR5IG9mIExpZmUgUXVlc3Rpb25uYWlyZTwva2V5d29yZD48a2V5d29yZD5RdWVz
dGlvbm5haXJlczwva2V5d29yZD48a2V5d29yZD5Qc3ljaG9tZXRyaWNzPC9rZXl3b3JkPjxrZXl3
b3JkPkFzdGhtYTwva2V5d29yZD48L2tleXdvcmRzPjxkYXRlcz48eWVhcj4yMDE2PC95ZWFyPjxw
dWItZGF0ZXM+PGRhdGU+MDEtU2VwPC9kYXRlPjwvcHViLWRhdGVzPjwvZGF0ZXM+PGlzYm4+MjE1
MS0zMjFYIDIxNTEtMzIyODwvaXNibj48YWNjZXNzaW9uLW51bT42MTIyMzg5NTk8L2FjY2Vzc2lv
bi1udW0+PHVybHM+PHJlbGF0ZWQtdXJscz48dXJsPmh0dHA6Ly93d3cubGllYmVydG9ubGluZS5j
b20vcGFpIGh0dHBzOi8vb3ZpZHNwLm92aWQuY29tL292aWR3ZWIuY2dpP1Q9SlMmYW1wO0NTQz1Z
JmFtcDtORVdTPU4mYW1wO1BBR0U9ZnVsbHRleHQmYW1wO0Q9ZW1lZDE3JmFtcDtBTj02MTIyMzg5
NTkgaHR0cDovL3Jlc29sdmVyLmVic2NvaG9zdC5jb20vb3BlbnVybD9pc3NuPTIxNTEzMjFYJmFt
cDtWb2x1bWU9MjkmYW1wO2lzc3VlPTMmYW1wO3NwYWdlPTEzNyZhbXA7dGl0bGU9UHN5Y2hvbWV0
cmljK1Byb3BlcnRpZXMrb2YrdGhlK01pbmkrUGVkaWF0cmljK0FzdGhtYStRdWFsaXR5K29mK0xp
ZmUrUXVlc3Rpb25uYWlyZStpbithK1VTK1NhbXBsZSZhbXA7eWVhcj0yMDE2JmFtcDthdWxhc3Q9
TWFoYWJhbGVzaHdhcmthcjwvdXJsPjwvcmVsYXRlZC11cmxzPjwvdXJscz48Y3VzdG9tMT5SQVlZ
QU4tSU5DTFVTSU9OOiB7JnF1b3Q7QW5uYSZxdW90Oz0mZ3Q7JnF1b3Q7SW5jbHVkZWQmcXVvdDss
ICZxdW90O0VrYXRlcmluYSZxdW90Oz0mZ3Q7JnF1b3Q7SW5jbHVkZWQmcXVvdDt9IHwgUkFZWUFO
LUxBQkVMUzogTWluaVBBUUxRPC9jdXN0b20xPjxsYW5ndWFnZT5FbmdsaXNoPC9sYW5ndWFnZT48
L3JlY29yZD48L0NpdGU+PC9FbmROb3RlPgB=
</w:fldData>
        </w:fldChar>
      </w:r>
      <w:r w:rsidR="007E24D9">
        <w:instrText xml:space="preserve"> ADDIN EN.CITE </w:instrText>
      </w:r>
      <w:r w:rsidR="007E24D9">
        <w:fldChar w:fldCharType="begin">
          <w:fldData xml:space="preserve">PEVuZE5vdGU+PENpdGU+PEF1dGhvcj5KdW5pcGVyPC9BdXRob3I+PFllYXI+MTk5NjwvWWVhcj48
UmVjTnVtPjE3NTwvUmVjTnVtPjxEaXNwbGF5VGV4dD48c3R5bGUgZmFjZT0ic3VwZXJzY3JpcHQi
PjQ3LTUzPC9zdHlsZT48L0Rpc3BsYXlUZXh0PjxyZWNvcmQ+PHJlYy1udW1iZXI+MTc1PC9yZWMt
bnVtYmVyPjxmb3JlaWduLWtleXM+PGtleSBhcHA9IkVOIiBkYi1pZD0ieHNlOXNzOXQ4YTk5ZHVl
cnZ4aHhld2Y1MGVzczJlYWV6end2IiB0aW1lc3RhbXA9IjE2NjU5MjUxNjYiPjE3NTwva2V5Pjwv
Zm9yZWlnbi1rZXlzPjxyZWYtdHlwZSBuYW1lPSJKb3VybmFsIEFydGljbGUiPjE3PC9yZWYtdHlw
ZT48Y29udHJpYnV0b3JzPjxhdXRob3JzPjxhdXRob3I+SnVuaXBlciwgRSBGPC9hdXRob3I+PGF1
dGhvcj5HdXlhdHQsIEcgSDwvYXV0aG9yPjxhdXRob3I+RmVlbnksIEQgSDwvYXV0aG9yPjxhdXRo
b3I+RmVycmllLCBQLiBKLjwvYXV0aG9yPjxhdXRob3I+R3JpZmZpdGgsIEwuIEUuPC9hdXRob3I+
PGF1dGhvcj5Ub3duc2VuZCwgTS48L2F1dGhvcj48L2F1dGhvcnM+PC9jb250cmlidXRvcnM+PGF1
dGgtYWRkcmVzcz5NY21hc3RlciB1bml2LG1lZCBjdHIsZGVwdCBtZWQsaGFtaWx0b24sb24gbDhu
IDN6NSxjYW5hZGEuIE1jbWFzdGVyIHVuaXYsY3RyIGhsdGggZWNvbiAmYW1wOyBwb2xpY3kgYW5h
bCxoYW1pbHRvbixvbiBsOG4gM3o1LGNhbmFkYS4gSnVuaXBlciwgRUYgKGNvcnJlc3BvbmRpbmcg
YXV0aG9yKSwgTUNNQVNURVIgVU5JVixNRUQgQ1RSLERFUFQgQ0xJTiBFUElERU1JT0wgJmFtcDsg
QklPU1RBVCwxMjAwIE1BSU4gU1QgVyxIQU1JTFRPTixPTiBMOE4gM1o1LENBTkFEQS48L2F1dGgt
YWRkcmVzcz48dGl0bGVzPjx0aXRsZT5NZWFzdXJpbmcgcXVhbGl0eSBvZiBsaWZlIGluIGNoaWxk
cmVuIHdpdGggYXN0aG1hPC90aXRsZT48c2Vjb25kYXJ5LXRpdGxlPlF1YWxpdHkgb2YgTGlmZSBS
ZXNlYXJjaDwvc2Vjb25kYXJ5LXRpdGxlPjwvdGl0bGVzPjxwZXJpb2RpY2FsPjxmdWxsLXRpdGxl
PlF1YWxpdHkgb2YgTGlmZSBSZXNlYXJjaDwvZnVsbC10aXRsZT48L3BlcmlvZGljYWw+PHBhZ2Vz
PjM1LTQ2PC9wYWdlcz48dm9sdW1lPjU8L3ZvbHVtZT48bnVtYmVyPjE8L251bWJlcj48a2V5d29y
ZHM+PGtleXdvcmQ+YXN0aG1hPC9rZXl3b3JkPjxrZXl3b3JkPmhlYWx0aC1yZWxhdGVkIHF1YWxp
dHkgb2YgbGlmZTwva2V5d29yZD48a2V5d29yZD5wYWVkaWF0cmljczwva2V5d29yZD48a2V5d29y
ZD5PRi1MSUZFPC9rZXl3b3JkPjxrZXl3b3JkPlFVRVNUSU9OTkFJUkU8L2tleXdvcmQ+PGtleXdv
cmQ+U1lNUFRPTVM8L2tleXdvcmQ+PGtleXdvcmQ+T25seSBDaGlsZDwva2V5d29yZD48a2V5d29y
ZD5DaGlsZDwva2V5d29yZD48a2V5d29yZD5RdWFsaXR5IG9mIExpZmU8L2tleXdvcmQ+PC9rZXl3
b3Jkcz48ZGF0ZXM+PHllYXI+MTk5NjwveWVhcj48cHViLWRhdGVzPjxkYXRlPkZlYjwvZGF0ZT48
L3B1Yi1kYXRlcz48L2RhdGVzPjxpc2JuPjA5NjItOTM0MzwvaXNibj48YWNjZXNzaW9uLW51bT5X
T1M6QTE5OTZVQjIzNDAwMDA1PC9hY2Nlc3Npb24tbnVtPjx1cmxzPjwvdXJscz48Y3VzdG9tMT5S
QVlZQU4tSU5DTFVTSU9OOiB7JnF1b3Q7QW5uYSZxdW90Oz0mZ3Q7JnF1b3Q7SW5jbHVkZWQmcXVv
dDssICZxdW90O0VrYXRlcmluYSZxdW90Oz0mZ3Q7JnF1b3Q7SW5jbHVkZWQmcXVvdDt9IHwgUkFZ
WUFOLUxBQkVMUzogUEFRTFE8L2N1c3RvbTE+PGxhbmd1YWdlPkVuZ2xpc2g8L2xhbmd1YWdlPjwv
cmVjb3JkPjwvQ2l0ZT48Q2l0ZT48QXV0aG9yPkp1bmlwZXI8L0F1dGhvcj48WWVhcj4xOTk3PC9Z
ZWFyPjxSZWNOdW0+MTc2PC9SZWNOdW0+PHJlY29yZD48cmVjLW51bWJlcj4xNzY8L3JlYy1udW1i
ZXI+PGZvcmVpZ24ta2V5cz48a2V5IGFwcD0iRU4iIGRiLWlkPSJ4c2U5c3M5dDhhOTlkdWVydnho
eGV3ZjUwZXNzMmVhZXp6d3YiIHRpbWVzdGFtcD0iMTY2NTkyNTE2NiI+MTc2PC9rZXk+PC9mb3Jl
aWduLWtleXM+PHJlZi10eXBlIG5hbWU9IkpvdXJuYWwgQXJ0aWNsZSI+MTc8L3JlZi10eXBlPjxj
b250cmlidXRvcnM+PGF1dGhvcnM+PGF1dGhvcj5KdW5pcGVyLCBFIEY8L2F1dGhvcj48YXV0aG9y
Pkd1eWF0dCwgRyBIPC9hdXRob3I+PGF1dGhvcj5GZWVueSwgRCBIPC9hdXRob3I+PGF1dGhvcj5H
cmlmZml0aCwgTC4gRS48L2F1dGhvcj48YXV0aG9yPkZlcnJpZSwgUC4gSi48L2F1dGhvcj48L2F1
dGhvcnM+PC9jb250cmlidXRvcnM+PGF1dGgtYWRkcmVzcz5KdW5pcGVyLCBFIEYuIERlcHQgb2Yg
Q2xpbmljYWwgRXBpZGVtaW9sb2d5LCBNY01hc3RlciBVbml2ZXJzaXR5LCBIYW1pbHRvbiwgT250
YXJpbywgQ2FuYWRhLjwvYXV0aC1hZGRyZXNzPjx0aXRsZXM+PHRpdGxlPk1pbmltdW0gc2tpbGxz
IHJlcXVpcmVkIGJ5IGNoaWxkcmVuIHRvIGNvbXBsZXRlIGhlYWx0aC1yZWxhdGVkIHF1YWxpdHkg
b2YgbGlmZSBpbnN0cnVtZW50cyBmb3IgYXN0aG1hOiBjb21wYXJpc29uIG9mIG1lYXN1cmVtZW50
IHByb3BlcnRpZXM8L3RpdGxlPjxzZWNvbmRhcnktdGl0bGU+RXVyb3BlYW4gUmVzcGlyYXRvcnkg
Sm91cm5hbDwvc2Vjb25kYXJ5LXRpdGxlPjwvdGl0bGVzPjxwZXJpb2RpY2FsPjxmdWxsLXRpdGxl
PkV1cm9wZWFuIFJlc3BpcmF0b3J5IEpvdXJuYWw8L2Z1bGwtdGl0bGU+PC9wZXJpb2RpY2FsPjxw
YWdlcz4yMjg1LTk0PC9wYWdlcz48dm9sdW1lPjEwPC92b2x1bWU+PG51bWJlcj4xMDwvbnVtYmVy
PjxrZXl3b3Jkcz48a2V5d29yZD5BZG9sZXNjZW50PC9rZXl3b3JkPjxrZXl3b3JkPkFnZSBGYWN0
b3JzPC9rZXl3b3JkPjxrZXl3b3JkPipBc3RobWEvcHAgW1BoeXNpb3BhdGhvbG9neV08L2tleXdv
cmQ+PGtleXdvcmQ+Q2FuYWRhPC9rZXl3b3JkPjxrZXl3b3JkPkNoaWxkPC9rZXl3b3JkPjxrZXl3
b3JkPkNyb3NzLVNlY3Rpb25hbCBTdHVkaWVzPC9rZXl3b3JkPjxrZXl3b3JkPkVkdWNhdGlvbmFs
IE1lYXN1cmVtZW50PC9rZXl3b3JkPjxrZXl3b3JkPkVkdWNhdGlvbmFsIFN0YXR1czwva2V5d29y
ZD48a2V5d29yZD5GZW1hbGU8L2tleXdvcmQ+PGtleXdvcmQ+SGVhbHRoIFN0YXR1cyBJbmRpY2F0
b3JzPC9rZXl3b3JkPjxrZXl3b3JkPkh1bWFuczwva2V5d29yZD48a2V5d29yZD5NYWxlPC9rZXl3
b3JkPjxrZXl3b3JkPlBhdGllbnQgQ29tcGxpYW5jZTwva2V5d29yZD48a2V5d29yZD4qUXVhbGl0
eSBvZiBMaWZlPC9rZXl3b3JkPjxrZXl3b3JkPlJlYWRpbmc8L2tleXdvcmQ+PGtleXdvcmQ+UmVw
cm9kdWNpYmlsaXR5IG9mIFJlc3VsdHM8L2tleXdvcmQ+PGtleXdvcmQ+UmVzcGlyYXRvcnkgRnVu
Y3Rpb24gVGVzdHM8L2tleXdvcmQ+PGtleXdvcmQ+KlN1cnZleXMgYW5kIFF1ZXN0aW9ubmFpcmVz
PC9rZXl3b3JkPjxrZXl3b3JkPlRhc2sgUGVyZm9ybWFuY2UgYW5kIEFuYWx5c2lzPC9rZXl3b3Jk
PjxrZXl3b3JkPlF1YWxpdHkgb2YgTGlmZTwva2V5d29yZD48a2V5d29yZD5Pbmx5IENoaWxkPC9r
ZXl3b3JkPjxrZXl3b3JkPkFzdGhtYTwva2V5d29yZD48L2tleXdvcmRzPjxkYXRlcz48eWVhcj4x
OTk3PC95ZWFyPjxwdWItZGF0ZXM+PGRhdGU+T2N0PC9kYXRlPjwvcHViLWRhdGVzPjwvZGF0ZXM+
PGlzYm4+MDkwMy0xOTM2PC9pc2JuPjxhY2Nlc3Npb24tbnVtPjkzODc5NTU8L2FjY2Vzc2lvbi1u
dW0+PHVybHM+PHJlbGF0ZWQtdXJscz48dXJsPmh0dHBzOi8vb3ZpZHNwLm92aWQuY29tL292aWR3
ZWIuY2dpP1Q9SlMmYW1wO0NTQz1ZJmFtcDtORVdTPU4mYW1wO1BBR0U9ZnVsbHRleHQmYW1wO0Q9
bWVkNCZhbXA7QU49OTM4Nzk1NSBodHRwOi8vcmVzb2x2ZXIuZWJzY29ob3N0LmNvbS9vcGVudXJs
P2lzc249MDkwMzE5MzYmYW1wO1ZvbHVtZT0xMCZhbXA7aXNzdWU9MTAmYW1wO3NwYWdlPTIyODUm
YW1wO3RpdGxlPU1pbmltdW0rc2tpbGxzK3JlcXVpcmVkK2J5K2NoaWxkcmVuK3RvK2NvbXBsZXRl
K2hlYWx0aC1yZWxhdGVkK3F1YWxpdHkrb2YrbGlmZStpbnN0cnVtZW50cytmb3IrYXN0aG1hJTNB
K2NvbXBhcmlzb24rb2YrbWVhc3VyZW1lbnQrcHJvcGVydGllcy4mYW1wO3llYXI9MTk5NyZhbXA7
YXVsYXN0PUp1bmlwZXI8L3VybD48dXJsPmh0dHBzOi8vZXJqLmVyc2pvdXJuYWxzLmNvbS9jb250
ZW50L2Vyai8xMC8xMC8yMjg1LmZ1bGwucGRmPC91cmw+PC9yZWxhdGVkLXVybHM+PC91cmxzPjxj
dXN0b20xPlJBWVlBTi1JTkNMVVNJT046IHsmcXVvdDtBbm5hJnF1b3Q7PSZndDsmcXVvdDtJbmNs
dWRlZCZxdW90OywgJnF1b3Q7RWthdGVyaW5hJnF1b3Q7PSZndDsmcXVvdDtJbmNsdWRlZCZxdW90
O30gfCBSQVlZQU4tTEFCRUxTOiBQQVFMUTwvY3VzdG9tMT48bGFuZ3VhZ2U+RW5nbGlzaDwvbGFu
Z3VhZ2U+PC9yZWNvcmQ+PC9DaXRlPjxDaXRlPjxBdXRob3I+RWxpemFiZXRoPC9BdXRob3I+PFll
YXI+MTk5OTwvWWVhcj48UmVjTnVtPjE3NzwvUmVjTnVtPjxyZWNvcmQ+PHJlYy1udW1iZXI+MTc3
PC9yZWMtbnVtYmVyPjxmb3JlaWduLWtleXM+PGtleSBhcHA9IkVOIiBkYi1pZD0ieHNlOXNzOXQ4
YTk5ZHVlcnZ4aHhld2Y1MGVzczJlYWV6end2IiB0aW1lc3RhbXA9IjE2NjU5MjUxNjYiPjE3Nzwv
a2V5PjwvZm9yZWlnbi1rZXlzPjxyZWYtdHlwZSBuYW1lPSJKb3VybmFsIEFydGljbGUiPjE3PC9y
ZWYtdHlwZT48Y29udHJpYnV0b3JzPjxhdXRob3JzPjxhdXRob3I+RWxpemFiZXRoLCBDPC9hdXRo
b3I+PGF1dGhvcj5TdXphbm5hLCBTPC9hdXRob3I+PGF1dGhvcj5UaW0sIEMgRjwvYXV0aG9yPjxh
dXRob3I+Q2hpLCBTLiBMLiBQLjwvYXV0aG9yPjxhdXRob3I+TWl0YWwsIFIuPC9hdXRob3I+PGF1
dGhvcj5CZWUtV2FoLCBMLjwvYXV0aG9yPjwvYXV0aG9ycz48L2NvbnRyaWJ1dG9ycz48YXV0aC1h
ZGRyZXNzPihFbGl6YWJldGgsIFN1emFubmEsIFRpbSwgQ2hpLCBNaXRhbCwgQmVlLVdhaCkgQ2hp
bGRyZW4mYXBvcztzIE1lZGljYWwgQ2VudHJlLCBOYXRpb25hbCBVbml2ZXJzaXR5IEhvc3BpdGFs
LCBTaW5nYXBvcmUsIFNpbmdhcG9yZSBFLiBDbGFya2UsIENoaWxkcmVuJmFwb3M7cyBNZWRpY2Fs
IENlbnRyZSwgTmF0aW9uYWwgVW5pdmVyc2l0eSBIb3NwaXRhbCwgU2luZ2Fwb3JlLCBTaW5nYXBv
cmU8L2F1dGgtYWRkcmVzcz48dGl0bGVzPjx0aXRsZT5QZWRpYXRyaWMgQXN0aG1hIFF1YWxpdHkg
b2YgTGlmZSBRdWVzdGlvbm5haXJlOiBWYWxpZGF0aW9uIGluIGNoaWxkcmVuIGZyb20gU2luZ2Fw
b3JlPC90aXRsZT48c2Vjb25kYXJ5LXRpdGxlPkFzaWFuIFBhY2lmaWMgSm91cm5hbCBvZiBBbGxl
cmd5IGFuZCBJbW11bm9sb2d5PC9zZWNvbmRhcnktdGl0bGU+PC90aXRsZXM+PHBlcmlvZGljYWw+
PGZ1bGwtdGl0bGU+QXNpYW4gUGFjaWZpYyBKb3VybmFsIG9mIEFsbGVyZ3kgYW5kIEltbXVub2xv
Z3k8L2Z1bGwtdGl0bGU+PC9wZXJpb2RpY2FsPjxwYWdlcz4xNTUtMTYxPC9wYWdlcz48dm9sdW1l
PjE3PC92b2x1bWU+PG51bWJlcj4zPC9udW1iZXI+PGtleXdvcmRzPjxrZXl3b3JkPmFkb2xlc2Nl
bnQ8L2tleXdvcmQ+PGtleXdvcmQ+YXJ0aWNsZTwva2V5d29yZD48a2V5d29yZD5hc3RobWE8L2tl
eXdvcmQ+PGtleXdvcmQ+Y2hpbGQ8L2tleXdvcmQ+PGtleXdvcmQ+Y2xpbmljYWwgYXJ0aWNsZTwv
a2V5d29yZD48a2V5d29yZD5lbW90aW9uPC9rZXl3b3JkPjxrZXl3b3JkPmZlbWFsZTwva2V5d29y
ZD48a2V5d29yZD5odW1hbjwva2V5d29yZD48a2V5d29yZD5tYWxlPC9rZXl3b3JkPjxrZXl3b3Jk
PnBlZGlhdHJpY3M8L2tleXdvcmQ+PGtleXdvcmQ+cGh5c2ljYWwgYWN0aXZpdHk8L2tleXdvcmQ+
PGtleXdvcmQ+cXVhbGl0eSBvZiBsaWZlPC9rZXl3b3JkPjxrZXl3b3JkPnF1ZXN0aW9ubmFpcmU8
L2tleXdvcmQ+PGtleXdvcmQ+c2Nob29sIGNoaWxkPC9rZXl3b3JkPjxrZXl3b3JkPlNpbmdhcG9y
ZTwva2V5d29yZD48a2V5d29yZD5zeW1wdG9tPC9rZXl3b3JkPjxrZXl3b3JkPlF1ZXN0aW9ubmFp
cmVzPC9rZXl3b3JkPjxrZXl3b3JkPk9ubHkgQ2hpbGQ8L2tleXdvcmQ+PC9rZXl3b3Jkcz48ZGF0
ZXM+PHllYXI+MTk5OTwveWVhcj48cHViLWRhdGVzPjxkYXRlPlNlcHRlbWJlcjwvZGF0ZT48L3B1
Yi1kYXRlcz48L2RhdGVzPjxpc2JuPjAxMjUtODc3WDwvaXNibj48YWNjZXNzaW9uLW51bT4yOTUx
MjA5NTwvYWNjZXNzaW9uLW51bT48dXJscz48cmVsYXRlZC11cmxzPjx1cmw+aHR0cHM6Ly9vdmlk
c3Aub3ZpZC5jb20vb3ZpZHdlYi5jZ2k/VD1KUyZhbXA7Q1NDPVkmYW1wO05FV1M9TiZhbXA7UEFH
RT1mdWxsdGV4dCZhbXA7RD1lbWVkNiZhbXA7QU49Mjk1MTIwOTUgaHR0cDovL3Jlc29sdmVyLmVi
c2NvaG9zdC5jb20vb3BlbnVybD9pc3NuPTAxMjU4NzdYJmFtcDtWb2x1bWU9MTcmYW1wO2lzc3Vl
PTMmYW1wO3NwYWdlPTE1NSZhbXA7dGl0bGU9UGVkaWF0cmljK0FzdGhtYStRdWFsaXR5K29mK0xp
ZmUrUXVlc3Rpb25uYWlyZSUzQStWYWxpZGF0aW9uK2luK2NoaWxkcmVuK2Zyb20rU2luZ2Fwb3Jl
JmFtcDt5ZWFyPTE5OTkmYW1wO2F1bGFzdD1FbGl6YWJldGg8L3VybD48L3JlbGF0ZWQtdXJscz48
L3VybHM+PGN1c3RvbTE+UkFZWUFOLUlOQ0xVU0lPTjogeyZxdW90O0FubmEmcXVvdDs9Jmd0OyZx
dW90O0luY2x1ZGVkJnF1b3Q7LCAmcXVvdDtFa2F0ZXJpbmEmcXVvdDs9Jmd0OyZxdW90O0luY2x1
ZGVkJnF1b3Q7fSB8IFJBWVlBTi1MQUJFTFM6IFBBUUxRPC9jdXN0b20xPjxsYW5ndWFnZT5Fbmds
aXNoPC9sYW5ndWFnZT48L3JlY29yZD48L0NpdGU+PENpdGU+PEF1dGhvcj5CdXNobmVsbDwvQXV0
aG9yPjxZZWFyPjIwMDM8L1llYXI+PFJlY051bT4xNzg8L1JlY051bT48cmVjb3JkPjxyZWMtbnVt
YmVyPjE3ODwvcmVjLW51bWJlcj48Zm9yZWlnbi1rZXlzPjxrZXkgYXBwPSJFTiIgZGItaWQ9Inhz
ZTlzczl0OGE5OWR1ZXJ2eGh4ZXdmNTBlc3MyZWFlenp3diIgdGltZXN0YW1wPSIxNjY1OTI1MTY2
Ij4xNzg8L2tleT48L2ZvcmVpZ24ta2V5cz48cmVmLXR5cGUgbmFtZT0iSm91cm5hbCBBcnRpY2xl
Ij4xNzwvcmVmLXR5cGU+PGNvbnRyaWJ1dG9ycz48YXV0aG9ycz48YXV0aG9yPkJ1c2huZWxsLCBE
IE08L2F1dGhvcj48YXV0aG9yPk1hcnRpbiwgTSBMPC9hdXRob3I+PGF1dGhvcj5QYXJhc3VyYW1h
biwgQjwvYXV0aG9yPjwvYXV0aG9ycz48L2NvbnRyaWJ1dG9ycz48YXV0aC1hZGRyZXNzPkJ1c2hu
ZWxsLCBEIE0uIEhlYWx0aCBSZXNlYXJjaCBBc3NvY2lhdGVzLCBJbmMuLCBTZWF0dGxlLCBXYXNo
aW5ndG9uLCBVU0EuIGJ1c2huZWxsQGhyYWluYy5uZXQ8L2F1dGgtYWRkcmVzcz48dGl0bGVzPjx0
aXRsZT5FbGVjdHJvbmljIHZlcnN1cyBwYXBlciBxdWVzdGlvbm5haXJlczogYSBmdXJ0aGVyIGNv
bXBhcmlzb24gaW4gcGVyc29ucyB3aXRoIGFzdGhtYTwvdGl0bGU+PHNlY29uZGFyeS10aXRsZT5K
b3VybmFsIG9mIEFzdGhtYTwvc2Vjb25kYXJ5LXRpdGxlPjwvdGl0bGVzPjxwZXJpb2RpY2FsPjxm
dWxsLXRpdGxlPkpvdXJuYWwgb2YgQXN0aG1hPC9mdWxsLXRpdGxlPjwvcGVyaW9kaWNhbD48cGFn
ZXM+NzUxLTYyPC9wYWdlcz48dm9sdW1lPjQwPC92b2x1bWU+PG51bWJlcj43PC9udW1iZXI+PGtl
eXdvcmRzPjxrZXl3b3JkPkFkb2xlc2NlbnQ8L2tleXdvcmQ+PGtleXdvcmQ+QWR1bHQ8L2tleXdv
cmQ+PGtleXdvcmQ+KkFzdGhtYTwva2V5d29yZD48a2V5d29yZD5DYXJlZ2l2ZXJzPC9rZXl3b3Jk
PjxrZXl3b3JkPipDb21wdXRlcnM8L2tleXdvcmQ+PGtleXdvcmQ+Q3Jvc3MtT3ZlciBTdHVkaWVz
PC9rZXl3b3JkPjxrZXl3b3JkPkZlbWFsZTwva2V5d29yZD48a2V5d29yZD5IdW1hbnM8L2tleXdv
cmQ+PGtleXdvcmQ+TWFsZTwva2V5d29yZD48a2V5d29yZD5QYXRpZW50IFNhdGlzZmFjdGlvbjwv
a2V5d29yZD48a2V5d29yZD4qUXVhbGl0eSBvZiBMaWZlPC9rZXl3b3JkPjxrZXl3b3JkPlJlcHJv
ZHVjaWJpbGl0eSBvZiBSZXN1bHRzPC9rZXl3b3JkPjxrZXl3b3JkPipTdXJ2ZXlzIGFuZCBRdWVz
dGlvbm5haXJlczwva2V5d29yZD48a2V5d29yZD5RdWVzdGlvbm5haXJlczwva2V5d29yZD48a2V5
d29yZD5Bc3RobWE8L2tleXdvcmQ+PC9rZXl3b3Jkcz48ZGF0ZXM+PHllYXI+MjAwMzwveWVhcj48
cHViLWRhdGVzPjxkYXRlPjIwMDM8L2RhdGU+PC9wdWItZGF0ZXM+PC9kYXRlcz48aXNibj4wMjc3
LTA5MDM8L2lzYm4+PGFjY2Vzc2lvbi1udW0+MTQ2MjYzMzE8L2FjY2Vzc2lvbi1udW0+PHVybHM+
PHJlbGF0ZWQtdXJscz48dXJsPmh0dHBzOi8vb3ZpZHNwLm92aWQuY29tL292aWR3ZWIuY2dpP1Q9
SlMmYW1wO0NTQz1ZJmFtcDtORVdTPU4mYW1wO1BBR0U9ZnVsbHRleHQmYW1wO0Q9bWVkNSZhbXA7
QU49MTQ2MjYzMzEgaHR0cDovL3Jlc29sdmVyLmVic2NvaG9zdC5jb20vb3BlbnVybD9pc3NuPTAy
NzcwOTAzJmFtcDtWb2x1bWU9NDAmYW1wO2lzc3VlPTcmYW1wO3NwYWdlPTc1MSZhbXA7dGl0bGU9
RWxlY3Ryb25pYyt2ZXJzdXMrcGFwZXIrcXVlc3Rpb25uYWlyZXMlM0ErYStmdXJ0aGVyK2NvbXBh
cmlzb24raW4rcGVyc29ucyt3aXRoK2FzdGhtYS4mYW1wO3llYXI9MjAwMyZhbXA7YXVsYXN0PUJ1
c2huZWxsPC91cmw+PHVybD5odHRwczovL3d3dy50YW5kZm9ubGluZS5jb20vZG9pL2Z1bGwvMTAu
MTA4MS9qYXMtMTIwMDIzNTAxPC91cmw+PC9yZWxhdGVkLXVybHM+PC91cmxzPjxjdXN0b20xPlJB
WVlBTi1JTkNMVVNJT046IHsmcXVvdDtBbm5hJnF1b3Q7PSZndDsmcXVvdDtJbmNsdWRlZCZxdW90
OywgJnF1b3Q7RWthdGVyaW5hJnF1b3Q7PSZndDsmcXVvdDtJbmNsdWRlZCZxdW90O30gfCBSQVlZ
QU4tTEFCRUxTOiBlbGVjdHJvbmljPC9jdXN0b20xPjxsYW5ndWFnZT5FbmdsaXNoPC9sYW5ndWFn
ZT48L3JlY29yZD48L0NpdGU+PENpdGU+PEF1dGhvcj5Ub3duc2VuZDwvQXV0aG9yPjxZZWFyPjE5
OTE8L1llYXI+PFJlY051bT4xMjA8L1JlY051bT48cmVjb3JkPjxyZWMtbnVtYmVyPjEyMDwvcmVj
LW51bWJlcj48Zm9yZWlnbi1rZXlzPjxrZXkgYXBwPSJFTiIgZGItaWQ9InhzZTlzczl0OGE5OWR1
ZXJ2eGh4ZXdmNTBlc3MyZWFlenp3diIgdGltZXN0YW1wPSIxNjQ5NDUwMDUxIj4xMjA8L2tleT48
L2ZvcmVpZ24ta2V5cz48cmVmLXR5cGUgbmFtZT0iSm91cm5hbCBBcnRpY2xlIj4xNzwvcmVmLXR5
cGU+PGNvbnRyaWJ1dG9ycz48YXV0aG9ycz48YXV0aG9yPlRvd25zZW5kLCBNPC9hdXRob3I+PGF1
dGhvcj5GZWVueSwgRCBIPC9hdXRob3I+PGF1dGhvcj5HdXlhdHQsIEcgSDwvYXV0aG9yPjxhdXRo
b3I+RnVybG9uZywgVy4gSi48L2F1dGhvcj48YXV0aG9yPlNlaXAsIEEuIEUuPC9hdXRob3I+PGF1
dGhvcj5Eb2xvdmljaCwgSi48L2F1dGhvcj48L2F1dGhvcnM+PC9jb250cmlidXRvcnM+PGF1dGgt
YWRkcmVzcz5EZXBhcnRtZW50IG9mIENsaW5pY2FsIEVwaWRlbWlvbG9neSBhbmQgQmlvc3RhdGlz
dGljcywgTWNNYXN0ZXIgVW5pdmVyc2l0eSwgSGFtaWx0b24sIE9udGFyaW8sIENhbmFkYS48L2F1
dGgtYWRkcmVzcz48dGl0bGVzPjx0aXRsZT5FdmFsdWF0aW9uIG9mIHRoZSBidXJkZW4gb2YgaWxs
bmVzcyBmb3IgcGVkaWF0cmljIGFzdGhtYXRpYyBwYXRpZW50cyBhbmQgdGhlaXIgcGFyZW50czwv
dGl0bGU+PHNlY29uZGFyeS10aXRsZT5Bbm4gQWxsZXJneTwvc2Vjb25kYXJ5LXRpdGxlPjwvdGl0
bGVzPjxwZXJpb2RpY2FsPjxmdWxsLXRpdGxlPkFubiBBbGxlcmd5PC9mdWxsLXRpdGxlPjwvcGVy
aW9kaWNhbD48cGFnZXM+NDAzLTg8L3BhZ2VzPjx2b2x1bWU+Njc8L3ZvbHVtZT48bnVtYmVyPjQ8
L251bWJlcj48ZWRpdGlvbj4xOTkxLzEwLzAxPC9lZGl0aW9uPjxrZXl3b3Jkcz48a2V5d29yZD5B
ZG9sZXNjZW50PC9rZXl3b3JkPjxrZXl3b3JkPkFueGlldHk8L2tleXdvcmQ+PGtleXdvcmQ+QXN0
aG1hL3BhdGhvbG9neS8qcHN5Y2hvbG9neTwva2V5d29yZD48a2V5d29yZD5DaGlsZDwva2V5d29y
ZD48a2V5d29yZD5EaXNhYmlsaXR5IEV2YWx1YXRpb248L2tleXdvcmQ+PGtleXdvcmQ+RmVtYWxl
PC9rZXl3b3JkPjxrZXl3b3JkPkh1bWFuczwva2V5d29yZD48a2V5d29yZD5NYWxlPC9rZXl3b3Jk
PjxrZXl3b3JkPlBhcmVudC1DaGlsZCBSZWxhdGlvbnM8L2tleXdvcmQ+PGtleXdvcmQ+UGFyZW50
aW5nLypwc3ljaG9sb2d5PC9rZXl3b3JkPjxrZXl3b3JkPipRdWFsaXR5IG9mIExpZmU8L2tleXdv
cmQ+PGtleXdvcmQ+U3VydmV5cyBhbmQgUXVlc3Rpb25uYWlyZXM8L2tleXdvcmQ+PC9rZXl3b3Jk
cz48ZGF0ZXM+PHllYXI+MTk5MTwveWVhcj48cHViLWRhdGVzPjxkYXRlPk9jdDwvZGF0ZT48L3B1
Yi1kYXRlcz48L2RhdGVzPjxpc2JuPjAwMDMtNDczOCAoUHJpbnQpJiN4RDswMDAzLTQ3Mzg8L2lz
Ym4+PGFjY2Vzc2lvbi1udW0+MTk1MjI5NjwvYWNjZXNzaW9uLW51bT48dXJscz48L3VybHM+PHJl
bW90ZS1kYXRhYmFzZS1wcm92aWRlcj5OTE08L3JlbW90ZS1kYXRhYmFzZS1wcm92aWRlcj48bGFu
Z3VhZ2U+ZW5nPC9sYW5ndWFnZT48L3JlY29yZD48L0NpdGU+PENpdGU+PEF1dGhvcj5Ub3duc2Vu
ZDwvQXV0aG9yPjxZZWFyPjE5OTE8L1llYXI+PFJlY051bT4xMjA8L1JlY051bT48cmVjb3JkPjxy
ZWMtbnVtYmVyPjEyMDwvcmVjLW51bWJlcj48Zm9yZWlnbi1rZXlzPjxrZXkgYXBwPSJFTiIgZGIt
aWQ9InhzZTlzczl0OGE5OWR1ZXJ2eGh4ZXdmNTBlc3MyZWFlenp3diIgdGltZXN0YW1wPSIxNjQ5
NDUwMDUxIj4xMjA8L2tleT48L2ZvcmVpZ24ta2V5cz48cmVmLXR5cGUgbmFtZT0iSm91cm5hbCBB
cnRpY2xlIj4xNzwvcmVmLXR5cGU+PGNvbnRyaWJ1dG9ycz48YXV0aG9ycz48YXV0aG9yPlRvd25z
ZW5kLCBNPC9hdXRob3I+PGF1dGhvcj5GZWVueSwgRCBIPC9hdXRob3I+PGF1dGhvcj5HdXlhdHQs
IEcgSDwvYXV0aG9yPjxhdXRob3I+RnVybG9uZywgVy4gSi48L2F1dGhvcj48YXV0aG9yPlNlaXAs
IEEuIEUuPC9hdXRob3I+PGF1dGhvcj5Eb2xvdmljaCwgSi48L2F1dGhvcj48L2F1dGhvcnM+PC9j
b250cmlidXRvcnM+PGF1dGgtYWRkcmVzcz5EZXBhcnRtZW50IG9mIENsaW5pY2FsIEVwaWRlbWlv
bG9neSBhbmQgQmlvc3RhdGlzdGljcywgTWNNYXN0ZXIgVW5pdmVyc2l0eSwgSGFtaWx0b24sIE9u
dGFyaW8sIENhbmFkYS48L2F1dGgtYWRkcmVzcz48dGl0bGVzPjx0aXRsZT5FdmFsdWF0aW9uIG9m
IHRoZSBidXJkZW4gb2YgaWxsbmVzcyBmb3IgcGVkaWF0cmljIGFzdGhtYXRpYyBwYXRpZW50cyBh
bmQgdGhlaXIgcGFyZW50czwvdGl0bGU+PHNlY29uZGFyeS10aXRsZT5Bbm4gQWxsZXJneTwvc2Vj
b25kYXJ5LXRpdGxlPjwvdGl0bGVzPjxwZXJpb2RpY2FsPjxmdWxsLXRpdGxlPkFubiBBbGxlcmd5
PC9mdWxsLXRpdGxlPjwvcGVyaW9kaWNhbD48cGFnZXM+NDAzLTg8L3BhZ2VzPjx2b2x1bWU+Njc8
L3ZvbHVtZT48bnVtYmVyPjQ8L251bWJlcj48ZWRpdGlvbj4xOTkxLzEwLzAxPC9lZGl0aW9uPjxr
ZXl3b3Jkcz48a2V5d29yZD5BZG9sZXNjZW50PC9rZXl3b3JkPjxrZXl3b3JkPkFueGlldHk8L2tl
eXdvcmQ+PGtleXdvcmQ+QXN0aG1hL3BhdGhvbG9neS8qcHN5Y2hvbG9neTwva2V5d29yZD48a2V5
d29yZD5DaGlsZDwva2V5d29yZD48a2V5d29yZD5EaXNhYmlsaXR5IEV2YWx1YXRpb248L2tleXdv
cmQ+PGtleXdvcmQ+RmVtYWxlPC9rZXl3b3JkPjxrZXl3b3JkPkh1bWFuczwva2V5d29yZD48a2V5
d29yZD5NYWxlPC9rZXl3b3JkPjxrZXl3b3JkPlBhcmVudC1DaGlsZCBSZWxhdGlvbnM8L2tleXdv
cmQ+PGtleXdvcmQ+UGFyZW50aW5nLypwc3ljaG9sb2d5PC9rZXl3b3JkPjxrZXl3b3JkPipRdWFs
aXR5IG9mIExpZmU8L2tleXdvcmQ+PGtleXdvcmQ+U3VydmV5cyBhbmQgUXVlc3Rpb25uYWlyZXM8
L2tleXdvcmQ+PC9rZXl3b3Jkcz48ZGF0ZXM+PHllYXI+MTk5MTwveWVhcj48cHViLWRhdGVzPjxk
YXRlPk9jdDwvZGF0ZT48L3B1Yi1kYXRlcz48L2RhdGVzPjxpc2JuPjAwMDMtNDczOCAoUHJpbnQp
JiN4RDswMDAzLTQ3Mzg8L2lzYm4+PGFjY2Vzc2lvbi1udW0+MTk1MjI5NjwvYWNjZXNzaW9uLW51
bT48dXJscz48L3VybHM+PHJlbW90ZS1kYXRhYmFzZS1wcm92aWRlcj5OTE08L3JlbW90ZS1kYXRh
YmFzZS1wcm92aWRlcj48bGFuZ3VhZ2U+ZW5nPC9sYW5ndWFnZT48L3JlY29yZD48L0NpdGU+PENp
dGU+PEF1dGhvcj5XaW5nPC9BdXRob3I+PFllYXI+MjAxMjwvWWVhcj48UmVjTnVtPjI2NjwvUmVj
TnVtPjxyZWNvcmQ+PHJlYy1udW1iZXI+MjY2PC9yZWMtbnVtYmVyPjxmb3JlaWduLWtleXM+PGtl
eSBhcHA9IkVOIiBkYi1pZD0idjVwOXJkOWQ2d2RmMjZld2V2N3BkdzJkczV6cGZwYXdkenY5IiB0
aW1lc3RhbXA9IjE1OTgyNjAxMDQiPjI2Njwva2V5PjwvZm9yZWlnbi1rZXlzPjxyZWYtdHlwZSBu
YW1lPSJKb3VybmFsIEFydGljbGUiPjE3PC9yZWYtdHlwZT48Y29udHJpYnV0b3JzPjxhdXRob3Jz
PjxhdXRob3I+V2luZywgQS48L2F1dGhvcj48YXV0aG9yPlVwdG9uLCBKLjwvYXV0aG9yPjxhdXRo
b3I+U3ZlbnNzb24sIEsuPC9hdXRob3I+PGF1dGhvcj5XZWxsZXIsIFAuPC9hdXRob3I+PGF1dGhv
cj5GbGV0Y2hlciwgTS48L2F1dGhvcj48YXV0aG9yPldhbGtlciwgUy48L2F1dGhvcj48L2F1dGhv
cnM+PC9jb250cmlidXRvcnM+PGF1dGgtYWRkcmVzcz5XaW5nLCBBbm5pZS4gRWR1Y2F0aW9uIGZv
ciBIZWFsdGgsIFRoZSBBdGhlbmFldW0sIDEwIENodXJjaCBTdHJlZXQsIFdhcndpY2sgQ1YzNCA0
QUIsIFdhcndpY2tzaGlyZSwgVUsuPC9hdXRoLWFkZHJlc3M+PHRpdGxlcz48dGl0bGU+VGhlIHN0
YW5kYXJkaXplZCBhbmQgbWluaSB2ZXJzaW9ucyBvZiB0aGUgUEFRTFEgYXJlIHZhbGlkLCByZWxp
YWJsZSwgYW5kIHJlc3BvbnNpdmUgbWVhc3VyZW1lbnQgdG9vbHM8L3RpdGxlPjxzZWNvbmRhcnkt
dGl0bGU+Sm91cm5hbCBvZiBDbGluaWNhbCBFcGlkZW1pb2xvZ3k8L3NlY29uZGFyeS10aXRsZT48
L3RpdGxlcz48cGVyaW9kaWNhbD48ZnVsbC10aXRsZT5Kb3VybmFsIG9mIENsaW5pY2FsIEVwaWRl
bWlvbG9neTwvZnVsbC10aXRsZT48L3BlcmlvZGljYWw+PHBhZ2VzPjY0My01MDwvcGFnZXM+PHZv
bHVtZT42NTwvdm9sdW1lPjxudW1iZXI+NjwvbnVtYmVyPjxrZXl3b3Jkcz48a2V5d29yZD5BZG9s
ZXNjZW50PC9rZXl3b3JkPjxrZXl3b3JkPkFsZ29yaXRobXM8L2tleXdvcmQ+PGtleXdvcmQ+QXN0
aG1hL2RpIFtEaWFnbm9zaXNdPC9rZXl3b3JkPjxrZXl3b3JkPkFzdGhtYS9wcCBbUGh5c2lvcGF0
aG9sb2d5XTwva2V5d29yZD48a2V5d29yZD5Bc3RobWEvcHggW1BzeWNob2xvZ3ldPC9rZXl3b3Jk
PjxrZXl3b3JkPipBc3RobWE8L2tleXdvcmQ+PGtleXdvcmQ+Q2hpbGQ8L2tleXdvcmQ+PGtleXdv
cmQ+RmVtYWxlPC9rZXl3b3JkPjxrZXl3b3JkPkh1bWFuczwva2V5d29yZD48a2V5d29yZD5NYWxl
PC9rZXl3b3JkPjxrZXl3b3JkPlBzeWNob21ldHJpY3M8L2tleXdvcmQ+PGtleXdvcmQ+KlF1YWxp
dHkgb2YgTGlmZTwva2V5d29yZD48a2V5d29yZD5SZXByb2R1Y2liaWxpdHkgb2YgUmVzdWx0czwv
a2V5d29yZD48a2V5d29yZD5TZXZlcml0eSBvZiBJbGxuZXNzIEluZGV4PC9rZXl3b3JkPjxrZXl3
b3JkPipTdXJ2ZXlzIGFuZCBRdWVzdGlvbm5haXJlcy9zdCBbU3RhbmRhcmRzXTwva2V5d29yZD48
L2tleXdvcmRzPjxkYXRlcz48eWVhcj4yMDEyPC95ZWFyPjxwdWItZGF0ZXM+PGRhdGU+SnVuPC9k
YXRlPjwvcHViLWRhdGVzPjwvZGF0ZXM+PGlzYm4+MTg3OC01OTIxPC9pc2JuPjxhY2Nlc3Npb24t
bnVtPjIyNTM3NDY4PC9hY2Nlc3Npb24tbnVtPjx1cmxzPjxyZWxhdGVkLXVybHM+PHVybD5odHRw
czovL292aWRzcC5vdmlkLmNvbS9vdmlkd2ViLmNnaT9UPUpTJmFtcDtDU0M9WSZhbXA7TkVXUz1O
JmFtcDtQQUdFPWZ1bGx0ZXh0JmFtcDtEPW1lZDkmYW1wO0FOPTIyNTM3NDY4IGh0dHA6Ly9yZXNv
bHZlci5lYnNjb2hvc3QuY29tL29wZW51cmw/aXNzbj0wODk1NDM1NiZhbXA7Vm9sdW1lPTY1JmFt
cDtpc3N1ZT02JmFtcDtzcGFnZT02NDMmYW1wO3RpdGxlPVRoZStzdGFuZGFyZGl6ZWQrYW5kK21p
bmkrdmVyc2lvbnMrb2YrdGhlK1BBUUxRK2FyZSt2YWxpZCUyQytyZWxpYWJsZSUyQythbmQrcmVz
cG9uc2l2ZSttZWFzdXJlbWVudCt0b29scy4mYW1wO3llYXI9MjAxMiZhbXA7YXVsYXN0PVdpbmc8
L3VybD48L3JlbGF0ZWQtdXJscz48L3VybHM+PGN1c3RvbTE+UkFZWUFOLUlOQ0xVU0lPTjogeyZx
dW90O0FubmEmcXVvdDs9Jmd0OyZxdW90O0luY2x1ZGVkJnF1b3Q7LCAmcXVvdDtFa2F0ZXJpbmEm
cXVvdDs9Jmd0OyZxdW90O0luY2x1ZGVkJnF1b3Q7fSB8IFJBWVlBTi1MQUJFTFM6IE1pbmlQQVFM
UTwvY3VzdG9tMT48bGFuZ3VhZ2U+RW5nbGlzaDwvbGFuZ3VhZ2U+PC9yZWNvcmQ+PC9DaXRlPjxD
aXRlPjxBdXRob3I+VG93bnNlbmQ8L0F1dGhvcj48WWVhcj4xOTkxPC9ZZWFyPjxSZWNOdW0+MTIw
PC9SZWNOdW0+PHJlY29yZD48cmVjLW51bWJlcj4xMjA8L3JlYy1udW1iZXI+PGZvcmVpZ24ta2V5
cz48a2V5IGFwcD0iRU4iIGRiLWlkPSJ4c2U5c3M5dDhhOTlkdWVydnhoeGV3ZjUwZXNzMmVhZXp6
d3YiIHRpbWVzdGFtcD0iMTY0OTQ1MDA1MSI+MTIwPC9rZXk+PC9mb3JlaWduLWtleXM+PHJlZi10
eXBlIG5hbWU9IkpvdXJuYWwgQXJ0aWNsZSI+MTc8L3JlZi10eXBlPjxjb250cmlidXRvcnM+PGF1
dGhvcnM+PGF1dGhvcj5Ub3duc2VuZCwgTTwvYXV0aG9yPjxhdXRob3I+RmVlbnksIEQgSDwvYXV0
aG9yPjxhdXRob3I+R3V5YXR0LCBHIEg8L2F1dGhvcj48YXV0aG9yPkZ1cmxvbmcsIFcuIEouPC9h
dXRob3I+PGF1dGhvcj5TZWlwLCBBLiBFLjwvYXV0aG9yPjxhdXRob3I+RG9sb3ZpY2gsIEouPC9h
dXRob3I+PC9hdXRob3JzPjwvY29udHJpYnV0b3JzPjxhdXRoLWFkZHJlc3M+RGVwYXJ0bWVudCBv
ZiBDbGluaWNhbCBFcGlkZW1pb2xvZ3kgYW5kIEJpb3N0YXRpc3RpY3MsIE1jTWFzdGVyIFVuaXZl
cnNpdHksIEhhbWlsdG9uLCBPbnRhcmlvLCBDYW5hZGEuPC9hdXRoLWFkZHJlc3M+PHRpdGxlcz48
dGl0bGU+RXZhbHVhdGlvbiBvZiB0aGUgYnVyZGVuIG9mIGlsbG5lc3MgZm9yIHBlZGlhdHJpYyBh
c3RobWF0aWMgcGF0aWVudHMgYW5kIHRoZWlyIHBhcmVudHM8L3RpdGxlPjxzZWNvbmRhcnktdGl0
bGU+QW5uIEFsbGVyZ3k8L3NlY29uZGFyeS10aXRsZT48L3RpdGxlcz48cGVyaW9kaWNhbD48ZnVs
bC10aXRsZT5Bbm4gQWxsZXJneTwvZnVsbC10aXRsZT48L3BlcmlvZGljYWw+PHBhZ2VzPjQwMy04
PC9wYWdlcz48dm9sdW1lPjY3PC92b2x1bWU+PG51bWJlcj40PC9udW1iZXI+PGVkaXRpb24+MTk5
MS8xMC8wMTwvZWRpdGlvbj48a2V5d29yZHM+PGtleXdvcmQ+QWRvbGVzY2VudDwva2V5d29yZD48
a2V5d29yZD5BbnhpZXR5PC9rZXl3b3JkPjxrZXl3b3JkPkFzdGhtYS9wYXRob2xvZ3kvKnBzeWNo
b2xvZ3k8L2tleXdvcmQ+PGtleXdvcmQ+Q2hpbGQ8L2tleXdvcmQ+PGtleXdvcmQ+RGlzYWJpbGl0
eSBFdmFsdWF0aW9uPC9rZXl3b3JkPjxrZXl3b3JkPkZlbWFsZTwva2V5d29yZD48a2V5d29yZD5I
dW1hbnM8L2tleXdvcmQ+PGtleXdvcmQ+TWFsZTwva2V5d29yZD48a2V5d29yZD5QYXJlbnQtQ2hp
bGQgUmVsYXRpb25zPC9rZXl3b3JkPjxrZXl3b3JkPlBhcmVudGluZy8qcHN5Y2hvbG9neTwva2V5
d29yZD48a2V5d29yZD4qUXVhbGl0eSBvZiBMaWZlPC9rZXl3b3JkPjxrZXl3b3JkPlN1cnZleXMg
YW5kIFF1ZXN0aW9ubmFpcmVzPC9rZXl3b3JkPjwva2V5d29yZHM+PGRhdGVzPjx5ZWFyPjE5OTE8
L3llYXI+PHB1Yi1kYXRlcz48ZGF0ZT5PY3Q8L2RhdGU+PC9wdWItZGF0ZXM+PC9kYXRlcz48aXNi
bj4wMDAzLTQ3MzggKFByaW50KSYjeEQ7MDAwMy00NzM4PC9pc2JuPjxhY2Nlc3Npb24tbnVtPjE5
NTIyOTY8L2FjY2Vzc2lvbi1udW0+PHVybHM+PC91cmxzPjxyZW1vdGUtZGF0YWJhc2UtcHJvdmlk
ZXI+TkxNPC9yZW1vdGUtZGF0YWJhc2UtcHJvdmlkZXI+PGxhbmd1YWdlPmVuZzwvbGFuZ3VhZ2U+
PC9yZWNvcmQ+PC9DaXRlPjxDaXRlPjxBdXRob3I+V2luZzwvQXV0aG9yPjxZZWFyPjIwMTI8L1ll
YXI+PFJlY051bT4yNjY8L1JlY051bT48cmVjb3JkPjxyZWMtbnVtYmVyPjI2NjwvcmVjLW51bWJl
cj48Zm9yZWlnbi1rZXlzPjxrZXkgYXBwPSJFTiIgZGItaWQ9InY1cDlyZDlkNndkZjI2ZXdldjdw
ZHcyZHM1enBmcGF3ZHp2OSIgdGltZXN0YW1wPSIxNTk4MjYwMTA0Ij4yNjY8L2tleT48L2ZvcmVp
Z24ta2V5cz48cmVmLXR5cGUgbmFtZT0iSm91cm5hbCBBcnRpY2xlIj4xNzwvcmVmLXR5cGU+PGNv
bnRyaWJ1dG9ycz48YXV0aG9ycz48YXV0aG9yPldpbmcsIEEuPC9hdXRob3I+PGF1dGhvcj5VcHRv
biwgSi48L2F1dGhvcj48YXV0aG9yPlN2ZW5zc29uLCBLLjwvYXV0aG9yPjxhdXRob3I+V2VsbGVy
LCBQLjwvYXV0aG9yPjxhdXRob3I+RmxldGNoZXIsIE0uPC9hdXRob3I+PGF1dGhvcj5XYWxrZXIs
IFMuPC9hdXRob3I+PC9hdXRob3JzPjwvY29udHJpYnV0b3JzPjxhdXRoLWFkZHJlc3M+V2luZywg
QW5uaWUuIEVkdWNhdGlvbiBmb3IgSGVhbHRoLCBUaGUgQXRoZW5hZXVtLCAxMCBDaHVyY2ggU3Ry
ZWV0LCBXYXJ3aWNrIENWMzQgNEFCLCBXYXJ3aWNrc2hpcmUsIFVLLjwvYXV0aC1hZGRyZXNzPjx0
aXRsZXM+PHRpdGxlPlRoZSBzdGFuZGFyZGl6ZWQgYW5kIG1pbmkgdmVyc2lvbnMgb2YgdGhlIFBB
UUxRIGFyZSB2YWxpZCwgcmVsaWFibGUsIGFuZCByZXNwb25zaXZlIG1lYXN1cmVtZW50IHRvb2xz
PC90aXRsZT48c2Vjb25kYXJ5LXRpdGxlPkpvdXJuYWwgb2YgQ2xpbmljYWwgRXBpZGVtaW9sb2d5
PC9zZWNvbmRhcnktdGl0bGU+PC90aXRsZXM+PHBlcmlvZGljYWw+PGZ1bGwtdGl0bGU+Sm91cm5h
bCBvZiBDbGluaWNhbCBFcGlkZW1pb2xvZ3k8L2Z1bGwtdGl0bGU+PC9wZXJpb2RpY2FsPjxwYWdl
cz42NDMtNTA8L3BhZ2VzPjx2b2x1bWU+NjU8L3ZvbHVtZT48bnVtYmVyPjY8L251bWJlcj48a2V5
d29yZHM+PGtleXdvcmQ+QWRvbGVzY2VudDwva2V5d29yZD48a2V5d29yZD5BbGdvcml0aG1zPC9r
ZXl3b3JkPjxrZXl3b3JkPkFzdGhtYS9kaSBbRGlhZ25vc2lzXTwva2V5d29yZD48a2V5d29yZD5B
c3RobWEvcHAgW1BoeXNpb3BhdGhvbG9neV08L2tleXdvcmQ+PGtleXdvcmQ+QXN0aG1hL3B4IFtQ
c3ljaG9sb2d5XTwva2V5d29yZD48a2V5d29yZD4qQXN0aG1hPC9rZXl3b3JkPjxrZXl3b3JkPkNo
aWxkPC9rZXl3b3JkPjxrZXl3b3JkPkZlbWFsZTwva2V5d29yZD48a2V5d29yZD5IdW1hbnM8L2tl
eXdvcmQ+PGtleXdvcmQ+TWFsZTwva2V5d29yZD48a2V5d29yZD5Qc3ljaG9tZXRyaWNzPC9rZXl3
b3JkPjxrZXl3b3JkPipRdWFsaXR5IG9mIExpZmU8L2tleXdvcmQ+PGtleXdvcmQ+UmVwcm9kdWNp
YmlsaXR5IG9mIFJlc3VsdHM8L2tleXdvcmQ+PGtleXdvcmQ+U2V2ZXJpdHkgb2YgSWxsbmVzcyBJ
bmRleDwva2V5d29yZD48a2V5d29yZD4qU3VydmV5cyBhbmQgUXVlc3Rpb25uYWlyZXMvc3QgW1N0
YW5kYXJkc108L2tleXdvcmQ+PC9rZXl3b3Jkcz48ZGF0ZXM+PHllYXI+MjAxMjwveWVhcj48cHVi
LWRhdGVzPjxkYXRlPkp1bjwvZGF0ZT48L3B1Yi1kYXRlcz48L2RhdGVzPjxpc2JuPjE4NzgtNTky
MTwvaXNibj48YWNjZXNzaW9uLW51bT4yMjUzNzQ2ODwvYWNjZXNzaW9uLW51bT48dXJscz48cmVs
YXRlZC11cmxzPjx1cmw+aHR0cHM6Ly9vdmlkc3Aub3ZpZC5jb20vb3ZpZHdlYi5jZ2k/VD1KUyZh
bXA7Q1NDPVkmYW1wO05FV1M9TiZhbXA7UEFHRT1mdWxsdGV4dCZhbXA7RD1tZWQ5JmFtcDtBTj0y
MjUzNzQ2OCBodHRwOi8vcmVzb2x2ZXIuZWJzY29ob3N0LmNvbS9vcGVudXJsP2lzc249MDg5NTQz
NTYmYW1wO1ZvbHVtZT02NSZhbXA7aXNzdWU9NiZhbXA7c3BhZ2U9NjQzJmFtcDt0aXRsZT1UaGUr
c3RhbmRhcmRpemVkK2FuZCttaW5pK3ZlcnNpb25zK29mK3RoZStQQVFMUSthcmUrdmFsaWQlMkMr
cmVsaWFibGUlMkMrYW5kK3Jlc3BvbnNpdmUrbWVhc3VyZW1lbnQrdG9vbHMuJmFtcDt5ZWFyPTIw
MTImYW1wO2F1bGFzdD1XaW5nPC91cmw+PC9yZWxhdGVkLXVybHM+PC91cmxzPjxjdXN0b20xPlJB
WVlBTi1JTkNMVVNJT046IHsmcXVvdDtBbm5hJnF1b3Q7PSZndDsmcXVvdDtJbmNsdWRlZCZxdW90
OywgJnF1b3Q7RWthdGVyaW5hJnF1b3Q7PSZndDsmcXVvdDtJbmNsdWRlZCZxdW90O30gfCBSQVlZ
QU4tTEFCRUxTOiBNaW5pUEFRTFE8L2N1c3RvbTE+PGxhbmd1YWdlPkVuZ2xpc2g8L2xhbmd1YWdl
PjwvcmVjb3JkPjwvQ2l0ZT48Q2l0ZT48QXV0aG9yPk1haGFiYWxlc2h3YXJrYXI8L0F1dGhvcj48
WWVhcj4yMDE2PC9ZZWFyPjxSZWNOdW0+MTc5PC9SZWNOdW0+PHJlY29yZD48cmVjLW51bWJlcj4x
Nzk8L3JlYy1udW1iZXI+PGZvcmVpZ24ta2V5cz48a2V5IGFwcD0iRU4iIGRiLWlkPSJ4c2U5c3M5
dDhhOTlkdWVydnhoeGV3ZjUwZXNzMmVhZXp6d3YiIHRpbWVzdGFtcD0iMTY2NTkyNTE2NiI+MTc5
PC9rZXk+PC9mb3JlaWduLWtleXM+PHJlZi10eXBlIG5hbWU9IkpvdXJuYWwgQXJ0aWNsZSI+MTc8
L3JlZi10eXBlPjxjb250cmlidXRvcnM+PGF1dGhvcnM+PGF1dGhvcj5NYWhhYmFsZXNod2Fya2Fy
LCBSPC9hdXRob3I+PGF1dGhvcj5UYXlsb3IsIFkgSjwvYXV0aG9yPjxhdXRob3I+VGFwcCwgSDwv
YXV0aG9yPjxhdXRob3I+RHVsaW4sIE0gRjwvYXV0aG9yPjwvYXV0aG9ycz48L2NvbnRyaWJ1dG9y
cz48YXV0aC1hZGRyZXNzPihNYWhhYmFsZXNod2Fya2FyLCBUYXlsb3IpIERpY2tzb24gQWR2YW5j
ZWQgQW5hbHl0aWNzLCBDYXJvbGluYXMgSGVhbHRoQ2FyZSBTeXN0ZW0sIDcyMCBFYXN0IE1vcmVo
ZWFkIFN0cmVldCwgQ2hhcmxvdHRlLCBOQyAyODIwMiwgVW5pdGVkIFN0YXRlcyAoVGFwcCwgRHVs
aW4pIERlcGFydG1lbnQgb2YgRmFtaWx5IE1lZGljaW5lLCBDYXJvbGluYXMgSGVhbHRoQ2FyZSBT
eXN0ZW0sIENoYXJsb3R0ZSwgTkMsIFVuaXRlZCBTdGF0ZXMgKER1bGluKSBDb2xsZWdlIG9mIEhl
YWx0aCBhbmQgSHVtYW4gU2VydmljZXMsIFVuaXZlcnNpdHkgb2YgTm9ydGggQ2Fyb2xpbmEgYXQg
Q2hhcmxvdHRlLCBDaGFybG90dGUsIE5DLCBVbml0ZWQgU3RhdGVzIFIuIE1haGFiYWxlc2h3YXJr
YXIsIERpY2tzb24gQWR2YW5jZWQgQW5hbHl0aWNzLCBDYXJvbGluYXMgSGVhbHRoQ2FyZSBTeXN0
ZW0sIDcyMCBFYXN0IE1vcmVoZWFkIFN0cmVldCwgQ2hhcmxvdHRlLCBOQyAyODIwMiwgVW5pdGVk
IFN0YXRlcy4gRS1tYWlsOiByb2hhbi5tYWhhYmFsZXNod2Fya2FyQGNhcm9saW5hc2hlYWx0aGNh
cmUub3JnPC9hdXRoLWFkZHJlc3M+PHRpdGxlcz48dGl0bGU+UHN5Y2hvbWV0cmljIFByb3BlcnRp
ZXMgb2YgdGhlIE1pbmkgUGVkaWF0cmljIEFzdGhtYSBRdWFsaXR5IG9mIExpZmUgUXVlc3Rpb25u
YWlyZSBpbiBhIFVTIFNhbXBsZTwvdGl0bGU+PHNlY29uZGFyeS10aXRsZT5QZWRpYXRyaWMgQWxs
ZXJneSwgSW1tdW5vbG9neSwgYW5kIFB1bG1vbm9sb2d5PC9zZWNvbmRhcnktdGl0bGU+PC90aXRs
ZXM+PHBlcmlvZGljYWw+PGZ1bGwtdGl0bGU+UGVkaWF0cmljIEFsbGVyZ3ksIEltbXVub2xvZ3ks
IGFuZCBQdWxtb25vbG9neTwvZnVsbC10aXRsZT48L3BlcmlvZGljYWw+PHBhZ2VzPjEzNy0xNDI8
L3BhZ2VzPjx2b2x1bWU+Mjk8L3ZvbHVtZT48bnVtYmVyPjM8L251bWJlcj48a2V5d29yZHM+PGtl
eXdvcmQ+YXJ0aWNsZTwva2V5d29yZD48a2V5d29yZD5hc3RobWEvZG0gW0Rpc2Vhc2UgTWFuYWdl
bWVudF08L2tleXdvcmQ+PGtleXdvcmQ+Y2hpbGQ8L2tleXdvcmQ+PGtleXdvcmQ+Y29udHJvbGxl
ZCBzdHVkeTwva2V5d29yZD48a2V5d29yZD5jb252ZXJnZW50IHZhbGlkaXR5PC9rZXl3b3JkPjxr
ZXl3b3JkPkNyb25iYWNoIGFscGhhIGNvZWZmaWNpZW50PC9rZXl3b3JkPjxrZXl3b3JkPmRpc2Ny
aW1pbmFudCB2YWxpZGl0eTwva2V5d29yZD48a2V5d29yZD5mZW1hbGU8L2tleXdvcmQ+PGtleXdv
cmQ+aGVhbHRoIHN1cnZleTwva2V5d29yZD48a2V5d29yZD5odW1hbjwva2V5d29yZD48a2V5d29y
ZD5pbnRlcm5hbCBjb25zaXN0ZW5jeTwva2V5d29yZD48a2V5d29yZD5tYWpvciBjbGluaWNhbCBz
dHVkeTwva2V5d29yZD48a2V5d29yZD5tYWxlPC9rZXl3b3JkPjxrZXl3b3JkPnByaW1hcnkgbWVk
aWNhbCBjYXJlPC9rZXl3b3JkPjxrZXl3b3JkPnByaW9yaXR5IGpvdXJuYWw8L2tleXdvcmQ+PGtl
eXdvcmQ+cHN5Y2hvbWV0cnk8L2tleXdvcmQ+PGtleXdvcmQ+cXVhbGl0eSBvZiBsaWZlPC9rZXl3
b3JkPjxrZXl3b3JkPnF1YWxpdHkgb2YgbGlmZSBhc3Nlc3NtZW50PC9rZXl3b3JkPjxrZXl3b3Jk
PnF1ZXN0aW9ubmFpcmU8L2tleXdvcmQ+PGtleXdvcmQ+c2Nob29sIGNoaWxkPC9rZXl3b3JkPjxr
ZXl3b3JkPlVuaXRlZCBTdGF0ZXM8L2tleXdvcmQ+PGtleXdvcmQ+QXN0aG1hIFRoZXJhcHkgQXNz
ZXNzbWVudCBRdWVzdGlvbm5haXJlPC9rZXl3b3JkPjxrZXl3b3JkPk1pbmkgUGVkaWF0cmljIEFz
dGhtYSBRdWFsaXR5IG9mIExpZmUgUXVlc3Rpb25uYWlyZTwva2V5d29yZD48a2V5d29yZD5RdWVz
dGlvbm5haXJlczwva2V5d29yZD48a2V5d29yZD5Qc3ljaG9tZXRyaWNzPC9rZXl3b3JkPjxrZXl3
b3JkPkFzdGhtYTwva2V5d29yZD48L2tleXdvcmRzPjxkYXRlcz48eWVhcj4yMDE2PC95ZWFyPjxw
dWItZGF0ZXM+PGRhdGU+MDEtU2VwPC9kYXRlPjwvcHViLWRhdGVzPjwvZGF0ZXM+PGlzYm4+MjE1
MS0zMjFYIDIxNTEtMzIyODwvaXNibj48YWNjZXNzaW9uLW51bT42MTIyMzg5NTk8L2FjY2Vzc2lv
bi1udW0+PHVybHM+PHJlbGF0ZWQtdXJscz48dXJsPmh0dHA6Ly93d3cubGllYmVydG9ubGluZS5j
b20vcGFpIGh0dHBzOi8vb3ZpZHNwLm92aWQuY29tL292aWR3ZWIuY2dpP1Q9SlMmYW1wO0NTQz1Z
JmFtcDtORVdTPU4mYW1wO1BBR0U9ZnVsbHRleHQmYW1wO0Q9ZW1lZDE3JmFtcDtBTj02MTIyMzg5
NTkgaHR0cDovL3Jlc29sdmVyLmVic2NvaG9zdC5jb20vb3BlbnVybD9pc3NuPTIxNTEzMjFYJmFt
cDtWb2x1bWU9MjkmYW1wO2lzc3VlPTMmYW1wO3NwYWdlPTEzNyZhbXA7dGl0bGU9UHN5Y2hvbWV0
cmljK1Byb3BlcnRpZXMrb2YrdGhlK01pbmkrUGVkaWF0cmljK0FzdGhtYStRdWFsaXR5K29mK0xp
ZmUrUXVlc3Rpb25uYWlyZStpbithK1VTK1NhbXBsZSZhbXA7eWVhcj0yMDE2JmFtcDthdWxhc3Q9
TWFoYWJhbGVzaHdhcmthcjwvdXJsPjwvcmVsYXRlZC11cmxzPjwvdXJscz48Y3VzdG9tMT5SQVlZ
QU4tSU5DTFVTSU9OOiB7JnF1b3Q7QW5uYSZxdW90Oz0mZ3Q7JnF1b3Q7SW5jbHVkZWQmcXVvdDss
ICZxdW90O0VrYXRlcmluYSZxdW90Oz0mZ3Q7JnF1b3Q7SW5jbHVkZWQmcXVvdDt9IHwgUkFZWUFO
LUxBQkVMUzogTWluaVBBUUxRPC9jdXN0b20xPjxsYW5ndWFnZT5FbmdsaXNoPC9sYW5ndWFnZT48
L3JlY29yZD48L0NpdGU+PC9FbmROb3RlPgB=
</w:fldData>
        </w:fldChar>
      </w:r>
      <w:r w:rsidR="007E24D9">
        <w:instrText xml:space="preserve"> ADDIN EN.CITE.DATA </w:instrText>
      </w:r>
      <w:r w:rsidR="007E24D9">
        <w:fldChar w:fldCharType="end"/>
      </w:r>
      <w:r w:rsidR="00EE6407" w:rsidRPr="00960006">
        <w:fldChar w:fldCharType="separate"/>
      </w:r>
      <w:r w:rsidR="00E83C39" w:rsidRPr="00E83C39">
        <w:rPr>
          <w:noProof/>
          <w:vertAlign w:val="superscript"/>
        </w:rPr>
        <w:t>47-53</w:t>
      </w:r>
      <w:r w:rsidR="00EE6407" w:rsidRPr="00960006">
        <w:fldChar w:fldCharType="end"/>
      </w:r>
      <w:r w:rsidR="00157D07" w:rsidRPr="00960006">
        <w:t>,</w:t>
      </w:r>
      <w:r w:rsidR="00EE6407" w:rsidRPr="00960006">
        <w:t xml:space="preserve"> </w:t>
      </w:r>
      <w:r w:rsidR="00310CED" w:rsidRPr="00960006">
        <w:t>respectively</w:t>
      </w:r>
      <w:r w:rsidR="001E06E8" w:rsidRPr="00960006">
        <w:t>. Only one content validation study was identified</w:t>
      </w:r>
      <w:r w:rsidR="001E06E8" w:rsidRPr="00960006">
        <w:fldChar w:fldCharType="begin">
          <w:fldData xml:space="preserve">PEVuZE5vdGU+PENpdGU+PEF1dGhvcj5BcGZlbGJhY2hlcjwvQXV0aG9yPjxZZWFyPjIwMTY8L1ll
YXI+PFJlY051bT4xODA8L1JlY051bT48RGlzcGxheVRleHQ+PHN0eWxlIGZhY2U9InN1cGVyc2Ny
aXB0Ij41NDwvc3R5bGU+PC9EaXNwbGF5VGV4dD48cmVjb3JkPjxyZWMtbnVtYmVyPjE4MDwvcmVj
LW51bWJlcj48Zm9yZWlnbi1rZXlzPjxrZXkgYXBwPSJFTiIgZGItaWQ9InhzZTlzczl0OGE5OWR1
ZXJ2eGh4ZXdmNTBlc3MyZWFlenp3diIgdGltZXN0YW1wPSIxNjY1OTI1MTY2Ij4xODA8L2tleT48
L2ZvcmVpZ24ta2V5cz48cmVmLXR5cGUgbmFtZT0iSm91cm5hbCBBcnRpY2xlIj4xNzwvcmVmLXR5
cGU+PGNvbnRyaWJ1dG9ycz48YXV0aG9ycz48YXV0aG9yPkFwZmVsYmFjaGVyLCBDIEo8L2F1dGhv
cj48YXV0aG9yPkpvbmVzLCBDIEo8L2F1dGhvcj48YXV0aG9yPkZyZXcsIEE8L2F1dGhvcj48YXV0
aG9yPlNtaXRoLCBILjwvYXV0aG9yPjwvYXV0aG9ycz48L2NvbnRyaWJ1dG9ycz48YXV0aC1hZGRy
ZXNzPkRpdmlzaW9uIG9mIFByaW1hcnkgQ2FyZSBhbmQgUHVibGljIEhlYWx0aCwgQnJpZ2h0b24g
YW5kIFN1c3NleCBNZWRpY2FsIFNjaG9vbCwgQnJpZ2h0b24sIFVLLiYjeEQ7TWVkaWNhbCBTb2Np
b2xvZ3ksIEluc3RpdHV0ZSBvZiBFcGlkZW1pb2xvZ3kgYW5kIFByZXZlbnRpdmUgTWVkaWNpbmUs
IFVuaXZlcnNpdHkgb2YgUmVnZW5zYnVyZywgUmVnZW5zYnVyZywgR2VybWFueS4mI3hEO0RlcGFy
dG1lbnQgb2YgUmVzcGlyYXRvcnkgTWVkaWNpbmUsIEJyaWdodG9uIGFuZCBTdXNzZXggVW5pdmVy
c2l0eSBIb3NwaXRhbHMgTkhTIFRydXN0LCBCcmlnaHRvbiwgVUsuPC9hdXRoLWFkZHJlc3M+PHRp
dGxlcz48dGl0bGU+VmFsaWRpdHkgb2YgdGhyZWUgYXN0aG1hLXNwZWNpZmljIHF1YWxpdHkgb2Yg
bGlmZSBxdWVzdGlvbm5haXJlczogdGhlIHBhdGllbnRzJmFwb3M7IHBlcnNwZWN0aXZlPC90aXRs
ZT48c2Vjb25kYXJ5LXRpdGxlPkJNSiBPcGVuPC9zZWNvbmRhcnktdGl0bGU+PC90aXRsZXM+PHBl
cmlvZGljYWw+PGZ1bGwtdGl0bGU+Qk1KIE9wZW48L2Z1bGwtdGl0bGU+PC9wZXJpb2RpY2FsPjxw
YWdlcz5lMDExNzkzPC9wYWdlcz48dm9sdW1lPjY8L3ZvbHVtZT48bnVtYmVyPjEyPC9udW1iZXI+
PGVkaXRpb24+MjAxNi8xMi8yMzwvZWRpdGlvbj48a2V5d29yZHM+PGtleXdvcmQ+QWN0aXZpdGll
cyBvZiBEYWlseSBMaXZpbmc8L2tleXdvcmQ+PGtleXdvcmQ+QWR1bHQ8L2tleXdvcmQ+PGtleXdv
cmQ+QWdlZDwva2V5d29yZD48a2V5d29yZD4qQXN0aG1hPC9rZXl3b3JkPjxrZXl3b3JkPkZlbWFs
ZTwva2V5d29yZD48a2V5d29yZD5IdW1hbnM8L2tleXdvcmQ+PGtleXdvcmQ+TWFsZTwva2V5d29y
ZD48a2V5d29yZD5NaWRkbGUgQWdlZDwva2V5d29yZD48a2V5d29yZD5QYXRpZW50IFNhdGlzZmFj
dGlvbjwva2V5d29yZD48a2V5d29yZD5RdWFsaXRhdGl2ZSBSZXNlYXJjaDwva2V5d29yZD48a2V5
d29yZD4qUXVhbGl0eSBvZiBMaWZlPC9rZXl3b3JkPjxrZXl3b3JkPlJlcHJvZHVjaWJpbGl0eSBv
ZiBSZXN1bHRzPC9rZXl3b3JkPjxrZXl3b3JkPipTdXJ2ZXlzIGFuZCBRdWVzdGlvbm5haXJlczwv
a2V5d29yZD48a2V5d29yZD5Vbml0ZWQgS2luZ2RvbTwva2V5d29yZD48a2V5d29yZD5Zb3VuZyBB
ZHVsdDwva2V5d29yZD48a2V5d29yZD4qcXVhbGl0YXRpdmUgcmVzZWFyY2g8L2tleXdvcmQ+PC9r
ZXl3b3Jkcz48ZGF0ZXM+PHllYXI+MjAxNjwveWVhcj48cHViLWRhdGVzPjxkYXRlPkRlYyAyMjwv
ZGF0ZT48L3B1Yi1kYXRlcz48L2RhdGVzPjxpc2JuPjIwNDQtNjA1NTwvaXNibj48YWNjZXNzaW9u
LW51bT4yODAwNzcwNjwvYWNjZXNzaW9uLW51bT48dXJscz48L3VybHM+PGN1c3RvbTI+UE1DNTIy
MzY0MTwvY3VzdG9tMj48ZWxlY3Ryb25pYy1yZXNvdXJjZS1udW0+MTAuMTEzNi9ibWpvcGVuLTIw
MTYtMDExNzkzPC9lbGVjdHJvbmljLXJlc291cmNlLW51bT48cmVtb3RlLWRhdGFiYXNlLXByb3Zp
ZGVyPk5MTTwvcmVtb3RlLWRhdGFiYXNlLXByb3ZpZGVyPjxsYW5ndWFnZT5lbmc8L2xhbmd1YWdl
PjwvcmVjb3JkPjwvQ2l0ZT48L0VuZE5vdGU+AG==
</w:fldData>
        </w:fldChar>
      </w:r>
      <w:r w:rsidR="007E24D9">
        <w:instrText xml:space="preserve"> ADDIN EN.CITE </w:instrText>
      </w:r>
      <w:r w:rsidR="007E24D9">
        <w:fldChar w:fldCharType="begin">
          <w:fldData xml:space="preserve">PEVuZE5vdGU+PENpdGU+PEF1dGhvcj5BcGZlbGJhY2hlcjwvQXV0aG9yPjxZZWFyPjIwMTY8L1ll
YXI+PFJlY051bT4xODA8L1JlY051bT48RGlzcGxheVRleHQ+PHN0eWxlIGZhY2U9InN1cGVyc2Ny
aXB0Ij41NDwvc3R5bGU+PC9EaXNwbGF5VGV4dD48cmVjb3JkPjxyZWMtbnVtYmVyPjE4MDwvcmVj
LW51bWJlcj48Zm9yZWlnbi1rZXlzPjxrZXkgYXBwPSJFTiIgZGItaWQ9InhzZTlzczl0OGE5OWR1
ZXJ2eGh4ZXdmNTBlc3MyZWFlenp3diIgdGltZXN0YW1wPSIxNjY1OTI1MTY2Ij4xODA8L2tleT48
L2ZvcmVpZ24ta2V5cz48cmVmLXR5cGUgbmFtZT0iSm91cm5hbCBBcnRpY2xlIj4xNzwvcmVmLXR5
cGU+PGNvbnRyaWJ1dG9ycz48YXV0aG9ycz48YXV0aG9yPkFwZmVsYmFjaGVyLCBDIEo8L2F1dGhv
cj48YXV0aG9yPkpvbmVzLCBDIEo8L2F1dGhvcj48YXV0aG9yPkZyZXcsIEE8L2F1dGhvcj48YXV0
aG9yPlNtaXRoLCBILjwvYXV0aG9yPjwvYXV0aG9ycz48L2NvbnRyaWJ1dG9ycz48YXV0aC1hZGRy
ZXNzPkRpdmlzaW9uIG9mIFByaW1hcnkgQ2FyZSBhbmQgUHVibGljIEhlYWx0aCwgQnJpZ2h0b24g
YW5kIFN1c3NleCBNZWRpY2FsIFNjaG9vbCwgQnJpZ2h0b24sIFVLLiYjeEQ7TWVkaWNhbCBTb2Np
b2xvZ3ksIEluc3RpdHV0ZSBvZiBFcGlkZW1pb2xvZ3kgYW5kIFByZXZlbnRpdmUgTWVkaWNpbmUs
IFVuaXZlcnNpdHkgb2YgUmVnZW5zYnVyZywgUmVnZW5zYnVyZywgR2VybWFueS4mI3hEO0RlcGFy
dG1lbnQgb2YgUmVzcGlyYXRvcnkgTWVkaWNpbmUsIEJyaWdodG9uIGFuZCBTdXNzZXggVW5pdmVy
c2l0eSBIb3NwaXRhbHMgTkhTIFRydXN0LCBCcmlnaHRvbiwgVUsuPC9hdXRoLWFkZHJlc3M+PHRp
dGxlcz48dGl0bGU+VmFsaWRpdHkgb2YgdGhyZWUgYXN0aG1hLXNwZWNpZmljIHF1YWxpdHkgb2Yg
bGlmZSBxdWVzdGlvbm5haXJlczogdGhlIHBhdGllbnRzJmFwb3M7IHBlcnNwZWN0aXZlPC90aXRs
ZT48c2Vjb25kYXJ5LXRpdGxlPkJNSiBPcGVuPC9zZWNvbmRhcnktdGl0bGU+PC90aXRsZXM+PHBl
cmlvZGljYWw+PGZ1bGwtdGl0bGU+Qk1KIE9wZW48L2Z1bGwtdGl0bGU+PC9wZXJpb2RpY2FsPjxw
YWdlcz5lMDExNzkzPC9wYWdlcz48dm9sdW1lPjY8L3ZvbHVtZT48bnVtYmVyPjEyPC9udW1iZXI+
PGVkaXRpb24+MjAxNi8xMi8yMzwvZWRpdGlvbj48a2V5d29yZHM+PGtleXdvcmQ+QWN0aXZpdGll
cyBvZiBEYWlseSBMaXZpbmc8L2tleXdvcmQ+PGtleXdvcmQ+QWR1bHQ8L2tleXdvcmQ+PGtleXdv
cmQ+QWdlZDwva2V5d29yZD48a2V5d29yZD4qQXN0aG1hPC9rZXl3b3JkPjxrZXl3b3JkPkZlbWFs
ZTwva2V5d29yZD48a2V5d29yZD5IdW1hbnM8L2tleXdvcmQ+PGtleXdvcmQ+TWFsZTwva2V5d29y
ZD48a2V5d29yZD5NaWRkbGUgQWdlZDwva2V5d29yZD48a2V5d29yZD5QYXRpZW50IFNhdGlzZmFj
dGlvbjwva2V5d29yZD48a2V5d29yZD5RdWFsaXRhdGl2ZSBSZXNlYXJjaDwva2V5d29yZD48a2V5
d29yZD4qUXVhbGl0eSBvZiBMaWZlPC9rZXl3b3JkPjxrZXl3b3JkPlJlcHJvZHVjaWJpbGl0eSBv
ZiBSZXN1bHRzPC9rZXl3b3JkPjxrZXl3b3JkPipTdXJ2ZXlzIGFuZCBRdWVzdGlvbm5haXJlczwv
a2V5d29yZD48a2V5d29yZD5Vbml0ZWQgS2luZ2RvbTwva2V5d29yZD48a2V5d29yZD5Zb3VuZyBB
ZHVsdDwva2V5d29yZD48a2V5d29yZD4qcXVhbGl0YXRpdmUgcmVzZWFyY2g8L2tleXdvcmQ+PC9r
ZXl3b3Jkcz48ZGF0ZXM+PHllYXI+MjAxNjwveWVhcj48cHViLWRhdGVzPjxkYXRlPkRlYyAyMjwv
ZGF0ZT48L3B1Yi1kYXRlcz48L2RhdGVzPjxpc2JuPjIwNDQtNjA1NTwvaXNibj48YWNjZXNzaW9u
LW51bT4yODAwNzcwNjwvYWNjZXNzaW9uLW51bT48dXJscz48L3VybHM+PGN1c3RvbTI+UE1DNTIy
MzY0MTwvY3VzdG9tMj48ZWxlY3Ryb25pYy1yZXNvdXJjZS1udW0+MTAuMTEzNi9ibWpvcGVuLTIw
MTYtMDExNzkzPC9lbGVjdHJvbmljLXJlc291cmNlLW51bT48cmVtb3RlLWRhdGFiYXNlLXByb3Zp
ZGVyPk5MTTwvcmVtb3RlLWRhdGFiYXNlLXByb3ZpZGVyPjxsYW5ndWFnZT5lbmc8L2xhbmd1YWdl
PjwvcmVjb3JkPjwvQ2l0ZT48L0VuZE5vdGU+AG==
</w:fldData>
        </w:fldChar>
      </w:r>
      <w:r w:rsidR="007E24D9">
        <w:instrText xml:space="preserve"> ADDIN EN.CITE.DATA </w:instrText>
      </w:r>
      <w:r w:rsidR="007E24D9">
        <w:fldChar w:fldCharType="end"/>
      </w:r>
      <w:r w:rsidR="001E06E8" w:rsidRPr="00960006">
        <w:fldChar w:fldCharType="separate"/>
      </w:r>
      <w:r w:rsidR="00E83C39" w:rsidRPr="00E83C39">
        <w:rPr>
          <w:noProof/>
          <w:vertAlign w:val="superscript"/>
        </w:rPr>
        <w:t>54</w:t>
      </w:r>
      <w:r w:rsidR="001E06E8" w:rsidRPr="00960006">
        <w:fldChar w:fldCharType="end"/>
      </w:r>
      <w:r w:rsidR="001E06E8" w:rsidRPr="000676FD">
        <w:t>. Six articles reported the development and/or measurement properties of asthma control instruments for adults</w:t>
      </w:r>
      <w:r w:rsidR="001E06E8" w:rsidRPr="000676FD">
        <w:fldChar w:fldCharType="begin">
          <w:fldData xml:space="preserve">PEVuZE5vdGU+PENpdGU+PEF1dGhvcj5OYXRoYW48L0F1dGhvcj48WWVhcj4yMDA0PC9ZZWFyPjxS
ZWNOdW0+MTgxPC9SZWNOdW0+PERpc3BsYXlUZXh0PjxzdHlsZSBmYWNlPSJzdXBlcnNjcmlwdCI+
NTUtNjA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TY2hhdHo8L0F1dGhvcj48WWVhcj4yMDA2PC9ZZWFy
PjxSZWNOdW0+MTgyPC9SZWNOdW0+PHJlY29yZD48cmVjLW51bWJlcj4xODI8L3JlYy1udW1iZXI+
PGZvcmVpZ24ta2V5cz48a2V5IGFwcD0iRU4iIGRiLWlkPSJ4c2U5c3M5dDhhOTlkdWVydnhoeGV3
ZjUwZXNzMmVhZXp6d3YiIHRpbWVzdGFtcD0iMTY2NTkyNTE2NiI+MTgyPC9rZXk+PC9mb3JlaWdu
LWtleXM+PHJlZi10eXBlIG5hbWU9IkpvdXJuYWwgQXJ0aWNsZSI+MTc8L3JlZi10eXBlPjxjb250
cmlidXRvcnM+PGF1dGhvcnM+PGF1dGhvcj5TY2hhdHosIE08L2F1dGhvcj48YXV0aG9yPlNvcmtu
ZXNzLCBDIEE8L2F1dGhvcj48YXV0aG9yPkxpLCBKIFQ8L2F1dGhvcj48YXV0aG9yPk1hcmN1cywg
UC48L2F1dGhvcj48YXV0aG9yPk11cnJheSwgSi4gSi48L2F1dGhvcj48YXV0aG9yPk5hdGhhbiwg
Ui4gQS48L2F1dGhvcj48YXV0aG9yPktvc2luc2tpLCBNLjwvYXV0aG9yPjxhdXRob3I+UGVuZGVy
Z3JhZnQsIFQuIEIuPC9hdXRob3I+PGF1dGhvcj5KaGluZ3JhbiwgUC48L2F1dGhvcj48L2F1dGhv
cnM+PC9jb250cmlidXRvcnM+PGF1dGgtYWRkcmVzcz5LYWlzZXIgUGVybWFuZW50ZSBNZWQgQ3Ry
LCBTYW4gRGllZ28sIENBIDkyMTExIFVTQS4gVW5pdiBXaXNjb25zaW4sIFNjaCBQaGFybSwgTWFk
aXNvbiwgV0kgNTM3MDYgVVNBLiBNYXlvIE1lZCBDdHIsIFJvY2hlc3RlciwgTU4gVVNBLiBOYXNz
YXUgQ2hlc3QgUGh5cyBQQywgR3JlYXQgTmVjaywgTlkgVVNBLiBWYW5kZXJiaWx0IEFzdGhtYSBT
aW51cyBBbGxlcmd5IFByb2dyYW0sIE5hc2h2aWxsZSwgVE4gVVNBLiBBc3RobWEgJmFtcDsgQWxs
ZXJneSBBc3NvY2lhdGVzICZhbXA7IFJlcyBDdHIsIENvbG9yYWRvIFNwcmluZ3MsIENPIFVTQS4g
UXVhbGl0eU1ldHIgSW5jLCBMaW5jb2xuLCBORSBVU0EuIEdsYXhvU21pdGhLbGluZSBJbmMsIFJl
cyBUcmlhbmdsZSBQaywgTkMgVVNBLiBTY2hhdHosIE0gKGNvcnJlc3BvbmRpbmcgYXV0aG9yKSwg
S2Fpc2VyIFBlcm1hbmVudGUgTWVkIEN0ciwgNzA2MCBDbGFpcmVtb250IE1lc2EgQmx2ZCwgU2Fu
IERpZWdvLCBDQSA5MjExMSBVU0EuIE1pY2hhZWwueC5zY2hhdHpAa3Aub3JnPC9hdXRoLWFkZHJl
c3M+PHRpdGxlcz48dGl0bGU+QXN0aG1hIENvbnRyb2wgVGVzdDogUmVsaWFiaWxpdHksIHZhbGlk
aXR5LCBhbmQgcmVzcG9uc2l2ZW5lc3MgaW4gcGF0aWVudHMgbm90IHByZXZpb3VzbHkgZm9sbG93
ZWQgYnkgYXN0aG1hIHNwZWNpYWxpc3RzPC90aXRsZT48c2Vjb25kYXJ5LXRpdGxlPkpvdXJuYWwg
b2YgQWxsZXJneSBhbmQgQ2xpbmljYWwgSW1tdW5vbG9neTwvc2Vjb25kYXJ5LXRpdGxlPjwvdGl0
bGVzPjxwZXJpb2RpY2FsPjxmdWxsLXRpdGxlPkpvdXJuYWwgb2YgQWxsZXJneSBhbmQgQ2xpbmlj
YWwgSW1tdW5vbG9neTwvZnVsbC10aXRsZT48L3BlcmlvZGljYWw+PHBhZ2VzPjU0OS01NTY8L3Bh
Z2VzPjx2b2x1bWU+MTE3PC92b2x1bWU+PG51bWJlcj4zPC9udW1iZXI+PGtleXdvcmRzPjxrZXl3
b3JkPmFzdGhtYSBjb250cm9sIGFzc2Vzc21lbnQ8L2tleXdvcmQ+PGtleXdvcmQ+QXN0aG1hIENv
bnRyb2wgVGVzdDwva2V5d29yZD48a2V5d29yZD5RVUFMSVRZLU9GLUxJRkU8L2tleXdvcmQ+PGtl
eXdvcmQ+TUFOQUdFTUVOVCBHVUlERUxJTkVTPC9rZXl3b3JkPjxrZXl3b3JkPkNBUkU8L2tleXdv
cmQ+PGtleXdvcmQ+U0VWRVJJVFk8L2tleXdvcmQ+PGtleXdvcmQ+UVVFU1RJT05OQUlSRTwva2V5
d29yZD48a2V5d29yZD5VUzwva2V5d29yZD48a2V5d29yZD5Bc3RobWE8L2tleXdvcmQ+PC9rZXl3
b3Jkcz48ZGF0ZXM+PHllYXI+MjAwNjwveWVhcj48cHViLWRhdGVzPjxkYXRlPk1hcjwvZGF0ZT48
L3B1Yi1kYXRlcz48L2RhdGVzPjxpc2JuPjAwOTEtNjc0OTwvaXNibj48YWNjZXNzaW9uLW51bT5X
T1M6MDAwMjM2MjYzMTAwMDA4PC9hY2Nlc3Npb24tbnVtPjx1cmxzPjxyZWxhdGVkLXVybHM+PHVy
bD5odHRwczovL3d3dy5qYWNpb25saW5lLm9yZy9hcnRpY2xlL1MwMDkxLTY3NDkoMDYpMDAxNzQt
Ni9wZGY8L3VybD48L3JlbGF0ZWQtdXJscz48L3VybHM+PGN1c3RvbTE+UkFZWUFOLUlOQ0xVU0lP
TjogeyZxdW90O0FubmEmcXVvdDs9Jmd0OyZxdW90O0luY2x1ZGVkJnF1b3Q7LCAmcXVvdDtFa2F0
ZXJpbmEmcXVvdDs9Jmd0OyZxdW90O0luY2x1ZGVkJnF1b3Q7fSB8IFJBWVlBTi1MQUJFTFM6IEFD
VDwvY3VzdG9tMT48bGFuZ3VhZ2U+RW5nbGlzaDwvbGFuZ3VhZ2U+PC9yZWNvcmQ+PC9DaXRlPjxD
aXRlPjxBdXRob3I+U2NoYXR6PC9BdXRob3I+PFllYXI+MjAwOTwvWWVhcj48UmVjTnVtPjE4Mzwv
UmVjTnVtPjxyZWNvcmQ+PHJlYy1udW1iZXI+MTgzPC9yZWMtbnVtYmVyPjxmb3JlaWduLWtleXM+
PGtleSBhcHA9IkVOIiBkYi1pZD0ieHNlOXNzOXQ4YTk5ZHVlcnZ4aHhld2Y1MGVzczJlYWV6end2
IiB0aW1lc3RhbXA9IjE2NjU5MjUxNjYiPjE4Mzwva2V5PjwvZm9yZWlnbi1rZXlzPjxyZWYtdHlw
ZSBuYW1lPSJKb3VybmFsIEFydGljbGUiPjE3PC9yZWYtdHlwZT48Y29udHJpYnV0b3JzPjxhdXRo
b3JzPjxhdXRob3I+U2NoYXR6LCBNPC9hdXRob3I+PGF1dGhvcj5Lb3NpbnNraSwgTTwvYXV0aG9y
PjxhdXRob3I+WWFybGFzLCBBIFM8L2F1dGhvcj48YXV0aG9yPkhhbmxvbiwgSi48L2F1dGhvcj48
YXV0aG9yPldhdHNvbiwgTS4gRS48L2F1dGhvcj48YXV0aG9yPkpoaW5ncmFuLCBQLjwvYXV0aG9y
PjwvYXV0aG9ycz48L2NvbnRyaWJ1dG9ycz48YXV0aC1hZGRyZXNzPltTY2hhdHosIE1pY2hhZWxd
IEthaXNlciBQZXJtYW5lbnRlIE1lZCBDdHIsIERlcHQgQWxsZXJneSwgU2FuIERpZWdvLCBDQSA5
MjExMSBVU0EuIFtLb3NpbnNraSwgTWFyazsgWWFybGFzLCBBYXJvbiBTLjsgSGFubG9uLCBKZW5u
aWZlcl0gUXVhbGl0eU1ldHJpYywgTGluY29sbiwgTkUgVVNBLiBbV2F0c29uLCBNYXJpYSBFLjsg
SmhpbmdyYW4sIFByaXRpXSBHbGF4b1NtaXRoS2xpbmUgSW5jLCBSZXMgVHJpYW5nbGUgUGssIE5D
IFVTQS4gU2NoYXR6LCBNIChjb3JyZXNwb25kaW5nIGF1dGhvciksIEthaXNlciBQZXJtYW5lbnRl
IE1lZCBDdHIsIERlcHQgQWxsZXJneSwgNzA2MCBDbGFpcmVtb250IE1lc2EgQmx2ZCwgU2FuIERp
ZWdvLCBDQSA5MjExMSBVU0EuIG1pY2hhZWwueC5zY2hhdHpAa3Aub3JnPC9hdXRoLWFkZHJlc3M+
PHRpdGxlcz48dGl0bGU+VGhlIG1pbmltYWxseSBpbXBvcnRhbnQgZGlmZmVyZW5jZSBvZiB0aGUg
QXN0aG1hIENvbnRyb2wgVGVzdDwvdGl0bGU+PHNlY29uZGFyeS10aXRsZT5Kb3VybmFsIG9mIEFs
bGVyZ3kgYW5kIENsaW5pY2FsIEltbXVub2xvZ3k8L3NlY29uZGFyeS10aXRsZT48L3RpdGxlcz48
cGVyaW9kaWNhbD48ZnVsbC10aXRsZT5Kb3VybmFsIG9mIEFsbGVyZ3kgYW5kIENsaW5pY2FsIElt
bXVub2xvZ3k8L2Z1bGwtdGl0bGU+PC9wZXJpb2RpY2FsPjxwYWdlcz43MTktNzIzPC9wYWdlcz48
dm9sdW1lPjEyNDwvdm9sdW1lPjxudW1iZXI+NDwvbnVtYmVyPjxrZXl3b3Jkcz48a2V5d29yZD5B
c3RobWE8L2tleXdvcmQ+PGtleXdvcmQ+YXN0aG1hIGNvbnRyb2w8L2tleXdvcmQ+PGtleXdvcmQ+
QXN0aG1hIENvbnRyb2wgVGVzdDwva2V5d29yZD48a2V5d29yZD5taW5pbWFsbHkgaW1wb3J0YW50
PC9rZXl3b3JkPjxrZXl3b3JkPmRpZmZlcmVuY2U8L2tleXdvcmQ+PGtleXdvcmQ+ZGlzdHJpYnV0
aW9uLWJhc2VkIG1ldGhvZDwva2V5d29yZD48a2V5d29yZD5hbmNob3ItYmFzZWQgbWV0aG9kPC9r
ZXl3b3JkPjxrZXl3b3JkPlFVQUxJVFktT0YtTElGRTwva2V5d29yZD48a2V5d29yZD5DTElOSUNB
TC1TSUdOSUZJQ0FOQ0U8L2tleXdvcmQ+PGtleXdvcmQ+SEVBTFRILVNUQVRVUzwva2V5d29yZD48
a2V5d29yZD5WQUxJRElUWTwva2V5d29yZD48a2V5d29yZD5SRVNQT05TSVZFTkVTUzwva2V5d29y
ZD48a2V5d29yZD5RVUVTVElPTk5BSVJFPC9rZXl3b3JkPjxrZXl3b3JkPlJFTElBQklMSVRZPC9r
ZXl3b3JkPjxrZXl3b3JkPlZBTElEQVRJT048L2tleXdvcmQ+PC9rZXl3b3Jkcz48ZGF0ZXM+PHll
YXI+MjAwOTwveWVhcj48cHViLWRhdGVzPjxkYXRlPk9jdDwvZGF0ZT48L3B1Yi1kYXRlcz48L2Rh
dGVzPjxpc2JuPjAwOTEtNjc0OTwvaXNibj48YWNjZXNzaW9uLW51bT5XT1M6MDAwMjcwODAyODAw
MDE1PC9hY2Nlc3Npb24tbnVtPjx1cmxzPjxyZWxhdGVkLXVybHM+PHVybD5odHRwczovL3d3dy5q
YWNpb25saW5lLm9yZy9hcnRpY2xlL1MwMDkxLTY3NDkoMDkpMDEyNDUtNy9wZGY8L3VybD48L3Jl
bGF0ZWQtdXJscz48L3VybHM+PGN1c3RvbTE+UkFZWUFOLUlOQ0xVU0lPTjogeyZxdW90O0FubmEm
cXVvdDs9Jmd0OyZxdW90O0luY2x1ZGVkJnF1b3Q7LCAmcXVvdDtFa2F0ZXJpbmEmcXVvdDs9Jmd0
OyZxdW90O0luY2x1ZGVkJnF1b3Q7fSB8IFJBWVlBTi1MQUJFTFM6IEFDVCxNQ0lEPC9jdXN0b20x
PjxsYW5ndWFnZT5FbmdsaXNoPC9sYW5ndWFnZT48L3JlY29yZD48L0NpdGU+PENpdGU+PEF1dGhv
cj5KdW5pcGVyPC9BdXRob3I+PFllYXI+MTk5OTwvWWVhcj48UmVjTnVtPjE4NDwvUmVjTnVtPjxy
ZWNvcmQ+PHJlYy1udW1iZXI+MTg0PC9yZWMtbnVtYmVyPjxmb3JlaWduLWtleXM+PGtleSBhcHA9
IkVOIiBkYi1pZD0ieHNlOXNzOXQ4YTk5ZHVlcnZ4aHhld2Y1MGVzczJlYWV6end2IiB0aW1lc3Rh
bXA9IjE2NjU5MjUxNjYiPjE4NDwva2V5PjwvZm9yZWlnbi1rZXlzPjxyZWYtdHlwZSBuYW1lPSJK
b3VybmFsIEFydGljbGUiPjE3PC9yZWYtdHlwZT48Y29udHJpYnV0b3JzPjxhdXRob3JzPjxhdXRo
b3I+SnVuaXBlciwgRSBGPC9hdXRob3I+PGF1dGhvcj5PJmFwb3M7QnlybmUsIFAgTTwvYXV0aG9y
PjxhdXRob3I+R3V5YXR0LCBHIEg8L2F1dGhvcj48YXV0aG9yPkZlcnJpZSwgUC4gSi48L2F1dGhv
cj48YXV0aG9yPktpbmcsIEQuIFIuPC9hdXRob3I+PC9hdXRob3JzPjwvY29udHJpYnV0b3JzPjxh
dXRoLWFkZHJlc3M+SnVuaXBlciwgRSBGLiBEZXB0IG9mIENsaW5pY2FsIEVwaWRlbWlvbG9neSBh
bmQgQmlvc3RhdGlzdGljcywgTWNNYXN0ZXIgVW5pdmVyc2l0eSBGYWN1bHR5IG9mIEhlYWx0aCBT
Y2llbmNlcywgSGFtaWx0b24sIE9udGFyaW8sIENhbmFkYS48L2F1dGgtYWRkcmVzcz48dGl0bGVz
Pjx0aXRsZT5EZXZlbG9wbWVudCBhbmQgdmFsaWRhdGlvbiBvZiBhIHF1ZXN0aW9ubmFpcmUgdG8g
bWVhc3VyZSBhc3RobWEgY29udHJvbDwvdGl0bGU+PHNlY29uZGFyeS10aXRsZT5FdXJvcGVhbiBS
ZXNwaXJhdG9yeSBKb3VybmFsPC9zZWNvbmRhcnktdGl0bGU+PC90aXRsZXM+PHBlcmlvZGljYWw+
PGZ1bGwtdGl0bGU+RXVyb3BlYW4gUmVzcGlyYXRvcnkgSm91cm5hbDwvZnVsbC10aXRsZT48L3Bl
cmlvZGljYWw+PHBhZ2VzPjkwMi03PC9wYWdlcz48dm9sdW1lPjE0PC92b2x1bWU+PG51bWJlcj40
PC9udW1iZXI+PGtleXdvcmRzPjxrZXl3b3JkPkFkb2xlc2NlbnQ8L2tleXdvcmQ+PGtleXdvcmQ+
QWR1bHQ8L2tleXdvcmQ+PGtleXdvcmQ+QWdlZDwva2V5d29yZD48a2V5d29yZD4qQXN0aG1hL2Rp
IFtEaWFnbm9zaXNdPC9rZXl3b3JkPjxrZXl3b3JkPkFzdGhtYS9wcCBbUGh5c2lvcGF0aG9sb2d5
XTwva2V5d29yZD48a2V5d29yZD5Dcm9zcy1TZWN0aW9uYWwgU3R1ZGllczwva2V5d29yZD48a2V5
d29yZD5GZW1hbGU8L2tleXdvcmQ+PGtleXdvcmQ+KkhlYWx0aCBTdGF0dXMgSW5kaWNhdG9yczwv
a2V5d29yZD48a2V5d29yZD5IdW1hbnM8L2tleXdvcmQ+PGtleXdvcmQ+TWFsZTwva2V5d29yZD48
a2V5d29yZD5NaWRkbGUgQWdlZDwva2V5d29yZD48a2V5d29yZD5RdWFsaXR5IG9mIExpZmU8L2tl
eXdvcmQ+PGtleXdvcmQ+UmVwcm9kdWNpYmlsaXR5IG9mIFJlc3VsdHM8L2tleXdvcmQ+PGtleXdv
cmQ+KlN1cnZleXMgYW5kIFF1ZXN0aW9ubmFpcmVzPC9rZXl3b3JkPjxrZXl3b3JkPlF1ZXN0aW9u
bmFpcmVzPC9rZXl3b3JkPjxrZXl3b3JkPkFzdGhtYTwva2V5d29yZD48L2tleXdvcmRzPjxkYXRl
cz48eWVhcj4xOTk5PC95ZWFyPjxwdWItZGF0ZXM+PGRhdGU+T2N0PC9kYXRlPjwvcHViLWRhdGVz
PjwvZGF0ZXM+PGlzYm4+MDkwMy0xOTM2PC9pc2JuPjxhY2Nlc3Npb24tbnVtPjEwNTczMjQwPC9h
Y2Nlc3Npb24tbnVtPjx1cmxzPjxyZWxhdGVkLXVybHM+PHVybD5odHRwczovL292aWRzcC5vdmlk
LmNvbS9vdmlkd2ViLmNnaT9UPUpTJmFtcDtDU0M9WSZhbXA7TkVXUz1OJmFtcDtQQUdFPWZ1bGx0
ZXh0JmFtcDtEPW1lZDQmYW1wO0FOPTEwNTczMjQwIGh0dHA6Ly9yZXNvbHZlci5lYnNjb2hvc3Qu
Y29tL29wZW51cmw/aXNzbj0wOTAzMTkzNiZhbXA7Vm9sdW1lPTE0JmFtcDtpc3N1ZT00JmFtcDtz
cGFnZT05MDImYW1wO3RpdGxlPURldmVsb3BtZW50K2FuZCt2YWxpZGF0aW9uK29mK2ErcXVlc3Rp
b25uYWlyZSt0byttZWFzdXJlK2FzdGhtYStjb250cm9sLiZhbXA7eWVhcj0xOTk5JmFtcDthdWxh
c3Q9SnVuaXBlcjwvdXJsPjx1cmw+aHR0cHM6Ly9lcmouZXJzam91cm5hbHMuY29tL2NvbnRlbnQv
ZXJqLzE0LzQvOTAyLmZ1bGwucGRmPC91cmw+PC9yZWxhdGVkLXVybHM+PC91cmxzPjxjdXN0b20x
PlJBWVlBTi1JTkNMVVNJT046IHsmcXVvdDtBbm5hJnF1b3Q7PSZndDsmcXVvdDtJbmNsdWRlZCZx
dW90OywgJnF1b3Q7RWthdGVyaW5hJnF1b3Q7PSZndDsmcXVvdDtJbmNsdWRlZCZxdW90O30gfCBS
QVlZQU4tTEFCRUxTOiBBQ1E8L2N1c3RvbTE+PGxhbmd1YWdlPkVuZ2xpc2g8L2xhbmd1YWdlPjwv
cmVjb3JkPjwvQ2l0ZT48Q2l0ZT48QXV0aG9yPkp1bmlwZXI8L0F1dGhvcj48WWVhcj4yMDAxPC9Z
ZWFyPjxSZWNOdW0+MTg1PC9SZWNOdW0+PHJlY29yZD48cmVjLW51bWJlcj4xODU8L3JlYy1udW1i
ZXI+PGZvcmVpZ24ta2V5cz48a2V5IGFwcD0iRU4iIGRiLWlkPSJ4c2U5c3M5dDhhOTlkdWVydnho
eGV3ZjUwZXNzMmVhZXp6d3YiIHRpbWVzdGFtcD0iMTY2NTkyNTE2NiI+MTg1PC9rZXk+PC9mb3Jl
aWduLWtleXM+PHJlZi10eXBlIG5hbWU9IkpvdXJuYWwgQXJ0aWNsZSI+MTc8L3JlZi10eXBlPjxj
b250cmlidXRvcnM+PGF1dGhvcnM+PGF1dGhvcj5KdW5pcGVyLCBFIEY8L2F1dGhvcj48YXV0aG9y
Pk8mYXBvcztCeXJuZSwgUCBNPC9hdXRob3I+PGF1dGhvcj5Sb2JlcnRzLCBKIE48L2F1dGhvcj48
L2F1dGhvcnM+PC9jb250cmlidXRvcnM+PGF1dGgtYWRkcmVzcz5EZXBhcnRtZW50IG9mIENsaW5p
Y2FsIEVwaWRlbWlvbG9neSBhbmQgQmlvc3RhdGlzdGljcywgTWNNYXN0ZXIgVW5pdmVyc2l0eSBG
YWN1bHR5IG9mIEhlYWx0aCBTY2llbmNlcywgSGFtaWx0b24sIE9udGFyaW8sIENhbmFkYS4ganVu
aXBlckBxb2x0ZWNoLmNvLnVrPC9hdXRoLWFkZHJlc3M+PHRpdGxlcz48dGl0bGU+TWVhc3VyaW5n
IGFzdGhtYSBjb250cm9sIGluIGdyb3VwIHN0dWRpZXM6IGRvIHdlIG5lZWQgYWlyd2F5IGNhbGli
cmUgYW5kIHJlc2N1ZSBiZXRhMi1hZ29uaXN0IHVzZT88L3RpdGxlPjxzZWNvbmRhcnktdGl0bGU+
UmVzcGlyIE1lZDwvc2Vjb25kYXJ5LXRpdGxlPjwvdGl0bGVzPjxwZXJpb2RpY2FsPjxmdWxsLXRp
dGxlPlJlc3BpciBNZWQ8L2Z1bGwtdGl0bGU+PC9wZXJpb2RpY2FsPjxwYWdlcz4zMTktMjM8L3Bh
Z2VzPjx2b2x1bWU+OTU8L3ZvbHVtZT48bnVtYmVyPjU8L251bWJlcj48ZWRpdGlvbj4yMDAxLzA2
LzA4PC9lZGl0aW9uPjxrZXl3b3Jkcz48a2V5d29yZD5BZG9sZXNjZW50PC9rZXl3b3JkPjxrZXl3
b3JkPkFkcmVuZXJnaWMgYmV0YS1BZ29uaXN0cy8qYWRtaW5pc3RyYXRpb24gJmFtcDsgZG9zYWdl
PC9rZXl3b3JkPjxrZXl3b3JkPkFkdWx0PC9rZXl3b3JkPjxrZXl3b3JkPkFnZWQ8L2tleXdvcmQ+
PGtleXdvcmQ+QXN0aG1hLypkcnVnIHRoZXJhcHkvcGh5c2lvcGF0aG9sb2d5PC9rZXl3b3JkPjxr
ZXl3b3JkPkNyb3NzLVNlY3Rpb25hbCBTdHVkaWVzPC9rZXl3b3JkPjxrZXl3b3JkPkZlbWFsZTwv
a2V5d29yZD48a2V5d29yZD5Gb2xsb3ctVXAgU3R1ZGllczwva2V5d29yZD48a2V5d29yZD5Gb3Jj
ZWQgRXhwaXJhdG9yeSBWb2x1bWUvZHJ1ZyBlZmZlY3RzPC9rZXl3b3JkPjxrZXl3b3JkPkh1bWFu
czwva2V5d29yZD48a2V5d29yZD5Mb25naXR1ZGluYWwgU3R1ZGllczwva2V5d29yZD48a2V5d29y
ZD5NYWxlPC9rZXl3b3JkPjxrZXl3b3JkPk1pZGRsZSBBZ2VkPC9rZXl3b3JkPjxrZXl3b3JkPlBl
YWsgRXhwaXJhdG9yeSBGbG93IFJhdGU8L2tleXdvcmQ+PGtleXdvcmQ+UmVwcm9kdWNpYmlsaXR5
IG9mIFJlc3VsdHM8L2tleXdvcmQ+PGtleXdvcmQ+KlJlc2VhcmNoIERlc2lnbjwva2V5d29yZD48
a2V5d29yZD4qU3VydmV5cyBhbmQgUXVlc3Rpb25uYWlyZXM8L2tleXdvcmQ+PGtleXdvcmQ+VHJl
YXRtZW50IE91dGNvbWU8L2tleXdvcmQ+PC9rZXl3b3Jkcz48ZGF0ZXM+PHllYXI+MjAwMTwveWVh
cj48cHViLWRhdGVzPjxkYXRlPk1heTwvZGF0ZT48L3B1Yi1kYXRlcz48L2RhdGVzPjxpc2JuPjA5
NTQtNjExMSAoUHJpbnQpJiN4RDswOTU0LTYxMTE8L2lzYm4+PGFjY2Vzc2lvbi1udW0+MTEzOTI1
NzA8L2FjY2Vzc2lvbi1udW0+PHVybHM+PC91cmxzPjxlbGVjdHJvbmljLXJlc291cmNlLW51bT4x
MC4xMDUzL3JtZWQuMjAwMS4xMDM0PC9lbGVjdHJvbmljLXJlc291cmNlLW51bT48cmVtb3RlLWRh
dGFiYXNlLXByb3ZpZGVyPk5MTTwvcmVtb3RlLWRhdGFiYXNlLXByb3ZpZGVyPjxsYW5ndWFnZT5l
bmc8L2xhbmd1YWdlPjwvcmVjb3JkPjwvQ2l0ZT48Q2l0ZT48QXV0aG9yPld5cndpY2g8L0F1dGhv
cj48WWVhcj4yMDExPC9ZZWFyPjxSZWNOdW0+MTg2PC9SZWNOdW0+PHJlY29yZD48cmVjLW51bWJl
cj4xODY8L3JlYy1udW1iZXI+PGZvcmVpZ24ta2V5cz48a2V5IGFwcD0iRU4iIGRiLWlkPSJ4c2U5
c3M5dDhhOTlkdWVydnhoeGV3ZjUwZXNzMmVhZXp6d3YiIHRpbWVzdGFtcD0iMTY2NTkyNTE2NiI+
MTg2PC9rZXk+PC9mb3JlaWduLWtleXM+PHJlZi10eXBlIG5hbWU9IkpvdXJuYWwgQXJ0aWNsZSI+
MTc8L3JlZi10eXBlPjxjb250cmlidXRvcnM+PGF1dGhvcnM+PGF1dGhvcj5XeXJ3aWNoLCBLIFc8
L2F1dGhvcj48YXV0aG9yPktoYW4sIFMgQTwvYXV0aG9yPjxhdXRob3I+TmF2YXJhdG5hbSwgUDwv
YXV0aG9yPjxhdXRob3I+Tm9sdGUsIEguPC9hdXRob3I+PGF1dGhvcj5HYXRlcywgRC4gRi4sIEpy
LjwvYXV0aG9yPjwvYXV0aG9ycz48L2NvbnRyaWJ1dG9ycz48YXV0aC1hZGRyZXNzPld5cndpY2gs
IEthdGhsZWVuIFcuIFVuaXRlZCBCaW9Tb3VyY2UgQ29ycG9yYXRpb24sIDcxMDEgV2lzY29uc2lu
IEF2ZW51ZSwgU3VpdGUgNjAwLCBCZXRoZXNkYSwgTUQgMjA4MTQsIFVTQS4ga2F0aHkud3lyd2lj
aEB1bml0ZWRiaW9zb3VyY2UuY29tPC9hdXRoLWFkZHJlc3M+PHRpdGxlcz48dGl0bGU+VmFsaWRh
dGlvbiBhbmQgYWdyZWVtZW50IGFjcm9zcyBmb3VyIHZlcnNpb25zIG9mIHRoZSBhc3RobWEgY29u
dHJvbCBxdWVzdGlvbm5haXJlIGluIHBhdGllbnRzIHdpdGggcGVyc2lzdGVudCBhc3RobWE8L3Rp
dGxlPjxzZWNvbmRhcnktdGl0bGU+UmVzcGlyYXRvcnkgTWVkaWNpbmU8L3NlY29uZGFyeS10aXRs
ZT48L3RpdGxlcz48cGVyaW9kaWNhbD48ZnVsbC10aXRsZT5SZXNwaXJhdG9yeSBNZWRpY2luZTwv
ZnVsbC10aXRsZT48L3BlcmlvZGljYWw+PHBhZ2VzPjY5OC03MTI8L3BhZ2VzPjx2b2x1bWU+MTA1
PC92b2x1bWU+PG51bWJlcj41PC9udW1iZXI+PGtleXdvcmRzPjxrZXl3b3JkPkFkb2xlc2NlbnQ8
L2tleXdvcmQ+PGtleXdvcmQ+QWR1bHQ8L2tleXdvcmQ+PGtleXdvcmQ+KkFudGktQXN0aG1hdGlj
IEFnZW50cy90dSBbVGhlcmFwZXV0aWMgVXNlXTwva2V5d29yZD48a2V5d29yZD4qQXN0aG1hL2R0
IFtEcnVnIFRoZXJhcHldPC9rZXl3b3JkPjxrZXl3b3JkPkFzdGhtYS9lcCBbRXBpZGVtaW9sb2d5
XTwva2V5d29yZD48a2V5d29yZD5Bc3RobWEvcHggW1BzeWNob2xvZ3ldPC9rZXl3b3JkPjxrZXl3
b3JkPkNoaWxkPC9rZXl3b3JkPjxrZXl3b3JkPkNsaW5pY2FsIFRyaWFscywgUGhhc2UgSUlJIGFz
IFRvcGljPC9rZXl3b3JkPjxrZXl3b3JkPkZlbWFsZTwva2V5d29yZD48a2V5d29yZD5IZWFsdGgg
U3RhdHVzIEluZGljYXRvcnM8L2tleXdvcmQ+PGtleXdvcmQ+SHVtYW5zPC9rZXl3b3JkPjxrZXl3
b3JkPk1hbGU8L2tleXdvcmQ+PGtleXdvcmQ+TXVsdGljZW50ZXIgU3R1ZGllcyBhcyBUb3BpYzwv
a2V5d29yZD48a2V5d29yZD5Qc3ljaG9tZXRyaWNzPC9rZXl3b3JkPjxrZXl3b3JkPlF1YWxpdHkg
b2YgTGlmZS9weCBbUHN5Y2hvbG9neV08L2tleXdvcmQ+PGtleXdvcmQ+UmFuZG9taXplZCBDb250
cm9sbGVkIFRyaWFscyBhcyBUb3BpYzwva2V5d29yZD48a2V5d29yZD5TZXZlcml0eSBvZiBJbGxu
ZXNzIEluZGV4PC9rZXl3b3JkPjxrZXl3b3JkPipTdXJ2ZXlzIGFuZCBRdWVzdGlvbm5haXJlczwv
a2V5d29yZD48a2V5d29yZD5UcmVhdG1lbnQgT3V0Y29tZTwva2V5d29yZD48a2V5d29yZD5Zb3Vu
ZyBBZHVsdDwva2V5d29yZD48a2V5d29yZD4wIChBbnRpLUFzdGhtYXRpYyBBZ2VudHMpPC9rZXl3
b3JkPjxrZXl3b3JkPlF1ZXN0aW9ubmFpcmVzPC9rZXl3b3JkPjxrZXl3b3JkPkFzdGhtYTwva2V5
d29yZD48L2tleXdvcmRzPjxkYXRlcz48eWVhcj4yMDExPC95ZWFyPjxwdWItZGF0ZXM+PGRhdGU+
TWF5PC9kYXRlPjwvcHViLWRhdGVzPjwvZGF0ZXM+PGlzYm4+MTUzMi0zMDY0PC9pc2JuPjxhY2Nl
c3Npb24tbnVtPjIxMTQ2Mzg5PC9hY2Nlc3Npb24tbnVtPjx1cmxzPjxyZWxhdGVkLXVybHM+PHVy
bD5odHRwczovL292aWRzcC5vdmlkLmNvbS9vdmlkd2ViLmNnaT9UPUpTJmFtcDtDU0M9WSZhbXA7
TkVXUz1OJmFtcDtQQUdFPWZ1bGx0ZXh0JmFtcDtEPW1lZDgmYW1wO0FOPTIxMTQ2Mzg5IGh0dHA6
Ly9yZXNvbHZlci5lYnNjb2hvc3QuY29tL29wZW51cmw/aXNzbj0wOTU0NjExMSZhbXA7Vm9sdW1l
PTEwNSZhbXA7aXNzdWU9NSZhbXA7c3BhZ2U9Njk4JmFtcDt0aXRsZT1WYWxpZGF0aW9uK2FuZCth
Z3JlZW1lbnQrYWNyb3NzK2ZvdXIrdmVyc2lvbnMrb2YrdGhlK2FzdGhtYStjb250cm9sK3F1ZXN0
aW9ubmFpcmUraW4rcGF0aWVudHMrd2l0aCtwZXJzaXN0ZW50K2FzdGhtYS4mYW1wO3llYXI9MjAx
MSZhbXA7YXVsYXN0PVd5cndpY2g8L3VybD48L3JlbGF0ZWQtdXJscz48L3VybHM+PGN1c3RvbTE+
UkFZWUFOLUlOQ0xVU0lPTjogeyZxdW90O0FubmEmcXVvdDs9Jmd0OyZxdW90O0luY2x1ZGVkJnF1
b3Q7LCAmcXVvdDtFa2F0ZXJpbmEmcXVvdDs9Jmd0OyZxdW90O0luY2x1ZGVkJnF1b3Q7fSB8IFJB
WVlBTi1MQUJFTFM6IEFDUTwvY3VzdG9tMT48bGFuZ3VhZ2U+RW5nbGlzaDwvbGFuZ3VhZ2U+PC9y
ZWNvcmQ+PC9DaXRlPjxDaXRlPjxBdXRob3I+SnVuaXBlcjwvQXV0aG9yPjxZZWFyPjE5OTk8L1ll
YXI+PFJlY051bT4xODQ8L1JlY051bT48cmVjb3JkPjxyZWMtbnVtYmVyPjE4NDwvcmVjLW51bWJl
cj48Zm9yZWlnbi1rZXlzPjxrZXkgYXBwPSJFTiIgZGItaWQ9InhzZTlzczl0OGE5OWR1ZXJ2eGh4
ZXdmNTBlc3MyZWFlenp3diIgdGltZXN0YW1wPSIxNjY1OTI1MTY2Ij4xODQ8L2tleT48L2ZvcmVp
Z24ta2V5cz48cmVmLXR5cGUgbmFtZT0iSm91cm5hbCBBcnRpY2xlIj4xNzwvcmVmLXR5cGU+PGNv
bnRyaWJ1dG9ycz48YXV0aG9ycz48YXV0aG9yPkp1bmlwZXIsIEUgRjwvYXV0aG9yPjxhdXRob3I+
TyZhcG9zO0J5cm5lLCBQIE08L2F1dGhvcj48YXV0aG9yPkd1eWF0dCwgRyBIPC9hdXRob3I+PGF1
dGhvcj5GZXJyaWUsIFAuIEouPC9hdXRob3I+PGF1dGhvcj5LaW5nLCBELiBSLjwvYXV0aG9yPjwv
YXV0aG9ycz48L2NvbnRyaWJ1dG9ycz48YXV0aC1hZGRyZXNzPkp1bmlwZXIsIEUgRi4gRGVwdCBv
ZiBDbGluaWNhbCBFcGlkZW1pb2xvZ3kgYW5kIEJpb3N0YXRpc3RpY3MsIE1jTWFzdGVyIFVuaXZl
cnNpdHkgRmFjdWx0eSBvZiBIZWFsdGggU2NpZW5jZXMsIEhhbWlsdG9uLCBPbnRhcmlvLCBDYW5h
ZGEuPC9hdXRoLWFkZHJlc3M+PHRpdGxlcz48dGl0bGU+RGV2ZWxvcG1lbnQgYW5kIHZhbGlkYXRp
b24gb2YgYSBxdWVzdGlvbm5haXJlIHRvIG1lYXN1cmUgYXN0aG1hIGNvbnRyb2w8L3RpdGxlPjxz
ZWNvbmRhcnktdGl0bGU+RXVyb3BlYW4gUmVzcGlyYXRvcnkgSm91cm5hbDwvc2Vjb25kYXJ5LXRp
dGxlPjwvdGl0bGVzPjxwZXJpb2RpY2FsPjxmdWxsLXRpdGxlPkV1cm9wZWFuIFJlc3BpcmF0b3J5
IEpvdXJuYWw8L2Z1bGwtdGl0bGU+PC9wZXJpb2RpY2FsPjxwYWdlcz45MDItNzwvcGFnZXM+PHZv
bHVtZT4xNDwvdm9sdW1lPjxudW1iZXI+NDwvbnVtYmVyPjxrZXl3b3Jkcz48a2V5d29yZD5BZG9s
ZXNjZW50PC9rZXl3b3JkPjxrZXl3b3JkPkFkdWx0PC9rZXl3b3JkPjxrZXl3b3JkPkFnZWQ8L2tl
eXdvcmQ+PGtleXdvcmQ+KkFzdGhtYS9kaSBbRGlhZ25vc2lzXTwva2V5d29yZD48a2V5d29yZD5B
c3RobWEvcHAgW1BoeXNpb3BhdGhvbG9neV08L2tleXdvcmQ+PGtleXdvcmQ+Q3Jvc3MtU2VjdGlv
bmFsIFN0dWRpZXM8L2tleXdvcmQ+PGtleXdvcmQ+RmVtYWxlPC9rZXl3b3JkPjxrZXl3b3JkPipI
ZWFsdGggU3RhdHVzIEluZGljYXRvcnM8L2tleXdvcmQ+PGtleXdvcmQ+SHVtYW5zPC9rZXl3b3Jk
PjxrZXl3b3JkPk1hbGU8L2tleXdvcmQ+PGtleXdvcmQ+TWlkZGxlIEFnZWQ8L2tleXdvcmQ+PGtl
eXdvcmQ+UXVhbGl0eSBvZiBMaWZlPC9rZXl3b3JkPjxrZXl3b3JkPlJlcHJvZHVjaWJpbGl0eSBv
ZiBSZXN1bHRzPC9rZXl3b3JkPjxrZXl3b3JkPipTdXJ2ZXlzIGFuZCBRdWVzdGlvbm5haXJlczwv
a2V5d29yZD48a2V5d29yZD5RdWVzdGlvbm5haXJlczwva2V5d29yZD48a2V5d29yZD5Bc3RobWE8
L2tleXdvcmQ+PC9rZXl3b3Jkcz48ZGF0ZXM+PHllYXI+MTk5OTwveWVhcj48cHViLWRhdGVzPjxk
YXRlPk9jdDwvZGF0ZT48L3B1Yi1kYXRlcz48L2RhdGVzPjxpc2JuPjA5MDMtMTkzNjwvaXNibj48
YWNjZXNzaW9uLW51bT4xMDU3MzI0MDwvYWNjZXNzaW9uLW51bT48dXJscz48cmVsYXRlZC11cmxz
Pjx1cmw+aHR0cHM6Ly9vdmlkc3Aub3ZpZC5jb20vb3ZpZHdlYi5jZ2k/VD1KUyZhbXA7Q1NDPVkm
YW1wO05FV1M9TiZhbXA7UEFHRT1mdWxsdGV4dCZhbXA7RD1tZWQ0JmFtcDtBTj0xMDU3MzI0MCBo
dHRwOi8vcmVzb2x2ZXIuZWJzY29ob3N0LmNvbS9vcGVudXJsP2lzc249MDkwMzE5MzYmYW1wO1Zv
bHVtZT0xNCZhbXA7aXNzdWU9NCZhbXA7c3BhZ2U9OTAyJmFtcDt0aXRsZT1EZXZlbG9wbWVudCth
bmQrdmFsaWRhdGlvbitvZithK3F1ZXN0aW9ubmFpcmUrdG8rbWVhc3VyZSthc3RobWErY29udHJv
bC4mYW1wO3llYXI9MTk5OSZhbXA7YXVsYXN0PUp1bmlwZXI8L3VybD48dXJsPmh0dHBzOi8vZXJq
LmVyc2pvdXJuYWxzLmNvbS9jb250ZW50L2Vyai8xNC80LzkwMi5mdWxsLnBkZjwvdXJsPjwvcmVs
YXRlZC11cmxzPjwvdXJscz48Y3VzdG9tMT5SQVlZQU4tSU5DTFVTSU9OOiB7JnF1b3Q7QW5uYSZx
dW90Oz0mZ3Q7JnF1b3Q7SW5jbHVkZWQmcXVvdDssICZxdW90O0VrYXRlcmluYSZxdW90Oz0mZ3Q7
JnF1b3Q7SW5jbHVkZWQmcXVvdDt9IHwgUkFZWUFOLUxBQkVMUzogQUNRPC9jdXN0b20xPjxsYW5n
dWFnZT5FbmdsaXNoPC9sYW5ndWFnZT48L3JlY29yZD48L0NpdGU+PENpdGU+PEF1dGhvcj5KdW5p
cGVyPC9BdXRob3I+PFllYXI+MjAwMTwvWWVhcj48UmVjTnVtPjE4NTwvUmVjTnVtPjxyZWNvcmQ+
PHJlYy1udW1iZXI+MTg1PC9yZWMtbnVtYmVyPjxmb3JlaWduLWtleXM+PGtleSBhcHA9IkVOIiBk
Yi1pZD0ieHNlOXNzOXQ4YTk5ZHVlcnZ4aHhld2Y1MGVzczJlYWV6end2IiB0aW1lc3RhbXA9IjE2
NjU5MjUxNjYiPjE4NTwva2V5PjwvZm9yZWlnbi1rZXlzPjxyZWYtdHlwZSBuYW1lPSJKb3VybmFs
IEFydGljbGUiPjE3PC9yZWYtdHlwZT48Y29udHJpYnV0b3JzPjxhdXRob3JzPjxhdXRob3I+SnVu
aXBlciwgRSBGPC9hdXRob3I+PGF1dGhvcj5PJmFwb3M7QnlybmUsIFAgTTwvYXV0aG9yPjxhdXRo
b3I+Um9iZXJ0cywgSiBOPC9hdXRob3I+PC9hdXRob3JzPjwvY29udHJpYnV0b3JzPjxhdXRoLWFk
ZHJlc3M+RGVwYXJ0bWVudCBvZiBDbGluaWNhbCBFcGlkZW1pb2xvZ3kgYW5kIEJpb3N0YXRpc3Rp
Y3MsIE1jTWFzdGVyIFVuaXZlcnNpdHkgRmFjdWx0eSBvZiBIZWFsdGggU2NpZW5jZXMsIEhhbWls
dG9uLCBPbnRhcmlvLCBDYW5hZGEuIGp1bmlwZXJAcW9sdGVjaC5jby51azwvYXV0aC1hZGRyZXNz
Pjx0aXRsZXM+PHRpdGxlPk1lYXN1cmluZyBhc3RobWEgY29udHJvbCBpbiBncm91cCBzdHVkaWVz
OiBkbyB3ZSBuZWVkIGFpcndheSBjYWxpYnJlIGFuZCByZXNjdWUgYmV0YTItYWdvbmlzdCB1c2U/
PC90aXRsZT48c2Vjb25kYXJ5LXRpdGxlPlJlc3BpciBNZWQ8L3NlY29uZGFyeS10aXRsZT48L3Rp
dGxlcz48cGVyaW9kaWNhbD48ZnVsbC10aXRsZT5SZXNwaXIgTWVkPC9mdWxsLXRpdGxlPjwvcGVy
aW9kaWNhbD48cGFnZXM+MzE5LTIzPC9wYWdlcz48dm9sdW1lPjk1PC92b2x1bWU+PG51bWJlcj41
PC9udW1iZXI+PGVkaXRpb24+MjAwMS8wNi8wODwvZWRpdGlvbj48a2V5d29yZHM+PGtleXdvcmQ+
QWRvbGVzY2VudDwva2V5d29yZD48a2V5d29yZD5BZHJlbmVyZ2ljIGJldGEtQWdvbmlzdHMvKmFk
bWluaXN0cmF0aW9uICZhbXA7IGRvc2FnZTwva2V5d29yZD48a2V5d29yZD5BZHVsdDwva2V5d29y
ZD48a2V5d29yZD5BZ2VkPC9rZXl3b3JkPjxrZXl3b3JkPkFzdGhtYS8qZHJ1ZyB0aGVyYXB5L3Bo
eXNpb3BhdGhvbG9neTwva2V5d29yZD48a2V5d29yZD5Dcm9zcy1TZWN0aW9uYWwgU3R1ZGllczwv
a2V5d29yZD48a2V5d29yZD5GZW1hbGU8L2tleXdvcmQ+PGtleXdvcmQ+Rm9sbG93LVVwIFN0dWRp
ZXM8L2tleXdvcmQ+PGtleXdvcmQ+Rm9yY2VkIEV4cGlyYXRvcnkgVm9sdW1lL2RydWcgZWZmZWN0
czwva2V5d29yZD48a2V5d29yZD5IdW1hbnM8L2tleXdvcmQ+PGtleXdvcmQ+TG9uZ2l0dWRpbmFs
IFN0dWRpZXM8L2tleXdvcmQ+PGtleXdvcmQ+TWFsZTwva2V5d29yZD48a2V5d29yZD5NaWRkbGUg
QWdlZDwva2V5d29yZD48a2V5d29yZD5QZWFrIEV4cGlyYXRvcnkgRmxvdyBSYXRlPC9rZXl3b3Jk
PjxrZXl3b3JkPlJlcHJvZHVjaWJpbGl0eSBvZiBSZXN1bHRzPC9rZXl3b3JkPjxrZXl3b3JkPipS
ZXNlYXJjaCBEZXNpZ248L2tleXdvcmQ+PGtleXdvcmQ+KlN1cnZleXMgYW5kIFF1ZXN0aW9ubmFp
cmVzPC9rZXl3b3JkPjxrZXl3b3JkPlRyZWF0bWVudCBPdXRjb21lPC9rZXl3b3JkPjwva2V5d29y
ZHM+PGRhdGVzPjx5ZWFyPjIwMDE8L3llYXI+PHB1Yi1kYXRlcz48ZGF0ZT5NYXk8L2RhdGU+PC9w
dWItZGF0ZXM+PC9kYXRlcz48aXNibj4wOTU0LTYxMTEgKFByaW50KSYjeEQ7MDk1NC02MTExPC9p
c2JuPjxhY2Nlc3Npb24tbnVtPjExMzkyNTcwPC9hY2Nlc3Npb24tbnVtPjx1cmxzPjwvdXJscz48
ZWxlY3Ryb25pYy1yZXNvdXJjZS1udW0+MTAuMTA1My9ybWVkLjIwMDEuMTAzNDwvZWxlY3Ryb25p
Yy1yZXNvdXJjZS1udW0+PHJlbW90ZS1kYXRhYmFzZS1wcm92aWRlcj5OTE08L3JlbW90ZS1kYXRh
YmFzZS1wcm92aWRlcj48bGFuZ3VhZ2U+ZW5nPC9sYW5ndWFnZT48L3JlY29yZD48L0NpdGU+PENp
dGU+PEF1dGhvcj5XeXJ3aWNoPC9BdXRob3I+PFllYXI+MjAxMTwvWWVhcj48UmVjTnVtPjE4Njwv
UmVjTnVtPjxyZWNvcmQ+PHJlYy1udW1iZXI+MTg2PC9yZWMtbnVtYmVyPjxmb3JlaWduLWtleXM+
PGtleSBhcHA9IkVOIiBkYi1pZD0ieHNlOXNzOXQ4YTk5ZHVlcnZ4aHhld2Y1MGVzczJlYWV6end2
IiB0aW1lc3RhbXA9IjE2NjU5MjUxNjYiPjE4Njwva2V5PjwvZm9yZWlnbi1rZXlzPjxyZWYtdHlw
ZSBuYW1lPSJKb3VybmFsIEFydGljbGUiPjE3PC9yZWYtdHlwZT48Y29udHJpYnV0b3JzPjxhdXRo
b3JzPjxhdXRob3I+V3lyd2ljaCwgSyBXPC9hdXRob3I+PGF1dGhvcj5LaGFuLCBTIEE8L2F1dGhv
cj48YXV0aG9yPk5hdmFyYXRuYW0sIFA8L2F1dGhvcj48YXV0aG9yPk5vbHRlLCBILjwvYXV0aG9y
PjxhdXRob3I+R2F0ZXMsIEQuIEYuLCBKci48L2F1dGhvcj48L2F1dGhvcnM+PC9jb250cmlidXRv
cnM+PGF1dGgtYWRkcmVzcz5XeXJ3aWNoLCBLYXRobGVlbiBXLiBVbml0ZWQgQmlvU291cmNlIENv
cnBvcmF0aW9uLCA3MTAxIFdpc2NvbnNpbiBBdmVudWUsIFN1aXRlIDYwMCwgQmV0aGVzZGEsIE1E
IDIwODE0LCBVU0EuIGthdGh5Lnd5cndpY2hAdW5pdGVkYmlvc291cmNlLmNvbTwvYXV0aC1hZGRy
ZXNzPjx0aXRsZXM+PHRpdGxlPlZhbGlkYXRpb24gYW5kIGFncmVlbWVudCBhY3Jvc3MgZm91ciB2
ZXJzaW9ucyBvZiB0aGUgYXN0aG1hIGNvbnRyb2wgcXVlc3Rpb25uYWlyZSBpbiBwYXRpZW50cyB3
aXRoIHBlcnNpc3RlbnQgYXN0aG1hPC90aXRsZT48c2Vjb25kYXJ5LXRpdGxlPlJlc3BpcmF0b3J5
IE1lZGljaW5lPC9zZWNvbmRhcnktdGl0bGU+PC90aXRsZXM+PHBlcmlvZGljYWw+PGZ1bGwtdGl0
bGU+UmVzcGlyYXRvcnkgTWVkaWNpbmU8L2Z1bGwtdGl0bGU+PC9wZXJpb2RpY2FsPjxwYWdlcz42
OTgtNzEyPC9wYWdlcz48dm9sdW1lPjEwNTwvdm9sdW1lPjxudW1iZXI+NTwvbnVtYmVyPjxrZXl3
b3Jkcz48a2V5d29yZD5BZG9sZXNjZW50PC9rZXl3b3JkPjxrZXl3b3JkPkFkdWx0PC9rZXl3b3Jk
PjxrZXl3b3JkPipBbnRpLUFzdGhtYXRpYyBBZ2VudHMvdHUgW1RoZXJhcGV1dGljIFVzZV08L2tl
eXdvcmQ+PGtleXdvcmQ+KkFzdGhtYS9kdCBbRHJ1ZyBUaGVyYXB5XTwva2V5d29yZD48a2V5d29y
ZD5Bc3RobWEvZXAgW0VwaWRlbWlvbG9neV08L2tleXdvcmQ+PGtleXdvcmQ+QXN0aG1hL3B4IFtQ
c3ljaG9sb2d5XTwva2V5d29yZD48a2V5d29yZD5DaGlsZDwva2V5d29yZD48a2V5d29yZD5DbGlu
aWNhbCBUcmlhbHMsIFBoYXNlIElJSSBhcyBUb3BpYzwva2V5d29yZD48a2V5d29yZD5GZW1hbGU8
L2tleXdvcmQ+PGtleXdvcmQ+SGVhbHRoIFN0YXR1cyBJbmRpY2F0b3JzPC9rZXl3b3JkPjxrZXl3
b3JkPkh1bWFuczwva2V5d29yZD48a2V5d29yZD5NYWxlPC9rZXl3b3JkPjxrZXl3b3JkPk11bHRp
Y2VudGVyIFN0dWRpZXMgYXMgVG9waWM8L2tleXdvcmQ+PGtleXdvcmQ+UHN5Y2hvbWV0cmljczwv
a2V5d29yZD48a2V5d29yZD5RdWFsaXR5IG9mIExpZmUvcHggW1BzeWNob2xvZ3ldPC9rZXl3b3Jk
PjxrZXl3b3JkPlJhbmRvbWl6ZWQgQ29udHJvbGxlZCBUcmlhbHMgYXMgVG9waWM8L2tleXdvcmQ+
PGtleXdvcmQ+U2V2ZXJpdHkgb2YgSWxsbmVzcyBJbmRleDwva2V5d29yZD48a2V5d29yZD4qU3Vy
dmV5cyBhbmQgUXVlc3Rpb25uYWlyZXM8L2tleXdvcmQ+PGtleXdvcmQ+VHJlYXRtZW50IE91dGNv
bWU8L2tleXdvcmQ+PGtleXdvcmQ+WW91bmcgQWR1bHQ8L2tleXdvcmQ+PGtleXdvcmQ+MCAoQW50
aS1Bc3RobWF0aWMgQWdlbnRzKTwva2V5d29yZD48a2V5d29yZD5RdWVzdGlvbm5haXJlczwva2V5
d29yZD48a2V5d29yZD5Bc3RobWE8L2tleXdvcmQ+PC9rZXl3b3Jkcz48ZGF0ZXM+PHllYXI+MjAx
MTwveWVhcj48cHViLWRhdGVzPjxkYXRlPk1heTwvZGF0ZT48L3B1Yi1kYXRlcz48L2RhdGVzPjxp
c2JuPjE1MzItMzA2NDwvaXNibj48YWNjZXNzaW9uLW51bT4yMTE0NjM4OTwvYWNjZXNzaW9uLW51
bT48dXJscz48cmVsYXRlZC11cmxzPjx1cmw+aHR0cHM6Ly9vdmlkc3Aub3ZpZC5jb20vb3ZpZHdl
Yi5jZ2k/VD1KUyZhbXA7Q1NDPVkmYW1wO05FV1M9TiZhbXA7UEFHRT1mdWxsdGV4dCZhbXA7RD1t
ZWQ4JmFtcDtBTj0yMTE0NjM4OSBodHRwOi8vcmVzb2x2ZXIuZWJzY29ob3N0LmNvbS9vcGVudXJs
P2lzc249MDk1NDYxMTEmYW1wO1ZvbHVtZT0xMDUmYW1wO2lzc3VlPTUmYW1wO3NwYWdlPTY5OCZh
bXA7dGl0bGU9VmFsaWRhdGlvbithbmQrYWdyZWVtZW50K2Fjcm9zcytmb3VyK3ZlcnNpb25zK29m
K3RoZSthc3RobWErY29udHJvbCtxdWVzdGlvbm5haXJlK2luK3BhdGllbnRzK3dpdGgrcGVyc2lz
dGVudCthc3RobWEuJmFtcDt5ZWFyPTIwMTEmYW1wO2F1bGFzdD1XeXJ3aWNoPC91cmw+PC9yZWxh
dGVkLXVybHM+PC91cmxzPjxjdXN0b20xPlJBWVlBTi1JTkNMVVNJT046IHsmcXVvdDtBbm5hJnF1
b3Q7PSZndDsmcXVvdDtJbmNsdWRlZCZxdW90OywgJnF1b3Q7RWthdGVyaW5hJnF1b3Q7PSZndDsm
cXVvdDtJbmNsdWRlZCZxdW90O30gfCBSQVlZQU4tTEFCRUxTOiBBQ1E8L2N1c3RvbTE+PGxhbmd1
YWdlPkVuZ2xpc2g8L2xhbmd1YWdlPjwvcmVjb3JkPjwvQ2l0ZT48L0VuZE5vdGU+AG==
</w:fldData>
        </w:fldChar>
      </w:r>
      <w:r w:rsidR="007E24D9">
        <w:instrText xml:space="preserve"> ADDIN EN.CITE </w:instrText>
      </w:r>
      <w:r w:rsidR="007E24D9">
        <w:fldChar w:fldCharType="begin">
          <w:fldData xml:space="preserve">PEVuZE5vdGU+PENpdGU+PEF1dGhvcj5OYXRoYW48L0F1dGhvcj48WWVhcj4yMDA0PC9ZZWFyPjxS
ZWNOdW0+MTgxPC9SZWNOdW0+PERpc3BsYXlUZXh0PjxzdHlsZSBmYWNlPSJzdXBlcnNjcmlwdCI+
NTUtNjA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TY2hhdHo8L0F1dGhvcj48WWVhcj4yMDA2PC9ZZWFy
PjxSZWNOdW0+MTgyPC9SZWNOdW0+PHJlY29yZD48cmVjLW51bWJlcj4xODI8L3JlYy1udW1iZXI+
PGZvcmVpZ24ta2V5cz48a2V5IGFwcD0iRU4iIGRiLWlkPSJ4c2U5c3M5dDhhOTlkdWVydnhoeGV3
ZjUwZXNzMmVhZXp6d3YiIHRpbWVzdGFtcD0iMTY2NTkyNTE2NiI+MTgyPC9rZXk+PC9mb3JlaWdu
LWtleXM+PHJlZi10eXBlIG5hbWU9IkpvdXJuYWwgQXJ0aWNsZSI+MTc8L3JlZi10eXBlPjxjb250
cmlidXRvcnM+PGF1dGhvcnM+PGF1dGhvcj5TY2hhdHosIE08L2F1dGhvcj48YXV0aG9yPlNvcmtu
ZXNzLCBDIEE8L2F1dGhvcj48YXV0aG9yPkxpLCBKIFQ8L2F1dGhvcj48YXV0aG9yPk1hcmN1cywg
UC48L2F1dGhvcj48YXV0aG9yPk11cnJheSwgSi4gSi48L2F1dGhvcj48YXV0aG9yPk5hdGhhbiwg
Ui4gQS48L2F1dGhvcj48YXV0aG9yPktvc2luc2tpLCBNLjwvYXV0aG9yPjxhdXRob3I+UGVuZGVy
Z3JhZnQsIFQuIEIuPC9hdXRob3I+PGF1dGhvcj5KaGluZ3JhbiwgUC48L2F1dGhvcj48L2F1dGhv
cnM+PC9jb250cmlidXRvcnM+PGF1dGgtYWRkcmVzcz5LYWlzZXIgUGVybWFuZW50ZSBNZWQgQ3Ry
LCBTYW4gRGllZ28sIENBIDkyMTExIFVTQS4gVW5pdiBXaXNjb25zaW4sIFNjaCBQaGFybSwgTWFk
aXNvbiwgV0kgNTM3MDYgVVNBLiBNYXlvIE1lZCBDdHIsIFJvY2hlc3RlciwgTU4gVVNBLiBOYXNz
YXUgQ2hlc3QgUGh5cyBQQywgR3JlYXQgTmVjaywgTlkgVVNBLiBWYW5kZXJiaWx0IEFzdGhtYSBT
aW51cyBBbGxlcmd5IFByb2dyYW0sIE5hc2h2aWxsZSwgVE4gVVNBLiBBc3RobWEgJmFtcDsgQWxs
ZXJneSBBc3NvY2lhdGVzICZhbXA7IFJlcyBDdHIsIENvbG9yYWRvIFNwcmluZ3MsIENPIFVTQS4g
UXVhbGl0eU1ldHIgSW5jLCBMaW5jb2xuLCBORSBVU0EuIEdsYXhvU21pdGhLbGluZSBJbmMsIFJl
cyBUcmlhbmdsZSBQaywgTkMgVVNBLiBTY2hhdHosIE0gKGNvcnJlc3BvbmRpbmcgYXV0aG9yKSwg
S2Fpc2VyIFBlcm1hbmVudGUgTWVkIEN0ciwgNzA2MCBDbGFpcmVtb250IE1lc2EgQmx2ZCwgU2Fu
IERpZWdvLCBDQSA5MjExMSBVU0EuIE1pY2hhZWwueC5zY2hhdHpAa3Aub3JnPC9hdXRoLWFkZHJl
c3M+PHRpdGxlcz48dGl0bGU+QXN0aG1hIENvbnRyb2wgVGVzdDogUmVsaWFiaWxpdHksIHZhbGlk
aXR5LCBhbmQgcmVzcG9uc2l2ZW5lc3MgaW4gcGF0aWVudHMgbm90IHByZXZpb3VzbHkgZm9sbG93
ZWQgYnkgYXN0aG1hIHNwZWNpYWxpc3RzPC90aXRsZT48c2Vjb25kYXJ5LXRpdGxlPkpvdXJuYWwg
b2YgQWxsZXJneSBhbmQgQ2xpbmljYWwgSW1tdW5vbG9neTwvc2Vjb25kYXJ5LXRpdGxlPjwvdGl0
bGVzPjxwZXJpb2RpY2FsPjxmdWxsLXRpdGxlPkpvdXJuYWwgb2YgQWxsZXJneSBhbmQgQ2xpbmlj
YWwgSW1tdW5vbG9neTwvZnVsbC10aXRsZT48L3BlcmlvZGljYWw+PHBhZ2VzPjU0OS01NTY8L3Bh
Z2VzPjx2b2x1bWU+MTE3PC92b2x1bWU+PG51bWJlcj4zPC9udW1iZXI+PGtleXdvcmRzPjxrZXl3
b3JkPmFzdGhtYSBjb250cm9sIGFzc2Vzc21lbnQ8L2tleXdvcmQ+PGtleXdvcmQ+QXN0aG1hIENv
bnRyb2wgVGVzdDwva2V5d29yZD48a2V5d29yZD5RVUFMSVRZLU9GLUxJRkU8L2tleXdvcmQ+PGtl
eXdvcmQ+TUFOQUdFTUVOVCBHVUlERUxJTkVTPC9rZXl3b3JkPjxrZXl3b3JkPkNBUkU8L2tleXdv
cmQ+PGtleXdvcmQ+U0VWRVJJVFk8L2tleXdvcmQ+PGtleXdvcmQ+UVVFU1RJT05OQUlSRTwva2V5
d29yZD48a2V5d29yZD5VUzwva2V5d29yZD48a2V5d29yZD5Bc3RobWE8L2tleXdvcmQ+PC9rZXl3
b3Jkcz48ZGF0ZXM+PHllYXI+MjAwNjwveWVhcj48cHViLWRhdGVzPjxkYXRlPk1hcjwvZGF0ZT48
L3B1Yi1kYXRlcz48L2RhdGVzPjxpc2JuPjAwOTEtNjc0OTwvaXNibj48YWNjZXNzaW9uLW51bT5X
T1M6MDAwMjM2MjYzMTAwMDA4PC9hY2Nlc3Npb24tbnVtPjx1cmxzPjxyZWxhdGVkLXVybHM+PHVy
bD5odHRwczovL3d3dy5qYWNpb25saW5lLm9yZy9hcnRpY2xlL1MwMDkxLTY3NDkoMDYpMDAxNzQt
Ni9wZGY8L3VybD48L3JlbGF0ZWQtdXJscz48L3VybHM+PGN1c3RvbTE+UkFZWUFOLUlOQ0xVU0lP
TjogeyZxdW90O0FubmEmcXVvdDs9Jmd0OyZxdW90O0luY2x1ZGVkJnF1b3Q7LCAmcXVvdDtFa2F0
ZXJpbmEmcXVvdDs9Jmd0OyZxdW90O0luY2x1ZGVkJnF1b3Q7fSB8IFJBWVlBTi1MQUJFTFM6IEFD
VDwvY3VzdG9tMT48bGFuZ3VhZ2U+RW5nbGlzaDwvbGFuZ3VhZ2U+PC9yZWNvcmQ+PC9DaXRlPjxD
aXRlPjxBdXRob3I+U2NoYXR6PC9BdXRob3I+PFllYXI+MjAwOTwvWWVhcj48UmVjTnVtPjE4Mzwv
UmVjTnVtPjxyZWNvcmQ+PHJlYy1udW1iZXI+MTgzPC9yZWMtbnVtYmVyPjxmb3JlaWduLWtleXM+
PGtleSBhcHA9IkVOIiBkYi1pZD0ieHNlOXNzOXQ4YTk5ZHVlcnZ4aHhld2Y1MGVzczJlYWV6end2
IiB0aW1lc3RhbXA9IjE2NjU5MjUxNjYiPjE4Mzwva2V5PjwvZm9yZWlnbi1rZXlzPjxyZWYtdHlw
ZSBuYW1lPSJKb3VybmFsIEFydGljbGUiPjE3PC9yZWYtdHlwZT48Y29udHJpYnV0b3JzPjxhdXRo
b3JzPjxhdXRob3I+U2NoYXR6LCBNPC9hdXRob3I+PGF1dGhvcj5Lb3NpbnNraSwgTTwvYXV0aG9y
PjxhdXRob3I+WWFybGFzLCBBIFM8L2F1dGhvcj48YXV0aG9yPkhhbmxvbiwgSi48L2F1dGhvcj48
YXV0aG9yPldhdHNvbiwgTS4gRS48L2F1dGhvcj48YXV0aG9yPkpoaW5ncmFuLCBQLjwvYXV0aG9y
PjwvYXV0aG9ycz48L2NvbnRyaWJ1dG9ycz48YXV0aC1hZGRyZXNzPltTY2hhdHosIE1pY2hhZWxd
IEthaXNlciBQZXJtYW5lbnRlIE1lZCBDdHIsIERlcHQgQWxsZXJneSwgU2FuIERpZWdvLCBDQSA5
MjExMSBVU0EuIFtLb3NpbnNraSwgTWFyazsgWWFybGFzLCBBYXJvbiBTLjsgSGFubG9uLCBKZW5u
aWZlcl0gUXVhbGl0eU1ldHJpYywgTGluY29sbiwgTkUgVVNBLiBbV2F0c29uLCBNYXJpYSBFLjsg
SmhpbmdyYW4sIFByaXRpXSBHbGF4b1NtaXRoS2xpbmUgSW5jLCBSZXMgVHJpYW5nbGUgUGssIE5D
IFVTQS4gU2NoYXR6LCBNIChjb3JyZXNwb25kaW5nIGF1dGhvciksIEthaXNlciBQZXJtYW5lbnRl
IE1lZCBDdHIsIERlcHQgQWxsZXJneSwgNzA2MCBDbGFpcmVtb250IE1lc2EgQmx2ZCwgU2FuIERp
ZWdvLCBDQSA5MjExMSBVU0EuIG1pY2hhZWwueC5zY2hhdHpAa3Aub3JnPC9hdXRoLWFkZHJlc3M+
PHRpdGxlcz48dGl0bGU+VGhlIG1pbmltYWxseSBpbXBvcnRhbnQgZGlmZmVyZW5jZSBvZiB0aGUg
QXN0aG1hIENvbnRyb2wgVGVzdDwvdGl0bGU+PHNlY29uZGFyeS10aXRsZT5Kb3VybmFsIG9mIEFs
bGVyZ3kgYW5kIENsaW5pY2FsIEltbXVub2xvZ3k8L3NlY29uZGFyeS10aXRsZT48L3RpdGxlcz48
cGVyaW9kaWNhbD48ZnVsbC10aXRsZT5Kb3VybmFsIG9mIEFsbGVyZ3kgYW5kIENsaW5pY2FsIElt
bXVub2xvZ3k8L2Z1bGwtdGl0bGU+PC9wZXJpb2RpY2FsPjxwYWdlcz43MTktNzIzPC9wYWdlcz48
dm9sdW1lPjEyNDwvdm9sdW1lPjxudW1iZXI+NDwvbnVtYmVyPjxrZXl3b3Jkcz48a2V5d29yZD5B
c3RobWE8L2tleXdvcmQ+PGtleXdvcmQ+YXN0aG1hIGNvbnRyb2w8L2tleXdvcmQ+PGtleXdvcmQ+
QXN0aG1hIENvbnRyb2wgVGVzdDwva2V5d29yZD48a2V5d29yZD5taW5pbWFsbHkgaW1wb3J0YW50
PC9rZXl3b3JkPjxrZXl3b3JkPmRpZmZlcmVuY2U8L2tleXdvcmQ+PGtleXdvcmQ+ZGlzdHJpYnV0
aW9uLWJhc2VkIG1ldGhvZDwva2V5d29yZD48a2V5d29yZD5hbmNob3ItYmFzZWQgbWV0aG9kPC9r
ZXl3b3JkPjxrZXl3b3JkPlFVQUxJVFktT0YtTElGRTwva2V5d29yZD48a2V5d29yZD5DTElOSUNB
TC1TSUdOSUZJQ0FOQ0U8L2tleXdvcmQ+PGtleXdvcmQ+SEVBTFRILVNUQVRVUzwva2V5d29yZD48
a2V5d29yZD5WQUxJRElUWTwva2V5d29yZD48a2V5d29yZD5SRVNQT05TSVZFTkVTUzwva2V5d29y
ZD48a2V5d29yZD5RVUVTVElPTk5BSVJFPC9rZXl3b3JkPjxrZXl3b3JkPlJFTElBQklMSVRZPC9r
ZXl3b3JkPjxrZXl3b3JkPlZBTElEQVRJT048L2tleXdvcmQ+PC9rZXl3b3Jkcz48ZGF0ZXM+PHll
YXI+MjAwOTwveWVhcj48cHViLWRhdGVzPjxkYXRlPk9jdDwvZGF0ZT48L3B1Yi1kYXRlcz48L2Rh
dGVzPjxpc2JuPjAwOTEtNjc0OTwvaXNibj48YWNjZXNzaW9uLW51bT5XT1M6MDAwMjcwODAyODAw
MDE1PC9hY2Nlc3Npb24tbnVtPjx1cmxzPjxyZWxhdGVkLXVybHM+PHVybD5odHRwczovL3d3dy5q
YWNpb25saW5lLm9yZy9hcnRpY2xlL1MwMDkxLTY3NDkoMDkpMDEyNDUtNy9wZGY8L3VybD48L3Jl
bGF0ZWQtdXJscz48L3VybHM+PGN1c3RvbTE+UkFZWUFOLUlOQ0xVU0lPTjogeyZxdW90O0FubmEm
cXVvdDs9Jmd0OyZxdW90O0luY2x1ZGVkJnF1b3Q7LCAmcXVvdDtFa2F0ZXJpbmEmcXVvdDs9Jmd0
OyZxdW90O0luY2x1ZGVkJnF1b3Q7fSB8IFJBWVlBTi1MQUJFTFM6IEFDVCxNQ0lEPC9jdXN0b20x
PjxsYW5ndWFnZT5FbmdsaXNoPC9sYW5ndWFnZT48L3JlY29yZD48L0NpdGU+PENpdGU+PEF1dGhv
cj5KdW5pcGVyPC9BdXRob3I+PFllYXI+MTk5OTwvWWVhcj48UmVjTnVtPjE4NDwvUmVjTnVtPjxy
ZWNvcmQ+PHJlYy1udW1iZXI+MTg0PC9yZWMtbnVtYmVyPjxmb3JlaWduLWtleXM+PGtleSBhcHA9
IkVOIiBkYi1pZD0ieHNlOXNzOXQ4YTk5ZHVlcnZ4aHhld2Y1MGVzczJlYWV6end2IiB0aW1lc3Rh
bXA9IjE2NjU5MjUxNjYiPjE4NDwva2V5PjwvZm9yZWlnbi1rZXlzPjxyZWYtdHlwZSBuYW1lPSJK
b3VybmFsIEFydGljbGUiPjE3PC9yZWYtdHlwZT48Y29udHJpYnV0b3JzPjxhdXRob3JzPjxhdXRo
b3I+SnVuaXBlciwgRSBGPC9hdXRob3I+PGF1dGhvcj5PJmFwb3M7QnlybmUsIFAgTTwvYXV0aG9y
PjxhdXRob3I+R3V5YXR0LCBHIEg8L2F1dGhvcj48YXV0aG9yPkZlcnJpZSwgUC4gSi48L2F1dGhv
cj48YXV0aG9yPktpbmcsIEQuIFIuPC9hdXRob3I+PC9hdXRob3JzPjwvY29udHJpYnV0b3JzPjxh
dXRoLWFkZHJlc3M+SnVuaXBlciwgRSBGLiBEZXB0IG9mIENsaW5pY2FsIEVwaWRlbWlvbG9neSBh
bmQgQmlvc3RhdGlzdGljcywgTWNNYXN0ZXIgVW5pdmVyc2l0eSBGYWN1bHR5IG9mIEhlYWx0aCBT
Y2llbmNlcywgSGFtaWx0b24sIE9udGFyaW8sIENhbmFkYS48L2F1dGgtYWRkcmVzcz48dGl0bGVz
Pjx0aXRsZT5EZXZlbG9wbWVudCBhbmQgdmFsaWRhdGlvbiBvZiBhIHF1ZXN0aW9ubmFpcmUgdG8g
bWVhc3VyZSBhc3RobWEgY29udHJvbDwvdGl0bGU+PHNlY29uZGFyeS10aXRsZT5FdXJvcGVhbiBS
ZXNwaXJhdG9yeSBKb3VybmFsPC9zZWNvbmRhcnktdGl0bGU+PC90aXRsZXM+PHBlcmlvZGljYWw+
PGZ1bGwtdGl0bGU+RXVyb3BlYW4gUmVzcGlyYXRvcnkgSm91cm5hbDwvZnVsbC10aXRsZT48L3Bl
cmlvZGljYWw+PHBhZ2VzPjkwMi03PC9wYWdlcz48dm9sdW1lPjE0PC92b2x1bWU+PG51bWJlcj40
PC9udW1iZXI+PGtleXdvcmRzPjxrZXl3b3JkPkFkb2xlc2NlbnQ8L2tleXdvcmQ+PGtleXdvcmQ+
QWR1bHQ8L2tleXdvcmQ+PGtleXdvcmQ+QWdlZDwva2V5d29yZD48a2V5d29yZD4qQXN0aG1hL2Rp
IFtEaWFnbm9zaXNdPC9rZXl3b3JkPjxrZXl3b3JkPkFzdGhtYS9wcCBbUGh5c2lvcGF0aG9sb2d5
XTwva2V5d29yZD48a2V5d29yZD5Dcm9zcy1TZWN0aW9uYWwgU3R1ZGllczwva2V5d29yZD48a2V5
d29yZD5GZW1hbGU8L2tleXdvcmQ+PGtleXdvcmQ+KkhlYWx0aCBTdGF0dXMgSW5kaWNhdG9yczwv
a2V5d29yZD48a2V5d29yZD5IdW1hbnM8L2tleXdvcmQ+PGtleXdvcmQ+TWFsZTwva2V5d29yZD48
a2V5d29yZD5NaWRkbGUgQWdlZDwva2V5d29yZD48a2V5d29yZD5RdWFsaXR5IG9mIExpZmU8L2tl
eXdvcmQ+PGtleXdvcmQ+UmVwcm9kdWNpYmlsaXR5IG9mIFJlc3VsdHM8L2tleXdvcmQ+PGtleXdv
cmQ+KlN1cnZleXMgYW5kIFF1ZXN0aW9ubmFpcmVzPC9rZXl3b3JkPjxrZXl3b3JkPlF1ZXN0aW9u
bmFpcmVzPC9rZXl3b3JkPjxrZXl3b3JkPkFzdGhtYTwva2V5d29yZD48L2tleXdvcmRzPjxkYXRl
cz48eWVhcj4xOTk5PC95ZWFyPjxwdWItZGF0ZXM+PGRhdGU+T2N0PC9kYXRlPjwvcHViLWRhdGVz
PjwvZGF0ZXM+PGlzYm4+MDkwMy0xOTM2PC9pc2JuPjxhY2Nlc3Npb24tbnVtPjEwNTczMjQwPC9h
Y2Nlc3Npb24tbnVtPjx1cmxzPjxyZWxhdGVkLXVybHM+PHVybD5odHRwczovL292aWRzcC5vdmlk
LmNvbS9vdmlkd2ViLmNnaT9UPUpTJmFtcDtDU0M9WSZhbXA7TkVXUz1OJmFtcDtQQUdFPWZ1bGx0
ZXh0JmFtcDtEPW1lZDQmYW1wO0FOPTEwNTczMjQwIGh0dHA6Ly9yZXNvbHZlci5lYnNjb2hvc3Qu
Y29tL29wZW51cmw/aXNzbj0wOTAzMTkzNiZhbXA7Vm9sdW1lPTE0JmFtcDtpc3N1ZT00JmFtcDtz
cGFnZT05MDImYW1wO3RpdGxlPURldmVsb3BtZW50K2FuZCt2YWxpZGF0aW9uK29mK2ErcXVlc3Rp
b25uYWlyZSt0byttZWFzdXJlK2FzdGhtYStjb250cm9sLiZhbXA7eWVhcj0xOTk5JmFtcDthdWxh
c3Q9SnVuaXBlcjwvdXJsPjx1cmw+aHR0cHM6Ly9lcmouZXJzam91cm5hbHMuY29tL2NvbnRlbnQv
ZXJqLzE0LzQvOTAyLmZ1bGwucGRmPC91cmw+PC9yZWxhdGVkLXVybHM+PC91cmxzPjxjdXN0b20x
PlJBWVlBTi1JTkNMVVNJT046IHsmcXVvdDtBbm5hJnF1b3Q7PSZndDsmcXVvdDtJbmNsdWRlZCZx
dW90OywgJnF1b3Q7RWthdGVyaW5hJnF1b3Q7PSZndDsmcXVvdDtJbmNsdWRlZCZxdW90O30gfCBS
QVlZQU4tTEFCRUxTOiBBQ1E8L2N1c3RvbTE+PGxhbmd1YWdlPkVuZ2xpc2g8L2xhbmd1YWdlPjwv
cmVjb3JkPjwvQ2l0ZT48Q2l0ZT48QXV0aG9yPkp1bmlwZXI8L0F1dGhvcj48WWVhcj4yMDAxPC9Z
ZWFyPjxSZWNOdW0+MTg1PC9SZWNOdW0+PHJlY29yZD48cmVjLW51bWJlcj4xODU8L3JlYy1udW1i
ZXI+PGZvcmVpZ24ta2V5cz48a2V5IGFwcD0iRU4iIGRiLWlkPSJ4c2U5c3M5dDhhOTlkdWVydnho
eGV3ZjUwZXNzMmVhZXp6d3YiIHRpbWVzdGFtcD0iMTY2NTkyNTE2NiI+MTg1PC9rZXk+PC9mb3Jl
aWduLWtleXM+PHJlZi10eXBlIG5hbWU9IkpvdXJuYWwgQXJ0aWNsZSI+MTc8L3JlZi10eXBlPjxj
b250cmlidXRvcnM+PGF1dGhvcnM+PGF1dGhvcj5KdW5pcGVyLCBFIEY8L2F1dGhvcj48YXV0aG9y
Pk8mYXBvcztCeXJuZSwgUCBNPC9hdXRob3I+PGF1dGhvcj5Sb2JlcnRzLCBKIE48L2F1dGhvcj48
L2F1dGhvcnM+PC9jb250cmlidXRvcnM+PGF1dGgtYWRkcmVzcz5EZXBhcnRtZW50IG9mIENsaW5p
Y2FsIEVwaWRlbWlvbG9neSBhbmQgQmlvc3RhdGlzdGljcywgTWNNYXN0ZXIgVW5pdmVyc2l0eSBG
YWN1bHR5IG9mIEhlYWx0aCBTY2llbmNlcywgSGFtaWx0b24sIE9udGFyaW8sIENhbmFkYS4ganVu
aXBlckBxb2x0ZWNoLmNvLnVrPC9hdXRoLWFkZHJlc3M+PHRpdGxlcz48dGl0bGU+TWVhc3VyaW5n
IGFzdGhtYSBjb250cm9sIGluIGdyb3VwIHN0dWRpZXM6IGRvIHdlIG5lZWQgYWlyd2F5IGNhbGli
cmUgYW5kIHJlc2N1ZSBiZXRhMi1hZ29uaXN0IHVzZT88L3RpdGxlPjxzZWNvbmRhcnktdGl0bGU+
UmVzcGlyIE1lZDwvc2Vjb25kYXJ5LXRpdGxlPjwvdGl0bGVzPjxwZXJpb2RpY2FsPjxmdWxsLXRp
dGxlPlJlc3BpciBNZWQ8L2Z1bGwtdGl0bGU+PC9wZXJpb2RpY2FsPjxwYWdlcz4zMTktMjM8L3Bh
Z2VzPjx2b2x1bWU+OTU8L3ZvbHVtZT48bnVtYmVyPjU8L251bWJlcj48ZWRpdGlvbj4yMDAxLzA2
LzA4PC9lZGl0aW9uPjxrZXl3b3Jkcz48a2V5d29yZD5BZG9sZXNjZW50PC9rZXl3b3JkPjxrZXl3
b3JkPkFkcmVuZXJnaWMgYmV0YS1BZ29uaXN0cy8qYWRtaW5pc3RyYXRpb24gJmFtcDsgZG9zYWdl
PC9rZXl3b3JkPjxrZXl3b3JkPkFkdWx0PC9rZXl3b3JkPjxrZXl3b3JkPkFnZWQ8L2tleXdvcmQ+
PGtleXdvcmQ+QXN0aG1hLypkcnVnIHRoZXJhcHkvcGh5c2lvcGF0aG9sb2d5PC9rZXl3b3JkPjxr
ZXl3b3JkPkNyb3NzLVNlY3Rpb25hbCBTdHVkaWVzPC9rZXl3b3JkPjxrZXl3b3JkPkZlbWFsZTwv
a2V5d29yZD48a2V5d29yZD5Gb2xsb3ctVXAgU3R1ZGllczwva2V5d29yZD48a2V5d29yZD5Gb3Jj
ZWQgRXhwaXJhdG9yeSBWb2x1bWUvZHJ1ZyBlZmZlY3RzPC9rZXl3b3JkPjxrZXl3b3JkPkh1bWFu
czwva2V5d29yZD48a2V5d29yZD5Mb25naXR1ZGluYWwgU3R1ZGllczwva2V5d29yZD48a2V5d29y
ZD5NYWxlPC9rZXl3b3JkPjxrZXl3b3JkPk1pZGRsZSBBZ2VkPC9rZXl3b3JkPjxrZXl3b3JkPlBl
YWsgRXhwaXJhdG9yeSBGbG93IFJhdGU8L2tleXdvcmQ+PGtleXdvcmQ+UmVwcm9kdWNpYmlsaXR5
IG9mIFJlc3VsdHM8L2tleXdvcmQ+PGtleXdvcmQ+KlJlc2VhcmNoIERlc2lnbjwva2V5d29yZD48
a2V5d29yZD4qU3VydmV5cyBhbmQgUXVlc3Rpb25uYWlyZXM8L2tleXdvcmQ+PGtleXdvcmQ+VHJl
YXRtZW50IE91dGNvbWU8L2tleXdvcmQ+PC9rZXl3b3Jkcz48ZGF0ZXM+PHllYXI+MjAwMTwveWVh
cj48cHViLWRhdGVzPjxkYXRlPk1heTwvZGF0ZT48L3B1Yi1kYXRlcz48L2RhdGVzPjxpc2JuPjA5
NTQtNjExMSAoUHJpbnQpJiN4RDswOTU0LTYxMTE8L2lzYm4+PGFjY2Vzc2lvbi1udW0+MTEzOTI1
NzA8L2FjY2Vzc2lvbi1udW0+PHVybHM+PC91cmxzPjxlbGVjdHJvbmljLXJlc291cmNlLW51bT4x
MC4xMDUzL3JtZWQuMjAwMS4xMDM0PC9lbGVjdHJvbmljLXJlc291cmNlLW51bT48cmVtb3RlLWRh
dGFiYXNlLXByb3ZpZGVyPk5MTTwvcmVtb3RlLWRhdGFiYXNlLXByb3ZpZGVyPjxsYW5ndWFnZT5l
bmc8L2xhbmd1YWdlPjwvcmVjb3JkPjwvQ2l0ZT48Q2l0ZT48QXV0aG9yPld5cndpY2g8L0F1dGhv
cj48WWVhcj4yMDExPC9ZZWFyPjxSZWNOdW0+MTg2PC9SZWNOdW0+PHJlY29yZD48cmVjLW51bWJl
cj4xODY8L3JlYy1udW1iZXI+PGZvcmVpZ24ta2V5cz48a2V5IGFwcD0iRU4iIGRiLWlkPSJ4c2U5
c3M5dDhhOTlkdWVydnhoeGV3ZjUwZXNzMmVhZXp6d3YiIHRpbWVzdGFtcD0iMTY2NTkyNTE2NiI+
MTg2PC9rZXk+PC9mb3JlaWduLWtleXM+PHJlZi10eXBlIG5hbWU9IkpvdXJuYWwgQXJ0aWNsZSI+
MTc8L3JlZi10eXBlPjxjb250cmlidXRvcnM+PGF1dGhvcnM+PGF1dGhvcj5XeXJ3aWNoLCBLIFc8
L2F1dGhvcj48YXV0aG9yPktoYW4sIFMgQTwvYXV0aG9yPjxhdXRob3I+TmF2YXJhdG5hbSwgUDwv
YXV0aG9yPjxhdXRob3I+Tm9sdGUsIEguPC9hdXRob3I+PGF1dGhvcj5HYXRlcywgRC4gRi4sIEpy
LjwvYXV0aG9yPjwvYXV0aG9ycz48L2NvbnRyaWJ1dG9ycz48YXV0aC1hZGRyZXNzPld5cndpY2gs
IEthdGhsZWVuIFcuIFVuaXRlZCBCaW9Tb3VyY2UgQ29ycG9yYXRpb24sIDcxMDEgV2lzY29uc2lu
IEF2ZW51ZSwgU3VpdGUgNjAwLCBCZXRoZXNkYSwgTUQgMjA4MTQsIFVTQS4ga2F0aHkud3lyd2lj
aEB1bml0ZWRiaW9zb3VyY2UuY29tPC9hdXRoLWFkZHJlc3M+PHRpdGxlcz48dGl0bGU+VmFsaWRh
dGlvbiBhbmQgYWdyZWVtZW50IGFjcm9zcyBmb3VyIHZlcnNpb25zIG9mIHRoZSBhc3RobWEgY29u
dHJvbCBxdWVzdGlvbm5haXJlIGluIHBhdGllbnRzIHdpdGggcGVyc2lzdGVudCBhc3RobWE8L3Rp
dGxlPjxzZWNvbmRhcnktdGl0bGU+UmVzcGlyYXRvcnkgTWVkaWNpbmU8L3NlY29uZGFyeS10aXRs
ZT48L3RpdGxlcz48cGVyaW9kaWNhbD48ZnVsbC10aXRsZT5SZXNwaXJhdG9yeSBNZWRpY2luZTwv
ZnVsbC10aXRsZT48L3BlcmlvZGljYWw+PHBhZ2VzPjY5OC03MTI8L3BhZ2VzPjx2b2x1bWU+MTA1
PC92b2x1bWU+PG51bWJlcj41PC9udW1iZXI+PGtleXdvcmRzPjxrZXl3b3JkPkFkb2xlc2NlbnQ8
L2tleXdvcmQ+PGtleXdvcmQ+QWR1bHQ8L2tleXdvcmQ+PGtleXdvcmQ+KkFudGktQXN0aG1hdGlj
IEFnZW50cy90dSBbVGhlcmFwZXV0aWMgVXNlXTwva2V5d29yZD48a2V5d29yZD4qQXN0aG1hL2R0
IFtEcnVnIFRoZXJhcHldPC9rZXl3b3JkPjxrZXl3b3JkPkFzdGhtYS9lcCBbRXBpZGVtaW9sb2d5
XTwva2V5d29yZD48a2V5d29yZD5Bc3RobWEvcHggW1BzeWNob2xvZ3ldPC9rZXl3b3JkPjxrZXl3
b3JkPkNoaWxkPC9rZXl3b3JkPjxrZXl3b3JkPkNsaW5pY2FsIFRyaWFscywgUGhhc2UgSUlJIGFz
IFRvcGljPC9rZXl3b3JkPjxrZXl3b3JkPkZlbWFsZTwva2V5d29yZD48a2V5d29yZD5IZWFsdGgg
U3RhdHVzIEluZGljYXRvcnM8L2tleXdvcmQ+PGtleXdvcmQ+SHVtYW5zPC9rZXl3b3JkPjxrZXl3
b3JkPk1hbGU8L2tleXdvcmQ+PGtleXdvcmQ+TXVsdGljZW50ZXIgU3R1ZGllcyBhcyBUb3BpYzwv
a2V5d29yZD48a2V5d29yZD5Qc3ljaG9tZXRyaWNzPC9rZXl3b3JkPjxrZXl3b3JkPlF1YWxpdHkg
b2YgTGlmZS9weCBbUHN5Y2hvbG9neV08L2tleXdvcmQ+PGtleXdvcmQ+UmFuZG9taXplZCBDb250
cm9sbGVkIFRyaWFscyBhcyBUb3BpYzwva2V5d29yZD48a2V5d29yZD5TZXZlcml0eSBvZiBJbGxu
ZXNzIEluZGV4PC9rZXl3b3JkPjxrZXl3b3JkPipTdXJ2ZXlzIGFuZCBRdWVzdGlvbm5haXJlczwv
a2V5d29yZD48a2V5d29yZD5UcmVhdG1lbnQgT3V0Y29tZTwva2V5d29yZD48a2V5d29yZD5Zb3Vu
ZyBBZHVsdDwva2V5d29yZD48a2V5d29yZD4wIChBbnRpLUFzdGhtYXRpYyBBZ2VudHMpPC9rZXl3
b3JkPjxrZXl3b3JkPlF1ZXN0aW9ubmFpcmVzPC9rZXl3b3JkPjxrZXl3b3JkPkFzdGhtYTwva2V5
d29yZD48L2tleXdvcmRzPjxkYXRlcz48eWVhcj4yMDExPC95ZWFyPjxwdWItZGF0ZXM+PGRhdGU+
TWF5PC9kYXRlPjwvcHViLWRhdGVzPjwvZGF0ZXM+PGlzYm4+MTUzMi0zMDY0PC9pc2JuPjxhY2Nl
c3Npb24tbnVtPjIxMTQ2Mzg5PC9hY2Nlc3Npb24tbnVtPjx1cmxzPjxyZWxhdGVkLXVybHM+PHVy
bD5odHRwczovL292aWRzcC5vdmlkLmNvbS9vdmlkd2ViLmNnaT9UPUpTJmFtcDtDU0M9WSZhbXA7
TkVXUz1OJmFtcDtQQUdFPWZ1bGx0ZXh0JmFtcDtEPW1lZDgmYW1wO0FOPTIxMTQ2Mzg5IGh0dHA6
Ly9yZXNvbHZlci5lYnNjb2hvc3QuY29tL29wZW51cmw/aXNzbj0wOTU0NjExMSZhbXA7Vm9sdW1l
PTEwNSZhbXA7aXNzdWU9NSZhbXA7c3BhZ2U9Njk4JmFtcDt0aXRsZT1WYWxpZGF0aW9uK2FuZCth
Z3JlZW1lbnQrYWNyb3NzK2ZvdXIrdmVyc2lvbnMrb2YrdGhlK2FzdGhtYStjb250cm9sK3F1ZXN0
aW9ubmFpcmUraW4rcGF0aWVudHMrd2l0aCtwZXJzaXN0ZW50K2FzdGhtYS4mYW1wO3llYXI9MjAx
MSZhbXA7YXVsYXN0PVd5cndpY2g8L3VybD48L3JlbGF0ZWQtdXJscz48L3VybHM+PGN1c3RvbTE+
UkFZWUFOLUlOQ0xVU0lPTjogeyZxdW90O0FubmEmcXVvdDs9Jmd0OyZxdW90O0luY2x1ZGVkJnF1
b3Q7LCAmcXVvdDtFa2F0ZXJpbmEmcXVvdDs9Jmd0OyZxdW90O0luY2x1ZGVkJnF1b3Q7fSB8IFJB
WVlBTi1MQUJFTFM6IEFDUTwvY3VzdG9tMT48bGFuZ3VhZ2U+RW5nbGlzaDwvbGFuZ3VhZ2U+PC9y
ZWNvcmQ+PC9DaXRlPjxDaXRlPjxBdXRob3I+SnVuaXBlcjwvQXV0aG9yPjxZZWFyPjE5OTk8L1ll
YXI+PFJlY051bT4xODQ8L1JlY051bT48cmVjb3JkPjxyZWMtbnVtYmVyPjE4NDwvcmVjLW51bWJl
cj48Zm9yZWlnbi1rZXlzPjxrZXkgYXBwPSJFTiIgZGItaWQ9InhzZTlzczl0OGE5OWR1ZXJ2eGh4
ZXdmNTBlc3MyZWFlenp3diIgdGltZXN0YW1wPSIxNjY1OTI1MTY2Ij4xODQ8L2tleT48L2ZvcmVp
Z24ta2V5cz48cmVmLXR5cGUgbmFtZT0iSm91cm5hbCBBcnRpY2xlIj4xNzwvcmVmLXR5cGU+PGNv
bnRyaWJ1dG9ycz48YXV0aG9ycz48YXV0aG9yPkp1bmlwZXIsIEUgRjwvYXV0aG9yPjxhdXRob3I+
TyZhcG9zO0J5cm5lLCBQIE08L2F1dGhvcj48YXV0aG9yPkd1eWF0dCwgRyBIPC9hdXRob3I+PGF1
dGhvcj5GZXJyaWUsIFAuIEouPC9hdXRob3I+PGF1dGhvcj5LaW5nLCBELiBSLjwvYXV0aG9yPjwv
YXV0aG9ycz48L2NvbnRyaWJ1dG9ycz48YXV0aC1hZGRyZXNzPkp1bmlwZXIsIEUgRi4gRGVwdCBv
ZiBDbGluaWNhbCBFcGlkZW1pb2xvZ3kgYW5kIEJpb3N0YXRpc3RpY3MsIE1jTWFzdGVyIFVuaXZl
cnNpdHkgRmFjdWx0eSBvZiBIZWFsdGggU2NpZW5jZXMsIEhhbWlsdG9uLCBPbnRhcmlvLCBDYW5h
ZGEuPC9hdXRoLWFkZHJlc3M+PHRpdGxlcz48dGl0bGU+RGV2ZWxvcG1lbnQgYW5kIHZhbGlkYXRp
b24gb2YgYSBxdWVzdGlvbm5haXJlIHRvIG1lYXN1cmUgYXN0aG1hIGNvbnRyb2w8L3RpdGxlPjxz
ZWNvbmRhcnktdGl0bGU+RXVyb3BlYW4gUmVzcGlyYXRvcnkgSm91cm5hbDwvc2Vjb25kYXJ5LXRp
dGxlPjwvdGl0bGVzPjxwZXJpb2RpY2FsPjxmdWxsLXRpdGxlPkV1cm9wZWFuIFJlc3BpcmF0b3J5
IEpvdXJuYWw8L2Z1bGwtdGl0bGU+PC9wZXJpb2RpY2FsPjxwYWdlcz45MDItNzwvcGFnZXM+PHZv
bHVtZT4xNDwvdm9sdW1lPjxudW1iZXI+NDwvbnVtYmVyPjxrZXl3b3Jkcz48a2V5d29yZD5BZG9s
ZXNjZW50PC9rZXl3b3JkPjxrZXl3b3JkPkFkdWx0PC9rZXl3b3JkPjxrZXl3b3JkPkFnZWQ8L2tl
eXdvcmQ+PGtleXdvcmQ+KkFzdGhtYS9kaSBbRGlhZ25vc2lzXTwva2V5d29yZD48a2V5d29yZD5B
c3RobWEvcHAgW1BoeXNpb3BhdGhvbG9neV08L2tleXdvcmQ+PGtleXdvcmQ+Q3Jvc3MtU2VjdGlv
bmFsIFN0dWRpZXM8L2tleXdvcmQ+PGtleXdvcmQ+RmVtYWxlPC9rZXl3b3JkPjxrZXl3b3JkPipI
ZWFsdGggU3RhdHVzIEluZGljYXRvcnM8L2tleXdvcmQ+PGtleXdvcmQ+SHVtYW5zPC9rZXl3b3Jk
PjxrZXl3b3JkPk1hbGU8L2tleXdvcmQ+PGtleXdvcmQ+TWlkZGxlIEFnZWQ8L2tleXdvcmQ+PGtl
eXdvcmQ+UXVhbGl0eSBvZiBMaWZlPC9rZXl3b3JkPjxrZXl3b3JkPlJlcHJvZHVjaWJpbGl0eSBv
ZiBSZXN1bHRzPC9rZXl3b3JkPjxrZXl3b3JkPipTdXJ2ZXlzIGFuZCBRdWVzdGlvbm5haXJlczwv
a2V5d29yZD48a2V5d29yZD5RdWVzdGlvbm5haXJlczwva2V5d29yZD48a2V5d29yZD5Bc3RobWE8
L2tleXdvcmQ+PC9rZXl3b3Jkcz48ZGF0ZXM+PHllYXI+MTk5OTwveWVhcj48cHViLWRhdGVzPjxk
YXRlPk9jdDwvZGF0ZT48L3B1Yi1kYXRlcz48L2RhdGVzPjxpc2JuPjA5MDMtMTkzNjwvaXNibj48
YWNjZXNzaW9uLW51bT4xMDU3MzI0MDwvYWNjZXNzaW9uLW51bT48dXJscz48cmVsYXRlZC11cmxz
Pjx1cmw+aHR0cHM6Ly9vdmlkc3Aub3ZpZC5jb20vb3ZpZHdlYi5jZ2k/VD1KUyZhbXA7Q1NDPVkm
YW1wO05FV1M9TiZhbXA7UEFHRT1mdWxsdGV4dCZhbXA7RD1tZWQ0JmFtcDtBTj0xMDU3MzI0MCBo
dHRwOi8vcmVzb2x2ZXIuZWJzY29ob3N0LmNvbS9vcGVudXJsP2lzc249MDkwMzE5MzYmYW1wO1Zv
bHVtZT0xNCZhbXA7aXNzdWU9NCZhbXA7c3BhZ2U9OTAyJmFtcDt0aXRsZT1EZXZlbG9wbWVudCth
bmQrdmFsaWRhdGlvbitvZithK3F1ZXN0aW9ubmFpcmUrdG8rbWVhc3VyZSthc3RobWErY29udHJv
bC4mYW1wO3llYXI9MTk5OSZhbXA7YXVsYXN0PUp1bmlwZXI8L3VybD48dXJsPmh0dHBzOi8vZXJq
LmVyc2pvdXJuYWxzLmNvbS9jb250ZW50L2Vyai8xNC80LzkwMi5mdWxsLnBkZjwvdXJsPjwvcmVs
YXRlZC11cmxzPjwvdXJscz48Y3VzdG9tMT5SQVlZQU4tSU5DTFVTSU9OOiB7JnF1b3Q7QW5uYSZx
dW90Oz0mZ3Q7JnF1b3Q7SW5jbHVkZWQmcXVvdDssICZxdW90O0VrYXRlcmluYSZxdW90Oz0mZ3Q7
JnF1b3Q7SW5jbHVkZWQmcXVvdDt9IHwgUkFZWUFOLUxBQkVMUzogQUNRPC9jdXN0b20xPjxsYW5n
dWFnZT5FbmdsaXNoPC9sYW5ndWFnZT48L3JlY29yZD48L0NpdGU+PENpdGU+PEF1dGhvcj5KdW5p
cGVyPC9BdXRob3I+PFllYXI+MjAwMTwvWWVhcj48UmVjTnVtPjE4NTwvUmVjTnVtPjxyZWNvcmQ+
PHJlYy1udW1iZXI+MTg1PC9yZWMtbnVtYmVyPjxmb3JlaWduLWtleXM+PGtleSBhcHA9IkVOIiBk
Yi1pZD0ieHNlOXNzOXQ4YTk5ZHVlcnZ4aHhld2Y1MGVzczJlYWV6end2IiB0aW1lc3RhbXA9IjE2
NjU5MjUxNjYiPjE4NTwva2V5PjwvZm9yZWlnbi1rZXlzPjxyZWYtdHlwZSBuYW1lPSJKb3VybmFs
IEFydGljbGUiPjE3PC9yZWYtdHlwZT48Y29udHJpYnV0b3JzPjxhdXRob3JzPjxhdXRob3I+SnVu
aXBlciwgRSBGPC9hdXRob3I+PGF1dGhvcj5PJmFwb3M7QnlybmUsIFAgTTwvYXV0aG9yPjxhdXRo
b3I+Um9iZXJ0cywgSiBOPC9hdXRob3I+PC9hdXRob3JzPjwvY29udHJpYnV0b3JzPjxhdXRoLWFk
ZHJlc3M+RGVwYXJ0bWVudCBvZiBDbGluaWNhbCBFcGlkZW1pb2xvZ3kgYW5kIEJpb3N0YXRpc3Rp
Y3MsIE1jTWFzdGVyIFVuaXZlcnNpdHkgRmFjdWx0eSBvZiBIZWFsdGggU2NpZW5jZXMsIEhhbWls
dG9uLCBPbnRhcmlvLCBDYW5hZGEuIGp1bmlwZXJAcW9sdGVjaC5jby51azwvYXV0aC1hZGRyZXNz
Pjx0aXRsZXM+PHRpdGxlPk1lYXN1cmluZyBhc3RobWEgY29udHJvbCBpbiBncm91cCBzdHVkaWVz
OiBkbyB3ZSBuZWVkIGFpcndheSBjYWxpYnJlIGFuZCByZXNjdWUgYmV0YTItYWdvbmlzdCB1c2U/
PC90aXRsZT48c2Vjb25kYXJ5LXRpdGxlPlJlc3BpciBNZWQ8L3NlY29uZGFyeS10aXRsZT48L3Rp
dGxlcz48cGVyaW9kaWNhbD48ZnVsbC10aXRsZT5SZXNwaXIgTWVkPC9mdWxsLXRpdGxlPjwvcGVy
aW9kaWNhbD48cGFnZXM+MzE5LTIzPC9wYWdlcz48dm9sdW1lPjk1PC92b2x1bWU+PG51bWJlcj41
PC9udW1iZXI+PGVkaXRpb24+MjAwMS8wNi8wODwvZWRpdGlvbj48a2V5d29yZHM+PGtleXdvcmQ+
QWRvbGVzY2VudDwva2V5d29yZD48a2V5d29yZD5BZHJlbmVyZ2ljIGJldGEtQWdvbmlzdHMvKmFk
bWluaXN0cmF0aW9uICZhbXA7IGRvc2FnZTwva2V5d29yZD48a2V5d29yZD5BZHVsdDwva2V5d29y
ZD48a2V5d29yZD5BZ2VkPC9rZXl3b3JkPjxrZXl3b3JkPkFzdGhtYS8qZHJ1ZyB0aGVyYXB5L3Bo
eXNpb3BhdGhvbG9neTwva2V5d29yZD48a2V5d29yZD5Dcm9zcy1TZWN0aW9uYWwgU3R1ZGllczwv
a2V5d29yZD48a2V5d29yZD5GZW1hbGU8L2tleXdvcmQ+PGtleXdvcmQ+Rm9sbG93LVVwIFN0dWRp
ZXM8L2tleXdvcmQ+PGtleXdvcmQ+Rm9yY2VkIEV4cGlyYXRvcnkgVm9sdW1lL2RydWcgZWZmZWN0
czwva2V5d29yZD48a2V5d29yZD5IdW1hbnM8L2tleXdvcmQ+PGtleXdvcmQ+TG9uZ2l0dWRpbmFs
IFN0dWRpZXM8L2tleXdvcmQ+PGtleXdvcmQ+TWFsZTwva2V5d29yZD48a2V5d29yZD5NaWRkbGUg
QWdlZDwva2V5d29yZD48a2V5d29yZD5QZWFrIEV4cGlyYXRvcnkgRmxvdyBSYXRlPC9rZXl3b3Jk
PjxrZXl3b3JkPlJlcHJvZHVjaWJpbGl0eSBvZiBSZXN1bHRzPC9rZXl3b3JkPjxrZXl3b3JkPipS
ZXNlYXJjaCBEZXNpZ248L2tleXdvcmQ+PGtleXdvcmQ+KlN1cnZleXMgYW5kIFF1ZXN0aW9ubmFp
cmVzPC9rZXl3b3JkPjxrZXl3b3JkPlRyZWF0bWVudCBPdXRjb21lPC9rZXl3b3JkPjwva2V5d29y
ZHM+PGRhdGVzPjx5ZWFyPjIwMDE8L3llYXI+PHB1Yi1kYXRlcz48ZGF0ZT5NYXk8L2RhdGU+PC9w
dWItZGF0ZXM+PC9kYXRlcz48aXNibj4wOTU0LTYxMTEgKFByaW50KSYjeEQ7MDk1NC02MTExPC9p
c2JuPjxhY2Nlc3Npb24tbnVtPjExMzkyNTcwPC9hY2Nlc3Npb24tbnVtPjx1cmxzPjwvdXJscz48
ZWxlY3Ryb25pYy1yZXNvdXJjZS1udW0+MTAuMTA1My9ybWVkLjIwMDEuMTAzNDwvZWxlY3Ryb25p
Yy1yZXNvdXJjZS1udW0+PHJlbW90ZS1kYXRhYmFzZS1wcm92aWRlcj5OTE08L3JlbW90ZS1kYXRh
YmFzZS1wcm92aWRlcj48bGFuZ3VhZ2U+ZW5nPC9sYW5ndWFnZT48L3JlY29yZD48L0NpdGU+PENp
dGU+PEF1dGhvcj5XeXJ3aWNoPC9BdXRob3I+PFllYXI+MjAxMTwvWWVhcj48UmVjTnVtPjE4Njwv
UmVjTnVtPjxyZWNvcmQ+PHJlYy1udW1iZXI+MTg2PC9yZWMtbnVtYmVyPjxmb3JlaWduLWtleXM+
PGtleSBhcHA9IkVOIiBkYi1pZD0ieHNlOXNzOXQ4YTk5ZHVlcnZ4aHhld2Y1MGVzczJlYWV6end2
IiB0aW1lc3RhbXA9IjE2NjU5MjUxNjYiPjE4Njwva2V5PjwvZm9yZWlnbi1rZXlzPjxyZWYtdHlw
ZSBuYW1lPSJKb3VybmFsIEFydGljbGUiPjE3PC9yZWYtdHlwZT48Y29udHJpYnV0b3JzPjxhdXRo
b3JzPjxhdXRob3I+V3lyd2ljaCwgSyBXPC9hdXRob3I+PGF1dGhvcj5LaGFuLCBTIEE8L2F1dGhv
cj48YXV0aG9yPk5hdmFyYXRuYW0sIFA8L2F1dGhvcj48YXV0aG9yPk5vbHRlLCBILjwvYXV0aG9y
PjxhdXRob3I+R2F0ZXMsIEQuIEYuLCBKci48L2F1dGhvcj48L2F1dGhvcnM+PC9jb250cmlidXRv
cnM+PGF1dGgtYWRkcmVzcz5XeXJ3aWNoLCBLYXRobGVlbiBXLiBVbml0ZWQgQmlvU291cmNlIENv
cnBvcmF0aW9uLCA3MTAxIFdpc2NvbnNpbiBBdmVudWUsIFN1aXRlIDYwMCwgQmV0aGVzZGEsIE1E
IDIwODE0LCBVU0EuIGthdGh5Lnd5cndpY2hAdW5pdGVkYmlvc291cmNlLmNvbTwvYXV0aC1hZGRy
ZXNzPjx0aXRsZXM+PHRpdGxlPlZhbGlkYXRpb24gYW5kIGFncmVlbWVudCBhY3Jvc3MgZm91ciB2
ZXJzaW9ucyBvZiB0aGUgYXN0aG1hIGNvbnRyb2wgcXVlc3Rpb25uYWlyZSBpbiBwYXRpZW50cyB3
aXRoIHBlcnNpc3RlbnQgYXN0aG1hPC90aXRsZT48c2Vjb25kYXJ5LXRpdGxlPlJlc3BpcmF0b3J5
IE1lZGljaW5lPC9zZWNvbmRhcnktdGl0bGU+PC90aXRsZXM+PHBlcmlvZGljYWw+PGZ1bGwtdGl0
bGU+UmVzcGlyYXRvcnkgTWVkaWNpbmU8L2Z1bGwtdGl0bGU+PC9wZXJpb2RpY2FsPjxwYWdlcz42
OTgtNzEyPC9wYWdlcz48dm9sdW1lPjEwNTwvdm9sdW1lPjxudW1iZXI+NTwvbnVtYmVyPjxrZXl3
b3Jkcz48a2V5d29yZD5BZG9sZXNjZW50PC9rZXl3b3JkPjxrZXl3b3JkPkFkdWx0PC9rZXl3b3Jk
PjxrZXl3b3JkPipBbnRpLUFzdGhtYXRpYyBBZ2VudHMvdHUgW1RoZXJhcGV1dGljIFVzZV08L2tl
eXdvcmQ+PGtleXdvcmQ+KkFzdGhtYS9kdCBbRHJ1ZyBUaGVyYXB5XTwva2V5d29yZD48a2V5d29y
ZD5Bc3RobWEvZXAgW0VwaWRlbWlvbG9neV08L2tleXdvcmQ+PGtleXdvcmQ+QXN0aG1hL3B4IFtQ
c3ljaG9sb2d5XTwva2V5d29yZD48a2V5d29yZD5DaGlsZDwva2V5d29yZD48a2V5d29yZD5DbGlu
aWNhbCBUcmlhbHMsIFBoYXNlIElJSSBhcyBUb3BpYzwva2V5d29yZD48a2V5d29yZD5GZW1hbGU8
L2tleXdvcmQ+PGtleXdvcmQ+SGVhbHRoIFN0YXR1cyBJbmRpY2F0b3JzPC9rZXl3b3JkPjxrZXl3
b3JkPkh1bWFuczwva2V5d29yZD48a2V5d29yZD5NYWxlPC9rZXl3b3JkPjxrZXl3b3JkPk11bHRp
Y2VudGVyIFN0dWRpZXMgYXMgVG9waWM8L2tleXdvcmQ+PGtleXdvcmQ+UHN5Y2hvbWV0cmljczwv
a2V5d29yZD48a2V5d29yZD5RdWFsaXR5IG9mIExpZmUvcHggW1BzeWNob2xvZ3ldPC9rZXl3b3Jk
PjxrZXl3b3JkPlJhbmRvbWl6ZWQgQ29udHJvbGxlZCBUcmlhbHMgYXMgVG9waWM8L2tleXdvcmQ+
PGtleXdvcmQ+U2V2ZXJpdHkgb2YgSWxsbmVzcyBJbmRleDwva2V5d29yZD48a2V5d29yZD4qU3Vy
dmV5cyBhbmQgUXVlc3Rpb25uYWlyZXM8L2tleXdvcmQ+PGtleXdvcmQ+VHJlYXRtZW50IE91dGNv
bWU8L2tleXdvcmQ+PGtleXdvcmQ+WW91bmcgQWR1bHQ8L2tleXdvcmQ+PGtleXdvcmQ+MCAoQW50
aS1Bc3RobWF0aWMgQWdlbnRzKTwva2V5d29yZD48a2V5d29yZD5RdWVzdGlvbm5haXJlczwva2V5
d29yZD48a2V5d29yZD5Bc3RobWE8L2tleXdvcmQ+PC9rZXl3b3Jkcz48ZGF0ZXM+PHllYXI+MjAx
MTwveWVhcj48cHViLWRhdGVzPjxkYXRlPk1heTwvZGF0ZT48L3B1Yi1kYXRlcz48L2RhdGVzPjxp
c2JuPjE1MzItMzA2NDwvaXNibj48YWNjZXNzaW9uLW51bT4yMTE0NjM4OTwvYWNjZXNzaW9uLW51
bT48dXJscz48cmVsYXRlZC11cmxzPjx1cmw+aHR0cHM6Ly9vdmlkc3Aub3ZpZC5jb20vb3ZpZHdl
Yi5jZ2k/VD1KUyZhbXA7Q1NDPVkmYW1wO05FV1M9TiZhbXA7UEFHRT1mdWxsdGV4dCZhbXA7RD1t
ZWQ4JmFtcDtBTj0yMTE0NjM4OSBodHRwOi8vcmVzb2x2ZXIuZWJzY29ob3N0LmNvbS9vcGVudXJs
P2lzc249MDk1NDYxMTEmYW1wO1ZvbHVtZT0xMDUmYW1wO2lzc3VlPTUmYW1wO3NwYWdlPTY5OCZh
bXA7dGl0bGU9VmFsaWRhdGlvbithbmQrYWdyZWVtZW50K2Fjcm9zcytmb3VyK3ZlcnNpb25zK29m
K3RoZSthc3RobWErY29udHJvbCtxdWVzdGlvbm5haXJlK2luK3BhdGllbnRzK3dpdGgrcGVyc2lz
dGVudCthc3RobWEuJmFtcDt5ZWFyPTIwMTEmYW1wO2F1bGFzdD1XeXJ3aWNoPC91cmw+PC9yZWxh
dGVkLXVybHM+PC91cmxzPjxjdXN0b20xPlJBWVlBTi1JTkNMVVNJT046IHsmcXVvdDtBbm5hJnF1
b3Q7PSZndDsmcXVvdDtJbmNsdWRlZCZxdW90OywgJnF1b3Q7RWthdGVyaW5hJnF1b3Q7PSZndDsm
cXVvdDtJbmNsdWRlZCZxdW90O30gfCBSQVlZQU4tTEFCRUxTOiBBQ1E8L2N1c3RvbTE+PGxhbmd1
YWdlPkVuZ2xpc2g8L2xhbmd1YWdlPjwvcmVjb3JkPjwvQ2l0ZT48L0VuZE5vdGU+AG==
</w:fldData>
        </w:fldChar>
      </w:r>
      <w:r w:rsidR="007E24D9">
        <w:instrText xml:space="preserve"> ADDIN EN.CITE.DATA </w:instrText>
      </w:r>
      <w:r w:rsidR="007E24D9">
        <w:fldChar w:fldCharType="end"/>
      </w:r>
      <w:r w:rsidR="001E06E8" w:rsidRPr="000676FD">
        <w:fldChar w:fldCharType="separate"/>
      </w:r>
      <w:r w:rsidR="00E83C39" w:rsidRPr="00E83C39">
        <w:rPr>
          <w:noProof/>
          <w:vertAlign w:val="superscript"/>
        </w:rPr>
        <w:t>55-60</w:t>
      </w:r>
      <w:r w:rsidR="001E06E8" w:rsidRPr="000676FD">
        <w:fldChar w:fldCharType="end"/>
      </w:r>
      <w:r w:rsidR="001E06E8" w:rsidRPr="000676FD">
        <w:t>, while eight articles were included for the paediatric population</w:t>
      </w:r>
      <w:r w:rsidR="001E06E8" w:rsidRPr="000676FD">
        <w:fldChar w:fldCharType="begin">
          <w:fldData xml:space="preserve">YyBIZWFsdGgsIERlcGFydG1lbnQgb2YgSGVhbHRoIFByb21vdGlvbiBTY2llbmNlcywgVW5pdmVy
c2l0eSBvZiBBcml6b25hLCBBcml6b25hIFJlc3BpcmF0b3J5IENlbnRlciwgVHVjc29uLCBBWiwg
VVNBLiBXZWksIENocmlzdGluZSBZLiBEZXBhcnRtZW50IG9mIEVwaWRlbWlvbG9neSwgSm9obnMg
SG9wa2lucyBCbG9vbWJlcmcgU2Nob29sIG9mIFB1YmxpYyBIZWFsdGgsIEJhbHRpbW9yZSwgTUQs
IFVTQS4gSG9sYnJvb2ssIEphbmV0IFQuIERlcGFydG1lbnQgb2YgRXBpZGVtaW9sb2d5LCBKb2hu
cyBIb3BraW5zIEJsb29tYmVyZyBTY2hvb2wgb2YgUHVibGljIEhlYWx0aCwgQmFsdGltb3JlLCBN
RCwgVVNBLiBUZWFndWUsIFdpbGxpYW0gRy4gRGVwYXJ0bWVudCBvZiBQZWRpYXRyaWNzLCBVbml2
ZXJzaXR5IG9mIFZpcmdpbmlhIFNjaG9vbCBvZiBNZWRpY2luZSwgQ2hhcmxvdHRlc3ZpbGxlLCBW
QSwgVVNBLiBXaXNlLCBSb2JlcnQgQS4gRGl2aXNpb24gb2YgUHVsbW9uYXJ5LCBDcml0aWNhbCBD
YXJlLCBBbGxlcmd5LCBhbmQgU2xlZXAgTWVkaWNpbmUsIERlcGFydG1lbnQgb2YgTWVkaWNpbmUs
IEpvaG5zIEhvcGtpbnMgU2Nob29sIG9mIE1lZGljaW5lLCBCYWx0aW1vcmUsIE1ELCBVU0EuIEdl
cmFsZCwgTHlubiBCLiBNZWwgYW5kIEVuaWQgWnVja2VybWFuIENvbGxlZ2Ugb2YgUHVibGljIEhl
YWx0aCwgRGVwYXJ0bWVudCBvZiBIZWFsdGggUHJvbW90aW9uIFNjaWVuY2VzLCBVbml2ZXJzaXR5
IG9mIEFyaXpvbmEsIEFyaXpvbmEgUmVzcGlyYXRvcnkgQ2VudGVyLCBUdWNzb24sIEFaLCBVU0Eu
PC9hdXRoLWFkZHJlc3M+PHRpdGxlcz48dGl0bGU+TWVhc3VyZW1lbnQgY2hhcmFjdGVyaXN0aWNz
IG9mIHRoZSBjaGlsZGhvb2QgQXN0aG1hLUNvbnRyb2wgVGVzdCBhbmQgYSBzaG9ydGVuZWQsIGNo
aWxkLW9ubHkgdmVyc2lvbjwvdGl0bGU+PHNlY29uZGFyeS10aXRsZT5OUEogUHJpbWFyeSBDYXJl
IFJlc3BpcmF0b3J5IE1lZGljaW5lPC9zZWNvbmRhcnktdGl0bGU+PC90aXRsZXM+PHBlcmlvZGlj
YWw+PGZ1bGwtdGl0bGU+TlBKIFByaW1hcnkgQ2FyZSBSZXNwaXJhdG9yeSBNZWRpY2luZTwvZnVs
bC10aXRsZT48L3BlcmlvZGljYWw+PHBhZ2VzPjE2MDc1PC9wYWdlcz48dm9sdW1lPjI2PC92b2x1
bWU+PGtleXdvcmRzPjxrZXl3b3JkPkFkbWluaXN0cmF0aW9uLCBJbmhhbGF0aW9uPC9rZXl3b3Jk
PjxrZXl3b3JkPkFkcmVuYWwgQ29ydGV4IEhvcm1vbmVzL3R1IFtUaGVyYXBldXRpYyBVc2VdPC9r
ZXl3b3JkPjxrZXl3b3JkPkFkcmVuZXJnaWMgYmV0YS0yIFJlY2VwdG9yIEFnb25pc3RzL3R1IFtU
aGVyYXBldXRpYyBVc2VdPC9rZXl3b3JkPjxrZXl3b3JkPkFzdGhtYS9kdCBbRHJ1ZyBUaGVyYXB5
XTwva2V5d29yZD48a2V5d29yZD4qQXN0aG1hL3BwIFtQaHlzaW9wYXRob2xvZ3ldPC9rZXl3b3Jk
PjxrZXl3b3JkPkNoaWxkPC9rZXl3b3JkPjxrZXl3b3JkPkRydWcgQ29tYmluYXRpb25zPC9rZXl3
b3JkPjxrZXl3b3JkPkZlbWFsZTwva2V5d29yZD48a2V5d29yZD5IdW1hbnM8L2tleXdvcmQ+PGtl
eXdvcmQ+TWFsZTwva2V5d29yZD48a2V5d29yZD4qUGFyZW50czwva2V5d29yZD48a2V5d29yZD5Q
cm94eTwva2V5d29yZD48a2V5d29yZD5Qc3ljaG9tZXRyaWNzPC9rZXl3b3JkPjxrZXl3b3JkPlJl
cHJvZHVjaWJpbGl0eSBvZiBSZXN1bHRzPC9rZXl3b3JkPjxrZXl3b3JkPlNwaXJvbWV0cnk8L2tl
eXdvcmQ+PGtleXdvcmQ+U3VydmV5cyBhbmQgUXVlc3Rpb25uYWlyZXM8L2tleXdvcmQ+PGtleXdv
cmQ+MCAoQWRyZW5hbCBDb3J0ZXggSG9ybW9uZXMpPC9rZXl3b3JkPjxrZXl3b3JkPjAgKEFkcmVu
ZXJnaWMgYmV0YS0yIFJlY2VwdG9yIEFnb25pc3RzKTwva2V5d29yZD48a2V5d29yZD4wIChEcnVn
IENvbWJpbmF0aW9ucyk8L2tleXdvcmQ+PGtleXdvcmQ+T25seSBDaGlsZDwva2V5d29yZD48a2V5
d29yZD5Bc3RobWE8L2tleXdvcmQ+PC9rZXl3b3Jkcz48ZGF0ZXM+PHllYXI+MjAxNjwveWVhcj48
cHViLWRhdGVzPjxkYXRlPjEwLTIwPC9kYXRlPjwvcHViLWRhdGVzPjwvZGF0ZXM+PGlzYm4+MjA1
NS0xMDEwPC9pc2JuPjxhY2Nlc3Npb24tbnVtPjI3NzYzNjIyPC9hY2Nlc3Npb24tbnVtPjx1cmxz
PjxyZWxhdGVkLXVybHM+PHVybD5odHRwczovL292aWRzcC5vdmlkLmNvbS9vdmlkd2ViLmNnaT9U
PUpTJmFtcDtDU0M9WSZhbXA7TkVXUz1OJmFtcDtQQUdFPWZ1bGx0ZXh0JmFtcDtEPW1lZDEzJmFt
cDtBTj0yNzc2MzYyMiBodHRwOi8vcmVzb2x2ZXIuZWJzY29ob3N0LmNvbS9vcGVudXJsP2lzc249
MjA1NTEwMTAmYW1wO1ZvbHVtZT0yNiZhbXA7aXNzdWU9JmFtcDtzcGFnZT0xNjA3NSZhbXA7dGl0
bGU9TWVhc3VyZW1lbnQrY2hhcmFjdGVyaXN0aWNzK29mK3RoZStjaGlsZGhvb2QrQXN0aG1hLUNv
bnRyb2wrVGVzdCthbmQrYStzaG9ydGVuZWQlMkMrY2hpbGQtb25seSt2ZXJzaW9uLiZhbXA7eWVh
cj0yMDE2JmFtcDthdWxhc3Q9QmltZTwvdXJsPjx1cmw+aHR0cHM6Ly93d3cubmNiaS5ubG0ubmlo
Lmdvdi9wbWMvYXJ0aWNsZXMvUE1DNTA3MjM5MS9wZGYvbnBqcGNybTIwMTY3NS5wZGY8L3VybD48
L3JlbGF0ZWQtdXJscz48L3VybHM+PGN1c3RvbTE+UkFZWUFOLUlOQ0xVU0lPTjogeyZxdW90O0Fu
bmEmcXVvdDs9Jmd0OyZxdW90O0luY2x1ZGVkJnF1b3Q7LCAmcXVvdDtFa2F0ZXJpbmEmcXVvdDs9
Jmd0OyZxdW90O0luY2x1ZGVkJnF1b3Q7fSB8IFJBWVlBTi1MQUJFTFM6IENBQ1Q8L2N1c3RvbTE+
PGxhbmd1YWdlPkVuZ2xpc2g8L2xhbmd1YWdlPjwvcmVjb3JkPjwvQ2l0ZT48L0VuZE5vdGU+
</w:fldData>
        </w:fldChar>
      </w:r>
      <w:r w:rsidR="007E24D9">
        <w:instrText xml:space="preserve"> ADDIN EN.CITE </w:instrText>
      </w:r>
      <w:r w:rsidR="007E24D9">
        <w:fldChar w:fldCharType="begin">
          <w:fldData xml:space="preserve">PEVuZE5vdGU+PENpdGU+PEF1dGhvcj5OYXRoYW48L0F1dGhvcj48WWVhcj4yMDA0PC9ZZWFyPjxS
ZWNOdW0+MTgxPC9SZWNOdW0+PERpc3BsYXlUZXh0PjxzdHlsZSBmYWNlPSJzdXBlcnNjcmlwdCI+
NTUsNTYsNTgsNjAtNjQ8L3N0eWxlPjwvRGlzcGxheVRleHQ+PHJlY29yZD48cmVjLW51bWJlcj4x
ODE8L3JlYy1udW1iZXI+PGZvcmVpZ24ta2V5cz48a2V5IGFwcD0iRU4iIGRiLWlkPSJ4c2U5c3M5
dDhhOTlkdWVydnhoeGV3ZjUwZXNzMmVhZXp6d3YiIHRpbWVzdGFtcD0iMTY2NTkyNTE2NiI+MTgx
PC9rZXk+PC9mb3JlaWduLWtleXM+PHJlZi10eXBlIG5hbWU9IkpvdXJuYWwgQXJ0aWNsZSI+MTc8
L3JlZi10eXBlPjxjb250cmlidXRvcnM+PGF1dGhvcnM+PGF1dGhvcj5OYXRoYW4sIFIgQTwvYXV0
aG9yPjxhdXRob3I+U29ya25lc3MsIEMgQTwvYXV0aG9yPjxhdXRob3I+S29zaW5za2ksIE08L2F1
dGhvcj48YXV0aG9yPlNjaGF0eiwgTS48L2F1dGhvcj48YXV0aG9yPkxpLCBKLiBULjwvYXV0aG9y
PjxhdXRob3I+TWFyY3VzLCBQLjwvYXV0aG9yPjxhdXRob3I+TXVycmF5LCBKLiBKLjwvYXV0aG9y
PjxhdXRob3I+UGVuZGVyZ3JhZnQsIFQuIEIuPC9hdXRob3I+PC9hdXRob3JzPjwvY29udHJpYnV0
b3JzPjxhdXRoLWFkZHJlc3M+R2xheG9TbWl0aEtsaW5lLCBHbG9iYWwgSGx0aCBPdXRjb21lcywg
UmVzIFRyaWFuZ2xlIFBrLCBOQyAyNzcwOSBVU0EuIEFzdGhtYSAmYW1wOyBBbGxlcmd5IEFzc29j
aWF0ZXMgJmFtcDsgUmVzIEN0ciwgQ29sb3JhZG8gU3ByaW5ncywgQ08gVVNBLiBRdWFsIE1ldHIg
SW5jLCBMaW5jb2xuLCBSSSBVU0EuIFVuaXYgV2lzY29uc2luLCBTY2ggUGhhcm0sIE1hZGlzb24s
IFdJIDUzNzA2IFVTQS4gS2Fpc2VyIFBlcm1hbmVudGUgTWVkIEN0ciwgRGVwdCBBbGxlcmd5LCBT
YW4gRGllZ28sIENBIFVTQS4gTWF5byBNZWQgQ3RyLCBSb2NoZXN0ZXIsIE1OIFVTQS4gTmFzc2F1
IENoZXN0IFBoeXMsIEdyZWF0IE5lY2ssIE5ZIFVTQS4gVmFuZGVyYmlsdCBVbml2LCBNZWQgQ3Ry
LCBOYXNodmlsbGUsIFROIFVTQS4gUGVuZGVyZ3JhZnQsIFRCIChjb3JyZXNwb25kaW5nIGF1dGhv
ciksIEdsYXhvU21pdGhLbGluZSwgR2xvYmFsIEhsdGggT3V0Y29tZXMsIDUgTW9vcmUgRHIsIFJl
cyBUcmlhbmdsZSBQaywgTkMgMjc3MDkgVVNBLjwvYXV0aC1hZGRyZXNzPjx0aXRsZXM+PHRpdGxl
PkRldmVsb3BtZW50IG9mIHRoZSBhc3RobWEgY29udHJvbCB0ZXN0OiBBIHN1cnZleSBmb3IgYXNz
ZXNzaW5nIGFzdGhtYSBjb250cm9sPC90aXRsZT48c2Vjb25kYXJ5LXRpdGxlPkpvdXJuYWwgb2Yg
QWxsZXJneSBhbmQgQ2xpbmljYWwgSW1tdW5vbG9neTwvc2Vjb25kYXJ5LXRpdGxlPjwvdGl0bGVz
PjxwZXJpb2RpY2FsPjxmdWxsLXRpdGxlPkpvdXJuYWwgb2YgQWxsZXJneSBhbmQgQ2xpbmljYWwg
SW1tdW5vbG9neTwvZnVsbC10aXRsZT48L3BlcmlvZGljYWw+PHBhZ2VzPjU5LTY1PC9wYWdlcz48
dm9sdW1lPjExMzwvdm9sdW1lPjxudW1iZXI+MTwvbnVtYmVyPjxrZXl3b3Jkcz48a2V5d29yZD5h
c3RobWE8L2tleXdvcmQ+PGtleXdvcmQ+cXVlc3Rpb25uYWlyZXM8L2tleXdvcmQ+PGtleXdvcmQ+
b3V0Y29tZXMgcmVzZWFyY2g8L2tleXdvcmQ+PGtleXdvcmQ+cGF0aWVudCBjYXJlIG1hbmFnZW1l
bnQ8L2tleXdvcmQ+PGtleXdvcmQ+c2NyZWVuaW5nPC9rZXl3b3JkPjxrZXl3b3JkPlFVQUxJVFkt
T0YtTElGRTwva2V5d29yZD48L2tleXdvcmRzPjxkYXRlcz48eWVhcj4yMDA0PC95ZWFyPjxwdWIt
ZGF0ZXM+PGRhdGU+SmFuPC9kYXRlPjwvcHViLWRhdGVzPjwvZGF0ZXM+PGlzYm4+MDA5MS02NzQ5
PC9pc2JuPjxhY2Nlc3Npb24tbnVtPldPUzowMDAxODc4Mzc5MDAwMDc8L2FjY2Vzc2lvbi1udW0+
PHVybHM+PHJlbGF0ZWQtdXJscz48dXJsPmh0dHBzOi8vd3d3LmphY2lvbmxpbmUub3JnL2FydGlj
bGUvUzAwOTEtNjc0OSgwMykwMjI3MC1YL3BkZjwvdXJsPjwvcmVsYXRlZC11cmxzPjwvdXJscz48
Y3VzdG9tMT5SQVlZQU4tSU5DTFVTSU9OOiB7JnF1b3Q7QW5uYSZxdW90Oz0mZ3Q7JnF1b3Q7SW5j
bHVkZWQmcXVvdDssICZxdW90O0VrYXRlcmluYSZxdW90Oz0mZ3Q7JnF1b3Q7SW5jbHVkZWQmcXVv
dDt9IHwgUkFZWUFOLUxBQkVMUzogQUNUPC9jdXN0b20xPjxsYW5ndWFnZT5FbmdsaXNoPC9sYW5n
dWFnZT48L3JlY29yZD48L0NpdGU+PENpdGU+PEF1dGhvcj5TY2hhdHo8L0F1dGhvcj48WWVhcj4y
MDA2PC9ZZWFyPjxSZWNOdW0+MTgyPC9SZWNOdW0+PHJlY29yZD48cmVjLW51bWJlcj4xODI8L3Jl
Yy1udW1iZXI+PGZvcmVpZ24ta2V5cz48a2V5IGFwcD0iRU4iIGRiLWlkPSJ4c2U5c3M5dDhhOTlk
dWVydnhoeGV3ZjUwZXNzMmVhZXp6d3YiIHRpbWVzdGFtcD0iMTY2NTkyNTE2NiI+MTgyPC9rZXk+
PC9mb3JlaWduLWtleXM+PHJlZi10eXBlIG5hbWU9IkpvdXJuYWwgQXJ0aWNsZSI+MTc8L3JlZi10
eXBlPjxjb250cmlidXRvcnM+PGF1dGhvcnM+PGF1dGhvcj5TY2hhdHosIE08L2F1dGhvcj48YXV0
aG9yPlNvcmtuZXNzLCBDIEE8L2F1dGhvcj48YXV0aG9yPkxpLCBKIFQ8L2F1dGhvcj48YXV0aG9y
Pk1hcmN1cywgUC48L2F1dGhvcj48YXV0aG9yPk11cnJheSwgSi4gSi48L2F1dGhvcj48YXV0aG9y
Pk5hdGhhbiwgUi4gQS48L2F1dGhvcj48YXV0aG9yPktvc2luc2tpLCBNLjwvYXV0aG9yPjxhdXRo
b3I+UGVuZGVyZ3JhZnQsIFQuIEIuPC9hdXRob3I+PGF1dGhvcj5KaGluZ3JhbiwgUC48L2F1dGhv
cj48L2F1dGhvcnM+PC9jb250cmlidXRvcnM+PGF1dGgtYWRkcmVzcz5LYWlzZXIgUGVybWFuZW50
ZSBNZWQgQ3RyLCBTYW4gRGllZ28sIENBIDkyMTExIFVTQS4gVW5pdiBXaXNjb25zaW4sIFNjaCBQ
aGFybSwgTWFkaXNvbiwgV0kgNTM3MDYgVVNBLiBNYXlvIE1lZCBDdHIsIFJvY2hlc3RlciwgTU4g
VVNBLiBOYXNzYXUgQ2hlc3QgUGh5cyBQQywgR3JlYXQgTmVjaywgTlkgVVNBLiBWYW5kZXJiaWx0
IEFzdGhtYSBTaW51cyBBbGxlcmd5IFByb2dyYW0sIE5hc2h2aWxsZSwgVE4gVVNBLiBBc3RobWEg
JmFtcDsgQWxsZXJneSBBc3NvY2lhdGVzICZhbXA7IFJlcyBDdHIsIENvbG9yYWRvIFNwcmluZ3Ms
IENPIFVTQS4gUXVhbGl0eU1ldHIgSW5jLCBMaW5jb2xuLCBORSBVU0EuIEdsYXhvU21pdGhLbGlu
ZSBJbmMsIFJlcyBUcmlhbmdsZSBQaywgTkMgVVNBLiBTY2hhdHosIE0gKGNvcnJlc3BvbmRpbmcg
YXV0aG9yKSwgS2Fpc2VyIFBlcm1hbmVudGUgTWVkIEN0ciwgNzA2MCBDbGFpcmVtb250IE1lc2Eg
Qmx2ZCwgU2FuIERpZWdvLCBDQSA5MjExMSBVU0EuIE1pY2hhZWwueC5zY2hhdHpAa3Aub3JnPC9h
dXRoLWFkZHJlc3M+PHRpdGxlcz48dGl0bGU+QXN0aG1hIENvbnRyb2wgVGVzdDogUmVsaWFiaWxp
dHksIHZhbGlkaXR5LCBhbmQgcmVzcG9uc2l2ZW5lc3MgaW4gcGF0aWVudHMgbm90IHByZXZpb3Vz
bHkgZm9sbG93ZWQgYnkgYXN0aG1hIHNwZWNpYWxpc3RzPC90aXRsZT48c2Vjb25kYXJ5LXRpdGxl
PkpvdXJuYWwgb2YgQWxsZXJneSBhbmQgQ2xpbmljYWwgSW1tdW5vbG9neTwvc2Vjb25kYXJ5LXRp
dGxlPjwvdGl0bGVzPjxwZXJpb2RpY2FsPjxmdWxsLXRpdGxlPkpvdXJuYWwgb2YgQWxsZXJneSBh
bmQgQ2xpbmljYWwgSW1tdW5vbG9neTwvZnVsbC10aXRsZT48L3BlcmlvZGljYWw+PHBhZ2VzPjU0
OS01NTY8L3BhZ2VzPjx2b2x1bWU+MTE3PC92b2x1bWU+PG51bWJlcj4zPC9udW1iZXI+PGtleXdv
cmRzPjxrZXl3b3JkPmFzdGhtYSBjb250cm9sIGFzc2Vzc21lbnQ8L2tleXdvcmQ+PGtleXdvcmQ+
QXN0aG1hIENvbnRyb2wgVGVzdDwva2V5d29yZD48a2V5d29yZD5RVUFMSVRZLU9GLUxJRkU8L2tl
eXdvcmQ+PGtleXdvcmQ+TUFOQUdFTUVOVCBHVUlERUxJTkVTPC9rZXl3b3JkPjxrZXl3b3JkPkNB
UkU8L2tleXdvcmQ+PGtleXdvcmQ+U0VWRVJJVFk8L2tleXdvcmQ+PGtleXdvcmQ+UVVFU1RJT05O
QUlSRTwva2V5d29yZD48a2V5d29yZD5VUzwva2V5d29yZD48a2V5d29yZD5Bc3RobWE8L2tleXdv
cmQ+PC9rZXl3b3Jkcz48ZGF0ZXM+PHllYXI+MjAwNjwveWVhcj48cHViLWRhdGVzPjxkYXRlPk1h
cjwvZGF0ZT48L3B1Yi1kYXRlcz48L2RhdGVzPjxpc2JuPjAwOTEtNjc0OTwvaXNibj48YWNjZXNz
aW9uLW51bT5XT1M6MDAwMjM2MjYzMTAwMDA4PC9hY2Nlc3Npb24tbnVtPjx1cmxzPjxyZWxhdGVk
LXVybHM+PHVybD5odHRwczovL3d3dy5qYWNpb25saW5lLm9yZy9hcnRpY2xlL1MwMDkxLTY3NDko
MDYpMDAxNzQtNi9wZGY8L3VybD48L3JlbGF0ZWQtdXJscz48L3VybHM+PGN1c3RvbTE+UkFZWUFO
LUlOQ0xVU0lPTjogeyZxdW90O0FubmEmcXVvdDs9Jmd0OyZxdW90O0luY2x1ZGVkJnF1b3Q7LCAm
cXVvdDtFa2F0ZXJpbmEmcXVvdDs9Jmd0OyZxdW90O0luY2x1ZGVkJnF1b3Q7fSB8IFJBWVlBTi1M
QUJFTFM6IEFDVDwvY3VzdG9tMT48bGFuZ3VhZ2U+RW5nbGlzaDwvbGFuZ3VhZ2U+PC9yZWNvcmQ+
PC9DaXRlPjxDaXRlPjxBdXRob3I+SnVuaXBlcjwvQXV0aG9yPjxZZWFyPjE5OTk8L1llYXI+PFJl
Y051bT4xODQ8L1JlY051bT48cmVjb3JkPjxyZWMtbnVtYmVyPjE4NDwvcmVjLW51bWJlcj48Zm9y
ZWlnbi1rZXlzPjxrZXkgYXBwPSJFTiIgZGItaWQ9InhzZTlzczl0OGE5OWR1ZXJ2eGh4ZXdmNTBl
c3MyZWFlenp3diIgdGltZXN0YW1wPSIxNjY1OTI1MTY2Ij4xODQ8L2tleT48L2ZvcmVpZ24ta2V5
cz48cmVmLXR5cGUgbmFtZT0iSm91cm5hbCBBcnRpY2xlIj4xNzwvcmVmLXR5cGU+PGNvbnRyaWJ1
dG9ycz48YXV0aG9ycz48YXV0aG9yPkp1bmlwZXIsIEUgRjwvYXV0aG9yPjxhdXRob3I+TyZhcG9z
O0J5cm5lLCBQIE08L2F1dGhvcj48YXV0aG9yPkd1eWF0dCwgRyBIPC9hdXRob3I+PGF1dGhvcj5G
ZXJyaWUsIFAuIEouPC9hdXRob3I+PGF1dGhvcj5LaW5nLCBELiBSLjwvYXV0aG9yPjwvYXV0aG9y
cz48L2NvbnRyaWJ1dG9ycz48YXV0aC1hZGRyZXNzPkp1bmlwZXIsIEUgRi4gRGVwdCBvZiBDbGlu
aWNhbCBFcGlkZW1pb2xvZ3kgYW5kIEJpb3N0YXRpc3RpY3MsIE1jTWFzdGVyIFVuaXZlcnNpdHkg
RmFjdWx0eSBvZiBIZWFsdGggU2NpZW5jZXMsIEhhbWlsdG9uLCBPbnRhcmlvLCBDYW5hZGEuPC9h
dXRoLWFkZHJlc3M+PHRpdGxlcz48dGl0bGU+RGV2ZWxvcG1lbnQgYW5kIHZhbGlkYXRpb24gb2Yg
YSBxdWVzdGlvbm5haXJlIHRvIG1lYXN1cmUgYXN0aG1hIGNvbnRyb2w8L3RpdGxlPjxzZWNvbmRh
cnktdGl0bGU+RXVyb3BlYW4gUmVzcGlyYXRvcnkgSm91cm5hbDwvc2Vjb25kYXJ5LXRpdGxlPjwv
dGl0bGVzPjxwZXJpb2RpY2FsPjxmdWxsLXRpdGxlPkV1cm9wZWFuIFJlc3BpcmF0b3J5IEpvdXJu
YWw8L2Z1bGwtdGl0bGU+PC9wZXJpb2RpY2FsPjxwYWdlcz45MDItNzwvcGFnZXM+PHZvbHVtZT4x
NDwvdm9sdW1lPjxudW1iZXI+NDwvbnVtYmVyPjxrZXl3b3Jkcz48a2V5d29yZD5BZG9sZXNjZW50
PC9rZXl3b3JkPjxrZXl3b3JkPkFkdWx0PC9rZXl3b3JkPjxrZXl3b3JkPkFnZWQ8L2tleXdvcmQ+
PGtleXdvcmQ+KkFzdGhtYS9kaSBbRGlhZ25vc2lzXTwva2V5d29yZD48a2V5d29yZD5Bc3RobWEv
cHAgW1BoeXNpb3BhdGhvbG9neV08L2tleXdvcmQ+PGtleXdvcmQ+Q3Jvc3MtU2VjdGlvbmFsIFN0
dWRpZXM8L2tleXdvcmQ+PGtleXdvcmQ+RmVtYWxlPC9rZXl3b3JkPjxrZXl3b3JkPipIZWFsdGgg
U3RhdHVzIEluZGljYXRvcnM8L2tleXdvcmQ+PGtleXdvcmQ+SHVtYW5zPC9rZXl3b3JkPjxrZXl3
b3JkPk1hbGU8L2tleXdvcmQ+PGtleXdvcmQ+TWlkZGxlIEFnZWQ8L2tleXdvcmQ+PGtleXdvcmQ+
UXVhbGl0eSBvZiBMaWZlPC9rZXl3b3JkPjxrZXl3b3JkPlJlcHJvZHVjaWJpbGl0eSBvZiBSZXN1
bHRzPC9rZXl3b3JkPjxrZXl3b3JkPipTdXJ2ZXlzIGFuZCBRdWVzdGlvbm5haXJlczwva2V5d29y
ZD48a2V5d29yZD5RdWVzdGlvbm5haXJlczwva2V5d29yZD48a2V5d29yZD5Bc3RobWE8L2tleXdv
cmQ+PC9rZXl3b3Jkcz48ZGF0ZXM+PHllYXI+MTk5OTwveWVhcj48cHViLWRhdGVzPjxkYXRlPk9j
dDwvZGF0ZT48L3B1Yi1kYXRlcz48L2RhdGVzPjxpc2JuPjA5MDMtMTkzNjwvaXNibj48YWNjZXNz
aW9uLW51bT4xMDU3MzI0MDwvYWNjZXNzaW9uLW51bT48dXJscz48cmVsYXRlZC11cmxzPjx1cmw+
aHR0cHM6Ly9vdmlkc3Aub3ZpZC5jb20vb3ZpZHdlYi5jZ2k/VD1KUyZhbXA7Q1NDPVkmYW1wO05F
V1M9TiZhbXA7UEFHRT1mdWxsdGV4dCZhbXA7RD1tZWQ0JmFtcDtBTj0xMDU3MzI0MCBodHRwOi8v
cmVzb2x2ZXIuZWJzY29ob3N0LmNvbS9vcGVudXJsP2lzc249MDkwMzE5MzYmYW1wO1ZvbHVtZT0x
NCZhbXA7aXNzdWU9NCZhbXA7c3BhZ2U9OTAyJmFtcDt0aXRsZT1EZXZlbG9wbWVudCthbmQrdmFs
aWRhdGlvbitvZithK3F1ZXN0aW9ubmFpcmUrdG8rbWVhc3VyZSthc3RobWErY29udHJvbC4mYW1w
O3llYXI9MTk5OSZhbXA7YXVsYXN0PUp1bmlwZXI8L3VybD48dXJsPmh0dHBzOi8vZXJqLmVyc2pv
dXJuYWxzLmNvbS9jb250ZW50L2Vyai8xNC80LzkwMi5mdWxsLnBkZjwvdXJsPjwvcmVsYXRlZC11
cmxzPjwvdXJscz48Y3VzdG9tMT5SQVlZQU4tSU5DTFVTSU9OOiB7JnF1b3Q7QW5uYSZxdW90Oz0m
Z3Q7JnF1b3Q7SW5jbHVkZWQmcXVvdDssICZxdW90O0VrYXRlcmluYSZxdW90Oz0mZ3Q7JnF1b3Q7
SW5jbHVkZWQmcXVvdDt9IHwgUkFZWUFOLUxBQkVMUzogQUNRPC9jdXN0b20xPjxsYW5ndWFnZT5F
bmdsaXNoPC9sYW5ndWFnZT48L3JlY29yZD48L0NpdGU+PENpdGU+PEF1dGhvcj5KdW5pcGVyPC9B
dXRob3I+PFllYXI+MjAxMDwvWWVhcj48UmVjTnVtPjE4NzwvUmVjTnVtPjxyZWNvcmQ+PHJlYy1u
dW1iZXI+MTg3PC9yZWMtbnVtYmVyPjxmb3JlaWduLWtleXM+PGtleSBhcHA9IkVOIiBkYi1pZD0i
eHNlOXNzOXQ4YTk5ZHVlcnZ4aHhld2Y1MGVzczJlYWV6end2IiB0aW1lc3RhbXA9IjE2NjU5MjUx
NjYiPjE4Nzwva2V5PjwvZm9yZWlnbi1rZXlzPjxyZWYtdHlwZSBuYW1lPSJKb3VybmFsIEFydGlj
bGUiPjE3PC9yZWYtdHlwZT48Y29udHJpYnV0b3JzPjxhdXRob3JzPjxhdXRob3I+SnVuaXBlciwg
RSBGPC9hdXRob3I+PGF1dGhvcj5HcnVmZnlkZC1Kb25lcywgSzwvYXV0aG9yPjxhdXRob3I+V2Fy
ZCwgUzwvYXV0aG9yPjxhdXRob3I+U3ZlbnNzb24sIEsuPC9hdXRob3I+PC9hdXRob3JzPjwvY29u
dHJpYnV0b3JzPjxhdXRoLWFkZHJlc3M+W0p1bmlwZXIsIEUuIEYuXSBNY01hc3RlciBVbml2LCBE
ZXB0IENsaW4gRXBpZGVtaW9sICZhbXA7IEJpb3N0YXQsIEhhbWlsdG9uLCBPTiwgQ2FuYWRhLiBb
R3J1ZmZ5ZGQtSm9uZXMsIEsuXSBVbml2IEJhdGgsIEJhdGggQkEyIDdBWSwgQXZvbiwgRW5nbGFu
ZC4gW0dydWZmeWRkLUpvbmVzLCBLLl0gVW5pdiBBYmVyZGVlbiwgRGVwdCBQcmltYXJ5IENhcmUg
UmVzcCBNZWQsIEFiZXJkZWVuLCBTY290bGFuZC4gW1N2ZW5zc29uLCBLLl0gSEVPUiBDb25zdWx0
aW5nLCBMdW5kLCBTd2VkZW4uIEp1bmlwZXIsIEVGIChjb3JyZXNwb25kaW5nIGF1dGhvciksIDIw
IE1hcmN1c2UgRmllbGRzLCBCb3NoYW0gUE8xOCA4TkEsIFcgU3Vzc2V4LCBFbmdsYW5kLiBqdW5p
cGVyQHFvbHRlY2guY28udWs8L2F1dGgtYWRkcmVzcz48dGl0bGVzPjx0aXRsZT5Bc3RobWEgQ29u
dHJvbCBRdWVzdGlvbm5haXJlIGluIGNoaWxkcmVuOiB2YWxpZGF0aW9uLCBtZWFzdXJlbWVudCBw
cm9wZXJ0aWVzLCBpbnRlcnByZXRhdGlvbjwvdGl0bGU+PHNlY29uZGFyeS10aXRsZT5FdXJvcGVh
biBSZXNwaXJhdG9yeSBKb3VybmFsPC9zZWNvbmRhcnktdGl0bGU+PC90aXRsZXM+PHBlcmlvZGlj
YWw+PGZ1bGwtdGl0bGU+RXVyb3BlYW4gUmVzcGlyYXRvcnkgSm91cm5hbDwvZnVsbC10aXRsZT48
L3BlcmlvZGljYWw+PHBhZ2VzPjE0MTAtMTQxNjwvcGFnZXM+PHZvbHVtZT4zNjwvdm9sdW1lPjxu
dW1iZXI+NjwvbnVtYmVyPjxrZXl3b3Jkcz48a2V5d29yZD5Bc3RobWEgY29udHJvbDwva2V5d29y
ZD48a2V5d29yZD5tZWFzdXJlbWVudDwva2V5d29yZD48a2V5d29yZD5vdXRjb21lIHF1ZXN0aW9u
bmFpcmU8L2tleXdvcmQ+PGtleXdvcmQ+cGFlZGlhdHJpYyBhc3RobWE8L2tleXdvcmQ+PGtleXdv
cmQ+UVVBTElUWS1PRi1MSUZFPC9rZXl3b3JkPjxrZXl3b3JkPlF1ZXN0aW9ubmFpcmVzPC9rZXl3
b3JkPjxrZXl3b3JkPkFzdGhtYTwva2V5d29yZD48a2V5d29yZD5Pbmx5IENoaWxkPC9rZXl3b3Jk
PjxrZXl3b3JkPkNoaWxkPC9rZXl3b3JkPjwva2V5d29yZHM+PGRhdGVzPjx5ZWFyPjIwMTA8L3ll
YXI+PHB1Yi1kYXRlcz48ZGF0ZT5EZWM8L2RhdGU+PC9wdWItZGF0ZXM+PC9kYXRlcz48aXNibj4w
OTAzLTE5MzY8L2lzYm4+PGFjY2Vzc2lvbi1udW0+V09TOjAwMDI4NDc2NTYwMDAyNjwvYWNjZXNz
aW9uLW51bT48dXJscz48cmVsYXRlZC11cmxzPjx1cmw+aHR0cHM6Ly9lcmouZXJzam91cm5hbHMu
Y29tL2NvbnRlbnQvZXJqLzM2LzYvMTQxMC5mdWxsLnBkZjwvdXJsPjwvcmVsYXRlZC11cmxzPjwv
dXJscz48Y3VzdG9tMT5SQVlZQU4tSU5DTFVTSU9OOiB7JnF1b3Q7QW5uYSZxdW90Oz0mZ3Q7JnF1
b3Q7SW5jbHVkZWQmcXVvdDssICZxdW90O0VrYXRlcmluYSZxdW90Oz0mZ3Q7JnF1b3Q7SW5jbHVk
ZWQmcXVvdDt9IHwgUkFZWUFOLUxBQkVMUzogQUNRPC9jdXN0b20xPjxsYW5ndWFnZT5FbmdsaXNo
PC9sYW5ndWFnZT48L3JlY29yZD48L0NpdGU+PENpdGU+PEF1dGhvcj5XeXJ3aWNoPC9BdXRob3I+
PFllYXI+MjAxMTwvWWVhcj48UmVjTnVtPjE4NjwvUmVjTnVtPjxyZWNvcmQ+PHJlYy1udW1iZXI+
MTg2PC9yZWMtbnVtYmVyPjxmb3JlaWduLWtleXM+PGtleSBhcHA9IkVOIiBkYi1pZD0ieHNlOXNz
OXQ4YTk5ZHVlcnZ4aHhld2Y1MGVzczJlYWV6end2IiB0aW1lc3RhbXA9IjE2NjU5MjUxNjYiPjE4
Njwva2V5PjwvZm9yZWlnbi1rZXlzPjxyZWYtdHlwZSBuYW1lPSJKb3VybmFsIEFydGljbGUiPjE3
PC9yZWYtdHlwZT48Y29udHJpYnV0b3JzPjxhdXRob3JzPjxhdXRob3I+V3lyd2ljaCwgSyBXPC9h
dXRob3I+PGF1dGhvcj5LaGFuLCBTIEE8L2F1dGhvcj48YXV0aG9yPk5hdmFyYXRuYW0sIFA8L2F1
dGhvcj48YXV0aG9yPk5vbHRlLCBILjwvYXV0aG9yPjxhdXRob3I+R2F0ZXMsIEQuIEYuLCBKci48
L2F1dGhvcj48L2F1dGhvcnM+PC9jb250cmlidXRvcnM+PGF1dGgtYWRkcmVzcz5XeXJ3aWNoLCBL
YXRobGVlbiBXLiBVbml0ZWQgQmlvU291cmNlIENvcnBvcmF0aW9uLCA3MTAxIFdpc2NvbnNpbiBB
dmVudWUsIFN1aXRlIDYwMCwgQmV0aGVzZGEsIE1EIDIwODE0LCBVU0EuIGthdGh5Lnd5cndpY2hA
dW5pdGVkYmlvc291cmNlLmNvbTwvYXV0aC1hZGRyZXNzPjx0aXRsZXM+PHRpdGxlPlZhbGlkYXRp
b24gYW5kIGFncmVlbWVudCBhY3Jvc3MgZm91ciB2ZXJzaW9ucyBvZiB0aGUgYXN0aG1hIGNvbnRy
b2wgcXVlc3Rpb25uYWlyZSBpbiBwYXRpZW50cyB3aXRoIHBlcnNpc3RlbnQgYXN0aG1hPC90aXRs
ZT48c2Vjb25kYXJ5LXRpdGxlPlJlc3BpcmF0b3J5IE1lZGljaW5lPC9zZWNvbmRhcnktdGl0bGU+
PC90aXRsZXM+PHBlcmlvZGljYWw+PGZ1bGwtdGl0bGU+UmVzcGlyYXRvcnkgTWVkaWNpbmU8L2Z1
bGwtdGl0bGU+PC9wZXJpb2RpY2FsPjxwYWdlcz42OTgtNzEyPC9wYWdlcz48dm9sdW1lPjEwNTwv
dm9sdW1lPjxudW1iZXI+NTwvbnVtYmVyPjxrZXl3b3Jkcz48a2V5d29yZD5BZG9sZXNjZW50PC9r
ZXl3b3JkPjxrZXl3b3JkPkFkdWx0PC9rZXl3b3JkPjxrZXl3b3JkPipBbnRpLUFzdGhtYXRpYyBB
Z2VudHMvdHUgW1RoZXJhcGV1dGljIFVzZV08L2tleXdvcmQ+PGtleXdvcmQ+KkFzdGhtYS9kdCBb
RHJ1ZyBUaGVyYXB5XTwva2V5d29yZD48a2V5d29yZD5Bc3RobWEvZXAgW0VwaWRlbWlvbG9neV08
L2tleXdvcmQ+PGtleXdvcmQ+QXN0aG1hL3B4IFtQc3ljaG9sb2d5XTwva2V5d29yZD48a2V5d29y
ZD5DaGlsZDwva2V5d29yZD48a2V5d29yZD5DbGluaWNhbCBUcmlhbHMsIFBoYXNlIElJSSBhcyBU
b3BpYzwva2V5d29yZD48a2V5d29yZD5GZW1hbGU8L2tleXdvcmQ+PGtleXdvcmQ+SGVhbHRoIFN0
YXR1cyBJbmRpY2F0b3JzPC9rZXl3b3JkPjxrZXl3b3JkPkh1bWFuczwva2V5d29yZD48a2V5d29y
ZD5NYWxlPC9rZXl3b3JkPjxrZXl3b3JkPk11bHRpY2VudGVyIFN0dWRpZXMgYXMgVG9waWM8L2tl
eXdvcmQ+PGtleXdvcmQ+UHN5Y2hvbWV0cmljczwva2V5d29yZD48a2V5d29yZD5RdWFsaXR5IG9m
IExpZmUvcHggW1BzeWNob2xvZ3ldPC9rZXl3b3JkPjxrZXl3b3JkPlJhbmRvbWl6ZWQgQ29udHJv
bGxlZCBUcmlhbHMgYXMgVG9waWM8L2tleXdvcmQ+PGtleXdvcmQ+U2V2ZXJpdHkgb2YgSWxsbmVz
cyBJbmRleDwva2V5d29yZD48a2V5d29yZD4qU3VydmV5cyBhbmQgUXVlc3Rpb25uYWlyZXM8L2tl
eXdvcmQ+PGtleXdvcmQ+VHJlYXRtZW50IE91dGNvbWU8L2tleXdvcmQ+PGtleXdvcmQ+WW91bmcg
QWR1bHQ8L2tleXdvcmQ+PGtleXdvcmQ+MCAoQW50aS1Bc3RobWF0aWMgQWdlbnRzKTwva2V5d29y
ZD48a2V5d29yZD5RdWVzdGlvbm5haXJlczwva2V5d29yZD48a2V5d29yZD5Bc3RobWE8L2tleXdv
cmQ+PC9rZXl3b3Jkcz48ZGF0ZXM+PHllYXI+MjAxMTwveWVhcj48cHViLWRhdGVzPjxkYXRlPk1h
eTwvZGF0ZT48L3B1Yi1kYXRlcz48L2RhdGVzPjxpc2JuPjE1MzItMzA2NDwvaXNibj48YWNjZXNz
aW9uLW51bT4yMTE0NjM4OTwvYWNjZXNzaW9uLW51bT48dXJscz48cmVsYXRlZC11cmxzPjx1cmw+
aHR0cHM6Ly9vdmlkc3Aub3ZpZC5jb20vb3ZpZHdlYi5jZ2k/VD1KUyZhbXA7Q1NDPVkmYW1wO05F
V1M9TiZhbXA7UEFHRT1mdWxsdGV4dCZhbXA7RD1tZWQ4JmFtcDtBTj0yMTE0NjM4OSBodHRwOi8v
cmVzb2x2ZXIuZWJzY29ob3N0LmNvbS9vcGVudXJsP2lzc249MDk1NDYxMTEmYW1wO1ZvbHVtZT0x
MDUmYW1wO2lzc3VlPTUmYW1wO3NwYWdlPTY5OCZhbXA7dGl0bGU9VmFsaWRhdGlvbithbmQrYWdy
ZWVtZW50K2Fjcm9zcytmb3VyK3ZlcnNpb25zK29mK3RoZSthc3RobWErY29udHJvbCtxdWVzdGlv
bm5haXJlK2luK3BhdGllbnRzK3dpdGgrcGVyc2lzdGVudCthc3RobWEuJmFtcDt5ZWFyPTIwMTEm
YW1wO2F1bGFzdD1XeXJ3aWNoPC91cmw+PC9yZWxhdGVkLXVybHM+PC91cmxzPjxjdXN0b20xPlJB
WVlBTi1JTkNMVVNJT046IHsmcXVvdDtBbm5hJnF1b3Q7PSZndDsmcXVvdDtJbmNsdWRlZCZxdW90
OywgJnF1b3Q7RWthdGVyaW5hJnF1b3Q7PSZndDsmcXVvdDtJbmNsdWRlZCZxdW90O30gfCBSQVlZ
QU4tTEFCRUxTOiBBQ1E8L2N1c3RvbTE+PGxhbmd1YWdlPkVuZ2xpc2g8L2xhbmd1YWdlPjwvcmVj
b3JkPjwvQ2l0ZT48Q2l0ZT48QXV0aG9yPk5ndXllbjwvQXV0aG9yPjxZZWFyPjIwMTQ8L1llYXI+
PFJlY051bT4xODg8L1JlY051bT48cmVjb3JkPjxyZWMtbnVtYmVyPjE4ODwvcmVjLW51bWJlcj48
Zm9yZWlnbi1rZXlzPjxrZXkgYXBwPSJFTiIgZGItaWQ9InhzZTlzczl0OGE5OWR1ZXJ2eGh4ZXdm
NTBlc3MyZWFlenp3diIgdGltZXN0YW1wPSIxNjY1OTI1MTY2Ij4xODg8L2tleT48L2ZvcmVpZ24t
a2V5cz48cmVmLXR5cGUgbmFtZT0iSm91cm5hbCBBcnRpY2xlIj4xNzwvcmVmLXR5cGU+PGNvbnRy
aWJ1dG9ycz48YXV0aG9ycz48YXV0aG9yPk5ndXllbiwgSiBNPC9hdXRob3I+PGF1dGhvcj5Ib2xi
cm9vaywgSiBUPC9hdXRob3I+PGF1dGhvcj5XZWksIEMgWTwvYXV0aG9yPjxhdXRob3I+R2VyYWxk
LCBMLiBCLjwvYXV0aG9yPjxhdXRob3I+VGVhZ3VlLCBXLiBHLjwvYXV0aG9yPjxhdXRob3I+V2lz
ZSwgUi4gQS48L2F1dGhvcj48L2F1dGhvcnM+PC9jb250cmlidXRvcnM+PGF1dGgtYWRkcmVzcz4o
Tmd1eWVuLCBXaXNlKSBEZXBhcnRtZW50IG9mIE1lZGljaW5lLCBKb2hucyBIb3BraW5zIFVuaXZl
cnNpdHkgU2Nob29sIG9mIE1lZGljaW5lLCBCYWx0aW1vcmUsIE1ELCBVbml0ZWQgU3RhdGVzIChI
b2xicm9vaywgV2VpKSBEZXBhcnRtZW50IG9mIEVwaWRlbWlvbG9neSwgSm9obnMgSG9wa2lucyBV
bml2ZXJzaXR5LCBCbG9vbWJlcmcgU2Nob29sIG9mIFB1YmxpYyBIZWFsdGgsIEJhbHRpbW9yZSwg
TUQsIFVuaXRlZCBTdGF0ZXMgKEdlcmFsZCkgRGVwYXJ0bWVudCBvZiBIZWFsdGggUHJvbW90aW9u
IFNjaWVuY2VzLCBVbml2ZXJzaXR5IG9mIEFyaXpvbmEsIENvbGxlZ2Ugb2YgUHVibGljIEhlYWx0
aCwgVHVjc29uLCBBWiwgVW5pdGVkIFN0YXRlcyAoVGVhZ3VlKSBEZXBhcnRtZW50IG9mIFBlZGlh
dHJpY3MsIFVuaXZlcnNpdHkgb2YgVmlyZ2luaWEgU2Nob29sIG9mIE1lZGljaW5lLCBDaGFybG90
dGVzdmlsbGUsIFZBLCBVbml0ZWQgU3RhdGVzIFIuQS4gV2lzZSwgSm9obnMgSG9wa2lucyBBc3Ro
bWEgYW5kIEFsbGVyZ3kgQ2VudGVyLTRCLjcyLCBEaXZpc2lvbiBvZiBQdWxtb25hcnkgYW5kIENy
aXRpY2FsIENhcmUgTWVkaWNpbmUsIDU1MDEgSG9wa2lucyBCYXl2aWV3IENpcmNsZSwgQmFsdGlt
b3JlLCBNRCAyMTIyNCwgVW5pdGVkIFN0YXRlcy4gRS1tYWlsOiByd2lzZUBqaG1pLmVkdTwvYXV0
aC1hZGRyZXNzPjx0aXRsZXM+PHRpdGxlPlZhbGlkYXRpb24gYW5kIHBzeWNob21ldHJpYyBwcm9w
ZXJ0aWVzIG9mIHRoZSBBc3RobWEgQ29udHJvbCBRdWVzdGlvbm5haXJlIGFtb25nIGNoaWxkcmVu
PC90aXRsZT48c2Vjb25kYXJ5LXRpdGxlPkpvdXJuYWwgb2YgQWxsZXJneSBhbmQgQ2xpbmljYWwg
SW1tdW5vbG9neTwvc2Vjb25kYXJ5LXRpdGxlPjwvdGl0bGVzPjxwZXJpb2RpY2FsPjxmdWxsLXRp
dGxlPkpvdXJuYWwgb2YgQWxsZXJneSBhbmQgQ2xpbmljYWwgSW1tdW5vbG9neTwvZnVsbC10aXRs
ZT48L3BlcmlvZGljYWw+PHBhZ2VzPjkxLTk3LmU2PC9wYWdlcz48dm9sdW1lPjEzMzwvdm9sdW1l
PjxudW1iZXI+MTwvbnVtYmVyPjxrZXl3b3Jkcz48a2V5d29yZD5Bc3RobWE8L2tleXdvcmQ+PGtl
eXdvcmQ+YXN0aG1hIGNvbnRyb2w8L2tleXdvcmQ+PGtleXdvcmQ+QXN0aG1hIENvbnRyb2wgUXVl
c3Rpb25uYWlyZTwva2V5d29yZD48a2V5d29yZD5taW5pbWFsbHkgaW1wb3J0YW50IGRpZmZlcmVu
Y2U8L2tleXdvcmQ+PGtleXdvcmQ+dmFsaWRpdHk8L2tleXdvcmQ+PGtleXdvcmQ+YWRvbGVzY2Vu
dDwva2V5d29yZD48a2V5d29yZD5hcm91c2FsPC9rZXl3b3JkPjxrZXl3b3JkPmFydGljbGU8L2tl
eXdvcmQ+PGtleXdvcmQ+YXN0aG1hL2RpIFtEaWFnbm9zaXNdPC9rZXl3b3JkPjxrZXl3b3JkPmFz
dGhtYS9kdCBbRHJ1ZyBUaGVyYXB5XTwva2V5d29yZD48a2V5d29yZD5hc3RobWEvcGMgW1ByZXZl
bnRpb25dPC9rZXl3b3JkPjxrZXl3b3JkPmNoaWxkPC9rZXl3b3JkPjxrZXl3b3JkPmNsaW5pY2Fs
IGFzc2Vzc21lbnQ8L2tleXdvcmQ+PGtleXdvcmQ+Y2xpbmljYWwgdHJpYWwodG9waWMpPC9rZXl3
b3JkPjxrZXl3b3JkPmNvbnN0cnVjdCB2YWxpZGl0eTwva2V5d29yZD48a2V5d29yZD5jb250cm9s
bGVkIHN0dWR5PC9rZXl3b3JkPjxrZXl3b3JkPkNyb25iYWNoIGFscGhhIGNvZWZmaWNpZW50PC9r
ZXl3b3JkPjxrZXl3b3JkPmRldGVyaW9yYXRpb248L2tleXdvcmQ+PGtleXdvcmQ+ZGlhZ25vc3Rp
YyB0ZXN0IGFjY3VyYWN5IHN0dWR5PC9rZXl3b3JkPjxrZXl3b3JkPmRpc2Vhc2UgY29udHJvbDwv
a2V5d29yZD48a2V5d29yZD5mZW1hbGU8L2tleXdvcmQ+PGtleXdvcmQ+aGVhbHRoIHNlcnZpY2U8
L2tleXdvcmQ+PGtleXdvcmQ+aGVscCBzZWVraW5nIGJlaGF2aW9yPC9rZXl3b3JkPjxrZXl3b3Jk
Pmh1bWFuPC9rZXl3b3JkPjxrZXl3b3JkPm1ham9yIGNsaW5pY2FsIHN0dWR5PC9rZXl3b3JkPjxr
ZXl3b3JkPm1hbGU8L2tleXdvcmQ+PGtleXdvcmQ+bWVkaWNhbCBjYXJlPC9rZXl3b3JkPjxrZXl3
b3JkPnBlYWsgZXhwaXJhdG9yeSBmbG93PC9rZXl3b3JkPjxrZXl3b3JkPnByZWRpY3RpdmUgdmFs
dWU8L2tleXdvcmQ+PGtleXdvcmQ+cHJlc2Nob29sIGNoaWxkPC9rZXl3b3JkPjxrZXl3b3JkPnBy
aW9yaXR5IGpvdXJuYWw8L2tleXdvcmQ+PGtleXdvcmQ+cHN5Y2hvbWV0cnk8L2tleXdvcmQ+PGtl
eXdvcmQ+cXVlc3Rpb25uYWlyZTwva2V5d29yZD48a2V5d29yZD5yZWNlaXZlciBvcGVyYXRpbmcg
Y2hhcmFjdGVyaXN0aWM8L2tleXdvcmQ+PGtleXdvcmQ+c2Nob29sIGNoaWxkPC9rZXl3b3JkPjxr
ZXl3b3JkPnNjb3Jpbmcgc3lzdGVtPC9rZXl3b3JkPjxrZXl3b3JkPnRlc3QgcmV0ZXN0IHJlbGlh
YmlsaXR5PC9rZXl3b3JkPjxrZXl3b3JkPnZhbGlkYXRpb24gcHJvY2Vzczwva2V5d29yZD48a2V5
d29yZD5iZXRhIGFkcmVuZXJnaWMgcmVjZXB0b3Igc3RpbXVsYXRpbmcgYWdlbnQvZHQgW0RydWcg
VGhlcmFweV08L2tleXdvcmQ+PGtleXdvcmQ+cHJlZG5pc29uZS9kdCBbRHJ1ZyBUaGVyYXB5XTwv
a2V5d29yZD48a2V5d29yZD5RdWVzdGlvbm5haXJlczwva2V5d29yZD48a2V5d29yZD5Qc3ljaG9t
ZXRyaWNzPC9rZXl3b3JkPjxrZXl3b3JkPk9ubHkgQ2hpbGQ8L2tleXdvcmQ+PC9rZXl3b3Jkcz48
ZGF0ZXM+PHllYXI+MjAxNDwveWVhcj48cHViLWRhdGVzPjxkYXRlPkphbnVhcnk8L2RhdGU+PC9w
dWItZGF0ZXM+PC9kYXRlcz48aXNibj4wMDkxLTY3NDkgMTA5Ny02ODI1PC9pc2JuPjxhY2Nlc3Np
b24tbnVtPjUyNzE2NzkwPC9hY2Nlc3Npb24tbnVtPjx1cmxzPjxyZWxhdGVkLXVybHM+PHVybD5o
dHRwczovL292aWRzcC5vdmlkLmNvbS9vdmlkd2ViLmNnaT9UPUpTJmFtcDtDU0M9WSZhbXA7TkVX
Uz1OJmFtcDtQQUdFPWZ1bGx0ZXh0JmFtcDtEPWVtZWQxNSZhbXA7QU49NTI3MTY3OTAgaHR0cDov
L3Jlc29sdmVyLmVic2NvaG9zdC5jb20vb3BlbnVybD9pc3NuPTAwOTE2NzQ5JmFtcDtWb2x1bWU9
MTMzJmFtcDtpc3N1ZT0xJmFtcDtzcGFnZT05MSZhbXA7dGl0bGU9VmFsaWRhdGlvbithbmQrcHN5
Y2hvbWV0cmljK3Byb3BlcnRpZXMrb2YrdGhlK0FzdGhtYStDb250cm9sK1F1ZXN0aW9ubmFpcmUr
YW1vbmcrY2hpbGRyZW4mYW1wO3llYXI9MjAxNCZhbXA7YXVsYXN0PU5ndXllbjwvdXJsPjx1cmw+
aHR0cHM6Ly93d3cuamFjaW9ubGluZS5vcmcvYXJ0aWNsZS9TMDA5MS02NzQ5KDEzKTAwOTk3LTQv
cGRmPC91cmw+PC9yZWxhdGVkLXVybHM+PC91cmxzPjxjdXN0b20xPlJBWVlBTi1JTkNMVVNJT046
IHsmcXVvdDtBbm5hJnF1b3Q7PSZndDsmcXVvdDtJbmNsdWRlZCZxdW90OywgJnF1b3Q7RWthdGVy
aW5hJnF1b3Q7PSZndDsmcXVvdDtJbmNsdWRlZCZxdW90O30gfCBSQVlZQU4tTEFCRUxTOiBBQ1E8
L2N1c3RvbTE+PGxhbmd1YWdlPkVuZ2xpc2g8L2xhbmd1YWdlPjwvcmVjb3JkPjwvQ2l0ZT48Q2l0
ZT48QXV0aG9yPkp1bmlwZXI8L0F1dGhvcj48WWVhcj4xOTk5PC9ZZWFyPjxSZWNOdW0+MTg0PC9S
ZWNOdW0+PHJlY29yZD48cmVjLW51bWJlcj4xODQ8L3JlYy1udW1iZXI+PGZvcmVpZ24ta2V5cz48
a2V5IGFwcD0iRU4iIGRiLWlkPSJ4c2U5c3M5dDhhOTlkdWVydnhoeGV3ZjUwZXNzMmVhZXp6d3Yi
IHRpbWVzdGFtcD0iMTY2NTkyNTE2NiI+MTg0PC9rZXk+PC9mb3JlaWduLWtleXM+PHJlZi10eXBl
IG5hbWU9IkpvdXJuYWwgQXJ0aWNsZSI+MTc8L3JlZi10eXBlPjxjb250cmlidXRvcnM+PGF1dGhv
cnM+PGF1dGhvcj5KdW5pcGVyLCBFIEY8L2F1dGhvcj48YXV0aG9yPk8mYXBvcztCeXJuZSwgUCBN
PC9hdXRob3I+PGF1dGhvcj5HdXlhdHQsIEcgSDwvYXV0aG9yPjxhdXRob3I+RmVycmllLCBQLiBK
LjwvYXV0aG9yPjxhdXRob3I+S2luZywgRC4gUi48L2F1dGhvcj48L2F1dGhvcnM+PC9jb250cmli
dXRvcnM+PGF1dGgtYWRkcmVzcz5KdW5pcGVyLCBFIEYuIERlcHQgb2YgQ2xpbmljYWwgRXBpZGVt
aW9sb2d5IGFuZCBCaW9zdGF0aXN0aWNzLCBNY01hc3RlciBVbml2ZXJzaXR5IEZhY3VsdHkgb2Yg
SGVhbHRoIFNjaWVuY2VzLCBIYW1pbHRvbiwgT250YXJpbywgQ2FuYWRhLjwvYXV0aC1hZGRyZXNz
Pjx0aXRsZXM+PHRpdGxlPkRldmVsb3BtZW50IGFuZCB2YWxpZGF0aW9uIG9mIGEgcXVlc3Rpb25u
YWlyZSB0byBtZWFzdXJlIGFzdGhtYSBjb250cm9sPC90aXRsZT48c2Vjb25kYXJ5LXRpdGxlPkV1
cm9wZWFuIFJlc3BpcmF0b3J5IEpvdXJuYWw8L3NlY29uZGFyeS10aXRsZT48L3RpdGxlcz48cGVy
aW9kaWNhbD48ZnVsbC10aXRsZT5FdXJvcGVhbiBSZXNwaXJhdG9yeSBKb3VybmFsPC9mdWxsLXRp
dGxlPjwvcGVyaW9kaWNhbD48cGFnZXM+OTAyLTc8L3BhZ2VzPjx2b2x1bWU+MTQ8L3ZvbHVtZT48
bnVtYmVyPjQ8L251bWJlcj48a2V5d29yZHM+PGtleXdvcmQ+QWRvbGVzY2VudDwva2V5d29yZD48
a2V5d29yZD5BZHVsdDwva2V5d29yZD48a2V5d29yZD5BZ2VkPC9rZXl3b3JkPjxrZXl3b3JkPipB
c3RobWEvZGkgW0RpYWdub3Npc108L2tleXdvcmQ+PGtleXdvcmQ+QXN0aG1hL3BwIFtQaHlzaW9w
YXRob2xvZ3ldPC9rZXl3b3JkPjxrZXl3b3JkPkNyb3NzLVNlY3Rpb25hbCBTdHVkaWVzPC9rZXl3
b3JkPjxrZXl3b3JkPkZlbWFsZTwva2V5d29yZD48a2V5d29yZD4qSGVhbHRoIFN0YXR1cyBJbmRp
Y2F0b3JzPC9rZXl3b3JkPjxrZXl3b3JkPkh1bWFuczwva2V5d29yZD48a2V5d29yZD5NYWxlPC9r
ZXl3b3JkPjxrZXl3b3JkPk1pZGRsZSBBZ2VkPC9rZXl3b3JkPjxrZXl3b3JkPlF1YWxpdHkgb2Yg
TGlmZTwva2V5d29yZD48a2V5d29yZD5SZXByb2R1Y2liaWxpdHkgb2YgUmVzdWx0czwva2V5d29y
ZD48a2V5d29yZD4qU3VydmV5cyBhbmQgUXVlc3Rpb25uYWlyZXM8L2tleXdvcmQ+PGtleXdvcmQ+
UXVlc3Rpb25uYWlyZXM8L2tleXdvcmQ+PGtleXdvcmQ+QXN0aG1hPC9rZXl3b3JkPjwva2V5d29y
ZHM+PGRhdGVzPjx5ZWFyPjE5OTk8L3llYXI+PHB1Yi1kYXRlcz48ZGF0ZT5PY3Q8L2RhdGU+PC9w
dWItZGF0ZXM+PC9kYXRlcz48aXNibj4wOTAzLTE5MzY8L2lzYm4+PGFjY2Vzc2lvbi1udW0+MTA1
NzMyNDA8L2FjY2Vzc2lvbi1udW0+PHVybHM+PHJlbGF0ZWQtdXJscz48dXJsPmh0dHBzOi8vb3Zp
ZHNwLm92aWQuY29tL292aWR3ZWIuY2dpP1Q9SlMmYW1wO0NTQz1ZJmFtcDtORVdTPU4mYW1wO1BB
R0U9ZnVsbHRleHQmYW1wO0Q9bWVkNCZhbXA7QU49MTA1NzMyNDAgaHR0cDovL3Jlc29sdmVyLmVi
c2NvaG9zdC5jb20vb3BlbnVybD9pc3NuPTA5MDMxOTM2JmFtcDtWb2x1bWU9MTQmYW1wO2lzc3Vl
PTQmYW1wO3NwYWdlPTkwMiZhbXA7dGl0bGU9RGV2ZWxvcG1lbnQrYW5kK3ZhbGlkYXRpb24rb2Yr
YStxdWVzdGlvbm5haXJlK3RvK21lYXN1cmUrYXN0aG1hK2NvbnRyb2wuJmFtcDt5ZWFyPTE5OTkm
YW1wO2F1bGFzdD1KdW5pcGVyPC91cmw+PHVybD5odHRwczovL2Vyai5lcnNqb3VybmFscy5jb20v
Y29udGVudC9lcmovMTQvNC85MDIuZnVsbC5wZGY8L3VybD48L3JlbGF0ZWQtdXJscz48L3VybHM+
PGN1c3RvbTE+UkFZWUFOLUlOQ0xVU0lPTjogeyZxdW90O0FubmEmcXVvdDs9Jmd0OyZxdW90O0lu
Y2x1ZGVkJnF1b3Q7LCAmcXVvdDtFa2F0ZXJpbmEmcXVvdDs9Jmd0OyZxdW90O0luY2x1ZGVkJnF1
b3Q7fSB8IFJBWVlBTi1MQUJFTFM6IEFDUTwvY3VzdG9tMT48bGFuZ3VhZ2U+RW5nbGlzaDwvbGFu
Z3VhZ2U+PC9yZWNvcmQ+PC9DaXRlPjxDaXRlPjxBdXRob3I+SnVuaXBlcjwvQXV0aG9yPjxZZWFy
PjIwMTA8L1llYXI+PFJlY051bT4xODc8L1JlY051bT48cmVjb3JkPjxyZWMtbnVtYmVyPjE4Nzwv
cmVjLW51bWJlcj48Zm9yZWlnbi1rZXlzPjxrZXkgYXBwPSJFTiIgZGItaWQ9InhzZTlzczl0OGE5
OWR1ZXJ2eGh4ZXdmNTBlc3MyZWFlenp3diIgdGltZXN0YW1wPSIxNjY1OTI1MTY2Ij4xODc8L2tl
eT48L2ZvcmVpZ24ta2V5cz48cmVmLXR5cGUgbmFtZT0iSm91cm5hbCBBcnRpY2xlIj4xNzwvcmVm
LXR5cGU+PGNvbnRyaWJ1dG9ycz48YXV0aG9ycz48YXV0aG9yPkp1bmlwZXIsIEUgRjwvYXV0aG9y
PjxhdXRob3I+R3J1ZmZ5ZGQtSm9uZXMsIEs8L2F1dGhvcj48YXV0aG9yPldhcmQsIFM8L2F1dGhv
cj48YXV0aG9yPlN2ZW5zc29uLCBLLjwvYXV0aG9yPjwvYXV0aG9ycz48L2NvbnRyaWJ1dG9ycz48
YXV0aC1hZGRyZXNzPltKdW5pcGVyLCBFLiBGLl0gTWNNYXN0ZXIgVW5pdiwgRGVwdCBDbGluIEVw
aWRlbWlvbCAmYW1wOyBCaW9zdGF0LCBIYW1pbHRvbiwgT04sIENhbmFkYS4gW0dydWZmeWRkLUpv
bmVzLCBLLl0gVW5pdiBCYXRoLCBCYXRoIEJBMiA3QVksIEF2b24sIEVuZ2xhbmQuIFtHcnVmZnlk
ZC1Kb25lcywgSy5dIFVuaXYgQWJlcmRlZW4sIERlcHQgUHJpbWFyeSBDYXJlIFJlc3AgTWVkLCBB
YmVyZGVlbiwgU2NvdGxhbmQuIFtTdmVuc3NvbiwgSy5dIEhFT1IgQ29uc3VsdGluZywgTHVuZCwg
U3dlZGVuLiBKdW5pcGVyLCBFRiAoY29ycmVzcG9uZGluZyBhdXRob3IpLCAyMCBNYXJjdXNlIEZp
ZWxkcywgQm9zaGFtIFBPMTggOE5BLCBXIFN1c3NleCwgRW5nbGFuZC4ganVuaXBlckBxb2x0ZWNo
LmNvLnVrPC9hdXRoLWFkZHJlc3M+PHRpdGxlcz48dGl0bGU+QXN0aG1hIENvbnRyb2wgUXVlc3Rp
b25uYWlyZSBpbiBjaGlsZHJlbjogdmFsaWRhdGlvbiwgbWVhc3VyZW1lbnQgcHJvcGVydGllcywg
aW50ZXJwcmV0YXRpb248L3RpdGxlPjxzZWNvbmRhcnktdGl0bGU+RXVyb3BlYW4gUmVzcGlyYXRv
cnkgSm91cm5hbDwvc2Vjb25kYXJ5LXRpdGxlPjwvdGl0bGVzPjxwZXJpb2RpY2FsPjxmdWxsLXRp
dGxlPkV1cm9wZWFuIFJlc3BpcmF0b3J5IEpvdXJuYWw8L2Z1bGwtdGl0bGU+PC9wZXJpb2RpY2Fs
PjxwYWdlcz4xNDEwLTE0MTY8L3BhZ2VzPjx2b2x1bWU+MzY8L3ZvbHVtZT48bnVtYmVyPjY8L251
bWJlcj48a2V5d29yZHM+PGtleXdvcmQ+QXN0aG1hIGNvbnRyb2w8L2tleXdvcmQ+PGtleXdvcmQ+
bWVhc3VyZW1lbnQ8L2tleXdvcmQ+PGtleXdvcmQ+b3V0Y29tZSBxdWVzdGlvbm5haXJlPC9rZXl3
b3JkPjxrZXl3b3JkPnBhZWRpYXRyaWMgYXN0aG1hPC9rZXl3b3JkPjxrZXl3b3JkPlFVQUxJVFkt
T0YtTElGRTwva2V5d29yZD48a2V5d29yZD5RdWVzdGlvbm5haXJlczwva2V5d29yZD48a2V5d29y
ZD5Bc3RobWE8L2tleXdvcmQ+PGtleXdvcmQ+T25seSBDaGlsZDwva2V5d29yZD48a2V5d29yZD5D
aGlsZDwva2V5d29yZD48L2tleXdvcmRzPjxkYXRlcz48eWVhcj4yMDEwPC95ZWFyPjxwdWItZGF0
ZXM+PGRhdGU+RGVjPC9kYXRlPjwvcHViLWRhdGVzPjwvZGF0ZXM+PGlzYm4+MDkwMy0xOTM2PC9p
c2JuPjxhY2Nlc3Npb24tbnVtPldPUzowMDAyODQ3NjU2MDAwMjY8L2FjY2Vzc2lvbi1udW0+PHVy
bHM+PHJlbGF0ZWQtdXJscz48dXJsPmh0dHBzOi8vZXJqLmVyc2pvdXJuYWxzLmNvbS9jb250ZW50
L2Vyai8zNi82LzE0MTAuZnVsbC5wZGY8L3VybD48L3JlbGF0ZWQtdXJscz48L3VybHM+PGN1c3Rv
bTE+UkFZWUFOLUlOQ0xVU0lPTjogeyZxdW90O0FubmEmcXVvdDs9Jmd0OyZxdW90O0luY2x1ZGVk
JnF1b3Q7LCAmcXVvdDtFa2F0ZXJpbmEmcXVvdDs9Jmd0OyZxdW90O0luY2x1ZGVkJnF1b3Q7fSB8
IFJBWVlBTi1MQUJFTFM6IEFDUTwvY3VzdG9tMT48bGFuZ3VhZ2U+RW5nbGlzaDwvbGFuZ3VhZ2U+
PC9yZWNvcmQ+PC9DaXRlPjxDaXRlPjxBdXRob3I+V3lyd2ljaDwvQXV0aG9yPjxZZWFyPjIwMTE8
L1llYXI+PFJlY051bT4xODY8L1JlY051bT48cmVjb3JkPjxyZWMtbnVtYmVyPjE4NjwvcmVjLW51
bWJlcj48Zm9yZWlnbi1rZXlzPjxrZXkgYXBwPSJFTiIgZGItaWQ9InhzZTlzczl0OGE5OWR1ZXJ2
eGh4ZXdmNTBlc3MyZWFlenp3diIgdGltZXN0YW1wPSIxNjY1OTI1MTY2Ij4xODY8L2tleT48L2Zv
cmVpZ24ta2V5cz48cmVmLXR5cGUgbmFtZT0iSm91cm5hbCBBcnRpY2xlIj4xNzwvcmVmLXR5cGU+
PGNvbnRyaWJ1dG9ycz48YXV0aG9ycz48YXV0aG9yPld5cndpY2gsIEsgVzwvYXV0aG9yPjxhdXRo
b3I+S2hhbiwgUyBBPC9hdXRob3I+PGF1dGhvcj5OYXZhcmF0bmFtLCBQPC9hdXRob3I+PGF1dGhv
cj5Ob2x0ZSwgSC48L2F1dGhvcj48YXV0aG9yPkdhdGVzLCBELiBGLiwgSnIuPC9hdXRob3I+PC9h
dXRob3JzPjwvY29udHJpYnV0b3JzPjxhdXRoLWFkZHJlc3M+V3lyd2ljaCwgS2F0aGxlZW4gVy4g
VW5pdGVkIEJpb1NvdXJjZSBDb3Jwb3JhdGlvbiwgNzEwMSBXaXNjb25zaW4gQXZlbnVlLCBTdWl0
ZSA2MDAsIEJldGhlc2RhLCBNRCAyMDgxNCwgVVNBLiBrYXRoeS53eXJ3aWNoQHVuaXRlZGJpb3Nv
dXJjZS5jb208L2F1dGgtYWRkcmVzcz48dGl0bGVzPjx0aXRsZT5WYWxpZGF0aW9uIGFuZCBhZ3Jl
ZW1lbnQgYWNyb3NzIGZvdXIgdmVyc2lvbnMgb2YgdGhlIGFzdGhtYSBjb250cm9sIHF1ZXN0aW9u
bmFpcmUgaW4gcGF0aWVudHMgd2l0aCBwZXJzaXN0ZW50IGFzdGhtYTwvdGl0bGU+PHNlY29uZGFy
eS10aXRsZT5SZXNwaXJhdG9yeSBNZWRpY2luZTwvc2Vjb25kYXJ5LXRpdGxlPjwvdGl0bGVzPjxw
ZXJpb2RpY2FsPjxmdWxsLXRpdGxlPlJlc3BpcmF0b3J5IE1lZGljaW5lPC9mdWxsLXRpdGxlPjwv
cGVyaW9kaWNhbD48cGFnZXM+Njk4LTcxMjwvcGFnZXM+PHZvbHVtZT4xMDU8L3ZvbHVtZT48bnVt
YmVyPjU8L251bWJlcj48a2V5d29yZHM+PGtleXdvcmQ+QWRvbGVzY2VudDwva2V5d29yZD48a2V5
d29yZD5BZHVsdDwva2V5d29yZD48a2V5d29yZD4qQW50aS1Bc3RobWF0aWMgQWdlbnRzL3R1IFtU
aGVyYXBldXRpYyBVc2VdPC9rZXl3b3JkPjxrZXl3b3JkPipBc3RobWEvZHQgW0RydWcgVGhlcmFw
eV08L2tleXdvcmQ+PGtleXdvcmQ+QXN0aG1hL2VwIFtFcGlkZW1pb2xvZ3ldPC9rZXl3b3JkPjxr
ZXl3b3JkPkFzdGhtYS9weCBbUHN5Y2hvbG9neV08L2tleXdvcmQ+PGtleXdvcmQ+Q2hpbGQ8L2tl
eXdvcmQ+PGtleXdvcmQ+Q2xpbmljYWwgVHJpYWxzLCBQaGFzZSBJSUkgYXMgVG9waWM8L2tleXdv
cmQ+PGtleXdvcmQ+RmVtYWxlPC9rZXl3b3JkPjxrZXl3b3JkPkhlYWx0aCBTdGF0dXMgSW5kaWNh
dG9yczwva2V5d29yZD48a2V5d29yZD5IdW1hbnM8L2tleXdvcmQ+PGtleXdvcmQ+TWFsZTwva2V5
d29yZD48a2V5d29yZD5NdWx0aWNlbnRlciBTdHVkaWVzIGFzIFRvcGljPC9rZXl3b3JkPjxrZXl3
b3JkPlBzeWNob21ldHJpY3M8L2tleXdvcmQ+PGtleXdvcmQ+UXVhbGl0eSBvZiBMaWZlL3B4IFtQ
c3ljaG9sb2d5XTwva2V5d29yZD48a2V5d29yZD5SYW5kb21pemVkIENvbnRyb2xsZWQgVHJpYWxz
IGFzIFRvcGljPC9rZXl3b3JkPjxrZXl3b3JkPlNldmVyaXR5IG9mIElsbG5lc3MgSW5kZXg8L2tl
eXdvcmQ+PGtleXdvcmQ+KlN1cnZleXMgYW5kIFF1ZXN0aW9ubmFpcmVzPC9rZXl3b3JkPjxrZXl3
b3JkPlRyZWF0bWVudCBPdXRjb21lPC9rZXl3b3JkPjxrZXl3b3JkPllvdW5nIEFkdWx0PC9rZXl3
b3JkPjxrZXl3b3JkPjAgKEFudGktQXN0aG1hdGljIEFnZW50cyk8L2tleXdvcmQ+PGtleXdvcmQ+
UXVlc3Rpb25uYWlyZXM8L2tleXdvcmQ+PGtleXdvcmQ+QXN0aG1hPC9rZXl3b3JkPjwva2V5d29y
ZHM+PGRhdGVzPjx5ZWFyPjIwMTE8L3llYXI+PHB1Yi1kYXRlcz48ZGF0ZT5NYXk8L2RhdGU+PC9w
dWItZGF0ZXM+PC9kYXRlcz48aXNibj4xNTMyLTMwNjQ8L2lzYm4+PGFjY2Vzc2lvbi1udW0+MjEx
NDYzODk8L2FjY2Vzc2lvbi1udW0+PHVybHM+PHJlbGF0ZWQtdXJscz48dXJsPmh0dHBzOi8vb3Zp
ZHNwLm92aWQuY29tL292aWR3ZWIuY2dpP1Q9SlMmYW1wO0NTQz1ZJmFtcDtORVdTPU4mYW1wO1BB
R0U9ZnVsbHRleHQmYW1wO0Q9bWVkOCZhbXA7QU49MjExNDYzODkgaHR0cDovL3Jlc29sdmVyLmVi
c2NvaG9zdC5jb20vb3BlbnVybD9pc3NuPTA5NTQ2MTExJmFtcDtWb2x1bWU9MTA1JmFtcDtpc3N1
ZT01JmFtcDtzcGFnZT02OTgmYW1wO3RpdGxlPVZhbGlkYXRpb24rYW5kK2FncmVlbWVudCthY3Jv
c3MrZm91cit2ZXJzaW9ucytvZit0aGUrYXN0aG1hK2NvbnRyb2wrcXVlc3Rpb25uYWlyZStpbitw
YXRpZW50cyt3aXRoK3BlcnNpc3RlbnQrYXN0aG1hLiZhbXA7eWVhcj0yMDExJmFtcDthdWxhc3Q9
V3lyd2ljaDwvdXJsPjwvcmVsYXRlZC11cmxzPjwvdXJscz48Y3VzdG9tMT5SQVlZQU4tSU5DTFVT
SU9OOiB7JnF1b3Q7QW5uYSZxdW90Oz0mZ3Q7JnF1b3Q7SW5jbHVkZWQmcXVvdDssICZxdW90O0Vr
YXRlcmluYSZxdW90Oz0mZ3Q7JnF1b3Q7SW5jbHVkZWQmcXVvdDt9IHwgUkFZWUFOLUxBQkVMUzog
QUNRPC9jdXN0b20xPjxsYW5ndWFnZT5FbmdsaXNoPC9sYW5ndWFnZT48L3JlY29yZD48L0NpdGU+
PENpdGU+PEF1dGhvcj5KdW5pcGVyPC9BdXRob3I+PFllYXI+MTk5OTwvWWVhcj48UmVjTnVtPjE4
NDwvUmVjTnVtPjxyZWNvcmQ+PHJlYy1udW1iZXI+MTg0PC9yZWMtbnVtYmVyPjxmb3JlaWduLWtl
eXM+PGtleSBhcHA9IkVOIiBkYi1pZD0ieHNlOXNzOXQ4YTk5ZHVlcnZ4aHhld2Y1MGVzczJlYWV6
end2IiB0aW1lc3RhbXA9IjE2NjU5MjUxNjYiPjE4NDwva2V5PjwvZm9yZWlnbi1rZXlzPjxyZWYt
dHlwZSBuYW1lPSJKb3VybmFsIEFydGljbGUiPjE3PC9yZWYtdHlwZT48Y29udHJpYnV0b3JzPjxh
dXRob3JzPjxhdXRob3I+SnVuaXBlciwgRSBGPC9hdXRob3I+PGF1dGhvcj5PJmFwb3M7QnlybmUs
IFAgTTwvYXV0aG9yPjxhdXRob3I+R3V5YXR0LCBHIEg8L2F1dGhvcj48YXV0aG9yPkZlcnJpZSwg
UC4gSi48L2F1dGhvcj48YXV0aG9yPktpbmcsIEQuIFIuPC9hdXRob3I+PC9hdXRob3JzPjwvY29u
dHJpYnV0b3JzPjxhdXRoLWFkZHJlc3M+SnVuaXBlciwgRSBGLiBEZXB0IG9mIENsaW5pY2FsIEVw
aWRlbWlvbG9neSBhbmQgQmlvc3RhdGlzdGljcywgTWNNYXN0ZXIgVW5pdmVyc2l0eSBGYWN1bHR5
IG9mIEhlYWx0aCBTY2llbmNlcywgSGFtaWx0b24sIE9udGFyaW8sIENhbmFkYS48L2F1dGgtYWRk
cmVzcz48dGl0bGVzPjx0aXRsZT5EZXZlbG9wbWVudCBhbmQgdmFsaWRhdGlvbiBvZiBhIHF1ZXN0
aW9ubmFpcmUgdG8gbWVhc3VyZSBhc3RobWEgY29udHJvbDwvdGl0bGU+PHNlY29uZGFyeS10aXRs
ZT5FdXJvcGVhbiBSZXNwaXJhdG9yeSBKb3VybmFsPC9zZWNvbmRhcnktdGl0bGU+PC90aXRsZXM+
PHBlcmlvZGljYWw+PGZ1bGwtdGl0bGU+RXVyb3BlYW4gUmVzcGlyYXRvcnkgSm91cm5hbDwvZnVs
bC10aXRsZT48L3BlcmlvZGljYWw+PHBhZ2VzPjkwMi03PC9wYWdlcz48dm9sdW1lPjE0PC92b2x1
bWU+PG51bWJlcj40PC9udW1iZXI+PGtleXdvcmRzPjxrZXl3b3JkPkFkb2xlc2NlbnQ8L2tleXdv
cmQ+PGtleXdvcmQ+QWR1bHQ8L2tleXdvcmQ+PGtleXdvcmQ+QWdlZDwva2V5d29yZD48a2V5d29y
ZD4qQXN0aG1hL2RpIFtEaWFnbm9zaXNdPC9rZXl3b3JkPjxrZXl3b3JkPkFzdGhtYS9wcCBbUGh5
c2lvcGF0aG9sb2d5XTwva2V5d29yZD48a2V5d29yZD5Dcm9zcy1TZWN0aW9uYWwgU3R1ZGllczwv
a2V5d29yZD48a2V5d29yZD5GZW1hbGU8L2tleXdvcmQ+PGtleXdvcmQ+KkhlYWx0aCBTdGF0dXMg
SW5kaWNhdG9yczwva2V5d29yZD48a2V5d29yZD5IdW1hbnM8L2tleXdvcmQ+PGtleXdvcmQ+TWFs
ZTwva2V5d29yZD48a2V5d29yZD5NaWRkbGUgQWdlZDwva2V5d29yZD48a2V5d29yZD5RdWFsaXR5
IG9mIExpZmU8L2tleXdvcmQ+PGtleXdvcmQ+UmVwcm9kdWNpYmlsaXR5IG9mIFJlc3VsdHM8L2tl
eXdvcmQ+PGtleXdvcmQ+KlN1cnZleXMgYW5kIFF1ZXN0aW9ubmFpcmVzPC9rZXl3b3JkPjxrZXl3
b3JkPlF1ZXN0aW9ubmFpcmVzPC9rZXl3b3JkPjxrZXl3b3JkPkFzdGhtYTwva2V5d29yZD48L2tl
eXdvcmRzPjxkYXRlcz48eWVhcj4xOTk5PC95ZWFyPjxwdWItZGF0ZXM+PGRhdGU+T2N0PC9kYXRl
PjwvcHViLWRhdGVzPjwvZGF0ZXM+PGlzYm4+MDkwMy0xOTM2PC9pc2JuPjxhY2Nlc3Npb24tbnVt
PjEwNTczMjQwPC9hY2Nlc3Npb24tbnVtPjx1cmxzPjxyZWxhdGVkLXVybHM+PHVybD5odHRwczov
L292aWRzcC5vdmlkLmNvbS9vdmlkd2ViLmNnaT9UPUpTJmFtcDtDU0M9WSZhbXA7TkVXUz1OJmFt
cDtQQUdFPWZ1bGx0ZXh0JmFtcDtEPW1lZDQmYW1wO0FOPTEwNTczMjQwIGh0dHA6Ly9yZXNvbHZl
ci5lYnNjb2hvc3QuY29tL29wZW51cmw/aXNzbj0wOTAzMTkzNiZhbXA7Vm9sdW1lPTE0JmFtcDtp
c3N1ZT00JmFtcDtzcGFnZT05MDImYW1wO3RpdGxlPURldmVsb3BtZW50K2FuZCt2YWxpZGF0aW9u
K29mK2ErcXVlc3Rpb25uYWlyZSt0byttZWFzdXJlK2FzdGhtYStjb250cm9sLiZhbXA7eWVhcj0x
OTk5JmFtcDthdWxhc3Q9SnVuaXBlcjwvdXJsPjx1cmw+aHR0cHM6Ly9lcmouZXJzam91cm5hbHMu
Y29tL2NvbnRlbnQvZXJqLzE0LzQvOTAyLmZ1bGwucGRmPC91cmw+PC9yZWxhdGVkLXVybHM+PC91
cmxzPjxjdXN0b20xPlJBWVlBTi1JTkNMVVNJT046IHsmcXVvdDtBbm5hJnF1b3Q7PSZndDsmcXVv
dDtJbmNsdWRlZCZxdW90OywgJnF1b3Q7RWthdGVyaW5hJnF1b3Q7PSZndDsmcXVvdDtJbmNsdWRl
ZCZxdW90O30gfCBSQVlZQU4tTEFCRUxTOiBBQ1E8L2N1c3RvbTE+PGxhbmd1YWdlPkVuZ2xpc2g8
L2xhbmd1YWdlPjwvcmVjb3JkPjwvQ2l0ZT48Q2l0ZT48QXV0aG9yPkp1bmlwZXI8L0F1dGhvcj48
WWVhcj4yMDEwPC9ZZWFyPjxSZWNOdW0+MTg3PC9SZWNOdW0+PHJlY29yZD48cmVjLW51bWJlcj4x
ODc8L3JlYy1udW1iZXI+PGZvcmVpZ24ta2V5cz48a2V5IGFwcD0iRU4iIGRiLWlkPSJ4c2U5c3M5
dDhhOTlkdWVydnhoeGV3ZjUwZXNzMmVhZXp6d3YiIHRpbWVzdGFtcD0iMTY2NTkyNTE2NiI+MTg3
PC9rZXk+PC9mb3JlaWduLWtleXM+PHJlZi10eXBlIG5hbWU9IkpvdXJuYWwgQXJ0aWNsZSI+MTc8
L3JlZi10eXBlPjxjb250cmlidXRvcnM+PGF1dGhvcnM+PGF1dGhvcj5KdW5pcGVyLCBFIEY8L2F1
dGhvcj48YXV0aG9yPkdydWZmeWRkLUpvbmVzLCBLPC9hdXRob3I+PGF1dGhvcj5XYXJkLCBTPC9h
dXRob3I+PGF1dGhvcj5TdmVuc3NvbiwgSy48L2F1dGhvcj48L2F1dGhvcnM+PC9jb250cmlidXRv
cnM+PGF1dGgtYWRkcmVzcz5bSnVuaXBlciwgRS4gRi5dIE1jTWFzdGVyIFVuaXYsIERlcHQgQ2xp
biBFcGlkZW1pb2wgJmFtcDsgQmlvc3RhdCwgSGFtaWx0b24sIE9OLCBDYW5hZGEuIFtHcnVmZnlk
ZC1Kb25lcywgSy5dIFVuaXYgQmF0aCwgQmF0aCBCQTIgN0FZLCBBdm9uLCBFbmdsYW5kLiBbR3J1
ZmZ5ZGQtSm9uZXMsIEsuXSBVbml2IEFiZXJkZWVuLCBEZXB0IFByaW1hcnkgQ2FyZSBSZXNwIE1l
ZCwgQWJlcmRlZW4sIFNjb3RsYW5kLiBbU3ZlbnNzb24sIEsuXSBIRU9SIENvbnN1bHRpbmcsIEx1
bmQsIFN3ZWRlbi4gSnVuaXBlciwgRUYgKGNvcnJlc3BvbmRpbmcgYXV0aG9yKSwgMjAgTWFyY3Vz
ZSBGaWVsZHMsIEJvc2hhbSBQTzE4IDhOQSwgVyBTdXNzZXgsIEVuZ2xhbmQuIGp1bmlwZXJAcW9s
dGVjaC5jby51azwvYXV0aC1hZGRyZXNzPjx0aXRsZXM+PHRpdGxlPkFzdGhtYSBDb250cm9sIFF1
ZXN0aW9ubmFpcmUgaW4gY2hpbGRyZW46IHZhbGlkYXRpb24sIG1lYXN1cmVtZW50IHByb3BlcnRp
ZXMsIGludGVycHJldGF0aW9uPC90aXRsZT48c2Vjb25kYXJ5LXRpdGxlPkV1cm9wZWFuIFJlc3Bp
cmF0b3J5IEpvdXJuYWw8L3NlY29uZGFyeS10aXRsZT48L3RpdGxlcz48cGVyaW9kaWNhbD48ZnVs
bC10aXRsZT5FdXJvcGVhbiBSZXNwaXJhdG9yeSBKb3VybmFsPC9mdWxsLXRpdGxlPjwvcGVyaW9k
aWNhbD48cGFnZXM+MTQxMC0xNDE2PC9wYWdlcz48dm9sdW1lPjM2PC92b2x1bWU+PG51bWJlcj42
PC9udW1iZXI+PGtleXdvcmRzPjxrZXl3b3JkPkFzdGhtYSBjb250cm9sPC9rZXl3b3JkPjxrZXl3
b3JkPm1lYXN1cmVtZW50PC9rZXl3b3JkPjxrZXl3b3JkPm91dGNvbWUgcXVlc3Rpb25uYWlyZTwv
a2V5d29yZD48a2V5d29yZD5wYWVkaWF0cmljIGFzdGhtYTwva2V5d29yZD48a2V5d29yZD5RVUFM
SVRZLU9GLUxJRkU8L2tleXdvcmQ+PGtleXdvcmQ+UXVlc3Rpb25uYWlyZXM8L2tleXdvcmQ+PGtl
eXdvcmQ+QXN0aG1hPC9rZXl3b3JkPjxrZXl3b3JkPk9ubHkgQ2hpbGQ8L2tleXdvcmQ+PGtleXdv
cmQ+Q2hpbGQ8L2tleXdvcmQ+PC9rZXl3b3Jkcz48ZGF0ZXM+PHllYXI+MjAxMDwveWVhcj48cHVi
LWRhdGVzPjxkYXRlPkRlYzwvZGF0ZT48L3B1Yi1kYXRlcz48L2RhdGVzPjxpc2JuPjA5MDMtMTkz
NjwvaXNibj48YWNjZXNzaW9uLW51bT5XT1M6MDAwMjg0NzY1NjAwMDI2PC9hY2Nlc3Npb24tbnVt
Pjx1cmxzPjxyZWxhdGVkLXVybHM+PHVybD5odHRwczovL2Vyai5lcnNqb3VybmFscy5jb20vY29u
dGVudC9lcmovMzYvNi8xNDEwLmZ1bGwucGRmPC91cmw+PC9yZWxhdGVkLXVybHM+PC91cmxzPjxj
dXN0b20xPlJBWVlBTi1JTkNMVVNJT046IHsmcXVvdDtBbm5hJnF1b3Q7PSZndDsmcXVvdDtJbmNs
dWRlZCZxdW90OywgJnF1b3Q7RWthdGVyaW5hJnF1b3Q7PSZndDsmcXVvdDtJbmNsdWRlZCZxdW90
O30gfCBSQVlZQU4tTEFCRUxTOiBBQ1E8L2N1c3RvbTE+PGxhbmd1YWdlPkVuZ2xpc2g8L2xhbmd1
YWdlPjwvcmVjb3JkPjwvQ2l0ZT48Q2l0ZT48QXV0aG9yPld5cndpY2g8L0F1dGhvcj48WWVhcj4y
MDExPC9ZZWFyPjxSZWNOdW0+MTg2PC9SZWNOdW0+PHJlY29yZD48cmVjLW51bWJlcj4xODY8L3Jl
Yy1udW1iZXI+PGZvcmVpZ24ta2V5cz48a2V5IGFwcD0iRU4iIGRiLWlkPSJ4c2U5c3M5dDhhOTlk
dWVydnhoeGV3ZjUwZXNzMmVhZXp6d3YiIHRpbWVzdGFtcD0iMTY2NTkyNTE2NiI+MTg2PC9rZXk+
PC9mb3JlaWduLWtleXM+PHJlZi10eXBlIG5hbWU9IkpvdXJuYWwgQXJ0aWNsZSI+MTc8L3JlZi10
eXBlPjxjb250cmlidXRvcnM+PGF1dGhvcnM+PGF1dGhvcj5XeXJ3aWNoLCBLIFc8L2F1dGhvcj48
YXV0aG9yPktoYW4sIFMgQTwvYXV0aG9yPjxhdXRob3I+TmF2YXJhdG5hbSwgUDwvYXV0aG9yPjxh
dXRob3I+Tm9sdGUsIEguPC9hdXRob3I+PGF1dGhvcj5HYXRlcywgRC4gRi4sIEpyLjwvYXV0aG9y
PjwvYXV0aG9ycz48L2NvbnRyaWJ1dG9ycz48YXV0aC1hZGRyZXNzPld5cndpY2gsIEthdGhsZWVu
IFcuIFVuaXRlZCBCaW9Tb3VyY2UgQ29ycG9yYXRpb24sIDcxMDEgV2lzY29uc2luIEF2ZW51ZSwg
U3VpdGUgNjAwLCBCZXRoZXNkYSwgTUQgMjA4MTQsIFVTQS4ga2F0aHkud3lyd2ljaEB1bml0ZWRi
aW9zb3VyY2UuY29tPC9hdXRoLWFkZHJlc3M+PHRpdGxlcz48dGl0bGU+VmFsaWRhdGlvbiBhbmQg
YWdyZWVtZW50IGFjcm9zcyBmb3VyIHZlcnNpb25zIG9mIHRoZSBhc3RobWEgY29udHJvbCBxdWVz
dGlvbm5haXJlIGluIHBhdGllbnRzIHdpdGggcGVyc2lzdGVudCBhc3RobWE8L3RpdGxlPjxzZWNv
bmRhcnktdGl0bGU+UmVzcGlyYXRvcnkgTWVkaWNpbmU8L3NlY29uZGFyeS10aXRsZT48L3RpdGxl
cz48cGVyaW9kaWNhbD48ZnVsbC10aXRsZT5SZXNwaXJhdG9yeSBNZWRpY2luZTwvZnVsbC10aXRs
ZT48L3BlcmlvZGljYWw+PHBhZ2VzPjY5OC03MTI8L3BhZ2VzPjx2b2x1bWU+MTA1PC92b2x1bWU+
PG51bWJlcj41PC9udW1iZXI+PGtleXdvcmRzPjxrZXl3b3JkPkFkb2xlc2NlbnQ8L2tleXdvcmQ+
PGtleXdvcmQ+QWR1bHQ8L2tleXdvcmQ+PGtleXdvcmQ+KkFudGktQXN0aG1hdGljIEFnZW50cy90
dSBbVGhlcmFwZXV0aWMgVXNlXTwva2V5d29yZD48a2V5d29yZD4qQXN0aG1hL2R0IFtEcnVnIFRo
ZXJhcHldPC9rZXl3b3JkPjxrZXl3b3JkPkFzdGhtYS9lcCBbRXBpZGVtaW9sb2d5XTwva2V5d29y
ZD48a2V5d29yZD5Bc3RobWEvcHggW1BzeWNob2xvZ3ldPC9rZXl3b3JkPjxrZXl3b3JkPkNoaWxk
PC9rZXl3b3JkPjxrZXl3b3JkPkNsaW5pY2FsIFRyaWFscywgUGhhc2UgSUlJIGFzIFRvcGljPC9r
ZXl3b3JkPjxrZXl3b3JkPkZlbWFsZTwva2V5d29yZD48a2V5d29yZD5IZWFsdGggU3RhdHVzIElu
ZGljYXRvcnM8L2tleXdvcmQ+PGtleXdvcmQ+SHVtYW5zPC9rZXl3b3JkPjxrZXl3b3JkPk1hbGU8
L2tleXdvcmQ+PGtleXdvcmQ+TXVsdGljZW50ZXIgU3R1ZGllcyBhcyBUb3BpYzwva2V5d29yZD48
a2V5d29yZD5Qc3ljaG9tZXRyaWNzPC9rZXl3b3JkPjxrZXl3b3JkPlF1YWxpdHkgb2YgTGlmZS9w
eCBbUHN5Y2hvbG9neV08L2tleXdvcmQ+PGtleXdvcmQ+UmFuZG9taXplZCBDb250cm9sbGVkIFRy
aWFscyBhcyBUb3BpYzwva2V5d29yZD48a2V5d29yZD5TZXZlcml0eSBvZiBJbGxuZXNzIEluZGV4
PC9rZXl3b3JkPjxrZXl3b3JkPipTdXJ2ZXlzIGFuZCBRdWVzdGlvbm5haXJlczwva2V5d29yZD48
a2V5d29yZD5UcmVhdG1lbnQgT3V0Y29tZTwva2V5d29yZD48a2V5d29yZD5Zb3VuZyBBZHVsdDwv
a2V5d29yZD48a2V5d29yZD4wIChBbnRpLUFzdGhtYXRpYyBBZ2VudHMpPC9rZXl3b3JkPjxrZXl3
b3JkPlF1ZXN0aW9ubmFpcmVzPC9rZXl3b3JkPjxrZXl3b3JkPkFzdGhtYTwva2V5d29yZD48L2tl
eXdvcmRzPjxkYXRlcz48eWVhcj4yMDExPC95ZWFyPjxwdWItZGF0ZXM+PGRhdGU+TWF5PC9kYXRl
PjwvcHViLWRhdGVzPjwvZGF0ZXM+PGlzYm4+MTUzMi0zMDY0PC9pc2JuPjxhY2Nlc3Npb24tbnVt
PjIxMTQ2Mzg5PC9hY2Nlc3Npb24tbnVtPjx1cmxzPjxyZWxhdGVkLXVybHM+PHVybD5odHRwczov
L292aWRzcC5vdmlkLmNvbS9vdmlkd2ViLmNnaT9UPUpTJmFtcDtDU0M9WSZhbXA7TkVXUz1OJmFt
cDtQQUdFPWZ1bGx0ZXh0JmFtcDtEPW1lZDgmYW1wO0FOPTIxMTQ2Mzg5IGh0dHA6Ly9yZXNvbHZl
ci5lYnNjb2hvc3QuY29tL29wZW51cmw/aXNzbj0wOTU0NjExMSZhbXA7Vm9sdW1lPTEwNSZhbXA7
aXNzdWU9NSZhbXA7c3BhZ2U9Njk4JmFtcDt0aXRsZT1WYWxpZGF0aW9uK2FuZCthZ3JlZW1lbnQr
YWNyb3NzK2ZvdXIrdmVyc2lvbnMrb2YrdGhlK2FzdGhtYStjb250cm9sK3F1ZXN0aW9ubmFpcmUr
aW4rcGF0aWVudHMrd2l0aCtwZXJzaXN0ZW50K2FzdGhtYS4mYW1wO3llYXI9MjAxMSZhbXA7YXVs
YXN0PVd5cndpY2g8L3VybD48L3JlbGF0ZWQtdXJscz48L3VybHM+PGN1c3RvbTE+UkFZWUFOLUlO
Q0xVU0lPTjogeyZxdW90O0FubmEmcXVvdDs9Jmd0OyZxdW90O0luY2x1ZGVkJnF1b3Q7LCAmcXVv
dDtFa2F0ZXJpbmEmcXVvdDs9Jmd0OyZxdW90O0luY2x1ZGVkJnF1b3Q7fSB8IFJBWVlBTi1MQUJF
TFM6IEFDUTwvY3VzdG9tMT48bGFuZ3VhZ2U+RW5nbGlzaDwvbGFuZ3VhZ2U+PC9yZWNvcmQ+PC9D
aXRlPjxDaXRlPjxBdXRob3I+TGl1PC9BdXRob3I+PFllYXI+MjAwNzwvWWVhcj48UmVjTnVtPjE4
OTwvUmVjTnVtPjxyZWNvcmQ+PHJlYy1udW1iZXI+MTg5PC9yZWMtbnVtYmVyPjxmb3JlaWduLWtl
eXM+PGtleSBhcHA9IkVOIiBkYi1pZD0ieHNlOXNzOXQ4YTk5ZHVlcnZ4aHhld2Y1MGVzczJlYWV6
end2IiB0aW1lc3RhbXA9IjE2NjU5MjUxNjYiPjE4OTwva2V5PjwvZm9yZWlnbi1rZXlzPjxyZWYt
dHlwZSBuYW1lPSJKb3VybmFsIEFydGljbGUiPjE3PC9yZWYtdHlwZT48Y29udHJpYnV0b3JzPjxh
dXRob3JzPjxhdXRob3I+TGl1LCBBIEg8L2F1dGhvcj48YXV0aG9yPlplaWdlciwgUjwvYXV0aG9y
PjxhdXRob3I+U29ya25lc3MsIEM8L2F1dGhvcj48YXV0aG9yPk1haHIsIFQuPC9hdXRob3I+PGF1
dGhvcj5Pc3Ryb20sIE4uPC9hdXRob3I+PGF1dGhvcj5CdXJnZXNzLCBTLjwvYXV0aG9yPjxhdXRo
b3I+Um9zZW56d2VpZywgSi4gQy48L2F1dGhvcj48YXV0aG9yPk1hbmp1bmF0aCwgUi48L2F1dGhv
cj48L2F1dGhvcnM+PC9jb250cmlidXRvcnM+PGF1dGgtYWRkcmVzcz5OYXRsIEpld2lzaCBNZWQg
JmFtcDsgUmVzIEN0ciwgRGVudmVyLCBDTyA4MDIwNiBVU0EuIFVuaXYgQ29sb3JhZG8sIFNjaCBN
ZWQsIERlbnZlciwgQ08gVVNBLiBLYWlzZXIgUGVybWFuZW50ZSwgU2FuIERpZWdvLCBDQSBVU0Eu
IFVuaXYgV2lzY29uc2luLCBTY2ggUGhhcm0sIE1hZGlzb24sIFdJIDUzNzA2IFVTQS4gQWxsZXJn
eSAmYW1wOyBBc3RobWEgTWVkIEdycCAmYW1wOyBSZXMgQ3RyLCBTYW4gRGllZ28sIENBIFVTQS4g
TWFwaSBWYWx1ZXMsIEJvc3RvbiwgTUEgVVNBLiBHbGF4b1NtaXRoS2xpbmUsIFJlcyBUcmlhbmds
ZSBQaywgTkMgVVNBLiBMaXUsIEFIIChjb3JyZXNwb25kaW5nIGF1dGhvciksIE5hdGwgSmV3aXNo
IE1lZCAmYW1wOyBSZXMgQ3RyLCAxNDAwIEphY2tzb24gU3QsSzEwMjMsIERlbnZlciwgQ08gODAy
MDYgVVNBLiBsaXVhQG5qYy5vcmc8L2F1dGgtYWRkcmVzcz48dGl0bGVzPjx0aXRsZT5EZXZlbG9w
bWVudCBhbmQgY3Jvc3Mtc2VjdGlvbmFsIHZhbGlkYXRpb24gb2YgdGhlIENoaWxkaG9vZCBBc3Ro
bWEgQ29udHJvbCBUZXN0PC90aXRsZT48c2Vjb25kYXJ5LXRpdGxlPkpvdXJuYWwgb2YgQWxsZXJn
eSBhbmQgQ2xpbmljYWwgSW1tdW5vbG9neTwvc2Vjb25kYXJ5LXRpdGxlPjwvdGl0bGVzPjxwZXJp
b2RpY2FsPjxmdWxsLXRpdGxlPkpvdXJuYWwgb2YgQWxsZXJneSBhbmQgQ2xpbmljYWwgSW1tdW5v
bG9neTwvZnVsbC10aXRsZT48L3BlcmlvZGljYWw+PHBhZ2VzPjgxNy04MjU8L3BhZ2VzPjx2b2x1
bWU+MTE5PC92b2x1bWU+PG51bWJlcj40PC9udW1iZXI+PGtleXdvcmRzPjxrZXl3b3JkPmFzdGht
YTwva2V5d29yZD48a2V5d29yZD5wZWRpYXRyaWM8L2tleXdvcmQ+PGtleXdvcmQ+Y29udHJvbDwv
a2V5d29yZD48a2V5d29yZD5oZWFsdGggb3V0Y29tZXM8L2tleXdvcmQ+PGtleXdvcmQ+aGVhbHRo
LXJlbGF0ZWQgcXVhbGl0eSBvZjwva2V5d29yZD48a2V5d29yZD5saWZlPC9rZXl3b3JkPjxrZXl3
b3JkPnN5bXB0b20gYXNzZXNzbWVudDwva2V5d29yZD48a2V5d29yZD5xdWVzdGlvbm5haXJlPC9r
ZXl3b3JkPjxrZXl3b3JkPnRvb2w8L2tleXdvcmQ+PGtleXdvcmQ+UVVBTElUWS1PRi1MSUZFPC9r
ZXl3b3JkPjxrZXl3b3JkPlNZTVBUT00gRElBUlk8L2tleXdvcmQ+PGtleXdvcmQ+Q0hJTERSRU48
L2tleXdvcmQ+PGtleXdvcmQ+VkFMSURJVFk8L2tleXdvcmQ+PGtleXdvcmQ+Q2VzYXJlYW4gU2Vj
dGlvbjwva2V5d29yZD48L2tleXdvcmRzPjxkYXRlcz48eWVhcj4yMDA3PC95ZWFyPjxwdWItZGF0
ZXM+PGRhdGU+QXByPC9kYXRlPjwvcHViLWRhdGVzPjwvZGF0ZXM+PGlzYm4+MDA5MS02NzQ5PC9p
c2JuPjxhY2Nlc3Npb24tbnVtPldPUzowMDAyNDU3Mjk1MDAwMDg8L2FjY2Vzc2lvbi1udW0+PHVy
bHM+PHJlbGF0ZWQtdXJscz48dXJsPmh0dHBzOi8vd3d3LmphY2lvbmxpbmUub3JnL2FydGljbGUv
UzAwOTEtNjc0OSgwNykwMDE2Ny00L3BkZjwvdXJsPjwvcmVsYXRlZC11cmxzPjwvdXJscz48Y3Vz
dG9tMT5SQVlZQU4tSU5DTFVTSU9OOiB7JnF1b3Q7QW5uYSZxdW90Oz0mZ3Q7JnF1b3Q7SW5jbHVk
ZWQmcXVvdDssICZxdW90O0VrYXRlcmluYSZxdW90Oz0mZ3Q7JnF1b3Q7SW5jbHVkZWQmcXVvdDt9
IHwgUkFZWUFOLUxBQkVMUzogQ0FDVDwvY3VzdG9tMT48bGFuZ3VhZ2U+RW5nbGlzaDwvbGFuZ3Vh
Z2U+PC9yZWNvcmQ+PC9DaXRlPjxDaXRlPjxBdXRob3I+QmltZTwvQXV0aG9yPjxZZWFyPjIwMTY8
L1llYXI+PFJlY051bT4xOTA8L1JlY051bT48cmVjb3JkPjxyZWMtbnVtYmVyPjE5MDwvcmVjLW51
bWJlcj48Zm9yZWlnbi1rZXlzPjxrZXkgYXBwPSJFTiIgZGItaWQ9InhzZTlzczl0OGE5OWR1ZXJ2
eGh4ZXdmNTBlc3MyZWFlenp3diIgdGltZXN0YW1wPSIxNjY1OTI1MTY2Ij4xOTA8L2tleT48L2Zv
cmVpZ24ta2V5cz48cmVmLXR5cGUgbmFtZT0iSm91cm5hbCBBcnRpY2xlIj4xNzwvcmVmLXR5cGU+
PGNvbnRyaWJ1dG9ycz48YXV0aG9ycz48YXV0aG9yPkJpbWUsIEM8L2F1dGhvcj48YXV0aG9yPkdl
cmFsZCwgSiBLPC9hdXRob3I+PGF1dGhvcj5XZWksIEMgWTwvYXV0aG9yPjxhdXRob3I+SG9sYnJv
b2ssIEouIFQuPC9hdXRob3I+PGF1dGhvcj5UZWFndWUsIFcuIEcuPC9hdXRob3I+PGF1dGhvcj5X
aXNlLCBSLiBBLjwvYXV0aG9yPjxhdXRob3I+R2VyYWxkLCBMLiBCLjwvYXV0aG9yPjwvYXV0aG9y
cz48L2NvbnRyaWJ1dG9ycz48YXV0aC1hZGRyZXNzPkJpbWUsIENocmlzdGlhbi4gRGl2aXNpb24g
b2YgUHVsbW9uYXJ5LCBDcml0aWNhbCBDYXJlLCBBbGxlcmd5LCBhbmQgU2xlZXAgTWVkaWNpbmUs
IERlcGFydG1lbnQgb2YgTWVkaWNpbmUsIFVuaXZlcnNpdHkgb2YgQXJpem9uYSBTY2hvb2wgb2Yg
TWVkaWNpbmUsIEFyaXpvbmEgUmVzcGlyYXRvcnkgQ2VudGVyLCBUdWNzb24sIEFaLCBVU0EuIEdl
cmFsZCwgSm9lIEsuIE1lbCBhbmQgRW5pZCBadWNrZXJtYW4gQ29sbGVnZSBvZiBQdWJsaW==
</w:fldData>
        </w:fldChar>
      </w:r>
      <w:r w:rsidR="007E24D9">
        <w:instrText xml:space="preserve"> ADDIN EN.CITE.DATA </w:instrText>
      </w:r>
      <w:r w:rsidR="007E24D9">
        <w:fldChar w:fldCharType="end"/>
      </w:r>
      <w:r w:rsidR="007E24D9">
        <w:fldChar w:fldCharType="begin">
          <w:fldData xml:space="preserve">YyBIZWFsdGgsIERlcGFydG1lbnQgb2YgSGVhbHRoIFByb21vdGlvbiBTY2llbmNlcywgVW5pdmVy
c2l0eSBvZiBBcml6b25hLCBBcml6b25hIFJlc3BpcmF0b3J5IENlbnRlciwgVHVjc29uLCBBWiwg
VVNBLiBXZWksIENocmlzdGluZSBZLiBEZXBhcnRtZW50IG9mIEVwaWRlbWlvbG9neSwgSm9obnMg
SG9wa2lucyBCbG9vbWJlcmcgU2Nob29sIG9mIFB1YmxpYyBIZWFsdGgsIEJhbHRpbW9yZSwgTUQs
IFVTQS4gSG9sYnJvb2ssIEphbmV0IFQuIERlcGFydG1lbnQgb2YgRXBpZGVtaW9sb2d5LCBKb2hu
cyBIb3BraW5zIEJsb29tYmVyZyBTY2hvb2wgb2YgUHVibGljIEhlYWx0aCwgQmFsdGltb3JlLCBN
RCwgVVNBLiBUZWFndWUsIFdpbGxpYW0gRy4gRGVwYXJ0bWVudCBvZiBQZWRpYXRyaWNzLCBVbml2
ZXJzaXR5IG9mIFZpcmdpbmlhIFNjaG9vbCBvZiBNZWRpY2luZSwgQ2hhcmxvdHRlc3ZpbGxlLCBW
QSwgVVNBLiBXaXNlLCBSb2JlcnQgQS4gRGl2aXNpb24gb2YgUHVsbW9uYXJ5LCBDcml0aWNhbCBD
YXJlLCBBbGxlcmd5LCBhbmQgU2xlZXAgTWVkaWNpbmUsIERlcGFydG1lbnQgb2YgTWVkaWNpbmUs
IEpvaG5zIEhvcGtpbnMgU2Nob29sIG9mIE1lZGljaW5lLCBCYWx0aW1vcmUsIE1ELCBVU0EuIEdl
cmFsZCwgTHlubiBCLiBNZWwgYW5kIEVuaWQgWnVja2VybWFuIENvbGxlZ2Ugb2YgUHVibGljIEhl
YWx0aCwgRGVwYXJ0bWVudCBvZiBIZWFsdGggUHJvbW90aW9uIFNjaWVuY2VzLCBVbml2ZXJzaXR5
IG9mIEFyaXpvbmEsIEFyaXpvbmEgUmVzcGlyYXRvcnkgQ2VudGVyLCBUdWNzb24sIEFaLCBVU0Eu
PC9hdXRoLWFkZHJlc3M+PHRpdGxlcz48dGl0bGU+TWVhc3VyZW1lbnQgY2hhcmFjdGVyaXN0aWNz
IG9mIHRoZSBjaGlsZGhvb2QgQXN0aG1hLUNvbnRyb2wgVGVzdCBhbmQgYSBzaG9ydGVuZWQsIGNo
aWxkLW9ubHkgdmVyc2lvbjwvdGl0bGU+PHNlY29uZGFyeS10aXRsZT5OUEogUHJpbWFyeSBDYXJl
IFJlc3BpcmF0b3J5IE1lZGljaW5lPC9zZWNvbmRhcnktdGl0bGU+PC90aXRsZXM+PHBlcmlvZGlj
YWw+PGZ1bGwtdGl0bGU+TlBKIFByaW1hcnkgQ2FyZSBSZXNwaXJhdG9yeSBNZWRpY2luZTwvZnVs
bC10aXRsZT48L3BlcmlvZGljYWw+PHBhZ2VzPjE2MDc1PC9wYWdlcz48dm9sdW1lPjI2PC92b2x1
bWU+PGtleXdvcmRzPjxrZXl3b3JkPkFkbWluaXN0cmF0aW9uLCBJbmhhbGF0aW9uPC9rZXl3b3Jk
PjxrZXl3b3JkPkFkcmVuYWwgQ29ydGV4IEhvcm1vbmVzL3R1IFtUaGVyYXBldXRpYyBVc2VdPC9r
ZXl3b3JkPjxrZXl3b3JkPkFkcmVuZXJnaWMgYmV0YS0yIFJlY2VwdG9yIEFnb25pc3RzL3R1IFtU
aGVyYXBldXRpYyBVc2VdPC9rZXl3b3JkPjxrZXl3b3JkPkFzdGhtYS9kdCBbRHJ1ZyBUaGVyYXB5
XTwva2V5d29yZD48a2V5d29yZD4qQXN0aG1hL3BwIFtQaHlzaW9wYXRob2xvZ3ldPC9rZXl3b3Jk
PjxrZXl3b3JkPkNoaWxkPC9rZXl3b3JkPjxrZXl3b3JkPkRydWcgQ29tYmluYXRpb25zPC9rZXl3
b3JkPjxrZXl3b3JkPkZlbWFsZTwva2V5d29yZD48a2V5d29yZD5IdW1hbnM8L2tleXdvcmQ+PGtl
eXdvcmQ+TWFsZTwva2V5d29yZD48a2V5d29yZD4qUGFyZW50czwva2V5d29yZD48a2V5d29yZD5Q
cm94eTwva2V5d29yZD48a2V5d29yZD5Qc3ljaG9tZXRyaWNzPC9rZXl3b3JkPjxrZXl3b3JkPlJl
cHJvZHVjaWJpbGl0eSBvZiBSZXN1bHRzPC9rZXl3b3JkPjxrZXl3b3JkPlNwaXJvbWV0cnk8L2tl
eXdvcmQ+PGtleXdvcmQ+U3VydmV5cyBhbmQgUXVlc3Rpb25uYWlyZXM8L2tleXdvcmQ+PGtleXdv
cmQ+MCAoQWRyZW5hbCBDb3J0ZXggSG9ybW9uZXMpPC9rZXl3b3JkPjxrZXl3b3JkPjAgKEFkcmVu
ZXJnaWMgYmV0YS0yIFJlY2VwdG9yIEFnb25pc3RzKTwva2V5d29yZD48a2V5d29yZD4wIChEcnVn
IENvbWJpbmF0aW9ucyk8L2tleXdvcmQ+PGtleXdvcmQ+T25seSBDaGlsZDwva2V5d29yZD48a2V5
d29yZD5Bc3RobWE8L2tleXdvcmQ+PC9rZXl3b3Jkcz48ZGF0ZXM+PHllYXI+MjAxNjwveWVhcj48
cHViLWRhdGVzPjxkYXRlPjEwLTIwPC9kYXRlPjwvcHViLWRhdGVzPjwvZGF0ZXM+PGlzYm4+MjA1
NS0xMDEwPC9pc2JuPjxhY2Nlc3Npb24tbnVtPjI3NzYzNjIyPC9hY2Nlc3Npb24tbnVtPjx1cmxz
PjxyZWxhdGVkLXVybHM+PHVybD5odHRwczovL292aWRzcC5vdmlkLmNvbS9vdmlkd2ViLmNnaT9U
PUpTJmFtcDtDU0M9WSZhbXA7TkVXUz1OJmFtcDtQQUdFPWZ1bGx0ZXh0JmFtcDtEPW1lZDEzJmFt
cDtBTj0yNzc2MzYyMiBodHRwOi8vcmVzb2x2ZXIuZWJzY29ob3N0LmNvbS9vcGVudXJsP2lzc249
MjA1NTEwMTAmYW1wO1ZvbHVtZT0yNiZhbXA7aXNzdWU9JmFtcDtzcGFnZT0xNjA3NSZhbXA7dGl0
bGU9TWVhc3VyZW1lbnQrY2hhcmFjdGVyaXN0aWNzK29mK3RoZStjaGlsZGhvb2QrQXN0aG1hLUNv
bnRyb2wrVGVzdCthbmQrYStzaG9ydGVuZWQlMkMrY2hpbGQtb25seSt2ZXJzaW9uLiZhbXA7eWVh
cj0yMDE2JmFtcDthdWxhc3Q9QmltZTwvdXJsPjx1cmw+aHR0cHM6Ly93d3cubmNiaS5ubG0ubmlo
Lmdvdi9wbWMvYXJ0aWNsZXMvUE1DNTA3MjM5MS9wZGYvbnBqcGNybTIwMTY3NS5wZGY8L3VybD48
L3JlbGF0ZWQtdXJscz48L3VybHM+PGN1c3RvbTE+UkFZWUFOLUlOQ0xVU0lPTjogeyZxdW90O0Fu
bmEmcXVvdDs9Jmd0OyZxdW90O0luY2x1ZGVkJnF1b3Q7LCAmcXVvdDtFa2F0ZXJpbmEmcXVvdDs9
Jmd0OyZxdW90O0luY2x1ZGVkJnF1b3Q7fSB8IFJBWVlBTi1MQUJFTFM6IENBQ1Q8L2N1c3RvbTE+
PGxhbmd1YWdlPkVuZ2xpc2g8L2xhbmd1YWdlPjwvcmVjb3JkPjwvQ2l0ZT48L0VuZE5vdGU+
</w:fldData>
        </w:fldChar>
      </w:r>
      <w:r w:rsidR="007E24D9">
        <w:instrText xml:space="preserve"> ADDIN EN.CITE.DATA </w:instrText>
      </w:r>
      <w:r w:rsidR="007E24D9">
        <w:fldChar w:fldCharType="end"/>
      </w:r>
      <w:r w:rsidR="001E06E8" w:rsidRPr="000676FD">
        <w:fldChar w:fldCharType="separate"/>
      </w:r>
      <w:r w:rsidR="00E83C39" w:rsidRPr="00E83C39">
        <w:rPr>
          <w:noProof/>
          <w:vertAlign w:val="superscript"/>
        </w:rPr>
        <w:t>55,56,58,60-64</w:t>
      </w:r>
      <w:r w:rsidR="001E06E8" w:rsidRPr="000676FD">
        <w:fldChar w:fldCharType="end"/>
      </w:r>
      <w:r w:rsidR="001E06E8" w:rsidRPr="000676FD">
        <w:t>. One study validat</w:t>
      </w:r>
      <w:r w:rsidR="00644A22" w:rsidRPr="000676FD">
        <w:t>ed the</w:t>
      </w:r>
      <w:r w:rsidR="001E06E8" w:rsidRPr="000676FD">
        <w:t xml:space="preserve"> </w:t>
      </w:r>
      <w:r w:rsidR="002A59AC" w:rsidRPr="000676FD">
        <w:t>Asthma Control and Communication Instrument (</w:t>
      </w:r>
      <w:r w:rsidR="001E06E8" w:rsidRPr="000676FD">
        <w:t>ACCI</w:t>
      </w:r>
      <w:r w:rsidR="002A59AC" w:rsidRPr="000676FD">
        <w:t>)</w:t>
      </w:r>
      <w:r w:rsidR="001E06E8" w:rsidRPr="000676FD">
        <w:t xml:space="preserve">, a composite </w:t>
      </w:r>
      <w:r w:rsidR="0033018E">
        <w:t xml:space="preserve">tool </w:t>
      </w:r>
      <w:r w:rsidR="00644A22" w:rsidRPr="000676FD">
        <w:t>prioritised for</w:t>
      </w:r>
      <w:r w:rsidR="001E06E8" w:rsidRPr="000676FD">
        <w:t xml:space="preserve"> adults</w:t>
      </w:r>
      <w:r w:rsidR="001E06E8" w:rsidRPr="000676FD">
        <w:fldChar w:fldCharType="begin">
          <w:fldData xml:space="preserve">PEVuZE5vdGU+PENpdGU+PEF1dGhvcj5QYXRpbm88L0F1dGhvcj48WWVhcj4yMDA4PC9ZZWFyPjxS
ZWNOdW0+MTkxPC9SZWNOdW0+PERpc3BsYXlUZXh0PjxzdHlsZSBmYWNlPSJzdXBlcnNjcmlwdCI+
NjU8L3N0eWxlPjwvRGlzcGxheVRleHQ+PHJlY29yZD48cmVjLW51bWJlcj4xOTE8L3JlYy1udW1i
ZXI+PGZvcmVpZ24ta2V5cz48a2V5IGFwcD0iRU4iIGRiLWlkPSJ4c2U5c3M5dDhhOTlkdWVydnho
eGV3ZjUwZXNzMmVhZXp6d3YiIHRpbWVzdGFtcD0iMTY2NTkyNTE2NiI+MTkxPC9rZXk+PC9mb3Jl
aWduLWtleXM+PHJlZi10eXBlIG5hbWU9IkpvdXJuYWwgQXJ0aWNsZSI+MTc8L3JlZi10eXBlPjxj
b250cmlidXRvcnM+PGF1dGhvcnM+PGF1dGhvcj5QYXRpbm8sIEMgTTwvYXV0aG9yPjxhdXRob3I+
T2tlbG8sIFMgTzwvYXV0aG9yPjxhdXRob3I+UmFuZCwgQyBTPC9hdXRob3I+PGF1dGhvcj5SaWVr
ZXJ0LCBLLiBBLjwvYXV0aG9yPjxhdXRob3I+S3Jpc2huYW4sIEouIEEuPC9hdXRob3I+PGF1dGhv
cj5UaG9tcHNvbiwgSy48L2F1dGhvcj48YXV0aG9yPlF1YXJ0ZXksIFIuIEkuPC9hdXRob3I+PGF1
dGhvcj5QZXJlei1XaWxsaWFtcywgRC48L2F1dGhvcj48YXV0aG9yPkJpbGRlcmJhY2ssIEEuPC9h
dXRob3I+PGF1dGhvcj5NZXJyaW1hbiwgQi48L2F1dGhvcj48YXV0aG9yPlBhdWxpbiwgTC48L2F1
dGhvcj48YXV0aG9yPkhhbnNlbCwgTi48L2F1dGhvcj48YXV0aG9yPkRpZXR0ZSwgRy4gQi48L2F1
dGhvcj48L2F1dGhvcnM+PC9jb250cmlidXRvcnM+PGF1dGgtYWRkcmVzcz5bUGF0aW5vLCBDZWNp
bGlhIE0uOyBSYW5kLCBDeW50aGlhIFMuOyBSaWVrZXJ0LCBLcmlzdGluIEEuOyBUaG9tcHNvbiwg
S2F0aHk7IEJpbGRlcmJhY2ssIEFuZHJldzsgSGFuc2VsLCBOYWRpYTsgRGlldHRlLCBHcmVnb3J5
IEIuXSBKb2hucyBIb3BraW5zIFVuaXYsIFNjaCBNZWQsIERlcHQgTWVkLCBEaXYgUHVsbSAmYW1w
OyBDcml0IENhcmUgTWVkLCBCYWx0aW1vcmUsIE1EIDIxMjA1IFVTQS4gW01lcnJpbWFuLCBCYXJy
eTsgRGlldHRlLCBHcmVnb3J5IEIuXSBKb2hucyBIb3BraW5zIFVuaXYsIEJsb29tYmVyZyBTY2gg
UHVibCBIZWFsdGgsIERlcHQgRXBpZGVtaW9sLCBCYWx0aW1vcmUsIE1EIDIxMjA1IFVTQS4gW0ty
aXNobmFuLCBKZXJyeSBBLl0gVW5pdiBDaGljYWdvLCBQdWxtICZhbXA7IENyaXQgQ2FyZSBNZWQg
U2VjdCwgQ2hpY2FnbywgSUwgNjA2MzcgVVNBLiBbT2tlbG8sIFNhbmRlIE8uXSBVbml2IE1hc3Nh
Y2h1c2V0dHMsIFNjaCBNZWQsIFdvcmNlc3RlciwgTUEgVVNBLiBbUGF1bGluLCBMYXVyYV0gSm9o
bnMgSG9wa2lucyBVbml2LCBEZXB0IFBlZGlhdCwgQmFsdGltb3JlLCBNRCAyMTIwNSBVU0EuIFtR
dWFydGV5LCBSdXRoIEkuOyBQZXJlei1XaWxsaWFtcywgRGVhbm5hXSBIb3dhcmQgVW5pdiwgRGVw
dCBNaWNyb2Jpb2wsIFdhc2hpbmd0b24sIERDIDIwMDU5IFVTQS4gRGlldHRlLCBHQiAoY29ycmVz
cG9uZGluZyBhdXRob3IpLCBKb2hucyBIb3BraW5zIFVuaXYsIFNjaCBNZWQsIERlcHQgTWVkLCBE
aXYgUHVsbSAmYW1wOyBDcml0IENhcmUgTWVkLCAxODMwIEUgTW9udW1lbnQgU3QsNXRoIEZsb29y
LCBCYWx0aW1vcmUsIE1EIDIxMjA1IFVTQS4gZ2RpZXR0ZUBqaG1pLmVkdTwvYXV0aC1hZGRyZXNz
Pjx0aXRsZXM+PHRpdGxlPlRoZSBBc3RobWEgQ29udHJvbCBhbmQgQ29tbXVuaWNhdGlvbiBJbnN0
cnVtZW50OiBBIGNsaW5pY2FsIHRvb2wgZGV2ZWxvcGVkIGZvciBldGhuaWNhbGx5IGRpdmVyc2Ug
cG9wdWxhdGlvbnM8L3RpdGxlPjxzZWNvbmRhcnktdGl0bGU+Sm91cm5hbCBvZiBBbGxlcmd5IGFu
ZCBDbGluaWNhbCBJbW11bm9sb2d5PC9zZWNvbmRhcnktdGl0bGU+PC90aXRsZXM+PHBlcmlvZGlj
YWw+PGZ1bGwtdGl0bGU+Sm91cm5hbCBvZiBBbGxlcmd5IGFuZCBDbGluaWNhbCBJbW11bm9sb2d5
PC9mdWxsLXRpdGxlPjwvcGVyaW9kaWNhbD48cGFnZXM+OTM2LTk0MzwvcGFnZXM+PHZvbHVtZT4x
MjI8L3ZvbHVtZT48bnVtYmVyPjU8L251bWJlcj48a2V5d29yZHM+PGtleXdvcmQ+QXN0aG1hIGNv
bnRyb2w8L2tleXdvcmQ+PGtleXdvcmQ+YXN0aG1hIHRyZWF0bWVudCBhc3NpZ25tZW50PC9rZXl3
b3JkPjxrZXl3b3JkPnZhbGlkYXRpb248L2tleXdvcmQ+PGtleXdvcmQ+cmFjaWFsPC9rZXl3b3Jk
PjxrZXl3b3JkPmRpc3Bhcml0aWVzPC9rZXl3b3JkPjxrZXl3b3JkPnF1YWxpdHkgb2YgYXN0aG1h
IGNhcmU8L2tleXdvcmQ+PGtleXdvcmQ+UVVBTElUWS1PRi1MSUZFPC9rZXl3b3JkPjxrZXl3b3Jk
PkhFQUxUSC1DQVJFIFVUSUxJWkFUSU9OPC9rZXl3b3JkPjxrZXl3b3JkPlVOSVRFRC1TVEFURVM8
L2tleXdvcmQ+PGtleXdvcmQ+UEFUSUVOVDwva2V5d29yZD48a2V5d29yZD5GQUNUT1JTPC9rZXl3
b3JkPjxrZXl3b3JkPlNFVkVSSVRZPC9rZXl3b3JkPjxrZXl3b3JkPlJBQ0U8L2tleXdvcmQ+PGtl
eXdvcmQ+QVNTT0NJQVRJT048L2tleXdvcmQ+PGtleXdvcmQ+TU9SVEFMSVRZPC9rZXl3b3JkPjxr
ZXl3b3JkPkNISUxEUkVOPC9rZXl3b3JkPjxrZXl3b3JkPkRJU0VBU0U8L2tleXdvcmQ+PGtleXdv
cmQ+QXN0aG1hPC9rZXl3b3JkPjwva2V5d29yZHM+PGRhdGVzPjx5ZWFyPjIwMDg8L3llYXI+PHB1
Yi1kYXRlcz48ZGF0ZT5Ob3Y8L2RhdGU+PC9wdWItZGF0ZXM+PC9kYXRlcz48aXNibj4wMDkxLTY3
NDk8L2lzYm4+PGFjY2Vzc2lvbi1udW0+V09TOjAwMDI2MDk0MDEwMDAxMjwvYWNjZXNzaW9uLW51
bT48dXJscz48cmVsYXRlZC11cmxzPjx1cmw+aHR0cHM6Ly93d3cuamFjaW9ubGluZS5vcmcvYXJ0
aWNsZS9TMDA5MS02NzQ5KDA4KTAxNTQ5LTIvcGRmPC91cmw+PC9yZWxhdGVkLXVybHM+PC91cmxz
PjxjdXN0b20xPlJBWVlBTi1JTkNMVVNJT046IHsmcXVvdDtBbm5hJnF1b3Q7PSZndDsmcXVvdDtJ
bmNsdWRlZCZxdW90OywgJnF1b3Q7RWthdGVyaW5hJnF1b3Q7PSZndDsmcXVvdDtJbmNsdWRlZCZx
dW90O30gfCBSQVlZQU4tTEFCRUxTOiBBQ0NJPC9jdXN0b20xPjxsYW5ndWFnZT5FbmdsaXNoPC9s
YW5ndWFnZT48L3JlY29yZD48L0NpdGU+PC9FbmROb3RlPgB=
</w:fldData>
        </w:fldChar>
      </w:r>
      <w:r w:rsidR="007E24D9">
        <w:instrText xml:space="preserve"> ADDIN EN.CITE </w:instrText>
      </w:r>
      <w:r w:rsidR="007E24D9">
        <w:fldChar w:fldCharType="begin">
          <w:fldData xml:space="preserve">PEVuZE5vdGU+PENpdGU+PEF1dGhvcj5QYXRpbm88L0F1dGhvcj48WWVhcj4yMDA4PC9ZZWFyPjxS
ZWNOdW0+MTkxPC9SZWNOdW0+PERpc3BsYXlUZXh0PjxzdHlsZSBmYWNlPSJzdXBlcnNjcmlwdCI+
NjU8L3N0eWxlPjwvRGlzcGxheVRleHQ+PHJlY29yZD48cmVjLW51bWJlcj4xOTE8L3JlYy1udW1i
ZXI+PGZvcmVpZ24ta2V5cz48a2V5IGFwcD0iRU4iIGRiLWlkPSJ4c2U5c3M5dDhhOTlkdWVydnho
eGV3ZjUwZXNzMmVhZXp6d3YiIHRpbWVzdGFtcD0iMTY2NTkyNTE2NiI+MTkxPC9rZXk+PC9mb3Jl
aWduLWtleXM+PHJlZi10eXBlIG5hbWU9IkpvdXJuYWwgQXJ0aWNsZSI+MTc8L3JlZi10eXBlPjxj
b250cmlidXRvcnM+PGF1dGhvcnM+PGF1dGhvcj5QYXRpbm8sIEMgTTwvYXV0aG9yPjxhdXRob3I+
T2tlbG8sIFMgTzwvYXV0aG9yPjxhdXRob3I+UmFuZCwgQyBTPC9hdXRob3I+PGF1dGhvcj5SaWVr
ZXJ0LCBLLiBBLjwvYXV0aG9yPjxhdXRob3I+S3Jpc2huYW4sIEouIEEuPC9hdXRob3I+PGF1dGhv
cj5UaG9tcHNvbiwgSy48L2F1dGhvcj48YXV0aG9yPlF1YXJ0ZXksIFIuIEkuPC9hdXRob3I+PGF1
dGhvcj5QZXJlei1XaWxsaWFtcywgRC48L2F1dGhvcj48YXV0aG9yPkJpbGRlcmJhY2ssIEEuPC9h
dXRob3I+PGF1dGhvcj5NZXJyaW1hbiwgQi48L2F1dGhvcj48YXV0aG9yPlBhdWxpbiwgTC48L2F1
dGhvcj48YXV0aG9yPkhhbnNlbCwgTi48L2F1dGhvcj48YXV0aG9yPkRpZXR0ZSwgRy4gQi48L2F1
dGhvcj48L2F1dGhvcnM+PC9jb250cmlidXRvcnM+PGF1dGgtYWRkcmVzcz5bUGF0aW5vLCBDZWNp
bGlhIE0uOyBSYW5kLCBDeW50aGlhIFMuOyBSaWVrZXJ0LCBLcmlzdGluIEEuOyBUaG9tcHNvbiwg
S2F0aHk7IEJpbGRlcmJhY2ssIEFuZHJldzsgSGFuc2VsLCBOYWRpYTsgRGlldHRlLCBHcmVnb3J5
IEIuXSBKb2hucyBIb3BraW5zIFVuaXYsIFNjaCBNZWQsIERlcHQgTWVkLCBEaXYgUHVsbSAmYW1w
OyBDcml0IENhcmUgTWVkLCBCYWx0aW1vcmUsIE1EIDIxMjA1IFVTQS4gW01lcnJpbWFuLCBCYXJy
eTsgRGlldHRlLCBHcmVnb3J5IEIuXSBKb2hucyBIb3BraW5zIFVuaXYsIEJsb29tYmVyZyBTY2gg
UHVibCBIZWFsdGgsIERlcHQgRXBpZGVtaW9sLCBCYWx0aW1vcmUsIE1EIDIxMjA1IFVTQS4gW0ty
aXNobmFuLCBKZXJyeSBBLl0gVW5pdiBDaGljYWdvLCBQdWxtICZhbXA7IENyaXQgQ2FyZSBNZWQg
U2VjdCwgQ2hpY2FnbywgSUwgNjA2MzcgVVNBLiBbT2tlbG8sIFNhbmRlIE8uXSBVbml2IE1hc3Nh
Y2h1c2V0dHMsIFNjaCBNZWQsIFdvcmNlc3RlciwgTUEgVVNBLiBbUGF1bGluLCBMYXVyYV0gSm9o
bnMgSG9wa2lucyBVbml2LCBEZXB0IFBlZGlhdCwgQmFsdGltb3JlLCBNRCAyMTIwNSBVU0EuIFtR
dWFydGV5LCBSdXRoIEkuOyBQZXJlei1XaWxsaWFtcywgRGVhbm5hXSBIb3dhcmQgVW5pdiwgRGVw
dCBNaWNyb2Jpb2wsIFdhc2hpbmd0b24sIERDIDIwMDU5IFVTQS4gRGlldHRlLCBHQiAoY29ycmVz
cG9uZGluZyBhdXRob3IpLCBKb2hucyBIb3BraW5zIFVuaXYsIFNjaCBNZWQsIERlcHQgTWVkLCBE
aXYgUHVsbSAmYW1wOyBDcml0IENhcmUgTWVkLCAxODMwIEUgTW9udW1lbnQgU3QsNXRoIEZsb29y
LCBCYWx0aW1vcmUsIE1EIDIxMjA1IFVTQS4gZ2RpZXR0ZUBqaG1pLmVkdTwvYXV0aC1hZGRyZXNz
Pjx0aXRsZXM+PHRpdGxlPlRoZSBBc3RobWEgQ29udHJvbCBhbmQgQ29tbXVuaWNhdGlvbiBJbnN0
cnVtZW50OiBBIGNsaW5pY2FsIHRvb2wgZGV2ZWxvcGVkIGZvciBldGhuaWNhbGx5IGRpdmVyc2Ug
cG9wdWxhdGlvbnM8L3RpdGxlPjxzZWNvbmRhcnktdGl0bGU+Sm91cm5hbCBvZiBBbGxlcmd5IGFu
ZCBDbGluaWNhbCBJbW11bm9sb2d5PC9zZWNvbmRhcnktdGl0bGU+PC90aXRsZXM+PHBlcmlvZGlj
YWw+PGZ1bGwtdGl0bGU+Sm91cm5hbCBvZiBBbGxlcmd5IGFuZCBDbGluaWNhbCBJbW11bm9sb2d5
PC9mdWxsLXRpdGxlPjwvcGVyaW9kaWNhbD48cGFnZXM+OTM2LTk0MzwvcGFnZXM+PHZvbHVtZT4x
MjI8L3ZvbHVtZT48bnVtYmVyPjU8L251bWJlcj48a2V5d29yZHM+PGtleXdvcmQ+QXN0aG1hIGNv
bnRyb2w8L2tleXdvcmQ+PGtleXdvcmQ+YXN0aG1hIHRyZWF0bWVudCBhc3NpZ25tZW50PC9rZXl3
b3JkPjxrZXl3b3JkPnZhbGlkYXRpb248L2tleXdvcmQ+PGtleXdvcmQ+cmFjaWFsPC9rZXl3b3Jk
PjxrZXl3b3JkPmRpc3Bhcml0aWVzPC9rZXl3b3JkPjxrZXl3b3JkPnF1YWxpdHkgb2YgYXN0aG1h
IGNhcmU8L2tleXdvcmQ+PGtleXdvcmQ+UVVBTElUWS1PRi1MSUZFPC9rZXl3b3JkPjxrZXl3b3Jk
PkhFQUxUSC1DQVJFIFVUSUxJWkFUSU9OPC9rZXl3b3JkPjxrZXl3b3JkPlVOSVRFRC1TVEFURVM8
L2tleXdvcmQ+PGtleXdvcmQ+UEFUSUVOVDwva2V5d29yZD48a2V5d29yZD5GQUNUT1JTPC9rZXl3
b3JkPjxrZXl3b3JkPlNFVkVSSVRZPC9rZXl3b3JkPjxrZXl3b3JkPlJBQ0U8L2tleXdvcmQ+PGtl
eXdvcmQ+QVNTT0NJQVRJT048L2tleXdvcmQ+PGtleXdvcmQ+TU9SVEFMSVRZPC9rZXl3b3JkPjxr
ZXl3b3JkPkNISUxEUkVOPC9rZXl3b3JkPjxrZXl3b3JkPkRJU0VBU0U8L2tleXdvcmQ+PGtleXdv
cmQ+QXN0aG1hPC9rZXl3b3JkPjwva2V5d29yZHM+PGRhdGVzPjx5ZWFyPjIwMDg8L3llYXI+PHB1
Yi1kYXRlcz48ZGF0ZT5Ob3Y8L2RhdGU+PC9wdWItZGF0ZXM+PC9kYXRlcz48aXNibj4wMDkxLTY3
NDk8L2lzYm4+PGFjY2Vzc2lvbi1udW0+V09TOjAwMDI2MDk0MDEwMDAxMjwvYWNjZXNzaW9uLW51
bT48dXJscz48cmVsYXRlZC11cmxzPjx1cmw+aHR0cHM6Ly93d3cuamFjaW9ubGluZS5vcmcvYXJ0
aWNsZS9TMDA5MS02NzQ5KDA4KTAxNTQ5LTIvcGRmPC91cmw+PC9yZWxhdGVkLXVybHM+PC91cmxz
PjxjdXN0b20xPlJBWVlBTi1JTkNMVVNJT046IHsmcXVvdDtBbm5hJnF1b3Q7PSZndDsmcXVvdDtJ
bmNsdWRlZCZxdW90OywgJnF1b3Q7RWthdGVyaW5hJnF1b3Q7PSZndDsmcXVvdDtJbmNsdWRlZCZx
dW90O30gfCBSQVlZQU4tTEFCRUxTOiBBQ0NJPC9jdXN0b20xPjxsYW5ndWFnZT5FbmdsaXNoPC9s
YW5ndWFnZT48L3JlY29yZD48L0NpdGU+PC9FbmROb3RlPgB=
</w:fldData>
        </w:fldChar>
      </w:r>
      <w:r w:rsidR="007E24D9">
        <w:instrText xml:space="preserve"> ADDIN EN.CITE.DATA </w:instrText>
      </w:r>
      <w:r w:rsidR="007E24D9">
        <w:fldChar w:fldCharType="end"/>
      </w:r>
      <w:r w:rsidR="001E06E8" w:rsidRPr="000676FD">
        <w:fldChar w:fldCharType="separate"/>
      </w:r>
      <w:r w:rsidR="00E83C39" w:rsidRPr="00E83C39">
        <w:rPr>
          <w:noProof/>
          <w:vertAlign w:val="superscript"/>
        </w:rPr>
        <w:t>65</w:t>
      </w:r>
      <w:r w:rsidR="001E06E8" w:rsidRPr="000676FD">
        <w:fldChar w:fldCharType="end"/>
      </w:r>
      <w:r w:rsidR="001E06E8" w:rsidRPr="000676FD">
        <w:t xml:space="preserve">, and one reported </w:t>
      </w:r>
      <w:r w:rsidR="002A59AC" w:rsidRPr="000676FD">
        <w:t>the</w:t>
      </w:r>
      <w:r w:rsidR="001E06E8" w:rsidRPr="000676FD">
        <w:t xml:space="preserve"> </w:t>
      </w:r>
      <w:r w:rsidR="002A59AC" w:rsidRPr="000676FD">
        <w:t>Composite Asthma Severity Index (</w:t>
      </w:r>
      <w:r w:rsidR="001E06E8" w:rsidRPr="000676FD">
        <w:t>CASI</w:t>
      </w:r>
      <w:r w:rsidR="002A59AC" w:rsidRPr="000676FD">
        <w:t>)</w:t>
      </w:r>
      <w:r w:rsidR="001E06E8" w:rsidRPr="000676FD">
        <w:t xml:space="preserve">, a </w:t>
      </w:r>
      <w:r w:rsidR="002A59AC" w:rsidRPr="000676FD">
        <w:t>tool</w:t>
      </w:r>
      <w:r w:rsidR="001E06E8" w:rsidRPr="000676FD">
        <w:t xml:space="preserve"> for patients older than 6 years</w:t>
      </w:r>
      <w:r w:rsidR="001E06E8" w:rsidRPr="000676FD">
        <w:fldChar w:fldCharType="begin">
          <w:fldData xml:space="preserve">PEVuZE5vdGU+PENpdGU+PEF1dGhvcj5XaWxkZmlyZTwvQXV0aG9yPjxZZWFyPjIwMTI8L1llYXI+
PFJlY051bT4xOTI8L1JlY051bT48RGlzcGxheVRleHQ+PHN0eWxlIGZhY2U9InN1cGVyc2NyaXB0
Ij42Njwvc3R5bGU+PC9EaXNwbGF5VGV4dD48cmVjb3JkPjxyZWMtbnVtYmVyPjE5MjwvcmVjLW51
bWJlcj48Zm9yZWlnbi1rZXlzPjxrZXkgYXBwPSJFTiIgZGItaWQ9InhzZTlzczl0OGE5OWR1ZXJ2
eGh4ZXdmNTBlc3MyZWFlenp3diIgdGltZXN0YW1wPSIxNjY1OTI1MTY2Ij4xOTI8L2tleT48L2Zv
cmVpZ24ta2V5cz48cmVmLXR5cGUgbmFtZT0iSm91cm5hbCBBcnRpY2xlIj4xNzwvcmVmLXR5cGU+
PGNvbnRyaWJ1dG9ycz48YXV0aG9ycz48YXV0aG9yPldpbGRmaXJlLCBKIEo8L2F1dGhvcj48YXV0
aG9yPkdlcmdlbiwgUCBKPC9hdXRob3I+PGF1dGhvcj5Tb3JrbmVzcywgQyBBPC9hdXRob3I+PGF1
dGhvcj5NaXRjaGVsbCwgSC4gRS48L2F1dGhvcj48YXV0aG9yPkNhbGF0cm9uaSwgQS48L2F1dGhv
cj48YXV0aG9yPkthdHRhbiwgTS48L2F1dGhvcj48YXV0aG9yPlN6ZWZsZXIsIFMuIEouPC9hdXRo
b3I+PGF1dGhvcj5UZWFjaCwgUy4gSi48L2F1dGhvcj48YXV0aG9yPkJsb29tYmVyZywgRy4gUi48
L2F1dGhvcj48YXV0aG9yPldvb2QsIFIuIEEuPC9hdXRob3I+PGF1dGhvcj5MaXUsIEEuIEguPC9h
dXRob3I+PGF1dGhvcj5Qb25ncmFjaWMsIEouIEEuPC9hdXRob3I+PGF1dGhvcj5DaG1pZWwsIEou
IEYuPC9hdXRob3I+PGF1dGhvcj5Db25yb3ksIEsuPC9hdXRob3I+PGF1dGhvcj5SaXZlcmEtU2Fu
Y2hleiwgWS48L2F1dGhvcj48YXV0aG9yPkJ1c3NlLCBXLiBXLjwvYXV0aG9yPjxhdXRob3I+TW9y
Z2FuLCBXLiBKLjwvYXV0aG9yPjwvYXV0aG9ycz48L2NvbnRyaWJ1dG9ycz48YXV0aC1hZGRyZXNz
PltXaWxkZmlyZSwgSmVyZW15IEouOyBNaXRjaGVsbCwgSGVybWFuIEUuOyBDYWxhdHJvbmksIEFn
dXN0aW5dIFJobyBGZWQgU3lzdCBEaXYgSW5jLCBDaGFwZWwgSGlsbCwgTkMgMjc1MTcgVVNBLiBb
R2VyZ2VuLCBQZXRlciBKLl0gTklBSUQsIEJldGhlc2RhLCBNRCAyMDg5MiBVU0EuIFtTb3JrbmVz
cywgQ2hyaXN0aW5lIEEuOyBCdXNzZSwgV2lsbGlhbSBXLl0gVW5pdiBXaXNjb25zaW4sIFNjaCBN
ZWQgJmFtcDsgUHVibCBIbHRoLCBNYWRpc29uLCBXSSBVU0EuIFtLYXR0YW4sIE1leWVyXSBDb2x1
bWJpYSBVbml2LCBDb2xsIFBoeXMgJmFtcDsgU3VyZywgTmV3IFlvcmssIE5ZIFVTQS4gW1N6ZWZs
ZXIsIFN0YW5sZXkgSi47IExpdSwgQW5kcmV3IEguXSBOYXRsIEpld2lzaCBIbHRoLCBEZW52ZXIs
IENPIFVTQS4gW1N6ZWZsZXIsIFN0YW5sZXkgSi47IExpdSwgQW5kcmV3IEguXSBVbml2IENvbG9y
YWRvLCBTY2ggTWVkLCBEZW52ZXIsIENPIFVTQS4gW1RlYWNoLCBTdGVwaGVuIEouXSBDaGlsZHJl
bnMgTmF0bCBNZWQgQ3RyLCBXYXNoaW5ndG9uLCBEQyAyMDAxMCBVU0EuIFtCbG9vbWJlcmcsIEdv
cmRvbiBSLl0gV2FzaGluZ3RvbiBVbml2LCBTdCBMb3VpcywgTU8gVVNBLiBbV29vZCwgUm9iZXJ0
IEEuXSBKb2hucyBIb3BraW5zIFVuaXYsIFNjaCBNZWQsIEJhbHRpbW9yZSwgTUQgVVNBLiBbUG9u
Z3JhY2ljLCBKYWNxdWVsaW5lIEEuXSBDaGlsZHJlbnMgTWVtIEhvc3AsIENoaWNhZ28sIElMIDYw
NjE0IFVTQS4gW0NobWllbCwgSmFtZXMgRi5dIFJhaW5ib3cgQmFiaWVzICZhbXA7IENoaWxkcmVu
cyBIb3NwLCBDbGV2ZWxhbmQsIE9IIDQ0MTA2IFVTQS4gW0NvbnJveSwgS2F0aGxlZW5dIEJvc3Rv
biBVbml2LCBTY2ggTWVkLCBCb3N0b24sIE1BIDAyMTE4IFVTQS4gW1JpdmVyYS1TYW5jaGV6LCBZ
YWRpcmFdIFVuaXYgVGV4YXMgU1cgTWVkIEN0ciBEYWxsYXMsIERhbGxhcywgVFggNzUzOTAgVVNB
LiBbTW9yZ2FuLCBXYXluZSBKLl0gVW5pdiBBcml6b25hLCBDb2xsIE1lZCwgVHVjc29uLCBBWiBV
U0EuIFdpbGRmaXJlLCBKSiAoY29ycmVzcG9uZGluZyBhdXRob3IpLCBSaG8gRmVkIFN5c3QgRGl2
IEluYywgNjMzMCBRdWFkcmFuZ2xlIERyLCBDaGFwZWwgSGlsbCwgTkMgMjc1MTcgVVNBLiBqZXJl
bXlfd2lsZGZpcmVAcmhvd29ybGQuY29tPC9hdXRoLWFkZHJlc3M+PHRpdGxlcz48dGl0bGU+RGV2
ZWxvcG1lbnQgYW5kIHZhbGlkYXRpb24gb2YgdGhlIENvbXBvc2l0ZSBBc3RobWEgU2V2ZXJpdHkg
SW5kZXgtYW4gb3V0Y29tZSBtZWFzdXJlIGZvciB1c2UgaW4gY2hpbGRyZW4gYW5kIGFkb2xlc2Nl
bnRzPC90aXRsZT48c2Vjb25kYXJ5LXRpdGxlPkpvdXJuYWwgb2YgQWxsZXJneSBhbmQgQ2xpbmlj
YWwgSW1tdW5vbG9neTwvc2Vjb25kYXJ5LXRpdGxlPjwvdGl0bGVzPjxwZXJpb2RpY2FsPjxmdWxs
LXRpdGxlPkpvdXJuYWwgb2YgQWxsZXJneSBhbmQgQ2xpbmljYWwgSW1tdW5vbG9neTwvZnVsbC10
aXRsZT48L3BlcmlvZGljYWw+PHBhZ2VzPjY5NC03MDE8L3BhZ2VzPjx2b2x1bWU+MTI5PC92b2x1
bWU+PG51bWJlcj4zPC9udW1iZXI+PGtleXdvcmRzPjxrZXl3b3JkPkFzdGhtYTwva2V5d29yZD48
a2V5d29yZD5jb21wb3NpdGUgc2NvcmU8L2tleXdvcmQ+PGtleXdvcmQ+bW9yYmlkaXR5PC9rZXl3
b3JkPjxrZXl3b3JkPnRyZWF0bWVudDwva2V5d29yZD48a2V5d29yZD5leGFjZXJiYXRpb25zPC9r
ZXl3b3JkPjxrZXl3b3JkPnN5bXB0b21zPC9rZXl3b3JkPjxrZXl3b3JkPnNldmVyaXR5PC9rZXl3
b3JkPjxrZXl3b3JkPklOTkVSLUNJVFkgQ0hJTERSRU48L2tleXdvcmQ+PGtleXdvcmQ+Q0xJTklD
QUwtVFJJQUw8L2tleXdvcmQ+PGtleXdvcmQ+RU5ELVBPSU5UUzwva2V5d29yZD48a2V5d29yZD5N
QU5BR0VNRU5UPC9rZXl3b3JkPjxrZXl3b3JkPkFkb2xlc2NlbnQ8L2tleXdvcmQ+PGtleXdvcmQ+
T25seSBDaGlsZDwva2V5d29yZD48a2V5d29yZD5DaGlsZDwva2V5d29yZD48L2tleXdvcmRzPjxk
YXRlcz48eWVhcj4yMDEyPC95ZWFyPjxwdWItZGF0ZXM+PGRhdGU+TWFyPC9kYXRlPjwvcHViLWRh
dGVzPjwvZGF0ZXM+PGlzYm4+MDA5MS02NzQ5PC9pc2JuPjxhY2Nlc3Npb24tbnVtPldPUzowMDAz
MDExODkzMDAwMTM8L2FjY2Vzc2lvbi1udW0+PHVybHM+PC91cmxzPjxjdXN0b20xPlJBWVlBTi1J
TkNMVVNJT046IHsmcXVvdDtBbm5hJnF1b3Q7PSZndDsmcXVvdDtJbmNsdWRlZCZxdW90OywgJnF1
b3Q7RWthdGVyaW5hJnF1b3Q7PSZndDsmcXVvdDtJbmNsdWRlZCZxdW90O30gfCBSQVlZQU4tTEFC
RUxTOiBDQVNJPC9jdXN0b20xPjxsYW5ndWFnZT5FbmdsaXNoPC9sYW5ndWFnZT48L3JlY29yZD48
L0NpdGU+PC9FbmROb3RlPgB=
</w:fldData>
        </w:fldChar>
      </w:r>
      <w:r w:rsidR="007E24D9">
        <w:instrText xml:space="preserve"> ADDIN EN.CITE </w:instrText>
      </w:r>
      <w:r w:rsidR="007E24D9">
        <w:fldChar w:fldCharType="begin">
          <w:fldData xml:space="preserve">PEVuZE5vdGU+PENpdGU+PEF1dGhvcj5XaWxkZmlyZTwvQXV0aG9yPjxZZWFyPjIwMTI8L1llYXI+
PFJlY051bT4xOTI8L1JlY051bT48RGlzcGxheVRleHQ+PHN0eWxlIGZhY2U9InN1cGVyc2NyaXB0
Ij42Njwvc3R5bGU+PC9EaXNwbGF5VGV4dD48cmVjb3JkPjxyZWMtbnVtYmVyPjE5MjwvcmVjLW51
bWJlcj48Zm9yZWlnbi1rZXlzPjxrZXkgYXBwPSJFTiIgZGItaWQ9InhzZTlzczl0OGE5OWR1ZXJ2
eGh4ZXdmNTBlc3MyZWFlenp3diIgdGltZXN0YW1wPSIxNjY1OTI1MTY2Ij4xOTI8L2tleT48L2Zv
cmVpZ24ta2V5cz48cmVmLXR5cGUgbmFtZT0iSm91cm5hbCBBcnRpY2xlIj4xNzwvcmVmLXR5cGU+
PGNvbnRyaWJ1dG9ycz48YXV0aG9ycz48YXV0aG9yPldpbGRmaXJlLCBKIEo8L2F1dGhvcj48YXV0
aG9yPkdlcmdlbiwgUCBKPC9hdXRob3I+PGF1dGhvcj5Tb3JrbmVzcywgQyBBPC9hdXRob3I+PGF1
dGhvcj5NaXRjaGVsbCwgSC4gRS48L2F1dGhvcj48YXV0aG9yPkNhbGF0cm9uaSwgQS48L2F1dGhv
cj48YXV0aG9yPkthdHRhbiwgTS48L2F1dGhvcj48YXV0aG9yPlN6ZWZsZXIsIFMuIEouPC9hdXRo
b3I+PGF1dGhvcj5UZWFjaCwgUy4gSi48L2F1dGhvcj48YXV0aG9yPkJsb29tYmVyZywgRy4gUi48
L2F1dGhvcj48YXV0aG9yPldvb2QsIFIuIEEuPC9hdXRob3I+PGF1dGhvcj5MaXUsIEEuIEguPC9h
dXRob3I+PGF1dGhvcj5Qb25ncmFjaWMsIEouIEEuPC9hdXRob3I+PGF1dGhvcj5DaG1pZWwsIEou
IEYuPC9hdXRob3I+PGF1dGhvcj5Db25yb3ksIEsuPC9hdXRob3I+PGF1dGhvcj5SaXZlcmEtU2Fu
Y2hleiwgWS48L2F1dGhvcj48YXV0aG9yPkJ1c3NlLCBXLiBXLjwvYXV0aG9yPjxhdXRob3I+TW9y
Z2FuLCBXLiBKLjwvYXV0aG9yPjwvYXV0aG9ycz48L2NvbnRyaWJ1dG9ycz48YXV0aC1hZGRyZXNz
PltXaWxkZmlyZSwgSmVyZW15IEouOyBNaXRjaGVsbCwgSGVybWFuIEUuOyBDYWxhdHJvbmksIEFn
dXN0aW5dIFJobyBGZWQgU3lzdCBEaXYgSW5jLCBDaGFwZWwgSGlsbCwgTkMgMjc1MTcgVVNBLiBb
R2VyZ2VuLCBQZXRlciBKLl0gTklBSUQsIEJldGhlc2RhLCBNRCAyMDg5MiBVU0EuIFtTb3JrbmVz
cywgQ2hyaXN0aW5lIEEuOyBCdXNzZSwgV2lsbGlhbSBXLl0gVW5pdiBXaXNjb25zaW4sIFNjaCBN
ZWQgJmFtcDsgUHVibCBIbHRoLCBNYWRpc29uLCBXSSBVU0EuIFtLYXR0YW4sIE1leWVyXSBDb2x1
bWJpYSBVbml2LCBDb2xsIFBoeXMgJmFtcDsgU3VyZywgTmV3IFlvcmssIE5ZIFVTQS4gW1N6ZWZs
ZXIsIFN0YW5sZXkgSi47IExpdSwgQW5kcmV3IEguXSBOYXRsIEpld2lzaCBIbHRoLCBEZW52ZXIs
IENPIFVTQS4gW1N6ZWZsZXIsIFN0YW5sZXkgSi47IExpdSwgQW5kcmV3IEguXSBVbml2IENvbG9y
YWRvLCBTY2ggTWVkLCBEZW52ZXIsIENPIFVTQS4gW1RlYWNoLCBTdGVwaGVuIEouXSBDaGlsZHJl
bnMgTmF0bCBNZWQgQ3RyLCBXYXNoaW5ndG9uLCBEQyAyMDAxMCBVU0EuIFtCbG9vbWJlcmcsIEdv
cmRvbiBSLl0gV2FzaGluZ3RvbiBVbml2LCBTdCBMb3VpcywgTU8gVVNBLiBbV29vZCwgUm9iZXJ0
IEEuXSBKb2hucyBIb3BraW5zIFVuaXYsIFNjaCBNZWQsIEJhbHRpbW9yZSwgTUQgVVNBLiBbUG9u
Z3JhY2ljLCBKYWNxdWVsaW5lIEEuXSBDaGlsZHJlbnMgTWVtIEhvc3AsIENoaWNhZ28sIElMIDYw
NjE0IFVTQS4gW0NobWllbCwgSmFtZXMgRi5dIFJhaW5ib3cgQmFiaWVzICZhbXA7IENoaWxkcmVu
cyBIb3NwLCBDbGV2ZWxhbmQsIE9IIDQ0MTA2IFVTQS4gW0NvbnJveSwgS2F0aGxlZW5dIEJvc3Rv
biBVbml2LCBTY2ggTWVkLCBCb3N0b24sIE1BIDAyMTE4IFVTQS4gW1JpdmVyYS1TYW5jaGV6LCBZ
YWRpcmFdIFVuaXYgVGV4YXMgU1cgTWVkIEN0ciBEYWxsYXMsIERhbGxhcywgVFggNzUzOTAgVVNB
LiBbTW9yZ2FuLCBXYXluZSBKLl0gVW5pdiBBcml6b25hLCBDb2xsIE1lZCwgVHVjc29uLCBBWiBV
U0EuIFdpbGRmaXJlLCBKSiAoY29ycmVzcG9uZGluZyBhdXRob3IpLCBSaG8gRmVkIFN5c3QgRGl2
IEluYywgNjMzMCBRdWFkcmFuZ2xlIERyLCBDaGFwZWwgSGlsbCwgTkMgMjc1MTcgVVNBLiBqZXJl
bXlfd2lsZGZpcmVAcmhvd29ybGQuY29tPC9hdXRoLWFkZHJlc3M+PHRpdGxlcz48dGl0bGU+RGV2
ZWxvcG1lbnQgYW5kIHZhbGlkYXRpb24gb2YgdGhlIENvbXBvc2l0ZSBBc3RobWEgU2V2ZXJpdHkg
SW5kZXgtYW4gb3V0Y29tZSBtZWFzdXJlIGZvciB1c2UgaW4gY2hpbGRyZW4gYW5kIGFkb2xlc2Nl
bnRzPC90aXRsZT48c2Vjb25kYXJ5LXRpdGxlPkpvdXJuYWwgb2YgQWxsZXJneSBhbmQgQ2xpbmlj
YWwgSW1tdW5vbG9neTwvc2Vjb25kYXJ5LXRpdGxlPjwvdGl0bGVzPjxwZXJpb2RpY2FsPjxmdWxs
LXRpdGxlPkpvdXJuYWwgb2YgQWxsZXJneSBhbmQgQ2xpbmljYWwgSW1tdW5vbG9neTwvZnVsbC10
aXRsZT48L3BlcmlvZGljYWw+PHBhZ2VzPjY5NC03MDE8L3BhZ2VzPjx2b2x1bWU+MTI5PC92b2x1
bWU+PG51bWJlcj4zPC9udW1iZXI+PGtleXdvcmRzPjxrZXl3b3JkPkFzdGhtYTwva2V5d29yZD48
a2V5d29yZD5jb21wb3NpdGUgc2NvcmU8L2tleXdvcmQ+PGtleXdvcmQ+bW9yYmlkaXR5PC9rZXl3
b3JkPjxrZXl3b3JkPnRyZWF0bWVudDwva2V5d29yZD48a2V5d29yZD5leGFjZXJiYXRpb25zPC9r
ZXl3b3JkPjxrZXl3b3JkPnN5bXB0b21zPC9rZXl3b3JkPjxrZXl3b3JkPnNldmVyaXR5PC9rZXl3
b3JkPjxrZXl3b3JkPklOTkVSLUNJVFkgQ0hJTERSRU48L2tleXdvcmQ+PGtleXdvcmQ+Q0xJTklD
QUwtVFJJQUw8L2tleXdvcmQ+PGtleXdvcmQ+RU5ELVBPSU5UUzwva2V5d29yZD48a2V5d29yZD5N
QU5BR0VNRU5UPC9rZXl3b3JkPjxrZXl3b3JkPkFkb2xlc2NlbnQ8L2tleXdvcmQ+PGtleXdvcmQ+
T25seSBDaGlsZDwva2V5d29yZD48a2V5d29yZD5DaGlsZDwva2V5d29yZD48L2tleXdvcmRzPjxk
YXRlcz48eWVhcj4yMDEyPC95ZWFyPjxwdWItZGF0ZXM+PGRhdGU+TWFyPC9kYXRlPjwvcHViLWRh
dGVzPjwvZGF0ZXM+PGlzYm4+MDA5MS02NzQ5PC9pc2JuPjxhY2Nlc3Npb24tbnVtPldPUzowMDAz
MDExODkzMDAwMTM8L2FjY2Vzc2lvbi1udW0+PHVybHM+PC91cmxzPjxjdXN0b20xPlJBWVlBTi1J
TkNMVVNJT046IHsmcXVvdDtBbm5hJnF1b3Q7PSZndDsmcXVvdDtJbmNsdWRlZCZxdW90OywgJnF1
b3Q7RWthdGVyaW5hJnF1b3Q7PSZndDsmcXVvdDtJbmNsdWRlZCZxdW90O30gfCBSQVlZQU4tTEFC
RUxTOiBDQVNJPC9jdXN0b20xPjxsYW5ndWFnZT5FbmdsaXNoPC9sYW5ndWFnZT48L3JlY29yZD48
L0NpdGU+PC9FbmROb3RlPgB=
</w:fldData>
        </w:fldChar>
      </w:r>
      <w:r w:rsidR="007E24D9">
        <w:instrText xml:space="preserve"> ADDIN EN.CITE.DATA </w:instrText>
      </w:r>
      <w:r w:rsidR="007E24D9">
        <w:fldChar w:fldCharType="end"/>
      </w:r>
      <w:r w:rsidR="001E06E8" w:rsidRPr="000676FD">
        <w:fldChar w:fldCharType="separate"/>
      </w:r>
      <w:r w:rsidR="00E83C39" w:rsidRPr="00E83C39">
        <w:rPr>
          <w:noProof/>
          <w:vertAlign w:val="superscript"/>
        </w:rPr>
        <w:t>66</w:t>
      </w:r>
      <w:r w:rsidR="001E06E8" w:rsidRPr="000676FD">
        <w:fldChar w:fldCharType="end"/>
      </w:r>
      <w:r w:rsidR="001E06E8" w:rsidRPr="000676FD">
        <w:t xml:space="preserve">.  Of the included studies, ten involved participants with severe asthma; but in </w:t>
      </w:r>
      <w:r w:rsidR="009B2423" w:rsidRPr="000676FD">
        <w:t>most</w:t>
      </w:r>
      <w:r w:rsidR="001E06E8" w:rsidRPr="000676FD">
        <w:t xml:space="preserve"> cases the percentage of this population was &lt;50%, and differing definitions of asthma were used (including guidelines, physician diagnosis, and self-report). </w:t>
      </w:r>
      <w:bookmarkStart w:id="9" w:name="_Toc81558831"/>
    </w:p>
    <w:p w14:paraId="7C00E54C" w14:textId="71E0F3E0" w:rsidR="001E06E8" w:rsidRPr="000676FD" w:rsidRDefault="00A22CAA" w:rsidP="00C6167E">
      <w:pPr>
        <w:pStyle w:val="Heading3"/>
        <w:ind w:right="-1"/>
      </w:pPr>
      <w:bookmarkStart w:id="10" w:name="_Toc84453284"/>
      <w:bookmarkEnd w:id="9"/>
      <w:r w:rsidRPr="000676FD">
        <w:t>Risk of bias</w:t>
      </w:r>
      <w:r w:rsidR="001E06E8" w:rsidRPr="000676FD">
        <w:t xml:space="preserve"> and quality of evidence for ‘priority’ outcome measure</w:t>
      </w:r>
      <w:bookmarkEnd w:id="10"/>
      <w:r w:rsidR="00D356C1" w:rsidRPr="000676FD">
        <w:t>s</w:t>
      </w:r>
    </w:p>
    <w:p w14:paraId="2364CA88" w14:textId="784166D9" w:rsidR="00661C57" w:rsidRDefault="00790173" w:rsidP="00C6167E">
      <w:pPr>
        <w:spacing w:line="360" w:lineRule="auto"/>
        <w:ind w:right="-1"/>
        <w:jc w:val="both"/>
      </w:pPr>
      <w:r w:rsidRPr="000676FD">
        <w:t xml:space="preserve">The developmental process for </w:t>
      </w:r>
      <w:r w:rsidR="00454714" w:rsidRPr="000676FD">
        <w:t xml:space="preserve">the </w:t>
      </w:r>
      <w:r w:rsidRPr="000676FD">
        <w:t>‘priority’ outcome measure</w:t>
      </w:r>
      <w:r w:rsidR="00454714" w:rsidRPr="000676FD">
        <w:t>s</w:t>
      </w:r>
      <w:r w:rsidRPr="000676FD">
        <w:t xml:space="preserve"> </w:t>
      </w:r>
      <w:r w:rsidR="00A30DF7" w:rsidRPr="000676FD">
        <w:t xml:space="preserve">can be found </w:t>
      </w:r>
      <w:r w:rsidRPr="000676FD">
        <w:t xml:space="preserve">in </w:t>
      </w:r>
      <w:bookmarkStart w:id="11" w:name="_Ref83582764"/>
      <w:r w:rsidR="00B05C97" w:rsidRPr="0018620D">
        <w:rPr>
          <w:rStyle w:val="TableHeaderChar"/>
          <w:rFonts w:eastAsiaTheme="minorHAnsi"/>
        </w:rPr>
        <w:t xml:space="preserve">Table </w:t>
      </w:r>
      <w:r w:rsidR="00B05C97">
        <w:rPr>
          <w:rStyle w:val="TableHeaderChar"/>
          <w:rFonts w:eastAsiaTheme="minorHAnsi"/>
        </w:rPr>
        <w:t>S</w:t>
      </w:r>
      <w:r w:rsidR="00B05C97" w:rsidRPr="0018620D">
        <w:rPr>
          <w:rStyle w:val="TableHeaderChar"/>
          <w:rFonts w:eastAsiaTheme="minorHAnsi"/>
        </w:rPr>
        <w:fldChar w:fldCharType="begin"/>
      </w:r>
      <w:r w:rsidR="00B05C97" w:rsidRPr="0018620D">
        <w:rPr>
          <w:rStyle w:val="TableHeaderChar"/>
          <w:rFonts w:eastAsiaTheme="minorHAnsi"/>
        </w:rPr>
        <w:instrText xml:space="preserve"> SEQ Table \* ARABIC </w:instrText>
      </w:r>
      <w:r w:rsidR="00B05C97" w:rsidRPr="0018620D">
        <w:rPr>
          <w:rStyle w:val="TableHeaderChar"/>
          <w:rFonts w:eastAsiaTheme="minorHAnsi"/>
        </w:rPr>
        <w:fldChar w:fldCharType="separate"/>
      </w:r>
      <w:r w:rsidR="00B05C97">
        <w:rPr>
          <w:rStyle w:val="TableHeaderChar"/>
          <w:rFonts w:eastAsiaTheme="minorHAnsi"/>
          <w:noProof/>
        </w:rPr>
        <w:t>32</w:t>
      </w:r>
      <w:r w:rsidR="00B05C97" w:rsidRPr="0018620D">
        <w:rPr>
          <w:rStyle w:val="TableHeaderChar"/>
          <w:rFonts w:eastAsiaTheme="minorHAnsi"/>
        </w:rPr>
        <w:fldChar w:fldCharType="end"/>
      </w:r>
      <w:bookmarkEnd w:id="11"/>
      <w:r w:rsidR="00AB5799">
        <w:rPr>
          <w:rStyle w:val="TableHeaderChar"/>
          <w:rFonts w:eastAsiaTheme="minorHAnsi"/>
        </w:rPr>
        <w:t>-S</w:t>
      </w:r>
      <w:r w:rsidR="00AB5799" w:rsidRPr="0018620D">
        <w:rPr>
          <w:rStyle w:val="TableHeaderChar"/>
          <w:rFonts w:eastAsiaTheme="minorHAnsi"/>
        </w:rPr>
        <w:fldChar w:fldCharType="begin"/>
      </w:r>
      <w:r w:rsidR="00AB5799" w:rsidRPr="0018620D">
        <w:rPr>
          <w:rStyle w:val="TableHeaderChar"/>
          <w:rFonts w:eastAsiaTheme="minorHAnsi"/>
        </w:rPr>
        <w:instrText xml:space="preserve"> SEQ Table \* ARABIC </w:instrText>
      </w:r>
      <w:r w:rsidR="00AB5799" w:rsidRPr="0018620D">
        <w:rPr>
          <w:rStyle w:val="TableHeaderChar"/>
          <w:rFonts w:eastAsiaTheme="minorHAnsi"/>
        </w:rPr>
        <w:fldChar w:fldCharType="separate"/>
      </w:r>
      <w:r w:rsidR="00AB5799">
        <w:rPr>
          <w:rStyle w:val="TableHeaderChar"/>
          <w:rFonts w:eastAsiaTheme="minorHAnsi"/>
          <w:noProof/>
        </w:rPr>
        <w:t>34</w:t>
      </w:r>
      <w:r w:rsidR="00AB5799" w:rsidRPr="0018620D">
        <w:rPr>
          <w:rStyle w:val="TableHeaderChar"/>
          <w:rFonts w:eastAsiaTheme="minorHAnsi"/>
        </w:rPr>
        <w:fldChar w:fldCharType="end"/>
      </w:r>
      <w:r w:rsidR="00AB5799">
        <w:rPr>
          <w:rStyle w:val="TableHeaderChar"/>
          <w:rFonts w:eastAsiaTheme="minorHAnsi"/>
        </w:rPr>
        <w:t xml:space="preserve">. </w:t>
      </w:r>
      <w:r w:rsidR="00A30DF7" w:rsidRPr="000676FD">
        <w:t xml:space="preserve">The characteristics of the ‘priority’ </w:t>
      </w:r>
      <w:r w:rsidR="008A195F">
        <w:t>QoL</w:t>
      </w:r>
      <w:r w:rsidR="00A30DF7" w:rsidRPr="000676FD">
        <w:t xml:space="preserve">, asthma control, and composite outcome measures are presented in </w:t>
      </w:r>
      <w:r w:rsidR="00A30DF7" w:rsidRPr="000676FD">
        <w:rPr>
          <w:b/>
          <w:bCs/>
        </w:rPr>
        <w:t>Table 1</w:t>
      </w:r>
      <w:r w:rsidR="00A30DF7" w:rsidRPr="000676FD">
        <w:t xml:space="preserve">. </w:t>
      </w:r>
      <w:r w:rsidR="001E06E8" w:rsidRPr="000676FD">
        <w:t>An overview of the rating of measurement property results against COSMIN quality criteria, and the quality of evidence per ‘priority’ outcome measure</w:t>
      </w:r>
      <w:r w:rsidR="00E46EC6" w:rsidRPr="000676FD">
        <w:t xml:space="preserve"> for adult and paediatric severe asthma</w:t>
      </w:r>
      <w:r w:rsidR="001E06E8" w:rsidRPr="000676FD">
        <w:t xml:space="preserve"> is presented in</w:t>
      </w:r>
      <w:r w:rsidR="00E46EC6" w:rsidRPr="000676FD">
        <w:rPr>
          <w:b/>
          <w:bCs/>
        </w:rPr>
        <w:t xml:space="preserve"> Table </w:t>
      </w:r>
      <w:r w:rsidR="00202FCB" w:rsidRPr="000676FD">
        <w:rPr>
          <w:b/>
          <w:bCs/>
        </w:rPr>
        <w:t>2</w:t>
      </w:r>
      <w:r w:rsidR="001E06E8" w:rsidRPr="000676FD">
        <w:t xml:space="preserve">. </w:t>
      </w:r>
      <w:r w:rsidR="00E57C61" w:rsidRPr="000676FD">
        <w:t xml:space="preserve">Structural validity (for asthma control measures based on a reflective model) and </w:t>
      </w:r>
      <w:r w:rsidR="001E06E8" w:rsidRPr="000676FD">
        <w:t>measurement error were not assessed in any of the identified studies.</w:t>
      </w:r>
      <w:r w:rsidR="001D1257" w:rsidRPr="000676FD">
        <w:t xml:space="preserve"> The most common reason for downgrading was indirectness, as &lt;50% of participants in multiple studies had severe asthma. </w:t>
      </w:r>
      <w:r w:rsidR="001E06E8" w:rsidRPr="000676FD">
        <w:t xml:space="preserve"> </w:t>
      </w:r>
    </w:p>
    <w:p w14:paraId="4969A080" w14:textId="28D4687C" w:rsidR="001E06E8" w:rsidRPr="000676FD" w:rsidRDefault="00533EC1" w:rsidP="00C6167E">
      <w:pPr>
        <w:spacing w:line="360" w:lineRule="auto"/>
        <w:ind w:right="-1"/>
        <w:jc w:val="both"/>
      </w:pPr>
      <w:r w:rsidRPr="000676FD">
        <w:lastRenderedPageBreak/>
        <w:t>According to the</w:t>
      </w:r>
      <w:r w:rsidR="001E06E8" w:rsidRPr="000676FD">
        <w:t xml:space="preserve"> COSMIN </w:t>
      </w:r>
      <w:proofErr w:type="spellStart"/>
      <w:r w:rsidRPr="000676FD">
        <w:t>RoB</w:t>
      </w:r>
      <w:proofErr w:type="spellEnd"/>
      <w:r w:rsidR="001E06E8" w:rsidRPr="000676FD">
        <w:t xml:space="preserve"> checklist, the assessments for studies ranged from ‘inadequate’ to ‘very good’</w:t>
      </w:r>
      <w:r w:rsidR="00515A59" w:rsidRPr="000676FD">
        <w:rPr>
          <w:b/>
          <w:bCs/>
        </w:rPr>
        <w:t xml:space="preserve"> </w:t>
      </w:r>
      <w:r w:rsidR="00515A59" w:rsidRPr="000676FD">
        <w:t>(</w:t>
      </w:r>
      <w:bookmarkStart w:id="12" w:name="_Ref83582598"/>
      <w:r w:rsidR="003944CF" w:rsidRPr="00D847C1">
        <w:rPr>
          <w:rStyle w:val="TableHeaderChar"/>
          <w:rFonts w:eastAsiaTheme="minorHAnsi"/>
        </w:rPr>
        <w:t>Table</w:t>
      </w:r>
      <w:r w:rsidR="00DF4CAF">
        <w:rPr>
          <w:rStyle w:val="TableHeaderChar"/>
          <w:rFonts w:eastAsiaTheme="minorHAnsi"/>
        </w:rPr>
        <w:t>s</w:t>
      </w:r>
      <w:r w:rsidR="003944CF" w:rsidRPr="00D847C1">
        <w:rPr>
          <w:rStyle w:val="TableHeaderChar"/>
          <w:rFonts w:eastAsiaTheme="minorHAnsi"/>
        </w:rPr>
        <w:t xml:space="preserve"> </w:t>
      </w:r>
      <w:r w:rsidR="003944CF">
        <w:rPr>
          <w:rStyle w:val="TableHeaderChar"/>
          <w:rFonts w:eastAsiaTheme="minorHAnsi"/>
        </w:rPr>
        <w:t>S</w:t>
      </w:r>
      <w:r w:rsidR="003944CF" w:rsidRPr="00D847C1">
        <w:rPr>
          <w:rStyle w:val="TableHeaderChar"/>
          <w:rFonts w:eastAsiaTheme="minorHAnsi"/>
        </w:rPr>
        <w:fldChar w:fldCharType="begin"/>
      </w:r>
      <w:r w:rsidR="003944CF" w:rsidRPr="00D847C1">
        <w:rPr>
          <w:rStyle w:val="TableHeaderChar"/>
          <w:rFonts w:eastAsiaTheme="minorHAnsi"/>
        </w:rPr>
        <w:instrText xml:space="preserve"> SEQ Table \* ARABIC </w:instrText>
      </w:r>
      <w:r w:rsidR="003944CF" w:rsidRPr="00D847C1">
        <w:rPr>
          <w:rStyle w:val="TableHeaderChar"/>
          <w:rFonts w:eastAsiaTheme="minorHAnsi"/>
        </w:rPr>
        <w:fldChar w:fldCharType="separate"/>
      </w:r>
      <w:r w:rsidR="003944CF">
        <w:rPr>
          <w:rStyle w:val="TableHeaderChar"/>
          <w:rFonts w:eastAsiaTheme="minorHAnsi"/>
          <w:noProof/>
        </w:rPr>
        <w:t>37</w:t>
      </w:r>
      <w:r w:rsidR="003944CF" w:rsidRPr="00D847C1">
        <w:rPr>
          <w:rStyle w:val="TableHeaderChar"/>
          <w:rFonts w:eastAsiaTheme="minorHAnsi"/>
        </w:rPr>
        <w:fldChar w:fldCharType="end"/>
      </w:r>
      <w:bookmarkEnd w:id="12"/>
      <w:r w:rsidR="00DF4CAF">
        <w:rPr>
          <w:rStyle w:val="TableHeaderChar"/>
          <w:rFonts w:eastAsiaTheme="minorHAnsi"/>
        </w:rPr>
        <w:t xml:space="preserve"> </w:t>
      </w:r>
      <w:r w:rsidR="00DF4CAF" w:rsidRPr="00DF4CAF">
        <w:rPr>
          <w:rStyle w:val="TableHeaderChar"/>
          <w:rFonts w:eastAsiaTheme="minorHAnsi"/>
          <w:b w:val="0"/>
          <w:bCs w:val="0"/>
        </w:rPr>
        <w:t>and</w:t>
      </w:r>
      <w:r w:rsidR="00DF4CAF">
        <w:rPr>
          <w:rStyle w:val="TableHeaderChar"/>
          <w:rFonts w:eastAsiaTheme="minorHAnsi"/>
        </w:rPr>
        <w:t xml:space="preserve"> S</w:t>
      </w:r>
      <w:r w:rsidR="00DF4CAF" w:rsidRPr="00D847C1">
        <w:rPr>
          <w:rStyle w:val="TableHeaderChar"/>
          <w:rFonts w:eastAsiaTheme="minorHAnsi"/>
        </w:rPr>
        <w:fldChar w:fldCharType="begin"/>
      </w:r>
      <w:r w:rsidR="00DF4CAF" w:rsidRPr="00D847C1">
        <w:rPr>
          <w:rStyle w:val="TableHeaderChar"/>
          <w:rFonts w:eastAsiaTheme="minorHAnsi"/>
        </w:rPr>
        <w:instrText xml:space="preserve"> SEQ Table \* ARABIC </w:instrText>
      </w:r>
      <w:r w:rsidR="00DF4CAF" w:rsidRPr="00D847C1">
        <w:rPr>
          <w:rStyle w:val="TableHeaderChar"/>
          <w:rFonts w:eastAsiaTheme="minorHAnsi"/>
        </w:rPr>
        <w:fldChar w:fldCharType="separate"/>
      </w:r>
      <w:r w:rsidR="00DF4CAF">
        <w:rPr>
          <w:rStyle w:val="TableHeaderChar"/>
          <w:rFonts w:eastAsiaTheme="minorHAnsi"/>
          <w:noProof/>
        </w:rPr>
        <w:t>38</w:t>
      </w:r>
      <w:r w:rsidR="00DF4CAF" w:rsidRPr="00D847C1">
        <w:rPr>
          <w:rStyle w:val="TableHeaderChar"/>
          <w:rFonts w:eastAsiaTheme="minorHAnsi"/>
        </w:rPr>
        <w:fldChar w:fldCharType="end"/>
      </w:r>
      <w:r w:rsidR="00515A59" w:rsidRPr="000676FD">
        <w:t xml:space="preserve">) </w:t>
      </w:r>
      <w:r w:rsidR="001E06E8" w:rsidRPr="000676FD">
        <w:t xml:space="preserve">. For ‘doubtful’ or ‘inadequate’ ratings, frequent methodological limitations included lack of description of subgroup characteristics for test-retest reliability; small sample size; inappropriate statistical methods for evaluating responsiveness (or reporting of responsiveness index only), and lack of information on unidimensionality when assessing internal consistency. </w:t>
      </w:r>
    </w:p>
    <w:p w14:paraId="4C3A8616" w14:textId="79E3487C" w:rsidR="005B7F9B" w:rsidRPr="000676FD" w:rsidRDefault="005B7F9B" w:rsidP="00C6167E">
      <w:pPr>
        <w:pStyle w:val="Heading4"/>
        <w:ind w:right="-1"/>
      </w:pPr>
      <w:r w:rsidRPr="000676FD">
        <w:t xml:space="preserve">‘Priority’ </w:t>
      </w:r>
      <w:r w:rsidR="001F7D66" w:rsidRPr="000676FD">
        <w:t xml:space="preserve">quality of life </w:t>
      </w:r>
      <w:r w:rsidRPr="000676FD">
        <w:t xml:space="preserve">outcome measures for adult severe </w:t>
      </w:r>
      <w:r w:rsidR="00310F6C" w:rsidRPr="000676FD">
        <w:t>asthma</w:t>
      </w:r>
      <w:r w:rsidR="00310F6C" w:rsidRPr="009B509F">
        <w:t xml:space="preserve">  </w:t>
      </w:r>
    </w:p>
    <w:p w14:paraId="150DF9F9" w14:textId="77777777" w:rsidR="00142CAB" w:rsidRDefault="003D7CD1" w:rsidP="00C6167E">
      <w:pPr>
        <w:spacing w:line="360" w:lineRule="auto"/>
        <w:ind w:right="-1"/>
        <w:jc w:val="both"/>
      </w:pPr>
      <w:bookmarkStart w:id="13" w:name="_Toc83115032"/>
      <w:bookmarkEnd w:id="13"/>
      <w:r>
        <w:t xml:space="preserve">Content validity was rated </w:t>
      </w:r>
      <w:r w:rsidR="00E401B4">
        <w:t>most favourably for t</w:t>
      </w:r>
      <w:r w:rsidR="001E06E8" w:rsidRPr="000676FD">
        <w:t>he S</w:t>
      </w:r>
      <w:r w:rsidR="00142CAB">
        <w:t>evere Asthma Questionnaire (S</w:t>
      </w:r>
      <w:r w:rsidR="001E06E8" w:rsidRPr="000676FD">
        <w:t>AQ</w:t>
      </w:r>
      <w:r w:rsidR="00142CAB">
        <w:t>)</w:t>
      </w:r>
      <w:r w:rsidR="001E06E8" w:rsidRPr="000676FD">
        <w:t xml:space="preserve"> </w:t>
      </w:r>
      <w:r w:rsidR="00B100BC">
        <w:t xml:space="preserve">with </w:t>
      </w:r>
      <w:r w:rsidR="001E06E8" w:rsidRPr="000676FD">
        <w:t xml:space="preserve">sufficient </w:t>
      </w:r>
      <w:r w:rsidR="008825A1" w:rsidRPr="000676FD">
        <w:t>‘</w:t>
      </w:r>
      <w:r w:rsidR="001E06E8" w:rsidRPr="000676FD">
        <w:t>moderate</w:t>
      </w:r>
      <w:r w:rsidR="008825A1" w:rsidRPr="000676FD">
        <w:t>’</w:t>
      </w:r>
      <w:r w:rsidR="001E06E8" w:rsidRPr="000676FD">
        <w:t xml:space="preserve"> quality evidence </w:t>
      </w:r>
      <w:r w:rsidR="008825A1" w:rsidRPr="000676FD">
        <w:t>across</w:t>
      </w:r>
      <w:r w:rsidR="001E06E8" w:rsidRPr="000676FD">
        <w:t xml:space="preserve"> all domains</w:t>
      </w:r>
      <w:r w:rsidR="008C6B81">
        <w:t>.</w:t>
      </w:r>
      <w:r w:rsidR="00CB4DF7">
        <w:t xml:space="preserve"> </w:t>
      </w:r>
      <w:r w:rsidR="00E401B4">
        <w:t>The SAQ</w:t>
      </w:r>
      <w:r w:rsidR="00CB4DF7">
        <w:t xml:space="preserve"> was the only ‘priority’ measure developed with input from adults with severe asthma.</w:t>
      </w:r>
      <w:r w:rsidR="007D7B99" w:rsidRPr="000676FD">
        <w:t xml:space="preserve"> </w:t>
      </w:r>
      <w:r w:rsidR="0081614E" w:rsidRPr="000676FD">
        <w:t xml:space="preserve">The </w:t>
      </w:r>
      <w:r w:rsidR="00527F37" w:rsidRPr="000676FD">
        <w:t>A</w:t>
      </w:r>
      <w:r w:rsidR="00142CAB">
        <w:t>sthma Quality of Life Questionnaire (A</w:t>
      </w:r>
      <w:r w:rsidR="00527F37" w:rsidRPr="000676FD">
        <w:t>QLQ</w:t>
      </w:r>
      <w:r w:rsidR="00142CAB">
        <w:t>)</w:t>
      </w:r>
      <w:r w:rsidR="001E4C37">
        <w:t xml:space="preserve"> and</w:t>
      </w:r>
      <w:r w:rsidR="00527F37" w:rsidRPr="000676FD">
        <w:t xml:space="preserve"> </w:t>
      </w:r>
      <w:r w:rsidR="00CF3ED5" w:rsidRPr="000676FD">
        <w:t xml:space="preserve">its </w:t>
      </w:r>
      <w:r w:rsidR="00142CAB" w:rsidRPr="009B509F">
        <w:rPr>
          <w:i/>
          <w:iCs/>
        </w:rPr>
        <w:t>ad hoc</w:t>
      </w:r>
      <w:r w:rsidR="00142CAB" w:rsidRPr="000676FD">
        <w:t xml:space="preserve"> </w:t>
      </w:r>
      <w:r w:rsidR="00527F37" w:rsidRPr="000676FD">
        <w:t xml:space="preserve">standardised and mini versions </w:t>
      </w:r>
      <w:r w:rsidR="00894494">
        <w:t xml:space="preserve">had variable ratings </w:t>
      </w:r>
      <w:r w:rsidR="00094B46">
        <w:t>with</w:t>
      </w:r>
      <w:r w:rsidR="00894494">
        <w:t xml:space="preserve"> </w:t>
      </w:r>
      <w:r w:rsidR="00894494" w:rsidRPr="000676FD">
        <w:t>‘low’ to ‘very low</w:t>
      </w:r>
      <w:r w:rsidR="00894494">
        <w:t xml:space="preserve">’ quality evidence. </w:t>
      </w:r>
    </w:p>
    <w:p w14:paraId="4620A8A4" w14:textId="69DCC904" w:rsidR="001E06E8" w:rsidRPr="005D670B" w:rsidRDefault="00711218" w:rsidP="00C6167E">
      <w:pPr>
        <w:spacing w:line="360" w:lineRule="auto"/>
        <w:ind w:right="-1"/>
        <w:jc w:val="both"/>
      </w:pPr>
      <w:r>
        <w:t>For i</w:t>
      </w:r>
      <w:r w:rsidR="00E401B4">
        <w:t xml:space="preserve">nternal consistency </w:t>
      </w:r>
      <w:r>
        <w:t>t</w:t>
      </w:r>
      <w:r w:rsidR="001E06E8" w:rsidRPr="000676FD">
        <w:t xml:space="preserve">here was sufficient </w:t>
      </w:r>
      <w:r w:rsidR="00E7572C" w:rsidRPr="000676FD">
        <w:t xml:space="preserve">‘very low’ to ‘moderate’ quality </w:t>
      </w:r>
      <w:r w:rsidR="001E06E8" w:rsidRPr="000676FD">
        <w:t xml:space="preserve">evidence for </w:t>
      </w:r>
      <w:r w:rsidR="00E7572C" w:rsidRPr="000676FD">
        <w:t xml:space="preserve">the AQLQ, </w:t>
      </w:r>
      <w:r w:rsidR="00142CAB">
        <w:t xml:space="preserve">the </w:t>
      </w:r>
      <w:r w:rsidR="003A1BF1" w:rsidRPr="000676FD">
        <w:t>A</w:t>
      </w:r>
      <w:r w:rsidR="003A1BF1">
        <w:t>sthma Quality of Life Questionnaire</w:t>
      </w:r>
      <w:r w:rsidR="006F0B7C">
        <w:t xml:space="preserve"> Standardised</w:t>
      </w:r>
      <w:r w:rsidR="003A1BF1">
        <w:t xml:space="preserve"> (A</w:t>
      </w:r>
      <w:r w:rsidR="003A1BF1" w:rsidRPr="000676FD">
        <w:t>QLQ</w:t>
      </w:r>
      <w:r w:rsidR="003A1BF1">
        <w:t>-</w:t>
      </w:r>
      <w:r w:rsidR="00142CAB">
        <w:t>S</w:t>
      </w:r>
      <w:r w:rsidR="003A1BF1">
        <w:t>)</w:t>
      </w:r>
      <w:r w:rsidR="00142CAB">
        <w:t xml:space="preserve"> and Mini</w:t>
      </w:r>
      <w:r w:rsidR="00141E7D">
        <w:t>-AQLQ</w:t>
      </w:r>
      <w:r w:rsidR="002355CD" w:rsidRPr="000676FD">
        <w:t xml:space="preserve">. </w:t>
      </w:r>
      <w:r w:rsidR="00760042">
        <w:t>Likewise, a</w:t>
      </w:r>
      <w:r w:rsidR="00B065C3" w:rsidRPr="000676FD">
        <w:t>ll measures had good to excellent test-retest reliability</w:t>
      </w:r>
      <w:r w:rsidR="001E06E8" w:rsidRPr="000676FD">
        <w:t xml:space="preserve">, but the quality of evidence was variable, with only the SAQ scored as </w:t>
      </w:r>
      <w:r w:rsidR="00362A81" w:rsidRPr="000676FD">
        <w:t>‘</w:t>
      </w:r>
      <w:r w:rsidR="001E06E8" w:rsidRPr="000676FD">
        <w:t>moderate</w:t>
      </w:r>
      <w:r w:rsidR="00362A81" w:rsidRPr="000676FD">
        <w:t>’</w:t>
      </w:r>
      <w:r w:rsidR="001E06E8" w:rsidRPr="000676FD">
        <w:t xml:space="preserve"> quality evidence.</w:t>
      </w:r>
      <w:r w:rsidR="009B75F9" w:rsidRPr="000676FD">
        <w:t xml:space="preserve"> The </w:t>
      </w:r>
      <w:r w:rsidR="00FA72E9" w:rsidRPr="000676FD">
        <w:t xml:space="preserve">Mini-AQLQ </w:t>
      </w:r>
      <w:r w:rsidR="0028408C" w:rsidRPr="000676FD">
        <w:t>showed</w:t>
      </w:r>
      <w:r w:rsidR="00BB0EAD" w:rsidRPr="000676FD">
        <w:t xml:space="preserve"> strong correlation with AQLQ</w:t>
      </w:r>
      <w:r w:rsidR="0028408C" w:rsidRPr="000676FD">
        <w:t xml:space="preserve"> scores</w:t>
      </w:r>
      <w:r w:rsidR="00BB0EAD" w:rsidRPr="000676FD">
        <w:t>, indicating sufficient criteri</w:t>
      </w:r>
      <w:r w:rsidR="00BB0EAD" w:rsidRPr="005D670B">
        <w:t>on validity.</w:t>
      </w:r>
      <w:r w:rsidR="001E06E8" w:rsidRPr="005D670B">
        <w:t xml:space="preserve"> </w:t>
      </w:r>
      <w:r w:rsidR="002D2F69" w:rsidRPr="005D670B">
        <w:t xml:space="preserve">Only the </w:t>
      </w:r>
      <w:r w:rsidR="00040187" w:rsidRPr="005D670B">
        <w:t xml:space="preserve">Mini-AQLQ </w:t>
      </w:r>
      <w:r w:rsidR="004F4340" w:rsidRPr="005D670B">
        <w:t xml:space="preserve">and SAQ </w:t>
      </w:r>
      <w:r w:rsidR="00040187" w:rsidRPr="005D670B">
        <w:t xml:space="preserve">had sufficient </w:t>
      </w:r>
      <w:r w:rsidR="004E200A" w:rsidRPr="005D670B">
        <w:t>evidence</w:t>
      </w:r>
      <w:r w:rsidR="002D2F69" w:rsidRPr="005D670B">
        <w:t xml:space="preserve"> for construct validity</w:t>
      </w:r>
      <w:r w:rsidR="003B06EC" w:rsidRPr="005D670B">
        <w:t xml:space="preserve"> – </w:t>
      </w:r>
      <w:r w:rsidR="00CA034A" w:rsidRPr="005D670B">
        <w:t xml:space="preserve">scores on </w:t>
      </w:r>
      <w:r w:rsidR="002D2F69" w:rsidRPr="005D670B">
        <w:t xml:space="preserve">both instruments had strong correlations with </w:t>
      </w:r>
      <w:r w:rsidR="00CA034A" w:rsidRPr="005D670B">
        <w:t xml:space="preserve">comparator </w:t>
      </w:r>
      <w:r w:rsidR="002D2F69" w:rsidRPr="005D670B">
        <w:t>QoL measures, and weak correlations with FEV</w:t>
      </w:r>
      <w:r w:rsidR="002D2F69" w:rsidRPr="005D670B">
        <w:rPr>
          <w:vertAlign w:val="subscript"/>
        </w:rPr>
        <w:t>1</w:t>
      </w:r>
      <w:r w:rsidR="002D2F69" w:rsidRPr="005D670B">
        <w:t>% predicted.</w:t>
      </w:r>
      <w:r w:rsidR="00CF53A2">
        <w:t xml:space="preserve"> T</w:t>
      </w:r>
      <w:r w:rsidR="00A27804" w:rsidRPr="005D670B">
        <w:t xml:space="preserve">he </w:t>
      </w:r>
      <w:r w:rsidR="001E06E8" w:rsidRPr="005D670B">
        <w:t>AQLQ</w:t>
      </w:r>
      <w:r w:rsidR="00F53C20" w:rsidRPr="005D670B">
        <w:t xml:space="preserve"> and AQLQ-S</w:t>
      </w:r>
      <w:r w:rsidR="001E06E8" w:rsidRPr="005D670B">
        <w:t xml:space="preserve"> </w:t>
      </w:r>
      <w:r w:rsidR="00A27804" w:rsidRPr="005D670B">
        <w:t xml:space="preserve">had sufficient, but ‘low’ and ‘very low’ quality evidence  </w:t>
      </w:r>
      <w:r w:rsidR="001E06E8" w:rsidRPr="005D670B">
        <w:t>for responsiveness to change</w:t>
      </w:r>
      <w:r w:rsidR="004C1680">
        <w:t>;</w:t>
      </w:r>
      <w:r w:rsidR="00A27804" w:rsidRPr="005D670B">
        <w:t xml:space="preserve"> </w:t>
      </w:r>
      <w:r w:rsidR="004C1680">
        <w:t xml:space="preserve">the </w:t>
      </w:r>
      <w:r w:rsidR="001E06E8" w:rsidRPr="005D670B">
        <w:t xml:space="preserve">change scores for </w:t>
      </w:r>
      <w:r w:rsidR="002D2F69" w:rsidRPr="005D670B">
        <w:t xml:space="preserve">patients who were unstable between study visits </w:t>
      </w:r>
      <w:r w:rsidR="001E06E8" w:rsidRPr="005D670B">
        <w:t>exceed</w:t>
      </w:r>
      <w:r w:rsidR="00130621">
        <w:t xml:space="preserve">ed </w:t>
      </w:r>
      <w:r w:rsidR="001E06E8" w:rsidRPr="005D670B">
        <w:t xml:space="preserve">the </w:t>
      </w:r>
      <w:r w:rsidR="00345546">
        <w:t>M</w:t>
      </w:r>
      <w:r w:rsidR="00C423CB" w:rsidRPr="005D670B">
        <w:t xml:space="preserve">inimal </w:t>
      </w:r>
      <w:r w:rsidR="00345546">
        <w:t>C</w:t>
      </w:r>
      <w:r w:rsidR="00C423CB" w:rsidRPr="005D670B">
        <w:t xml:space="preserve">linical </w:t>
      </w:r>
      <w:r w:rsidR="00345546">
        <w:t>I</w:t>
      </w:r>
      <w:r w:rsidR="00C423CB" w:rsidRPr="005D670B">
        <w:t xml:space="preserve">mportant </w:t>
      </w:r>
      <w:r w:rsidR="00345546">
        <w:t>D</w:t>
      </w:r>
      <w:r w:rsidR="00C423CB" w:rsidRPr="005D670B">
        <w:t>ifference (MCID)</w:t>
      </w:r>
      <w:r w:rsidR="001E06E8" w:rsidRPr="005D670B">
        <w:t>.</w:t>
      </w:r>
    </w:p>
    <w:p w14:paraId="7B2E4FF7" w14:textId="23B31286" w:rsidR="00D03B66" w:rsidRPr="005D670B" w:rsidRDefault="00D03B66" w:rsidP="00C6167E">
      <w:pPr>
        <w:pStyle w:val="Heading4"/>
        <w:ind w:right="-1"/>
      </w:pPr>
      <w:r w:rsidRPr="005D670B">
        <w:t>‘Priority’ asthma control outcome measures for adult severe asthma</w:t>
      </w:r>
      <w:r w:rsidRPr="009B509F">
        <w:t xml:space="preserve">  </w:t>
      </w:r>
    </w:p>
    <w:p w14:paraId="17D641B7" w14:textId="23534C3E" w:rsidR="00F60622" w:rsidRPr="005D670B" w:rsidRDefault="001E06E8" w:rsidP="00C6167E">
      <w:pPr>
        <w:spacing w:line="360" w:lineRule="auto"/>
        <w:ind w:right="-1"/>
        <w:jc w:val="both"/>
      </w:pPr>
      <w:r w:rsidRPr="001E06E8">
        <w:t xml:space="preserve">The </w:t>
      </w:r>
      <w:r w:rsidR="00FE1C12">
        <w:t>A</w:t>
      </w:r>
      <w:r w:rsidR="006F0B7C">
        <w:t xml:space="preserve">sthma </w:t>
      </w:r>
      <w:r w:rsidR="00FE1C12">
        <w:t>C</w:t>
      </w:r>
      <w:r w:rsidR="006F0B7C">
        <w:t xml:space="preserve">ontrol </w:t>
      </w:r>
      <w:r w:rsidR="00FE1C12">
        <w:t>T</w:t>
      </w:r>
      <w:r w:rsidR="006F0B7C">
        <w:t>est (ACT)</w:t>
      </w:r>
      <w:r w:rsidR="00FE1C12">
        <w:t>, A</w:t>
      </w:r>
      <w:r w:rsidR="006F0B7C">
        <w:t xml:space="preserve">sthma </w:t>
      </w:r>
      <w:r w:rsidR="00FE1C12">
        <w:t>C</w:t>
      </w:r>
      <w:r w:rsidR="006F0B7C">
        <w:t xml:space="preserve">ontrol </w:t>
      </w:r>
      <w:r w:rsidR="00FE1C12">
        <w:t>Q</w:t>
      </w:r>
      <w:r w:rsidR="006F0B7C">
        <w:t xml:space="preserve">uestionnaire </w:t>
      </w:r>
      <w:r w:rsidR="00FE1C12">
        <w:t>5</w:t>
      </w:r>
      <w:r w:rsidR="006F0B7C">
        <w:t xml:space="preserve"> (ACQ-5)</w:t>
      </w:r>
      <w:r w:rsidR="00FE1C12">
        <w:t xml:space="preserve">, and </w:t>
      </w:r>
      <w:r w:rsidR="00885A8A">
        <w:t>ACQ</w:t>
      </w:r>
      <w:r w:rsidR="00FE1C12">
        <w:t>-6</w:t>
      </w:r>
      <w:r w:rsidR="00666591">
        <w:t xml:space="preserve"> had insufficient to inconsistent evidence for content validity. </w:t>
      </w:r>
      <w:r w:rsidR="009B00E3" w:rsidRPr="001E06E8">
        <w:t>The quality of evidence</w:t>
      </w:r>
      <w:r w:rsidR="00FE1C12">
        <w:t xml:space="preserve"> </w:t>
      </w:r>
      <w:r w:rsidR="009B00E3" w:rsidRPr="001E06E8">
        <w:t xml:space="preserve">was </w:t>
      </w:r>
      <w:r w:rsidR="009B00E3">
        <w:t>‘</w:t>
      </w:r>
      <w:r w:rsidR="009B00E3" w:rsidRPr="001E06E8">
        <w:t>very low</w:t>
      </w:r>
      <w:r w:rsidR="009B00E3">
        <w:t>’</w:t>
      </w:r>
      <w:r w:rsidR="009B00E3" w:rsidRPr="001E06E8">
        <w:t xml:space="preserve"> primarily because no patients were involved in the developmental process.</w:t>
      </w:r>
      <w:r w:rsidR="00531A21">
        <w:t xml:space="preserve"> </w:t>
      </w:r>
      <w:r w:rsidR="00FE1C12">
        <w:t xml:space="preserve">However, </w:t>
      </w:r>
      <w:r w:rsidR="00F04471">
        <w:t>all the questionnaires</w:t>
      </w:r>
      <w:r w:rsidR="00A65604">
        <w:t xml:space="preserve"> had good to excellent internal consistency and </w:t>
      </w:r>
      <w:r w:rsidR="00A65604" w:rsidRPr="00B350D9">
        <w:t>test</w:t>
      </w:r>
      <w:r w:rsidR="00A65604" w:rsidRPr="00CE54E5">
        <w:t>-retest reliability</w:t>
      </w:r>
      <w:r w:rsidR="00A65604" w:rsidRPr="00B350D9">
        <w:t xml:space="preserve"> to</w:t>
      </w:r>
      <w:r w:rsidR="005758C2">
        <w:t xml:space="preserve"> </w:t>
      </w:r>
      <w:r w:rsidR="00A65604" w:rsidRPr="00B350D9">
        <w:t>support</w:t>
      </w:r>
      <w:r w:rsidR="00A65604">
        <w:t xml:space="preserve"> the sufficient ratings. </w:t>
      </w:r>
      <w:r w:rsidRPr="001E06E8">
        <w:t xml:space="preserve">The </w:t>
      </w:r>
      <w:r w:rsidR="00313DD7">
        <w:t xml:space="preserve">shortened </w:t>
      </w:r>
      <w:r w:rsidRPr="001E06E8">
        <w:t xml:space="preserve">ACQ-6 and ACQ-5 </w:t>
      </w:r>
      <w:r w:rsidR="002B6EB6">
        <w:t>showed</w:t>
      </w:r>
      <w:r w:rsidR="0072114F">
        <w:t xml:space="preserve"> </w:t>
      </w:r>
      <w:r w:rsidRPr="001E06E8">
        <w:t xml:space="preserve">strong correlations with the </w:t>
      </w:r>
      <w:r w:rsidR="00313DD7">
        <w:t>original</w:t>
      </w:r>
      <w:r w:rsidR="005758C2">
        <w:t xml:space="preserve"> </w:t>
      </w:r>
      <w:r w:rsidRPr="001E06E8">
        <w:t>ACQ-7</w:t>
      </w:r>
      <w:r w:rsidRPr="001E06E8">
        <w:fldChar w:fldCharType="begin">
          <w:fldData xml:space="preserve">PEVuZE5vdGU+PENpdGU+PEF1dGhvcj5XeXJ3aWNoPC9BdXRob3I+PFllYXI+MjAxMTwvWWVhcj48
UmVjTnVtPjE4NjwvUmVjTnVtPjxEaXNwbGF5VGV4dD48c3R5bGUgZmFjZT0ic3VwZXJzY3JpcHQi
PjYwPC9zdHlsZT48L0Rpc3BsYXlUZXh0PjxyZWNvcmQ+PHJlYy1udW1iZXI+MTg2PC9yZWMtbnVt
YmVyPjxmb3JlaWduLWtleXM+PGtleSBhcHA9IkVOIiBkYi1pZD0ieHNlOXNzOXQ4YTk5ZHVlcnZ4
aHhld2Y1MGVzczJlYWV6end2IiB0aW1lc3RhbXA9IjE2NjU5MjUxNjYiPjE4Njwva2V5PjwvZm9y
ZWlnbi1rZXlzPjxyZWYtdHlwZSBuYW1lPSJKb3VybmFsIEFydGljbGUiPjE3PC9yZWYtdHlwZT48
Y29udHJpYnV0b3JzPjxhdXRob3JzPjxhdXRob3I+V3lyd2ljaCwgSyBXPC9hdXRob3I+PGF1dGhv
cj5LaGFuLCBTIEE8L2F1dGhvcj48YXV0aG9yPk5hdmFyYXRuYW0sIFA8L2F1dGhvcj48YXV0aG9y
Pk5vbHRlLCBILjwvYXV0aG9yPjxhdXRob3I+R2F0ZXMsIEQuIEYuLCBKci48L2F1dGhvcj48L2F1
dGhvcnM+PC9jb250cmlidXRvcnM+PGF1dGgtYWRkcmVzcz5XeXJ3aWNoLCBLYXRobGVlbiBXLiBV
bml0ZWQgQmlvU291cmNlIENvcnBvcmF0aW9uLCA3MTAxIFdpc2NvbnNpbiBBdmVudWUsIFN1aXRl
IDYwMCwgQmV0aGVzZGEsIE1EIDIwODE0LCBVU0EuIGthdGh5Lnd5cndpY2hAdW5pdGVkYmlvc291
cmNlLmNvbTwvYXV0aC1hZGRyZXNzPjx0aXRsZXM+PHRpdGxlPlZhbGlkYXRpb24gYW5kIGFncmVl
bWVudCBhY3Jvc3MgZm91ciB2ZXJzaW9ucyBvZiB0aGUgYXN0aG1hIGNvbnRyb2wgcXVlc3Rpb25u
YWlyZSBpbiBwYXRpZW50cyB3aXRoIHBlcnNpc3RlbnQgYXN0aG1hPC90aXRsZT48c2Vjb25kYXJ5
LXRpdGxlPlJlc3BpcmF0b3J5IE1lZGljaW5lPC9zZWNvbmRhcnktdGl0bGU+PC90aXRsZXM+PHBl
cmlvZGljYWw+PGZ1bGwtdGl0bGU+UmVzcGlyYXRvcnkgTWVkaWNpbmU8L2Z1bGwtdGl0bGU+PC9w
ZXJpb2RpY2FsPjxwYWdlcz42OTgtNzEyPC9wYWdlcz48dm9sdW1lPjEwNTwvdm9sdW1lPjxudW1i
ZXI+NTwvbnVtYmVyPjxrZXl3b3Jkcz48a2V5d29yZD5BZG9sZXNjZW50PC9rZXl3b3JkPjxrZXl3
b3JkPkFkdWx0PC9rZXl3b3JkPjxrZXl3b3JkPipBbnRpLUFzdGhtYXRpYyBBZ2VudHMvdHUgW1Ro
ZXJhcGV1dGljIFVzZV08L2tleXdvcmQ+PGtleXdvcmQ+KkFzdGhtYS9kdCBbRHJ1ZyBUaGVyYXB5
XTwva2V5d29yZD48a2V5d29yZD5Bc3RobWEvZXAgW0VwaWRlbWlvbG9neV08L2tleXdvcmQ+PGtl
eXdvcmQ+QXN0aG1hL3B4IFtQc3ljaG9sb2d5XTwva2V5d29yZD48a2V5d29yZD5DaGlsZDwva2V5
d29yZD48a2V5d29yZD5DbGluaWNhbCBUcmlhbHMsIFBoYXNlIElJSSBhcyBUb3BpYzwva2V5d29y
ZD48a2V5d29yZD5GZW1hbGU8L2tleXdvcmQ+PGtleXdvcmQ+SGVhbHRoIFN0YXR1cyBJbmRpY2F0
b3JzPC9rZXl3b3JkPjxrZXl3b3JkPkh1bWFuczwva2V5d29yZD48a2V5d29yZD5NYWxlPC9rZXl3
b3JkPjxrZXl3b3JkPk11bHRpY2VudGVyIFN0dWRpZXMgYXMgVG9waWM8L2tleXdvcmQ+PGtleXdv
cmQ+UHN5Y2hvbWV0cmljczwva2V5d29yZD48a2V5d29yZD5RdWFsaXR5IG9mIExpZmUvcHggW1Bz
eWNob2xvZ3ldPC9rZXl3b3JkPjxrZXl3b3JkPlJhbmRvbWl6ZWQgQ29udHJvbGxlZCBUcmlhbHMg
YXMgVG9waWM8L2tleXdvcmQ+PGtleXdvcmQ+U2V2ZXJpdHkgb2YgSWxsbmVzcyBJbmRleDwva2V5
d29yZD48a2V5d29yZD4qU3VydmV5cyBhbmQgUXVlc3Rpb25uYWlyZXM8L2tleXdvcmQ+PGtleXdv
cmQ+VHJlYXRtZW50IE91dGNvbWU8L2tleXdvcmQ+PGtleXdvcmQ+WW91bmcgQWR1bHQ8L2tleXdv
cmQ+PGtleXdvcmQ+MCAoQW50aS1Bc3RobWF0aWMgQWdlbnRzKTwva2V5d29yZD48a2V5d29yZD5R
dWVzdGlvbm5haXJlczwva2V5d29yZD48a2V5d29yZD5Bc3RobWE8L2tleXdvcmQ+PC9rZXl3b3Jk
cz48ZGF0ZXM+PHllYXI+MjAxMTwveWVhcj48cHViLWRhdGVzPjxkYXRlPk1heTwvZGF0ZT48L3B1
Yi1kYXRlcz48L2RhdGVzPjxpc2JuPjE1MzItMzA2NDwvaXNibj48YWNjZXNzaW9uLW51bT4yMTE0
NjM4OTwvYWNjZXNzaW9uLW51bT48dXJscz48cmVsYXRlZC11cmxzPjx1cmw+aHR0cHM6Ly9vdmlk
c3Aub3ZpZC5jb20vb3ZpZHdlYi5jZ2k/VD1KUyZhbXA7Q1NDPVkmYW1wO05FV1M9TiZhbXA7UEFH
RT1mdWxsdGV4dCZhbXA7RD1tZWQ4JmFtcDtBTj0yMTE0NjM4OSBodHRwOi8vcmVzb2x2ZXIuZWJz
Y29ob3N0LmNvbS9vcGVudXJsP2lzc249MDk1NDYxMTEmYW1wO1ZvbHVtZT0xMDUmYW1wO2lzc3Vl
PTUmYW1wO3NwYWdlPTY5OCZhbXA7dGl0bGU9VmFsaWRhdGlvbithbmQrYWdyZWVtZW50K2Fjcm9z
cytmb3VyK3ZlcnNpb25zK29mK3RoZSthc3RobWErY29udHJvbCtxdWVzdGlvbm5haXJlK2luK3Bh
dGllbnRzK3dpdGgrcGVyc2lzdGVudCthc3RobWEuJmFtcDt5ZWFyPTIwMTEmYW1wO2F1bGFzdD1X
eXJ3aWNoPC91cmw+PC9yZWxhdGVkLXVybHM+PC91cmxzPjxjdXN0b20xPlJBWVlBTi1JTkNMVVNJ
T046IHsmcXVvdDtBbm5hJnF1b3Q7PSZndDsmcXVvdDtJbmNsdWRlZCZxdW90OywgJnF1b3Q7RWth
dGVyaW5hJnF1b3Q7PSZndDsmcXVvdDtJbmNsdWRlZCZxdW90O30gfCBSQVlZQU4tTEFCRUxTOiBB
Q1E8L2N1c3RvbTE+PGxhbmd1YWdlPkVuZ2xpc2g8L2xhbmd1YWdlPjwvcmVjb3JkPjwvQ2l0ZT48
L0VuZE5vdGU+
</w:fldData>
        </w:fldChar>
      </w:r>
      <w:r w:rsidR="007E24D9">
        <w:instrText xml:space="preserve"> ADDIN EN.CITE </w:instrText>
      </w:r>
      <w:r w:rsidR="007E24D9">
        <w:fldChar w:fldCharType="begin">
          <w:fldData xml:space="preserve">PEVuZE5vdGU+PENpdGU+PEF1dGhvcj5XeXJ3aWNoPC9BdXRob3I+PFllYXI+MjAxMTwvWWVhcj48
UmVjTnVtPjE4NjwvUmVjTnVtPjxEaXNwbGF5VGV4dD48c3R5bGUgZmFjZT0ic3VwZXJzY3JpcHQi
PjYwPC9zdHlsZT48L0Rpc3BsYXlUZXh0PjxyZWNvcmQ+PHJlYy1udW1iZXI+MTg2PC9yZWMtbnVt
YmVyPjxmb3JlaWduLWtleXM+PGtleSBhcHA9IkVOIiBkYi1pZD0ieHNlOXNzOXQ4YTk5ZHVlcnZ4
aHhld2Y1MGVzczJlYWV6end2IiB0aW1lc3RhbXA9IjE2NjU5MjUxNjYiPjE4Njwva2V5PjwvZm9y
ZWlnbi1rZXlzPjxyZWYtdHlwZSBuYW1lPSJKb3VybmFsIEFydGljbGUiPjE3PC9yZWYtdHlwZT48
Y29udHJpYnV0b3JzPjxhdXRob3JzPjxhdXRob3I+V3lyd2ljaCwgSyBXPC9hdXRob3I+PGF1dGhv
cj5LaGFuLCBTIEE8L2F1dGhvcj48YXV0aG9yPk5hdmFyYXRuYW0sIFA8L2F1dGhvcj48YXV0aG9y
Pk5vbHRlLCBILjwvYXV0aG9yPjxhdXRob3I+R2F0ZXMsIEQuIEYuLCBKci48L2F1dGhvcj48L2F1
dGhvcnM+PC9jb250cmlidXRvcnM+PGF1dGgtYWRkcmVzcz5XeXJ3aWNoLCBLYXRobGVlbiBXLiBV
bml0ZWQgQmlvU291cmNlIENvcnBvcmF0aW9uLCA3MTAxIFdpc2NvbnNpbiBBdmVudWUsIFN1aXRl
IDYwMCwgQmV0aGVzZGEsIE1EIDIwODE0LCBVU0EuIGthdGh5Lnd5cndpY2hAdW5pdGVkYmlvc291
cmNlLmNvbTwvYXV0aC1hZGRyZXNzPjx0aXRsZXM+PHRpdGxlPlZhbGlkYXRpb24gYW5kIGFncmVl
bWVudCBhY3Jvc3MgZm91ciB2ZXJzaW9ucyBvZiB0aGUgYXN0aG1hIGNvbnRyb2wgcXVlc3Rpb25u
YWlyZSBpbiBwYXRpZW50cyB3aXRoIHBlcnNpc3RlbnQgYXN0aG1hPC90aXRsZT48c2Vjb25kYXJ5
LXRpdGxlPlJlc3BpcmF0b3J5IE1lZGljaW5lPC9zZWNvbmRhcnktdGl0bGU+PC90aXRsZXM+PHBl
cmlvZGljYWw+PGZ1bGwtdGl0bGU+UmVzcGlyYXRvcnkgTWVkaWNpbmU8L2Z1bGwtdGl0bGU+PC9w
ZXJpb2RpY2FsPjxwYWdlcz42OTgtNzEyPC9wYWdlcz48dm9sdW1lPjEwNTwvdm9sdW1lPjxudW1i
ZXI+NTwvbnVtYmVyPjxrZXl3b3Jkcz48a2V5d29yZD5BZG9sZXNjZW50PC9rZXl3b3JkPjxrZXl3
b3JkPkFkdWx0PC9rZXl3b3JkPjxrZXl3b3JkPipBbnRpLUFzdGhtYXRpYyBBZ2VudHMvdHUgW1Ro
ZXJhcGV1dGljIFVzZV08L2tleXdvcmQ+PGtleXdvcmQ+KkFzdGhtYS9kdCBbRHJ1ZyBUaGVyYXB5
XTwva2V5d29yZD48a2V5d29yZD5Bc3RobWEvZXAgW0VwaWRlbWlvbG9neV08L2tleXdvcmQ+PGtl
eXdvcmQ+QXN0aG1hL3B4IFtQc3ljaG9sb2d5XTwva2V5d29yZD48a2V5d29yZD5DaGlsZDwva2V5
d29yZD48a2V5d29yZD5DbGluaWNhbCBUcmlhbHMsIFBoYXNlIElJSSBhcyBUb3BpYzwva2V5d29y
ZD48a2V5d29yZD5GZW1hbGU8L2tleXdvcmQ+PGtleXdvcmQ+SGVhbHRoIFN0YXR1cyBJbmRpY2F0
b3JzPC9rZXl3b3JkPjxrZXl3b3JkPkh1bWFuczwva2V5d29yZD48a2V5d29yZD5NYWxlPC9rZXl3
b3JkPjxrZXl3b3JkPk11bHRpY2VudGVyIFN0dWRpZXMgYXMgVG9waWM8L2tleXdvcmQ+PGtleXdv
cmQ+UHN5Y2hvbWV0cmljczwva2V5d29yZD48a2V5d29yZD5RdWFsaXR5IG9mIExpZmUvcHggW1Bz
eWNob2xvZ3ldPC9rZXl3b3JkPjxrZXl3b3JkPlJhbmRvbWl6ZWQgQ29udHJvbGxlZCBUcmlhbHMg
YXMgVG9waWM8L2tleXdvcmQ+PGtleXdvcmQ+U2V2ZXJpdHkgb2YgSWxsbmVzcyBJbmRleDwva2V5
d29yZD48a2V5d29yZD4qU3VydmV5cyBhbmQgUXVlc3Rpb25uYWlyZXM8L2tleXdvcmQ+PGtleXdv
cmQ+VHJlYXRtZW50IE91dGNvbWU8L2tleXdvcmQ+PGtleXdvcmQ+WW91bmcgQWR1bHQ8L2tleXdv
cmQ+PGtleXdvcmQ+MCAoQW50aS1Bc3RobWF0aWMgQWdlbnRzKTwva2V5d29yZD48a2V5d29yZD5R
dWVzdGlvbm5haXJlczwva2V5d29yZD48a2V5d29yZD5Bc3RobWE8L2tleXdvcmQ+PC9rZXl3b3Jk
cz48ZGF0ZXM+PHllYXI+MjAxMTwveWVhcj48cHViLWRhdGVzPjxkYXRlPk1heTwvZGF0ZT48L3B1
Yi1kYXRlcz48L2RhdGVzPjxpc2JuPjE1MzItMzA2NDwvaXNibj48YWNjZXNzaW9uLW51bT4yMTE0
NjM4OTwvYWNjZXNzaW9uLW51bT48dXJscz48cmVsYXRlZC11cmxzPjx1cmw+aHR0cHM6Ly9vdmlk
c3Aub3ZpZC5jb20vb3ZpZHdlYi5jZ2k/VD1KUyZhbXA7Q1NDPVkmYW1wO05FV1M9TiZhbXA7UEFH
RT1mdWxsdGV4dCZhbXA7RD1tZWQ4JmFtcDtBTj0yMTE0NjM4OSBodHRwOi8vcmVzb2x2ZXIuZWJz
Y29ob3N0LmNvbS9vcGVudXJsP2lzc249MDk1NDYxMTEmYW1wO1ZvbHVtZT0xMDUmYW1wO2lzc3Vl
PTUmYW1wO3NwYWdlPTY5OCZhbXA7dGl0bGU9VmFsaWRhdGlvbithbmQrYWdyZWVtZW50K2Fjcm9z
cytmb3VyK3ZlcnNpb25zK29mK3RoZSthc3RobWErY29udHJvbCtxdWVzdGlvbm5haXJlK2luK3Bh
dGllbnRzK3dpdGgrcGVyc2lzdGVudCthc3RobWEuJmFtcDt5ZWFyPTIwMTEmYW1wO2F1bGFzdD1X
eXJ3aWNoPC91cmw+PC9yZWxhdGVkLXVybHM+PC91cmxzPjxjdXN0b20xPlJBWVlBTi1JTkNMVVNJ
T046IHsmcXVvdDtBbm5hJnF1b3Q7PSZndDsmcXVvdDtJbmNsdWRlZCZxdW90OywgJnF1b3Q7RWth
dGVyaW5hJnF1b3Q7PSZndDsmcXVvdDtJbmNsdWRlZCZxdW90O30gfCBSQVlZQU4tTEFCRUxTOiBB
Q1E8L2N1c3RvbTE+PGxhbmd1YWdlPkVuZ2xpc2g8L2xhbmd1YWdlPjwvcmVjb3JkPjwvQ2l0ZT48
L0VuZE5vdGU+
</w:fldData>
        </w:fldChar>
      </w:r>
      <w:r w:rsidR="007E24D9">
        <w:instrText xml:space="preserve"> ADDIN EN.CITE.DATA </w:instrText>
      </w:r>
      <w:r w:rsidR="007E24D9">
        <w:fldChar w:fldCharType="end"/>
      </w:r>
      <w:r w:rsidRPr="001E06E8">
        <w:fldChar w:fldCharType="separate"/>
      </w:r>
      <w:r w:rsidR="00E83C39" w:rsidRPr="00E83C39">
        <w:rPr>
          <w:noProof/>
          <w:vertAlign w:val="superscript"/>
        </w:rPr>
        <w:t>60</w:t>
      </w:r>
      <w:r w:rsidRPr="001E06E8">
        <w:fldChar w:fldCharType="end"/>
      </w:r>
      <w:r w:rsidR="0072114F">
        <w:t xml:space="preserve">, </w:t>
      </w:r>
      <w:r w:rsidR="00A65604">
        <w:t>illustrating</w:t>
      </w:r>
      <w:r w:rsidR="0072114F">
        <w:t xml:space="preserve"> </w:t>
      </w:r>
      <w:r w:rsidR="0072114F" w:rsidRPr="005D670B">
        <w:t>s</w:t>
      </w:r>
      <w:r w:rsidR="00FE0435" w:rsidRPr="005D670B">
        <w:t>ufficient criterion validity</w:t>
      </w:r>
      <w:r w:rsidR="000C07E8" w:rsidRPr="005D670B">
        <w:t xml:space="preserve">. </w:t>
      </w:r>
      <w:r w:rsidR="00690E38" w:rsidRPr="005D670B">
        <w:t xml:space="preserve">In contrast, </w:t>
      </w:r>
      <w:r w:rsidR="005758C2">
        <w:t xml:space="preserve">there was </w:t>
      </w:r>
      <w:r w:rsidR="00690E38" w:rsidRPr="005D670B">
        <w:t xml:space="preserve">insufficient </w:t>
      </w:r>
      <w:r w:rsidR="005B3E1A" w:rsidRPr="005D670B">
        <w:t xml:space="preserve">‘low’ to ‘very low’ quality </w:t>
      </w:r>
      <w:r w:rsidR="00690E38" w:rsidRPr="005D670B">
        <w:t>evidence for</w:t>
      </w:r>
      <w:r w:rsidR="00F60622" w:rsidRPr="005D670B">
        <w:t xml:space="preserve"> construct validity and responsiveness</w:t>
      </w:r>
      <w:r w:rsidR="005D5679" w:rsidRPr="005D670B">
        <w:t xml:space="preserve"> to change</w:t>
      </w:r>
      <w:r w:rsidR="005758C2">
        <w:t xml:space="preserve"> for all asthma control instruments</w:t>
      </w:r>
      <w:r w:rsidR="00AA0507" w:rsidRPr="005D670B">
        <w:t xml:space="preserve">. </w:t>
      </w:r>
      <w:r w:rsidR="00FC6BD4">
        <w:t>T</w:t>
      </w:r>
      <w:r w:rsidR="00934AA5">
        <w:t>here were</w:t>
      </w:r>
      <w:r w:rsidR="00A74C09">
        <w:t xml:space="preserve"> studies reporting</w:t>
      </w:r>
      <w:r w:rsidR="00934AA5">
        <w:t xml:space="preserve"> moderate</w:t>
      </w:r>
      <w:r w:rsidR="009A50E6" w:rsidRPr="005D670B">
        <w:t xml:space="preserve"> correlations </w:t>
      </w:r>
      <w:r w:rsidR="004245F1">
        <w:t>between scores on ‘priority’ instruments</w:t>
      </w:r>
      <w:r w:rsidR="006411A4">
        <w:t xml:space="preserve"> and</w:t>
      </w:r>
      <w:r w:rsidR="006411A4" w:rsidRPr="005D670B">
        <w:t xml:space="preserve"> </w:t>
      </w:r>
      <w:r w:rsidR="005758C2">
        <w:t>comparators such as</w:t>
      </w:r>
      <w:r w:rsidR="009A50E6" w:rsidRPr="005D670B">
        <w:t xml:space="preserve"> physician assessed asthma control</w:t>
      </w:r>
      <w:r w:rsidR="00F97B21">
        <w:t xml:space="preserve"> </w:t>
      </w:r>
      <w:r w:rsidR="009A50E6" w:rsidRPr="005D670B">
        <w:t>and QoL,</w:t>
      </w:r>
      <w:r w:rsidR="00B94A70">
        <w:t xml:space="preserve"> and weak correlations with</w:t>
      </w:r>
      <w:r w:rsidR="009A50E6" w:rsidRPr="005D670B">
        <w:t xml:space="preserve"> </w:t>
      </w:r>
      <w:r w:rsidR="00B94A70" w:rsidRPr="005D670B">
        <w:t>FEV</w:t>
      </w:r>
      <w:r w:rsidR="00B94A70" w:rsidRPr="005D670B">
        <w:rPr>
          <w:vertAlign w:val="subscript"/>
        </w:rPr>
        <w:t>1</w:t>
      </w:r>
      <w:r w:rsidR="00930640">
        <w:t>. Similarly, some studies</w:t>
      </w:r>
      <w:r w:rsidR="00A74C09">
        <w:t xml:space="preserve"> reported</w:t>
      </w:r>
      <w:r w:rsidR="00B615ED">
        <w:t xml:space="preserve"> that patients with unstable asthma had meaningful changes in priority control instrument scores</w:t>
      </w:r>
      <w:r w:rsidR="00A1611F">
        <w:t xml:space="preserve"> i.e. changes exceeding MCID.</w:t>
      </w:r>
      <w:r w:rsidR="00393F74">
        <w:t xml:space="preserve"> </w:t>
      </w:r>
      <w:r w:rsidR="00FC6BD4">
        <w:t xml:space="preserve">However, after qualitatively pooling the evidence </w:t>
      </w:r>
      <w:r w:rsidR="002D35F0" w:rsidRPr="005D670B">
        <w:t xml:space="preserve">the </w:t>
      </w:r>
      <w:r w:rsidR="002D35F0" w:rsidRPr="005D670B">
        <w:rPr>
          <w:i/>
          <w:iCs/>
        </w:rPr>
        <w:t xml:space="preserve">a priori </w:t>
      </w:r>
      <w:r w:rsidR="005B0250" w:rsidRPr="009B509F">
        <w:t>threshold</w:t>
      </w:r>
      <w:r w:rsidR="005B0250">
        <w:rPr>
          <w:i/>
          <w:iCs/>
        </w:rPr>
        <w:t xml:space="preserve"> </w:t>
      </w:r>
      <w:r w:rsidR="005B0250" w:rsidRPr="009B509F">
        <w:t>for</w:t>
      </w:r>
      <w:r w:rsidR="005B0250">
        <w:rPr>
          <w:i/>
          <w:iCs/>
        </w:rPr>
        <w:t xml:space="preserve"> </w:t>
      </w:r>
      <w:r w:rsidR="006411A4">
        <w:t xml:space="preserve">hypotheses </w:t>
      </w:r>
      <w:r w:rsidR="005B0250">
        <w:t xml:space="preserve">was </w:t>
      </w:r>
      <w:r w:rsidR="002D35F0" w:rsidRPr="005D670B">
        <w:t>not fulfilled</w:t>
      </w:r>
      <w:r w:rsidR="00A74C09">
        <w:t xml:space="preserve"> for either of the measurement properties</w:t>
      </w:r>
      <w:r w:rsidR="005B0250">
        <w:t xml:space="preserve">. </w:t>
      </w:r>
    </w:p>
    <w:p w14:paraId="7762401E" w14:textId="680738D5" w:rsidR="001E06E8" w:rsidRPr="005D670B" w:rsidRDefault="003C2682" w:rsidP="00C6167E">
      <w:pPr>
        <w:pStyle w:val="Heading4"/>
        <w:ind w:right="-1"/>
      </w:pPr>
      <w:r w:rsidRPr="005D670B">
        <w:t>‘Priority’ composite outcome measures for adult severe asthma</w:t>
      </w:r>
      <w:r w:rsidRPr="009B509F">
        <w:t xml:space="preserve">  </w:t>
      </w:r>
    </w:p>
    <w:p w14:paraId="57599F31" w14:textId="4531EAD8" w:rsidR="001E06E8" w:rsidRPr="005D670B" w:rsidRDefault="000D4200" w:rsidP="00C6167E">
      <w:pPr>
        <w:spacing w:line="360" w:lineRule="auto"/>
        <w:ind w:right="-1"/>
        <w:jc w:val="both"/>
      </w:pPr>
      <w:r w:rsidRPr="005D670B">
        <w:t xml:space="preserve">The ACCI was awarded sufficient </w:t>
      </w:r>
      <w:r w:rsidR="00D2619F" w:rsidRPr="005D670B">
        <w:t xml:space="preserve">ratings for </w:t>
      </w:r>
      <w:r w:rsidR="00DB19DC" w:rsidRPr="005D670B">
        <w:t>relevance and comprehensibility</w:t>
      </w:r>
      <w:r w:rsidR="006F1709" w:rsidRPr="005D670B">
        <w:t>, as patients were involved in its development, but</w:t>
      </w:r>
      <w:r w:rsidR="00DB19DC" w:rsidRPr="005D670B">
        <w:t xml:space="preserve"> </w:t>
      </w:r>
      <w:r w:rsidR="002546EE" w:rsidRPr="005D670B">
        <w:t xml:space="preserve">comprehensiveness was rated insufficient. </w:t>
      </w:r>
      <w:r w:rsidR="00BB33F9">
        <w:t xml:space="preserve">Of the other measurement properties appraised, </w:t>
      </w:r>
      <w:r w:rsidR="00BB33F9">
        <w:lastRenderedPageBreak/>
        <w:t>there was only</w:t>
      </w:r>
      <w:r w:rsidR="001E06E8" w:rsidRPr="005D670B">
        <w:t xml:space="preserve"> sufficient</w:t>
      </w:r>
      <w:r w:rsidR="00BB33F9">
        <w:t>, albeit ‘low’</w:t>
      </w:r>
      <w:r w:rsidR="001E06E8" w:rsidRPr="005D670B">
        <w:t xml:space="preserve"> quality evidence</w:t>
      </w:r>
      <w:r w:rsidR="00BB33F9">
        <w:t>,</w:t>
      </w:r>
      <w:r w:rsidR="001E06E8" w:rsidRPr="005D670B">
        <w:t xml:space="preserve"> for construct validity</w:t>
      </w:r>
      <w:r w:rsidR="008746C6">
        <w:t xml:space="preserve">. ACCI scores had </w:t>
      </w:r>
      <w:r w:rsidR="001E06E8" w:rsidRPr="005D670B">
        <w:t xml:space="preserve">moderate to strong correlations with asthma control and asthma-specific </w:t>
      </w:r>
      <w:r w:rsidR="00A9463D">
        <w:t>QoL</w:t>
      </w:r>
      <w:r w:rsidR="001E06E8" w:rsidRPr="005D670B">
        <w:t xml:space="preserve">, and relatively weaker correlations with generic QoL.  </w:t>
      </w:r>
    </w:p>
    <w:p w14:paraId="1FA63468" w14:textId="77777777" w:rsidR="002E48EE" w:rsidRPr="005D670B" w:rsidRDefault="002E48EE" w:rsidP="00C6167E">
      <w:pPr>
        <w:pStyle w:val="Heading4"/>
        <w:ind w:right="-1"/>
      </w:pPr>
      <w:r w:rsidRPr="005D670B">
        <w:t>‘Priority’ quality of life outcome measures for paediatric severe asthma</w:t>
      </w:r>
    </w:p>
    <w:p w14:paraId="4607EDE8" w14:textId="746515A3" w:rsidR="00B0361A" w:rsidRPr="005D670B" w:rsidRDefault="001A32F5" w:rsidP="00C6167E">
      <w:pPr>
        <w:spacing w:line="360" w:lineRule="auto"/>
        <w:ind w:right="-1"/>
        <w:jc w:val="both"/>
      </w:pPr>
      <w:r w:rsidRPr="005D670B">
        <w:t>Content validity</w:t>
      </w:r>
      <w:r w:rsidR="00032CD4" w:rsidRPr="005D670B">
        <w:t xml:space="preserve"> was rated inconsistent for all ‘priority’ QoL instruments except</w:t>
      </w:r>
      <w:r w:rsidR="0059751D">
        <w:t xml:space="preserve"> the</w:t>
      </w:r>
      <w:r w:rsidR="00032CD4" w:rsidRPr="005D670B">
        <w:t xml:space="preserve"> P</w:t>
      </w:r>
      <w:r w:rsidR="006F0B7C">
        <w:t xml:space="preserve">aediatric </w:t>
      </w:r>
      <w:r w:rsidR="00032CD4" w:rsidRPr="005D670B">
        <w:t>A</w:t>
      </w:r>
      <w:r w:rsidR="006F0B7C">
        <w:t xml:space="preserve">sthma </w:t>
      </w:r>
      <w:r w:rsidR="00032CD4" w:rsidRPr="005D670B">
        <w:t>Q</w:t>
      </w:r>
      <w:r w:rsidR="006F0B7C">
        <w:t xml:space="preserve">uality of </w:t>
      </w:r>
      <w:r w:rsidR="00032CD4" w:rsidRPr="005D670B">
        <w:t>L</w:t>
      </w:r>
      <w:r w:rsidR="006F0B7C">
        <w:t xml:space="preserve">ife </w:t>
      </w:r>
      <w:r w:rsidR="00032CD4" w:rsidRPr="005D670B">
        <w:t>Q</w:t>
      </w:r>
      <w:r w:rsidR="006F0B7C">
        <w:t>uestionnaire (PAQLQ)</w:t>
      </w:r>
      <w:r w:rsidR="00032CD4" w:rsidRPr="005D670B">
        <w:t xml:space="preserve">, which had sufficient evidence for comprehensibility. </w:t>
      </w:r>
      <w:r w:rsidR="002E48EE" w:rsidRPr="005D670B">
        <w:t xml:space="preserve">The quality of evidence </w:t>
      </w:r>
      <w:r w:rsidR="000304AE" w:rsidRPr="005D670B">
        <w:t xml:space="preserve">was ‘very low’ to ‘low’ </w:t>
      </w:r>
      <w:r w:rsidR="002E48EE" w:rsidRPr="005D670B">
        <w:t xml:space="preserve">as only patients with mild-to-moderate asthma were involved in the development. </w:t>
      </w:r>
      <w:r w:rsidR="002C6D7B" w:rsidRPr="005D670B">
        <w:t>There</w:t>
      </w:r>
      <w:r w:rsidR="00984154" w:rsidRPr="005D670B">
        <w:t xml:space="preserve"> was </w:t>
      </w:r>
      <w:r w:rsidR="002C6D7B" w:rsidRPr="005D670B">
        <w:t>sufficient evidence</w:t>
      </w:r>
      <w:r w:rsidR="00984154" w:rsidRPr="005D670B">
        <w:t xml:space="preserve"> for </w:t>
      </w:r>
      <w:r w:rsidR="00B13989">
        <w:t>other</w:t>
      </w:r>
      <w:r w:rsidR="00B13989" w:rsidRPr="005D670B">
        <w:t xml:space="preserve"> </w:t>
      </w:r>
      <w:r w:rsidR="002C6D7B" w:rsidRPr="005D670B">
        <w:t xml:space="preserve">measurement properties </w:t>
      </w:r>
      <w:r w:rsidR="00B13989">
        <w:t>appraised</w:t>
      </w:r>
      <w:r w:rsidR="00984154" w:rsidRPr="005D670B">
        <w:t xml:space="preserve">, </w:t>
      </w:r>
      <w:r w:rsidR="00861A05" w:rsidRPr="005D670B">
        <w:t xml:space="preserve">except </w:t>
      </w:r>
      <w:r w:rsidR="002C6D7B" w:rsidRPr="005D670B">
        <w:t>Mini</w:t>
      </w:r>
      <w:r w:rsidR="00861A05" w:rsidRPr="005D670B">
        <w:t>-</w:t>
      </w:r>
      <w:r w:rsidR="002C6D7B" w:rsidRPr="005D670B">
        <w:t>PAQLQ</w:t>
      </w:r>
      <w:r w:rsidR="00861A05" w:rsidRPr="005D670B">
        <w:t xml:space="preserve">, which </w:t>
      </w:r>
      <w:r w:rsidR="002C6D7B" w:rsidRPr="005D670B">
        <w:t>was rated insufficient</w:t>
      </w:r>
      <w:r w:rsidR="00861A05" w:rsidRPr="005D670B">
        <w:t xml:space="preserve"> for internal</w:t>
      </w:r>
      <w:r w:rsidR="000F37CE" w:rsidRPr="005D670B">
        <w:t xml:space="preserve"> </w:t>
      </w:r>
      <w:r w:rsidR="002C6D7B" w:rsidRPr="005D670B">
        <w:t xml:space="preserve">consistency. The quality of evidence </w:t>
      </w:r>
      <w:r w:rsidR="00032CD4" w:rsidRPr="005D670B">
        <w:t xml:space="preserve">was predominantly higher for the PAQLQ and Mini-PAQLQ compared to the PAQLQ-S. </w:t>
      </w:r>
    </w:p>
    <w:p w14:paraId="1B145BA1" w14:textId="47C1F6C0" w:rsidR="002076E1" w:rsidRPr="005D670B" w:rsidRDefault="002076E1" w:rsidP="00C6167E">
      <w:pPr>
        <w:pStyle w:val="Heading4"/>
        <w:ind w:right="-1"/>
      </w:pPr>
      <w:r w:rsidRPr="005D670B">
        <w:t xml:space="preserve">‘Priority’ asthma control </w:t>
      </w:r>
      <w:r w:rsidR="00862FD9" w:rsidRPr="005D670B">
        <w:t>outcome measures</w:t>
      </w:r>
      <w:r w:rsidRPr="005D670B">
        <w:t xml:space="preserve"> for paediatric severe asthma</w:t>
      </w:r>
    </w:p>
    <w:p w14:paraId="744F2391" w14:textId="39BF6618" w:rsidR="002076E1" w:rsidRPr="005D670B" w:rsidRDefault="002076E1" w:rsidP="00C6167E">
      <w:pPr>
        <w:spacing w:line="360" w:lineRule="auto"/>
        <w:ind w:right="-1"/>
        <w:jc w:val="both"/>
      </w:pPr>
      <w:r w:rsidRPr="005D670B">
        <w:t>The C</w:t>
      </w:r>
      <w:r w:rsidR="006F0B7C">
        <w:t xml:space="preserve">hildhood </w:t>
      </w:r>
      <w:r w:rsidRPr="005D670B">
        <w:t>A</w:t>
      </w:r>
      <w:r w:rsidR="006F0B7C">
        <w:t xml:space="preserve">sthma </w:t>
      </w:r>
      <w:r w:rsidRPr="005D670B">
        <w:t>C</w:t>
      </w:r>
      <w:r w:rsidR="006F0B7C">
        <w:t xml:space="preserve">ontrol </w:t>
      </w:r>
      <w:r w:rsidRPr="005D670B">
        <w:t>T</w:t>
      </w:r>
      <w:r w:rsidR="006F0B7C">
        <w:t>est (C-ACT)</w:t>
      </w:r>
      <w:r w:rsidRPr="005D670B">
        <w:t xml:space="preserve"> had the most robust developmental process;</w:t>
      </w:r>
      <w:r w:rsidR="00B868FF" w:rsidRPr="005D670B">
        <w:t xml:space="preserve"> </w:t>
      </w:r>
      <w:r w:rsidR="0029656E" w:rsidRPr="005D670B">
        <w:t xml:space="preserve">there was sufficient ‘moderate’ quality evidence for </w:t>
      </w:r>
      <w:r w:rsidRPr="005D670B">
        <w:t xml:space="preserve">relevance and </w:t>
      </w:r>
      <w:r w:rsidRPr="00B76CED">
        <w:t xml:space="preserve">comprehensibility, </w:t>
      </w:r>
      <w:r w:rsidR="00E13922" w:rsidRPr="00B76CED">
        <w:t>with</w:t>
      </w:r>
      <w:r w:rsidR="00B868FF" w:rsidRPr="00B76CED">
        <w:t xml:space="preserve"> 28% of the patients in the developmental study </w:t>
      </w:r>
      <w:r w:rsidR="00E13922" w:rsidRPr="00B76CED">
        <w:t>diagnosed with severe asthma</w:t>
      </w:r>
      <w:r w:rsidRPr="00B76CED">
        <w:t xml:space="preserve">. </w:t>
      </w:r>
      <w:r w:rsidR="00A84AD9" w:rsidRPr="00B76CED">
        <w:t>The ACT</w:t>
      </w:r>
      <w:r w:rsidR="009913E9">
        <w:t xml:space="preserve">, </w:t>
      </w:r>
      <w:r w:rsidR="00A84AD9" w:rsidRPr="00B76CED">
        <w:t xml:space="preserve">ACQ-5, </w:t>
      </w:r>
      <w:r w:rsidR="009913E9" w:rsidRPr="00B76CED">
        <w:t>ACQ</w:t>
      </w:r>
      <w:r w:rsidR="00A84AD9" w:rsidRPr="00B76CED">
        <w:t>-6,</w:t>
      </w:r>
      <w:r w:rsidR="00A84AD9" w:rsidRPr="005D670B">
        <w:t xml:space="preserve"> </w:t>
      </w:r>
      <w:r w:rsidR="009913E9">
        <w:t xml:space="preserve">and </w:t>
      </w:r>
      <w:r w:rsidR="009913E9" w:rsidRPr="00B76CED">
        <w:t>ACQ</w:t>
      </w:r>
      <w:r w:rsidR="00A84AD9" w:rsidRPr="005D670B">
        <w:t>-7</w:t>
      </w:r>
      <w:r w:rsidR="0049254A" w:rsidRPr="005D670B">
        <w:t xml:space="preserve"> </w:t>
      </w:r>
      <w:r w:rsidR="00C247B5" w:rsidRPr="005D670B">
        <w:t>received</w:t>
      </w:r>
      <w:r w:rsidR="0049254A" w:rsidRPr="005D670B">
        <w:t xml:space="preserve"> inconsistent and insufficient ratings for </w:t>
      </w:r>
      <w:r w:rsidR="0005790B" w:rsidRPr="005D670B">
        <w:t>relevance and comprehensiveness respectively</w:t>
      </w:r>
      <w:r w:rsidR="008434CE" w:rsidRPr="005D670B">
        <w:t>. However, the ACQ versions performed better</w:t>
      </w:r>
      <w:r w:rsidR="007E0C60" w:rsidRPr="005D670B">
        <w:t xml:space="preserve"> than ACT in comprehensibility as </w:t>
      </w:r>
      <w:r w:rsidR="008403E4" w:rsidRPr="005D670B">
        <w:t>children and adolescents</w:t>
      </w:r>
      <w:r w:rsidR="007E0C60" w:rsidRPr="005D670B">
        <w:t xml:space="preserve"> were </w:t>
      </w:r>
      <w:r w:rsidR="008403E4" w:rsidRPr="005D670B">
        <w:t xml:space="preserve">consulted about the </w:t>
      </w:r>
      <w:r w:rsidR="006A10C3" w:rsidRPr="005D670B">
        <w:t>phrasing of items and response options.</w:t>
      </w:r>
      <w:r w:rsidR="007E0C60" w:rsidRPr="005D670B">
        <w:t xml:space="preserve"> </w:t>
      </w:r>
      <w:r w:rsidR="00C1480A" w:rsidRPr="005D670B">
        <w:t xml:space="preserve">The </w:t>
      </w:r>
      <w:r w:rsidR="007F3C6A" w:rsidRPr="005D670B">
        <w:t>‘priority’</w:t>
      </w:r>
      <w:r w:rsidR="00B350D9" w:rsidRPr="005D670B">
        <w:t xml:space="preserve"> </w:t>
      </w:r>
      <w:r w:rsidR="007F3C6A" w:rsidRPr="005D670B">
        <w:t xml:space="preserve">asthma control </w:t>
      </w:r>
      <w:r w:rsidR="00B350D9" w:rsidRPr="005D670B">
        <w:t xml:space="preserve">measures </w:t>
      </w:r>
      <w:r w:rsidR="00972C76" w:rsidRPr="005D670B">
        <w:t xml:space="preserve">were rated sufficient </w:t>
      </w:r>
      <w:r w:rsidR="007F3C6A" w:rsidRPr="005D670B">
        <w:t xml:space="preserve">for all measurement properties </w:t>
      </w:r>
      <w:r w:rsidR="006146CE" w:rsidRPr="005D670B">
        <w:t>assessed</w:t>
      </w:r>
      <w:r w:rsidR="007F3C6A" w:rsidRPr="005D670B">
        <w:t>, except ACT</w:t>
      </w:r>
      <w:r w:rsidR="006E0637" w:rsidRPr="005D670B">
        <w:t xml:space="preserve"> which had</w:t>
      </w:r>
      <w:r w:rsidR="007F3C6A" w:rsidRPr="005D670B">
        <w:t xml:space="preserve"> </w:t>
      </w:r>
      <w:r w:rsidR="00972C76" w:rsidRPr="005D670B">
        <w:t>insufficient</w:t>
      </w:r>
      <w:r w:rsidR="006E0637" w:rsidRPr="005D670B">
        <w:t xml:space="preserve"> evidence</w:t>
      </w:r>
      <w:r w:rsidR="00972C76" w:rsidRPr="005D670B">
        <w:t xml:space="preserve"> </w:t>
      </w:r>
      <w:r w:rsidR="007F3C6A" w:rsidRPr="005D670B">
        <w:t xml:space="preserve">for responsiveness to change. </w:t>
      </w:r>
      <w:r w:rsidR="00972C76" w:rsidRPr="005D670B">
        <w:t>Th</w:t>
      </w:r>
      <w:r w:rsidR="006146CE" w:rsidRPr="005D670B">
        <w:t>e latter</w:t>
      </w:r>
      <w:r w:rsidR="00972C76" w:rsidRPr="005D670B">
        <w:t xml:space="preserve"> was primarily because the threshold for </w:t>
      </w:r>
      <w:r w:rsidR="00972C76" w:rsidRPr="009B509F">
        <w:rPr>
          <w:i/>
          <w:iCs/>
        </w:rPr>
        <w:t>a priori</w:t>
      </w:r>
      <w:r w:rsidR="00972C76" w:rsidRPr="005D670B">
        <w:t xml:space="preserve"> hypotheses </w:t>
      </w:r>
      <w:r w:rsidR="003178AD" w:rsidRPr="005D670B">
        <w:t xml:space="preserve">as per COSMIN quality criteria </w:t>
      </w:r>
      <w:r w:rsidR="00972C76" w:rsidRPr="005D670B">
        <w:t>was not achieved.</w:t>
      </w:r>
      <w:r w:rsidRPr="005D670B">
        <w:t xml:space="preserve"> </w:t>
      </w:r>
      <w:r w:rsidR="00972C76" w:rsidRPr="005D670B">
        <w:t xml:space="preserve">In contrast, </w:t>
      </w:r>
      <w:r w:rsidR="00776AFE" w:rsidRPr="005D670B">
        <w:t>all</w:t>
      </w:r>
      <w:r w:rsidR="007446F4" w:rsidRPr="005D670B">
        <w:t xml:space="preserve"> ACQ</w:t>
      </w:r>
      <w:r w:rsidR="00776AFE" w:rsidRPr="005D670B">
        <w:t xml:space="preserve"> versions</w:t>
      </w:r>
      <w:r w:rsidR="007446F4" w:rsidRPr="005D670B">
        <w:t xml:space="preserve"> had </w:t>
      </w:r>
      <w:r w:rsidR="00367F23" w:rsidRPr="005D670B">
        <w:t>robust</w:t>
      </w:r>
      <w:r w:rsidRPr="005D670B">
        <w:t xml:space="preserve"> </w:t>
      </w:r>
      <w:r w:rsidR="003178AD" w:rsidRPr="005D670B">
        <w:t>r</w:t>
      </w:r>
      <w:r w:rsidRPr="005D670B">
        <w:t xml:space="preserve">esponsiveness to change </w:t>
      </w:r>
      <w:r w:rsidR="003178AD" w:rsidRPr="005D670B">
        <w:t xml:space="preserve">whereby change scores </w:t>
      </w:r>
      <w:r w:rsidR="00776AFE" w:rsidRPr="005D670B">
        <w:t xml:space="preserve">on the instrument </w:t>
      </w:r>
      <w:r w:rsidR="003178AD" w:rsidRPr="005D670B">
        <w:t xml:space="preserve">had </w:t>
      </w:r>
      <w:r w:rsidR="00FD568C" w:rsidRPr="005D670B">
        <w:t xml:space="preserve">moderate to </w:t>
      </w:r>
      <w:r w:rsidR="003178AD" w:rsidRPr="005D670B">
        <w:t xml:space="preserve">strong correlations with QoL </w:t>
      </w:r>
      <w:r w:rsidR="00C624DE" w:rsidRPr="005D670B">
        <w:t>instrument change scores</w:t>
      </w:r>
      <w:r w:rsidR="003178AD" w:rsidRPr="005D670B">
        <w:t>,  and weak correlations with changes in FEV</w:t>
      </w:r>
      <w:r w:rsidR="003178AD" w:rsidRPr="005D670B">
        <w:rPr>
          <w:vertAlign w:val="subscript"/>
        </w:rPr>
        <w:t>1</w:t>
      </w:r>
      <w:r w:rsidR="003178AD" w:rsidRPr="005D670B">
        <w:t xml:space="preserve">% predicted. </w:t>
      </w:r>
      <w:r w:rsidR="00367F23" w:rsidRPr="005D670B">
        <w:t>Further</w:t>
      </w:r>
      <w:r w:rsidR="00FD6325" w:rsidRPr="005D670B">
        <w:t xml:space="preserve">, </w:t>
      </w:r>
      <w:r w:rsidR="00AC261D" w:rsidRPr="005D670B">
        <w:t xml:space="preserve">ACQ </w:t>
      </w:r>
      <w:r w:rsidR="00EA6BE3" w:rsidRPr="005D670B">
        <w:t xml:space="preserve">versions’ </w:t>
      </w:r>
      <w:r w:rsidR="00AC261D" w:rsidRPr="005D670B">
        <w:t xml:space="preserve">and C-ACT </w:t>
      </w:r>
      <w:r w:rsidR="009C56D0" w:rsidRPr="005D670B">
        <w:t>mean score changes exceeded the MCID for patients who</w:t>
      </w:r>
      <w:r w:rsidR="003069CF" w:rsidRPr="005D670B">
        <w:t>se asthma</w:t>
      </w:r>
      <w:r w:rsidR="009C56D0" w:rsidRPr="005D670B">
        <w:t xml:space="preserve"> </w:t>
      </w:r>
      <w:r w:rsidR="003069CF" w:rsidRPr="005D670B">
        <w:t>was</w:t>
      </w:r>
      <w:r w:rsidR="009C56D0" w:rsidRPr="005D670B">
        <w:t xml:space="preserve"> </w:t>
      </w:r>
      <w:r w:rsidR="003069CF" w:rsidRPr="005D670B">
        <w:t>un</w:t>
      </w:r>
      <w:r w:rsidR="009C56D0" w:rsidRPr="005D670B">
        <w:t xml:space="preserve">stable between study visits. </w:t>
      </w:r>
    </w:p>
    <w:p w14:paraId="243CFCF5" w14:textId="77777777" w:rsidR="001E06E8" w:rsidRPr="005D670B" w:rsidRDefault="001E06E8" w:rsidP="00C6167E">
      <w:pPr>
        <w:pStyle w:val="Heading4"/>
        <w:ind w:right="-1"/>
      </w:pPr>
      <w:r w:rsidRPr="005D670B">
        <w:t>‘Priority’ composite outcome measures for paediatric severe asthma</w:t>
      </w:r>
    </w:p>
    <w:p w14:paraId="4992E6C7" w14:textId="1CF76C12" w:rsidR="000A3A12" w:rsidRDefault="005A4D69" w:rsidP="00C6167E">
      <w:pPr>
        <w:spacing w:line="360" w:lineRule="auto"/>
        <w:ind w:right="-1"/>
        <w:jc w:val="both"/>
      </w:pPr>
      <w:r w:rsidRPr="005D670B">
        <w:t>CASI received inconsistent to insufficient ratings for all components of content validity, primarily because no patients were involved in its development.</w:t>
      </w:r>
      <w:r w:rsidR="00661C57">
        <w:t xml:space="preserve"> </w:t>
      </w:r>
      <w:r w:rsidR="00DA49C4" w:rsidRPr="005D670B">
        <w:t>The internal consistency and test-retest reliability were rated insufficient. A</w:t>
      </w:r>
      <w:r w:rsidR="001E06E8" w:rsidRPr="005D670B">
        <w:t xml:space="preserve">s </w:t>
      </w:r>
      <w:r w:rsidR="006A1057" w:rsidRPr="005D670B">
        <w:t xml:space="preserve">CASI </w:t>
      </w:r>
      <w:r w:rsidR="001E06E8" w:rsidRPr="005D670B">
        <w:t xml:space="preserve">is multidimensional, internal consistency should have been determined for each unidimensional subscale instead of the total score. </w:t>
      </w:r>
      <w:r w:rsidR="00D5225C" w:rsidRPr="005D670B">
        <w:t>T</w:t>
      </w:r>
      <w:r w:rsidR="001E06E8" w:rsidRPr="005D670B">
        <w:t xml:space="preserve">here was sufficient </w:t>
      </w:r>
      <w:r w:rsidR="00DA49C4" w:rsidRPr="005D670B">
        <w:t xml:space="preserve">‘low’ quality </w:t>
      </w:r>
      <w:r w:rsidR="001E06E8" w:rsidRPr="005D670B">
        <w:t>evidence for construct validity, with moderate correlations between</w:t>
      </w:r>
      <w:r w:rsidR="000104BC" w:rsidRPr="005D670B">
        <w:t xml:space="preserve"> CASI </w:t>
      </w:r>
      <w:r w:rsidR="001E06E8" w:rsidRPr="005D670B">
        <w:t xml:space="preserve">and </w:t>
      </w:r>
      <w:r w:rsidR="00AD4163" w:rsidRPr="005D670B">
        <w:t xml:space="preserve">comparators such as </w:t>
      </w:r>
      <w:r w:rsidR="001E06E8" w:rsidRPr="005D670B">
        <w:t>symptom days</w:t>
      </w:r>
      <w:r w:rsidR="00D65C13" w:rsidRPr="005D670B">
        <w:t xml:space="preserve"> </w:t>
      </w:r>
      <w:r w:rsidR="001E06E8" w:rsidRPr="005D670B">
        <w:t xml:space="preserve">and </w:t>
      </w:r>
      <w:r w:rsidR="00E11902" w:rsidRPr="005D670B">
        <w:t>asthma control</w:t>
      </w:r>
      <w:r w:rsidR="001E06E8" w:rsidRPr="005D670B">
        <w:t xml:space="preserve">. </w:t>
      </w:r>
      <w:r w:rsidR="00DA49C4" w:rsidRPr="005D670B">
        <w:t xml:space="preserve">Sufficient ‘moderate’ quality </w:t>
      </w:r>
      <w:r w:rsidR="00BA6F0B" w:rsidRPr="005D670B">
        <w:t>r</w:t>
      </w:r>
      <w:r w:rsidR="001E06E8" w:rsidRPr="005D670B">
        <w:t xml:space="preserve">esponsiveness to change </w:t>
      </w:r>
      <w:r w:rsidR="00DA49C4" w:rsidRPr="005D670B">
        <w:t xml:space="preserve">was </w:t>
      </w:r>
      <w:r w:rsidR="00EA6BE3" w:rsidRPr="005D670B">
        <w:t>shown</w:t>
      </w:r>
      <w:r w:rsidR="008B2291" w:rsidRPr="005D670B">
        <w:t xml:space="preserve"> by an </w:t>
      </w:r>
      <w:r w:rsidR="001E06E8" w:rsidRPr="005D670B">
        <w:t xml:space="preserve">improvement in the treatment group captured by a higher standardized effect size for CASI </w:t>
      </w:r>
      <w:r w:rsidR="004438D0" w:rsidRPr="005D670B">
        <w:t xml:space="preserve">compared </w:t>
      </w:r>
      <w:r w:rsidR="001E06E8" w:rsidRPr="005D670B">
        <w:t>to symptom days</w:t>
      </w:r>
      <w:r w:rsidR="00961330" w:rsidRPr="005D670B">
        <w:t>.</w:t>
      </w:r>
    </w:p>
    <w:p w14:paraId="2CE75894" w14:textId="1139E25C" w:rsidR="00900349" w:rsidRPr="0038418B" w:rsidRDefault="00900349" w:rsidP="00C6167E">
      <w:pPr>
        <w:ind w:right="-613"/>
        <w:jc w:val="both"/>
        <w:sectPr w:rsidR="00900349" w:rsidRPr="0038418B" w:rsidSect="00512438">
          <w:footerReference w:type="default" r:id="rId13"/>
          <w:pgSz w:w="11906" w:h="16838"/>
          <w:pgMar w:top="1134" w:right="992" w:bottom="992" w:left="992" w:header="431" w:footer="413" w:gutter="0"/>
          <w:cols w:space="708"/>
          <w:docGrid w:linePitch="360"/>
        </w:sectPr>
      </w:pPr>
    </w:p>
    <w:p w14:paraId="7E0FD3A1" w14:textId="420C0B25" w:rsidR="008B3A20" w:rsidRPr="00FF1BC0" w:rsidRDefault="008B3A20" w:rsidP="00DC41B2">
      <w:pPr>
        <w:pStyle w:val="Heading1"/>
        <w:ind w:left="0" w:right="-612" w:hanging="431"/>
      </w:pPr>
      <w:r w:rsidRPr="00933F2E">
        <w:lastRenderedPageBreak/>
        <w:t>DISCUSSION</w:t>
      </w:r>
      <w:r w:rsidR="003B3ECC">
        <w:t xml:space="preserve"> </w:t>
      </w:r>
    </w:p>
    <w:p w14:paraId="5499815C" w14:textId="30D71311" w:rsidR="00527797" w:rsidRPr="007714E6" w:rsidRDefault="00527797" w:rsidP="004D7C9B">
      <w:pPr>
        <w:spacing w:line="360" w:lineRule="auto"/>
        <w:ind w:left="-426" w:right="-613"/>
        <w:jc w:val="both"/>
      </w:pPr>
      <w:r w:rsidRPr="007714E6">
        <w:t xml:space="preserve">This systematic review used a multi-step </w:t>
      </w:r>
      <w:r w:rsidR="00DF4CFC" w:rsidRPr="007714E6">
        <w:t>approach</w:t>
      </w:r>
      <w:r w:rsidRPr="007714E6">
        <w:t xml:space="preserve"> to identify and determine the quality of the development and measurement properties of </w:t>
      </w:r>
      <w:r w:rsidR="00A7619A" w:rsidRPr="007714E6">
        <w:t>‘priority’</w:t>
      </w:r>
      <w:r w:rsidR="00C145FF" w:rsidRPr="007714E6">
        <w:t xml:space="preserve"> </w:t>
      </w:r>
      <w:r w:rsidRPr="007714E6">
        <w:t xml:space="preserve">outcome measures for severe asthma, in accordance with the COSMIN guidelines. </w:t>
      </w:r>
      <w:r w:rsidR="008B089A" w:rsidRPr="007714E6">
        <w:t>T</w:t>
      </w:r>
      <w:r w:rsidRPr="007714E6">
        <w:t xml:space="preserve">he current study is </w:t>
      </w:r>
      <w:r w:rsidR="008B089A" w:rsidRPr="007714E6">
        <w:t xml:space="preserve">unique as it </w:t>
      </w:r>
      <w:r w:rsidRPr="007714E6">
        <w:t>synthesise</w:t>
      </w:r>
      <w:r w:rsidR="008B089A" w:rsidRPr="007714E6">
        <w:t xml:space="preserve">s </w:t>
      </w:r>
      <w:r w:rsidRPr="007714E6">
        <w:t xml:space="preserve">evidence for outcome measures which are meaningful to patients with </w:t>
      </w:r>
      <w:r w:rsidR="00805E22" w:rsidRPr="007714E6">
        <w:t xml:space="preserve">severe </w:t>
      </w:r>
      <w:r w:rsidRPr="007714E6">
        <w:t xml:space="preserve">asthma, and acceptable to other stakeholders, including </w:t>
      </w:r>
      <w:r w:rsidR="00BC6D6A" w:rsidRPr="007714E6">
        <w:t>healthcare professionals</w:t>
      </w:r>
      <w:r w:rsidRPr="007714E6">
        <w:t xml:space="preserve">, </w:t>
      </w:r>
      <w:r w:rsidR="00BC6D6A" w:rsidRPr="007714E6">
        <w:t>pharmaceutical</w:t>
      </w:r>
      <w:r w:rsidRPr="007714E6">
        <w:t>, and regulatory representatives.</w:t>
      </w:r>
      <w:r w:rsidR="00A256DB" w:rsidRPr="007714E6">
        <w:t xml:space="preserve"> </w:t>
      </w:r>
      <w:r w:rsidR="00582C2E" w:rsidRPr="007714E6">
        <w:t>From</w:t>
      </w:r>
      <w:r w:rsidR="008E734B" w:rsidRPr="007714E6">
        <w:t xml:space="preserve"> </w:t>
      </w:r>
      <w:r w:rsidR="00A256DB" w:rsidRPr="007714E6">
        <w:t xml:space="preserve">96 </w:t>
      </w:r>
      <w:r w:rsidR="00CD45D7" w:rsidRPr="007714E6">
        <w:t xml:space="preserve">‘candidate’ </w:t>
      </w:r>
      <w:r w:rsidR="0014211A" w:rsidRPr="007714E6">
        <w:t xml:space="preserve">outcome </w:t>
      </w:r>
      <w:r w:rsidR="00CD45D7" w:rsidRPr="007714E6">
        <w:t>measures</w:t>
      </w:r>
      <w:r w:rsidR="00606FF6">
        <w:t xml:space="preserve"> identified by </w:t>
      </w:r>
      <w:r w:rsidR="00A75BC8">
        <w:t>the</w:t>
      </w:r>
      <w:r w:rsidR="00606FF6">
        <w:t xml:space="preserve"> literature search</w:t>
      </w:r>
      <w:r w:rsidR="00CD45D7" w:rsidRPr="007714E6">
        <w:t xml:space="preserve">, </w:t>
      </w:r>
      <w:r w:rsidR="00B51192">
        <w:t xml:space="preserve">stakeholders </w:t>
      </w:r>
      <w:r w:rsidR="00606FF6">
        <w:t xml:space="preserve">selected </w:t>
      </w:r>
      <w:r w:rsidR="0039391B" w:rsidRPr="0039391B">
        <w:t>5</w:t>
      </w:r>
      <w:r w:rsidR="004D7C9B">
        <w:t>5</w:t>
      </w:r>
      <w:r w:rsidR="0039391B" w:rsidRPr="0039391B">
        <w:t xml:space="preserve"> ‘key’</w:t>
      </w:r>
      <w:r w:rsidR="004D7C9B">
        <w:t xml:space="preserve"> outcome measures</w:t>
      </w:r>
      <w:r w:rsidR="00606FF6">
        <w:t xml:space="preserve"> in a modified Delphi exercise</w:t>
      </w:r>
      <w:r w:rsidR="00F574CC">
        <w:t xml:space="preserve">, </w:t>
      </w:r>
      <w:r w:rsidR="0039391B" w:rsidRPr="0039391B">
        <w:t xml:space="preserve">and subsequently </w:t>
      </w:r>
      <w:r w:rsidR="008E734B" w:rsidRPr="007714E6">
        <w:t>1</w:t>
      </w:r>
      <w:r w:rsidR="00AC5A4A" w:rsidRPr="007714E6">
        <w:t>1</w:t>
      </w:r>
      <w:r w:rsidR="008E734B" w:rsidRPr="007714E6">
        <w:t xml:space="preserve"> and 1</w:t>
      </w:r>
      <w:r w:rsidR="00AC5A4A" w:rsidRPr="007714E6">
        <w:t>3</w:t>
      </w:r>
      <w:r w:rsidR="00A05E2A" w:rsidRPr="007714E6">
        <w:t xml:space="preserve"> </w:t>
      </w:r>
      <w:r w:rsidR="00AC5A4A" w:rsidRPr="007714E6">
        <w:t>‘</w:t>
      </w:r>
      <w:r w:rsidR="00A05E2A" w:rsidRPr="007714E6">
        <w:t>priority</w:t>
      </w:r>
      <w:r w:rsidR="00AC5A4A" w:rsidRPr="007714E6">
        <w:t>’</w:t>
      </w:r>
      <w:r w:rsidR="00A05E2A" w:rsidRPr="007714E6">
        <w:t xml:space="preserve"> outcome measures for adult</w:t>
      </w:r>
      <w:r w:rsidR="00AC5A4A" w:rsidRPr="007714E6">
        <w:t xml:space="preserve"> and paediatric severe asthma</w:t>
      </w:r>
      <w:r w:rsidR="00A05E2A" w:rsidRPr="007714E6">
        <w:t xml:space="preserve"> respectively</w:t>
      </w:r>
      <w:r w:rsidR="00AC5A4A" w:rsidRPr="007714E6">
        <w:t xml:space="preserve">. </w:t>
      </w:r>
      <w:r w:rsidR="004D7C9B">
        <w:t xml:space="preserve">The </w:t>
      </w:r>
      <w:r w:rsidR="00B16109">
        <w:t>rationale</w:t>
      </w:r>
      <w:r w:rsidR="00B16109" w:rsidRPr="00B16109">
        <w:t xml:space="preserve"> for excluding outcome measures</w:t>
      </w:r>
      <w:r w:rsidR="00B16109">
        <w:t xml:space="preserve"> </w:t>
      </w:r>
      <w:r w:rsidR="00F574CC">
        <w:t xml:space="preserve">at each step </w:t>
      </w:r>
      <w:r w:rsidR="00B16109">
        <w:t xml:space="preserve">included </w:t>
      </w:r>
      <w:r w:rsidR="006A628E">
        <w:t xml:space="preserve">lack of relevance </w:t>
      </w:r>
      <w:r w:rsidR="006A628E" w:rsidRPr="00881B52">
        <w:t>for effectiveness studies</w:t>
      </w:r>
      <w:r w:rsidR="00B16109" w:rsidRPr="00B16109">
        <w:t xml:space="preserve">, </w:t>
      </w:r>
      <w:r w:rsidR="006A628E">
        <w:t xml:space="preserve">poor </w:t>
      </w:r>
      <w:r w:rsidR="00B16109" w:rsidRPr="00B16109">
        <w:t>feasibility</w:t>
      </w:r>
      <w:r w:rsidR="00906C6B">
        <w:t xml:space="preserve"> in terms of cost and </w:t>
      </w:r>
      <w:r w:rsidR="00AE6C79">
        <w:t>accessibility</w:t>
      </w:r>
      <w:r w:rsidR="00906C6B">
        <w:t xml:space="preserve"> </w:t>
      </w:r>
      <w:r w:rsidR="00AE6C79">
        <w:t>in</w:t>
      </w:r>
      <w:r w:rsidR="00906C6B">
        <w:t xml:space="preserve"> pan-European healthcare systems</w:t>
      </w:r>
      <w:r w:rsidR="009400C8" w:rsidRPr="009400C8">
        <w:t xml:space="preserve">, </w:t>
      </w:r>
      <w:r w:rsidR="006A628E">
        <w:t xml:space="preserve">and </w:t>
      </w:r>
      <w:r w:rsidR="009400C8" w:rsidRPr="009400C8">
        <w:t>redundancy with other outcome measures</w:t>
      </w:r>
      <w:r w:rsidR="00881B52" w:rsidRPr="00881B52">
        <w:t xml:space="preserve">. </w:t>
      </w:r>
      <w:r w:rsidR="00A75BC8">
        <w:t>Of the ‘priority’ outcome measures, t</w:t>
      </w:r>
      <w:r w:rsidR="00A47DF9" w:rsidRPr="007714E6">
        <w:t xml:space="preserve">he </w:t>
      </w:r>
      <w:r w:rsidR="00880EDF" w:rsidRPr="007714E6">
        <w:t xml:space="preserve">SAQ and C-ACT had the most robust </w:t>
      </w:r>
      <w:r w:rsidR="00561374" w:rsidRPr="007714E6">
        <w:t xml:space="preserve">developmental </w:t>
      </w:r>
      <w:r w:rsidR="003D7DFA" w:rsidRPr="007714E6">
        <w:t xml:space="preserve">evidence </w:t>
      </w:r>
      <w:r w:rsidR="005B46B9" w:rsidRPr="007714E6">
        <w:t>for the severe asthma population.</w:t>
      </w:r>
      <w:r w:rsidR="00DC5D7D" w:rsidRPr="007714E6">
        <w:t xml:space="preserve"> </w:t>
      </w:r>
      <w:r w:rsidR="003F6570" w:rsidRPr="007714E6">
        <w:t>While</w:t>
      </w:r>
      <w:r w:rsidR="0014376C" w:rsidRPr="007714E6">
        <w:t xml:space="preserve"> </w:t>
      </w:r>
      <w:r w:rsidR="00DC5D7D" w:rsidRPr="007714E6">
        <w:t>o</w:t>
      </w:r>
      <w:r w:rsidR="00081EB5" w:rsidRPr="007714E6">
        <w:t xml:space="preserve">ther </w:t>
      </w:r>
      <w:r w:rsidR="005B46B9" w:rsidRPr="007714E6">
        <w:t xml:space="preserve">‘priority’ </w:t>
      </w:r>
      <w:r w:rsidR="00DC5D7D" w:rsidRPr="007714E6">
        <w:t xml:space="preserve">patient-reported and composite </w:t>
      </w:r>
      <w:r w:rsidR="004C2969" w:rsidRPr="007714E6">
        <w:t xml:space="preserve">outcome </w:t>
      </w:r>
      <w:r w:rsidR="005B46B9" w:rsidRPr="007714E6">
        <w:t>measures</w:t>
      </w:r>
      <w:r w:rsidR="00081EB5" w:rsidRPr="007714E6">
        <w:t xml:space="preserve"> had </w:t>
      </w:r>
      <w:r w:rsidR="00430CEC" w:rsidRPr="007714E6">
        <w:t>data</w:t>
      </w:r>
      <w:r w:rsidR="00DC5D7D" w:rsidRPr="007714E6">
        <w:t xml:space="preserve"> to support</w:t>
      </w:r>
      <w:r w:rsidR="009C79F8" w:rsidRPr="007714E6">
        <w:t xml:space="preserve"> </w:t>
      </w:r>
      <w:r w:rsidR="00DC5D7D" w:rsidRPr="007714E6">
        <w:t>validity and reliability</w:t>
      </w:r>
      <w:r w:rsidR="005B46B9" w:rsidRPr="007714E6">
        <w:t xml:space="preserve">, the quality of evidence was </w:t>
      </w:r>
      <w:r w:rsidR="00561555" w:rsidRPr="007714E6">
        <w:t xml:space="preserve">limited </w:t>
      </w:r>
      <w:r w:rsidR="00631B00" w:rsidRPr="007714E6">
        <w:t xml:space="preserve">primarily </w:t>
      </w:r>
      <w:r w:rsidR="00FE5C37" w:rsidRPr="007714E6">
        <w:t xml:space="preserve">by </w:t>
      </w:r>
      <w:r w:rsidR="007C7E50">
        <w:t>the lack</w:t>
      </w:r>
      <w:r w:rsidR="005B46B9" w:rsidRPr="007714E6">
        <w:t xml:space="preserve"> of </w:t>
      </w:r>
      <w:r w:rsidR="007C7E50">
        <w:t>studies</w:t>
      </w:r>
      <w:r w:rsidR="00561374" w:rsidRPr="007714E6">
        <w:t xml:space="preserve"> with </w:t>
      </w:r>
      <w:r w:rsidR="005B46B9" w:rsidRPr="007714E6">
        <w:t>severe asthma</w:t>
      </w:r>
      <w:r w:rsidR="007C7E50">
        <w:t xml:space="preserve"> participants</w:t>
      </w:r>
      <w:r w:rsidR="005B46B9" w:rsidRPr="007714E6">
        <w:t>.</w:t>
      </w:r>
      <w:r w:rsidR="007213F0" w:rsidRPr="007714E6">
        <w:t xml:space="preserve"> </w:t>
      </w:r>
      <w:r w:rsidR="00625E8A">
        <w:t xml:space="preserve">This </w:t>
      </w:r>
      <w:r w:rsidR="00CC246E">
        <w:t>review</w:t>
      </w:r>
      <w:r w:rsidR="00625E8A">
        <w:t xml:space="preserve"> has been used as a basis for the development of </w:t>
      </w:r>
      <w:r w:rsidR="00625E8A" w:rsidRPr="00320579">
        <w:t xml:space="preserve">Core Outcome Measures sets for </w:t>
      </w:r>
      <w:r w:rsidR="00625E8A">
        <w:t>a</w:t>
      </w:r>
      <w:r w:rsidR="00625E8A" w:rsidRPr="00320579">
        <w:t xml:space="preserve">dult and paediatric Severe Asthma </w:t>
      </w:r>
      <w:r w:rsidR="00625E8A">
        <w:t>(COMSA)</w:t>
      </w:r>
      <w:r w:rsidR="00625E8A">
        <w:fldChar w:fldCharType="begin"/>
      </w:r>
      <w:r w:rsidR="00E83C39">
        <w:instrText xml:space="preserve"> ADDIN EN.CITE &lt;EndNote&gt;&lt;Cite&gt;&lt;Author&gt;Khaleva&lt;/Author&gt;&lt;Year&gt;2022&lt;/Year&gt;&lt;RecNum&gt;111&lt;/RecNum&gt;&lt;DisplayText&gt;&lt;style face="superscript"&gt;67&lt;/style&gt;&lt;/DisplayText&gt;&lt;record&gt;&lt;rec-number&gt;111&lt;/rec-number&gt;&lt;foreign-keys&gt;&lt;key app="EN" db-id="xse9ss9t8a99duervxhxewf50ess2eaezzwv" timestamp="1648727935"&gt;111&lt;/key&gt;&lt;/foreign-keys&gt;&lt;ref-type name="Unpublished Work"&gt;34&lt;/ref-type&gt;&lt;contributors&gt;&lt;authors&gt;&lt;author&gt;Khaleva, E&lt;/author&gt;&lt;author&gt;Rattu, A &lt;/author&gt;&lt;author&gt;Brightling, C &lt;/author&gt;&lt;author&gt;Bush, A  &lt;/author&gt;&lt;author&gt;Bossios, A  &lt;/author&gt;&lt;author&gt;Bourdin, A&lt;/author&gt;&lt;author&gt;Chung, KF &lt;/author&gt;&lt;author&gt;Chaudhuri, R &lt;/author&gt;&lt;author&gt;Coleman, C  &lt;/author&gt;&lt;author&gt;Dahlén, S  &lt;/author&gt;&lt;author&gt;Djukanovic, R &lt;/author&gt;&lt;author&gt;Deschildre, A &lt;/author&gt;&lt;author&gt;Fleming, L &lt;/author&gt;&lt;/authors&gt;&lt;/contributors&gt;&lt;titles&gt;&lt;title&gt;Development of Core Outcome Measures sets for Adult and Paediatric Severe Asthma (COMSA)&lt;/title&gt;&lt;/titles&gt;&lt;dates&gt;&lt;year&gt;2022&lt;/year&gt;&lt;/dates&gt;&lt;pub-location&gt;European Respiratory Journal, In Press&lt;/pub-location&gt;&lt;urls&gt;&lt;/urls&gt;&lt;/record&gt;&lt;/Cite&gt;&lt;/EndNote&gt;</w:instrText>
      </w:r>
      <w:r w:rsidR="00625E8A">
        <w:fldChar w:fldCharType="separate"/>
      </w:r>
      <w:r w:rsidR="00E83C39" w:rsidRPr="00E83C39">
        <w:rPr>
          <w:noProof/>
          <w:vertAlign w:val="superscript"/>
        </w:rPr>
        <w:t>67</w:t>
      </w:r>
      <w:r w:rsidR="00625E8A">
        <w:fldChar w:fldCharType="end"/>
      </w:r>
      <w:r w:rsidR="00625E8A">
        <w:t>.</w:t>
      </w:r>
    </w:p>
    <w:p w14:paraId="78550767" w14:textId="120A3704" w:rsidR="0054107A" w:rsidRDefault="0054107A" w:rsidP="00F172CA">
      <w:pPr>
        <w:spacing w:line="360" w:lineRule="auto"/>
        <w:ind w:left="-426" w:right="-613"/>
        <w:jc w:val="both"/>
        <w:rPr>
          <w:rFonts w:ascii="Calibri" w:eastAsia="Times New Roman" w:hAnsi="Calibri"/>
          <w:lang w:eastAsia="zh-CN"/>
        </w:rPr>
      </w:pPr>
      <w:r w:rsidRPr="007714E6">
        <w:rPr>
          <w:rFonts w:ascii="Calibri" w:eastAsia="Times New Roman" w:hAnsi="Calibri"/>
          <w:lang w:eastAsia="zh-CN"/>
        </w:rPr>
        <w:t xml:space="preserve">QoL achieved consensus as a ‘priority’ </w:t>
      </w:r>
      <w:r w:rsidR="00962765" w:rsidRPr="007714E6">
        <w:rPr>
          <w:rFonts w:ascii="Calibri" w:eastAsia="Times New Roman" w:hAnsi="Calibri"/>
          <w:lang w:eastAsia="zh-CN"/>
        </w:rPr>
        <w:t>domain</w:t>
      </w:r>
      <w:r w:rsidRPr="007714E6">
        <w:rPr>
          <w:rFonts w:ascii="Calibri" w:eastAsia="Times New Roman" w:hAnsi="Calibri"/>
          <w:lang w:eastAsia="zh-CN"/>
        </w:rPr>
        <w:t xml:space="preserve">, </w:t>
      </w:r>
      <w:r w:rsidR="00D55CED" w:rsidRPr="007714E6">
        <w:rPr>
          <w:rFonts w:ascii="Calibri" w:eastAsia="Times New Roman" w:hAnsi="Calibri"/>
          <w:lang w:eastAsia="zh-CN"/>
        </w:rPr>
        <w:t>yet</w:t>
      </w:r>
      <w:r w:rsidRPr="007714E6">
        <w:rPr>
          <w:rFonts w:ascii="Calibri" w:eastAsia="Times New Roman" w:hAnsi="Calibri"/>
          <w:lang w:eastAsia="zh-CN"/>
        </w:rPr>
        <w:t xml:space="preserve"> it is used as a secondary outcome in most severe asthma studies</w:t>
      </w:r>
      <w:r w:rsidRPr="007714E6">
        <w:rPr>
          <w:rFonts w:ascii="Calibri" w:eastAsia="Times New Roman" w:hAnsi="Calibri"/>
          <w:lang w:eastAsia="zh-CN"/>
        </w:rPr>
        <w:fldChar w:fldCharType="begin"/>
      </w:r>
      <w:r w:rsidR="007E24D9">
        <w:rPr>
          <w:rFonts w:ascii="Calibri" w:eastAsia="Times New Roman" w:hAnsi="Calibri"/>
          <w:lang w:eastAsia="zh-CN"/>
        </w:rPr>
        <w:instrText xml:space="preserve"> ADDIN EN.CITE &lt;EndNote&gt;&lt;Cite&gt;&lt;Author&gt;Lanario&lt;/Author&gt;&lt;Year&gt;2021&lt;/Year&gt;&lt;RecNum&gt;135&lt;/RecNum&gt;&lt;DisplayText&gt;&lt;style face="superscript"&gt;68&lt;/style&gt;&lt;/DisplayText&gt;&lt;record&gt;&lt;rec-number&gt;135&lt;/rec-number&gt;&lt;foreign-keys&gt;&lt;key app="EN" db-id="xse9ss9t8a99duervxhxewf50ess2eaezzwv" timestamp="1652667723"&gt;135&lt;/key&gt;&lt;/foreign-keys&gt;&lt;ref-type name="Journal Article"&gt;17&lt;/ref-type&gt;&lt;contributors&gt;&lt;authors&gt;&lt;author&gt;Lanario, J W&lt;/author&gt;&lt;author&gt;Burns, L&lt;/author&gt;&lt;/authors&gt;&lt;/contributors&gt;&lt;auth-address&gt;Faculty of Health, University of Plymouth, Plymouth, UK.&lt;/auth-address&gt;&lt;titles&gt;&lt;title&gt;Use of Health Related Quality of Life in Clinical Trials for Severe Asthma: A Systematic Review&lt;/title&gt;&lt;secondary-title&gt;J Asthma Allergy&lt;/secondary-title&gt;&lt;/titles&gt;&lt;periodical&gt;&lt;full-title&gt;J Asthma Allergy&lt;/full-title&gt;&lt;/periodical&gt;&lt;pages&gt;999-1010&lt;/pages&gt;&lt;volume&gt;14&lt;/volume&gt;&lt;edition&gt;2021/08/20&lt;/edition&gt;&lt;keywords&gt;&lt;keyword&gt;quality of life&lt;/keyword&gt;&lt;keyword&gt;severe asthma&lt;/keyword&gt;&lt;keyword&gt;systematic review&lt;/keyword&gt;&lt;keyword&gt;reports royalties paid to him and University of Plymouth for being a co-author of&lt;/keyword&gt;&lt;keyword&gt;the pending patent for “Severe Asthma Questionnaire”. The authors report no other&lt;/keyword&gt;&lt;keyword&gt;conflicts of interest in this work.&lt;/keyword&gt;&lt;/keywords&gt;&lt;dates&gt;&lt;year&gt;2021&lt;/year&gt;&lt;/dates&gt;&lt;isbn&gt;1178-6965 (Print)&amp;#xD;1178-6965&lt;/isbn&gt;&lt;accession-num&gt;34408445&lt;/accession-num&gt;&lt;urls&gt;&lt;/urls&gt;&lt;custom2&gt;PMC8367083&lt;/custom2&gt;&lt;electronic-resource-num&gt;10.2147/jaa.S320817&lt;/electronic-resource-num&gt;&lt;remote-database-provider&gt;NLM&lt;/remote-database-provider&gt;&lt;language&gt;eng&lt;/language&gt;&lt;/record&gt;&lt;/Cite&gt;&lt;/EndNote&gt;</w:instrText>
      </w:r>
      <w:r w:rsidRPr="007714E6">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68</w:t>
      </w:r>
      <w:r w:rsidRPr="007714E6">
        <w:rPr>
          <w:rFonts w:ascii="Calibri" w:eastAsia="Times New Roman" w:hAnsi="Calibri"/>
          <w:lang w:eastAsia="zh-CN"/>
        </w:rPr>
        <w:fldChar w:fldCharType="end"/>
      </w:r>
      <w:r w:rsidRPr="007714E6">
        <w:rPr>
          <w:rFonts w:ascii="Calibri" w:eastAsia="Times New Roman" w:hAnsi="Calibri"/>
          <w:lang w:eastAsia="zh-CN"/>
        </w:rPr>
        <w:t>. Although QoL only</w:t>
      </w:r>
      <w:r>
        <w:rPr>
          <w:rFonts w:ascii="Calibri" w:eastAsia="Times New Roman" w:hAnsi="Calibri"/>
          <w:lang w:eastAsia="zh-CN"/>
        </w:rPr>
        <w:t xml:space="preserve"> moderate</w:t>
      </w:r>
      <w:r w:rsidR="008E30AC">
        <w:rPr>
          <w:rFonts w:ascii="Calibri" w:eastAsia="Times New Roman" w:hAnsi="Calibri"/>
          <w:lang w:eastAsia="zh-CN"/>
        </w:rPr>
        <w:t>ly</w:t>
      </w:r>
      <w:r>
        <w:rPr>
          <w:rFonts w:ascii="Calibri" w:eastAsia="Times New Roman" w:hAnsi="Calibri"/>
          <w:lang w:eastAsia="zh-CN"/>
        </w:rPr>
        <w:t xml:space="preserve"> correlates with objective measures</w:t>
      </w:r>
      <w:r>
        <w:rPr>
          <w:rFonts w:ascii="Calibri" w:eastAsia="Times New Roman" w:hAnsi="Calibri"/>
          <w:lang w:eastAsia="zh-CN"/>
        </w:rPr>
        <w:fldChar w:fldCharType="begin">
          <w:fldData xml:space="preserve">PEVuZE5vdGU+PENpdGU+PEF1dGhvcj5Nb3k8L0F1dGhvcj48WWVhcj4yMDAxPC9ZZWFyPjxSZWNO
dW0+MTQ3PC9SZWNOdW0+PERpc3BsYXlUZXh0PjxzdHlsZSBmYWNlPSJzdXBlcnNjcmlwdCI+Njk8
L3N0eWxlPjwvRGlzcGxheVRleHQ+PHJlY29yZD48cmVjLW51bWJlcj4xNDc8L3JlYy1udW1iZXI+
PGZvcmVpZ24ta2V5cz48a2V5IGFwcD0iRU4iIGRiLWlkPSJ4c2U5c3M5dDhhOTlkdWVydnhoeGV3
ZjUwZXNzMmVhZXp6d3YiIHRpbWVzdGFtcD0iMTY1Mjc5NDAzMiI+MTQ3PC9rZXk+PC9mb3JlaWdu
LWtleXM+PHJlZi10eXBlIG5hbWU9IkpvdXJuYWwgQXJ0aWNsZSI+MTc8L3JlZi10eXBlPjxjb250
cmlidXRvcnM+PGF1dGhvcnM+PGF1dGhvcj5Nb3ksIE0gTDwvYXV0aG9yPjxhdXRob3I+SXNyYWVs
LCBFPC9hdXRob3I+PGF1dGhvcj5XZWlzcywgUyBUPC9hdXRob3I+PGF1dGhvcj5KdW5pcGVyLCBF
LiBGLjwvYXV0aG9yPjxhdXRob3I+RHViw6ksIEwuPC9hdXRob3I+PGF1dGhvcj5EcmF6ZW4sIEou
IE0uPC9hdXRob3I+PC9hdXRob3JzPjwvY29udHJpYnV0b3JzPjxhdXRoLWFkZHJlc3M+RGl2aXNp
b24gb2YgUHVsbW9uYXJ5IGFuZCBDcml0aWNhbCBDYXJlIE1lZGljaW5lIGFuZCBDaGFubmluZyBM
YWJvcmF0b3J5LCBEZXBhcnRtZW50IG9mIE1lZGljaW5lLCBCcmlnaGFtIGFuZCBXb21lbiZhcG9z
O3MgSG9zcGl0YWwgYW5kIEhhcnZhcmQgTWVkaWNhbCBTY2hvb2wsIEJvc3RvbiwgTWFzc2FjaHVz
ZXR0cyAwMjExNSwgVVNBLjwvYXV0aC1hZGRyZXNzPjx0aXRsZXM+PHRpdGxlPkNsaW5pY2FsIHBy
ZWRpY3RvcnMgb2YgaGVhbHRoLXJlbGF0ZWQgcXVhbGl0eSBvZiBsaWZlIGRlcGVuZCBvbiBhc3Ro
bWEgc2V2ZXJpdHk8L3RpdGxlPjxzZWNvbmRhcnktdGl0bGU+QW0gSiBSZXNwaXIgQ3JpdCBDYXJl
IE1lZDwvc2Vjb25kYXJ5LXRpdGxlPjwvdGl0bGVzPjxwZXJpb2RpY2FsPjxmdWxsLXRpdGxlPkFt
IEogUmVzcGlyIENyaXQgQ2FyZSBNZWQ8L2Z1bGwtdGl0bGU+PC9wZXJpb2RpY2FsPjxwYWdlcz45
MjQtOTwvcGFnZXM+PHZvbHVtZT4xNjM8L3ZvbHVtZT48bnVtYmVyPjQ8L251bWJlcj48ZWRpdGlv
bj4yMDAxLzA0LzAzPC9lZGl0aW9uPjxrZXl3b3Jkcz48a2V5d29yZD5BZHVsdDwva2V5d29yZD48
a2V5d29yZD5BbGJ1dGVyb2wvKmFkbWluaXN0cmF0aW9uICZhbXA7IGRvc2FnZTwva2V5d29yZD48
a2V5d29yZD5BbmFseXNpcyBvZiBWYXJpYW5jZTwva2V5d29yZD48a2V5d29yZD5Bc3RobWEvKmRp
YWdub3Npcy8qZHJ1ZyB0aGVyYXB5PC9rZXl3b3JkPjxrZXl3b3JkPkZlbWFsZTwva2V5d29yZD48
a2V5d29yZD5Gb2xsb3ctVXAgU3R1ZGllczwva2V5d29yZD48a2V5d29yZD5IdW1hbnM8L2tleXdv
cmQ+PGtleXdvcmQ+SHlkcm94eXVyZWEvKmFkbWluaXN0cmF0aW9uICZhbXA7IGRvc2FnZS8qYW5h
bG9ncyAmYW1wOyBkZXJpdmF0aXZlczwva2V5d29yZD48a2V5d29yZD5NYWxlPC9rZXl3b3JkPjxr
ZXl3b3JkPlByZWRpY3RpdmUgVmFsdWUgb2YgVGVzdHM8L2tleXdvcmQ+PGtleXdvcmQ+UHJvYmFi
aWxpdHk8L2tleXdvcmQ+PGtleXdvcmQ+KlF1YWxpdHkgb2YgTGlmZTwva2V5d29yZD48a2V5d29y
ZD5SZXNwaXJhdG9yeSBGdW5jdGlvbiBUZXN0czwva2V5d29yZD48a2V5d29yZD5SZXRyb3NwZWN0
aXZlIFN0dWRpZXM8L2tleXdvcmQ+PGtleXdvcmQ+U2V2ZXJpdHkgb2YgSWxsbmVzcyBJbmRleDwv
a2V5d29yZD48a2V5d29yZD4qU2lja25lc3MgSW1wYWN0IFByb2ZpbGU8L2tleXdvcmQ+PGtleXdv
cmQ+VHJlYXRtZW50IE91dGNvbWU8L2tleXdvcmQ+PC9rZXl3b3Jkcz48ZGF0ZXM+PHllYXI+MjAw
MTwveWVhcj48cHViLWRhdGVzPjxkYXRlPk1hcjwvZGF0ZT48L3B1Yi1kYXRlcz48L2RhdGVzPjxp
c2JuPjEwNzMtNDQ5WCAoUHJpbnQpJiN4RDsxMDczLTQ0OXg8L2lzYm4+PGFjY2Vzc2lvbi1udW0+
MTEyODI3Njc8L2FjY2Vzc2lvbi1udW0+PHVybHM+PC91cmxzPjxlbGVjdHJvbmljLXJlc291cmNl
LW51bT4xMC4xMTY0L2FqcmNjbS4xNjMuNC4yMDA4MDE0PC9lbGVjdHJvbmljLXJlc291cmNlLW51
bT48cmVtb3RlLWRhdGFiYXNlLXByb3ZpZGVyPk5MTTwvcmVtb3RlLWRhdGFiYXNlLXByb3ZpZGVy
PjxsYW5ndWFnZT5lbmc8L2xhbmd1YWdlPjwvcmVjb3JkPjwvQ2l0ZT48L0VuZE5vdGU+
</w:fldData>
        </w:fldChar>
      </w:r>
      <w:r w:rsidR="007E24D9">
        <w:rPr>
          <w:rFonts w:ascii="Calibri" w:eastAsia="Times New Roman" w:hAnsi="Calibri"/>
          <w:lang w:eastAsia="zh-CN"/>
        </w:rPr>
        <w:instrText xml:space="preserve"> ADDIN EN.CITE </w:instrText>
      </w:r>
      <w:r w:rsidR="007E24D9">
        <w:rPr>
          <w:rFonts w:ascii="Calibri" w:eastAsia="Times New Roman" w:hAnsi="Calibri"/>
          <w:lang w:eastAsia="zh-CN"/>
        </w:rPr>
        <w:fldChar w:fldCharType="begin">
          <w:fldData xml:space="preserve">PEVuZE5vdGU+PENpdGU+PEF1dGhvcj5Nb3k8L0F1dGhvcj48WWVhcj4yMDAxPC9ZZWFyPjxSZWNO
dW0+MTQ3PC9SZWNOdW0+PERpc3BsYXlUZXh0PjxzdHlsZSBmYWNlPSJzdXBlcnNjcmlwdCI+Njk8
L3N0eWxlPjwvRGlzcGxheVRleHQ+PHJlY29yZD48cmVjLW51bWJlcj4xNDc8L3JlYy1udW1iZXI+
PGZvcmVpZ24ta2V5cz48a2V5IGFwcD0iRU4iIGRiLWlkPSJ4c2U5c3M5dDhhOTlkdWVydnhoeGV3
ZjUwZXNzMmVhZXp6d3YiIHRpbWVzdGFtcD0iMTY1Mjc5NDAzMiI+MTQ3PC9rZXk+PC9mb3JlaWdu
LWtleXM+PHJlZi10eXBlIG5hbWU9IkpvdXJuYWwgQXJ0aWNsZSI+MTc8L3JlZi10eXBlPjxjb250
cmlidXRvcnM+PGF1dGhvcnM+PGF1dGhvcj5Nb3ksIE0gTDwvYXV0aG9yPjxhdXRob3I+SXNyYWVs
LCBFPC9hdXRob3I+PGF1dGhvcj5XZWlzcywgUyBUPC9hdXRob3I+PGF1dGhvcj5KdW5pcGVyLCBF
LiBGLjwvYXV0aG9yPjxhdXRob3I+RHViw6ksIEwuPC9hdXRob3I+PGF1dGhvcj5EcmF6ZW4sIEou
IE0uPC9hdXRob3I+PC9hdXRob3JzPjwvY29udHJpYnV0b3JzPjxhdXRoLWFkZHJlc3M+RGl2aXNp
b24gb2YgUHVsbW9uYXJ5IGFuZCBDcml0aWNhbCBDYXJlIE1lZGljaW5lIGFuZCBDaGFubmluZyBM
YWJvcmF0b3J5LCBEZXBhcnRtZW50IG9mIE1lZGljaW5lLCBCcmlnaGFtIGFuZCBXb21lbiZhcG9z
O3MgSG9zcGl0YWwgYW5kIEhhcnZhcmQgTWVkaWNhbCBTY2hvb2wsIEJvc3RvbiwgTWFzc2FjaHVz
ZXR0cyAwMjExNSwgVVNBLjwvYXV0aC1hZGRyZXNzPjx0aXRsZXM+PHRpdGxlPkNsaW5pY2FsIHBy
ZWRpY3RvcnMgb2YgaGVhbHRoLXJlbGF0ZWQgcXVhbGl0eSBvZiBsaWZlIGRlcGVuZCBvbiBhc3Ro
bWEgc2V2ZXJpdHk8L3RpdGxlPjxzZWNvbmRhcnktdGl0bGU+QW0gSiBSZXNwaXIgQ3JpdCBDYXJl
IE1lZDwvc2Vjb25kYXJ5LXRpdGxlPjwvdGl0bGVzPjxwZXJpb2RpY2FsPjxmdWxsLXRpdGxlPkFt
IEogUmVzcGlyIENyaXQgQ2FyZSBNZWQ8L2Z1bGwtdGl0bGU+PC9wZXJpb2RpY2FsPjxwYWdlcz45
MjQtOTwvcGFnZXM+PHZvbHVtZT4xNjM8L3ZvbHVtZT48bnVtYmVyPjQ8L251bWJlcj48ZWRpdGlv
bj4yMDAxLzA0LzAzPC9lZGl0aW9uPjxrZXl3b3Jkcz48a2V5d29yZD5BZHVsdDwva2V5d29yZD48
a2V5d29yZD5BbGJ1dGVyb2wvKmFkbWluaXN0cmF0aW9uICZhbXA7IGRvc2FnZTwva2V5d29yZD48
a2V5d29yZD5BbmFseXNpcyBvZiBWYXJpYW5jZTwva2V5d29yZD48a2V5d29yZD5Bc3RobWEvKmRp
YWdub3Npcy8qZHJ1ZyB0aGVyYXB5PC9rZXl3b3JkPjxrZXl3b3JkPkZlbWFsZTwva2V5d29yZD48
a2V5d29yZD5Gb2xsb3ctVXAgU3R1ZGllczwva2V5d29yZD48a2V5d29yZD5IdW1hbnM8L2tleXdv
cmQ+PGtleXdvcmQ+SHlkcm94eXVyZWEvKmFkbWluaXN0cmF0aW9uICZhbXA7IGRvc2FnZS8qYW5h
bG9ncyAmYW1wOyBkZXJpdmF0aXZlczwva2V5d29yZD48a2V5d29yZD5NYWxlPC9rZXl3b3JkPjxr
ZXl3b3JkPlByZWRpY3RpdmUgVmFsdWUgb2YgVGVzdHM8L2tleXdvcmQ+PGtleXdvcmQ+UHJvYmFi
aWxpdHk8L2tleXdvcmQ+PGtleXdvcmQ+KlF1YWxpdHkgb2YgTGlmZTwva2V5d29yZD48a2V5d29y
ZD5SZXNwaXJhdG9yeSBGdW5jdGlvbiBUZXN0czwva2V5d29yZD48a2V5d29yZD5SZXRyb3NwZWN0
aXZlIFN0dWRpZXM8L2tleXdvcmQ+PGtleXdvcmQ+U2V2ZXJpdHkgb2YgSWxsbmVzcyBJbmRleDwv
a2V5d29yZD48a2V5d29yZD4qU2lja25lc3MgSW1wYWN0IFByb2ZpbGU8L2tleXdvcmQ+PGtleXdv
cmQ+VHJlYXRtZW50IE91dGNvbWU8L2tleXdvcmQ+PC9rZXl3b3Jkcz48ZGF0ZXM+PHllYXI+MjAw
MTwveWVhcj48cHViLWRhdGVzPjxkYXRlPk1hcjwvZGF0ZT48L3B1Yi1kYXRlcz48L2RhdGVzPjxp
c2JuPjEwNzMtNDQ5WCAoUHJpbnQpJiN4RDsxMDczLTQ0OXg8L2lzYm4+PGFjY2Vzc2lvbi1udW0+
MTEyODI3Njc8L2FjY2Vzc2lvbi1udW0+PHVybHM+PC91cmxzPjxlbGVjdHJvbmljLXJlc291cmNl
LW51bT4xMC4xMTY0L2FqcmNjbS4xNjMuNC4yMDA4MDE0PC9lbGVjdHJvbmljLXJlc291cmNlLW51
bT48cmVtb3RlLWRhdGFiYXNlLXByb3ZpZGVyPk5MTTwvcmVtb3RlLWRhdGFiYXNlLXByb3ZpZGVy
PjxsYW5ndWFnZT5lbmc8L2xhbmd1YWdlPjwvcmVjb3JkPjwvQ2l0ZT48L0VuZE5vdGU+
</w:fldData>
        </w:fldChar>
      </w:r>
      <w:r w:rsidR="007E24D9">
        <w:rPr>
          <w:rFonts w:ascii="Calibri" w:eastAsia="Times New Roman" w:hAnsi="Calibri"/>
          <w:lang w:eastAsia="zh-CN"/>
        </w:rPr>
        <w:instrText xml:space="preserve"> ADDIN EN.CITE.DATA </w:instrText>
      </w:r>
      <w:r w:rsidR="007E24D9">
        <w:rPr>
          <w:rFonts w:ascii="Calibri" w:eastAsia="Times New Roman" w:hAnsi="Calibri"/>
          <w:lang w:eastAsia="zh-CN"/>
        </w:rPr>
      </w:r>
      <w:r w:rsidR="007E24D9">
        <w:rPr>
          <w:rFonts w:ascii="Calibri" w:eastAsia="Times New Roman" w:hAnsi="Calibri"/>
          <w:lang w:eastAsia="zh-CN"/>
        </w:rPr>
        <w:fldChar w:fldCharType="end"/>
      </w:r>
      <w:r>
        <w:rPr>
          <w:rFonts w:ascii="Calibri" w:eastAsia="Times New Roman" w:hAnsi="Calibri"/>
          <w:lang w:eastAsia="zh-CN"/>
        </w:rPr>
      </w:r>
      <w:r>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69</w:t>
      </w:r>
      <w:r>
        <w:rPr>
          <w:rFonts w:ascii="Calibri" w:eastAsia="Times New Roman" w:hAnsi="Calibri"/>
          <w:lang w:eastAsia="zh-CN"/>
        </w:rPr>
        <w:fldChar w:fldCharType="end"/>
      </w:r>
      <w:r>
        <w:rPr>
          <w:rFonts w:ascii="Calibri" w:eastAsia="Times New Roman" w:hAnsi="Calibri"/>
          <w:lang w:eastAsia="zh-CN"/>
        </w:rPr>
        <w:t xml:space="preserve">, </w:t>
      </w:r>
      <w:r w:rsidR="00FF7DC5">
        <w:rPr>
          <w:rFonts w:ascii="Calibri" w:eastAsia="Times New Roman" w:hAnsi="Calibri"/>
          <w:lang w:eastAsia="zh-CN"/>
        </w:rPr>
        <w:t>a</w:t>
      </w:r>
      <w:r>
        <w:rPr>
          <w:rFonts w:ascii="Calibri" w:eastAsia="Times New Roman" w:hAnsi="Calibri"/>
          <w:lang w:eastAsia="zh-CN"/>
        </w:rPr>
        <w:t xml:space="preserve"> higher </w:t>
      </w:r>
      <w:r w:rsidR="00FF7DC5">
        <w:rPr>
          <w:rFonts w:ascii="Calibri" w:eastAsia="Times New Roman" w:hAnsi="Calibri"/>
          <w:lang w:eastAsia="zh-CN"/>
        </w:rPr>
        <w:t>frequency</w:t>
      </w:r>
      <w:r>
        <w:rPr>
          <w:rFonts w:ascii="Calibri" w:eastAsia="Times New Roman" w:hAnsi="Calibri"/>
          <w:lang w:eastAsia="zh-CN"/>
        </w:rPr>
        <w:t xml:space="preserve"> of exacerbations </w:t>
      </w:r>
      <w:r w:rsidR="00A140BD">
        <w:rPr>
          <w:rFonts w:ascii="Calibri" w:eastAsia="Times New Roman" w:hAnsi="Calibri"/>
          <w:lang w:eastAsia="zh-CN"/>
        </w:rPr>
        <w:t xml:space="preserve">in patients with moderate-to-severe asthma has been </w:t>
      </w:r>
      <w:r>
        <w:rPr>
          <w:rFonts w:ascii="Calibri" w:eastAsia="Times New Roman" w:hAnsi="Calibri"/>
          <w:lang w:eastAsia="zh-CN"/>
        </w:rPr>
        <w:t xml:space="preserve">associated with </w:t>
      </w:r>
      <w:r w:rsidR="00785538">
        <w:rPr>
          <w:rFonts w:ascii="Calibri" w:eastAsia="Times New Roman" w:hAnsi="Calibri"/>
          <w:lang w:eastAsia="zh-CN"/>
        </w:rPr>
        <w:t>deterioration</w:t>
      </w:r>
      <w:r w:rsidR="00FF7DC5">
        <w:rPr>
          <w:rFonts w:ascii="Calibri" w:eastAsia="Times New Roman" w:hAnsi="Calibri"/>
          <w:lang w:eastAsia="zh-CN"/>
        </w:rPr>
        <w:t xml:space="preserve"> in </w:t>
      </w:r>
      <w:r>
        <w:rPr>
          <w:rFonts w:ascii="Calibri" w:eastAsia="Times New Roman" w:hAnsi="Calibri"/>
          <w:lang w:eastAsia="zh-CN"/>
        </w:rPr>
        <w:t>QoL</w:t>
      </w:r>
      <w:r>
        <w:rPr>
          <w:rFonts w:ascii="Calibri" w:eastAsia="Times New Roman" w:hAnsi="Calibri"/>
          <w:lang w:eastAsia="zh-CN"/>
        </w:rPr>
        <w:fldChar w:fldCharType="begin">
          <w:fldData xml:space="preserve">PEVuZE5vdGU+PENpdGU+PEF1dGhvcj5MdXNraW48L0F1dGhvcj48WWVhcj4yMDE0PC9ZZWFyPjxS
ZWNOdW0+MTQ4PC9SZWNOdW0+PERpc3BsYXlUZXh0PjxzdHlsZSBmYWNlPSJzdXBlcnNjcmlwdCI+
NzA8L3N0eWxlPjwvRGlzcGxheVRleHQ+PHJlY29yZD48cmVjLW51bWJlcj4xNDg8L3JlYy1udW1i
ZXI+PGZvcmVpZ24ta2V5cz48a2V5IGFwcD0iRU4iIGRiLWlkPSJ4c2U5c3M5dDhhOTlkdWVydnho
eGV3ZjUwZXNzMmVhZXp6d3YiIHRpbWVzdGFtcD0iMTY1Mjc5NDk4OCI+MTQ4PC9rZXk+PC9mb3Jl
aWduLWtleXM+PHJlZi10eXBlIG5hbWU9IkpvdXJuYWwgQXJ0aWNsZSI+MTc8L3JlZi10eXBlPjxj
b250cmlidXRvcnM+PGF1dGhvcnM+PGF1dGhvcj5MdXNraW4sIEEgVDwvYXV0aG9yPjxhdXRob3I+
Q2hpcHBzLCBCIEU8L2F1dGhvcj48YXV0aG9yPlJhc291bGl5YW4sIEw8L2F1dGhvcj48YXV0aG9y
Pk1pbGxlciwgRC4gUC48L2F1dGhvcj48YXV0aG9yPkhhc2Vsa29ybiwgVC48L2F1dGhvcj48YXV0
aG9yPkRvcmVuYmF1bSwgQS48L2F1dGhvcj48L2F1dGhvcnM+PC9jb250cmlidXRvcnM+PGF1dGgt
YWRkcmVzcz5EZXBhcnRtZW50IG9mIE1lZGljaW5lLCBVbml2ZXJzaXR5IG9mIFdpc2NvbnNpbiwg
TWFkaXNvbiwgV2lzLiBFbGVjdHJvbmljIGFkZHJlc3M6IGFsbGFuX2x1c2tpbkBob3RtYWlsLmNv
bS4mI3hEO0NhcGl0YWwgQWxsZXJneSBhbmQgUmVzcGlyYXRvcnkgRGlzZWFzZSBDZW50ZXIsIFNh
Y3JhbWVudG8sIENhbGlmLiYjeEQ7TGF0ZSBQaGFzZSBhbmQgT3V0Y29tZXMgUmVzZWFyY2gsIElD
T04gQ2xpbmljYWwgUmVzZWFyY2gsIFNhbiBGcmFuY2lzY28sIENhbGlmLiYjeEQ7VVMgTWVkaWNh
bCBBZmZhaXJzLCBHZW5lbnRlY2gsIEluYy4sIFNvdXRoIFNhbiBGcmFuY2lzY28sIENhbGlmLiYj
eEQ7RGVwYXJ0bWVudCBvZiBQZWRpYXRyaWMgSW1tdW5vbG9neSBhbmQgQWxsZXJneSwgU3RhbmZv
cmQgVW5pdmVyc2l0eSBTY2hvb2wgb2YgTWVkaWNpbmUsIFN0YW5mb3JkLCBDYWxpZi48L2F1dGgt
YWRkcmVzcz48dGl0bGVzPjx0aXRsZT5JbXBhY3Qgb2YgYXN0aG1hIGV4YWNlcmJhdGlvbnMgYW5k
IGFzdGhtYSB0cmlnZ2VycyBvbiBhc3RobWEtcmVsYXRlZCBxdWFsaXR5IG9mIGxpZmUgaW4gcGF0
aWVudHMgd2l0aCBzZXZlcmUgb3IgZGlmZmljdWx0LXRvLXRyZWF0IGFzdGhtYTwvdGl0bGU+PHNl
Y29uZGFyeS10aXRsZT5KIEFsbGVyZ3kgQ2xpbiBJbW11bm9sIFByYWN0PC9zZWNvbmRhcnktdGl0
bGU+PC90aXRsZXM+PHBlcmlvZGljYWw+PGZ1bGwtdGl0bGU+SiBBbGxlcmd5IENsaW4gSW1tdW5v
bCBQcmFjdDwvZnVsbC10aXRsZT48L3BlcmlvZGljYWw+PHBhZ2VzPjU0NC01Mi5lMS0yPC9wYWdl
cz48dm9sdW1lPjI8L3ZvbHVtZT48bnVtYmVyPjU8L251bWJlcj48ZWRpdGlvbj4yMDE0LzA5LzEz
PC9lZGl0aW9uPjxrZXl3b3Jkcz48a2V5d29yZD5BZHVsdDwva2V5d29yZD48a2V5d29yZD5Bc3Ro
bWEvKmVwaWRlbWlvbG9neS8qZXRpb2xvZ3kvcHN5Y2hvbG9neTwva2V5d29yZD48a2V5d29yZD5D
b2hvcnQgU3R1ZGllczwva2V5d29yZD48a2V5d29yZD5FbWVyZ2VuY3kgU2VydmljZSwgSG9zcGl0
YWwvc3RhdGlzdGljcyAmYW1wOyBudW1lcmljYWwgZGF0YTwva2V5d29yZD48a2V5d29yZD5GZW1h
bGU8L2tleXdvcmQ+PGtleXdvcmQ+SG9zcGl0YWxpemF0aW9uL3N0YXRpc3RpY3MgJmFtcDsgbnVt
ZXJpY2FsIGRhdGE8L2tleXdvcmQ+PGtleXdvcmQ+SHVtYW5zPC9rZXl3b3JkPjxrZXl3b3JkPk1h
bGU8L2tleXdvcmQ+PGtleXdvcmQ+TWlkZGxlIEFnZWQ8L2tleXdvcmQ+PGtleXdvcmQ+UXVhbGl0
eSBvZiBMaWZlPC9rZXl3b3JkPjxrZXl3b3JkPlNlbGYgUmVwb3J0PC9rZXl3b3JkPjxrZXl3b3Jk
PlNldmVyaXR5IG9mIElsbG5lc3MgSW5kZXg8L2tleXdvcmQ+PGtleXdvcmQ+U3VydmV5cyBhbmQg
UXVlc3Rpb25uYWlyZXM8L2tleXdvcmQ+PGtleXdvcmQ+WW91bmcgQWR1bHQ8L2tleXdvcmQ+PGtl
eXdvcmQ+QWxsZXJnaWMgdHJpZ2dlcnM8L2tleXdvcmQ+PGtleXdvcmQ+RGlmZmljdWx0LXRvLXRy
ZWF0IGFzdGhtYTwva2V5d29yZD48a2V5d29yZD5RdWFsaXR5LW9mLWxpZmU8L2tleXdvcmQ+PGtl
eXdvcmQ+U2V2ZXJlIGFzdGhtYTwva2V5d29yZD48L2tleXdvcmRzPjxkYXRlcz48eWVhcj4yMDE0
PC95ZWFyPjxwdWItZGF0ZXM+PGRhdGU+U2VwLU9jdDwvZGF0ZT48L3B1Yi1kYXRlcz48L2RhdGVz
PjxhY2Nlc3Npb24tbnVtPjI1MjEzMDQ3PC9hY2Nlc3Npb24tbnVtPjx1cmxzPjwvdXJscz48ZWxl
Y3Ryb25pYy1yZXNvdXJjZS1udW0+MTAuMTAxNi9qLmphaXAuMjAxNC4wMi4wMTE8L2VsZWN0cm9u
aWMtcmVzb3VyY2UtbnVtPjxyZW1vdGUtZGF0YWJhc2UtcHJvdmlkZXI+TkxNPC9yZW1vdGUtZGF0
YWJhc2UtcHJvdmlkZXI+PGxhbmd1YWdlPmVuZzwvbGFuZ3VhZ2U+PC9yZWNvcmQ+PC9DaXRlPjwv
RW5kTm90ZT4A
</w:fldData>
        </w:fldChar>
      </w:r>
      <w:r w:rsidR="007E24D9">
        <w:rPr>
          <w:rFonts w:ascii="Calibri" w:eastAsia="Times New Roman" w:hAnsi="Calibri"/>
          <w:lang w:eastAsia="zh-CN"/>
        </w:rPr>
        <w:instrText xml:space="preserve"> ADDIN EN.CITE </w:instrText>
      </w:r>
      <w:r w:rsidR="007E24D9">
        <w:rPr>
          <w:rFonts w:ascii="Calibri" w:eastAsia="Times New Roman" w:hAnsi="Calibri"/>
          <w:lang w:eastAsia="zh-CN"/>
        </w:rPr>
        <w:fldChar w:fldCharType="begin">
          <w:fldData xml:space="preserve">PEVuZE5vdGU+PENpdGU+PEF1dGhvcj5MdXNraW48L0F1dGhvcj48WWVhcj4yMDE0PC9ZZWFyPjxS
ZWNOdW0+MTQ4PC9SZWNOdW0+PERpc3BsYXlUZXh0PjxzdHlsZSBmYWNlPSJzdXBlcnNjcmlwdCI+
NzA8L3N0eWxlPjwvRGlzcGxheVRleHQ+PHJlY29yZD48cmVjLW51bWJlcj4xNDg8L3JlYy1udW1i
ZXI+PGZvcmVpZ24ta2V5cz48a2V5IGFwcD0iRU4iIGRiLWlkPSJ4c2U5c3M5dDhhOTlkdWVydnho
eGV3ZjUwZXNzMmVhZXp6d3YiIHRpbWVzdGFtcD0iMTY1Mjc5NDk4OCI+MTQ4PC9rZXk+PC9mb3Jl
aWduLWtleXM+PHJlZi10eXBlIG5hbWU9IkpvdXJuYWwgQXJ0aWNsZSI+MTc8L3JlZi10eXBlPjxj
b250cmlidXRvcnM+PGF1dGhvcnM+PGF1dGhvcj5MdXNraW4sIEEgVDwvYXV0aG9yPjxhdXRob3I+
Q2hpcHBzLCBCIEU8L2F1dGhvcj48YXV0aG9yPlJhc291bGl5YW4sIEw8L2F1dGhvcj48YXV0aG9y
Pk1pbGxlciwgRC4gUC48L2F1dGhvcj48YXV0aG9yPkhhc2Vsa29ybiwgVC48L2F1dGhvcj48YXV0
aG9yPkRvcmVuYmF1bSwgQS48L2F1dGhvcj48L2F1dGhvcnM+PC9jb250cmlidXRvcnM+PGF1dGgt
YWRkcmVzcz5EZXBhcnRtZW50IG9mIE1lZGljaW5lLCBVbml2ZXJzaXR5IG9mIFdpc2NvbnNpbiwg
TWFkaXNvbiwgV2lzLiBFbGVjdHJvbmljIGFkZHJlc3M6IGFsbGFuX2x1c2tpbkBob3RtYWlsLmNv
bS4mI3hEO0NhcGl0YWwgQWxsZXJneSBhbmQgUmVzcGlyYXRvcnkgRGlzZWFzZSBDZW50ZXIsIFNh
Y3JhbWVudG8sIENhbGlmLiYjeEQ7TGF0ZSBQaGFzZSBhbmQgT3V0Y29tZXMgUmVzZWFyY2gsIElD
T04gQ2xpbmljYWwgUmVzZWFyY2gsIFNhbiBGcmFuY2lzY28sIENhbGlmLiYjeEQ7VVMgTWVkaWNh
bCBBZmZhaXJzLCBHZW5lbnRlY2gsIEluYy4sIFNvdXRoIFNhbiBGcmFuY2lzY28sIENhbGlmLiYj
eEQ7RGVwYXJ0bWVudCBvZiBQZWRpYXRyaWMgSW1tdW5vbG9neSBhbmQgQWxsZXJneSwgU3RhbmZv
cmQgVW5pdmVyc2l0eSBTY2hvb2wgb2YgTWVkaWNpbmUsIFN0YW5mb3JkLCBDYWxpZi48L2F1dGgt
YWRkcmVzcz48dGl0bGVzPjx0aXRsZT5JbXBhY3Qgb2YgYXN0aG1hIGV4YWNlcmJhdGlvbnMgYW5k
IGFzdGhtYSB0cmlnZ2VycyBvbiBhc3RobWEtcmVsYXRlZCBxdWFsaXR5IG9mIGxpZmUgaW4gcGF0
aWVudHMgd2l0aCBzZXZlcmUgb3IgZGlmZmljdWx0LXRvLXRyZWF0IGFzdGhtYTwvdGl0bGU+PHNl
Y29uZGFyeS10aXRsZT5KIEFsbGVyZ3kgQ2xpbiBJbW11bm9sIFByYWN0PC9zZWNvbmRhcnktdGl0
bGU+PC90aXRsZXM+PHBlcmlvZGljYWw+PGZ1bGwtdGl0bGU+SiBBbGxlcmd5IENsaW4gSW1tdW5v
bCBQcmFjdDwvZnVsbC10aXRsZT48L3BlcmlvZGljYWw+PHBhZ2VzPjU0NC01Mi5lMS0yPC9wYWdl
cz48dm9sdW1lPjI8L3ZvbHVtZT48bnVtYmVyPjU8L251bWJlcj48ZWRpdGlvbj4yMDE0LzA5LzEz
PC9lZGl0aW9uPjxrZXl3b3Jkcz48a2V5d29yZD5BZHVsdDwva2V5d29yZD48a2V5d29yZD5Bc3Ro
bWEvKmVwaWRlbWlvbG9neS8qZXRpb2xvZ3kvcHN5Y2hvbG9neTwva2V5d29yZD48a2V5d29yZD5D
b2hvcnQgU3R1ZGllczwva2V5d29yZD48a2V5d29yZD5FbWVyZ2VuY3kgU2VydmljZSwgSG9zcGl0
YWwvc3RhdGlzdGljcyAmYW1wOyBudW1lcmljYWwgZGF0YTwva2V5d29yZD48a2V5d29yZD5GZW1h
bGU8L2tleXdvcmQ+PGtleXdvcmQ+SG9zcGl0YWxpemF0aW9uL3N0YXRpc3RpY3MgJmFtcDsgbnVt
ZXJpY2FsIGRhdGE8L2tleXdvcmQ+PGtleXdvcmQ+SHVtYW5zPC9rZXl3b3JkPjxrZXl3b3JkPk1h
bGU8L2tleXdvcmQ+PGtleXdvcmQ+TWlkZGxlIEFnZWQ8L2tleXdvcmQ+PGtleXdvcmQ+UXVhbGl0
eSBvZiBMaWZlPC9rZXl3b3JkPjxrZXl3b3JkPlNlbGYgUmVwb3J0PC9rZXl3b3JkPjxrZXl3b3Jk
PlNldmVyaXR5IG9mIElsbG5lc3MgSW5kZXg8L2tleXdvcmQ+PGtleXdvcmQ+U3VydmV5cyBhbmQg
UXVlc3Rpb25uYWlyZXM8L2tleXdvcmQ+PGtleXdvcmQ+WW91bmcgQWR1bHQ8L2tleXdvcmQ+PGtl
eXdvcmQ+QWxsZXJnaWMgdHJpZ2dlcnM8L2tleXdvcmQ+PGtleXdvcmQ+RGlmZmljdWx0LXRvLXRy
ZWF0IGFzdGhtYTwva2V5d29yZD48a2V5d29yZD5RdWFsaXR5LW9mLWxpZmU8L2tleXdvcmQ+PGtl
eXdvcmQ+U2V2ZXJlIGFzdGhtYTwva2V5d29yZD48L2tleXdvcmRzPjxkYXRlcz48eWVhcj4yMDE0
PC95ZWFyPjxwdWItZGF0ZXM+PGRhdGU+U2VwLU9jdDwvZGF0ZT48L3B1Yi1kYXRlcz48L2RhdGVz
PjxhY2Nlc3Npb24tbnVtPjI1MjEzMDQ3PC9hY2Nlc3Npb24tbnVtPjx1cmxzPjwvdXJscz48ZWxl
Y3Ryb25pYy1yZXNvdXJjZS1udW0+MTAuMTAxNi9qLmphaXAuMjAxNC4wMi4wMTE8L2VsZWN0cm9u
aWMtcmVzb3VyY2UtbnVtPjxyZW1vdGUtZGF0YWJhc2UtcHJvdmlkZXI+TkxNPC9yZW1vdGUtZGF0
YWJhc2UtcHJvdmlkZXI+PGxhbmd1YWdlPmVuZzwvbGFuZ3VhZ2U+PC9yZWNvcmQ+PC9DaXRlPjwv
RW5kTm90ZT4A
</w:fldData>
        </w:fldChar>
      </w:r>
      <w:r w:rsidR="007E24D9">
        <w:rPr>
          <w:rFonts w:ascii="Calibri" w:eastAsia="Times New Roman" w:hAnsi="Calibri"/>
          <w:lang w:eastAsia="zh-CN"/>
        </w:rPr>
        <w:instrText xml:space="preserve"> ADDIN EN.CITE.DATA </w:instrText>
      </w:r>
      <w:r w:rsidR="007E24D9">
        <w:rPr>
          <w:rFonts w:ascii="Calibri" w:eastAsia="Times New Roman" w:hAnsi="Calibri"/>
          <w:lang w:eastAsia="zh-CN"/>
        </w:rPr>
      </w:r>
      <w:r w:rsidR="007E24D9">
        <w:rPr>
          <w:rFonts w:ascii="Calibri" w:eastAsia="Times New Roman" w:hAnsi="Calibri"/>
          <w:lang w:eastAsia="zh-CN"/>
        </w:rPr>
        <w:fldChar w:fldCharType="end"/>
      </w:r>
      <w:r>
        <w:rPr>
          <w:rFonts w:ascii="Calibri" w:eastAsia="Times New Roman" w:hAnsi="Calibri"/>
          <w:lang w:eastAsia="zh-CN"/>
        </w:rPr>
      </w:r>
      <w:r>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70</w:t>
      </w:r>
      <w:r>
        <w:rPr>
          <w:rFonts w:ascii="Calibri" w:eastAsia="Times New Roman" w:hAnsi="Calibri"/>
          <w:lang w:eastAsia="zh-CN"/>
        </w:rPr>
        <w:fldChar w:fldCharType="end"/>
      </w:r>
      <w:r w:rsidR="00FF7DC5">
        <w:rPr>
          <w:rFonts w:ascii="Calibri" w:eastAsia="Times New Roman" w:hAnsi="Calibri"/>
          <w:lang w:eastAsia="zh-CN"/>
        </w:rPr>
        <w:t xml:space="preserve">. Additionally, </w:t>
      </w:r>
      <w:r>
        <w:rPr>
          <w:rFonts w:ascii="Calibri" w:eastAsia="Times New Roman" w:hAnsi="Calibri"/>
          <w:lang w:eastAsia="zh-CN"/>
        </w:rPr>
        <w:t xml:space="preserve">biologics </w:t>
      </w:r>
      <w:r w:rsidR="00FF7DC5">
        <w:rPr>
          <w:rFonts w:ascii="Calibri" w:eastAsia="Times New Roman" w:hAnsi="Calibri"/>
          <w:lang w:eastAsia="zh-CN"/>
        </w:rPr>
        <w:t xml:space="preserve">such as mepolizumab show promising </w:t>
      </w:r>
      <w:r>
        <w:rPr>
          <w:rFonts w:ascii="Calibri" w:eastAsia="Times New Roman" w:hAnsi="Calibri"/>
          <w:lang w:eastAsia="zh-CN"/>
        </w:rPr>
        <w:t>improvement</w:t>
      </w:r>
      <w:r w:rsidR="00FF7DC5">
        <w:rPr>
          <w:rFonts w:ascii="Calibri" w:eastAsia="Times New Roman" w:hAnsi="Calibri"/>
          <w:lang w:eastAsia="zh-CN"/>
        </w:rPr>
        <w:t>s</w:t>
      </w:r>
      <w:r>
        <w:rPr>
          <w:rFonts w:ascii="Calibri" w:eastAsia="Times New Roman" w:hAnsi="Calibri"/>
          <w:lang w:eastAsia="zh-CN"/>
        </w:rPr>
        <w:t xml:space="preserve"> in QoL</w:t>
      </w:r>
      <w:r w:rsidR="00785538">
        <w:rPr>
          <w:rFonts w:ascii="Calibri" w:eastAsia="Times New Roman" w:hAnsi="Calibri"/>
          <w:lang w:eastAsia="zh-CN"/>
        </w:rPr>
        <w:t xml:space="preserve"> scores</w:t>
      </w:r>
      <w:r>
        <w:rPr>
          <w:rFonts w:ascii="Calibri" w:eastAsia="Times New Roman" w:hAnsi="Calibri"/>
          <w:lang w:eastAsia="zh-CN"/>
        </w:rPr>
        <w:fldChar w:fldCharType="begin">
          <w:fldData xml:space="preserve">PEVuZE5vdGU+PENpdGU+PEF1dGhvcj5DaHVwcDwvQXV0aG9yPjxZZWFyPjIwMTc8L1llYXI+PFJl
Y051bT4xNDk8L1JlY051bT48RGlzcGxheVRleHQ+PHN0eWxlIGZhY2U9InN1cGVyc2NyaXB0Ij43
MSw3Mjwvc3R5bGU+PC9EaXNwbGF5VGV4dD48cmVjb3JkPjxyZWMtbnVtYmVyPjE0OTwvcmVjLW51
bWJlcj48Zm9yZWlnbi1rZXlzPjxrZXkgYXBwPSJFTiIgZGItaWQ9InhzZTlzczl0OGE5OWR1ZXJ2
eGh4ZXdmNTBlc3MyZWFlenp3diIgdGltZXN0YW1wPSIxNjUyNzk1MTcyIj4xNDk8L2tleT48L2Zv
cmVpZ24ta2V5cz48cmVmLXR5cGUgbmFtZT0iSm91cm5hbCBBcnRpY2xlIj4xNzwvcmVmLXR5cGU+
PGNvbnRyaWJ1dG9ycz48YXV0aG9ycz48YXV0aG9yPkNodXBwLCBHIEw8L2F1dGhvcj48YXV0aG9y
PkJyYWRmb3JkLCBFIFM8L2F1dGhvcj48YXV0aG9yPkFsYmVycywgRiBDPC9hdXRob3I+PGF1dGhv
cj5CcmF0dG9uLCBELiBKLjwvYXV0aG9yPjxhdXRob3I+V2FuZy1KYWlyYWosIEouPC9hdXRob3I+
PGF1dGhvcj5OZWxzZW4sIEwuIE0uPC9hdXRob3I+PGF1dGhvcj5UcmV2b3IsIEouIEwuPC9hdXRo
b3I+PGF1dGhvcj5NYWduYW4sIEEuPC9hdXRob3I+PGF1dGhvcj5UZW4gQnJpbmtlLCBBLjwvYXV0
aG9yPjwvYXV0aG9ycz48L2NvbnRyaWJ1dG9ycz48YXV0aC1hZGRyZXNzPllhbGUgQ2VudGVyIGZv
ciBBc3RobWEgYW5kIEFpcndheSBEaXNlYXNlLCBZYWxlIFNjaG9vbCBvZiBNZWRpY2luZSwgTmV3
IEhhdmVuLCBDVCwgVVNBLiBFbGVjdHJvbmljIGFkZHJlc3M6IGdlb2ZmcmV5LmNodXBwQHlhbGUu
ZWR1LiYjeEQ7UmVzcGlyYXRvcnkgVGhlcmFwZXV0aWMgQXJlYSwgR2xheG9TbWl0aEtsaW5lIChH
U0spLCBSZXNlYXJjaCBUcmlhbmdsZSBQYXJrLCBOQywgVVNBLiYjeEQ7UmVzcGlyYXRvcnkgTWVk
aWNhbCBGcmFuY2hpc2UsIEdTSywgUmVzZWFyY2ggVHJpYW5nbGUgUGFyaywgTkMsIFVTQS4mI3hE
O0NsaW5pY2FsIFN0YXRpc3RpY3MsIEdTSywgU3RvY2tsZXkgUGFyaywgTWlkZGxlc2V4LCBVSy4m
I3hEO1Jlc3BpcmF0b3J5IFRoZXJhcHkgQXJlYSwgR1NLLCBTdG9ja2xleSBQYXJrLCBNaWRkbGVz
ZXgsIFVLLiYjeEQ7VmFsdWUgRXZpZGVuY2UgYW5kIE91dGNvbWVzLCBHU0ssIENvbGxlZ2V2aWxs
ZSwgUEEsIFVTQS4mI3hEO0RpdmlzaW9uIG9mIFB1bG1vbmFyeSwgQWxsZXJneSAmYW1wOyBDcml0
aWNhbCBDYXJlIE1lZGljaW5lLCBVbml2ZXJzaXR5IG9mIEFsYWJhbWEgYXQgQmlybWluZ2hhbSwg
QmlybWluZ2hhbSwgQUwsIFVTQS4mI3hEO2wmYXBvcztJbnN0aXR1dCBkdSBUaG9yYXgsIFVuaXZl
cnNpdGUgZGUgTmFudGVzLCBDSFUgZGUgTmFudGVzLCBOYW50ZXMsIEZyYW5jZS4mI3hEO0RlcGFy
dG1lbnQgb2YgUmVzcGlyYXRvcnkgTWVkaWNpbmUsIE1lZGljYWwgQ2VudHJlIExlZXV3YXJkZW4s
IExlZXV3YXJkZW4sIE5ldGhlcmxhbmRzLjwvYXV0aC1hZGRyZXNzPjx0aXRsZXM+PHRpdGxlPkVm
ZmljYWN5IG9mIG1lcG9saXp1bWFiIGFkZC1vbiB0aGVyYXB5IG9uIGhlYWx0aC1yZWxhdGVkIHF1
YWxpdHkgb2YgbGlmZSBhbmQgbWFya2VycyBvZiBhc3RobWEgY29udHJvbCBpbiBzZXZlcmUgZW9z
aW5vcGhpbGljIGFzdGhtYSAoTVVTQ0EpOiBhIHJhbmRvbWlzZWQsIGRvdWJsZS1ibGluZCwgcGxh
Y2Viby1jb250cm9sbGVkLCBwYXJhbGxlbC1ncm91cCwgbXVsdGljZW50cmUsIHBoYXNlIDNiIHRy
aWFsPC90aXRsZT48c2Vjb25kYXJ5LXRpdGxlPkxhbmNldCBSZXNwaXIgTWVkPC9zZWNvbmRhcnkt
dGl0bGU+PC90aXRsZXM+PHBlcmlvZGljYWw+PGZ1bGwtdGl0bGU+TGFuY2V0IFJlc3BpciBNZWQ8
L2Z1bGwtdGl0bGU+PC9wZXJpb2RpY2FsPjxwYWdlcz4zOTAtNDAwPC9wYWdlcz48dm9sdW1lPjU8
L3ZvbHVtZT48bnVtYmVyPjU8L251bWJlcj48ZWRpdGlvbj4yMDE3LzA0LzEyPC9lZGl0aW9uPjxr
ZXl3b3Jkcz48a2V5d29yZD5BZHJlbmFsIENvcnRleCBIb3Jtb25lcy90aGVyYXBldXRpYyB1c2U8
L2tleXdvcmQ+PGtleXdvcmQ+QWR1bHQ8L2tleXdvcmQ+PGtleXdvcmQ+QWdlZDwva2V5d29yZD48
a2V5d29yZD5BbnRpYm9kaWVzLCBNb25vY2xvbmFsLCBIdW1hbml6ZWQvYWR2ZXJzZSBlZmZlY3Rz
Lyp0aGVyYXBldXRpYyB1c2U8L2tleXdvcmQ+PGtleXdvcmQ+QXN0aG1hL2NvbXBsaWNhdGlvbnMv
KmRydWcgdGhlcmFweTwva2V5d29yZD48a2V5d29yZD5Ccm9uY2hvZGlsYXRvciBBZ2VudHMvdGhl
cmFwZXV0aWMgdXNlPC9rZXl3b3JkPjxrZXl3b3JkPkRpc2Vhc2UgUHJvZ3Jlc3Npb248L2tleXdv
cmQ+PGtleXdvcmQ+RG91YmxlLUJsaW5kIE1ldGhvZDwva2V5d29yZD48a2V5d29yZD5EcnVnIFRo
ZXJhcHksIENvbWJpbmF0aW9uPC9rZXl3b3JkPjxrZXl3b3JkPkVvc2lub3BoaWxpYS9jb21wbGlj
YXRpb25zLypkcnVnIHRoZXJhcHk8L2tleXdvcmQ+PGtleXdvcmQ+RmVtYWxlPC9rZXl3b3JkPjxr
ZXl3b3JkPkhlYWRhY2hlL2NoZW1pY2FsbHkgaW5kdWNlZDwva2V5d29yZD48a2V5d29yZD5IdW1h
bnM8L2tleXdvcmQ+PGtleXdvcmQ+TWFsZTwva2V5d29yZD48a2V5d29yZD5NaWRkbGUgQWdlZDwv
a2V5d29yZD48a2V5d29yZD5OYXNvcGhhcnluZ2l0aXMvY2hlbWljYWxseSBpbmR1Y2VkPC9rZXl3
b3JkPjxrZXl3b3JkPipRdWFsaXR5IG9mIExpZmU8L2tleXdvcmQ+PGtleXdvcmQ+U2V2ZXJpdHkg
b2YgSWxsbmVzcyBJbmRleDwva2V5d29yZD48a2V5d29yZD5TeW1wdG9tIEFzc2Vzc21lbnQ8L2tl
eXdvcmQ+PGtleXdvcmQ+U3ltcHRvbSBGbGFyZSBVcDwva2V5d29yZD48L2tleXdvcmRzPjxkYXRl
cz48eWVhcj4yMDE3PC95ZWFyPjxwdWItZGF0ZXM+PGRhdGU+TWF5PC9kYXRlPjwvcHViLWRhdGVz
PjwvZGF0ZXM+PGlzYm4+MjIxMy0yNjAwPC9pc2JuPjxhY2Nlc3Npb24tbnVtPjI4Mzk1OTM2PC9h
Y2Nlc3Npb24tbnVtPjx1cmxzPjwvdXJscz48ZWxlY3Ryb25pYy1yZXNvdXJjZS1udW0+MTAuMTAx
Ni9zMjIxMy0yNjAwKDE3KTMwMTI1LXg8L2VsZWN0cm9uaWMtcmVzb3VyY2UtbnVtPjxyZW1vdGUt
ZGF0YWJhc2UtcHJvdmlkZXI+TkxNPC9yZW1vdGUtZGF0YWJhc2UtcHJvdmlkZXI+PGxhbmd1YWdl
PmVuZzwvbGFuZ3VhZ2U+PC9yZWNvcmQ+PC9DaXRlPjxDaXRlPjxBdXRob3I+RW1tYTwvQXV0aG9y
PjxZZWFyPjIwMTg8L1llYXI+PFJlY051bT4xNTA8L1JlY051bT48cmVjb3JkPjxyZWMtbnVtYmVy
PjE1MDwvcmVjLW51bWJlcj48Zm9yZWlnbi1rZXlzPjxrZXkgYXBwPSJFTiIgZGItaWQ9InhzZTlz
czl0OGE5OWR1ZXJ2eGh4ZXdmNTBlc3MyZWFlenp3diIgdGltZXN0YW1wPSIxNjUyNzk1MjQ2Ij4x
NTA8L2tleT48L2ZvcmVpZ24ta2V5cz48cmVmLXR5cGUgbmFtZT0iSm91cm5hbCBBcnRpY2xlIj4x
NzwvcmVmLXR5cGU+PGNvbnRyaWJ1dG9ycz48YXV0aG9ycz48YXV0aG9yPkVtbWEsIFI8L2F1dGhv
cj48YXV0aG9yPk1vcmphcmlhLCBKIEI8L2F1dGhvcj48YXV0aG9yPkZ1b2NoaSwgVjwvYXV0aG9y
PjxhdXRob3I+UG9sb3NhLCBSPC9hdXRob3I+PGF1dGhvcj5DYXJ1c28sIE08L2F1dGhvcj48L2F1
dGhvcnM+PC9jb250cmlidXRvcnM+PGF1dGgtYWRkcmVzcz5EZXBhcnRtZW50IG9mIENsaW5pY2Fs
IGFuZCBFeHBlcmltZW50YWwgTWVkaWNpbmUsIFVuaXZlcnNpdHkgb2YgQ2F0YW5pYSwgQ2F0YW5p
YSAoQ1QpLCBJdGFseS4mI3hEO0RlcGFydG1lbnQgb2YgUmVzcGlyYXRvcnkgTWVkaWNpbmUsIFJv
eWFsIEJyb21wdG9uICZhbXA7IEhhcmVmaWVsZCBIb3NwaXRhbCBGb3VuZGF0aW9uIFRydXN0LCBI
YXJlZmllbGQgSG9zcGl0YWwsIEhpbGwgRW5kIFJvYWQsIEhhcmVmaWVsZCwgVUsuJiN4RDtIb25v
cmFyeSBTZW5pb3IgQ2xpbmljYWwgTGVjdHVyZXIsIFJlc3BpcmF0b3J5IE1lZGljaW5lLCBJbXBl
cmlhbCBDb2xsZWdlLCBMb25kb24sIFVLLiYjeEQ7RGVwYXJ0bWVudCBvZiBCaW9tZWRpY2FsIGFu
ZCBCaW90ZWNobm9sb2dpY2FsIFNjaWVuY2VzLCBVbml2ZXJzaXR5IG9mIENhdGFuaWEsIENhdGFu
aWEgKENUKSwgSXRhbHkuJiN4RDtEZXBhcnRtZW50IG9mIEJpb21lZGljYWwgYW5kIEJpb3RlY2hu
b2xvZ2ljYWwgU2NpZW5jZXMsIERlcGFydG1lbnQgb2YgQ2xpbmljYWwgYW5kIEV4cGVyaW1lbnRh
bCBNZWRpY2luZSwgVW5pdmVyc2l0eSBvZiBDYXRhbmlhLCBWaWEgUy4gU29maWEsIDk3LCA5NTEy
MyBDYXRhbmlhIChDVCksIEl0YWx5LjwvYXV0aC1hZGRyZXNzPjx0aXRsZXM+PHRpdGxlPk1lcG9s
aXp1bWFiIGluIHRoZSBtYW5hZ2VtZW50IG9mIHNldmVyZSBlb3Npbm9waGlsaWMgYXN0aG1hIGlu
IGFkdWx0czogY3VycmVudCBldmlkZW5jZSBhbmQgcHJhY3RpY2FsIGV4cGVyaWVuY2U8L3RpdGxl
PjxzZWNvbmRhcnktdGl0bGU+VGhlciBBZHYgUmVzcGlyIERpczwvc2Vjb25kYXJ5LXRpdGxlPjwv
dGl0bGVzPjxwZXJpb2RpY2FsPjxmdWxsLXRpdGxlPlRoZXIgQWR2IFJlc3BpciBEaXM8L2Z1bGwt
dGl0bGU+PC9wZXJpb2RpY2FsPjxwYWdlcz4xNzUzNDY2NjE4ODA4NDkwPC9wYWdlcz48dm9sdW1l
PjEyPC92b2x1bWU+PGVkaXRpb24+MjAxOC8xMC8yNjwvZWRpdGlvbj48a2V5d29yZHM+PGtleXdv
cmQ+QWR1bHQ8L2tleXdvcmQ+PGtleXdvcmQ+QW50aS1Bc3RobWF0aWMgQWdlbnRzL2FkdmVyc2Ug
ZWZmZWN0cy9waGFybWFjb2xvZ3kvKnRoZXJhcGV1dGljIHVzZTwva2V5d29yZD48a2V5d29yZD5B
bnRpYm9kaWVzLCBNb25vY2xvbmFsLCBIdW1hbml6ZWQvYWR2ZXJzZSBlZmZlY3RzL3BoYXJtYWNv
bG9neS8qdGhlcmFwZXV0aWMgdXNlPC9rZXl3b3JkPjxrZXl3b3JkPkFzdGhtYS8qZHJ1ZyB0aGVy
YXB5L3BoeXNpb3BhdGhvbG9neTwva2V5d29yZD48a2V5d29yZD5CaW9tYXJrZXJzL21ldGFib2xp
c208L2tleXdvcmQ+PGtleXdvcmQ+RW9zaW5vcGhpbGlhL2RydWcgdGhlcmFweS9waHlzaW9wYXRo
b2xvZ3k8L2tleXdvcmQ+PGtleXdvcmQ+SHVtYW5zPC9rZXl3b3JkPjxrZXl3b3JkPlNldmVyaXR5
IG9mIElsbG5lc3MgSW5kZXg8L2tleXdvcmQ+PGtleXdvcmQ+VHJlYXRtZW50IE91dGNvbWU8L2tl
eXdvcmQ+PGtleXdvcmQ+KmFudGktSUwtNTwva2V5d29yZD48a2V5d29yZD4qYmlvbG9naWNzPC9r
ZXl3b3JkPjxrZXl3b3JkPiplb3Npbm9waGlsaWMgYXN0aG1hPC9rZXl3b3JkPjxrZXl3b3JkPipt
ZXBvbGl6dW1hYjwva2V5d29yZD48a2V5d29yZD4qc2V2ZXJlIGFzdGhtYTwva2V5d29yZD48a2V5
d29yZD5pbnRlcmVzdC48L2tleXdvcmQ+PC9rZXl3b3Jkcz48ZGF0ZXM+PHllYXI+MjAxODwveWVh
cj48cHViLWRhdGVzPjxkYXRlPkphbi1EZWM8L2RhdGU+PC9wdWItZGF0ZXM+PC9kYXRlcz48aXNi
bj4xNzUzLTQ2NTggKFByaW50KSYjeEQ7MTc1My00NjU4PC9pc2JuPjxhY2Nlc3Npb24tbnVtPjMw
MzU0ODUyPC9hY2Nlc3Npb24tbnVtPjx1cmxzPjwvdXJscz48Y3VzdG9tMj5QTUM2MjA0NjIzPC9j
dXN0b20yPjxlbGVjdHJvbmljLXJlc291cmNlLW51bT4xMC4xMTc3LzE3NTM0NjY2MTg4MDg0OTA8
L2VsZWN0cm9uaWMtcmVzb3VyY2UtbnVtPjxyZW1vdGUtZGF0YWJhc2UtcHJvdmlkZXI+TkxNPC9y
ZW1vdGUtZGF0YWJhc2UtcHJvdmlkZXI+PGxhbmd1YWdlPmVuZzwvbGFuZ3VhZ2U+PC9yZWNvcmQ+
PC9DaXRlPjwvRW5kTm90ZT4A
</w:fldData>
        </w:fldChar>
      </w:r>
      <w:r w:rsidR="007E24D9">
        <w:rPr>
          <w:rFonts w:ascii="Calibri" w:eastAsia="Times New Roman" w:hAnsi="Calibri"/>
          <w:lang w:eastAsia="zh-CN"/>
        </w:rPr>
        <w:instrText xml:space="preserve"> ADDIN EN.CITE </w:instrText>
      </w:r>
      <w:r w:rsidR="007E24D9">
        <w:rPr>
          <w:rFonts w:ascii="Calibri" w:eastAsia="Times New Roman" w:hAnsi="Calibri"/>
          <w:lang w:eastAsia="zh-CN"/>
        </w:rPr>
        <w:fldChar w:fldCharType="begin">
          <w:fldData xml:space="preserve">PEVuZE5vdGU+PENpdGU+PEF1dGhvcj5DaHVwcDwvQXV0aG9yPjxZZWFyPjIwMTc8L1llYXI+PFJl
Y051bT4xNDk8L1JlY051bT48RGlzcGxheVRleHQ+PHN0eWxlIGZhY2U9InN1cGVyc2NyaXB0Ij43
MSw3Mjwvc3R5bGU+PC9EaXNwbGF5VGV4dD48cmVjb3JkPjxyZWMtbnVtYmVyPjE0OTwvcmVjLW51
bWJlcj48Zm9yZWlnbi1rZXlzPjxrZXkgYXBwPSJFTiIgZGItaWQ9InhzZTlzczl0OGE5OWR1ZXJ2
eGh4ZXdmNTBlc3MyZWFlenp3diIgdGltZXN0YW1wPSIxNjUyNzk1MTcyIj4xNDk8L2tleT48L2Zv
cmVpZ24ta2V5cz48cmVmLXR5cGUgbmFtZT0iSm91cm5hbCBBcnRpY2xlIj4xNzwvcmVmLXR5cGU+
PGNvbnRyaWJ1dG9ycz48YXV0aG9ycz48YXV0aG9yPkNodXBwLCBHIEw8L2F1dGhvcj48YXV0aG9y
PkJyYWRmb3JkLCBFIFM8L2F1dGhvcj48YXV0aG9yPkFsYmVycywgRiBDPC9hdXRob3I+PGF1dGhv
cj5CcmF0dG9uLCBELiBKLjwvYXV0aG9yPjxhdXRob3I+V2FuZy1KYWlyYWosIEouPC9hdXRob3I+
PGF1dGhvcj5OZWxzZW4sIEwuIE0uPC9hdXRob3I+PGF1dGhvcj5UcmV2b3IsIEouIEwuPC9hdXRo
b3I+PGF1dGhvcj5NYWduYW4sIEEuPC9hdXRob3I+PGF1dGhvcj5UZW4gQnJpbmtlLCBBLjwvYXV0
aG9yPjwvYXV0aG9ycz48L2NvbnRyaWJ1dG9ycz48YXV0aC1hZGRyZXNzPllhbGUgQ2VudGVyIGZv
ciBBc3RobWEgYW5kIEFpcndheSBEaXNlYXNlLCBZYWxlIFNjaG9vbCBvZiBNZWRpY2luZSwgTmV3
IEhhdmVuLCBDVCwgVVNBLiBFbGVjdHJvbmljIGFkZHJlc3M6IGdlb2ZmcmV5LmNodXBwQHlhbGUu
ZWR1LiYjeEQ7UmVzcGlyYXRvcnkgVGhlcmFwZXV0aWMgQXJlYSwgR2xheG9TbWl0aEtsaW5lIChH
U0spLCBSZXNlYXJjaCBUcmlhbmdsZSBQYXJrLCBOQywgVVNBLiYjeEQ7UmVzcGlyYXRvcnkgTWVk
aWNhbCBGcmFuY2hpc2UsIEdTSywgUmVzZWFyY2ggVHJpYW5nbGUgUGFyaywgTkMsIFVTQS4mI3hE
O0NsaW5pY2FsIFN0YXRpc3RpY3MsIEdTSywgU3RvY2tsZXkgUGFyaywgTWlkZGxlc2V4LCBVSy4m
I3hEO1Jlc3BpcmF0b3J5IFRoZXJhcHkgQXJlYSwgR1NLLCBTdG9ja2xleSBQYXJrLCBNaWRkbGVz
ZXgsIFVLLiYjeEQ7VmFsdWUgRXZpZGVuY2UgYW5kIE91dGNvbWVzLCBHU0ssIENvbGxlZ2V2aWxs
ZSwgUEEsIFVTQS4mI3hEO0RpdmlzaW9uIG9mIFB1bG1vbmFyeSwgQWxsZXJneSAmYW1wOyBDcml0
aWNhbCBDYXJlIE1lZGljaW5lLCBVbml2ZXJzaXR5IG9mIEFsYWJhbWEgYXQgQmlybWluZ2hhbSwg
QmlybWluZ2hhbSwgQUwsIFVTQS4mI3hEO2wmYXBvcztJbnN0aXR1dCBkdSBUaG9yYXgsIFVuaXZl
cnNpdGUgZGUgTmFudGVzLCBDSFUgZGUgTmFudGVzLCBOYW50ZXMsIEZyYW5jZS4mI3hEO0RlcGFy
dG1lbnQgb2YgUmVzcGlyYXRvcnkgTWVkaWNpbmUsIE1lZGljYWwgQ2VudHJlIExlZXV3YXJkZW4s
IExlZXV3YXJkZW4sIE5ldGhlcmxhbmRzLjwvYXV0aC1hZGRyZXNzPjx0aXRsZXM+PHRpdGxlPkVm
ZmljYWN5IG9mIG1lcG9saXp1bWFiIGFkZC1vbiB0aGVyYXB5IG9uIGhlYWx0aC1yZWxhdGVkIHF1
YWxpdHkgb2YgbGlmZSBhbmQgbWFya2VycyBvZiBhc3RobWEgY29udHJvbCBpbiBzZXZlcmUgZW9z
aW5vcGhpbGljIGFzdGhtYSAoTVVTQ0EpOiBhIHJhbmRvbWlzZWQsIGRvdWJsZS1ibGluZCwgcGxh
Y2Viby1jb250cm9sbGVkLCBwYXJhbGxlbC1ncm91cCwgbXVsdGljZW50cmUsIHBoYXNlIDNiIHRy
aWFsPC90aXRsZT48c2Vjb25kYXJ5LXRpdGxlPkxhbmNldCBSZXNwaXIgTWVkPC9zZWNvbmRhcnkt
dGl0bGU+PC90aXRsZXM+PHBlcmlvZGljYWw+PGZ1bGwtdGl0bGU+TGFuY2V0IFJlc3BpciBNZWQ8
L2Z1bGwtdGl0bGU+PC9wZXJpb2RpY2FsPjxwYWdlcz4zOTAtNDAwPC9wYWdlcz48dm9sdW1lPjU8
L3ZvbHVtZT48bnVtYmVyPjU8L251bWJlcj48ZWRpdGlvbj4yMDE3LzA0LzEyPC9lZGl0aW9uPjxr
ZXl3b3Jkcz48a2V5d29yZD5BZHJlbmFsIENvcnRleCBIb3Jtb25lcy90aGVyYXBldXRpYyB1c2U8
L2tleXdvcmQ+PGtleXdvcmQ+QWR1bHQ8L2tleXdvcmQ+PGtleXdvcmQ+QWdlZDwva2V5d29yZD48
a2V5d29yZD5BbnRpYm9kaWVzLCBNb25vY2xvbmFsLCBIdW1hbml6ZWQvYWR2ZXJzZSBlZmZlY3Rz
Lyp0aGVyYXBldXRpYyB1c2U8L2tleXdvcmQ+PGtleXdvcmQ+QXN0aG1hL2NvbXBsaWNhdGlvbnMv
KmRydWcgdGhlcmFweTwva2V5d29yZD48a2V5d29yZD5Ccm9uY2hvZGlsYXRvciBBZ2VudHMvdGhl
cmFwZXV0aWMgdXNlPC9rZXl3b3JkPjxrZXl3b3JkPkRpc2Vhc2UgUHJvZ3Jlc3Npb248L2tleXdv
cmQ+PGtleXdvcmQ+RG91YmxlLUJsaW5kIE1ldGhvZDwva2V5d29yZD48a2V5d29yZD5EcnVnIFRo
ZXJhcHksIENvbWJpbmF0aW9uPC9rZXl3b3JkPjxrZXl3b3JkPkVvc2lub3BoaWxpYS9jb21wbGlj
YXRpb25zLypkcnVnIHRoZXJhcHk8L2tleXdvcmQ+PGtleXdvcmQ+RmVtYWxlPC9rZXl3b3JkPjxr
ZXl3b3JkPkhlYWRhY2hlL2NoZW1pY2FsbHkgaW5kdWNlZDwva2V5d29yZD48a2V5d29yZD5IdW1h
bnM8L2tleXdvcmQ+PGtleXdvcmQ+TWFsZTwva2V5d29yZD48a2V5d29yZD5NaWRkbGUgQWdlZDwv
a2V5d29yZD48a2V5d29yZD5OYXNvcGhhcnluZ2l0aXMvY2hlbWljYWxseSBpbmR1Y2VkPC9rZXl3
b3JkPjxrZXl3b3JkPipRdWFsaXR5IG9mIExpZmU8L2tleXdvcmQ+PGtleXdvcmQ+U2V2ZXJpdHkg
b2YgSWxsbmVzcyBJbmRleDwva2V5d29yZD48a2V5d29yZD5TeW1wdG9tIEFzc2Vzc21lbnQ8L2tl
eXdvcmQ+PGtleXdvcmQ+U3ltcHRvbSBGbGFyZSBVcDwva2V5d29yZD48L2tleXdvcmRzPjxkYXRl
cz48eWVhcj4yMDE3PC95ZWFyPjxwdWItZGF0ZXM+PGRhdGU+TWF5PC9kYXRlPjwvcHViLWRhdGVz
PjwvZGF0ZXM+PGlzYm4+MjIxMy0yNjAwPC9pc2JuPjxhY2Nlc3Npb24tbnVtPjI4Mzk1OTM2PC9h
Y2Nlc3Npb24tbnVtPjx1cmxzPjwvdXJscz48ZWxlY3Ryb25pYy1yZXNvdXJjZS1udW0+MTAuMTAx
Ni9zMjIxMy0yNjAwKDE3KTMwMTI1LXg8L2VsZWN0cm9uaWMtcmVzb3VyY2UtbnVtPjxyZW1vdGUt
ZGF0YWJhc2UtcHJvdmlkZXI+TkxNPC9yZW1vdGUtZGF0YWJhc2UtcHJvdmlkZXI+PGxhbmd1YWdl
PmVuZzwvbGFuZ3VhZ2U+PC9yZWNvcmQ+PC9DaXRlPjxDaXRlPjxBdXRob3I+RW1tYTwvQXV0aG9y
PjxZZWFyPjIwMTg8L1llYXI+PFJlY051bT4xNTA8L1JlY051bT48cmVjb3JkPjxyZWMtbnVtYmVy
PjE1MDwvcmVjLW51bWJlcj48Zm9yZWlnbi1rZXlzPjxrZXkgYXBwPSJFTiIgZGItaWQ9InhzZTlz
czl0OGE5OWR1ZXJ2eGh4ZXdmNTBlc3MyZWFlenp3diIgdGltZXN0YW1wPSIxNjUyNzk1MjQ2Ij4x
NTA8L2tleT48L2ZvcmVpZ24ta2V5cz48cmVmLXR5cGUgbmFtZT0iSm91cm5hbCBBcnRpY2xlIj4x
NzwvcmVmLXR5cGU+PGNvbnRyaWJ1dG9ycz48YXV0aG9ycz48YXV0aG9yPkVtbWEsIFI8L2F1dGhv
cj48YXV0aG9yPk1vcmphcmlhLCBKIEI8L2F1dGhvcj48YXV0aG9yPkZ1b2NoaSwgVjwvYXV0aG9y
PjxhdXRob3I+UG9sb3NhLCBSPC9hdXRob3I+PGF1dGhvcj5DYXJ1c28sIE08L2F1dGhvcj48L2F1
dGhvcnM+PC9jb250cmlidXRvcnM+PGF1dGgtYWRkcmVzcz5EZXBhcnRtZW50IG9mIENsaW5pY2Fs
IGFuZCBFeHBlcmltZW50YWwgTWVkaWNpbmUsIFVuaXZlcnNpdHkgb2YgQ2F0YW5pYSwgQ2F0YW5p
YSAoQ1QpLCBJdGFseS4mI3hEO0RlcGFydG1lbnQgb2YgUmVzcGlyYXRvcnkgTWVkaWNpbmUsIFJv
eWFsIEJyb21wdG9uICZhbXA7IEhhcmVmaWVsZCBIb3NwaXRhbCBGb3VuZGF0aW9uIFRydXN0LCBI
YXJlZmllbGQgSG9zcGl0YWwsIEhpbGwgRW5kIFJvYWQsIEhhcmVmaWVsZCwgVUsuJiN4RDtIb25v
cmFyeSBTZW5pb3IgQ2xpbmljYWwgTGVjdHVyZXIsIFJlc3BpcmF0b3J5IE1lZGljaW5lLCBJbXBl
cmlhbCBDb2xsZWdlLCBMb25kb24sIFVLLiYjeEQ7RGVwYXJ0bWVudCBvZiBCaW9tZWRpY2FsIGFu
ZCBCaW90ZWNobm9sb2dpY2FsIFNjaWVuY2VzLCBVbml2ZXJzaXR5IG9mIENhdGFuaWEsIENhdGFu
aWEgKENUKSwgSXRhbHkuJiN4RDtEZXBhcnRtZW50IG9mIEJpb21lZGljYWwgYW5kIEJpb3RlY2hu
b2xvZ2ljYWwgU2NpZW5jZXMsIERlcGFydG1lbnQgb2YgQ2xpbmljYWwgYW5kIEV4cGVyaW1lbnRh
bCBNZWRpY2luZSwgVW5pdmVyc2l0eSBvZiBDYXRhbmlhLCBWaWEgUy4gU29maWEsIDk3LCA5NTEy
MyBDYXRhbmlhIChDVCksIEl0YWx5LjwvYXV0aC1hZGRyZXNzPjx0aXRsZXM+PHRpdGxlPk1lcG9s
aXp1bWFiIGluIHRoZSBtYW5hZ2VtZW50IG9mIHNldmVyZSBlb3Npbm9waGlsaWMgYXN0aG1hIGlu
IGFkdWx0czogY3VycmVudCBldmlkZW5jZSBhbmQgcHJhY3RpY2FsIGV4cGVyaWVuY2U8L3RpdGxl
PjxzZWNvbmRhcnktdGl0bGU+VGhlciBBZHYgUmVzcGlyIERpczwvc2Vjb25kYXJ5LXRpdGxlPjwv
dGl0bGVzPjxwZXJpb2RpY2FsPjxmdWxsLXRpdGxlPlRoZXIgQWR2IFJlc3BpciBEaXM8L2Z1bGwt
dGl0bGU+PC9wZXJpb2RpY2FsPjxwYWdlcz4xNzUzNDY2NjE4ODA4NDkwPC9wYWdlcz48dm9sdW1l
PjEyPC92b2x1bWU+PGVkaXRpb24+MjAxOC8xMC8yNjwvZWRpdGlvbj48a2V5d29yZHM+PGtleXdv
cmQ+QWR1bHQ8L2tleXdvcmQ+PGtleXdvcmQ+QW50aS1Bc3RobWF0aWMgQWdlbnRzL2FkdmVyc2Ug
ZWZmZWN0cy9waGFybWFjb2xvZ3kvKnRoZXJhcGV1dGljIHVzZTwva2V5d29yZD48a2V5d29yZD5B
bnRpYm9kaWVzLCBNb25vY2xvbmFsLCBIdW1hbml6ZWQvYWR2ZXJzZSBlZmZlY3RzL3BoYXJtYWNv
bG9neS8qdGhlcmFwZXV0aWMgdXNlPC9rZXl3b3JkPjxrZXl3b3JkPkFzdGhtYS8qZHJ1ZyB0aGVy
YXB5L3BoeXNpb3BhdGhvbG9neTwva2V5d29yZD48a2V5d29yZD5CaW9tYXJrZXJzL21ldGFib2xp
c208L2tleXdvcmQ+PGtleXdvcmQ+RW9zaW5vcGhpbGlhL2RydWcgdGhlcmFweS9waHlzaW9wYXRo
b2xvZ3k8L2tleXdvcmQ+PGtleXdvcmQ+SHVtYW5zPC9rZXl3b3JkPjxrZXl3b3JkPlNldmVyaXR5
IG9mIElsbG5lc3MgSW5kZXg8L2tleXdvcmQ+PGtleXdvcmQ+VHJlYXRtZW50IE91dGNvbWU8L2tl
eXdvcmQ+PGtleXdvcmQ+KmFudGktSUwtNTwva2V5d29yZD48a2V5d29yZD4qYmlvbG9naWNzPC9r
ZXl3b3JkPjxrZXl3b3JkPiplb3Npbm9waGlsaWMgYXN0aG1hPC9rZXl3b3JkPjxrZXl3b3JkPipt
ZXBvbGl6dW1hYjwva2V5d29yZD48a2V5d29yZD4qc2V2ZXJlIGFzdGhtYTwva2V5d29yZD48a2V5
d29yZD5pbnRlcmVzdC48L2tleXdvcmQ+PC9rZXl3b3Jkcz48ZGF0ZXM+PHllYXI+MjAxODwveWVh
cj48cHViLWRhdGVzPjxkYXRlPkphbi1EZWM8L2RhdGU+PC9wdWItZGF0ZXM+PC9kYXRlcz48aXNi
bj4xNzUzLTQ2NTggKFByaW50KSYjeEQ7MTc1My00NjU4PC9pc2JuPjxhY2Nlc3Npb24tbnVtPjMw
MzU0ODUyPC9hY2Nlc3Npb24tbnVtPjx1cmxzPjwvdXJscz48Y3VzdG9tMj5QTUM2MjA0NjIzPC9j
dXN0b20yPjxlbGVjdHJvbmljLXJlc291cmNlLW51bT4xMC4xMTc3LzE3NTM0NjY2MTg4MDg0OTA8
L2VsZWN0cm9uaWMtcmVzb3VyY2UtbnVtPjxyZW1vdGUtZGF0YWJhc2UtcHJvdmlkZXI+TkxNPC9y
ZW1vdGUtZGF0YWJhc2UtcHJvdmlkZXI+PGxhbmd1YWdlPmVuZzwvbGFuZ3VhZ2U+PC9yZWNvcmQ+
PC9DaXRlPjwvRW5kTm90ZT4A
</w:fldData>
        </w:fldChar>
      </w:r>
      <w:r w:rsidR="007E24D9">
        <w:rPr>
          <w:rFonts w:ascii="Calibri" w:eastAsia="Times New Roman" w:hAnsi="Calibri"/>
          <w:lang w:eastAsia="zh-CN"/>
        </w:rPr>
        <w:instrText xml:space="preserve"> ADDIN EN.CITE.DATA </w:instrText>
      </w:r>
      <w:r w:rsidR="007E24D9">
        <w:rPr>
          <w:rFonts w:ascii="Calibri" w:eastAsia="Times New Roman" w:hAnsi="Calibri"/>
          <w:lang w:eastAsia="zh-CN"/>
        </w:rPr>
      </w:r>
      <w:r w:rsidR="007E24D9">
        <w:rPr>
          <w:rFonts w:ascii="Calibri" w:eastAsia="Times New Roman" w:hAnsi="Calibri"/>
          <w:lang w:eastAsia="zh-CN"/>
        </w:rPr>
        <w:fldChar w:fldCharType="end"/>
      </w:r>
      <w:r>
        <w:rPr>
          <w:rFonts w:ascii="Calibri" w:eastAsia="Times New Roman" w:hAnsi="Calibri"/>
          <w:lang w:eastAsia="zh-CN"/>
        </w:rPr>
      </w:r>
      <w:r>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71,72</w:t>
      </w:r>
      <w:r>
        <w:rPr>
          <w:rFonts w:ascii="Calibri" w:eastAsia="Times New Roman" w:hAnsi="Calibri"/>
          <w:lang w:eastAsia="zh-CN"/>
        </w:rPr>
        <w:fldChar w:fldCharType="end"/>
      </w:r>
      <w:r>
        <w:t xml:space="preserve">. </w:t>
      </w:r>
      <w:r w:rsidR="00FF7DC5">
        <w:rPr>
          <w:rFonts w:ascii="Calibri" w:eastAsia="Times New Roman" w:hAnsi="Calibri"/>
          <w:lang w:eastAsia="zh-CN"/>
        </w:rPr>
        <w:t xml:space="preserve">QoL is the most important domain </w:t>
      </w:r>
      <w:r w:rsidR="00796E70">
        <w:rPr>
          <w:rFonts w:ascii="Calibri" w:eastAsia="Times New Roman" w:hAnsi="Calibri"/>
          <w:lang w:eastAsia="zh-CN"/>
        </w:rPr>
        <w:t>for</w:t>
      </w:r>
      <w:r w:rsidR="00FF7DC5">
        <w:rPr>
          <w:rFonts w:ascii="Calibri" w:eastAsia="Times New Roman" w:hAnsi="Calibri"/>
          <w:lang w:eastAsia="zh-CN"/>
        </w:rPr>
        <w:t xml:space="preserve"> patients with severe asthma</w:t>
      </w:r>
      <w:r w:rsidR="00FF7DC5">
        <w:rPr>
          <w:rFonts w:ascii="Calibri" w:eastAsia="Times New Roman" w:hAnsi="Calibri"/>
          <w:lang w:eastAsia="zh-CN"/>
        </w:rPr>
        <w:fldChar w:fldCharType="begin">
          <w:fldData xml:space="preserve">PEVuZE5vdGU+PENpdGU+PEF1dGhvcj5DbGFyazwvQXV0aG9yPjxZZWFyPjIwMjE8L1llYXI+PFJl
Y051bT42NDwvUmVjTnVtPjxEaXNwbGF5VGV4dD48c3R5bGUgZmFjZT0ic3VwZXJzY3JpcHQiPjg8
L3N0eWxlPjwvRGlzcGxheVRleHQ+PHJlY29yZD48cmVjLW51bWJlcj42NDwvcmVjLW51bWJlcj48
Zm9yZWlnbi1rZXlzPjxrZXkgYXBwPSJFTiIgZGItaWQ9InhzZTlzczl0OGE5OWR1ZXJ2eGh4ZXdm
NTBlc3MyZWFlenp3diIgdGltZXN0YW1wPSIxNjMzNTQzMjY4Ij42NDwva2V5PjwvZm9yZWlnbi1r
ZXlzPjxyZWYtdHlwZSBuYW1lPSJKb3VybmFsIEFydGljbGUiPjE3PC9yZWYtdHlwZT48Y29udHJp
YnV0b3JzPjxhdXRob3JzPjxhdXRob3I+Q2xhcmssIFYgTDwvYXV0aG9yPjxhdXRob3I+R2lic29u
LCBQIEc8L2F1dGhvcj48YXV0aG9yPk1jRG9uYWxkLCBWIE08L2F1dGhvcj48L2F1dGhvcnM+PC9j
b250cmlidXRvcnM+PGF1dGgtYWRkcmVzcz5OYXRpb25hbCBIZWFsdGggYW5kIE1lZGljYWwgUmVz
ZWFyY2ggQ291bmNpbCBDZW50cmUgZm9yIFJlc2VhcmNoIEV4Y2VsbGVuY2UgaW4gU2V2ZXJlIEFz
dGhtYSBhbmQgVGhlIFByaW9yaXR5IFJlc2VhcmNoIENlbnRyZSBmb3IgSGVhbHRoeSBMdW5ncywg
VGhlIFVuaXZlcnNpdHkgb2YgTmV3Y2FzdGxlLCBDYWxsYWdoYW4sIE5TVywgQXVzdHJhbGlhLiYj
eEQ7U2Nob29sIG9mIE51cnNpbmcgYW5kIE1pZHdpZmVyeSwgVGhlIFVuaXZlcnNpdHkgb2YgTmV3
Y2FzdGxlLCBDYWxsYWdoYW4sIE5TVywgQXVzdHJhbGlhLiYjeEQ7RGVwdCBvZiBSZXNwaXJhdG9y
eSBhbmQgU2xlZXAgTWVkaWNpbmUsIEpvaG4gSHVudGVyIEhvc3BpdGFsLCBIdW50ZXIgTWVkaWNh
bCBSZXNlYXJjaCBJbnN0aXR1dGUsIE5ldyBMYW1idG9uIEhlaWdodHMsIE5TVywgQXVzdHJhbGlh
LjwvYXV0aC1hZGRyZXNzPjx0aXRsZXM+PHRpdGxlPldoYXQgbWF0dGVycyB0byBwZW9wbGUgd2l0
aCBzZXZlcmUgYXN0aG1hPyBFeHBsb3JpbmcgYWRkLW9uIGFzdGhtYSBtZWRpY2F0aW9uIGFuZCBv
dXRjb21lcyBvZiBpbXBvcnRhbmNlPC90aXRsZT48c2Vjb25kYXJ5LXRpdGxlPkVSSiBPcGVuIFJl
czwvc2Vjb25kYXJ5LXRpdGxlPjwvdGl0bGVzPjxwZXJpb2RpY2FsPjxmdWxsLXRpdGxlPkVSSiBP
cGVuIFJlczwvZnVsbC10aXRsZT48L3BlcmlvZGljYWw+PHZvbHVtZT43PC92b2x1bWU+PG51bWJl
cj4xPC9udW1iZXI+PGVkaXRpb24+MjAyMS8wNC8wNjwvZWRpdGlvbj48ZGF0ZXM+PHllYXI+MjAy
MTwveWVhcj48cHViLWRhdGVzPjxkYXRlPkphbjwvZGF0ZT48L3B1Yi1kYXRlcz48L2RhdGVzPjxp
c2JuPjIzMTItMDU0MSAoUHJpbnQpJiN4RDsyMzEyLTA1NDE8L2lzYm4+PGFjY2Vzc2lvbi1udW0+
MzM4MTY1OTY8L2FjY2Vzc2lvbi1udW0+PHVybHM+PC91cmxzPjxjdXN0b20yPlBNQzgwMDU1OTMg
UmVzZWFyY2ggQ291bmNpbCBkdXJpbmcgdGhlIGNvbmR1Y3Qgb2YgdGhlIHN0dWR5IGFuZCBwZXJz
b25hbCBmZWVzIGZyb20gQXN0cmFaZW5lY2Egb3V0c2lkZSB0aGUgc3VibWl0dGVkIHdvcmsuIENv
bmZsaWN0IG9mIGludGVyZXN0OiBQLkcuIEdpYnNvbiByZXBvcnRzIHBlcnNvbmFsIGZlZXMgZnJv
bSBBc3RyYVplbmVjYSwgR2xheG9TbWl0aEtsaW5lIGFuZCBOb3ZhcnRpcywgYW5kIGdyYW50cyBm
cm9tIEFzdHJhWmVuZWNhIGFuZCBHbGF4b1NtaXRoS2xpbmUsIG91dHNpZGUgdGhlIHN1Ym1pdHRl
ZCB3b3JrLiBDb25mbGljdCBvZiBpbnRlcmVzdDogVi5NLiBNY0RvbmFsZCByZXBvcnRzIGdyYW50
cyBmcm9tIHRoZSBOYXRpb25hbCBIZWFsdGggYW5kIE1lZGljYWwgUmVzZWFyY2ggQ291bmNpbCBk
dXJpbmcgdGhlIGNvbmR1Y3Qgb2YgdGhlIHN0dWR5OyBncmFudHMgZnJvbSB0aGUgSHVudGVyIE1l
ZGljYWwgUmVzZWFyY2ggSW5zdGl0dXRlLCB0aGUgTmF0aW9uYWwgSGVhbHRoIGFuZCBNZWRpY2Fs
IFJlc2VhcmNoIENvdW5jaWwsIGFuZCB0aGUgSm9obiBIdW50ZXIgSG9zcGl0YWwgQ2hhcml0YWJs
ZSBUcnVzdCBSZXNlYXJjaCwgYW5kIGdyYW50cyBhbmQgcGVyc29uYWwgZmVlcyBmcm9tIEdTSywg
TWVuYXJpbmkgYW5kIEFzdHJhWmVuZWNhLCBvdXRzaWRlIHRoZSBzdWJtaXR0ZWQgd29yay48L2N1
c3RvbTI+PGVsZWN0cm9uaWMtcmVzb3VyY2UtbnVtPjEwLjExODMvMjMxMjA1NDEuMDA0OTctMjAy
MDwvZWxlY3Ryb25pYy1yZXNvdXJjZS1udW0+PHJlbW90ZS1kYXRhYmFzZS1wcm92aWRlcj5OTE08
L3JlbW90ZS1kYXRhYmFzZS1wcm92aWRlcj48bGFuZ3VhZ2U+ZW5nPC9sYW5ndWFnZT48L3JlY29y
ZD48L0NpdGU+PC9FbmROb3RlPgB=
</w:fldData>
        </w:fldChar>
      </w:r>
      <w:r w:rsidR="00F215B3">
        <w:rPr>
          <w:rFonts w:ascii="Calibri" w:eastAsia="Times New Roman" w:hAnsi="Calibri"/>
          <w:lang w:eastAsia="zh-CN"/>
        </w:rPr>
        <w:instrText xml:space="preserve"> ADDIN EN.CITE </w:instrText>
      </w:r>
      <w:r w:rsidR="00F215B3">
        <w:rPr>
          <w:rFonts w:ascii="Calibri" w:eastAsia="Times New Roman" w:hAnsi="Calibri"/>
          <w:lang w:eastAsia="zh-CN"/>
        </w:rPr>
        <w:fldChar w:fldCharType="begin">
          <w:fldData xml:space="preserve">PEVuZE5vdGU+PENpdGU+PEF1dGhvcj5DbGFyazwvQXV0aG9yPjxZZWFyPjIwMjE8L1llYXI+PFJl
Y051bT42NDwvUmVjTnVtPjxEaXNwbGF5VGV4dD48c3R5bGUgZmFjZT0ic3VwZXJzY3JpcHQiPjg8
L3N0eWxlPjwvRGlzcGxheVRleHQ+PHJlY29yZD48cmVjLW51bWJlcj42NDwvcmVjLW51bWJlcj48
Zm9yZWlnbi1rZXlzPjxrZXkgYXBwPSJFTiIgZGItaWQ9InhzZTlzczl0OGE5OWR1ZXJ2eGh4ZXdm
NTBlc3MyZWFlenp3diIgdGltZXN0YW1wPSIxNjMzNTQzMjY4Ij42NDwva2V5PjwvZm9yZWlnbi1r
ZXlzPjxyZWYtdHlwZSBuYW1lPSJKb3VybmFsIEFydGljbGUiPjE3PC9yZWYtdHlwZT48Y29udHJp
YnV0b3JzPjxhdXRob3JzPjxhdXRob3I+Q2xhcmssIFYgTDwvYXV0aG9yPjxhdXRob3I+R2lic29u
LCBQIEc8L2F1dGhvcj48YXV0aG9yPk1jRG9uYWxkLCBWIE08L2F1dGhvcj48L2F1dGhvcnM+PC9j
b250cmlidXRvcnM+PGF1dGgtYWRkcmVzcz5OYXRpb25hbCBIZWFsdGggYW5kIE1lZGljYWwgUmVz
ZWFyY2ggQ291bmNpbCBDZW50cmUgZm9yIFJlc2VhcmNoIEV4Y2VsbGVuY2UgaW4gU2V2ZXJlIEFz
dGhtYSBhbmQgVGhlIFByaW9yaXR5IFJlc2VhcmNoIENlbnRyZSBmb3IgSGVhbHRoeSBMdW5ncywg
VGhlIFVuaXZlcnNpdHkgb2YgTmV3Y2FzdGxlLCBDYWxsYWdoYW4sIE5TVywgQXVzdHJhbGlhLiYj
eEQ7U2Nob29sIG9mIE51cnNpbmcgYW5kIE1pZHdpZmVyeSwgVGhlIFVuaXZlcnNpdHkgb2YgTmV3
Y2FzdGxlLCBDYWxsYWdoYW4sIE5TVywgQXVzdHJhbGlhLiYjeEQ7RGVwdCBvZiBSZXNwaXJhdG9y
eSBhbmQgU2xlZXAgTWVkaWNpbmUsIEpvaG4gSHVudGVyIEhvc3BpdGFsLCBIdW50ZXIgTWVkaWNh
bCBSZXNlYXJjaCBJbnN0aXR1dGUsIE5ldyBMYW1idG9uIEhlaWdodHMsIE5TVywgQXVzdHJhbGlh
LjwvYXV0aC1hZGRyZXNzPjx0aXRsZXM+PHRpdGxlPldoYXQgbWF0dGVycyB0byBwZW9wbGUgd2l0
aCBzZXZlcmUgYXN0aG1hPyBFeHBsb3JpbmcgYWRkLW9uIGFzdGhtYSBtZWRpY2F0aW9uIGFuZCBv
dXRjb21lcyBvZiBpbXBvcnRhbmNlPC90aXRsZT48c2Vjb25kYXJ5LXRpdGxlPkVSSiBPcGVuIFJl
czwvc2Vjb25kYXJ5LXRpdGxlPjwvdGl0bGVzPjxwZXJpb2RpY2FsPjxmdWxsLXRpdGxlPkVSSiBP
cGVuIFJlczwvZnVsbC10aXRsZT48L3BlcmlvZGljYWw+PHZvbHVtZT43PC92b2x1bWU+PG51bWJl
cj4xPC9udW1iZXI+PGVkaXRpb24+MjAyMS8wNC8wNjwvZWRpdGlvbj48ZGF0ZXM+PHllYXI+MjAy
MTwveWVhcj48cHViLWRhdGVzPjxkYXRlPkphbjwvZGF0ZT48L3B1Yi1kYXRlcz48L2RhdGVzPjxp
c2JuPjIzMTItMDU0MSAoUHJpbnQpJiN4RDsyMzEyLTA1NDE8L2lzYm4+PGFjY2Vzc2lvbi1udW0+
MzM4MTY1OTY8L2FjY2Vzc2lvbi1udW0+PHVybHM+PC91cmxzPjxjdXN0b20yPlBNQzgwMDU1OTMg
UmVzZWFyY2ggQ291bmNpbCBkdXJpbmcgdGhlIGNvbmR1Y3Qgb2YgdGhlIHN0dWR5IGFuZCBwZXJz
b25hbCBmZWVzIGZyb20gQXN0cmFaZW5lY2Egb3V0c2lkZSB0aGUgc3VibWl0dGVkIHdvcmsuIENv
bmZsaWN0IG9mIGludGVyZXN0OiBQLkcuIEdpYnNvbiByZXBvcnRzIHBlcnNvbmFsIGZlZXMgZnJv
bSBBc3RyYVplbmVjYSwgR2xheG9TbWl0aEtsaW5lIGFuZCBOb3ZhcnRpcywgYW5kIGdyYW50cyBm
cm9tIEFzdHJhWmVuZWNhIGFuZCBHbGF4b1NtaXRoS2xpbmUsIG91dHNpZGUgdGhlIHN1Ym1pdHRl
ZCB3b3JrLiBDb25mbGljdCBvZiBpbnRlcmVzdDogVi5NLiBNY0RvbmFsZCByZXBvcnRzIGdyYW50
cyBmcm9tIHRoZSBOYXRpb25hbCBIZWFsdGggYW5kIE1lZGljYWwgUmVzZWFyY2ggQ291bmNpbCBk
dXJpbmcgdGhlIGNvbmR1Y3Qgb2YgdGhlIHN0dWR5OyBncmFudHMgZnJvbSB0aGUgSHVudGVyIE1l
ZGljYWwgUmVzZWFyY2ggSW5zdGl0dXRlLCB0aGUgTmF0aW9uYWwgSGVhbHRoIGFuZCBNZWRpY2Fs
IFJlc2VhcmNoIENvdW5jaWwsIGFuZCB0aGUgSm9obiBIdW50ZXIgSG9zcGl0YWwgQ2hhcml0YWJs
ZSBUcnVzdCBSZXNlYXJjaCwgYW5kIGdyYW50cyBhbmQgcGVyc29uYWwgZmVlcyBmcm9tIEdTSywg
TWVuYXJpbmkgYW5kIEFzdHJhWmVuZWNhLCBvdXRzaWRlIHRoZSBzdWJtaXR0ZWQgd29yay48L2N1
c3RvbTI+PGVsZWN0cm9uaWMtcmVzb3VyY2UtbnVtPjEwLjExODMvMjMxMjA1NDEuMDA0OTctMjAy
MDwvZWxlY3Ryb25pYy1yZXNvdXJjZS1udW0+PHJlbW90ZS1kYXRhYmFzZS1wcm92aWRlcj5OTE08
L3JlbW90ZS1kYXRhYmFzZS1wcm92aWRlcj48bGFuZ3VhZ2U+ZW5nPC9sYW5ndWFnZT48L3JlY29y
ZD48L0NpdGU+PC9FbmROb3RlPgB=
</w:fldData>
        </w:fldChar>
      </w:r>
      <w:r w:rsidR="00F215B3">
        <w:rPr>
          <w:rFonts w:ascii="Calibri" w:eastAsia="Times New Roman" w:hAnsi="Calibri"/>
          <w:lang w:eastAsia="zh-CN"/>
        </w:rPr>
        <w:instrText xml:space="preserve"> ADDIN EN.CITE.DATA </w:instrText>
      </w:r>
      <w:r w:rsidR="00F215B3">
        <w:rPr>
          <w:rFonts w:ascii="Calibri" w:eastAsia="Times New Roman" w:hAnsi="Calibri"/>
          <w:lang w:eastAsia="zh-CN"/>
        </w:rPr>
      </w:r>
      <w:r w:rsidR="00F215B3">
        <w:rPr>
          <w:rFonts w:ascii="Calibri" w:eastAsia="Times New Roman" w:hAnsi="Calibri"/>
          <w:lang w:eastAsia="zh-CN"/>
        </w:rPr>
        <w:fldChar w:fldCharType="end"/>
      </w:r>
      <w:r w:rsidR="00FF7DC5">
        <w:rPr>
          <w:rFonts w:ascii="Calibri" w:eastAsia="Times New Roman" w:hAnsi="Calibri"/>
          <w:lang w:eastAsia="zh-CN"/>
        </w:rPr>
      </w:r>
      <w:r w:rsidR="00FF7DC5">
        <w:rPr>
          <w:rFonts w:ascii="Calibri" w:eastAsia="Times New Roman" w:hAnsi="Calibri"/>
          <w:lang w:eastAsia="zh-CN"/>
        </w:rPr>
        <w:fldChar w:fldCharType="separate"/>
      </w:r>
      <w:r w:rsidR="002A7CE4" w:rsidRPr="002A7CE4">
        <w:rPr>
          <w:rFonts w:ascii="Calibri" w:eastAsia="Times New Roman" w:hAnsi="Calibri"/>
          <w:noProof/>
          <w:vertAlign w:val="superscript"/>
          <w:lang w:eastAsia="zh-CN"/>
        </w:rPr>
        <w:t>8</w:t>
      </w:r>
      <w:r w:rsidR="00FF7DC5">
        <w:rPr>
          <w:rFonts w:ascii="Calibri" w:eastAsia="Times New Roman" w:hAnsi="Calibri"/>
          <w:lang w:eastAsia="zh-CN"/>
        </w:rPr>
        <w:fldChar w:fldCharType="end"/>
      </w:r>
      <w:r w:rsidR="00FF7DC5">
        <w:rPr>
          <w:rFonts w:ascii="Calibri" w:eastAsia="Times New Roman" w:hAnsi="Calibri"/>
          <w:lang w:eastAsia="zh-CN"/>
        </w:rPr>
        <w:t xml:space="preserve">, outperforming reduction in exacerbation rates. </w:t>
      </w:r>
      <w:r>
        <w:rPr>
          <w:rFonts w:ascii="Calibri" w:eastAsia="Times New Roman" w:hAnsi="Calibri"/>
          <w:lang w:eastAsia="zh-CN"/>
        </w:rPr>
        <w:t xml:space="preserve">Pertinently, there is </w:t>
      </w:r>
      <w:r>
        <w:t xml:space="preserve">an indirect cost patients experience including the burden of </w:t>
      </w:r>
      <w:r w:rsidR="007A6D0E">
        <w:t xml:space="preserve">daily </w:t>
      </w:r>
      <w:r>
        <w:t>symptoms resulting in impaired QoL</w:t>
      </w:r>
      <w:r>
        <w:fldChar w:fldCharType="begin">
          <w:fldData xml:space="preserve">PEVuZE5vdGU+PENpdGU+PEF1dGhvcj5WYW4gR2Fuc2U8L0F1dGhvcj48WWVhcj4yMDAyPC9ZZWFy
PjxSZWNOdW0+MTQ1PC9SZWNOdW0+PERpc3BsYXlUZXh0PjxzdHlsZSBmYWNlPSJzdXBlcnNjcmlw
dCI+NzMsNzQ8L3N0eWxlPjwvRGlzcGxheVRleHQ+PHJlY29yZD48cmVjLW51bWJlcj4xNDU8L3Jl
Yy1udW1iZXI+PGZvcmVpZ24ta2V5cz48a2V5IGFwcD0iRU4iIGRiLWlkPSJ4c2U5c3M5dDhhOTlk
dWVydnhoeGV3ZjUwZXNzMmVhZXp6d3YiIHRpbWVzdGFtcD0iMTY1Mjc5MzMyOSI+MTQ1PC9rZXk+
PC9mb3JlaWduLWtleXM+PHJlZi10eXBlIG5hbWU9IkpvdXJuYWwgQXJ0aWNsZSI+MTc8L3JlZi10
eXBlPjxjb250cmlidXRvcnM+PGF1dGhvcnM+PGF1dGhvcj5WYW4gR2Fuc2UsIEU8L2F1dGhvcj48
YXV0aG9yPkxhZm9yZXN0LCBMPC9hdXRob3I+PGF1dGhvcj5QaWV0cmksIEc8L2F1dGhvcj48YXV0
aG9yPkJvaXNzZWwsIEouIFAuPC9hdXRob3I+PGF1dGhvcj5Hb3JtYW5kLCBGLjwvYXV0aG9yPjxh
dXRob3I+QmVuLUpvc2VwaCwgUi48L2F1dGhvcj48YXV0aG9yPkVybnN0LCBQLjwvYXV0aG9yPjwv
YXV0aG9ycz48L2NvbnRyaWJ1dG9ycz48YXV0aC1hZGRyZXNzPlBoYXJtYWNvZXBpZGVtaW9sb2d5
IFVuaXQsIGFuZCBQb2lzb24gQ2VudHJlLCBDbGF1ZGUtQmVybmFyZCBVbml2ZXJzaXR5LCBMeW9u
LCBGcmFuY2UuIGVyaWMudmFuZ2Fuc2VAY2h1LWx5b24uZnI8L2F1dGgtYWRkcmVzcz48dGl0bGVz
Pjx0aXRsZT5QZXJzaXN0ZW50IGFzdGhtYTogZGlzZWFzZSBjb250cm9sLCByZXNvdXJjZSB1dGls
aXNhdGlvbiBhbmQgZGlyZWN0IGNvc3RzPC90aXRsZT48c2Vjb25kYXJ5LXRpdGxlPkV1ciBSZXNw
aXIgSjwvc2Vjb25kYXJ5LXRpdGxlPjwvdGl0bGVzPjxwZXJpb2RpY2FsPjxmdWxsLXRpdGxlPkV1
ciBSZXNwaXIgSjwvZnVsbC10aXRsZT48L3BlcmlvZGljYWw+PHBhZ2VzPjI2MC03PC9wYWdlcz48
dm9sdW1lPjIwPC92b2x1bWU+PG51bWJlcj4yPC9udW1iZXI+PGVkaXRpb24+MjAwMi8wOS8wNjwv
ZWRpdGlvbj48a2V5d29yZHM+PGtleXdvcmQ+QWRvbGVzY2VudDwva2V5d29yZD48a2V5d29yZD5B
ZHVsdDwva2V5d29yZD48a2V5d29yZD5Bc3RobWEvKmVjb25vbWljcy8qcHJldmVudGlvbiAmYW1w
OyBjb250cm9sPC9rZXl3b3JkPjxrZXl3b3JkPipDb3N0IG9mIElsbG5lc3M8L2tleXdvcmQ+PGtl
eXdvcmQ+RmVtYWxlPC9rZXl3b3JkPjxrZXl3b3JkPkZyYW5jZTwva2V5d29yZD48a2V5d29yZD5I
ZWFsdGggQmVoYXZpb3I8L2tleXdvcmQ+PGtleXdvcmQ+SGVhbHRoIENhcmUgQ29zdHMvKnN0YXRp
c3RpY3MgJmFtcDsgbnVtZXJpY2FsIGRhdGE8L2tleXdvcmQ+PGtleXdvcmQ+SHVtYW5zPC9rZXl3
b3JkPjxrZXl3b3JkPk1hbGU8L2tleXdvcmQ+PGtleXdvcmQ+TWlkZGxlIEFnZWQ8L2tleXdvcmQ+
PGtleXdvcmQ+T3V0Y29tZSBBc3Nlc3NtZW50LCBIZWFsdGggQ2FyZS9lY29ub21pY3Mvc3RhdGlz
dGljcyAmYW1wOyBudW1lcmljYWwgZGF0YTwva2V5d29yZD48a2V5d29yZD5SZXNvdXJjZSBBbGxv
Y2F0aW9uLyplY29ub21pY3Mvc3RhdGlzdGljcyAmYW1wOyBudW1lcmljYWwgZGF0YTwva2V5d29y
ZD48a2V5d29yZD5SZXRyb3NwZWN0aXZlIFN0dWRpZXM8L2tleXdvcmQ+PGtleXdvcmQ+U2V2ZXJp
dHkgb2YgSWxsbmVzcyBJbmRleDwva2V5d29yZD48L2tleXdvcmRzPjxkYXRlcz48eWVhcj4yMDAy
PC95ZWFyPjxwdWItZGF0ZXM+PGRhdGU+QXVnPC9kYXRlPjwvcHViLWRhdGVzPjwvZGF0ZXM+PGlz
Ym4+MDkwMy0xOTM2IChQcmludCkmI3hEOzA5MDMtMTkzNjwvaXNibj48YWNjZXNzaW9uLW51bT4x
MjIxMjk1MzwvYWNjZXNzaW9uLW51bT48dXJscz48L3VybHM+PGVsZWN0cm9uaWMtcmVzb3VyY2Ut
bnVtPjEwLjExODMvMDkwMzE5MzYuMDIuMDI1NDIwMDE8L2VsZWN0cm9uaWMtcmVzb3VyY2UtbnVt
PjxyZW1vdGUtZGF0YWJhc2UtcHJvdmlkZXI+TkxNPC9yZW1vdGUtZGF0YWJhc2UtcHJvdmlkZXI+
PGxhbmd1YWdlPmVuZzwvbGFuZ3VhZ2U+PC9yZWNvcmQ+PC9DaXRlPjxDaXRlPjxBdXRob3I+QmFs
dGVyPC9BdXRob3I+PFllYXI+MjAwODwvWWVhcj48UmVjTnVtPjE0NjwvUmVjTnVtPjxyZWNvcmQ+
PHJlYy1udW1iZXI+MTQ2PC9yZWMtbnVtYmVyPjxmb3JlaWduLWtleXM+PGtleSBhcHA9IkVOIiBk
Yi1pZD0ieHNlOXNzOXQ4YTk5ZHVlcnZ4aHhld2Y1MGVzczJlYWV6end2IiB0aW1lc3RhbXA9IjE2
NTI3OTMzODYiPjE0Njwva2V5PjwvZm9yZWlnbi1rZXlzPjxyZWYtdHlwZSBuYW1lPSJKb3VybmFs
IEFydGljbGUiPjE3PC9yZWYtdHlwZT48Y29udHJpYnV0b3JzPjxhdXRob3JzPjxhdXRob3I+QmFs
dGVyLCBNPC9hdXRob3I+PGF1dGhvcj5Fcm5zdCwgUDwvYXV0aG9yPjxhdXRob3I+V2F0c29uLCBX
PC9hdXRob3I+PGF1dGhvcj5LaW0sIEguPC9hdXRob3I+PGF1dGhvcj5DaWN1dHRvLCBMLjwvYXV0
aG9yPjxhdXRob3I+QmVhdWNoZXNuZSwgTS4gRi48L2F1dGhvcj48YXV0aG9yPkNhdmUsIEEuIEou
PC9hdXRob3I+PGF1dGhvcj5LYXBsYW4sIEEuPC9hdXRob3I+PGF1dGhvcj5Ib2dnLCBELjwvYXV0
aG9yPjxhdXRob3I+TWNJdm9yLCBBLjwvYXV0aG9yPjxhdXRob3I+U21pbGV5LCBULjwvYXV0aG9y
PjxhdXRob3I+Um91bGVhdSwgTS48L2F1dGhvcj48YXV0aG9yPkZpdHpHZXJhbGQsIEouIE0uPC9h
dXRob3I+PC9hdXRob3JzPjwvY29udHJpYnV0b3JzPjxhdXRoLWFkZHJlc3M+VW5pdmVyc2l0eSBv
ZiBUb3JvbnRvLCBNb3VudCBTaW5haSBIb3NwaXRhbCwgVG9yb250bywgQ2FuYWRhLiBtYmFsdGVy
QG10c2luYWkub24uY2E8L2F1dGgtYWRkcmVzcz48dGl0bGVzPjx0aXRsZT5Bc3RobWEgd29yc2Vu
aW5nczogYXBwcm9hY2hlcyB0byBwcmV2ZW50aW9uIGFuZCBtYW5hZ2VtZW50IGZyb20gdGhlIEFz
dGhtYSBXb3JzZW5pbmdzIFdvcmtpbmcgR3JvdXA8L3RpdGxlPjxzZWNvbmRhcnktdGl0bGU+Q2Fu
IFJlc3BpciBKPC9zZWNvbmRhcnktdGl0bGU+PC90aXRsZXM+PHBlcmlvZGljYWw+PGZ1bGwtdGl0
bGU+Q2FuIFJlc3BpciBKPC9mdWxsLXRpdGxlPjwvcGVyaW9kaWNhbD48cGFnZXM+MWItMTliPC9w
YWdlcz48dm9sdW1lPjE1IFN1cHBsIEI8L3ZvbHVtZT48bnVtYmVyPlN1cHBsIEI8L251bWJlcj48
ZWRpdGlvbj4yMDA5LzA2LzA2PC9lZGl0aW9uPjxrZXl3b3Jkcz48a2V5d29yZD5BZHJlbmFsIENv
cnRleCBIb3Jtb25lcy90aGVyYXBldXRpYyB1c2U8L2tleXdvcmQ+PGtleXdvcmQ+QWRyZW5lcmdp
YyBBZ29uaXN0cy90aGVyYXBldXRpYyB1c2U8L2tleXdvcmQ+PGtleXdvcmQ+QXN0aG1hLypkcnVn
IHRoZXJhcHkvcGh5c2lvcGF0aG9sb2d5LypwcmV2ZW50aW9uICZhbXA7IGNvbnRyb2w8L2tleXdv
cmQ+PGtleXdvcmQ+Q2FuYWRhPC9rZXl3b3JkPjxrZXl3b3JkPkRpc2Vhc2UgUHJvZ3Jlc3Npb248
L2tleXdvcmQ+PGtleXdvcmQ+RXZpZGVuY2UtQmFzZWQgTWVkaWNpbmU8L2tleXdvcmQ+PGtleXdv
cmQ+SHVtYW5zPC9rZXl3b3JkPjxrZXl3b3JkPlBhdGllbnQgQ2FyZSBUZWFtLyp0cmVuZHM8L2tl
eXdvcmQ+PGtleXdvcmQ+UGF0aWVudCBFZHVjYXRpb24gYXMgVG9waWM8L2tleXdvcmQ+PGtleXdv
cmQ+U2VsZiBBZG1pbmlzdHJhdGlvbjwva2V5d29yZD48L2tleXdvcmRzPjxkYXRlcz48eWVhcj4y
MDA4PC95ZWFyPjxwdWItZGF0ZXM+PGRhdGU+Tm92LURlYzwvZGF0ZT48L3B1Yi1kYXRlcz48L2Rh
dGVzPjxpc2JuPjExOTgtMjI0MSAoUHJpbnQpJiN4RDsxMTk4LTIyNDE8L2lzYm4+PGFjY2Vzc2lv
bi1udW0+MTkxMjk5NDI8L2FjY2Vzc2lvbi1udW0+PHVybHM+PC91cmxzPjxjdXN0b20yPlBNQzM0
ODY3MDA8L2N1c3RvbTI+PGVsZWN0cm9uaWMtcmVzb3VyY2UtbnVtPjEwLjExNTUvMjAwOC85NzMw
NjI8L2VsZWN0cm9uaWMtcmVzb3VyY2UtbnVtPjxyZW1vdGUtZGF0YWJhc2UtcHJvdmlkZXI+TkxN
PC9yZW1vdGUtZGF0YWJhc2UtcHJvdmlkZXI+PGxhbmd1YWdlPmVuZzwvbGFuZ3VhZ2U+PC9yZWNv
cmQ+PC9DaXRlPjwvRW5kTm90ZT5=
</w:fldData>
        </w:fldChar>
      </w:r>
      <w:r w:rsidR="007E24D9">
        <w:instrText xml:space="preserve"> ADDIN EN.CITE </w:instrText>
      </w:r>
      <w:r w:rsidR="007E24D9">
        <w:fldChar w:fldCharType="begin">
          <w:fldData xml:space="preserve">PEVuZE5vdGU+PENpdGU+PEF1dGhvcj5WYW4gR2Fuc2U8L0F1dGhvcj48WWVhcj4yMDAyPC9ZZWFy
PjxSZWNOdW0+MTQ1PC9SZWNOdW0+PERpc3BsYXlUZXh0PjxzdHlsZSBmYWNlPSJzdXBlcnNjcmlw
dCI+NzMsNzQ8L3N0eWxlPjwvRGlzcGxheVRleHQ+PHJlY29yZD48cmVjLW51bWJlcj4xNDU8L3Jl
Yy1udW1iZXI+PGZvcmVpZ24ta2V5cz48a2V5IGFwcD0iRU4iIGRiLWlkPSJ4c2U5c3M5dDhhOTlk
dWVydnhoeGV3ZjUwZXNzMmVhZXp6d3YiIHRpbWVzdGFtcD0iMTY1Mjc5MzMyOSI+MTQ1PC9rZXk+
PC9mb3JlaWduLWtleXM+PHJlZi10eXBlIG5hbWU9IkpvdXJuYWwgQXJ0aWNsZSI+MTc8L3JlZi10
eXBlPjxjb250cmlidXRvcnM+PGF1dGhvcnM+PGF1dGhvcj5WYW4gR2Fuc2UsIEU8L2F1dGhvcj48
YXV0aG9yPkxhZm9yZXN0LCBMPC9hdXRob3I+PGF1dGhvcj5QaWV0cmksIEc8L2F1dGhvcj48YXV0
aG9yPkJvaXNzZWwsIEouIFAuPC9hdXRob3I+PGF1dGhvcj5Hb3JtYW5kLCBGLjwvYXV0aG9yPjxh
dXRob3I+QmVuLUpvc2VwaCwgUi48L2F1dGhvcj48YXV0aG9yPkVybnN0LCBQLjwvYXV0aG9yPjwv
YXV0aG9ycz48L2NvbnRyaWJ1dG9ycz48YXV0aC1hZGRyZXNzPlBoYXJtYWNvZXBpZGVtaW9sb2d5
IFVuaXQsIGFuZCBQb2lzb24gQ2VudHJlLCBDbGF1ZGUtQmVybmFyZCBVbml2ZXJzaXR5LCBMeW9u
LCBGcmFuY2UuIGVyaWMudmFuZ2Fuc2VAY2h1LWx5b24uZnI8L2F1dGgtYWRkcmVzcz48dGl0bGVz
Pjx0aXRsZT5QZXJzaXN0ZW50IGFzdGhtYTogZGlzZWFzZSBjb250cm9sLCByZXNvdXJjZSB1dGls
aXNhdGlvbiBhbmQgZGlyZWN0IGNvc3RzPC90aXRsZT48c2Vjb25kYXJ5LXRpdGxlPkV1ciBSZXNw
aXIgSjwvc2Vjb25kYXJ5LXRpdGxlPjwvdGl0bGVzPjxwZXJpb2RpY2FsPjxmdWxsLXRpdGxlPkV1
ciBSZXNwaXIgSjwvZnVsbC10aXRsZT48L3BlcmlvZGljYWw+PHBhZ2VzPjI2MC03PC9wYWdlcz48
dm9sdW1lPjIwPC92b2x1bWU+PG51bWJlcj4yPC9udW1iZXI+PGVkaXRpb24+MjAwMi8wOS8wNjwv
ZWRpdGlvbj48a2V5d29yZHM+PGtleXdvcmQ+QWRvbGVzY2VudDwva2V5d29yZD48a2V5d29yZD5B
ZHVsdDwva2V5d29yZD48a2V5d29yZD5Bc3RobWEvKmVjb25vbWljcy8qcHJldmVudGlvbiAmYW1w
OyBjb250cm9sPC9rZXl3b3JkPjxrZXl3b3JkPipDb3N0IG9mIElsbG5lc3M8L2tleXdvcmQ+PGtl
eXdvcmQ+RmVtYWxlPC9rZXl3b3JkPjxrZXl3b3JkPkZyYW5jZTwva2V5d29yZD48a2V5d29yZD5I
ZWFsdGggQmVoYXZpb3I8L2tleXdvcmQ+PGtleXdvcmQ+SGVhbHRoIENhcmUgQ29zdHMvKnN0YXRp
c3RpY3MgJmFtcDsgbnVtZXJpY2FsIGRhdGE8L2tleXdvcmQ+PGtleXdvcmQ+SHVtYW5zPC9rZXl3
b3JkPjxrZXl3b3JkPk1hbGU8L2tleXdvcmQ+PGtleXdvcmQ+TWlkZGxlIEFnZWQ8L2tleXdvcmQ+
PGtleXdvcmQ+T3V0Y29tZSBBc3Nlc3NtZW50LCBIZWFsdGggQ2FyZS9lY29ub21pY3Mvc3RhdGlz
dGljcyAmYW1wOyBudW1lcmljYWwgZGF0YTwva2V5d29yZD48a2V5d29yZD5SZXNvdXJjZSBBbGxv
Y2F0aW9uLyplY29ub21pY3Mvc3RhdGlzdGljcyAmYW1wOyBudW1lcmljYWwgZGF0YTwva2V5d29y
ZD48a2V5d29yZD5SZXRyb3NwZWN0aXZlIFN0dWRpZXM8L2tleXdvcmQ+PGtleXdvcmQ+U2V2ZXJp
dHkgb2YgSWxsbmVzcyBJbmRleDwva2V5d29yZD48L2tleXdvcmRzPjxkYXRlcz48eWVhcj4yMDAy
PC95ZWFyPjxwdWItZGF0ZXM+PGRhdGU+QXVnPC9kYXRlPjwvcHViLWRhdGVzPjwvZGF0ZXM+PGlz
Ym4+MDkwMy0xOTM2IChQcmludCkmI3hEOzA5MDMtMTkzNjwvaXNibj48YWNjZXNzaW9uLW51bT4x
MjIxMjk1MzwvYWNjZXNzaW9uLW51bT48dXJscz48L3VybHM+PGVsZWN0cm9uaWMtcmVzb3VyY2Ut
bnVtPjEwLjExODMvMDkwMzE5MzYuMDIuMDI1NDIwMDE8L2VsZWN0cm9uaWMtcmVzb3VyY2UtbnVt
PjxyZW1vdGUtZGF0YWJhc2UtcHJvdmlkZXI+TkxNPC9yZW1vdGUtZGF0YWJhc2UtcHJvdmlkZXI+
PGxhbmd1YWdlPmVuZzwvbGFuZ3VhZ2U+PC9yZWNvcmQ+PC9DaXRlPjxDaXRlPjxBdXRob3I+QmFs
dGVyPC9BdXRob3I+PFllYXI+MjAwODwvWWVhcj48UmVjTnVtPjE0NjwvUmVjTnVtPjxyZWNvcmQ+
PHJlYy1udW1iZXI+MTQ2PC9yZWMtbnVtYmVyPjxmb3JlaWduLWtleXM+PGtleSBhcHA9IkVOIiBk
Yi1pZD0ieHNlOXNzOXQ4YTk5ZHVlcnZ4aHhld2Y1MGVzczJlYWV6end2IiB0aW1lc3RhbXA9IjE2
NTI3OTMzODYiPjE0Njwva2V5PjwvZm9yZWlnbi1rZXlzPjxyZWYtdHlwZSBuYW1lPSJKb3VybmFs
IEFydGljbGUiPjE3PC9yZWYtdHlwZT48Y29udHJpYnV0b3JzPjxhdXRob3JzPjxhdXRob3I+QmFs
dGVyLCBNPC9hdXRob3I+PGF1dGhvcj5Fcm5zdCwgUDwvYXV0aG9yPjxhdXRob3I+V2F0c29uLCBX
PC9hdXRob3I+PGF1dGhvcj5LaW0sIEguPC9hdXRob3I+PGF1dGhvcj5DaWN1dHRvLCBMLjwvYXV0
aG9yPjxhdXRob3I+QmVhdWNoZXNuZSwgTS4gRi48L2F1dGhvcj48YXV0aG9yPkNhdmUsIEEuIEou
PC9hdXRob3I+PGF1dGhvcj5LYXBsYW4sIEEuPC9hdXRob3I+PGF1dGhvcj5Ib2dnLCBELjwvYXV0
aG9yPjxhdXRob3I+TWNJdm9yLCBBLjwvYXV0aG9yPjxhdXRob3I+U21pbGV5LCBULjwvYXV0aG9y
PjxhdXRob3I+Um91bGVhdSwgTS48L2F1dGhvcj48YXV0aG9yPkZpdHpHZXJhbGQsIEouIE0uPC9h
dXRob3I+PC9hdXRob3JzPjwvY29udHJpYnV0b3JzPjxhdXRoLWFkZHJlc3M+VW5pdmVyc2l0eSBv
ZiBUb3JvbnRvLCBNb3VudCBTaW5haSBIb3NwaXRhbCwgVG9yb250bywgQ2FuYWRhLiBtYmFsdGVy
QG10c2luYWkub24uY2E8L2F1dGgtYWRkcmVzcz48dGl0bGVzPjx0aXRsZT5Bc3RobWEgd29yc2Vu
aW5nczogYXBwcm9hY2hlcyB0byBwcmV2ZW50aW9uIGFuZCBtYW5hZ2VtZW50IGZyb20gdGhlIEFz
dGhtYSBXb3JzZW5pbmdzIFdvcmtpbmcgR3JvdXA8L3RpdGxlPjxzZWNvbmRhcnktdGl0bGU+Q2Fu
IFJlc3BpciBKPC9zZWNvbmRhcnktdGl0bGU+PC90aXRsZXM+PHBlcmlvZGljYWw+PGZ1bGwtdGl0
bGU+Q2FuIFJlc3BpciBKPC9mdWxsLXRpdGxlPjwvcGVyaW9kaWNhbD48cGFnZXM+MWItMTliPC9w
YWdlcz48dm9sdW1lPjE1IFN1cHBsIEI8L3ZvbHVtZT48bnVtYmVyPlN1cHBsIEI8L251bWJlcj48
ZWRpdGlvbj4yMDA5LzA2LzA2PC9lZGl0aW9uPjxrZXl3b3Jkcz48a2V5d29yZD5BZHJlbmFsIENv
cnRleCBIb3Jtb25lcy90aGVyYXBldXRpYyB1c2U8L2tleXdvcmQ+PGtleXdvcmQ+QWRyZW5lcmdp
YyBBZ29uaXN0cy90aGVyYXBldXRpYyB1c2U8L2tleXdvcmQ+PGtleXdvcmQ+QXN0aG1hLypkcnVn
IHRoZXJhcHkvcGh5c2lvcGF0aG9sb2d5LypwcmV2ZW50aW9uICZhbXA7IGNvbnRyb2w8L2tleXdv
cmQ+PGtleXdvcmQ+Q2FuYWRhPC9rZXl3b3JkPjxrZXl3b3JkPkRpc2Vhc2UgUHJvZ3Jlc3Npb248
L2tleXdvcmQ+PGtleXdvcmQ+RXZpZGVuY2UtQmFzZWQgTWVkaWNpbmU8L2tleXdvcmQ+PGtleXdv
cmQ+SHVtYW5zPC9rZXl3b3JkPjxrZXl3b3JkPlBhdGllbnQgQ2FyZSBUZWFtLyp0cmVuZHM8L2tl
eXdvcmQ+PGtleXdvcmQ+UGF0aWVudCBFZHVjYXRpb24gYXMgVG9waWM8L2tleXdvcmQ+PGtleXdv
cmQ+U2VsZiBBZG1pbmlzdHJhdGlvbjwva2V5d29yZD48L2tleXdvcmRzPjxkYXRlcz48eWVhcj4y
MDA4PC95ZWFyPjxwdWItZGF0ZXM+PGRhdGU+Tm92LURlYzwvZGF0ZT48L3B1Yi1kYXRlcz48L2Rh
dGVzPjxpc2JuPjExOTgtMjI0MSAoUHJpbnQpJiN4RDsxMTk4LTIyNDE8L2lzYm4+PGFjY2Vzc2lv
bi1udW0+MTkxMjk5NDI8L2FjY2Vzc2lvbi1udW0+PHVybHM+PC91cmxzPjxjdXN0b20yPlBNQzM0
ODY3MDA8L2N1c3RvbTI+PGVsZWN0cm9uaWMtcmVzb3VyY2UtbnVtPjEwLjExNTUvMjAwOC85NzMw
NjI8L2VsZWN0cm9uaWMtcmVzb3VyY2UtbnVtPjxyZW1vdGUtZGF0YWJhc2UtcHJvdmlkZXI+TkxN
PC9yZW1vdGUtZGF0YWJhc2UtcHJvdmlkZXI+PGxhbmd1YWdlPmVuZzwvbGFuZ3VhZ2U+PC9yZWNv
cmQ+PC9DaXRlPjwvRW5kTm90ZT5=
</w:fldData>
        </w:fldChar>
      </w:r>
      <w:r w:rsidR="007E24D9">
        <w:instrText xml:space="preserve"> ADDIN EN.CITE.DATA </w:instrText>
      </w:r>
      <w:r w:rsidR="007E24D9">
        <w:fldChar w:fldCharType="end"/>
      </w:r>
      <w:r>
        <w:fldChar w:fldCharType="separate"/>
      </w:r>
      <w:r w:rsidR="00E83C39" w:rsidRPr="00E83C39">
        <w:rPr>
          <w:noProof/>
          <w:vertAlign w:val="superscript"/>
        </w:rPr>
        <w:t>73,74</w:t>
      </w:r>
      <w:r>
        <w:fldChar w:fldCharType="end"/>
      </w:r>
      <w:r>
        <w:rPr>
          <w:rFonts w:ascii="Calibri" w:eastAsia="Times New Roman" w:hAnsi="Calibri"/>
          <w:lang w:eastAsia="zh-CN"/>
        </w:rPr>
        <w:t xml:space="preserve">. Future trials should seek to capture this individual disease experience, and ultimately demonstrate QoL benefits beyond the efficacy of a treatment. </w:t>
      </w:r>
    </w:p>
    <w:p w14:paraId="6F95D007" w14:textId="0EADED5E" w:rsidR="00D55CED" w:rsidRDefault="00D55CED" w:rsidP="00F172CA">
      <w:pPr>
        <w:spacing w:line="360" w:lineRule="auto"/>
        <w:ind w:left="-426" w:right="-613"/>
        <w:jc w:val="both"/>
      </w:pPr>
      <w:r w:rsidRPr="00D55CED">
        <w:t xml:space="preserve">Most developmental studies for ‘priority’ QoL measures confounded </w:t>
      </w:r>
      <w:r w:rsidR="00785538">
        <w:t xml:space="preserve">the construct of QoL with </w:t>
      </w:r>
      <w:r w:rsidR="00562A3E">
        <w:t>asthma</w:t>
      </w:r>
      <w:r w:rsidRPr="00D55CED">
        <w:t xml:space="preserve"> control </w:t>
      </w:r>
      <w:r w:rsidR="00562A3E" w:rsidRPr="00562A3E">
        <w:t>(symptoms and/or functional status)</w:t>
      </w:r>
      <w:r w:rsidR="00785538">
        <w:t>,</w:t>
      </w:r>
      <w:r w:rsidR="00562A3E">
        <w:t xml:space="preserve"> </w:t>
      </w:r>
      <w:r w:rsidRPr="00D55CED">
        <w:t xml:space="preserve">and were therefore downgraded for comprehensiveness. Similarly, the NIH </w:t>
      </w:r>
      <w:r w:rsidR="00CF347E">
        <w:t>appraisal</w:t>
      </w:r>
      <w:r w:rsidRPr="00D55CED">
        <w:t xml:space="preserve"> </w:t>
      </w:r>
      <w:r w:rsidR="004F6BF3">
        <w:t>highlighted</w:t>
      </w:r>
      <w:r w:rsidRPr="00D55CED">
        <w:t xml:space="preserve"> that questionnaires are </w:t>
      </w:r>
      <w:r w:rsidRPr="00D55CED">
        <w:rPr>
          <w:rFonts w:ascii="Calibri" w:hAnsi="Calibri"/>
        </w:rPr>
        <w:t>more likely to assess symptom control instead of QoL impairments experienced due to the ongoing symptoms</w:t>
      </w:r>
      <w:r w:rsidRPr="00D55CED">
        <w:rPr>
          <w:rFonts w:ascii="Calibri" w:hAnsi="Calibri"/>
        </w:rPr>
        <w:fldChar w:fldCharType="begin"/>
      </w:r>
      <w:r w:rsidR="002A7CE4">
        <w:rPr>
          <w:rFonts w:ascii="Calibri" w:hAnsi="Calibri"/>
        </w:rPr>
        <w:instrText xml:space="preserve"> ADDIN EN.CITE &lt;EndNote&gt;&lt;Cite&gt;&lt;Author&gt;Wilson&lt;/Author&gt;&lt;Year&gt;2012&lt;/Year&gt;&lt;RecNum&gt;117&lt;/RecNum&gt;&lt;DisplayText&gt;&lt;style face="superscript"&gt;20&lt;/style&gt;&lt;/DisplayText&gt;&lt;record&gt;&lt;rec-number&gt;117&lt;/rec-number&gt;&lt;foreign-keys&gt;&lt;key app="EN" db-id="xse9ss9t8a99duervxhxewf50ess2eaezzwv" timestamp="1649128477"&gt;117&lt;/key&gt;&lt;/foreign-keys&gt;&lt;ref-type name="Journal Article"&gt;17&lt;/ref-type&gt;&lt;contributors&gt;&lt;authors&gt;&lt;author&gt;Wilson, Sandra R.&lt;/author&gt;&lt;author&gt;Rand, Cynthia S.&lt;/author&gt;&lt;author&gt;Cabana, Michael D.&lt;/author&gt;&lt;author&gt;Foggs, Michael B.&lt;/author&gt;&lt;author&gt;Halterman, Jill S.&lt;/author&gt;&lt;author&gt;Olson, Lynn&lt;/author&gt;&lt;author&gt;Vollmer, William M.&lt;/author&gt;&lt;author&gt;Wright, Rosalind J.&lt;/author&gt;&lt;author&gt;Taggart, Virginia&lt;/author&gt;&lt;/authors&gt;&lt;/contributors&gt;&lt;titles&gt;&lt;title&gt;Asthma outcomes: quality of life&lt;/title&gt;&lt;secondary-title&gt;The Journal of allergy and clinical immunology&lt;/secondary-title&gt;&lt;alt-title&gt;J Allergy Clin Immunol&lt;/alt-title&gt;&lt;/titles&gt;&lt;periodical&gt;&lt;full-title&gt;The Journal of allergy and clinical immunology&lt;/full-title&gt;&lt;/periodical&gt;&lt;alt-periodical&gt;&lt;full-title&gt;J Allergy Clin Immunol&lt;/full-title&gt;&lt;/alt-periodical&gt;&lt;pages&gt;S88-S123&lt;/pages&gt;&lt;volume&gt;129&lt;/volume&gt;&lt;number&gt;3 Suppl&lt;/number&gt;&lt;keywords&gt;&lt;keyword&gt;Adolescent&lt;/keyword&gt;&lt;keyword&gt;Adult&lt;/keyword&gt;&lt;keyword&gt;Asthma/physiopathology/*psychology/therapy&lt;/keyword&gt;&lt;keyword&gt;Child&lt;/keyword&gt;&lt;keyword&gt;Health Status Indicators&lt;/keyword&gt;&lt;keyword&gt;Humans&lt;/keyword&gt;&lt;keyword&gt;Psychometrics&lt;/keyword&gt;&lt;keyword&gt;*Quality of Life&lt;/keyword&gt;&lt;keyword&gt;Surveys and Questionnaires&lt;/keyword&gt;&lt;/keywords&gt;&lt;dates&gt;&lt;year&gt;2012&lt;/year&gt;&lt;/dates&gt;&lt;isbn&gt;1097-6825&amp;#xD;0091-6749&lt;/isbn&gt;&lt;accession-num&gt;22386511&lt;/accession-num&gt;&lt;urls&gt;&lt;related-urls&gt;&lt;url&gt;https://pubmed.ncbi.nlm.nih.gov/22386511&lt;/url&gt;&lt;url&gt;https://www.ncbi.nlm.nih.gov/pmc/articles/PMC4269375/&lt;/url&gt;&lt;/related-urls&gt;&lt;/urls&gt;&lt;electronic-resource-num&gt;10.1016/j.jaci.2011.12.988&lt;/electronic-resource-num&gt;&lt;remote-database-name&gt;PubMed&lt;/remote-database-name&gt;&lt;language&gt;eng&lt;/language&gt;&lt;/record&gt;&lt;/Cite&gt;&lt;/EndNote&gt;</w:instrText>
      </w:r>
      <w:r w:rsidRPr="00D55CED">
        <w:rPr>
          <w:rFonts w:ascii="Calibri" w:hAnsi="Calibri"/>
        </w:rPr>
        <w:fldChar w:fldCharType="separate"/>
      </w:r>
      <w:r w:rsidR="002A7CE4" w:rsidRPr="002A7CE4">
        <w:rPr>
          <w:rFonts w:ascii="Calibri" w:hAnsi="Calibri"/>
          <w:noProof/>
          <w:vertAlign w:val="superscript"/>
        </w:rPr>
        <w:t>20</w:t>
      </w:r>
      <w:r w:rsidRPr="00D55CED">
        <w:rPr>
          <w:rFonts w:ascii="Calibri" w:hAnsi="Calibri"/>
        </w:rPr>
        <w:fldChar w:fldCharType="end"/>
      </w:r>
      <w:r w:rsidRPr="00D55CED">
        <w:t xml:space="preserve">. </w:t>
      </w:r>
      <w:r w:rsidR="007E28C5" w:rsidRPr="004B7B40">
        <w:t xml:space="preserve">However, </w:t>
      </w:r>
      <w:r w:rsidR="004B7B40" w:rsidRPr="004B7B40">
        <w:t>t</w:t>
      </w:r>
      <w:r w:rsidR="00ED15DA" w:rsidRPr="004B7B40">
        <w:t xml:space="preserve">he </w:t>
      </w:r>
      <w:r w:rsidR="00590DAD" w:rsidRPr="004B7B40">
        <w:t>SAQ</w:t>
      </w:r>
      <w:r w:rsidR="00754526" w:rsidRPr="004B7B40">
        <w:t xml:space="preserve"> was developed </w:t>
      </w:r>
      <w:r w:rsidR="00ED15DA" w:rsidRPr="004B7B40">
        <w:t>follow</w:t>
      </w:r>
      <w:r w:rsidR="00434438" w:rsidRPr="004B7B40">
        <w:t>ing</w:t>
      </w:r>
      <w:r w:rsidR="00ED15DA" w:rsidRPr="004B7B40">
        <w:t xml:space="preserve"> the </w:t>
      </w:r>
      <w:r w:rsidR="00F97931" w:rsidRPr="004B7B40">
        <w:t>Food and Drug Administration (</w:t>
      </w:r>
      <w:r w:rsidR="00ED15DA" w:rsidRPr="004B7B40">
        <w:t>FDA</w:t>
      </w:r>
      <w:r w:rsidR="00F97931" w:rsidRPr="004B7B40">
        <w:t>)</w:t>
      </w:r>
      <w:r w:rsidR="00ED15DA" w:rsidRPr="004B7B40">
        <w:t xml:space="preserve"> guidance</w:t>
      </w:r>
      <w:r w:rsidR="007B4799">
        <w:fldChar w:fldCharType="begin"/>
      </w:r>
      <w:r w:rsidR="007B4799">
        <w:instrText xml:space="preserve"> ADDIN EN.CITE &lt;EndNote&gt;&lt;Cite&gt;&lt;Author&gt;U.S. Department of Health and Human Services&lt;/Author&gt;&lt;Year&gt;2009&lt;/Year&gt;&lt;RecNum&gt;21&lt;/RecNum&gt;&lt;DisplayText&gt;&lt;style face="superscript"&gt;14&lt;/style&gt;&lt;/DisplayText&gt;&lt;record&gt;&lt;rec-number&gt;21&lt;/rec-number&gt;&lt;foreign-keys&gt;&lt;key app="EN" db-id="xse9ss9t8a99duervxhxewf50ess2eaezzwv" timestamp="1630012273"&gt;21&lt;/key&gt;&lt;/foreign-keys&gt;&lt;ref-type name="Web Page"&gt;12&lt;/ref-type&gt;&lt;contributors&gt;&lt;authors&gt;&lt;author&gt;U.S. Department of Health and Human Services, &lt;/author&gt;&lt;author&gt;Food and Drug Administration, &lt;/author&gt;&lt;author&gt;Center for Drug Evaluation and Research (CDER), &lt;/author&gt;&lt;author&gt;Center for Biologics Evaluation and Research (CBER), &lt;/author&gt;&lt;author&gt;Center for Devices and Radiological Health (CDRH),&lt;/author&gt;&lt;/authors&gt;&lt;/contributors&gt;&lt;titles&gt;&lt;title&gt;Guidance for industry: patient-reported outcome measures: use in medicinal product development to support labelling claims.&lt;/title&gt;&lt;/titles&gt;&lt;volume&gt;2022&lt;/volume&gt;&lt;number&gt;2022 April 15&lt;/number&gt;&lt;dates&gt;&lt;year&gt;2009&lt;/year&gt;&lt;/dates&gt;&lt;urls&gt;&lt;related-urls&gt;&lt;url&gt;https://www.fda.gov/media/77832/download&lt;/url&gt;&lt;/related-urls&gt;&lt;/urls&gt;&lt;/record&gt;&lt;/Cite&gt;&lt;/EndNote&gt;</w:instrText>
      </w:r>
      <w:r w:rsidR="007B4799">
        <w:fldChar w:fldCharType="separate"/>
      </w:r>
      <w:r w:rsidR="007B4799" w:rsidRPr="007B4799">
        <w:rPr>
          <w:noProof/>
          <w:vertAlign w:val="superscript"/>
        </w:rPr>
        <w:t>14</w:t>
      </w:r>
      <w:r w:rsidR="007B4799">
        <w:fldChar w:fldCharType="end"/>
      </w:r>
      <w:r w:rsidR="00AD36F2" w:rsidRPr="004B7B40">
        <w:t>, and th</w:t>
      </w:r>
      <w:r w:rsidR="00C175DF" w:rsidRPr="004B7B40">
        <w:t xml:space="preserve">us </w:t>
      </w:r>
      <w:r w:rsidR="00A256DD" w:rsidRPr="004B7B40">
        <w:t xml:space="preserve">captures </w:t>
      </w:r>
      <w:r w:rsidR="00F72921" w:rsidRPr="00F72921">
        <w:t xml:space="preserve">the impact of both asthma symptoms and treatment on </w:t>
      </w:r>
      <w:r w:rsidR="00F72921">
        <w:t xml:space="preserve">QoL </w:t>
      </w:r>
      <w:r w:rsidR="00D33BBA">
        <w:t>specific to</w:t>
      </w:r>
      <w:r w:rsidR="000C5BAD">
        <w:t xml:space="preserve"> adult </w:t>
      </w:r>
      <w:r w:rsidR="00D33BBA">
        <w:t>severe asthma</w:t>
      </w:r>
      <w:r w:rsidR="00482E33" w:rsidRPr="004B7B40">
        <w:t xml:space="preserve">, </w:t>
      </w:r>
      <w:r w:rsidR="005F46F1">
        <w:t>illustrated by favourable ratings for</w:t>
      </w:r>
      <w:r w:rsidR="004B7B40" w:rsidRPr="004B7B40">
        <w:t xml:space="preserve"> </w:t>
      </w:r>
      <w:r w:rsidR="00482E33" w:rsidRPr="004B7B40">
        <w:t>content validity</w:t>
      </w:r>
      <w:r w:rsidR="00AD36F2" w:rsidRPr="004B7B40">
        <w:t>.</w:t>
      </w:r>
      <w:r w:rsidR="00ED15DA">
        <w:t xml:space="preserve"> </w:t>
      </w:r>
      <w:r w:rsidRPr="00D55CED">
        <w:t>A PROM that can capture the QoL limitations as experienced by children and adolescents with severe asthma remains an unmet need.</w:t>
      </w:r>
    </w:p>
    <w:p w14:paraId="57BF55B8" w14:textId="46033856" w:rsidR="00CE73E4" w:rsidRPr="00AD36F2" w:rsidRDefault="00CE73E4" w:rsidP="004060B1">
      <w:pPr>
        <w:spacing w:line="360" w:lineRule="auto"/>
        <w:ind w:left="-426" w:right="-613"/>
        <w:jc w:val="both"/>
      </w:pPr>
      <w:r w:rsidRPr="007714E6">
        <w:t>The majority of PROMs</w:t>
      </w:r>
      <w:r>
        <w:t xml:space="preserve"> prioritised in this review are legacy measures. They were developed when different approaches to instrument design were accepted, and it was not compulsory to report the detailed </w:t>
      </w:r>
      <w:r w:rsidRPr="00CB11E6">
        <w:t>methodological steps undertaken</w:t>
      </w:r>
      <w:r>
        <w:t>. These measures had inconsistent scores on the modern COSMIN appraisal tool. However, legacy PROMs such as the AQLQ continue to be implemented in research and practice</w:t>
      </w:r>
      <w:r w:rsidR="00A256DD">
        <w:fldChar w:fldCharType="begin"/>
      </w:r>
      <w:r w:rsidR="007E24D9">
        <w:instrText xml:space="preserve"> ADDIN EN.CITE &lt;EndNote&gt;&lt;Cite&gt;&lt;Author&gt;Lanario&lt;/Author&gt;&lt;Year&gt;2021&lt;/Year&gt;&lt;RecNum&gt;135&lt;/RecNum&gt;&lt;DisplayText&gt;&lt;style face="superscript"&gt;68&lt;/style&gt;&lt;/DisplayText&gt;&lt;record&gt;&lt;rec-number&gt;135&lt;/rec-number&gt;&lt;foreign-keys&gt;&lt;key app="EN" db-id="xse9ss9t8a99duervxhxewf50ess2eaezzwv" timestamp="1652667723"&gt;135&lt;/key&gt;&lt;/foreign-keys&gt;&lt;ref-type name="Journal Article"&gt;17&lt;/ref-type&gt;&lt;contributors&gt;&lt;authors&gt;&lt;author&gt;Lanario, J W&lt;/author&gt;&lt;author&gt;Burns, L&lt;/author&gt;&lt;/authors&gt;&lt;/contributors&gt;&lt;auth-address&gt;Faculty of Health, University of Plymouth, Plymouth, UK.&lt;/auth-address&gt;&lt;titles&gt;&lt;title&gt;Use of Health Related Quality of Life in Clinical Trials for Severe Asthma: A Systematic Review&lt;/title&gt;&lt;secondary-title&gt;J Asthma Allergy&lt;/secondary-title&gt;&lt;/titles&gt;&lt;periodical&gt;&lt;full-title&gt;J Asthma Allergy&lt;/full-title&gt;&lt;/periodical&gt;&lt;pages&gt;999-1010&lt;/pages&gt;&lt;volume&gt;14&lt;/volume&gt;&lt;edition&gt;2021/08/20&lt;/edition&gt;&lt;keywords&gt;&lt;keyword&gt;quality of life&lt;/keyword&gt;&lt;keyword&gt;severe asthma&lt;/keyword&gt;&lt;keyword&gt;systematic review&lt;/keyword&gt;&lt;keyword&gt;reports royalties paid to him and University of Plymouth for being a co-author of&lt;/keyword&gt;&lt;keyword&gt;the pending patent for “Severe Asthma Questionnaire”. The authors report no other&lt;/keyword&gt;&lt;keyword&gt;conflicts of interest in this work.&lt;/keyword&gt;&lt;/keywords&gt;&lt;dates&gt;&lt;year&gt;2021&lt;/year&gt;&lt;/dates&gt;&lt;isbn&gt;1178-6965 (Print)&amp;#xD;1178-6965&lt;/isbn&gt;&lt;accession-num&gt;34408445&lt;/accession-num&gt;&lt;urls&gt;&lt;/urls&gt;&lt;custom2&gt;PMC8367083&lt;/custom2&gt;&lt;electronic-resource-num&gt;10.2147/jaa.S320817&lt;/electronic-resource-num&gt;&lt;remote-database-provider&gt;NLM&lt;/remote-database-provider&gt;&lt;language&gt;eng&lt;/language&gt;&lt;/record&gt;&lt;/Cite&gt;&lt;/EndNote&gt;</w:instrText>
      </w:r>
      <w:r w:rsidR="00A256DD">
        <w:fldChar w:fldCharType="separate"/>
      </w:r>
      <w:r w:rsidR="00E83C39" w:rsidRPr="00E83C39">
        <w:rPr>
          <w:noProof/>
          <w:vertAlign w:val="superscript"/>
        </w:rPr>
        <w:t>68</w:t>
      </w:r>
      <w:r w:rsidR="00A256DD">
        <w:fldChar w:fldCharType="end"/>
      </w:r>
      <w:r>
        <w:t xml:space="preserve">, amplified by their availability in a variety of languages and modes of administration. In contrast, the SAQ has </w:t>
      </w:r>
      <w:r w:rsidRPr="00527797">
        <w:t xml:space="preserve">not been utilised widely </w:t>
      </w:r>
      <w:r w:rsidRPr="00527797">
        <w:lastRenderedPageBreak/>
        <w:t>in research beyond the original studie</w:t>
      </w:r>
      <w:r>
        <w:t xml:space="preserve">s, </w:t>
      </w:r>
      <w:r w:rsidR="002840C4" w:rsidRPr="002840C4">
        <w:t>probably because it was recently published, so is only now being incorporated in</w:t>
      </w:r>
      <w:r w:rsidR="00FC61DC">
        <w:t>to</w:t>
      </w:r>
      <w:r w:rsidR="002840C4" w:rsidRPr="002840C4">
        <w:t xml:space="preserve"> study protocols</w:t>
      </w:r>
      <w:r>
        <w:t>. Identifying additional barriers impeding the use of modern instruments should enable their uptake by study sponsors across clinical p</w:t>
      </w:r>
      <w:r w:rsidR="007714E6">
        <w:t>rograms</w:t>
      </w:r>
      <w:r w:rsidR="00C8713F">
        <w:t>.</w:t>
      </w:r>
    </w:p>
    <w:p w14:paraId="2FECDC7C" w14:textId="144D6B60" w:rsidR="006E0A82" w:rsidRDefault="00664F30" w:rsidP="00F172CA">
      <w:pPr>
        <w:spacing w:line="360" w:lineRule="auto"/>
        <w:ind w:left="-426" w:right="-613"/>
        <w:jc w:val="both"/>
      </w:pPr>
      <w:r>
        <w:rPr>
          <w:rFonts w:ascii="Calibri" w:eastAsia="Times New Roman" w:hAnsi="Calibri"/>
          <w:lang w:eastAsia="zh-CN"/>
        </w:rPr>
        <w:t xml:space="preserve">The prioritisation of asthma control in this review reflects its </w:t>
      </w:r>
      <w:r w:rsidRPr="00037A9D">
        <w:rPr>
          <w:rFonts w:ascii="Calibri" w:eastAsia="Times New Roman" w:hAnsi="Calibri"/>
          <w:lang w:eastAsia="zh-CN"/>
        </w:rPr>
        <w:t>positiona</w:t>
      </w:r>
      <w:r w:rsidRPr="00A849ED">
        <w:rPr>
          <w:rFonts w:ascii="Calibri" w:eastAsia="Times New Roman" w:hAnsi="Calibri"/>
          <w:lang w:eastAsia="zh-CN"/>
        </w:rPr>
        <w:t>lity as an important treatment goal</w:t>
      </w:r>
      <w:r w:rsidRPr="00037A9D">
        <w:rPr>
          <w:rFonts w:ascii="Calibri" w:eastAsia="Times New Roman" w:hAnsi="Calibri"/>
          <w:lang w:eastAsia="zh-CN"/>
        </w:rPr>
        <w:fldChar w:fldCharType="begin"/>
      </w:r>
      <w:r w:rsidR="00E83C39">
        <w:rPr>
          <w:rFonts w:ascii="Calibri" w:eastAsia="Times New Roman" w:hAnsi="Calibri"/>
          <w:lang w:eastAsia="zh-CN"/>
        </w:rPr>
        <w:instrText xml:space="preserve"> ADDIN EN.CITE &lt;EndNote&gt;&lt;Cite&gt;&lt;Author&gt;Global Initiative for Asthma (GINA)&lt;/Author&gt;&lt;Year&gt;2022&lt;/Year&gt;&lt;RecNum&gt;151&lt;/RecNum&gt;&lt;DisplayText&gt;&lt;style face="superscript"&gt;75&lt;/style&gt;&lt;/DisplayText&gt;&lt;record&gt;&lt;rec-number&gt;151&lt;/rec-number&gt;&lt;foreign-keys&gt;&lt;key app="EN" db-id="xse9ss9t8a99duervxhxewf50ess2eaezzwv" timestamp="1652796195"&gt;151&lt;/key&gt;&lt;/foreign-keys&gt;&lt;ref-type name="Web Page"&gt;12&lt;/ref-type&gt;&lt;contributors&gt;&lt;authors&gt;&lt;author&gt;Global Initiative for Asthma (GINA),&lt;/author&gt;&lt;/authors&gt;&lt;/contributors&gt;&lt;titles&gt;&lt;title&gt;Global Strategy for Asthma Management and Prevention.&lt;/title&gt;&lt;/titles&gt;&lt;volume&gt;2021 November 21&lt;/volume&gt;&lt;dates&gt;&lt;year&gt;2022&lt;/year&gt;&lt;/dates&gt;&lt;urls&gt;&lt;related-urls&gt;&lt;url&gt;http://ginasthma.org/&lt;/url&gt;&lt;/related-urls&gt;&lt;/urls&gt;&lt;/record&gt;&lt;/Cite&gt;&lt;/EndNote&gt;</w:instrText>
      </w:r>
      <w:r w:rsidRPr="00037A9D">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75</w:t>
      </w:r>
      <w:r w:rsidRPr="00037A9D">
        <w:rPr>
          <w:rFonts w:ascii="Calibri" w:eastAsia="Times New Roman" w:hAnsi="Calibri"/>
          <w:lang w:eastAsia="zh-CN"/>
        </w:rPr>
        <w:fldChar w:fldCharType="end"/>
      </w:r>
      <w:r w:rsidRPr="00037A9D">
        <w:rPr>
          <w:rFonts w:ascii="Calibri" w:eastAsia="Times New Roman" w:hAnsi="Calibri"/>
          <w:lang w:eastAsia="zh-CN"/>
        </w:rPr>
        <w:t xml:space="preserve">. </w:t>
      </w:r>
      <w:r w:rsidR="00EE5C7F">
        <w:rPr>
          <w:rFonts w:ascii="Calibri" w:eastAsia="Times New Roman" w:hAnsi="Calibri"/>
          <w:lang w:eastAsia="zh-CN"/>
        </w:rPr>
        <w:t xml:space="preserve">An appraisal conducted in 2011 also </w:t>
      </w:r>
      <w:r w:rsidR="002C121D">
        <w:rPr>
          <w:rFonts w:ascii="Calibri" w:eastAsia="Times New Roman" w:hAnsi="Calibri"/>
          <w:lang w:eastAsia="zh-CN"/>
        </w:rPr>
        <w:t xml:space="preserve">recommended the </w:t>
      </w:r>
      <w:r w:rsidR="002565C3">
        <w:rPr>
          <w:rFonts w:ascii="Calibri" w:eastAsia="Times New Roman" w:hAnsi="Calibri"/>
          <w:lang w:eastAsia="zh-CN"/>
        </w:rPr>
        <w:t xml:space="preserve">asthma control measures </w:t>
      </w:r>
      <w:r w:rsidR="00EE5C7F">
        <w:rPr>
          <w:rFonts w:ascii="Calibri" w:eastAsia="Times New Roman" w:hAnsi="Calibri"/>
          <w:lang w:eastAsia="zh-CN"/>
        </w:rPr>
        <w:t>selected</w:t>
      </w:r>
      <w:r w:rsidR="002565C3">
        <w:rPr>
          <w:rFonts w:ascii="Calibri" w:eastAsia="Times New Roman" w:hAnsi="Calibri"/>
          <w:lang w:eastAsia="zh-CN"/>
        </w:rPr>
        <w:t xml:space="preserve"> here </w:t>
      </w:r>
      <w:r w:rsidRPr="00307CDC">
        <w:rPr>
          <w:rFonts w:ascii="Calibri" w:eastAsia="Times New Roman" w:hAnsi="Calibri"/>
          <w:lang w:eastAsia="zh-CN"/>
        </w:rPr>
        <w:t xml:space="preserve">as </w:t>
      </w:r>
      <w:r w:rsidR="00A809C0">
        <w:rPr>
          <w:rFonts w:ascii="Calibri" w:eastAsia="Times New Roman" w:hAnsi="Calibri"/>
          <w:lang w:eastAsia="zh-CN"/>
        </w:rPr>
        <w:t>‘</w:t>
      </w:r>
      <w:r w:rsidRPr="00307CDC">
        <w:rPr>
          <w:rFonts w:ascii="Calibri" w:eastAsia="Times New Roman" w:hAnsi="Calibri"/>
          <w:lang w:eastAsia="zh-CN"/>
        </w:rPr>
        <w:t>core</w:t>
      </w:r>
      <w:r w:rsidR="00A809C0">
        <w:rPr>
          <w:rFonts w:ascii="Calibri" w:eastAsia="Times New Roman" w:hAnsi="Calibri"/>
          <w:lang w:eastAsia="zh-CN"/>
        </w:rPr>
        <w:t>’</w:t>
      </w:r>
      <w:r w:rsidRPr="00307CDC">
        <w:rPr>
          <w:rFonts w:ascii="Calibri" w:eastAsia="Times New Roman" w:hAnsi="Calibri"/>
          <w:lang w:eastAsia="zh-CN"/>
        </w:rPr>
        <w:t xml:space="preserve"> for asthma</w:t>
      </w:r>
      <w:r w:rsidR="001501EB">
        <w:rPr>
          <w:rFonts w:ascii="Calibri" w:eastAsia="Times New Roman" w:hAnsi="Calibri"/>
          <w:lang w:eastAsia="zh-CN"/>
        </w:rPr>
        <w:t xml:space="preserve"> research</w:t>
      </w:r>
      <w:r>
        <w:rPr>
          <w:rFonts w:ascii="Calibri" w:eastAsia="Times New Roman" w:hAnsi="Calibri"/>
          <w:lang w:eastAsia="zh-CN"/>
        </w:rPr>
        <w:fldChar w:fldCharType="begin"/>
      </w:r>
      <w:r w:rsidR="000252C6">
        <w:rPr>
          <w:rFonts w:ascii="Calibri" w:eastAsia="Times New Roman" w:hAnsi="Calibri"/>
          <w:lang w:eastAsia="zh-CN"/>
        </w:rPr>
        <w:instrText xml:space="preserve"> ADDIN EN.CITE &lt;EndNote&gt;&lt;Cite&gt;&lt;Author&gt;Cloutier&lt;/Author&gt;&lt;Year&gt;2012&lt;/Year&gt;&lt;RecNum&gt;113&lt;/RecNum&gt;&lt;DisplayText&gt;&lt;style face="superscript"&gt;16&lt;/style&gt;&lt;/DisplayText&gt;&lt;record&gt;&lt;rec-number&gt;113&lt;/rec-number&gt;&lt;foreign-keys&gt;&lt;key app="EN" db-id="xse9ss9t8a99duervxhxewf50ess2eaezzwv" timestamp="1649128320"&gt;113&lt;/key&gt;&lt;/foreign-keys&gt;&lt;ref-type name="Journal Article"&gt;17&lt;/ref-type&gt;&lt;contributors&gt;&lt;authors&gt;&lt;author&gt;Cloutier, Michelle M&lt;/author&gt;&lt;author&gt;Schatz, Michael&lt;/author&gt;&lt;author&gt;Castro, Mario&lt;/author&gt;&lt;author&gt;Clark, Noreen M&lt;/author&gt;&lt;author&gt;Kelly, H William&lt;/author&gt;&lt;author&gt;Mangione-Smith, Rita M&lt;/author&gt;&lt;author&gt;Sheller, James R&lt;/author&gt;&lt;author&gt;Sorkness, Christine A&lt;/author&gt;&lt;author&gt;Stoloff, Stuart W&lt;/author&gt;&lt;author&gt;Gergen, Peter J&lt;/author&gt;&lt;/authors&gt;&lt;/contributors&gt;&lt;titles&gt;&lt;title&gt;Asthma outcomes: composite scores of asthma control&lt;/title&gt;&lt;secondary-title&gt;The Journal of allergy and clinical immunology&lt;/secondary-title&gt;&lt;/titles&gt;&lt;periodical&gt;&lt;full-title&gt;The Journal of allergy and clinical immunology&lt;/full-title&gt;&lt;/periodical&gt;&lt;pages&gt;S24-33&lt;/pages&gt;&lt;volume&gt;129 3 Suppl&lt;/volume&gt;&lt;dates&gt;&lt;year&gt;2012&lt;/year&gt;&lt;/dates&gt;&lt;urls&gt;&lt;/urls&gt;&lt;/record&gt;&lt;/Cite&gt;&lt;/EndNote&gt;</w:instrText>
      </w:r>
      <w:r>
        <w:rPr>
          <w:rFonts w:ascii="Calibri" w:eastAsia="Times New Roman" w:hAnsi="Calibri"/>
          <w:lang w:eastAsia="zh-CN"/>
        </w:rPr>
        <w:fldChar w:fldCharType="separate"/>
      </w:r>
      <w:r w:rsidR="002A7CE4" w:rsidRPr="002A7CE4">
        <w:rPr>
          <w:rFonts w:ascii="Calibri" w:eastAsia="Times New Roman" w:hAnsi="Calibri"/>
          <w:noProof/>
          <w:vertAlign w:val="superscript"/>
          <w:lang w:eastAsia="zh-CN"/>
        </w:rPr>
        <w:t>16</w:t>
      </w:r>
      <w:r>
        <w:rPr>
          <w:rFonts w:ascii="Calibri" w:eastAsia="Times New Roman" w:hAnsi="Calibri"/>
          <w:lang w:eastAsia="zh-CN"/>
        </w:rPr>
        <w:fldChar w:fldCharType="end"/>
      </w:r>
      <w:r w:rsidRPr="00037A9D">
        <w:rPr>
          <w:rFonts w:ascii="Calibri" w:eastAsia="Times New Roman" w:hAnsi="Calibri"/>
          <w:lang w:eastAsia="zh-CN"/>
        </w:rPr>
        <w:t xml:space="preserve">. </w:t>
      </w:r>
      <w:r w:rsidR="00443EAA">
        <w:rPr>
          <w:rFonts w:ascii="Calibri" w:eastAsia="Times New Roman" w:hAnsi="Calibri"/>
          <w:lang w:eastAsia="zh-CN"/>
        </w:rPr>
        <w:t>Although</w:t>
      </w:r>
      <w:r>
        <w:rPr>
          <w:rFonts w:ascii="Calibri" w:eastAsia="Times New Roman" w:hAnsi="Calibri"/>
          <w:lang w:eastAsia="zh-CN"/>
        </w:rPr>
        <w:t xml:space="preserve"> </w:t>
      </w:r>
      <w:r>
        <w:t>r</w:t>
      </w:r>
      <w:r w:rsidRPr="00037A9D">
        <w:t xml:space="preserve">eviews </w:t>
      </w:r>
      <w:r>
        <w:t>exist</w:t>
      </w:r>
      <w:r w:rsidRPr="00037A9D">
        <w:t xml:space="preserve"> about the</w:t>
      </w:r>
      <w:r w:rsidRPr="00A849ED">
        <w:t xml:space="preserve"> </w:t>
      </w:r>
      <w:r w:rsidR="00082D4E">
        <w:t>‘priority’</w:t>
      </w:r>
      <w:r w:rsidR="009D50C9">
        <w:t xml:space="preserve"> </w:t>
      </w:r>
      <w:r w:rsidRPr="00A849ED">
        <w:t xml:space="preserve">control </w:t>
      </w:r>
      <w:r w:rsidR="009D50C9">
        <w:t>instruments</w:t>
      </w:r>
      <w:r w:rsidRPr="00037A9D">
        <w:fldChar w:fldCharType="begin">
          <w:fldData xml:space="preserve">PEVuZE5vdGU+PENpdGU+PEF1dGhvcj5Wb29yZW5kLXZhbiBCZXJnZW48L0F1dGhvcj48WWVhcj4y
MDE1PC9ZZWFyPjxSZWNOdW0+MTI3PC9SZWNOdW0+PERpc3BsYXlUZXh0PjxzdHlsZSBmYWNlPSJz
dXBlcnNjcmlwdCI+NzYtNzg8L3N0eWxlPjwvRGlzcGxheVRleHQ+PHJlY29yZD48cmVjLW51bWJl
cj4xMjc8L3JlYy1udW1iZXI+PGZvcmVpZ24ta2V5cz48a2V5IGFwcD0iRU4iIGRiLWlkPSJ4c2U5
c3M5dDhhOTlkdWVydnhoeGV3ZjUwZXNzMmVhZXp6d3YiIHRpbWVzdGFtcD0iMTY1MTE3ODY3OSI+
MTI3PC9rZXk+PC9mb3JlaWduLWtleXM+PHJlZi10eXBlIG5hbWU9IkpvdXJuYWwgQXJ0aWNsZSI+
MTc8L3JlZi10eXBlPjxjb250cmlidXRvcnM+PGF1dGhvcnM+PGF1dGhvcj5Wb29yZW5kLXZhbiBC
ZXJnZW4sIFM8L2F1dGhvcj48YXV0aG9yPlZhZXNzZW4tVmVyYmVybmUsIEEgQTwvYXV0aG9yPjxh
dXRob3I+ZGUgSm9uZ3N0ZSwgSiBDPC9hdXRob3I+PGF1dGhvcj5QaWpuZW5idXJnLCBNLiBXLjwv
YXV0aG9yPjwvYXV0aG9ycz48L2NvbnRyaWJ1dG9ycz48YXV0aC1hZGRyZXNzPkVyYXNtdXMgVW5p
dmVyc2l0eSBNZWRpY2FsIENlbnRlciwgU29waGlhIENoaWxkcmVuJmFwb3M7cyBIb3NwaXRhbCwg
Um90dGVyZGFtLCBUaGUgTmV0aGVybGFuZHMuPC9hdXRoLWFkZHJlc3M+PHRpdGxlcz48dGl0bGU+
QXN0aG1hIGNvbnRyb2wgcXVlc3Rpb25uYWlyZXMgaW4gdGhlIG1hbmFnZW1lbnQgb2YgYXN0aG1h
IGluIGNoaWxkcmVuOiBBIHJldmlldzwvdGl0bGU+PHNlY29uZGFyeS10aXRsZT5QZWRpYXRyIFB1
bG1vbm9sPC9zZWNvbmRhcnktdGl0bGU+PC90aXRsZXM+PHBlcmlvZGljYWw+PGZ1bGwtdGl0bGU+
UGVkaWF0ciBQdWxtb25vbDwvZnVsbC10aXRsZT48L3BlcmlvZGljYWw+PHBhZ2VzPjIwMi04PC9w
YWdlcz48dm9sdW1lPjUwPC92b2x1bWU+PG51bWJlcj4yPC9udW1iZXI+PGVkaXRpb24+MjAxNC8w
OS8wNTwvZWRpdGlvbj48a2V5d29yZHM+PGtleXdvcmQ+QXN0aG1hLyp0aGVyYXB5PC9rZXl3b3Jk
PjxrZXl3b3JkPkNoaWxkPC9rZXl3b3JkPjxrZXl3b3JkPipEaXNlYXNlIE1hbmFnZW1lbnQ8L2tl
eXdvcmQ+PGtleXdvcmQ+SHVtYW5zPC9rZXl3b3JkPjxrZXl3b3JkPipTdXJ2ZXlzIGFuZCBRdWVz
dGlvbm5haXJlczwva2V5d29yZD48a2V5d29yZD5Bc3RobWEgY29udHJvbDwva2V5d29yZD48a2V5
d29yZD5hc3RobWEgY29udHJvbCBxdWVzdGlvbm5haXJlIChBQ1EpPC9rZXl3b3JkPjxrZXl3b3Jk
PmFzdGhtYSBjb250cm9sIHRlc3QgKEFDVCk8L2tleXdvcmQ+PGtleXdvcmQ+YXN0aG1hIHRoZXJh
cHkgYXNzZXNzbWVudCBxdWVzdGlvbm5haXJlIChBVEFRKTwva2V5d29yZD48a2V5d29yZD5jaGls
ZGhvb2QgYXN0aG1hIGNvbnRyb2wgdGVzdCAoQy1BQ1QpPC9rZXl3b3JkPjxrZXl3b3JkPmNoaWxk
cmVuPC9rZXl3b3JkPjxrZXl3b3JkPnF1ZXN0aW9ubmFpcmVzPC9rZXl3b3JkPjxrZXl3b3JkPnRl
c3QgZm9yIHJlc3BpcmF0b3J5IGFuZCBhc3RobWEgY29udHJvbCBpbiBraWRzIChUUkFDSyk8L2tl
eXdvcmQ+PC9rZXl3b3Jkcz48ZGF0ZXM+PHllYXI+MjAxNTwveWVhcj48cHViLWRhdGVzPjxkYXRl
PkZlYjwvZGF0ZT48L3B1Yi1kYXRlcz48L2RhdGVzPjxpc2JuPjEwOTktMDQ5NjwvaXNibj48YWNj
ZXNzaW9uLW51bT4yNTE4NzI3MTwvYWNjZXNzaW9uLW51bT48dXJscz48L3VybHM+PGVsZWN0cm9u
aWMtcmVzb3VyY2UtbnVtPjEwLjEwMDIvcHB1bC4yMzA5ODwvZWxlY3Ryb25pYy1yZXNvdXJjZS1u
dW0+PHJlbW90ZS1kYXRhYmFzZS1wcm92aWRlcj5OTE08L3JlbW90ZS1kYXRhYmFzZS1wcm92aWRl
cj48bGFuZ3VhZ2U+ZW5nPC9sYW5ndWFnZT48L3JlY29yZD48L0NpdGU+PENpdGU+PEF1dGhvcj5E
aW5ha2FyPC9BdXRob3I+PFllYXI+MjAxNzwvWWVhcj48UmVjTnVtPjEyODwvUmVjTnVtPjxyZWNv
cmQ+PHJlYy1udW1iZXI+MTI4PC9yZWMtbnVtYmVyPjxmb3JlaWduLWtleXM+PGtleSBhcHA9IkVO
IiBkYi1pZD0ieHNlOXNzOXQ4YTk5ZHVlcnZ4aHhld2Y1MGVzczJlYWV6end2IiB0aW1lc3RhbXA9
IjE2NTExNzkwNzIiPjEyODwva2V5PjwvZm9yZWlnbi1rZXlzPjxyZWYtdHlwZSBuYW1lPSJKb3Vy
bmFsIEFydGljbGUiPjE3PC9yZWYtdHlwZT48Y29udHJpYnV0b3JzPjxhdXRob3JzPjxhdXRob3I+
RGluYWthciwgQzwvYXV0aG9yPjxhdXRob3I+Q2hpcHBzLCBCIEU8L2F1dGhvcj48L2F1dGhvcnM+
PC9jb250cmlidXRvcnM+PHRpdGxlcz48dGl0bGU+Q2xpbmljYWwgVG9vbHMgdG8gQXNzZXNzIEFz
dGhtYSBDb250cm9sIGluIENoaWxkcmVuPC90aXRsZT48c2Vjb25kYXJ5LXRpdGxlPlBlZGlhdHJp
Y3M8L3NlY29uZGFyeS10aXRsZT48L3RpdGxlcz48cGVyaW9kaWNhbD48ZnVsbC10aXRsZT5QZWRp
YXRyaWNzPC9mdWxsLXRpdGxlPjwvcGVyaW9kaWNhbD48dm9sdW1lPjEzOTwvdm9sdW1lPjxudW1i
ZXI+MTwvbnVtYmVyPjxlZGl0aW9uPjIwMTYvMTIvMjg8L2VkaXRpb24+PGtleXdvcmRzPjxrZXl3
b3JkPkFkb2xlc2NlbnQ8L2tleXdvcmQ+PGtleXdvcmQ+QW50aS1Bc3RobWF0aWMgQWdlbnRzLyph
ZHZlcnNlIGVmZmVjdHMvKnRoZXJhcGV1dGljIHVzZTwva2V5d29yZD48a2V5d29yZD5Bc3RobWEv
KmRydWcgdGhlcmFweTwva2V5d29yZD48a2V5d29yZD5DaGlsZDwva2V5d29yZD48a2V5d29yZD5D
aGlsZCwgUHJlc2Nob29sPC9rZXl3b3JkPjxrZXl3b3JkPipEcnVnIE1vbml0b3Jpbmc8L2tleXdv
cmQ+PGtleXdvcmQ+Kkd1aWRlbGluZSBBZGhlcmVuY2U8L2tleXdvcmQ+PGtleXdvcmQ+SHVtYW5z
PC9rZXl3b3JkPjxrZXl3b3JkPkluZmFudDwva2V5d29yZD48a2V5d29yZD5JbmZhbnQsIE5ld2Jv
cm48L2tleXdvcmQ+PGtleXdvcmQ+TW9uaXRvcmluZywgQW1idWxhdG9yeTwva2V5d29yZD48a2V5
d29yZD5RdWFsaXR5IEFzc3VyYW5jZSwgSGVhbHRoIENhcmU8L2tleXdvcmQ+PGtleXdvcmQ+UmVz
cGlyYXRvcnkgRnVuY3Rpb24gVGVzdHM8L2tleXdvcmQ+PGtleXdvcmQ+U2VsZiBSZXBvcnQ8L2tl
eXdvcmQ+PGtleXdvcmQ+VHJlYXRtZW50IE91dGNvbWU8L2tleXdvcmQ+PC9rZXl3b3Jkcz48ZGF0
ZXM+PHllYXI+MjAxNzwveWVhcj48cHViLWRhdGVzPjxkYXRlPkphbjwvZGF0ZT48L3B1Yi1kYXRl
cz48L2RhdGVzPjxpc2JuPjAwMzEtNDAwNTwvaXNibj48YWNjZXNzaW9uLW51bT4yODAyNTI0MTwv
YWNjZXNzaW9uLW51bT48dXJscz48L3VybHM+PGVsZWN0cm9uaWMtcmVzb3VyY2UtbnVtPjEwLjE1
NDIvcGVkcy4yMDE2LTM0Mzg8L2VsZWN0cm9uaWMtcmVzb3VyY2UtbnVtPjxyZW1vdGUtZGF0YWJh
c2UtcHJvdmlkZXI+TkxNPC9yZW1vdGUtZGF0YWJhc2UtcHJvdmlkZXI+PGxhbmd1YWdlPmVuZzwv
bGFuZ3VhZ2U+PC9yZWNvcmQ+PC9DaXRlPjxDaXRlPjxBdXRob3I+QWx6YWhyYW5pPC9BdXRob3I+
PFllYXI+MjAxNjwvWWVhcj48UmVjTnVtPjEyOTwvUmVjTnVtPjxyZWNvcmQ+PHJlYy1udW1iZXI+
MTI5PC9yZWMtbnVtYmVyPjxmb3JlaWduLWtleXM+PGtleSBhcHA9IkVOIiBkYi1pZD0ieHNlOXNz
OXQ4YTk5ZHVlcnZ4aHhld2Y1MGVzczJlYWV6end2IiB0aW1lc3RhbXA9IjE2NTExNzkyOTgiPjEy
OTwva2V5PjwvZm9yZWlnbi1rZXlzPjxyZWYtdHlwZSBuYW1lPSJKb3VybmFsIEFydGljbGUiPjE3
PC9yZWYtdHlwZT48Y29udHJpYnV0b3JzPjxhdXRob3JzPjxhdXRob3I+QWx6YWhyYW5pLCBZIEE8
L2F1dGhvcj48YXV0aG9yPkJlY2tlciwgRSBBPC9hdXRob3I+PC9hdXRob3JzPjwvY29udHJpYnV0
b3JzPjxhdXRoLWFkZHJlc3M+UnVzaCBVbml2ZXJzaXR5IE1lZGljYWwgQ2VudGVyLCBDaGljYWdv
LCBJbGxpbm9pcy4mI3hEO1J1c2ggVW5pdmVyc2l0eSBNZWRpY2FsIENlbnRlciwgQ2hpY2Fnbywg
SWxsaW5vaXMuIEVsbGVuX0JlY2tlckBydXNoLmVkdS48L2F1dGgtYWRkcmVzcz48dGl0bGVzPjx0
aXRsZT5Bc3RobWEgQ29udHJvbCBBc3Nlc3NtZW50IFRvb2xzPC90aXRsZT48c2Vjb25kYXJ5LXRp
dGxlPlJlc3BpciBDYXJlPC9zZWNvbmRhcnktdGl0bGU+PC90aXRsZXM+PHBlcmlvZGljYWw+PGZ1
bGwtdGl0bGU+UmVzcGlyIENhcmU8L2Z1bGwtdGl0bGU+PC9wZXJpb2RpY2FsPjxwYWdlcz4xMDYt
MTY8L3BhZ2VzPjx2b2x1bWU+NjE8L3ZvbHVtZT48bnVtYmVyPjE8L251bWJlcj48ZWRpdGlvbj4y
MDE1LzExLzEyPC9lZGl0aW9uPjxrZXl3b3Jkcz48a2V5d29yZD5Bc3RobWEvKmRydWcgdGhlcmFw
eS9waHlzaW9wYXRob2xvZ3k8L2tleXdvcmQ+PGtleXdvcmQ+SHVtYW5zPC9rZXl3b3JkPjxrZXl3
b3JkPlByYWN0aWNlIEd1aWRlbGluZXMgYXMgVG9waWM8L2tleXdvcmQ+PGtleXdvcmQ+UHN5Y2hv
bWV0cmljczwva2V5d29yZD48a2V5d29yZD5TZXZlcml0eSBvZiBJbGxuZXNzIEluZGV4PC9rZXl3
b3JkPjxrZXl3b3JkPipTdXJ2ZXlzIGFuZCBRdWVzdGlvbm5haXJlczwva2V5d29yZD48a2V5d29y
ZD4qU3ltcHRvbSBBc3Nlc3NtZW50PC9rZXl3b3JkPjxrZXl3b3JkPkFzdGhtYSBDb250cm9sIFF1
ZXN0aW9ubmFpcmU8L2tleXdvcmQ+PGtleXdvcmQ+QXN0aG1hIENvbnRyb2wgVGVzdDwva2V5d29y
ZD48a2V5d29yZD5Bc3RobWEgVGhlcmFweSBBc3Nlc3NtZW50IFF1ZXN0aW9ubmFpcmU8L2tleXdv
cmQ+PGtleXdvcmQ+YXN0aG1hPC9rZXl3b3JkPjxrZXl3b3JkPmFzdGhtYSBjb250cm9sPC9rZXl3
b3JkPjxrZXl3b3JkPm91dGNvbWUgYXNzZXNzbWVudDwva2V5d29yZD48a2V5d29yZD5xdWVzdGlv
bm5haXJlPC9rZXl3b3JkPjwva2V5d29yZHM+PGRhdGVzPjx5ZWFyPjIwMTY8L3llYXI+PHB1Yi1k
YXRlcz48ZGF0ZT5KYW48L2RhdGU+PC9wdWItZGF0ZXM+PC9kYXRlcz48aXNibj4wMDIwLTEzMjQ8
L2lzYm4+PGFjY2Vzc2lvbi1udW0+MjY1NTY5MDE8L2FjY2Vzc2lvbi1udW0+PHVybHM+PC91cmxz
PjxlbGVjdHJvbmljLXJlc291cmNlLW51bT4xMC40MTg3L3Jlc3BjYXJlLjA0MzQxPC9lbGVjdHJv
bmljLXJlc291cmNlLW51bT48cmVtb3RlLWRhdGFiYXNlLXByb3ZpZGVyPk5MTTwvcmVtb3RlLWRh
dGFiYXNlLXByb3ZpZGVyPjxsYW5ndWFnZT5lbmc8L2xhbmd1YWdlPjwvcmVjb3JkPjwvQ2l0ZT48
L0VuZE5vdGU+
</w:fldData>
        </w:fldChar>
      </w:r>
      <w:r w:rsidR="007E24D9">
        <w:instrText xml:space="preserve"> ADDIN EN.CITE </w:instrText>
      </w:r>
      <w:r w:rsidR="007E24D9">
        <w:fldChar w:fldCharType="begin">
          <w:fldData xml:space="preserve">PEVuZE5vdGU+PENpdGU+PEF1dGhvcj5Wb29yZW5kLXZhbiBCZXJnZW48L0F1dGhvcj48WWVhcj4y
MDE1PC9ZZWFyPjxSZWNOdW0+MTI3PC9SZWNOdW0+PERpc3BsYXlUZXh0PjxzdHlsZSBmYWNlPSJz
dXBlcnNjcmlwdCI+NzYtNzg8L3N0eWxlPjwvRGlzcGxheVRleHQ+PHJlY29yZD48cmVjLW51bWJl
cj4xMjc8L3JlYy1udW1iZXI+PGZvcmVpZ24ta2V5cz48a2V5IGFwcD0iRU4iIGRiLWlkPSJ4c2U5
c3M5dDhhOTlkdWVydnhoeGV3ZjUwZXNzMmVhZXp6d3YiIHRpbWVzdGFtcD0iMTY1MTE3ODY3OSI+
MTI3PC9rZXk+PC9mb3JlaWduLWtleXM+PHJlZi10eXBlIG5hbWU9IkpvdXJuYWwgQXJ0aWNsZSI+
MTc8L3JlZi10eXBlPjxjb250cmlidXRvcnM+PGF1dGhvcnM+PGF1dGhvcj5Wb29yZW5kLXZhbiBC
ZXJnZW4sIFM8L2F1dGhvcj48YXV0aG9yPlZhZXNzZW4tVmVyYmVybmUsIEEgQTwvYXV0aG9yPjxh
dXRob3I+ZGUgSm9uZ3N0ZSwgSiBDPC9hdXRob3I+PGF1dGhvcj5QaWpuZW5idXJnLCBNLiBXLjwv
YXV0aG9yPjwvYXV0aG9ycz48L2NvbnRyaWJ1dG9ycz48YXV0aC1hZGRyZXNzPkVyYXNtdXMgVW5p
dmVyc2l0eSBNZWRpY2FsIENlbnRlciwgU29waGlhIENoaWxkcmVuJmFwb3M7cyBIb3NwaXRhbCwg
Um90dGVyZGFtLCBUaGUgTmV0aGVybGFuZHMuPC9hdXRoLWFkZHJlc3M+PHRpdGxlcz48dGl0bGU+
QXN0aG1hIGNvbnRyb2wgcXVlc3Rpb25uYWlyZXMgaW4gdGhlIG1hbmFnZW1lbnQgb2YgYXN0aG1h
IGluIGNoaWxkcmVuOiBBIHJldmlldzwvdGl0bGU+PHNlY29uZGFyeS10aXRsZT5QZWRpYXRyIFB1
bG1vbm9sPC9zZWNvbmRhcnktdGl0bGU+PC90aXRsZXM+PHBlcmlvZGljYWw+PGZ1bGwtdGl0bGU+
UGVkaWF0ciBQdWxtb25vbDwvZnVsbC10aXRsZT48L3BlcmlvZGljYWw+PHBhZ2VzPjIwMi04PC9w
YWdlcz48dm9sdW1lPjUwPC92b2x1bWU+PG51bWJlcj4yPC9udW1iZXI+PGVkaXRpb24+MjAxNC8w
OS8wNTwvZWRpdGlvbj48a2V5d29yZHM+PGtleXdvcmQ+QXN0aG1hLyp0aGVyYXB5PC9rZXl3b3Jk
PjxrZXl3b3JkPkNoaWxkPC9rZXl3b3JkPjxrZXl3b3JkPipEaXNlYXNlIE1hbmFnZW1lbnQ8L2tl
eXdvcmQ+PGtleXdvcmQ+SHVtYW5zPC9rZXl3b3JkPjxrZXl3b3JkPipTdXJ2ZXlzIGFuZCBRdWVz
dGlvbm5haXJlczwva2V5d29yZD48a2V5d29yZD5Bc3RobWEgY29udHJvbDwva2V5d29yZD48a2V5
d29yZD5hc3RobWEgY29udHJvbCBxdWVzdGlvbm5haXJlIChBQ1EpPC9rZXl3b3JkPjxrZXl3b3Jk
PmFzdGhtYSBjb250cm9sIHRlc3QgKEFDVCk8L2tleXdvcmQ+PGtleXdvcmQ+YXN0aG1hIHRoZXJh
cHkgYXNzZXNzbWVudCBxdWVzdGlvbm5haXJlIChBVEFRKTwva2V5d29yZD48a2V5d29yZD5jaGls
ZGhvb2QgYXN0aG1hIGNvbnRyb2wgdGVzdCAoQy1BQ1QpPC9rZXl3b3JkPjxrZXl3b3JkPmNoaWxk
cmVuPC9rZXl3b3JkPjxrZXl3b3JkPnF1ZXN0aW9ubmFpcmVzPC9rZXl3b3JkPjxrZXl3b3JkPnRl
c3QgZm9yIHJlc3BpcmF0b3J5IGFuZCBhc3RobWEgY29udHJvbCBpbiBraWRzIChUUkFDSyk8L2tl
eXdvcmQ+PC9rZXl3b3Jkcz48ZGF0ZXM+PHllYXI+MjAxNTwveWVhcj48cHViLWRhdGVzPjxkYXRl
PkZlYjwvZGF0ZT48L3B1Yi1kYXRlcz48L2RhdGVzPjxpc2JuPjEwOTktMDQ5NjwvaXNibj48YWNj
ZXNzaW9uLW51bT4yNTE4NzI3MTwvYWNjZXNzaW9uLW51bT48dXJscz48L3VybHM+PGVsZWN0cm9u
aWMtcmVzb3VyY2UtbnVtPjEwLjEwMDIvcHB1bC4yMzA5ODwvZWxlY3Ryb25pYy1yZXNvdXJjZS1u
dW0+PHJlbW90ZS1kYXRhYmFzZS1wcm92aWRlcj5OTE08L3JlbW90ZS1kYXRhYmFzZS1wcm92aWRl
cj48bGFuZ3VhZ2U+ZW5nPC9sYW5ndWFnZT48L3JlY29yZD48L0NpdGU+PENpdGU+PEF1dGhvcj5E
aW5ha2FyPC9BdXRob3I+PFllYXI+MjAxNzwvWWVhcj48UmVjTnVtPjEyODwvUmVjTnVtPjxyZWNv
cmQ+PHJlYy1udW1iZXI+MTI4PC9yZWMtbnVtYmVyPjxmb3JlaWduLWtleXM+PGtleSBhcHA9IkVO
IiBkYi1pZD0ieHNlOXNzOXQ4YTk5ZHVlcnZ4aHhld2Y1MGVzczJlYWV6end2IiB0aW1lc3RhbXA9
IjE2NTExNzkwNzIiPjEyODwva2V5PjwvZm9yZWlnbi1rZXlzPjxyZWYtdHlwZSBuYW1lPSJKb3Vy
bmFsIEFydGljbGUiPjE3PC9yZWYtdHlwZT48Y29udHJpYnV0b3JzPjxhdXRob3JzPjxhdXRob3I+
RGluYWthciwgQzwvYXV0aG9yPjxhdXRob3I+Q2hpcHBzLCBCIEU8L2F1dGhvcj48L2F1dGhvcnM+
PC9jb250cmlidXRvcnM+PHRpdGxlcz48dGl0bGU+Q2xpbmljYWwgVG9vbHMgdG8gQXNzZXNzIEFz
dGhtYSBDb250cm9sIGluIENoaWxkcmVuPC90aXRsZT48c2Vjb25kYXJ5LXRpdGxlPlBlZGlhdHJp
Y3M8L3NlY29uZGFyeS10aXRsZT48L3RpdGxlcz48cGVyaW9kaWNhbD48ZnVsbC10aXRsZT5QZWRp
YXRyaWNzPC9mdWxsLXRpdGxlPjwvcGVyaW9kaWNhbD48dm9sdW1lPjEzOTwvdm9sdW1lPjxudW1i
ZXI+MTwvbnVtYmVyPjxlZGl0aW9uPjIwMTYvMTIvMjg8L2VkaXRpb24+PGtleXdvcmRzPjxrZXl3
b3JkPkFkb2xlc2NlbnQ8L2tleXdvcmQ+PGtleXdvcmQ+QW50aS1Bc3RobWF0aWMgQWdlbnRzLyph
ZHZlcnNlIGVmZmVjdHMvKnRoZXJhcGV1dGljIHVzZTwva2V5d29yZD48a2V5d29yZD5Bc3RobWEv
KmRydWcgdGhlcmFweTwva2V5d29yZD48a2V5d29yZD5DaGlsZDwva2V5d29yZD48a2V5d29yZD5D
aGlsZCwgUHJlc2Nob29sPC9rZXl3b3JkPjxrZXl3b3JkPipEcnVnIE1vbml0b3Jpbmc8L2tleXdv
cmQ+PGtleXdvcmQ+Kkd1aWRlbGluZSBBZGhlcmVuY2U8L2tleXdvcmQ+PGtleXdvcmQ+SHVtYW5z
PC9rZXl3b3JkPjxrZXl3b3JkPkluZmFudDwva2V5d29yZD48a2V5d29yZD5JbmZhbnQsIE5ld2Jv
cm48L2tleXdvcmQ+PGtleXdvcmQ+TW9uaXRvcmluZywgQW1idWxhdG9yeTwva2V5d29yZD48a2V5
d29yZD5RdWFsaXR5IEFzc3VyYW5jZSwgSGVhbHRoIENhcmU8L2tleXdvcmQ+PGtleXdvcmQ+UmVz
cGlyYXRvcnkgRnVuY3Rpb24gVGVzdHM8L2tleXdvcmQ+PGtleXdvcmQ+U2VsZiBSZXBvcnQ8L2tl
eXdvcmQ+PGtleXdvcmQ+VHJlYXRtZW50IE91dGNvbWU8L2tleXdvcmQ+PC9rZXl3b3Jkcz48ZGF0
ZXM+PHllYXI+MjAxNzwveWVhcj48cHViLWRhdGVzPjxkYXRlPkphbjwvZGF0ZT48L3B1Yi1kYXRl
cz48L2RhdGVzPjxpc2JuPjAwMzEtNDAwNTwvaXNibj48YWNjZXNzaW9uLW51bT4yODAyNTI0MTwv
YWNjZXNzaW9uLW51bT48dXJscz48L3VybHM+PGVsZWN0cm9uaWMtcmVzb3VyY2UtbnVtPjEwLjE1
NDIvcGVkcy4yMDE2LTM0Mzg8L2VsZWN0cm9uaWMtcmVzb3VyY2UtbnVtPjxyZW1vdGUtZGF0YWJh
c2UtcHJvdmlkZXI+TkxNPC9yZW1vdGUtZGF0YWJhc2UtcHJvdmlkZXI+PGxhbmd1YWdlPmVuZzwv
bGFuZ3VhZ2U+PC9yZWNvcmQ+PC9DaXRlPjxDaXRlPjxBdXRob3I+QWx6YWhyYW5pPC9BdXRob3I+
PFllYXI+MjAxNjwvWWVhcj48UmVjTnVtPjEyOTwvUmVjTnVtPjxyZWNvcmQ+PHJlYy1udW1iZXI+
MTI5PC9yZWMtbnVtYmVyPjxmb3JlaWduLWtleXM+PGtleSBhcHA9IkVOIiBkYi1pZD0ieHNlOXNz
OXQ4YTk5ZHVlcnZ4aHhld2Y1MGVzczJlYWV6end2IiB0aW1lc3RhbXA9IjE2NTExNzkyOTgiPjEy
OTwva2V5PjwvZm9yZWlnbi1rZXlzPjxyZWYtdHlwZSBuYW1lPSJKb3VybmFsIEFydGljbGUiPjE3
PC9yZWYtdHlwZT48Y29udHJpYnV0b3JzPjxhdXRob3JzPjxhdXRob3I+QWx6YWhyYW5pLCBZIEE8
L2F1dGhvcj48YXV0aG9yPkJlY2tlciwgRSBBPC9hdXRob3I+PC9hdXRob3JzPjwvY29udHJpYnV0
b3JzPjxhdXRoLWFkZHJlc3M+UnVzaCBVbml2ZXJzaXR5IE1lZGljYWwgQ2VudGVyLCBDaGljYWdv
LCBJbGxpbm9pcy4mI3hEO1J1c2ggVW5pdmVyc2l0eSBNZWRpY2FsIENlbnRlciwgQ2hpY2Fnbywg
SWxsaW5vaXMuIEVsbGVuX0JlY2tlckBydXNoLmVkdS48L2F1dGgtYWRkcmVzcz48dGl0bGVzPjx0
aXRsZT5Bc3RobWEgQ29udHJvbCBBc3Nlc3NtZW50IFRvb2xzPC90aXRsZT48c2Vjb25kYXJ5LXRp
dGxlPlJlc3BpciBDYXJlPC9zZWNvbmRhcnktdGl0bGU+PC90aXRsZXM+PHBlcmlvZGljYWw+PGZ1
bGwtdGl0bGU+UmVzcGlyIENhcmU8L2Z1bGwtdGl0bGU+PC9wZXJpb2RpY2FsPjxwYWdlcz4xMDYt
MTY8L3BhZ2VzPjx2b2x1bWU+NjE8L3ZvbHVtZT48bnVtYmVyPjE8L251bWJlcj48ZWRpdGlvbj4y
MDE1LzExLzEyPC9lZGl0aW9uPjxrZXl3b3Jkcz48a2V5d29yZD5Bc3RobWEvKmRydWcgdGhlcmFw
eS9waHlzaW9wYXRob2xvZ3k8L2tleXdvcmQ+PGtleXdvcmQ+SHVtYW5zPC9rZXl3b3JkPjxrZXl3
b3JkPlByYWN0aWNlIEd1aWRlbGluZXMgYXMgVG9waWM8L2tleXdvcmQ+PGtleXdvcmQ+UHN5Y2hv
bWV0cmljczwva2V5d29yZD48a2V5d29yZD5TZXZlcml0eSBvZiBJbGxuZXNzIEluZGV4PC9rZXl3
b3JkPjxrZXl3b3JkPipTdXJ2ZXlzIGFuZCBRdWVzdGlvbm5haXJlczwva2V5d29yZD48a2V5d29y
ZD4qU3ltcHRvbSBBc3Nlc3NtZW50PC9rZXl3b3JkPjxrZXl3b3JkPkFzdGhtYSBDb250cm9sIFF1
ZXN0aW9ubmFpcmU8L2tleXdvcmQ+PGtleXdvcmQ+QXN0aG1hIENvbnRyb2wgVGVzdDwva2V5d29y
ZD48a2V5d29yZD5Bc3RobWEgVGhlcmFweSBBc3Nlc3NtZW50IFF1ZXN0aW9ubmFpcmU8L2tleXdv
cmQ+PGtleXdvcmQ+YXN0aG1hPC9rZXl3b3JkPjxrZXl3b3JkPmFzdGhtYSBjb250cm9sPC9rZXl3
b3JkPjxrZXl3b3JkPm91dGNvbWUgYXNzZXNzbWVudDwva2V5d29yZD48a2V5d29yZD5xdWVzdGlv
bm5haXJlPC9rZXl3b3JkPjwva2V5d29yZHM+PGRhdGVzPjx5ZWFyPjIwMTY8L3llYXI+PHB1Yi1k
YXRlcz48ZGF0ZT5KYW48L2RhdGU+PC9wdWItZGF0ZXM+PC9kYXRlcz48aXNibj4wMDIwLTEzMjQ8
L2lzYm4+PGFjY2Vzc2lvbi1udW0+MjY1NTY5MDE8L2FjY2Vzc2lvbi1udW0+PHVybHM+PC91cmxz
PjxlbGVjdHJvbmljLXJlc291cmNlLW51bT4xMC40MTg3L3Jlc3BjYXJlLjA0MzQxPC9lbGVjdHJv
bmljLXJlc291cmNlLW51bT48cmVtb3RlLWRhdGFiYXNlLXByb3ZpZGVyPk5MTTwvcmVtb3RlLWRh
dGFiYXNlLXByb3ZpZGVyPjxsYW5ndWFnZT5lbmc8L2xhbmd1YWdlPjwvcmVjb3JkPjwvQ2l0ZT48
L0VuZE5vdGU+
</w:fldData>
        </w:fldChar>
      </w:r>
      <w:r w:rsidR="007E24D9">
        <w:instrText xml:space="preserve"> ADDIN EN.CITE.DATA </w:instrText>
      </w:r>
      <w:r w:rsidR="007E24D9">
        <w:fldChar w:fldCharType="end"/>
      </w:r>
      <w:r w:rsidRPr="00037A9D">
        <w:fldChar w:fldCharType="separate"/>
      </w:r>
      <w:r w:rsidR="00E83C39" w:rsidRPr="00E83C39">
        <w:rPr>
          <w:noProof/>
          <w:vertAlign w:val="superscript"/>
        </w:rPr>
        <w:t>76-78</w:t>
      </w:r>
      <w:r w:rsidRPr="00037A9D">
        <w:fldChar w:fldCharType="end"/>
      </w:r>
      <w:r w:rsidR="0064278B">
        <w:t>, n</w:t>
      </w:r>
      <w:r w:rsidRPr="00037A9D">
        <w:t xml:space="preserve">one </w:t>
      </w:r>
      <w:r w:rsidR="00082D4E">
        <w:t>assess</w:t>
      </w:r>
      <w:r w:rsidRPr="00037A9D">
        <w:t xml:space="preserve"> the methodological quality of measurement properties</w:t>
      </w:r>
      <w:r w:rsidRPr="00A849ED">
        <w:t xml:space="preserve"> for severe asthma. </w:t>
      </w:r>
      <w:r w:rsidR="00A359C4">
        <w:t>T</w:t>
      </w:r>
      <w:r w:rsidR="00B12784">
        <w:t xml:space="preserve">he present synthesis </w:t>
      </w:r>
      <w:r w:rsidR="006C4B6C">
        <w:t>highlight</w:t>
      </w:r>
      <w:r w:rsidR="00B12784">
        <w:t>s</w:t>
      </w:r>
      <w:r w:rsidR="006C4B6C">
        <w:t xml:space="preserve"> the</w:t>
      </w:r>
      <w:r w:rsidR="004435C9">
        <w:t xml:space="preserve"> shortcomings of </w:t>
      </w:r>
      <w:r w:rsidR="00603F33">
        <w:t xml:space="preserve">traditional </w:t>
      </w:r>
      <w:r w:rsidR="00A359C4">
        <w:t>asthma control tools</w:t>
      </w:r>
      <w:r w:rsidR="004F6A55">
        <w:t xml:space="preserve">; </w:t>
      </w:r>
      <w:r w:rsidR="00603F33">
        <w:t>t</w:t>
      </w:r>
      <w:r w:rsidR="000F48A2">
        <w:t xml:space="preserve">he quality of evidence </w:t>
      </w:r>
      <w:r w:rsidR="004F6A55">
        <w:t xml:space="preserve">is </w:t>
      </w:r>
      <w:r w:rsidR="00B12784">
        <w:t xml:space="preserve">limited </w:t>
      </w:r>
      <w:r w:rsidR="000F48A2">
        <w:t xml:space="preserve">for </w:t>
      </w:r>
      <w:r w:rsidR="00B12784">
        <w:t>adult</w:t>
      </w:r>
      <w:r w:rsidR="0064278B">
        <w:t xml:space="preserve"> instruments</w:t>
      </w:r>
      <w:r w:rsidR="00B12784">
        <w:t xml:space="preserve"> due to </w:t>
      </w:r>
      <w:r w:rsidR="004F6A55">
        <w:t xml:space="preserve">the </w:t>
      </w:r>
      <w:r w:rsidR="006C1BAE">
        <w:t xml:space="preserve">lack of </w:t>
      </w:r>
      <w:r w:rsidR="00A965E0">
        <w:t xml:space="preserve">patient </w:t>
      </w:r>
      <w:r w:rsidR="006A42C9">
        <w:t>involvement</w:t>
      </w:r>
      <w:r w:rsidR="00B91510">
        <w:t xml:space="preserve"> in their development</w:t>
      </w:r>
      <w:r w:rsidR="00233EAE">
        <w:fldChar w:fldCharType="begin">
          <w:fldData xml:space="preserve">PEVuZE5vdGU+PENpdGU+PEF1dGhvcj5OYXRoYW48L0F1dGhvcj48WWVhcj4yMDA0PC9ZZWFyPjxS
ZWNOdW0+MTgxPC9SZWNOdW0+PERpc3BsYXlUZXh0PjxzdHlsZSBmYWNlPSJzdXBlcnNjcmlwdCI+
NTUsNTg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KdW5pcGVyPC9BdXRob3I+PFllYXI+MTk5OTwvWWVh
cj48UmVjTnVtPjE4NDwvUmVjTnVtPjxyZWNvcmQ+PHJlYy1udW1iZXI+MTg0PC9yZWMtbnVtYmVy
Pjxmb3JlaWduLWtleXM+PGtleSBhcHA9IkVOIiBkYi1pZD0ieHNlOXNzOXQ4YTk5ZHVlcnZ4aHhl
d2Y1MGVzczJlYWV6end2IiB0aW1lc3RhbXA9IjE2NjU5MjUxNjYiPjE4NDwva2V5PjwvZm9yZWln
bi1rZXlzPjxyZWYtdHlwZSBuYW1lPSJKb3VybmFsIEFydGljbGUiPjE3PC9yZWYtdHlwZT48Y29u
dHJpYnV0b3JzPjxhdXRob3JzPjxhdXRob3I+SnVuaXBlciwgRSBGPC9hdXRob3I+PGF1dGhvcj5P
JmFwb3M7QnlybmUsIFAgTTwvYXV0aG9yPjxhdXRob3I+R3V5YXR0LCBHIEg8L2F1dGhvcj48YXV0
aG9yPkZlcnJpZSwgUC4gSi48L2F1dGhvcj48YXV0aG9yPktpbmcsIEQuIFIuPC9hdXRob3I+PC9h
dXRob3JzPjwvY29udHJpYnV0b3JzPjxhdXRoLWFkZHJlc3M+SnVuaXBlciwgRSBGLiBEZXB0IG9m
IENsaW5pY2FsIEVwaWRlbWlvbG9neSBhbmQgQmlvc3RhdGlzdGljcywgTWNNYXN0ZXIgVW5pdmVy
c2l0eSBGYWN1bHR5IG9mIEhlYWx0aCBTY2llbmNlcywgSGFtaWx0b24sIE9udGFyaW8sIENhbmFk
YS48L2F1dGgtYWRkcmVzcz48dGl0bGVzPjx0aXRsZT5EZXZlbG9wbWVudCBhbmQgdmFsaWRhdGlv
biBvZiBhIHF1ZXN0aW9ubmFpcmUgdG8gbWVhc3VyZSBhc3RobWEgY29udHJvbDwvdGl0bGU+PHNl
Y29uZGFyeS10aXRsZT5FdXJvcGVhbiBSZXNwaXJhdG9yeSBKb3VybmFsPC9zZWNvbmRhcnktdGl0
bGU+PC90aXRsZXM+PHBlcmlvZGljYWw+PGZ1bGwtdGl0bGU+RXVyb3BlYW4gUmVzcGlyYXRvcnkg
Sm91cm5hbDwvZnVsbC10aXRsZT48L3BlcmlvZGljYWw+PHBhZ2VzPjkwMi03PC9wYWdlcz48dm9s
dW1lPjE0PC92b2x1bWU+PG51bWJlcj40PC9udW1iZXI+PGtleXdvcmRzPjxrZXl3b3JkPkFkb2xl
c2NlbnQ8L2tleXdvcmQ+PGtleXdvcmQ+QWR1bHQ8L2tleXdvcmQ+PGtleXdvcmQ+QWdlZDwva2V5
d29yZD48a2V5d29yZD4qQXN0aG1hL2RpIFtEaWFnbm9zaXNdPC9rZXl3b3JkPjxrZXl3b3JkPkFz
dGhtYS9wcCBbUGh5c2lvcGF0aG9sb2d5XTwva2V5d29yZD48a2V5d29yZD5Dcm9zcy1TZWN0aW9u
YWwgU3R1ZGllczwva2V5d29yZD48a2V5d29yZD5GZW1hbGU8L2tleXdvcmQ+PGtleXdvcmQ+Kkhl
YWx0aCBTdGF0dXMgSW5kaWNhdG9yczwva2V5d29yZD48a2V5d29yZD5IdW1hbnM8L2tleXdvcmQ+
PGtleXdvcmQ+TWFsZTwva2V5d29yZD48a2V5d29yZD5NaWRkbGUgQWdlZDwva2V5d29yZD48a2V5
d29yZD5RdWFsaXR5IG9mIExpZmU8L2tleXdvcmQ+PGtleXdvcmQ+UmVwcm9kdWNpYmlsaXR5IG9m
IFJlc3VsdHM8L2tleXdvcmQ+PGtleXdvcmQ+KlN1cnZleXMgYW5kIFF1ZXN0aW9ubmFpcmVzPC9r
ZXl3b3JkPjxrZXl3b3JkPlF1ZXN0aW9ubmFpcmVzPC9rZXl3b3JkPjxrZXl3b3JkPkFzdGhtYTwv
a2V5d29yZD48L2tleXdvcmRzPjxkYXRlcz48eWVhcj4xOTk5PC95ZWFyPjxwdWItZGF0ZXM+PGRh
dGU+T2N0PC9kYXRlPjwvcHViLWRhdGVzPjwvZGF0ZXM+PGlzYm4+MDkwMy0xOTM2PC9pc2JuPjxh
Y2Nlc3Npb24tbnVtPjEwNTczMjQwPC9hY2Nlc3Npb24tbnVtPjx1cmxzPjxyZWxhdGVkLXVybHM+
PHVybD5odHRwczovL292aWRzcC5vdmlkLmNvbS9vdmlkd2ViLmNnaT9UPUpTJmFtcDtDU0M9WSZh
bXA7TkVXUz1OJmFtcDtQQUdFPWZ1bGx0ZXh0JmFtcDtEPW1lZDQmYW1wO0FOPTEwNTczMjQwIGh0
dHA6Ly9yZXNvbHZlci5lYnNjb2hvc3QuY29tL29wZW51cmw/aXNzbj0wOTAzMTkzNiZhbXA7Vm9s
dW1lPTE0JmFtcDtpc3N1ZT00JmFtcDtzcGFnZT05MDImYW1wO3RpdGxlPURldmVsb3BtZW50K2Fu
ZCt2YWxpZGF0aW9uK29mK2ErcXVlc3Rpb25uYWlyZSt0byttZWFzdXJlK2FzdGhtYStjb250cm9s
LiZhbXA7eWVhcj0xOTk5JmFtcDthdWxhc3Q9SnVuaXBlcjwvdXJsPjx1cmw+aHR0cHM6Ly9lcmou
ZXJzam91cm5hbHMuY29tL2NvbnRlbnQvZXJqLzE0LzQvOTAyLmZ1bGwucGRmPC91cmw+PC9yZWxh
dGVkLXVybHM+PC91cmxzPjxjdXN0b20xPlJBWVlBTi1JTkNMVVNJT046IHsmcXVvdDtBbm5hJnF1
b3Q7PSZndDsmcXVvdDtJbmNsdWRlZCZxdW90OywgJnF1b3Q7RWthdGVyaW5hJnF1b3Q7PSZndDsm
cXVvdDtJbmNsdWRlZCZxdW90O30gfCBSQVlZQU4tTEFCRUxTOiBBQ1E8L2N1c3RvbTE+PGxhbmd1
YWdlPkVuZ2xpc2g8L2xhbmd1YWdlPjwvcmVjb3JkPjwvQ2l0ZT48L0VuZE5vdGU+AG==
</w:fldData>
        </w:fldChar>
      </w:r>
      <w:r w:rsidR="007E24D9">
        <w:instrText xml:space="preserve"> ADDIN EN.CITE </w:instrText>
      </w:r>
      <w:r w:rsidR="007E24D9">
        <w:fldChar w:fldCharType="begin">
          <w:fldData xml:space="preserve">PEVuZE5vdGU+PENpdGU+PEF1dGhvcj5OYXRoYW48L0F1dGhvcj48WWVhcj4yMDA0PC9ZZWFyPjxS
ZWNOdW0+MTgxPC9SZWNOdW0+PERpc3BsYXlUZXh0PjxzdHlsZSBmYWNlPSJzdXBlcnNjcmlwdCI+
NTUsNTg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KdW5pcGVyPC9BdXRob3I+PFllYXI+MTk5OTwvWWVh
cj48UmVjTnVtPjE4NDwvUmVjTnVtPjxyZWNvcmQ+PHJlYy1udW1iZXI+MTg0PC9yZWMtbnVtYmVy
Pjxmb3JlaWduLWtleXM+PGtleSBhcHA9IkVOIiBkYi1pZD0ieHNlOXNzOXQ4YTk5ZHVlcnZ4aHhl
d2Y1MGVzczJlYWV6end2IiB0aW1lc3RhbXA9IjE2NjU5MjUxNjYiPjE4NDwva2V5PjwvZm9yZWln
bi1rZXlzPjxyZWYtdHlwZSBuYW1lPSJKb3VybmFsIEFydGljbGUiPjE3PC9yZWYtdHlwZT48Y29u
dHJpYnV0b3JzPjxhdXRob3JzPjxhdXRob3I+SnVuaXBlciwgRSBGPC9hdXRob3I+PGF1dGhvcj5P
JmFwb3M7QnlybmUsIFAgTTwvYXV0aG9yPjxhdXRob3I+R3V5YXR0LCBHIEg8L2F1dGhvcj48YXV0
aG9yPkZlcnJpZSwgUC4gSi48L2F1dGhvcj48YXV0aG9yPktpbmcsIEQuIFIuPC9hdXRob3I+PC9h
dXRob3JzPjwvY29udHJpYnV0b3JzPjxhdXRoLWFkZHJlc3M+SnVuaXBlciwgRSBGLiBEZXB0IG9m
IENsaW5pY2FsIEVwaWRlbWlvbG9neSBhbmQgQmlvc3RhdGlzdGljcywgTWNNYXN0ZXIgVW5pdmVy
c2l0eSBGYWN1bHR5IG9mIEhlYWx0aCBTY2llbmNlcywgSGFtaWx0b24sIE9udGFyaW8sIENhbmFk
YS48L2F1dGgtYWRkcmVzcz48dGl0bGVzPjx0aXRsZT5EZXZlbG9wbWVudCBhbmQgdmFsaWRhdGlv
biBvZiBhIHF1ZXN0aW9ubmFpcmUgdG8gbWVhc3VyZSBhc3RobWEgY29udHJvbDwvdGl0bGU+PHNl
Y29uZGFyeS10aXRsZT5FdXJvcGVhbiBSZXNwaXJhdG9yeSBKb3VybmFsPC9zZWNvbmRhcnktdGl0
bGU+PC90aXRsZXM+PHBlcmlvZGljYWw+PGZ1bGwtdGl0bGU+RXVyb3BlYW4gUmVzcGlyYXRvcnkg
Sm91cm5hbDwvZnVsbC10aXRsZT48L3BlcmlvZGljYWw+PHBhZ2VzPjkwMi03PC9wYWdlcz48dm9s
dW1lPjE0PC92b2x1bWU+PG51bWJlcj40PC9udW1iZXI+PGtleXdvcmRzPjxrZXl3b3JkPkFkb2xl
c2NlbnQ8L2tleXdvcmQ+PGtleXdvcmQ+QWR1bHQ8L2tleXdvcmQ+PGtleXdvcmQ+QWdlZDwva2V5
d29yZD48a2V5d29yZD4qQXN0aG1hL2RpIFtEaWFnbm9zaXNdPC9rZXl3b3JkPjxrZXl3b3JkPkFz
dGhtYS9wcCBbUGh5c2lvcGF0aG9sb2d5XTwva2V5d29yZD48a2V5d29yZD5Dcm9zcy1TZWN0aW9u
YWwgU3R1ZGllczwva2V5d29yZD48a2V5d29yZD5GZW1hbGU8L2tleXdvcmQ+PGtleXdvcmQ+Kkhl
YWx0aCBTdGF0dXMgSW5kaWNhdG9yczwva2V5d29yZD48a2V5d29yZD5IdW1hbnM8L2tleXdvcmQ+
PGtleXdvcmQ+TWFsZTwva2V5d29yZD48a2V5d29yZD5NaWRkbGUgQWdlZDwva2V5d29yZD48a2V5
d29yZD5RdWFsaXR5IG9mIExpZmU8L2tleXdvcmQ+PGtleXdvcmQ+UmVwcm9kdWNpYmlsaXR5IG9m
IFJlc3VsdHM8L2tleXdvcmQ+PGtleXdvcmQ+KlN1cnZleXMgYW5kIFF1ZXN0aW9ubmFpcmVzPC9r
ZXl3b3JkPjxrZXl3b3JkPlF1ZXN0aW9ubmFpcmVzPC9rZXl3b3JkPjxrZXl3b3JkPkFzdGhtYTwv
a2V5d29yZD48L2tleXdvcmRzPjxkYXRlcz48eWVhcj4xOTk5PC95ZWFyPjxwdWItZGF0ZXM+PGRh
dGU+T2N0PC9kYXRlPjwvcHViLWRhdGVzPjwvZGF0ZXM+PGlzYm4+MDkwMy0xOTM2PC9pc2JuPjxh
Y2Nlc3Npb24tbnVtPjEwNTczMjQwPC9hY2Nlc3Npb24tbnVtPjx1cmxzPjxyZWxhdGVkLXVybHM+
PHVybD5odHRwczovL292aWRzcC5vdmlkLmNvbS9vdmlkd2ViLmNnaT9UPUpTJmFtcDtDU0M9WSZh
bXA7TkVXUz1OJmFtcDtQQUdFPWZ1bGx0ZXh0JmFtcDtEPW1lZDQmYW1wO0FOPTEwNTczMjQwIGh0
dHA6Ly9yZXNvbHZlci5lYnNjb2hvc3QuY29tL29wZW51cmw/aXNzbj0wOTAzMTkzNiZhbXA7Vm9s
dW1lPTE0JmFtcDtpc3N1ZT00JmFtcDtzcGFnZT05MDImYW1wO3RpdGxlPURldmVsb3BtZW50K2Fu
ZCt2YWxpZGF0aW9uK29mK2ErcXVlc3Rpb25uYWlyZSt0byttZWFzdXJlK2FzdGhtYStjb250cm9s
LiZhbXA7eWVhcj0xOTk5JmFtcDthdWxhc3Q9SnVuaXBlcjwvdXJsPjx1cmw+aHR0cHM6Ly9lcmou
ZXJzam91cm5hbHMuY29tL2NvbnRlbnQvZXJqLzE0LzQvOTAyLmZ1bGwucGRmPC91cmw+PC9yZWxh
dGVkLXVybHM+PC91cmxzPjxjdXN0b20xPlJBWVlBTi1JTkNMVVNJT046IHsmcXVvdDtBbm5hJnF1
b3Q7PSZndDsmcXVvdDtJbmNsdWRlZCZxdW90OywgJnF1b3Q7RWthdGVyaW5hJnF1b3Q7PSZndDsm
cXVvdDtJbmNsdWRlZCZxdW90O30gfCBSQVlZQU4tTEFCRUxTOiBBQ1E8L2N1c3RvbTE+PGxhbmd1
YWdlPkVuZ2xpc2g8L2xhbmd1YWdlPjwvcmVjb3JkPjwvQ2l0ZT48L0VuZE5vdGU+AG==
</w:fldData>
        </w:fldChar>
      </w:r>
      <w:r w:rsidR="007E24D9">
        <w:instrText xml:space="preserve"> ADDIN EN.CITE.DATA </w:instrText>
      </w:r>
      <w:r w:rsidR="007E24D9">
        <w:fldChar w:fldCharType="end"/>
      </w:r>
      <w:r w:rsidR="00233EAE">
        <w:fldChar w:fldCharType="separate"/>
      </w:r>
      <w:r w:rsidR="00E83C39" w:rsidRPr="00E83C39">
        <w:rPr>
          <w:noProof/>
          <w:vertAlign w:val="superscript"/>
        </w:rPr>
        <w:t>55,58</w:t>
      </w:r>
      <w:r w:rsidR="00233EAE">
        <w:fldChar w:fldCharType="end"/>
      </w:r>
      <w:r w:rsidR="00074C58">
        <w:t xml:space="preserve">, </w:t>
      </w:r>
      <w:r w:rsidR="00C82CCB">
        <w:t>while</w:t>
      </w:r>
      <w:r w:rsidR="008B0C0C">
        <w:t xml:space="preserve"> </w:t>
      </w:r>
      <w:r w:rsidR="003D58D2">
        <w:t xml:space="preserve">there </w:t>
      </w:r>
      <w:r w:rsidR="004F6A55">
        <w:t>is</w:t>
      </w:r>
      <w:r w:rsidR="003D58D2">
        <w:t xml:space="preserve"> a </w:t>
      </w:r>
      <w:r w:rsidR="004F6A55">
        <w:t>dearth</w:t>
      </w:r>
      <w:r w:rsidR="00C82CCB">
        <w:t xml:space="preserve"> of </w:t>
      </w:r>
      <w:r w:rsidR="00151E4C">
        <w:t xml:space="preserve">studies exclusive to the paediatric severe asthma population </w:t>
      </w:r>
      <w:r w:rsidR="003D58D2">
        <w:t xml:space="preserve">validating </w:t>
      </w:r>
      <w:r w:rsidR="00151E4C">
        <w:t xml:space="preserve">measures </w:t>
      </w:r>
      <w:r w:rsidR="00CC0447">
        <w:t xml:space="preserve">designed for patients </w:t>
      </w:r>
      <w:r w:rsidR="00B12784" w:rsidRPr="00B12784">
        <w:t>≥</w:t>
      </w:r>
      <w:r w:rsidR="00B12784">
        <w:t xml:space="preserve"> </w:t>
      </w:r>
      <w:r w:rsidR="00CC0447">
        <w:t>12 years old</w:t>
      </w:r>
      <w:r w:rsidR="00151E4C">
        <w:fldChar w:fldCharType="begin">
          <w:fldData xml:space="preserve">PEVuZE5vdGU+PENpdGU+PEF1dGhvcj5OYXRoYW48L0F1dGhvcj48WWVhcj4yMDA0PC9ZZWFyPjxS
ZWNOdW0+MTgxPC9SZWNOdW0+PERpc3BsYXlUZXh0PjxzdHlsZSBmYWNlPSJzdXBlcnNjcmlwdCI+
NTUsNTg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KdW5pcGVyPC9BdXRob3I+PFllYXI+MTk5OTwvWWVh
cj48UmVjTnVtPjE4NDwvUmVjTnVtPjxyZWNvcmQ+PHJlYy1udW1iZXI+MTg0PC9yZWMtbnVtYmVy
Pjxmb3JlaWduLWtleXM+PGtleSBhcHA9IkVOIiBkYi1pZD0ieHNlOXNzOXQ4YTk5ZHVlcnZ4aHhl
d2Y1MGVzczJlYWV6end2IiB0aW1lc3RhbXA9IjE2NjU5MjUxNjYiPjE4NDwva2V5PjwvZm9yZWln
bi1rZXlzPjxyZWYtdHlwZSBuYW1lPSJKb3VybmFsIEFydGljbGUiPjE3PC9yZWYtdHlwZT48Y29u
dHJpYnV0b3JzPjxhdXRob3JzPjxhdXRob3I+SnVuaXBlciwgRSBGPC9hdXRob3I+PGF1dGhvcj5P
JmFwb3M7QnlybmUsIFAgTTwvYXV0aG9yPjxhdXRob3I+R3V5YXR0LCBHIEg8L2F1dGhvcj48YXV0
aG9yPkZlcnJpZSwgUC4gSi48L2F1dGhvcj48YXV0aG9yPktpbmcsIEQuIFIuPC9hdXRob3I+PC9h
dXRob3JzPjwvY29udHJpYnV0b3JzPjxhdXRoLWFkZHJlc3M+SnVuaXBlciwgRSBGLiBEZXB0IG9m
IENsaW5pY2FsIEVwaWRlbWlvbG9neSBhbmQgQmlvc3RhdGlzdGljcywgTWNNYXN0ZXIgVW5pdmVy
c2l0eSBGYWN1bHR5IG9mIEhlYWx0aCBTY2llbmNlcywgSGFtaWx0b24sIE9udGFyaW8sIENhbmFk
YS48L2F1dGgtYWRkcmVzcz48dGl0bGVzPjx0aXRsZT5EZXZlbG9wbWVudCBhbmQgdmFsaWRhdGlv
biBvZiBhIHF1ZXN0aW9ubmFpcmUgdG8gbWVhc3VyZSBhc3RobWEgY29udHJvbDwvdGl0bGU+PHNl
Y29uZGFyeS10aXRsZT5FdXJvcGVhbiBSZXNwaXJhdG9yeSBKb3VybmFsPC9zZWNvbmRhcnktdGl0
bGU+PC90aXRsZXM+PHBlcmlvZGljYWw+PGZ1bGwtdGl0bGU+RXVyb3BlYW4gUmVzcGlyYXRvcnkg
Sm91cm5hbDwvZnVsbC10aXRsZT48L3BlcmlvZGljYWw+PHBhZ2VzPjkwMi03PC9wYWdlcz48dm9s
dW1lPjE0PC92b2x1bWU+PG51bWJlcj40PC9udW1iZXI+PGtleXdvcmRzPjxrZXl3b3JkPkFkb2xl
c2NlbnQ8L2tleXdvcmQ+PGtleXdvcmQ+QWR1bHQ8L2tleXdvcmQ+PGtleXdvcmQ+QWdlZDwva2V5
d29yZD48a2V5d29yZD4qQXN0aG1hL2RpIFtEaWFnbm9zaXNdPC9rZXl3b3JkPjxrZXl3b3JkPkFz
dGhtYS9wcCBbUGh5c2lvcGF0aG9sb2d5XTwva2V5d29yZD48a2V5d29yZD5Dcm9zcy1TZWN0aW9u
YWwgU3R1ZGllczwva2V5d29yZD48a2V5d29yZD5GZW1hbGU8L2tleXdvcmQ+PGtleXdvcmQ+Kkhl
YWx0aCBTdGF0dXMgSW5kaWNhdG9yczwva2V5d29yZD48a2V5d29yZD5IdW1hbnM8L2tleXdvcmQ+
PGtleXdvcmQ+TWFsZTwva2V5d29yZD48a2V5d29yZD5NaWRkbGUgQWdlZDwva2V5d29yZD48a2V5
d29yZD5RdWFsaXR5IG9mIExpZmU8L2tleXdvcmQ+PGtleXdvcmQ+UmVwcm9kdWNpYmlsaXR5IG9m
IFJlc3VsdHM8L2tleXdvcmQ+PGtleXdvcmQ+KlN1cnZleXMgYW5kIFF1ZXN0aW9ubmFpcmVzPC9r
ZXl3b3JkPjxrZXl3b3JkPlF1ZXN0aW9ubmFpcmVzPC9rZXl3b3JkPjxrZXl3b3JkPkFzdGhtYTwv
a2V5d29yZD48L2tleXdvcmRzPjxkYXRlcz48eWVhcj4xOTk5PC95ZWFyPjxwdWItZGF0ZXM+PGRh
dGU+T2N0PC9kYXRlPjwvcHViLWRhdGVzPjwvZGF0ZXM+PGlzYm4+MDkwMy0xOTM2PC9pc2JuPjxh
Y2Nlc3Npb24tbnVtPjEwNTczMjQwPC9hY2Nlc3Npb24tbnVtPjx1cmxzPjxyZWxhdGVkLXVybHM+
PHVybD5odHRwczovL292aWRzcC5vdmlkLmNvbS9vdmlkd2ViLmNnaT9UPUpTJmFtcDtDU0M9WSZh
bXA7TkVXUz1OJmFtcDtQQUdFPWZ1bGx0ZXh0JmFtcDtEPW1lZDQmYW1wO0FOPTEwNTczMjQwIGh0
dHA6Ly9yZXNvbHZlci5lYnNjb2hvc3QuY29tL29wZW51cmw/aXNzbj0wOTAzMTkzNiZhbXA7Vm9s
dW1lPTE0JmFtcDtpc3N1ZT00JmFtcDtzcGFnZT05MDImYW1wO3RpdGxlPURldmVsb3BtZW50K2Fu
ZCt2YWxpZGF0aW9uK29mK2ErcXVlc3Rpb25uYWlyZSt0byttZWFzdXJlK2FzdGhtYStjb250cm9s
LiZhbXA7eWVhcj0xOTk5JmFtcDthdWxhc3Q9SnVuaXBlcjwvdXJsPjx1cmw+aHR0cHM6Ly9lcmou
ZXJzam91cm5hbHMuY29tL2NvbnRlbnQvZXJqLzE0LzQvOTAyLmZ1bGwucGRmPC91cmw+PC9yZWxh
dGVkLXVybHM+PC91cmxzPjxjdXN0b20xPlJBWVlBTi1JTkNMVVNJT046IHsmcXVvdDtBbm5hJnF1
b3Q7PSZndDsmcXVvdDtJbmNsdWRlZCZxdW90OywgJnF1b3Q7RWthdGVyaW5hJnF1b3Q7PSZndDsm
cXVvdDtJbmNsdWRlZCZxdW90O30gfCBSQVlZQU4tTEFCRUxTOiBBQ1E8L2N1c3RvbTE+PGxhbmd1
YWdlPkVuZ2xpc2g8L2xhbmd1YWdlPjwvcmVjb3JkPjwvQ2l0ZT48L0VuZE5vdGU+AG==
</w:fldData>
        </w:fldChar>
      </w:r>
      <w:r w:rsidR="007E24D9">
        <w:instrText xml:space="preserve"> ADDIN EN.CITE </w:instrText>
      </w:r>
      <w:r w:rsidR="007E24D9">
        <w:fldChar w:fldCharType="begin">
          <w:fldData xml:space="preserve">PEVuZE5vdGU+PENpdGU+PEF1dGhvcj5OYXRoYW48L0F1dGhvcj48WWVhcj4yMDA0PC9ZZWFyPjxS
ZWNOdW0+MTgxPC9SZWNOdW0+PERpc3BsYXlUZXh0PjxzdHlsZSBmYWNlPSJzdXBlcnNjcmlwdCI+
NTUsNTg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KdW5pcGVyPC9BdXRob3I+PFllYXI+MTk5OTwvWWVh
cj48UmVjTnVtPjE4NDwvUmVjTnVtPjxyZWNvcmQ+PHJlYy1udW1iZXI+MTg0PC9yZWMtbnVtYmVy
Pjxmb3JlaWduLWtleXM+PGtleSBhcHA9IkVOIiBkYi1pZD0ieHNlOXNzOXQ4YTk5ZHVlcnZ4aHhl
d2Y1MGVzczJlYWV6end2IiB0aW1lc3RhbXA9IjE2NjU5MjUxNjYiPjE4NDwva2V5PjwvZm9yZWln
bi1rZXlzPjxyZWYtdHlwZSBuYW1lPSJKb3VybmFsIEFydGljbGUiPjE3PC9yZWYtdHlwZT48Y29u
dHJpYnV0b3JzPjxhdXRob3JzPjxhdXRob3I+SnVuaXBlciwgRSBGPC9hdXRob3I+PGF1dGhvcj5P
JmFwb3M7QnlybmUsIFAgTTwvYXV0aG9yPjxhdXRob3I+R3V5YXR0LCBHIEg8L2F1dGhvcj48YXV0
aG9yPkZlcnJpZSwgUC4gSi48L2F1dGhvcj48YXV0aG9yPktpbmcsIEQuIFIuPC9hdXRob3I+PC9h
dXRob3JzPjwvY29udHJpYnV0b3JzPjxhdXRoLWFkZHJlc3M+SnVuaXBlciwgRSBGLiBEZXB0IG9m
IENsaW5pY2FsIEVwaWRlbWlvbG9neSBhbmQgQmlvc3RhdGlzdGljcywgTWNNYXN0ZXIgVW5pdmVy
c2l0eSBGYWN1bHR5IG9mIEhlYWx0aCBTY2llbmNlcywgSGFtaWx0b24sIE9udGFyaW8sIENhbmFk
YS48L2F1dGgtYWRkcmVzcz48dGl0bGVzPjx0aXRsZT5EZXZlbG9wbWVudCBhbmQgdmFsaWRhdGlv
biBvZiBhIHF1ZXN0aW9ubmFpcmUgdG8gbWVhc3VyZSBhc3RobWEgY29udHJvbDwvdGl0bGU+PHNl
Y29uZGFyeS10aXRsZT5FdXJvcGVhbiBSZXNwaXJhdG9yeSBKb3VybmFsPC9zZWNvbmRhcnktdGl0
bGU+PC90aXRsZXM+PHBlcmlvZGljYWw+PGZ1bGwtdGl0bGU+RXVyb3BlYW4gUmVzcGlyYXRvcnkg
Sm91cm5hbDwvZnVsbC10aXRsZT48L3BlcmlvZGljYWw+PHBhZ2VzPjkwMi03PC9wYWdlcz48dm9s
dW1lPjE0PC92b2x1bWU+PG51bWJlcj40PC9udW1iZXI+PGtleXdvcmRzPjxrZXl3b3JkPkFkb2xl
c2NlbnQ8L2tleXdvcmQ+PGtleXdvcmQ+QWR1bHQ8L2tleXdvcmQ+PGtleXdvcmQ+QWdlZDwva2V5
d29yZD48a2V5d29yZD4qQXN0aG1hL2RpIFtEaWFnbm9zaXNdPC9rZXl3b3JkPjxrZXl3b3JkPkFz
dGhtYS9wcCBbUGh5c2lvcGF0aG9sb2d5XTwva2V5d29yZD48a2V5d29yZD5Dcm9zcy1TZWN0aW9u
YWwgU3R1ZGllczwva2V5d29yZD48a2V5d29yZD5GZW1hbGU8L2tleXdvcmQ+PGtleXdvcmQ+Kkhl
YWx0aCBTdGF0dXMgSW5kaWNhdG9yczwva2V5d29yZD48a2V5d29yZD5IdW1hbnM8L2tleXdvcmQ+
PGtleXdvcmQ+TWFsZTwva2V5d29yZD48a2V5d29yZD5NaWRkbGUgQWdlZDwva2V5d29yZD48a2V5
d29yZD5RdWFsaXR5IG9mIExpZmU8L2tleXdvcmQ+PGtleXdvcmQ+UmVwcm9kdWNpYmlsaXR5IG9m
IFJlc3VsdHM8L2tleXdvcmQ+PGtleXdvcmQ+KlN1cnZleXMgYW5kIFF1ZXN0aW9ubmFpcmVzPC9r
ZXl3b3JkPjxrZXl3b3JkPlF1ZXN0aW9ubmFpcmVzPC9rZXl3b3JkPjxrZXl3b3JkPkFzdGhtYTwv
a2V5d29yZD48L2tleXdvcmRzPjxkYXRlcz48eWVhcj4xOTk5PC95ZWFyPjxwdWItZGF0ZXM+PGRh
dGU+T2N0PC9kYXRlPjwvcHViLWRhdGVzPjwvZGF0ZXM+PGlzYm4+MDkwMy0xOTM2PC9pc2JuPjxh
Y2Nlc3Npb24tbnVtPjEwNTczMjQwPC9hY2Nlc3Npb24tbnVtPjx1cmxzPjxyZWxhdGVkLXVybHM+
PHVybD5odHRwczovL292aWRzcC5vdmlkLmNvbS9vdmlkd2ViLmNnaT9UPUpTJmFtcDtDU0M9WSZh
bXA7TkVXUz1OJmFtcDtQQUdFPWZ1bGx0ZXh0JmFtcDtEPW1lZDQmYW1wO0FOPTEwNTczMjQwIGh0
dHA6Ly9yZXNvbHZlci5lYnNjb2hvc3QuY29tL29wZW51cmw/aXNzbj0wOTAzMTkzNiZhbXA7Vm9s
dW1lPTE0JmFtcDtpc3N1ZT00JmFtcDtzcGFnZT05MDImYW1wO3RpdGxlPURldmVsb3BtZW50K2Fu
ZCt2YWxpZGF0aW9uK29mK2ErcXVlc3Rpb25uYWlyZSt0byttZWFzdXJlK2FzdGhtYStjb250cm9s
LiZhbXA7eWVhcj0xOTk5JmFtcDthdWxhc3Q9SnVuaXBlcjwvdXJsPjx1cmw+aHR0cHM6Ly9lcmou
ZXJzam91cm5hbHMuY29tL2NvbnRlbnQvZXJqLzE0LzQvOTAyLmZ1bGwucGRmPC91cmw+PC9yZWxh
dGVkLXVybHM+PC91cmxzPjxjdXN0b20xPlJBWVlBTi1JTkNMVVNJT046IHsmcXVvdDtBbm5hJnF1
b3Q7PSZndDsmcXVvdDtJbmNsdWRlZCZxdW90OywgJnF1b3Q7RWthdGVyaW5hJnF1b3Q7PSZndDsm
cXVvdDtJbmNsdWRlZCZxdW90O30gfCBSQVlZQU4tTEFCRUxTOiBBQ1E8L2N1c3RvbTE+PGxhbmd1
YWdlPkVuZ2xpc2g8L2xhbmd1YWdlPjwvcmVjb3JkPjwvQ2l0ZT48L0VuZE5vdGU+AG==
</w:fldData>
        </w:fldChar>
      </w:r>
      <w:r w:rsidR="007E24D9">
        <w:instrText xml:space="preserve"> ADDIN EN.CITE.DATA </w:instrText>
      </w:r>
      <w:r w:rsidR="007E24D9">
        <w:fldChar w:fldCharType="end"/>
      </w:r>
      <w:r w:rsidR="00151E4C">
        <w:fldChar w:fldCharType="separate"/>
      </w:r>
      <w:r w:rsidR="00E83C39" w:rsidRPr="00E83C39">
        <w:rPr>
          <w:noProof/>
          <w:vertAlign w:val="superscript"/>
        </w:rPr>
        <w:t>55,58</w:t>
      </w:r>
      <w:r w:rsidR="00151E4C">
        <w:fldChar w:fldCharType="end"/>
      </w:r>
      <w:r w:rsidR="00CC0447">
        <w:t>.</w:t>
      </w:r>
      <w:r w:rsidR="00151E4C">
        <w:t xml:space="preserve"> </w:t>
      </w:r>
      <w:r w:rsidR="006E28FD">
        <w:t>However,</w:t>
      </w:r>
      <w:r w:rsidR="00B91510">
        <w:t xml:space="preserve"> these </w:t>
      </w:r>
      <w:r w:rsidR="00B15312" w:rsidRPr="000210B5">
        <w:t>a</w:t>
      </w:r>
      <w:r w:rsidR="003D1C43" w:rsidRPr="000210B5">
        <w:t xml:space="preserve">sthma control </w:t>
      </w:r>
      <w:r w:rsidR="00D00568" w:rsidRPr="000210B5">
        <w:t>measures</w:t>
      </w:r>
      <w:r w:rsidR="0054113C" w:rsidRPr="000210B5">
        <w:t xml:space="preserve"> are</w:t>
      </w:r>
      <w:r w:rsidR="001C094F" w:rsidRPr="000210B5">
        <w:t xml:space="preserve"> </w:t>
      </w:r>
      <w:r w:rsidR="00B91510">
        <w:t>used</w:t>
      </w:r>
      <w:r w:rsidR="001F126A">
        <w:t xml:space="preserve"> in</w:t>
      </w:r>
      <w:r w:rsidR="00B91510">
        <w:t xml:space="preserve"> </w:t>
      </w:r>
      <w:r w:rsidR="0054113C" w:rsidRPr="000210B5">
        <w:t xml:space="preserve">the majority of </w:t>
      </w:r>
      <w:r w:rsidR="00A07243" w:rsidRPr="000210B5">
        <w:t>severe asthma trials</w:t>
      </w:r>
      <w:r w:rsidR="00A07243" w:rsidRPr="000210B5">
        <w:fldChar w:fldCharType="begin"/>
      </w:r>
      <w:r w:rsidR="007E24D9">
        <w:instrText xml:space="preserve"> ADDIN EN.CITE &lt;EndNote&gt;&lt;Cite&gt;&lt;Author&gt;Lanario&lt;/Author&gt;&lt;Year&gt;2021&lt;/Year&gt;&lt;RecNum&gt;135&lt;/RecNum&gt;&lt;DisplayText&gt;&lt;style face="superscript"&gt;68&lt;/style&gt;&lt;/DisplayText&gt;&lt;record&gt;&lt;rec-number&gt;135&lt;/rec-number&gt;&lt;foreign-keys&gt;&lt;key app="EN" db-id="xse9ss9t8a99duervxhxewf50ess2eaezzwv" timestamp="1652667723"&gt;135&lt;/key&gt;&lt;/foreign-keys&gt;&lt;ref-type name="Journal Article"&gt;17&lt;/ref-type&gt;&lt;contributors&gt;&lt;authors&gt;&lt;author&gt;Lanario, J W&lt;/author&gt;&lt;author&gt;Burns, L&lt;/author&gt;&lt;/authors&gt;&lt;/contributors&gt;&lt;auth-address&gt;Faculty of Health, University of Plymouth, Plymouth, UK.&lt;/auth-address&gt;&lt;titles&gt;&lt;title&gt;Use of Health Related Quality of Life in Clinical Trials for Severe Asthma: A Systematic Review&lt;/title&gt;&lt;secondary-title&gt;J Asthma Allergy&lt;/secondary-title&gt;&lt;/titles&gt;&lt;periodical&gt;&lt;full-title&gt;J Asthma Allergy&lt;/full-title&gt;&lt;/periodical&gt;&lt;pages&gt;999-1010&lt;/pages&gt;&lt;volume&gt;14&lt;/volume&gt;&lt;edition&gt;2021/08/20&lt;/edition&gt;&lt;keywords&gt;&lt;keyword&gt;quality of life&lt;/keyword&gt;&lt;keyword&gt;severe asthma&lt;/keyword&gt;&lt;keyword&gt;systematic review&lt;/keyword&gt;&lt;keyword&gt;reports royalties paid to him and University of Plymouth for being a co-author of&lt;/keyword&gt;&lt;keyword&gt;the pending patent for “Severe Asthma Questionnaire”. The authors report no other&lt;/keyword&gt;&lt;keyword&gt;conflicts of interest in this work.&lt;/keyword&gt;&lt;/keywords&gt;&lt;dates&gt;&lt;year&gt;2021&lt;/year&gt;&lt;/dates&gt;&lt;isbn&gt;1178-6965 (Print)&amp;#xD;1178-6965&lt;/isbn&gt;&lt;accession-num&gt;34408445&lt;/accession-num&gt;&lt;urls&gt;&lt;/urls&gt;&lt;custom2&gt;PMC8367083&lt;/custom2&gt;&lt;electronic-resource-num&gt;10.2147/jaa.S320817&lt;/electronic-resource-num&gt;&lt;remote-database-provider&gt;NLM&lt;/remote-database-provider&gt;&lt;language&gt;eng&lt;/language&gt;&lt;/record&gt;&lt;/Cite&gt;&lt;/EndNote&gt;</w:instrText>
      </w:r>
      <w:r w:rsidR="00A07243" w:rsidRPr="000210B5">
        <w:fldChar w:fldCharType="separate"/>
      </w:r>
      <w:r w:rsidR="00E83C39" w:rsidRPr="00E83C39">
        <w:rPr>
          <w:noProof/>
          <w:vertAlign w:val="superscript"/>
        </w:rPr>
        <w:t>68</w:t>
      </w:r>
      <w:r w:rsidR="00A07243" w:rsidRPr="000210B5">
        <w:fldChar w:fldCharType="end"/>
      </w:r>
      <w:r w:rsidR="00540475">
        <w:t>,</w:t>
      </w:r>
      <w:r w:rsidR="006E28FD">
        <w:t xml:space="preserve"> thus </w:t>
      </w:r>
      <w:r w:rsidR="00DF38FE" w:rsidRPr="000210B5">
        <w:t>investigators</w:t>
      </w:r>
      <w:r w:rsidR="00540475">
        <w:t xml:space="preserve"> s</w:t>
      </w:r>
      <w:r w:rsidR="00C8107D">
        <w:t xml:space="preserve">hould </w:t>
      </w:r>
      <w:r w:rsidR="00602B79">
        <w:t xml:space="preserve">adjust </w:t>
      </w:r>
      <w:r w:rsidR="00951E96">
        <w:t xml:space="preserve">for </w:t>
      </w:r>
      <w:r w:rsidR="000A122B">
        <w:t>such</w:t>
      </w:r>
      <w:r w:rsidR="00951E96">
        <w:t xml:space="preserve"> </w:t>
      </w:r>
      <w:r w:rsidR="00D31375">
        <w:t xml:space="preserve">limitations when interpreting </w:t>
      </w:r>
      <w:r w:rsidR="00FA545A">
        <w:t xml:space="preserve">scores </w:t>
      </w:r>
      <w:r w:rsidR="009A662F">
        <w:t>derived from the questionnaires.</w:t>
      </w:r>
      <w:r w:rsidR="00602B79">
        <w:t xml:space="preserve"> </w:t>
      </w:r>
      <w:r w:rsidR="00C8107D">
        <w:t xml:space="preserve"> </w:t>
      </w:r>
    </w:p>
    <w:p w14:paraId="315F97B6" w14:textId="36EA2BD2" w:rsidR="00D55CED" w:rsidRPr="002E6BB1" w:rsidRDefault="00D55CED" w:rsidP="00F172CA">
      <w:pPr>
        <w:spacing w:line="360" w:lineRule="auto"/>
        <w:ind w:left="-426" w:right="-613"/>
        <w:jc w:val="both"/>
      </w:pPr>
      <w:r w:rsidRPr="00E70EA0">
        <w:t>Responsiveness to change is a crucial measurement property for any trial endpoint, as poor responsiveness to change can result in false-negative conclusions for the effect of treatment</w:t>
      </w:r>
      <w:r w:rsidRPr="00E70EA0">
        <w:fldChar w:fldCharType="begin"/>
      </w:r>
      <w:r w:rsidR="00E83C39">
        <w:instrText xml:space="preserve"> ADDIN EN.CITE &lt;EndNote&gt;&lt;Cite&gt;&lt;Author&gt;Higgins&lt;/Author&gt;&lt;Year&gt;2022&lt;/Year&gt;&lt;RecNum&gt;39&lt;/RecNum&gt;&lt;DisplayText&gt;&lt;style face="superscript"&gt;79&lt;/style&gt;&lt;/DisplayText&gt;&lt;record&gt;&lt;rec-number&gt;39&lt;/rec-number&gt;&lt;foreign-keys&gt;&lt;key app="EN" db-id="xse9ss9t8a99duervxhxewf50ess2eaezzwv" timestamp="1631662002"&gt;39&lt;/key&gt;&lt;/foreign-keys&gt;&lt;ref-type name="Electronic Book"&gt;44&lt;/ref-type&gt;&lt;contributors&gt;&lt;authors&gt;&lt;author&gt;Higgins, JPT&lt;/author&gt;&lt;author&gt;Thomas, J&lt;/author&gt;&lt;author&gt;Chandler, J&lt;/author&gt;&lt;author&gt;Cumpston, M &lt;/author&gt;&lt;author&gt;Li, T  &lt;/author&gt;&lt;author&gt;Page, MJ&lt;/author&gt;&lt;author&gt;Welch, VA&lt;/author&gt;&lt;/authors&gt;&lt;/contributors&gt;&lt;titles&gt;&lt;title&gt;Cochrane Handbook for Systematic Reviews of Interventions version 6.2 &lt;/title&gt;&lt;/titles&gt;&lt;dates&gt;&lt;year&gt;2022&lt;/year&gt;&lt;pub-dates&gt;&lt;date&gt;2022 15 April&lt;/date&gt;&lt;/pub-dates&gt;&lt;/dates&gt;&lt;publisher&gt;Cochrane &lt;/publisher&gt;&lt;urls&gt;&lt;related-urls&gt;&lt;url&gt;www.training.cochrane.org/handbook&lt;/url&gt;&lt;/related-urls&gt;&lt;/urls&gt;&lt;/record&gt;&lt;/Cite&gt;&lt;/EndNote&gt;</w:instrText>
      </w:r>
      <w:r w:rsidRPr="00E70EA0">
        <w:fldChar w:fldCharType="separate"/>
      </w:r>
      <w:r w:rsidR="00E83C39" w:rsidRPr="00E83C39">
        <w:rPr>
          <w:noProof/>
          <w:vertAlign w:val="superscript"/>
        </w:rPr>
        <w:t>79</w:t>
      </w:r>
      <w:r w:rsidRPr="00E70EA0">
        <w:fldChar w:fldCharType="end"/>
      </w:r>
      <w:r w:rsidRPr="00E70EA0">
        <w:t xml:space="preserve">. </w:t>
      </w:r>
      <w:r w:rsidR="004E04E8">
        <w:t>Some of the</w:t>
      </w:r>
      <w:r w:rsidR="000D03F8">
        <w:t xml:space="preserve"> priority outcome measures lacked </w:t>
      </w:r>
      <w:r w:rsidR="002E6BB1">
        <w:t xml:space="preserve">data </w:t>
      </w:r>
      <w:r w:rsidR="000D03F8">
        <w:t xml:space="preserve">which could be assessed using the COSMIN toolkit. </w:t>
      </w:r>
      <w:r w:rsidR="00913FD3">
        <w:t>Of note, r</w:t>
      </w:r>
      <w:r w:rsidRPr="00E70EA0">
        <w:t>esponsiveness to change data for the SAQ were published as a research letter after the search dat</w:t>
      </w:r>
      <w:r w:rsidR="007534AA">
        <w:t>e</w:t>
      </w:r>
      <w:r w:rsidRPr="00E70EA0">
        <w:t>, and thus not included in the current analysis</w:t>
      </w:r>
      <w:r w:rsidRPr="00E70EA0">
        <w:fldChar w:fldCharType="begin">
          <w:fldData xml:space="preserve">PEVuZE5vdGU+PENpdGU+PEF1dGhvcj5MYW5hcmlvPC9BdXRob3I+PFllYXI+MjAyMDwvWWVhcj48
UmVjTnVtPjQzPC9SZWNOdW0+PERpc3BsYXlUZXh0PjxzdHlsZSBmYWNlPSJzdXBlcnNjcmlwdCI+
ODAsODE8L3N0eWxlPjwvRGlzcGxheVRleHQ+PHJlY29yZD48cmVjLW51bWJlcj40MzwvcmVjLW51
bWJlcj48Zm9yZWlnbi1rZXlzPjxrZXkgYXBwPSJFTiIgZGItaWQ9InhzZTlzczl0OGE5OWR1ZXJ2
eGh4ZXdmNTBlc3MyZWFlenp3diIgdGltZXN0YW1wPSIxNjMxNzQwODIzIj40Mzwva2V5PjwvZm9y
ZWlnbi1rZXlzPjxyZWYtdHlwZSBuYW1lPSJKb3VybmFsIEFydGljbGUiPjE3PC9yZWYtdHlwZT48
Y29udHJpYnV0b3JzPjxhdXRob3JzPjxhdXRob3I+TGFuYXJpbywgSiBXPC9hdXRob3I+PGF1dGhv
cj5IeWxhbmQsIE0gRTwvYXV0aG9yPjxhdXRob3I+TWVuemllcy1Hb3csIEE8L2F1dGhvcj48YXV0
aG9yPk1hbnN1ciwgQS4gSC48L2F1dGhvcj48YXV0aG9yPkRvZGQsIEouIFcuPC9hdXRob3I+PGF1
dGhvcj5Gb3dsZXIsIFMuIEouPC9hdXRob3I+PGF1dGhvcj5Kb25lcywgUi4gQy48L2F1dGhvcj48
YXV0aG9yPk1hc29saSwgTS48L2F1dGhvcj48L2F1dGhvcnM+PC9jb250cmlidXRvcnM+PGF1dGgt
YWRkcmVzcz5Vbml2ZXJzaXR5IG9mIFBseW1vdXRoLCBQbHltb3V0aCwgVUsuJiN4RDtVbml2ZXJz
aXR5IG9mIFBseW1vdXRoLCBQbHltb3V0aCwgVUsuIG1oeWxhbmRAcGx5bW91dGguYWMudWsuJiN4
RDtQbHltb3V0aCBNYXJqb24gVW5pdmVyc2l0eSwgUGx5bW91dGgsIFVLLiBtaHlsYW5kQHBseW1v
dXRoLmFjLnVrLiYjeEQ7Um95YWwgQnJvbXB0b24gSG9zcGl0YWwsIExvbmRvbiwgVUsuJiN4RDtI
ZWFydGxhbmRzIEhvc3BpdGFsLCBVbml2ZXJzaXR5IEhvc3BpdGFscyBCaXJtaW5naGFtLCBVbml2
ZXJzaXR5IG9mIEJpcm1pbmdoYW0sIEJpcm1pbmdoYW0sIFVLLiYjeEQ7QWNhZGVtaWMgUmVzcGly
YXRvcnkgVW5pdCwgU291dGhtZWFkIEhvc3BpdGFsLCBOb3J0aCBCcmlzdG9sIEhvc3BpdGFsIFRy
dXN0LCBCcmlzdG9sLCBVSy4mI3hEO1NjaG9vbCBvZiBCaW9sb2dpY2FsIFNjaWVuY2VzLCBGYWN1
bHR5IG9mIEJpb2xvZ3ksIE1lZGljaW5lIGFuZCBIZWFsdGgsIFVuaXZlcnNpdHkgb2YgTWFuY2hl
c3RlciwgTWFuY2hlc3RlciBBY2FkZW1pYyBIZWFsdGggU2NpZW5jZSBDZW50cmUgYW5kIE5JSFIg
TWFuY2hlc3RlciBCaW9tZWRpY2FsIFJlc2VhcmNoIENlbnRyZSwgTWFuY2hlc3RlciBVbml2ZXJz
aXR5IEhvc3BpdGFscyBOSFMgRm91bmRhdGlvbiBUcnVzdCwgTWFuY2hlc3RlciwgVUsuJiN4RDtS
b3lhbCBEZXZvbiBhbmQgRXhldGVyIEhvc3BpdGFsLCBVbml2ZXJzaXR5IG9mIEV4ZXRlciwgRXhl
dGVyLCBVSy48L2F1dGgtYWRkcmVzcz48dGl0bGVzPjx0aXRsZT5WYWxpZGF0aW9uIG9mIHN1YnNj
YWxlcyBvZiB0aGUgU2V2ZXJlIEFzdGhtYSBRdWVzdGlvbm5haXJlIChTQVEpIHVzaW5nIGV4cGxv
cmF0b3J5IGZhY3RvciBhbmFseXNpcyAoRUZBKTwvdGl0bGU+PHNlY29uZGFyeS10aXRsZT5IZWFs
dGggUXVhbCBMaWZlIE91dGNvbWVzPC9zZWNvbmRhcnktdGl0bGU+PC90aXRsZXM+PHBlcmlvZGlj
YWw+PGZ1bGwtdGl0bGU+SGVhbHRoIFF1YWwgTGlmZSBPdXRjb21lczwvZnVsbC10aXRsZT48L3Bl
cmlvZGljYWw+PHBhZ2VzPjMzNjwvcGFnZXM+PHZvbHVtZT4xODwvdm9sdW1lPjxudW1iZXI+MTwv
bnVtYmVyPjxlZGl0aW9uPjIwMjAvMTAvMTE8L2VkaXRpb24+PGtleXdvcmRzPjxrZXl3b3JkPkFz
dGhtYS9waHlzaW9wYXRob2xvZ3kvKnBzeWNob2xvZ3k8L2tleXdvcmQ+PGtleXdvcmQ+RmFjdG9y
IEFuYWx5c2lzLCBTdGF0aXN0aWNhbDwva2V5d29yZD48a2V5d29yZD5GZW1hbGU8L2tleXdvcmQ+
PGtleXdvcmQ+SHVtYW5zPC9rZXl3b3JkPjxrZXl3b3JkPk1hbGU8L2tleXdvcmQ+PGtleXdvcmQ+
TWlkZGxlIEFnZWQ8L2tleXdvcmQ+PGtleXdvcmQ+KlF1YWxpdHkgb2YgTGlmZTwva2V5d29yZD48
a2V5d29yZD5SZXByb2R1Y2liaWxpdHkgb2YgUmVzdWx0czwva2V5d29yZD48a2V5d29yZD5TdXJ2
ZXlzIGFuZCBRdWVzdGlvbm5haXJlcy8qc3RhbmRhcmRzPC9rZXl3b3JkPjxrZXl3b3JkPkFzdGht
YTwva2V5d29yZD48a2V5d29yZD5FeHBsb3JhdG9yeSBmYWN0b3IgYW5hbHlzaXM8L2tleXdvcmQ+
PGtleXdvcmQ+TWVhc3VyZW1lbnQ8L2tleXdvcmQ+PGtleXdvcmQ+UXVhbGl0eSBvZiBsaWZlPC9r
ZXl3b3JkPjwva2V5d29yZHM+PGRhdGVzPjx5ZWFyPjIwMjA8L3llYXI+PHB1Yi1kYXRlcz48ZGF0
ZT5PY3QgOTwvZGF0ZT48L3B1Yi1kYXRlcz48L2RhdGVzPjxpc2JuPjE0NzctNzUyNTwvaXNibj48
YWNjZXNzaW9uLW51bT4zMzAzNjYxNTwvYWNjZXNzaW9uLW51bT48dXJscz48L3VybHM+PGN1c3Rv
bTI+UE1DNzU0NzQ4NDwvY3VzdG9tMj48ZWxlY3Ryb25pYy1yZXNvdXJjZS1udW0+MTAuMTE4Ni9z
MTI5NTUtMDIwLTAxNTkzLTk8L2VsZWN0cm9uaWMtcmVzb3VyY2UtbnVtPjxyZW1vdGUtZGF0YWJh
c2UtcHJvdmlkZXI+TkxNPC9yZW1vdGUtZGF0YWJhc2UtcHJvdmlkZXI+PGxhbmd1YWdlPmVuZzwv
bGFuZ3VhZ2U+PC9yZWNvcmQ+PC9DaXRlPjxDaXRlPjxBdXRob3I+TWFzb2xpPC9BdXRob3I+PFll
YXI+MjAyMTwvWWVhcj48UmVjTnVtPjE5MzwvUmVjTnVtPjxyZWNvcmQ+PHJlYy1udW1iZXI+MTkz
PC9yZWMtbnVtYmVyPjxmb3JlaWduLWtleXM+PGtleSBhcHA9IkVOIiBkYi1pZD0ieHNlOXNzOXQ4
YTk5ZHVlcnZ4aHhld2Y1MGVzczJlYWV6end2IiB0aW1lc3RhbXA9IjE2NjU5MjUxNjciPjE5Mzwv
a2V5PjwvZm9yZWlnbi1rZXlzPjxyZWYtdHlwZSBuYW1lPSJKb3VybmFsIEFydGljbGUiPjE3PC9y
ZWYtdHlwZT48Y29udHJpYnV0b3JzPjxhdXRob3JzPjxhdXRob3I+TWFzb2xpLCBNPC9hdXRob3I+
PGF1dGhvcj5MYW5hcmlvLCBKIFc8L2F1dGhvcj48YXV0aG9yPkh5bGFuZCwgTSBFPC9hdXRob3I+
PGF1dGhvcj5NZW56aWVzLUdvdywgQS48L2F1dGhvcj48YXV0aG9yPk1hbnN1ciwgQS4gSC48L2F1
dGhvcj48YXV0aG9yPkFsbGVuLCBELjwvYXV0aG9yPjxhdXRob3I+RG9kZCwgSi4gVy48L2F1dGhv
cj48YXV0aG9yPkhheWVzLCBHLjwvYXV0aG9yPjxhdXRob3I+VmFsZGVyYXMsIEouIE0uPC9hdXRo
b3I+PGF1dGhvcj5MYW1iLCBTLiBFLjwvYXV0aG9yPjxhdXRob3I+Sm9uZXMsIFIuIEMuPC9hdXRo
b3I+PC9hdXRob3JzPjwvY29udHJpYnV0b3JzPjxhdXRoLWFkZHJlc3M+Um95YWwgRGV2b24gYW5k
IEV4ZXRlciBIb3NwaXRhbCwgVW5pdmVyc2l0eSBvZiBFeGV0ZXIsIEV4ZXRlciwgVUsuJiN4RDtG
YWN1bHR5IG9mIEhlYWx0aCwgVW5pdmVyc2l0eSBvZiBQbHltb3V0aCwgUGx5bW91dGgsIFVLLiYj
eEQ7UGx5bW91dGggTWFyam9uIFVuaXZlcnNpdHksIFBseW1vdXRoLCBVSy4mI3hEO1JveWFsIEJy
b21wdG9uIEhvc3BpdGFsLCBMb25kb24sIFVLLiYjeEQ7SGVhcnRsYW5kcyBIb3NwaXRhbCwgVW5p
dmVyc2l0eSBIb3NwaXRhbHMgQmlybWluZ2hhbSBhbmQgVW5pdmVyc2l0eSBvZiBCaXJtaW5naGFt
LCBCaXJtaW5naGFtLCBVSy4mI3hEO0ZhY3VsdHkgb2YgQmlvbG9neSwgTWVkaWNpbmUgYW5kIEhl
YWx0aCwgU2Nob29sIG9mIEJpb2xvZ2ljYWwgU2NpZW5jZXMsIFVuaXZlcnNpdHkgb2YgTWFuY2hl
c3RlciwgTWFuY2hlc3RlciBBY2FkZW1pYyBIZWFsdGggU2NpZW5jZSBDZW50cmUgYW5kIE5JSFIg
TWFuY2hlc3RlciBCaW9tZWRpY2FsIFJlc2VhcmNoIENlbnRyZSwgTWFuY2hlc3RlciBVbml2ZXJz
aXR5IEhvc3BpdGFscyBOSFMgRm91bmRhdGlvbiBUcnVzdCwgTWFuY2hlc3RlciwgVUsuJiN4RDtB
Y2FkZW1pYyBSZXNwaXJhdG9yeSBVbml0LCBVbml2ZXJzaXR5IG9mIEJyaXN0b2wsIFNvdXRobWVh
ZCBIb3NwaXRhbCwgTm9ydGggQnJpc3RvbCBIb3NwaXRhbCBUcnVzdCwgQnJpc3RvbCwgVUsuJiN4
RDtVbml2ZXJzaXR5IEhvc3BpdGFscyBQbHltb3V0aCBOSFMgVHJ1c3QsIFBseW1vdXRoLCBVSy4m
I3hEO0NvbGxlZ2Ugb2YgTWVkaWNpbmUgYW5kIEhlYWx0aCwgVW5pdmVyc2l0eSBvZiBFeGV0ZXIs
IEV4ZXRlciwgVUsuPC9hdXRoLWFkZHJlc3M+PHRpdGxlcz48dGl0bGU+VGhlIFNldmVyZSBBc3Ro
bWEgUXVlc3Rpb25uYWlyZTogc2Vuc2l0aXZpdHkgdG8gY2hhbmdlIGFuZCBtaW5pbWFsIGNsaW5p
Y2FsbHkgaW1wb3J0YW50IGRpZmZlcmVuY2UgKE1DSUQpPC90aXRsZT48c2Vjb25kYXJ5LXRpdGxl
PkV1ciBSZXNwaXIgSjwvc2Vjb25kYXJ5LXRpdGxlPjwvdGl0bGVzPjxwZXJpb2RpY2FsPjxmdWxs
LXRpdGxlPkV1ciBSZXNwaXIgSjwvZnVsbC10aXRsZT48L3BlcmlvZGljYWw+PHBhZ2VzPjIxMDAz
MDA8L3BhZ2VzPjx2b2x1bWU+NTc8L3ZvbHVtZT48bnVtYmVyPjY8L251bWJlcj48ZWRpdGlvbj4y
MDIxLzAyLzI3PC9lZGl0aW9uPjxkYXRlcz48eWVhcj4yMDIxPC95ZWFyPjxwdWItZGF0ZXM+PGRh
dGU+TWFyIDEwPC9kYXRlPjwvcHViLWRhdGVzPjwvZGF0ZXM+PGlzYm4+MDkwMy0xOTM2PC9pc2Ju
PjxhY2Nlc3Npb24tbnVtPjMzNjMyODAxPC9hY2Nlc3Npb24tbnVtPjx1cmxzPjwvdXJscz48ZWxl
Y3Ryb25pYy1yZXNvdXJjZS1udW0+MTAuMTE4My8xMzk5MzAwMy4wMDMwMC0yMDIxPC9lbGVjdHJv
bmljLXJlc291cmNlLW51bT48cmVtb3RlLWRhdGFiYXNlLXByb3ZpZGVyPk5MTTwvcmVtb3RlLWRh
dGFiYXNlLXByb3ZpZGVyPjxsYW5ndWFnZT5lbmc8L2xhbmd1YWdlPjwvcmVjb3JkPjwvQ2l0ZT48
L0VuZE5vdGU+
</w:fldData>
        </w:fldChar>
      </w:r>
      <w:r w:rsidR="007E24D9">
        <w:instrText xml:space="preserve"> ADDIN EN.CITE </w:instrText>
      </w:r>
      <w:r w:rsidR="007E24D9">
        <w:fldChar w:fldCharType="begin">
          <w:fldData xml:space="preserve">PEVuZE5vdGU+PENpdGU+PEF1dGhvcj5MYW5hcmlvPC9BdXRob3I+PFllYXI+MjAyMDwvWWVhcj48
UmVjTnVtPjQzPC9SZWNOdW0+PERpc3BsYXlUZXh0PjxzdHlsZSBmYWNlPSJzdXBlcnNjcmlwdCI+
ODAsODE8L3N0eWxlPjwvRGlzcGxheVRleHQ+PHJlY29yZD48cmVjLW51bWJlcj40MzwvcmVjLW51
bWJlcj48Zm9yZWlnbi1rZXlzPjxrZXkgYXBwPSJFTiIgZGItaWQ9InhzZTlzczl0OGE5OWR1ZXJ2
eGh4ZXdmNTBlc3MyZWFlenp3diIgdGltZXN0YW1wPSIxNjMxNzQwODIzIj40Mzwva2V5PjwvZm9y
ZWlnbi1rZXlzPjxyZWYtdHlwZSBuYW1lPSJKb3VybmFsIEFydGljbGUiPjE3PC9yZWYtdHlwZT48
Y29udHJpYnV0b3JzPjxhdXRob3JzPjxhdXRob3I+TGFuYXJpbywgSiBXPC9hdXRob3I+PGF1dGhv
cj5IeWxhbmQsIE0gRTwvYXV0aG9yPjxhdXRob3I+TWVuemllcy1Hb3csIEE8L2F1dGhvcj48YXV0
aG9yPk1hbnN1ciwgQS4gSC48L2F1dGhvcj48YXV0aG9yPkRvZGQsIEouIFcuPC9hdXRob3I+PGF1
dGhvcj5Gb3dsZXIsIFMuIEouPC9hdXRob3I+PGF1dGhvcj5Kb25lcywgUi4gQy48L2F1dGhvcj48
YXV0aG9yPk1hc29saSwgTS48L2F1dGhvcj48L2F1dGhvcnM+PC9jb250cmlidXRvcnM+PGF1dGgt
YWRkcmVzcz5Vbml2ZXJzaXR5IG9mIFBseW1vdXRoLCBQbHltb3V0aCwgVUsuJiN4RDtVbml2ZXJz
aXR5IG9mIFBseW1vdXRoLCBQbHltb3V0aCwgVUsuIG1oeWxhbmRAcGx5bW91dGguYWMudWsuJiN4
RDtQbHltb3V0aCBNYXJqb24gVW5pdmVyc2l0eSwgUGx5bW91dGgsIFVLLiBtaHlsYW5kQHBseW1v
dXRoLmFjLnVrLiYjeEQ7Um95YWwgQnJvbXB0b24gSG9zcGl0YWwsIExvbmRvbiwgVUsuJiN4RDtI
ZWFydGxhbmRzIEhvc3BpdGFsLCBVbml2ZXJzaXR5IEhvc3BpdGFscyBCaXJtaW5naGFtLCBVbml2
ZXJzaXR5IG9mIEJpcm1pbmdoYW0sIEJpcm1pbmdoYW0sIFVLLiYjeEQ7QWNhZGVtaWMgUmVzcGly
YXRvcnkgVW5pdCwgU291dGhtZWFkIEhvc3BpdGFsLCBOb3J0aCBCcmlzdG9sIEhvc3BpdGFsIFRy
dXN0LCBCcmlzdG9sLCBVSy4mI3hEO1NjaG9vbCBvZiBCaW9sb2dpY2FsIFNjaWVuY2VzLCBGYWN1
bHR5IG9mIEJpb2xvZ3ksIE1lZGljaW5lIGFuZCBIZWFsdGgsIFVuaXZlcnNpdHkgb2YgTWFuY2hl
c3RlciwgTWFuY2hlc3RlciBBY2FkZW1pYyBIZWFsdGggU2NpZW5jZSBDZW50cmUgYW5kIE5JSFIg
TWFuY2hlc3RlciBCaW9tZWRpY2FsIFJlc2VhcmNoIENlbnRyZSwgTWFuY2hlc3RlciBVbml2ZXJz
aXR5IEhvc3BpdGFscyBOSFMgRm91bmRhdGlvbiBUcnVzdCwgTWFuY2hlc3RlciwgVUsuJiN4RDtS
b3lhbCBEZXZvbiBhbmQgRXhldGVyIEhvc3BpdGFsLCBVbml2ZXJzaXR5IG9mIEV4ZXRlciwgRXhl
dGVyLCBVSy48L2F1dGgtYWRkcmVzcz48dGl0bGVzPjx0aXRsZT5WYWxpZGF0aW9uIG9mIHN1YnNj
YWxlcyBvZiB0aGUgU2V2ZXJlIEFzdGhtYSBRdWVzdGlvbm5haXJlIChTQVEpIHVzaW5nIGV4cGxv
cmF0b3J5IGZhY3RvciBhbmFseXNpcyAoRUZBKTwvdGl0bGU+PHNlY29uZGFyeS10aXRsZT5IZWFs
dGggUXVhbCBMaWZlIE91dGNvbWVzPC9zZWNvbmRhcnktdGl0bGU+PC90aXRsZXM+PHBlcmlvZGlj
YWw+PGZ1bGwtdGl0bGU+SGVhbHRoIFF1YWwgTGlmZSBPdXRjb21lczwvZnVsbC10aXRsZT48L3Bl
cmlvZGljYWw+PHBhZ2VzPjMzNjwvcGFnZXM+PHZvbHVtZT4xODwvdm9sdW1lPjxudW1iZXI+MTwv
bnVtYmVyPjxlZGl0aW9uPjIwMjAvMTAvMTE8L2VkaXRpb24+PGtleXdvcmRzPjxrZXl3b3JkPkFz
dGhtYS9waHlzaW9wYXRob2xvZ3kvKnBzeWNob2xvZ3k8L2tleXdvcmQ+PGtleXdvcmQ+RmFjdG9y
IEFuYWx5c2lzLCBTdGF0aXN0aWNhbDwva2V5d29yZD48a2V5d29yZD5GZW1hbGU8L2tleXdvcmQ+
PGtleXdvcmQ+SHVtYW5zPC9rZXl3b3JkPjxrZXl3b3JkPk1hbGU8L2tleXdvcmQ+PGtleXdvcmQ+
TWlkZGxlIEFnZWQ8L2tleXdvcmQ+PGtleXdvcmQ+KlF1YWxpdHkgb2YgTGlmZTwva2V5d29yZD48
a2V5d29yZD5SZXByb2R1Y2liaWxpdHkgb2YgUmVzdWx0czwva2V5d29yZD48a2V5d29yZD5TdXJ2
ZXlzIGFuZCBRdWVzdGlvbm5haXJlcy8qc3RhbmRhcmRzPC9rZXl3b3JkPjxrZXl3b3JkPkFzdGht
YTwva2V5d29yZD48a2V5d29yZD5FeHBsb3JhdG9yeSBmYWN0b3IgYW5hbHlzaXM8L2tleXdvcmQ+
PGtleXdvcmQ+TWVhc3VyZW1lbnQ8L2tleXdvcmQ+PGtleXdvcmQ+UXVhbGl0eSBvZiBsaWZlPC9r
ZXl3b3JkPjwva2V5d29yZHM+PGRhdGVzPjx5ZWFyPjIwMjA8L3llYXI+PHB1Yi1kYXRlcz48ZGF0
ZT5PY3QgOTwvZGF0ZT48L3B1Yi1kYXRlcz48L2RhdGVzPjxpc2JuPjE0NzctNzUyNTwvaXNibj48
YWNjZXNzaW9uLW51bT4zMzAzNjYxNTwvYWNjZXNzaW9uLW51bT48dXJscz48L3VybHM+PGN1c3Rv
bTI+UE1DNzU0NzQ4NDwvY3VzdG9tMj48ZWxlY3Ryb25pYy1yZXNvdXJjZS1udW0+MTAuMTE4Ni9z
MTI5NTUtMDIwLTAxNTkzLTk8L2VsZWN0cm9uaWMtcmVzb3VyY2UtbnVtPjxyZW1vdGUtZGF0YWJh
c2UtcHJvdmlkZXI+TkxNPC9yZW1vdGUtZGF0YWJhc2UtcHJvdmlkZXI+PGxhbmd1YWdlPmVuZzwv
bGFuZ3VhZ2U+PC9yZWNvcmQ+PC9DaXRlPjxDaXRlPjxBdXRob3I+TWFzb2xpPC9BdXRob3I+PFll
YXI+MjAyMTwvWWVhcj48UmVjTnVtPjE5MzwvUmVjTnVtPjxyZWNvcmQ+PHJlYy1udW1iZXI+MTkz
PC9yZWMtbnVtYmVyPjxmb3JlaWduLWtleXM+PGtleSBhcHA9IkVOIiBkYi1pZD0ieHNlOXNzOXQ4
YTk5ZHVlcnZ4aHhld2Y1MGVzczJlYWV6end2IiB0aW1lc3RhbXA9IjE2NjU5MjUxNjciPjE5Mzwv
a2V5PjwvZm9yZWlnbi1rZXlzPjxyZWYtdHlwZSBuYW1lPSJKb3VybmFsIEFydGljbGUiPjE3PC9y
ZWYtdHlwZT48Y29udHJpYnV0b3JzPjxhdXRob3JzPjxhdXRob3I+TWFzb2xpLCBNPC9hdXRob3I+
PGF1dGhvcj5MYW5hcmlvLCBKIFc8L2F1dGhvcj48YXV0aG9yPkh5bGFuZCwgTSBFPC9hdXRob3I+
PGF1dGhvcj5NZW56aWVzLUdvdywgQS48L2F1dGhvcj48YXV0aG9yPk1hbnN1ciwgQS4gSC48L2F1
dGhvcj48YXV0aG9yPkFsbGVuLCBELjwvYXV0aG9yPjxhdXRob3I+RG9kZCwgSi4gVy48L2F1dGhv
cj48YXV0aG9yPkhheWVzLCBHLjwvYXV0aG9yPjxhdXRob3I+VmFsZGVyYXMsIEouIE0uPC9hdXRo
b3I+PGF1dGhvcj5MYW1iLCBTLiBFLjwvYXV0aG9yPjxhdXRob3I+Sm9uZXMsIFIuIEMuPC9hdXRo
b3I+PC9hdXRob3JzPjwvY29udHJpYnV0b3JzPjxhdXRoLWFkZHJlc3M+Um95YWwgRGV2b24gYW5k
IEV4ZXRlciBIb3NwaXRhbCwgVW5pdmVyc2l0eSBvZiBFeGV0ZXIsIEV4ZXRlciwgVUsuJiN4RDtG
YWN1bHR5IG9mIEhlYWx0aCwgVW5pdmVyc2l0eSBvZiBQbHltb3V0aCwgUGx5bW91dGgsIFVLLiYj
eEQ7UGx5bW91dGggTWFyam9uIFVuaXZlcnNpdHksIFBseW1vdXRoLCBVSy4mI3hEO1JveWFsIEJy
b21wdG9uIEhvc3BpdGFsLCBMb25kb24sIFVLLiYjeEQ7SGVhcnRsYW5kcyBIb3NwaXRhbCwgVW5p
dmVyc2l0eSBIb3NwaXRhbHMgQmlybWluZ2hhbSBhbmQgVW5pdmVyc2l0eSBvZiBCaXJtaW5naGFt
LCBCaXJtaW5naGFtLCBVSy4mI3hEO0ZhY3VsdHkgb2YgQmlvbG9neSwgTWVkaWNpbmUgYW5kIEhl
YWx0aCwgU2Nob29sIG9mIEJpb2xvZ2ljYWwgU2NpZW5jZXMsIFVuaXZlcnNpdHkgb2YgTWFuY2hl
c3RlciwgTWFuY2hlc3RlciBBY2FkZW1pYyBIZWFsdGggU2NpZW5jZSBDZW50cmUgYW5kIE5JSFIg
TWFuY2hlc3RlciBCaW9tZWRpY2FsIFJlc2VhcmNoIENlbnRyZSwgTWFuY2hlc3RlciBVbml2ZXJz
aXR5IEhvc3BpdGFscyBOSFMgRm91bmRhdGlvbiBUcnVzdCwgTWFuY2hlc3RlciwgVUsuJiN4RDtB
Y2FkZW1pYyBSZXNwaXJhdG9yeSBVbml0LCBVbml2ZXJzaXR5IG9mIEJyaXN0b2wsIFNvdXRobWVh
ZCBIb3NwaXRhbCwgTm9ydGggQnJpc3RvbCBIb3NwaXRhbCBUcnVzdCwgQnJpc3RvbCwgVUsuJiN4
RDtVbml2ZXJzaXR5IEhvc3BpdGFscyBQbHltb3V0aCBOSFMgVHJ1c3QsIFBseW1vdXRoLCBVSy4m
I3hEO0NvbGxlZ2Ugb2YgTWVkaWNpbmUgYW5kIEhlYWx0aCwgVW5pdmVyc2l0eSBvZiBFeGV0ZXIs
IEV4ZXRlciwgVUsuPC9hdXRoLWFkZHJlc3M+PHRpdGxlcz48dGl0bGU+VGhlIFNldmVyZSBBc3Ro
bWEgUXVlc3Rpb25uYWlyZTogc2Vuc2l0aXZpdHkgdG8gY2hhbmdlIGFuZCBtaW5pbWFsIGNsaW5p
Y2FsbHkgaW1wb3J0YW50IGRpZmZlcmVuY2UgKE1DSUQpPC90aXRsZT48c2Vjb25kYXJ5LXRpdGxl
PkV1ciBSZXNwaXIgSjwvc2Vjb25kYXJ5LXRpdGxlPjwvdGl0bGVzPjxwZXJpb2RpY2FsPjxmdWxs
LXRpdGxlPkV1ciBSZXNwaXIgSjwvZnVsbC10aXRsZT48L3BlcmlvZGljYWw+PHBhZ2VzPjIxMDAz
MDA8L3BhZ2VzPjx2b2x1bWU+NTc8L3ZvbHVtZT48bnVtYmVyPjY8L251bWJlcj48ZWRpdGlvbj4y
MDIxLzAyLzI3PC9lZGl0aW9uPjxkYXRlcz48eWVhcj4yMDIxPC95ZWFyPjxwdWItZGF0ZXM+PGRh
dGU+TWFyIDEwPC9kYXRlPjwvcHViLWRhdGVzPjwvZGF0ZXM+PGlzYm4+MDkwMy0xOTM2PC9pc2Ju
PjxhY2Nlc3Npb24tbnVtPjMzNjMyODAxPC9hY2Nlc3Npb24tbnVtPjx1cmxzPjwvdXJscz48ZWxl
Y3Ryb25pYy1yZXNvdXJjZS1udW0+MTAuMTE4My8xMzk5MzAwMy4wMDMwMC0yMDIxPC9lbGVjdHJv
bmljLXJlc291cmNlLW51bT48cmVtb3RlLWRhdGFiYXNlLXByb3ZpZGVyPk5MTTwvcmVtb3RlLWRh
dGFiYXNlLXByb3ZpZGVyPjxsYW5ndWFnZT5lbmc8L2xhbmd1YWdlPjwvcmVjb3JkPjwvQ2l0ZT48
L0VuZE5vdGU+
</w:fldData>
        </w:fldChar>
      </w:r>
      <w:r w:rsidR="007E24D9">
        <w:instrText xml:space="preserve"> ADDIN EN.CITE.DATA </w:instrText>
      </w:r>
      <w:r w:rsidR="007E24D9">
        <w:fldChar w:fldCharType="end"/>
      </w:r>
      <w:r w:rsidRPr="00E70EA0">
        <w:fldChar w:fldCharType="separate"/>
      </w:r>
      <w:r w:rsidR="00E83C39" w:rsidRPr="00E83C39">
        <w:rPr>
          <w:noProof/>
          <w:vertAlign w:val="superscript"/>
        </w:rPr>
        <w:t>80,81</w:t>
      </w:r>
      <w:r w:rsidRPr="00E70EA0">
        <w:fldChar w:fldCharType="end"/>
      </w:r>
      <w:r w:rsidRPr="00E70EA0">
        <w:t xml:space="preserve">. If these data were included, the SAQ would have sufficient evidence for responsiveness to change, supporting its </w:t>
      </w:r>
      <w:r w:rsidR="00B67DB3">
        <w:t>status</w:t>
      </w:r>
      <w:r w:rsidRPr="00E70EA0">
        <w:t xml:space="preserve"> as one of the </w:t>
      </w:r>
      <w:r w:rsidR="00954E00">
        <w:t>only</w:t>
      </w:r>
      <w:r w:rsidR="002E315D">
        <w:t xml:space="preserve"> </w:t>
      </w:r>
      <w:r w:rsidRPr="00E70EA0">
        <w:t xml:space="preserve">measures with robust evidence across </w:t>
      </w:r>
      <w:r w:rsidR="00954E00">
        <w:t xml:space="preserve">the </w:t>
      </w:r>
      <w:r w:rsidRPr="00E70EA0">
        <w:t xml:space="preserve">measurement properties assessed. </w:t>
      </w:r>
      <w:r w:rsidR="00754EE7">
        <w:t xml:space="preserve">The SAQ </w:t>
      </w:r>
      <w:r w:rsidR="00035F55">
        <w:t xml:space="preserve">is </w:t>
      </w:r>
      <w:r w:rsidR="002E3BF0">
        <w:t xml:space="preserve">also </w:t>
      </w:r>
      <w:r w:rsidR="00035F55">
        <w:t xml:space="preserve">sensitive to detecting </w:t>
      </w:r>
      <w:r w:rsidR="008409BC">
        <w:t>benefits of biologics</w:t>
      </w:r>
      <w:r w:rsidR="0013549E">
        <w:t xml:space="preserve"> in severe asthma, </w:t>
      </w:r>
      <w:r w:rsidR="00337A6E">
        <w:t xml:space="preserve">supporting its </w:t>
      </w:r>
      <w:r w:rsidR="00035F55">
        <w:t>use as a primary endpoint in future clinical trials</w:t>
      </w:r>
      <w:r w:rsidR="008409BC">
        <w:fldChar w:fldCharType="begin">
          <w:fldData xml:space="preserve">PEVuZE5vdGU+PENpdGU+PEF1dGhvcj5IeWxhbmQ8L0F1dGhvcj48WWVhcj4yMDIxPC9ZZWFyPjxS
ZWNOdW0+MTA0PC9SZWNOdW0+PERpc3BsYXlUZXh0PjxzdHlsZSBmYWNlPSJzdXBlcnNjcmlwdCI+
ODI8L3N0eWxlPjwvRGlzcGxheVRleHQ+PHJlY29yZD48cmVjLW51bWJlcj4xMDQ8L3JlYy1udW1i
ZXI+PGZvcmVpZ24ta2V5cz48a2V5IGFwcD0iRU4iIGRiLWlkPSJ4c2U5c3M5dDhhOTlkdWVydnho
eGV3ZjUwZXNzMmVhZXp6d3YiIHRpbWVzdGFtcD0iMTYzODc0NDgyMyI+MTA0PC9rZXk+PC9mb3Jl
aWduLWtleXM+PHJlZi10eXBlIG5hbWU9IkpvdXJuYWwgQXJ0aWNsZSI+MTc8L3JlZi10eXBlPjxj
b250cmlidXRvcnM+PGF1dGhvcnM+PGF1dGhvcj5IeWxhbmQsIE0gRTwvYXV0aG9yPjxhdXRob3I+
TGFuYXJpbywgSiBXPC9hdXRob3I+PGF1dGhvcj5NZW56aWVzLUdvdywgQTwvYXV0aG9yPjxhdXRo
b3I+TWFuc3VyLCBBLiBILjwvYXV0aG9yPjxhdXRob3I+RG9kZCwgSi4gVy48L2F1dGhvcj48YXV0
aG9yPkZvd2xlciwgUy4gSi48L2F1dGhvcj48YXV0aG9yPkhheWVzLCBHLjwvYXV0aG9yPjxhdXRo
b3I+Sm9uZXMsIFIuIEMuPC9hdXRob3I+PGF1dGhvcj5NYXNvbGksIE0uPC9hdXRob3I+PC9hdXRo
b3JzPjwvY29udHJpYnV0b3JzPjxhdXRoLWFkZHJlc3M+NjYyOVBseW1vdXRoIE1hcmpvbiBVbml2
ZXJzaXR5LCBQbHltb3V0aCwgVUsuJiN4RDtGYWN1bHR5IG9mIEhlYWx0aCwgNjYzM1VuaXZlcnNp
dHkgb2YgUGx5bW91dGgsIFBseW1vdXRoLCBVSy4mI3hEOzE1NjcyNlJveWFsIEJyb21wdG9uIEhv
c3BpdGFsLCBMb25kb24sIFVLLiYjeEQ7VW5pdmVyc2l0eSBIb3NwaXRhbHMgQmlybWluZ2hhbSBh
bmQgVW5pdmVyc2l0eSBvZiBCaXJtaW5naGFtLCAxNTY2MzFIZWFydGxhbmRzIEhvc3BpdGFsLCBC
aXJtaW5naGFtLCBVSy4mI3hEO0FjYWRlbWljIFJlc3BpcmF0b3J5IFVuaXQsIDE1OTAwM1NvdXRo
bWVhZCBIb3NwaXRhbCwgTm9ydGggQnJpc3RvbCBIb3NwaXRhbCBUcnVzdCwgQnJpc3RvbCwgVUsu
JiN4RDtTY2hvb2wgb2YgQmlvbG9naWNhbCBTY2llbmNlcywgRmFjdWx0eSBvZiBCaW9sb2d5LCBN
ZWRpY2luZSBhbmQgSGVhbHRoLCBVbml2ZXJzaXR5IG9mIE1hbmNoZXN0ZXIsIE1hbmNoZXN0ZXIg
QWNhZGVtaWMgSGVhbHRoIFNjaWVuY2UgQ2VudHJlIGFuZCBOSUhSIE1hbmNoZXN0ZXIgQmlvbWVk
aWNhbCBSZXNlYXJjaCBDZW50cmUsIDUyOTNNYW5jaGVzdGVyIFVuaXZlcnNpdHkgSG9zcGl0YWxz
IE5IUyBGb3VuZGF0aW9uIFRydXN0LCBNYW5jaGVzdGVyLCBVSy4mI3hEOzY2MzRVbml2ZXJzaXR5
IEhvc3BpdGFscyBQbHltb3V0aCBOSFMgVHJ1c3QsIFBseW1vdXRoLCBVSy4mI3hEO1JveWFsIERl
dm9uIGFuZCBFeGV0ZXIgSG9zcGl0YWwsIFVuaXZlcnNpdHkgb2YgRXhldGVyLCBFeGV0ZXIsIFVL
LjwvYXV0aC1hZGRyZXNzPjx0aXRsZXM+PHRpdGxlPkNvbXBhcmlzb24gb2YgdGhlIHNlbnNpdGl2
aXR5IG9mIHBhdGllbnQtcmVwb3J0ZWQgb3V0Y29tZXMgZm9yIGRldGVjdGluZyB0aGUgYmVuZWZp
dCBvZiBiaW9sb2dpY3MgaW4gc2V2ZXJlIGFzdGhtYTwvdGl0bGU+PHNlY29uZGFyeS10aXRsZT5D
aHJvbiBSZXNwaXIgRGlzPC9zZWNvbmRhcnktdGl0bGU+PC90aXRsZXM+PHBlcmlvZGljYWw+PGZ1
bGwtdGl0bGU+Q2hyb24gUmVzcGlyIERpczwvZnVsbC10aXRsZT48L3BlcmlvZGljYWw+PHBhZ2Vz
PjE0Nzk5NzMxMjExMDQzNTMwPC9wYWdlcz48dm9sdW1lPjE4PC92b2x1bWU+PGVkaXRpb24+MjAy
MS8wOS8yODwvZWRpdGlvbj48a2V5d29yZHM+PGtleXdvcmQ+KkFzdGhtYS9kcnVnIHRoZXJhcHk8
L2tleXdvcmQ+PGtleXdvcmQ+KkJpb2xvZ2ljYWwgUHJvZHVjdHMvdGhlcmFwZXV0aWMgdXNlPC9r
ZXl3b3JkPjxrZXl3b3JkPkh1bWFuczwva2V5d29yZD48a2V5d29yZD5QYXRpZW50IFJlcG9ydGVk
IE91dGNvbWUgTWVhc3VyZXM8L2tleXdvcmQ+PGtleXdvcmQ+UHJvc3BlY3RpdmUgU3R1ZGllczwv
a2V5d29yZD48a2V5d29yZD5Qc3ljaG9tZXRyaWNzPC9rZXl3b3JkPjxrZXl3b3JkPlF1YWxpdHkg
b2YgTGlmZTwva2V5d29yZD48a2V5d29yZD5SZXRyb3NwZWN0aXZlIFN0dWRpZXM8L2tleXdvcmQ+
PGtleXdvcmQ+U3VydmV5cyBhbmQgUXVlc3Rpb25uYWlyZXM8L2tleXdvcmQ+PGtleXdvcmQ+KkFz
dGhtYTwva2V5d29yZD48a2V5d29yZD4qQXN0aG1hIENvbnRyb2wgUXVlc3Rpb25uYWlyZS02PC9r
ZXl3b3JkPjxrZXl3b3JkPiplcTVkPC9rZXl3b3JkPjxrZXl3b3JkPipTZXZlcmUgQXN0aG1hIFF1
ZXN0aW9ubmFpcmU8L2tleXdvcmQ+PGtleXdvcmQ+Km1lYXN1cmVtZW50PC9rZXl3b3JkPjxrZXl3
b3JkPipxdWFsaXR5IG9mIGxpZmU8L2tleXdvcmQ+PGtleXdvcmQ+b2YgaW50ZXJlc3Qgd2l0aCBy
ZXNwZWN0IHRvIHRoZSByZXNlYXJjaCwgYXV0aG9yc2hpcCwgYW5kL29yIHB1YmxpY2F0aW9uIG9m
IHRoaXM8L2tleXdvcmQ+PGtleXdvcmQ+YXJ0aWNsZS48L2tleXdvcmQ+PC9rZXl3b3Jkcz48ZGF0
ZXM+PHllYXI+MjAyMTwveWVhcj48cHViLWRhdGVzPjxkYXRlPkphbi1EZWM8L2RhdGU+PC9wdWIt
ZGF0ZXM+PC9kYXRlcz48aXNibj4xNDc5LTk3MjMgKFByaW50KSYjeEQ7MTQ3OS05NzIzPC9pc2Ju
PjxhY2Nlc3Npb24tbnVtPjM0NTY1MjAzPC9hY2Nlc3Npb24tbnVtPjx1cmxzPjwvdXJscz48Y3Vz
dG9tMj5QTUM4NDc3Njc5PC9jdXN0b20yPjxlbGVjdHJvbmljLXJlc291cmNlLW51bT4xMC4xMTc3
LzE0Nzk5NzMxMjExMDQzNTMwPC9lbGVjdHJvbmljLXJlc291cmNlLW51bT48cmVtb3RlLWRhdGFi
YXNlLXByb3ZpZGVyPk5MTTwvcmVtb3RlLWRhdGFiYXNlLXByb3ZpZGVyPjxsYW5ndWFnZT5lbmc8
L2xhbmd1YWdlPjwvcmVjb3JkPjwvQ2l0ZT48L0VuZE5vdGU+
</w:fldData>
        </w:fldChar>
      </w:r>
      <w:r w:rsidR="007E24D9">
        <w:instrText xml:space="preserve"> ADDIN EN.CITE </w:instrText>
      </w:r>
      <w:r w:rsidR="007E24D9">
        <w:fldChar w:fldCharType="begin">
          <w:fldData xml:space="preserve">PEVuZE5vdGU+PENpdGU+PEF1dGhvcj5IeWxhbmQ8L0F1dGhvcj48WWVhcj4yMDIxPC9ZZWFyPjxS
ZWNOdW0+MTA0PC9SZWNOdW0+PERpc3BsYXlUZXh0PjxzdHlsZSBmYWNlPSJzdXBlcnNjcmlwdCI+
ODI8L3N0eWxlPjwvRGlzcGxheVRleHQ+PHJlY29yZD48cmVjLW51bWJlcj4xMDQ8L3JlYy1udW1i
ZXI+PGZvcmVpZ24ta2V5cz48a2V5IGFwcD0iRU4iIGRiLWlkPSJ4c2U5c3M5dDhhOTlkdWVydnho
eGV3ZjUwZXNzMmVhZXp6d3YiIHRpbWVzdGFtcD0iMTYzODc0NDgyMyI+MTA0PC9rZXk+PC9mb3Jl
aWduLWtleXM+PHJlZi10eXBlIG5hbWU9IkpvdXJuYWwgQXJ0aWNsZSI+MTc8L3JlZi10eXBlPjxj
b250cmlidXRvcnM+PGF1dGhvcnM+PGF1dGhvcj5IeWxhbmQsIE0gRTwvYXV0aG9yPjxhdXRob3I+
TGFuYXJpbywgSiBXPC9hdXRob3I+PGF1dGhvcj5NZW56aWVzLUdvdywgQTwvYXV0aG9yPjxhdXRo
b3I+TWFuc3VyLCBBLiBILjwvYXV0aG9yPjxhdXRob3I+RG9kZCwgSi4gVy48L2F1dGhvcj48YXV0
aG9yPkZvd2xlciwgUy4gSi48L2F1dGhvcj48YXV0aG9yPkhheWVzLCBHLjwvYXV0aG9yPjxhdXRo
b3I+Sm9uZXMsIFIuIEMuPC9hdXRob3I+PGF1dGhvcj5NYXNvbGksIE0uPC9hdXRob3I+PC9hdXRo
b3JzPjwvY29udHJpYnV0b3JzPjxhdXRoLWFkZHJlc3M+NjYyOVBseW1vdXRoIE1hcmpvbiBVbml2
ZXJzaXR5LCBQbHltb3V0aCwgVUsuJiN4RDtGYWN1bHR5IG9mIEhlYWx0aCwgNjYzM1VuaXZlcnNp
dHkgb2YgUGx5bW91dGgsIFBseW1vdXRoLCBVSy4mI3hEOzE1NjcyNlJveWFsIEJyb21wdG9uIEhv
c3BpdGFsLCBMb25kb24sIFVLLiYjeEQ7VW5pdmVyc2l0eSBIb3NwaXRhbHMgQmlybWluZ2hhbSBh
bmQgVW5pdmVyc2l0eSBvZiBCaXJtaW5naGFtLCAxNTY2MzFIZWFydGxhbmRzIEhvc3BpdGFsLCBC
aXJtaW5naGFtLCBVSy4mI3hEO0FjYWRlbWljIFJlc3BpcmF0b3J5IFVuaXQsIDE1OTAwM1NvdXRo
bWVhZCBIb3NwaXRhbCwgTm9ydGggQnJpc3RvbCBIb3NwaXRhbCBUcnVzdCwgQnJpc3RvbCwgVUsu
JiN4RDtTY2hvb2wgb2YgQmlvbG9naWNhbCBTY2llbmNlcywgRmFjdWx0eSBvZiBCaW9sb2d5LCBN
ZWRpY2luZSBhbmQgSGVhbHRoLCBVbml2ZXJzaXR5IG9mIE1hbmNoZXN0ZXIsIE1hbmNoZXN0ZXIg
QWNhZGVtaWMgSGVhbHRoIFNjaWVuY2UgQ2VudHJlIGFuZCBOSUhSIE1hbmNoZXN0ZXIgQmlvbWVk
aWNhbCBSZXNlYXJjaCBDZW50cmUsIDUyOTNNYW5jaGVzdGVyIFVuaXZlcnNpdHkgSG9zcGl0YWxz
IE5IUyBGb3VuZGF0aW9uIFRydXN0LCBNYW5jaGVzdGVyLCBVSy4mI3hEOzY2MzRVbml2ZXJzaXR5
IEhvc3BpdGFscyBQbHltb3V0aCBOSFMgVHJ1c3QsIFBseW1vdXRoLCBVSy4mI3hEO1JveWFsIERl
dm9uIGFuZCBFeGV0ZXIgSG9zcGl0YWwsIFVuaXZlcnNpdHkgb2YgRXhldGVyLCBFeGV0ZXIsIFVL
LjwvYXV0aC1hZGRyZXNzPjx0aXRsZXM+PHRpdGxlPkNvbXBhcmlzb24gb2YgdGhlIHNlbnNpdGl2
aXR5IG9mIHBhdGllbnQtcmVwb3J0ZWQgb3V0Y29tZXMgZm9yIGRldGVjdGluZyB0aGUgYmVuZWZp
dCBvZiBiaW9sb2dpY3MgaW4gc2V2ZXJlIGFzdGhtYTwvdGl0bGU+PHNlY29uZGFyeS10aXRsZT5D
aHJvbiBSZXNwaXIgRGlzPC9zZWNvbmRhcnktdGl0bGU+PC90aXRsZXM+PHBlcmlvZGljYWw+PGZ1
bGwtdGl0bGU+Q2hyb24gUmVzcGlyIERpczwvZnVsbC10aXRsZT48L3BlcmlvZGljYWw+PHBhZ2Vz
PjE0Nzk5NzMxMjExMDQzNTMwPC9wYWdlcz48dm9sdW1lPjE4PC92b2x1bWU+PGVkaXRpb24+MjAy
MS8wOS8yODwvZWRpdGlvbj48a2V5d29yZHM+PGtleXdvcmQ+KkFzdGhtYS9kcnVnIHRoZXJhcHk8
L2tleXdvcmQ+PGtleXdvcmQ+KkJpb2xvZ2ljYWwgUHJvZHVjdHMvdGhlcmFwZXV0aWMgdXNlPC9r
ZXl3b3JkPjxrZXl3b3JkPkh1bWFuczwva2V5d29yZD48a2V5d29yZD5QYXRpZW50IFJlcG9ydGVk
IE91dGNvbWUgTWVhc3VyZXM8L2tleXdvcmQ+PGtleXdvcmQ+UHJvc3BlY3RpdmUgU3R1ZGllczwv
a2V5d29yZD48a2V5d29yZD5Qc3ljaG9tZXRyaWNzPC9rZXl3b3JkPjxrZXl3b3JkPlF1YWxpdHkg
b2YgTGlmZTwva2V5d29yZD48a2V5d29yZD5SZXRyb3NwZWN0aXZlIFN0dWRpZXM8L2tleXdvcmQ+
PGtleXdvcmQ+U3VydmV5cyBhbmQgUXVlc3Rpb25uYWlyZXM8L2tleXdvcmQ+PGtleXdvcmQ+KkFz
dGhtYTwva2V5d29yZD48a2V5d29yZD4qQXN0aG1hIENvbnRyb2wgUXVlc3Rpb25uYWlyZS02PC9r
ZXl3b3JkPjxrZXl3b3JkPiplcTVkPC9rZXl3b3JkPjxrZXl3b3JkPipTZXZlcmUgQXN0aG1hIFF1
ZXN0aW9ubmFpcmU8L2tleXdvcmQ+PGtleXdvcmQ+Km1lYXN1cmVtZW50PC9rZXl3b3JkPjxrZXl3
b3JkPipxdWFsaXR5IG9mIGxpZmU8L2tleXdvcmQ+PGtleXdvcmQ+b2YgaW50ZXJlc3Qgd2l0aCBy
ZXNwZWN0IHRvIHRoZSByZXNlYXJjaCwgYXV0aG9yc2hpcCwgYW5kL29yIHB1YmxpY2F0aW9uIG9m
IHRoaXM8L2tleXdvcmQ+PGtleXdvcmQ+YXJ0aWNsZS48L2tleXdvcmQ+PC9rZXl3b3Jkcz48ZGF0
ZXM+PHllYXI+MjAyMTwveWVhcj48cHViLWRhdGVzPjxkYXRlPkphbi1EZWM8L2RhdGU+PC9wdWIt
ZGF0ZXM+PC9kYXRlcz48aXNibj4xNDc5LTk3MjMgKFByaW50KSYjeEQ7MTQ3OS05NzIzPC9pc2Ju
PjxhY2Nlc3Npb24tbnVtPjM0NTY1MjAzPC9hY2Nlc3Npb24tbnVtPjx1cmxzPjwvdXJscz48Y3Vz
dG9tMj5QTUM4NDc3Njc5PC9jdXN0b20yPjxlbGVjdHJvbmljLXJlc291cmNlLW51bT4xMC4xMTc3
LzE0Nzk5NzMxMjExMDQzNTMwPC9lbGVjdHJvbmljLXJlc291cmNlLW51bT48cmVtb3RlLWRhdGFi
YXNlLXByb3ZpZGVyPk5MTTwvcmVtb3RlLWRhdGFiYXNlLXByb3ZpZGVyPjxsYW5ndWFnZT5lbmc8
L2xhbmd1YWdlPjwvcmVjb3JkPjwvQ2l0ZT48L0VuZE5vdGU+
</w:fldData>
        </w:fldChar>
      </w:r>
      <w:r w:rsidR="007E24D9">
        <w:instrText xml:space="preserve"> ADDIN EN.CITE.DATA </w:instrText>
      </w:r>
      <w:r w:rsidR="007E24D9">
        <w:fldChar w:fldCharType="end"/>
      </w:r>
      <w:r w:rsidR="008409BC">
        <w:fldChar w:fldCharType="separate"/>
      </w:r>
      <w:r w:rsidR="00E83C39" w:rsidRPr="00E83C39">
        <w:rPr>
          <w:noProof/>
          <w:vertAlign w:val="superscript"/>
        </w:rPr>
        <w:t>82</w:t>
      </w:r>
      <w:r w:rsidR="008409BC">
        <w:fldChar w:fldCharType="end"/>
      </w:r>
      <w:r w:rsidR="008409BC">
        <w:t xml:space="preserve">. </w:t>
      </w:r>
      <w:r w:rsidRPr="00E70EA0">
        <w:t>The MCID</w:t>
      </w:r>
      <w:r w:rsidRPr="00E70EA0">
        <w:fldChar w:fldCharType="begin"/>
      </w:r>
      <w:r w:rsidR="007E24D9">
        <w:instrText xml:space="preserve"> ADDIN EN.CITE &lt;EndNote&gt;&lt;Cite&gt;&lt;Author&gt;Jaeschke&lt;/Author&gt;&lt;Year&gt;1989&lt;/Year&gt;&lt;RecNum&gt;157&lt;/RecNum&gt;&lt;DisplayText&gt;&lt;style face="superscript"&gt;83&lt;/style&gt;&lt;/DisplayText&gt;&lt;record&gt;&lt;rec-number&gt;157&lt;/rec-number&gt;&lt;foreign-keys&gt;&lt;key app="EN" db-id="xse9ss9t8a99duervxhxewf50ess2eaezzwv" timestamp="1652816208"&gt;157&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titles&gt;&lt;periodical&gt;&lt;full-title&gt;Control Clin Trials&lt;/full-title&gt;&lt;/periodical&gt;&lt;pages&gt;407-15&lt;/pages&gt;&lt;volume&gt;10&lt;/volume&gt;&lt;number&gt;4&lt;/number&gt;&lt;edition&gt;1989/12/01&lt;/edition&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Research Design&lt;/keyword&gt;&lt;keyword&gt;Surveys and Questionnaires&lt;/keyword&gt;&lt;/keywords&gt;&lt;dates&gt;&lt;year&gt;1989&lt;/year&gt;&lt;pub-dates&gt;&lt;date&gt;Dec&lt;/date&gt;&lt;/pub-dates&gt;&lt;/dates&gt;&lt;isbn&gt;0197-2456 (Print)&amp;#xD;0197-2456&lt;/isbn&gt;&lt;accession-num&gt;2691207&lt;/accession-num&gt;&lt;urls&gt;&lt;/urls&gt;&lt;electronic-resource-num&gt;10.1016/0197-2456(89)90005-6&lt;/electronic-resource-num&gt;&lt;remote-database-provider&gt;NLM&lt;/remote-database-provider&gt;&lt;language&gt;eng&lt;/language&gt;&lt;/record&gt;&lt;/Cite&gt;&lt;/EndNote&gt;</w:instrText>
      </w:r>
      <w:r w:rsidRPr="00E70EA0">
        <w:fldChar w:fldCharType="separate"/>
      </w:r>
      <w:r w:rsidR="00E83C39" w:rsidRPr="00E83C39">
        <w:rPr>
          <w:noProof/>
          <w:vertAlign w:val="superscript"/>
        </w:rPr>
        <w:t>83</w:t>
      </w:r>
      <w:r w:rsidRPr="00E70EA0">
        <w:fldChar w:fldCharType="end"/>
      </w:r>
      <w:r w:rsidR="00C77C73">
        <w:t xml:space="preserve"> </w:t>
      </w:r>
      <w:r w:rsidRPr="00E70EA0">
        <w:t xml:space="preserve">is not considered a measurement property as per COSMIN </w:t>
      </w:r>
      <w:r w:rsidRPr="002D4321">
        <w:t xml:space="preserve">guidance, </w:t>
      </w:r>
      <w:r w:rsidR="00DE526D" w:rsidRPr="002D4321">
        <w:t>but rather an</w:t>
      </w:r>
      <w:r w:rsidR="00DE526D">
        <w:t xml:space="preserve"> aspect of interpretability, </w:t>
      </w:r>
      <w:r w:rsidRPr="00E70EA0">
        <w:t xml:space="preserve">and therefore its quality was not appraised for the </w:t>
      </w:r>
      <w:r w:rsidR="000E31BB">
        <w:t>‘priority’</w:t>
      </w:r>
      <w:r w:rsidRPr="00E70EA0">
        <w:t xml:space="preserve"> outcome measures.  </w:t>
      </w:r>
      <w:r w:rsidR="00C77C73">
        <w:t>Nonetheless</w:t>
      </w:r>
      <w:r w:rsidRPr="00E70EA0">
        <w:t xml:space="preserve">, MCIDs are imperative for endpoints in effectiveness studies, as they represent a clinically relevant change rather than </w:t>
      </w:r>
      <w:r w:rsidR="00CE13F9">
        <w:t>just</w:t>
      </w:r>
      <w:r w:rsidRPr="00E70EA0">
        <w:t xml:space="preserve"> a statistically significant one.</w:t>
      </w:r>
    </w:p>
    <w:p w14:paraId="6FB2D843" w14:textId="524381C7" w:rsidR="00E732A0" w:rsidRDefault="00CA0889" w:rsidP="00F172CA">
      <w:pPr>
        <w:spacing w:line="360" w:lineRule="auto"/>
        <w:ind w:left="-426" w:right="-613"/>
        <w:jc w:val="both"/>
        <w:rPr>
          <w:rFonts w:ascii="Calibri" w:eastAsia="Times New Roman" w:hAnsi="Calibri" w:cs="Times New Roman"/>
          <w:lang w:eastAsia="zh-CN"/>
        </w:rPr>
      </w:pPr>
      <w:r>
        <w:t>Despite the lack of</w:t>
      </w:r>
      <w:r w:rsidRPr="00D82D49">
        <w:rPr>
          <w:rFonts w:ascii="Calibri" w:eastAsia="Times New Roman" w:hAnsi="Calibri" w:cs="Times New Roman"/>
          <w:lang w:eastAsia="zh-CN"/>
        </w:rPr>
        <w:t xml:space="preserve"> </w:t>
      </w:r>
      <w:r>
        <w:rPr>
          <w:rFonts w:ascii="Calibri" w:eastAsia="Times New Roman" w:hAnsi="Calibri" w:cs="Times New Roman"/>
          <w:lang w:eastAsia="zh-CN"/>
        </w:rPr>
        <w:t>validation data for</w:t>
      </w:r>
      <w:r w:rsidRPr="00A849ED">
        <w:rPr>
          <w:rFonts w:ascii="Calibri" w:eastAsia="Times New Roman" w:hAnsi="Calibri" w:cs="Times New Roman"/>
          <w:lang w:eastAsia="zh-CN"/>
        </w:rPr>
        <w:t xml:space="preserve"> ‘priority’ clinical and </w:t>
      </w:r>
      <w:r>
        <w:rPr>
          <w:rFonts w:ascii="Calibri" w:eastAsia="Times New Roman" w:hAnsi="Calibri" w:cs="Times New Roman"/>
          <w:lang w:eastAsia="zh-CN"/>
        </w:rPr>
        <w:t>HRU</w:t>
      </w:r>
      <w:r w:rsidRPr="00A849ED">
        <w:rPr>
          <w:rFonts w:ascii="Calibri" w:eastAsia="Times New Roman" w:hAnsi="Calibri" w:cs="Times New Roman"/>
          <w:lang w:eastAsia="zh-CN"/>
        </w:rPr>
        <w:t xml:space="preserve"> endpoints,</w:t>
      </w:r>
      <w:r w:rsidRPr="00BE2006">
        <w:rPr>
          <w:rFonts w:ascii="Calibri" w:eastAsia="Times New Roman" w:hAnsi="Calibri" w:cs="Times New Roman"/>
          <w:lang w:eastAsia="zh-CN"/>
        </w:rPr>
        <w:t xml:space="preserve"> </w:t>
      </w:r>
      <w:r>
        <w:rPr>
          <w:rFonts w:ascii="Calibri" w:eastAsia="Times New Roman" w:hAnsi="Calibri" w:cs="Times New Roman"/>
          <w:lang w:eastAsia="zh-CN"/>
        </w:rPr>
        <w:t>they are a</w:t>
      </w:r>
      <w:r w:rsidRPr="00D82D49">
        <w:rPr>
          <w:rFonts w:ascii="Calibri" w:eastAsia="Times New Roman" w:hAnsi="Calibri" w:cs="Times New Roman"/>
          <w:lang w:eastAsia="zh-CN"/>
        </w:rPr>
        <w:t xml:space="preserve"> cornerstone of severe asthma management in </w:t>
      </w:r>
      <w:r>
        <w:rPr>
          <w:rFonts w:ascii="Calibri" w:eastAsia="Times New Roman" w:hAnsi="Calibri" w:cs="Times New Roman"/>
          <w:lang w:eastAsia="zh-CN"/>
        </w:rPr>
        <w:t>practice</w:t>
      </w:r>
      <w:r w:rsidRPr="00D82D49">
        <w:rPr>
          <w:rFonts w:ascii="Calibri" w:eastAsia="Times New Roman" w:hAnsi="Calibri" w:cs="Times New Roman"/>
          <w:lang w:eastAsia="zh-CN"/>
        </w:rPr>
        <w:t>.</w:t>
      </w:r>
      <w:r w:rsidR="00F47CEA">
        <w:rPr>
          <w:rFonts w:ascii="Calibri" w:eastAsia="Times New Roman" w:hAnsi="Calibri" w:cs="Times New Roman"/>
          <w:lang w:eastAsia="zh-CN"/>
        </w:rPr>
        <w:t xml:space="preserve"> In addition</w:t>
      </w:r>
      <w:r w:rsidR="00014252">
        <w:rPr>
          <w:rFonts w:ascii="Calibri" w:eastAsia="Times New Roman" w:hAnsi="Calibri" w:cs="Times New Roman"/>
          <w:lang w:eastAsia="zh-CN"/>
        </w:rPr>
        <w:t>,</w:t>
      </w:r>
      <w:r w:rsidR="00727962">
        <w:rPr>
          <w:rFonts w:ascii="Calibri" w:eastAsia="Times New Roman" w:hAnsi="Calibri" w:cs="Times New Roman"/>
          <w:lang w:eastAsia="zh-CN"/>
        </w:rPr>
        <w:t xml:space="preserve"> the European Medicine’s Agency (EMA) recommend</w:t>
      </w:r>
      <w:r w:rsidR="00E518A5">
        <w:rPr>
          <w:rFonts w:ascii="Calibri" w:eastAsia="Times New Roman" w:hAnsi="Calibri" w:cs="Times New Roman"/>
          <w:lang w:eastAsia="zh-CN"/>
        </w:rPr>
        <w:t>s</w:t>
      </w:r>
      <w:r w:rsidR="00727962">
        <w:rPr>
          <w:rFonts w:ascii="Calibri" w:eastAsia="Times New Roman" w:hAnsi="Calibri" w:cs="Times New Roman"/>
          <w:lang w:eastAsia="zh-CN"/>
        </w:rPr>
        <w:t xml:space="preserve"> clinical outcomes such as lung function should be included </w:t>
      </w:r>
      <w:r w:rsidR="00E518A5">
        <w:rPr>
          <w:rFonts w:ascii="Calibri" w:eastAsia="Times New Roman" w:hAnsi="Calibri" w:cs="Times New Roman"/>
          <w:lang w:eastAsia="zh-CN"/>
        </w:rPr>
        <w:t>at least as secondary endpoints</w:t>
      </w:r>
      <w:r w:rsidR="00DC7DE1">
        <w:rPr>
          <w:rFonts w:ascii="Calibri" w:eastAsia="Times New Roman" w:hAnsi="Calibri" w:cs="Times New Roman"/>
          <w:lang w:eastAsia="zh-CN"/>
        </w:rPr>
        <w:t xml:space="preserve"> in </w:t>
      </w:r>
      <w:r w:rsidR="00AA59B4" w:rsidRPr="00811FC7">
        <w:rPr>
          <w:rFonts w:ascii="Calibri" w:eastAsia="Times New Roman" w:hAnsi="Calibri" w:cs="Times New Roman"/>
          <w:lang w:eastAsia="zh-CN"/>
        </w:rPr>
        <w:t>studies investigating</w:t>
      </w:r>
      <w:r w:rsidR="001962A5" w:rsidRPr="00811FC7">
        <w:rPr>
          <w:rFonts w:ascii="Calibri" w:eastAsia="Times New Roman" w:hAnsi="Calibri" w:cs="Times New Roman"/>
          <w:lang w:eastAsia="zh-CN"/>
        </w:rPr>
        <w:t xml:space="preserve"> treatments for asthma</w:t>
      </w:r>
      <w:r w:rsidR="006741DE" w:rsidRPr="00811FC7">
        <w:rPr>
          <w:rFonts w:ascii="Calibri" w:eastAsia="Times New Roman" w:hAnsi="Calibri" w:cs="Times New Roman"/>
          <w:lang w:eastAsia="zh-CN"/>
        </w:rPr>
        <w:fldChar w:fldCharType="begin"/>
      </w:r>
      <w:r w:rsidR="00E83C39">
        <w:rPr>
          <w:rFonts w:ascii="Calibri" w:eastAsia="Times New Roman" w:hAnsi="Calibri" w:cs="Times New Roman"/>
          <w:lang w:eastAsia="zh-CN"/>
        </w:rPr>
        <w:instrText xml:space="preserve"> ADDIN EN.CITE &lt;EndNote&gt;&lt;Cite&gt;&lt;Author&gt;European Medicines Agency&lt;/Author&gt;&lt;Year&gt;2015&lt;/Year&gt;&lt;RecNum&gt;159&lt;/RecNum&gt;&lt;DisplayText&gt;&lt;style face="superscript"&gt;84&lt;/style&gt;&lt;/DisplayText&gt;&lt;record&gt;&lt;rec-number&gt;159&lt;/rec-number&gt;&lt;foreign-keys&gt;&lt;key app="EN" db-id="xse9ss9t8a99duervxhxewf50ess2eaezzwv" timestamp="1655333338"&gt;159&lt;/key&gt;&lt;/foreign-keys&gt;&lt;ref-type name="Web Page"&gt;12&lt;/ref-type&gt;&lt;contributors&gt;&lt;authors&gt;&lt;author&gt;European Medicines Agency,&lt;/author&gt;&lt;/authors&gt;&lt;/contributors&gt;&lt;titles&gt;&lt;title&gt;Guideline on the clinical investigation of medicinal products for the treatment of asthma&lt;/title&gt;&lt;/titles&gt;&lt;number&gt;2022 April 15&lt;/number&gt;&lt;dates&gt;&lt;year&gt;2015&lt;/year&gt;&lt;/dates&gt;&lt;urls&gt;&lt;related-urls&gt;&lt;url&gt;https://www.ema.europa.eu/en/documents/scientific-guideline/guideline-clinical-investigation-medicinal-products-treatment-asthma_en.pdf&lt;/url&gt;&lt;/related-urls&gt;&lt;/urls&gt;&lt;/record&gt;&lt;/Cite&gt;&lt;/EndNote&gt;</w:instrText>
      </w:r>
      <w:r w:rsidR="006741DE" w:rsidRPr="00811FC7">
        <w:rPr>
          <w:rFonts w:ascii="Calibri" w:eastAsia="Times New Roman" w:hAnsi="Calibri" w:cs="Times New Roman"/>
          <w:lang w:eastAsia="zh-CN"/>
        </w:rPr>
        <w:fldChar w:fldCharType="separate"/>
      </w:r>
      <w:r w:rsidR="00E83C39" w:rsidRPr="00E83C39">
        <w:rPr>
          <w:rFonts w:ascii="Calibri" w:eastAsia="Times New Roman" w:hAnsi="Calibri" w:cs="Times New Roman"/>
          <w:noProof/>
          <w:vertAlign w:val="superscript"/>
          <w:lang w:eastAsia="zh-CN"/>
        </w:rPr>
        <w:t>84</w:t>
      </w:r>
      <w:r w:rsidR="006741DE" w:rsidRPr="00811FC7">
        <w:rPr>
          <w:rFonts w:ascii="Calibri" w:eastAsia="Times New Roman" w:hAnsi="Calibri" w:cs="Times New Roman"/>
          <w:lang w:eastAsia="zh-CN"/>
        </w:rPr>
        <w:fldChar w:fldCharType="end"/>
      </w:r>
      <w:r w:rsidR="00E518A5" w:rsidRPr="00811FC7">
        <w:rPr>
          <w:rFonts w:ascii="Calibri" w:eastAsia="Times New Roman" w:hAnsi="Calibri" w:cs="Times New Roman"/>
          <w:lang w:eastAsia="zh-CN"/>
        </w:rPr>
        <w:t>.</w:t>
      </w:r>
      <w:r w:rsidR="00811FC7" w:rsidRPr="00811FC7">
        <w:rPr>
          <w:rFonts w:ascii="Calibri" w:eastAsia="Times New Roman" w:hAnsi="Calibri" w:cs="Times New Roman"/>
          <w:lang w:eastAsia="zh-CN"/>
        </w:rPr>
        <w:t xml:space="preserve"> F</w:t>
      </w:r>
      <w:r w:rsidR="00E732A0" w:rsidRPr="00811FC7">
        <w:rPr>
          <w:rFonts w:ascii="Calibri" w:eastAsia="Times New Roman" w:hAnsi="Calibri" w:cs="Times New Roman"/>
          <w:lang w:eastAsia="zh-CN"/>
        </w:rPr>
        <w:t xml:space="preserve">uture studies should </w:t>
      </w:r>
      <w:r w:rsidR="00811FC7" w:rsidRPr="00811FC7">
        <w:rPr>
          <w:rFonts w:ascii="Calibri" w:eastAsia="Times New Roman" w:hAnsi="Calibri" w:cs="Times New Roman"/>
          <w:lang w:eastAsia="zh-CN"/>
        </w:rPr>
        <w:t>therefore</w:t>
      </w:r>
      <w:r w:rsidR="00E732A0" w:rsidRPr="00811FC7">
        <w:rPr>
          <w:rFonts w:ascii="Calibri" w:eastAsia="Times New Roman" w:hAnsi="Calibri" w:cs="Times New Roman"/>
          <w:lang w:eastAsia="zh-CN"/>
        </w:rPr>
        <w:t xml:space="preserve"> </w:t>
      </w:r>
      <w:r w:rsidR="00811FC7">
        <w:rPr>
          <w:rFonts w:ascii="Calibri" w:eastAsia="Times New Roman" w:hAnsi="Calibri" w:cs="Times New Roman"/>
          <w:lang w:eastAsia="zh-CN"/>
        </w:rPr>
        <w:t>establish</w:t>
      </w:r>
      <w:r w:rsidR="00E732A0" w:rsidRPr="00811FC7">
        <w:rPr>
          <w:rFonts w:ascii="Calibri" w:eastAsia="Times New Roman" w:hAnsi="Calibri" w:cs="Times New Roman"/>
          <w:lang w:eastAsia="zh-CN"/>
        </w:rPr>
        <w:t xml:space="preserve"> the validity of the ‘priority’ clinical and HRU </w:t>
      </w:r>
      <w:r w:rsidR="00F47CEA" w:rsidRPr="00811FC7">
        <w:rPr>
          <w:rFonts w:ascii="Calibri" w:eastAsia="Times New Roman" w:hAnsi="Calibri" w:cs="Times New Roman"/>
          <w:lang w:eastAsia="zh-CN"/>
        </w:rPr>
        <w:t>outcome measures</w:t>
      </w:r>
      <w:r w:rsidR="00E732A0" w:rsidRPr="00811FC7">
        <w:rPr>
          <w:rFonts w:ascii="Calibri" w:eastAsia="Times New Roman" w:hAnsi="Calibri" w:cs="Times New Roman"/>
          <w:lang w:eastAsia="zh-CN"/>
        </w:rPr>
        <w:t xml:space="preserve"> for severe asthma, with a focus on their relevance from a patient-centred standpoint.</w:t>
      </w:r>
      <w:r w:rsidR="00727962">
        <w:rPr>
          <w:rFonts w:ascii="Calibri" w:eastAsia="Times New Roman" w:hAnsi="Calibri" w:cs="Times New Roman"/>
          <w:lang w:eastAsia="zh-CN"/>
        </w:rPr>
        <w:t xml:space="preserve"> </w:t>
      </w:r>
      <w:r w:rsidRPr="00D82D49">
        <w:rPr>
          <w:rFonts w:ascii="Calibri" w:eastAsia="Times New Roman" w:hAnsi="Calibri" w:cs="Times New Roman"/>
          <w:lang w:eastAsia="zh-CN"/>
        </w:rPr>
        <w:t xml:space="preserve"> </w:t>
      </w:r>
    </w:p>
    <w:p w14:paraId="0DE6CB44" w14:textId="618B9BD7" w:rsidR="00CA0889" w:rsidRDefault="00CA0889" w:rsidP="00F172CA">
      <w:pPr>
        <w:spacing w:line="360" w:lineRule="auto"/>
        <w:ind w:left="-426" w:right="-613"/>
        <w:jc w:val="both"/>
        <w:rPr>
          <w:rFonts w:ascii="Calibri" w:eastAsia="Times New Roman" w:hAnsi="Calibri" w:cs="Times New Roman"/>
          <w:lang w:eastAsia="zh-CN"/>
        </w:rPr>
      </w:pPr>
      <w:r>
        <w:rPr>
          <w:rFonts w:ascii="Calibri" w:eastAsia="Times New Roman" w:hAnsi="Calibri"/>
          <w:lang w:eastAsia="zh-CN"/>
        </w:rPr>
        <w:t>Exacerbations are the primary endpoint in most phase III trials investigating new-generation therapies</w:t>
      </w:r>
      <w:r>
        <w:rPr>
          <w:rFonts w:ascii="Calibri" w:eastAsia="Times New Roman" w:hAnsi="Calibri"/>
          <w:lang w:eastAsia="zh-CN"/>
        </w:rPr>
        <w:fldChar w:fldCharType="begin">
          <w:fldData xml:space="preserve">PEVuZE5vdGU+PENpdGU+PEF1dGhvcj5DYXN0cm88L0F1dGhvcj48WWVhcj4yMDE1PC9ZZWFyPjxS
ZWNOdW0+MTQxPC9SZWNOdW0+PERpc3BsYXlUZXh0PjxzdHlsZSBmYWNlPSJzdXBlcnNjcmlwdCI+
ODUtODg8L3N0eWxlPjwvRGlzcGxheVRleHQ+PHJlY29yZD48cmVjLW51bWJlcj4xNDE8L3JlYy1u
dW1iZXI+PGZvcmVpZ24ta2V5cz48a2V5IGFwcD0iRU4iIGRiLWlkPSJ4c2U5c3M5dDhhOTlkdWVy
dnhoeGV3ZjUwZXNzMmVhZXp6d3YiIHRpbWVzdGFtcD0iMTY1Mjc5MTk0OSI+MTQxPC9rZXk+PC9m
b3JlaWduLWtleXM+PHJlZi10eXBlIG5hbWU9IkpvdXJuYWwgQXJ0aWNsZSI+MTc8L3JlZi10eXBl
Pjxjb250cmlidXRvcnM+PGF1dGhvcnM+PGF1dGhvcj5DYXN0cm8sIE08L2F1dGhvcj48YXV0aG9y
PlphbmdyaWxsaSwgSjwvYXV0aG9yPjxhdXRob3I+V2VjaHNsZXIsIE0gRTwvYXV0aG9yPjxhdXRo
b3I+QmF0ZW1hbiwgRS4gRC48L2F1dGhvcj48YXV0aG9yPkJydXNzZWxsZSwgRy4gRy48L2F1dGhv
cj48YXV0aG9yPkJhcmRpbiwgUC48L2F1dGhvcj48YXV0aG9yPk11cnBoeSwgSy48L2F1dGhvcj48
YXV0aG9yPk1hc3Blcm8sIEouIEYuPC9hdXRob3I+PGF1dGhvcj5PJmFwb3M7QnJpZW4sIEMuPC9h
dXRob3I+PGF1dGhvcj5Lb3JuLCBTLjwvYXV0aG9yPjwvYXV0aG9ycz48L2NvbnRyaWJ1dG9ycz48
YXV0aC1hZGRyZXNzPkRpdmlzaW9uIG9mIFB1bG1vbmFyeSBhbmQgQ3JpdGljYWwgQ2FyZSBNZWRp
Y2luZSwgV2FzaGluZ3RvbiBVbml2ZXJzaXR5IFNjaG9vbCBvZiBNZWRpY2luZSwgU3QgTG91aXMs
IE1PLCBVU0EuIEVsZWN0cm9uaWMgYWRkcmVzczogY2FzdHJvbUBkb20ud3VzdGwuZWR1LiYjeEQ7
VGV2YSBQaGFybWFjZXV0aWNhbHMsIFBoaWxhZGVscGhpYSwgUEEsIFVTQS4mI3hEO0RlcGFydG1l
bnQgb2YgTWVkaWNpbmUsIE5hdGlvbmFsIEpld2lzaCBIZWFsdGgsIERlbnZlciwgQ08sIFVTQS4m
I3hEO0RpdmlzaW9uIG9mIFB1bG1vbm9sb2d5LCBEZXBhcnRtZW50IG9mIE1lZGljaW5lLCBVbml2
ZXJzaXR5IG9mIENhcGUgVG93biwgQ2FwZSBUb3duLCBTb3V0aCBBZnJpY2EuJiN4RDtEZXBhcnRt
ZW50IG9mIFJlc3BpcmF0b3J5IE1lZGljaW5lLCBHaGVudCBVbml2ZXJzaXR5IEhvc3BpdGFsLCBH
aGVudCwgQmVsZ2l1bS4mI3hEO01vbmFzaCBMdW5nIGFuZCBTbGVlcCwgTW9uYXNoIE1lZGljYWwg
Q2VudHJlIGFuZCBVbml2ZXJzaXR5LCBNZWxib3VybmUsIFZJQywgQXVzdHJhbGlhLiYjeEQ7Qm95
cyBUb3duIE5hdGlvbmFsIFJlc2VhcmNoIEhvc3BpdGFsLCBPbWFoYSwgTkUsIFVTQS4mI3hEO0Fs
bGVyZ3kgYW5kIFJlc3BpcmF0b3J5IFJlc2VhcmNoIFVuaXQsIEZ1bmRhY2nDs24gQ2lkZWEsIEJ1
ZW5vcyBBaXJlcywgQXJnZW50aW5hLiYjeEQ7RGVwYXJ0bWVudCBvZiBJbnRlcm5hbCBNZWRpY2lu
ZSwgVW5pdmVyc2l0eSBNZWRpY2FsIENlbnRlciwgSm9oYW5uZXMgR3V0ZW5iZXJnIFVuaXZlcnNp
dHkgb2YgTWFpbnosIE1haW56LCBHZXJtYW55LjwvYXV0aC1hZGRyZXNzPjx0aXRsZXM+PHRpdGxl
PlJlc2xpenVtYWIgZm9yIGluYWRlcXVhdGVseSBjb250cm9sbGVkIGFzdGhtYSB3aXRoIGVsZXZh
dGVkIGJsb29kIGVvc2lub3BoaWwgY291bnRzOiByZXN1bHRzIGZyb20gdHdvIG11bHRpY2VudHJl
LCBwYXJhbGxlbCwgZG91YmxlLWJsaW5kLCByYW5kb21pc2VkLCBwbGFjZWJvLWNvbnRyb2xsZWQs
IHBoYXNlIDMgdHJpYWxzPC90aXRsZT48c2Vjb25kYXJ5LXRpdGxlPkxhbmNldCBSZXNwaXIgTWVk
PC9zZWNvbmRhcnktdGl0bGU+PC90aXRsZXM+PHBlcmlvZGljYWw+PGZ1bGwtdGl0bGU+TGFuY2V0
IFJlc3BpciBNZWQ8L2Z1bGwtdGl0bGU+PC9wZXJpb2RpY2FsPjxwYWdlcz4zNTUtNjY8L3BhZ2Vz
Pjx2b2x1bWU+Mzwvdm9sdW1lPjxudW1iZXI+NTwvbnVtYmVyPjxlZGl0aW9uPjIwMTUvMDMvMDU8
L2VkaXRpb24+PGtleXdvcmRzPjxrZXl3b3JkPkFkdWx0PC9rZXl3b3JkPjxrZXl3b3JkPkFudGli
b2RpZXMsIE1vbm9jbG9uYWwsIEh1bWFuaXplZC8qdGhlcmFwZXV0aWMgdXNlPC9rZXl3b3JkPjxr
ZXl3b3JkPkFzaWE8L2tleXdvcmQ+PGtleXdvcmQ+QXN0aG1hLypkcnVnIHRoZXJhcHkvKmltbXVu
b2xvZ3k8L2tleXdvcmQ+PGtleXdvcmQ+QXVzdHJhbGlhPC9rZXl3b3JkPjxrZXl3b3JkPkRvdWJs
ZS1CbGluZCBNZXRob2Q8L2tleXdvcmQ+PGtleXdvcmQ+RW9zaW5vcGhpbHMvKmltbXVub2xvZ3k8
L2tleXdvcmQ+PGtleXdvcmQ+RXVyb3BlPC9rZXl3b3JkPjxrZXl3b3JkPkZlbWFsZTwva2V5d29y
ZD48a2V5d29yZD5IdW1hbnM8L2tleXdvcmQ+PGtleXdvcmQ+TWFsZTwva2V5d29yZD48a2V5d29y
ZD5NaWRkbGUgQWdlZDwva2V5d29yZD48a2V5d29yZD5Ob3J0aCBBbWVyaWNhPC9rZXl3b3JkPjxr
ZXl3b3JkPlNvdXRoIEFmcmljYTwva2V5d29yZD48a2V5d29yZD5Tb3V0aCBBbWVyaWNhPC9rZXl3
b3JkPjxrZXl3b3JkPlRyZWF0bWVudCBPdXRjb21lPC9rZXl3b3JkPjwva2V5d29yZHM+PGRhdGVz
Pjx5ZWFyPjIwMTU8L3llYXI+PHB1Yi1kYXRlcz48ZGF0ZT5NYXk8L2RhdGU+PC9wdWItZGF0ZXM+
PC9kYXRlcz48aXNibj4yMjEzLTI2MDA8L2lzYm4+PGFjY2Vzc2lvbi1udW0+MjU3MzY5OTA8L2Fj
Y2Vzc2lvbi1udW0+PHVybHM+PC91cmxzPjxlbGVjdHJvbmljLXJlc291cmNlLW51bT4xMC4xMDE2
L3MyMjEzLTI2MDAoMTUpMDAwNDItOTwvZWxlY3Ryb25pYy1yZXNvdXJjZS1udW0+PHJlbW90ZS1k
YXRhYmFzZS1wcm92aWRlcj5OTE08L3JlbW90ZS1kYXRhYmFzZS1wcm92aWRlcj48bGFuZ3VhZ2U+
ZW5nPC9sYW5ndWFnZT48L3JlY29yZD48L0NpdGU+PENpdGU+PEF1dGhvcj5GaXR6R2VyYWxkPC9B
dXRob3I+PFllYXI+MjAxNjwvWWVhcj48UmVjTnVtPjE0MjwvUmVjTnVtPjxyZWNvcmQ+PHJlYy1u
dW1iZXI+MTQyPC9yZWMtbnVtYmVyPjxmb3JlaWduLWtleXM+PGtleSBhcHA9IkVOIiBkYi1pZD0i
eHNlOXNzOXQ4YTk5ZHVlcnZ4aHhld2Y1MGVzczJlYWV6end2IiB0aW1lc3RhbXA9IjE2NTI3OTIw
MDEiPjE0Mjwva2V5PjwvZm9yZWlnbi1rZXlzPjxyZWYtdHlwZSBuYW1lPSJKb3VybmFsIEFydGlj
bGUiPjE3PC9yZWYtdHlwZT48Y29udHJpYnV0b3JzPjxhdXRob3JzPjxhdXRob3I+Rml0ekdlcmFs
ZCwgSiBNPC9hdXRob3I+PGF1dGhvcj5CbGVlY2tlciwgRSBSPC9hdXRob3I+PGF1dGhvcj5OYWly
LCBQPC9hdXRob3I+PGF1dGhvcj5Lb3JuLCBTLjwvYXV0aG9yPjxhdXRob3I+T2h0YSwgSy48L2F1
dGhvcj48YXV0aG9yPkxvbW1hdHpzY2gsIE0uPC9hdXRob3I+PGF1dGhvcj5GZXJndXNvbiwgRy4g
VC48L2F1dGhvcj48YXV0aG9yPkJ1c3NlLCBXLiBXLjwvYXV0aG9yPjxhdXRob3I+QmFya2VyLCBQ
LjwvYXV0aG9yPjxhdXRob3I+U3Byb3VsZSwgUy48L2F1dGhvcj48YXV0aG9yPkdpbG1hcnRpbiwg
Ry48L2F1dGhvcj48YXV0aG9yPldlcmtzdHLDtm0sIFYuPC9hdXRob3I+PGF1dGhvcj5BdXJpdmls
bGl1cywgTS48L2F1dGhvcj48YXV0aG9yPkdvbGRtYW4sIE0uPC9hdXRob3I+PC9hdXRob3JzPjwv
Y29udHJpYnV0b3JzPjxhdXRoLWFkZHJlc3M+VGhlIEx1bmcgQ2VudHJlLCBWYW5jb3V2ZXIgR2Vu
ZXJhbCBIb3NwaXRhbCwgVUJDIEluc3RpdHV0ZSBmb3IgSGVhcnQgYW5kIEx1bmcgSGVhbHRoLCBW
YW5jb3V2ZXIsIEJDLCBDYW5hZGEuIEVsZWN0cm9uaWMgYWRkcmVzczogbWFyay5maXR6Z2VyYWxk
QHZjaC5jYS4mI3hEO1dha2UgRm9yZXN0IFNjaG9vbCBvZiBNZWRpY2luZSwgV2luc3Rvbi1TYWxl
bSwgTkMsIFVTQS4mI3hEO01jTWFzdGVyIFVuaXZlcnNpdHkgJmFtcDsgU3QgSm9zZXBoJmFwb3M7
cyBIZWFsdGhjYXJlLCBIYW1pbHRvbiwgT04sIENhbmFkYS4mI3hEO1VuaXZlcnNpdMOkdHNtZWRp
emluIE1haW56LCBNYWlueiwgR2VybWFueS4mI3hEO05hdGlvbmFsIEhvc3BpdGFsIE9yZ2FuaXph
dGlvbiwgVG9reW8gTmF0aW9uYWwgSG9zcGl0YWwsIFRva3lvLCBKYXBhbi4mI3hEO1VuaXZlcnNp
dMOkdHNrbGluaWt1bSBSb3N0b2NrLCBSb3N0b2NrLCBHZXJtYW55LiYjeEQ7UHVsbW9uYXJ5IFJl
c2VhcmNoIEluc3RpdHV0ZSBvZiBTb3V0aGVhc3QgTWljaGlnYW4sIEZhcm1pbmd0b24gSGlsbHMs
IE1JLCBVU0EuJiN4RDtVbml2ZXJzaXR5IG9mIFdpc2NvbnNpbiBTY2hvb2wgb2YgTWVkaWNpbmUg
YW5kIFB1YmxpYyBIZWFsdGgsIE1hZGlzb24sIFdJLCBVU0EuJiN4RDtBc3RyYVplbmVjYSwgR2Fp
dGhlcnNidXJnLCBNRCwgVVNBLiYjeEQ7QXN0cmFaZW5lY2EsIENhbWJyaWRnZSwgTUEsIFVTQS4m
I3hEO0FzdHJhWmVuZWNhLCBNw7ZsbmRhbCwgU3dlZGVuLjwvYXV0aC1hZGRyZXNzPjx0aXRsZXM+
PHRpdGxlPkJlbnJhbGl6dW1hYiwgYW4gYW50aS1pbnRlcmxldWtpbi01IHJlY2VwdG9yIM6xIG1v
bm9jbG9uYWwgYW50aWJvZHksIGFzIGFkZC1vbiB0cmVhdG1lbnQgZm9yIHBhdGllbnRzIHdpdGgg
c2V2ZXJlLCB1bmNvbnRyb2xsZWQsIGVvc2lub3BoaWxpYyBhc3RobWEgKENBTElNQSk6IGEgcmFu
ZG9taXNlZCwgZG91YmxlLWJsaW5kLCBwbGFjZWJvLWNvbnRyb2xsZWQgcGhhc2UgMyB0cmlhbDwv
dGl0bGU+PHNlY29uZGFyeS10aXRsZT5MYW5jZXQ8L3NlY29uZGFyeS10aXRsZT48L3RpdGxlcz48
cGVyaW9kaWNhbD48ZnVsbC10aXRsZT5MYW5jZXQ8L2Z1bGwtdGl0bGU+PC9wZXJpb2RpY2FsPjxw
YWdlcz4yMTI4LTIxNDE8L3BhZ2VzPjx2b2x1bWU+Mzg4PC92b2x1bWU+PG51bWJlcj4xMDA1Njwv
bnVtYmVyPjxlZGl0aW9uPjIwMTYvMDkvMTA8L2VkaXRpb24+PGtleXdvcmRzPjxrZXl3b3JkPkFk
bWluaXN0cmF0aW9uLCBJbmhhbGF0aW9uPC9rZXl3b3JkPjxrZXl3b3JkPkFkcmVuYWwgQ29ydGV4
IEhvcm1vbmVzL3RoZXJhcGV1dGljIHVzZTwva2V5d29yZD48a2V5d29yZD5BZHVsdDwva2V5d29y
ZD48a2V5d29yZD5BZ2VkPC9rZXl3b3JkPjxrZXl3b3JkPkFudGktQXN0aG1hdGljIEFnZW50cy90
aGVyYXBldXRpYyB1c2U8L2tleXdvcmQ+PGtleXdvcmQ+QW50aWJvZGllcywgTW9ub2Nsb25hbCwg
SHVtYW5pemVkL2FkdmVyc2UgZWZmZWN0cy8qdGhlcmFwZXV0aWMgdXNlPC9rZXl3b3JkPjxrZXl3
b3JkPkFzdGhtYS9jb21wbGljYXRpb25zLypkcnVnIHRoZXJhcHk8L2tleXdvcmQ+PGtleXdvcmQ+
Q2hpbGQ8L2tleXdvcmQ+PGtleXdvcmQ+RGlzZWFzZSBQcm9ncmVzc2lvbjwva2V5d29yZD48a2V5
d29yZD5Eb3NlLVJlc3BvbnNlIFJlbGF0aW9uc2hpcCwgRHJ1Zzwva2V5d29yZD48a2V5d29yZD5E
b3VibGUtQmxpbmQgTWV0aG9kPC9rZXl3b3JkPjxrZXl3b3JkPipEcnVnIFRoZXJhcHksIENvbWJp
bmF0aW9uPC9rZXl3b3JkPjxrZXl3b3JkPkZlbWFsZTwva2V5d29yZD48a2V5d29yZD5Gb3JjZWQg
RXhwaXJhdG9yeSBWb2x1bWU8L2tleXdvcmQ+PGtleXdvcmQ+SHVtYW5zPC9rZXl3b3JkPjxrZXl3
b3JkPkluamVjdGlvbnMsIFN1YmN1dGFuZW91czwva2V5d29yZD48a2V5d29yZD5NYWxlPC9rZXl3
b3JkPjxrZXl3b3JkPk1pZGRsZSBBZ2VkPC9rZXl3b3JkPjxrZXl3b3JkPipQdWxtb25hcnkgRW9z
aW5vcGhpbGlhL2Jsb29kPC9rZXl3b3JkPjxrZXl3b3JkPlJlY2VwdG9ycywgSW50ZXJsZXVraW4t
NS9hbnRhZ29uaXN0cyAmYW1wOyBpbmhpYml0b3JzPC9rZXl3b3JkPjwva2V5d29yZHM+PGRhdGVz
Pjx5ZWFyPjIwMTY8L3llYXI+PHB1Yi1kYXRlcz48ZGF0ZT5PY3QgMjk8L2RhdGU+PC9wdWItZGF0
ZXM+PC9kYXRlcz48aXNibj4wMTQwLTY3MzY8L2lzYm4+PGFjY2Vzc2lvbi1udW0+Mjc2MDk0MDY8
L2FjY2Vzc2lvbi1udW0+PHVybHM+PC91cmxzPjxlbGVjdHJvbmljLXJlc291cmNlLW51bT4xMC4x
MDE2L3MwMTQwLTY3MzYoMTYpMzEzMjItODwvZWxlY3Ryb25pYy1yZXNvdXJjZS1udW0+PHJlbW90
ZS1kYXRhYmFzZS1wcm92aWRlcj5OTE08L3JlbW90ZS1kYXRhYmFzZS1wcm92aWRlcj48bGFuZ3Vh
Z2U+ZW5nPC9sYW5ndWFnZT48L3JlY29yZD48L0NpdGU+PENpdGU+PEF1dGhvcj5XZW56ZWw8L0F1
dGhvcj48WWVhcj4yMDEzPC9ZZWFyPjxSZWNOdW0+MTQzPC9SZWNOdW0+PHJlY29yZD48cmVjLW51
bWJlcj4xNDM8L3JlYy1udW1iZXI+PGZvcmVpZ24ta2V5cz48a2V5IGFwcD0iRU4iIGRiLWlkPSJ4
c2U5c3M5dDhhOTlkdWVydnhoeGV3ZjUwZXNzMmVhZXp6d3YiIHRpbWVzdGFtcD0iMTY1Mjc5MjA0
NiI+MTQzPC9rZXk+PC9mb3JlaWduLWtleXM+PHJlZi10eXBlIG5hbWU9IkpvdXJuYWwgQXJ0aWNs
ZSI+MTc8L3JlZi10eXBlPjxjb250cmlidXRvcnM+PGF1dGhvcnM+PGF1dGhvcj5XZW56ZWwsIFM8
L2F1dGhvcj48YXV0aG9yPkZvcmQsIEw8L2F1dGhvcj48YXV0aG9yPlBlYXJsbWFuLCBEPC9hdXRo
b3I+PGF1dGhvcj5TcGVjdG9yLCBTLjwvYXV0aG9yPjxhdXRob3I+U2hlciwgTC48L2F1dGhvcj48
YXV0aG9yPlNrb2JpZXJhbmRhLCBGLjwvYXV0aG9yPjxhdXRob3I+V2FuZywgTC48L2F1dGhvcj48
YXV0aG9yPktpcmtlc3NlbGksIFMuPC9hdXRob3I+PGF1dGhvcj5Sb2NrbGluLCBSLjwvYXV0aG9y
PjxhdXRob3I+Qm9jaywgQi48L2F1dGhvcj48YXV0aG9yPkhhbWlsdG9uLCBKLjwvYXV0aG9yPjxh
dXRob3I+TWluZywgSi4gRS48L2F1dGhvcj48YXV0aG9yPlJhZGluLCBBLjwvYXV0aG9yPjxhdXRo
b3I+U3RhaGwsIE4uPC9hdXRob3I+PGF1dGhvcj5ZYW5jb3BvdWxvcywgRy4gRC48L2F1dGhvcj48
YXV0aG9yPkdyYWhhbSwgTi48L2F1dGhvcj48YXV0aG9yPlBpcm96emksIEcuPC9hdXRob3I+PC9h
dXRob3JzPjwvY29udHJpYnV0b3JzPjxhdXRoLWFkZHJlc3M+RGl2aXNpb24gb2YgUHVsbW9uYXJ5
IEFsbGVyZ3kgYW5kIENyaXRpY2FsIENhcmUgTWVkaWNpbmUsIFVuaXZlcnNpdHkgb2YgUGl0dHNi
dXJnaCwgUGl0dHNidXJnaCwgUEEsIFVTQS4gd2VuemVsc2VAdXBtYy5lZHU8L2F1dGgtYWRkcmVz
cz48dGl0bGVzPjx0aXRsZT5EdXBpbHVtYWIgaW4gcGVyc2lzdGVudCBhc3RobWEgd2l0aCBlbGV2
YXRlZCBlb3Npbm9waGlsIGxldmVsczwvdGl0bGU+PHNlY29uZGFyeS10aXRsZT5OIEVuZ2wgSiBN
ZWQ8L3NlY29uZGFyeS10aXRsZT48L3RpdGxlcz48cGVyaW9kaWNhbD48ZnVsbC10aXRsZT5OIEVu
Z2wgSiBNZWQ8L2Z1bGwtdGl0bGU+PC9wZXJpb2RpY2FsPjxwYWdlcz4yNDU1LTY2PC9wYWdlcz48
dm9sdW1lPjM2ODwvdm9sdW1lPjxudW1iZXI+MjY8L251bWJlcj48ZWRpdGlvbj4yMDEzLzA1LzIy
PC9lZGl0aW9uPjxrZXl3b3Jkcz48a2V5d29yZD5BZG9sZXNjZW50PC9rZXl3b3JkPjxrZXl3b3Jk
PkFkcmVuZXJnaWMgYmV0YS1BZ29uaXN0cy90aGVyYXBldXRpYyB1c2U8L2tleXdvcmQ+PGtleXdv
cmQ+QWR1bHQ8L2tleXdvcmQ+PGtleXdvcmQ+QWdlZDwva2V5d29yZD48a2V5d29yZD5BbnRpLUFz
dGhtYXRpYyBBZ2VudHMvYWR2ZXJzZSBlZmZlY3RzL3BoYXJtYWNvbG9neS8qdGhlcmFwZXV0aWMg
dXNlPC9rZXl3b3JkPjxrZXl3b3JkPkFudGlib2RpZXMsIE1vbm9jbG9uYWwvYWR2ZXJzZSBlZmZl
Y3RzL3BoYXJtYWNvbG9neS8qdGhlcmFwZXV0aWMgdXNlPC9rZXl3b3JkPjxrZXl3b3JkPkFudGli
b2RpZXMsIE1vbm9jbG9uYWwsIEh1bWFuaXplZDwva2V5d29yZD48a2V5d29yZD5Bc3RobWEvKmRy
dWcgdGhlcmFweS9pbW11bm9sb2d5L3BoeXNpb3BhdGhvbG9neTwva2V5d29yZD48a2V5d29yZD5C
aW9tYXJrZXJzL2Jsb29kPC9rZXl3b3JkPjxrZXl3b3JkPkVvc2lub3BoaWxpYS8qY29tcGxpY2F0
aW9uczwva2V5d29yZD48a2V5d29yZD5GZW1hbGU8L2tleXdvcmQ+PGtleXdvcmQ+Rm9yY2VkIEV4
cGlyYXRvcnkgVm9sdW1lPC9rZXl3b3JkPjxrZXl3b3JkPkdsdWNvY29ydGljb2lkcy90aGVyYXBl
dXRpYyB1c2U8L2tleXdvcmQ+PGtleXdvcmQ+SHVtYW5zPC9rZXl3b3JkPjxrZXl3b3JkPkluamVj
dGlvbnMsIFN1YmN1dGFuZW91czwva2V5d29yZD48a2V5d29yZD5JbnRlbnRpb24gdG8gVHJlYXQg
QW5hbHlzaXM8L2tleXdvcmQ+PGtleXdvcmQ+SW50ZXJsZXVraW4tNCBSZWNlcHRvciBhbHBoYSBT
dWJ1bml0LyppbW11bm9sb2d5PC9rZXl3b3JkPjxrZXl3b3JkPkxldWtvY3l0ZSBDb3VudDwva2V5
d29yZD48a2V5d29yZD5Mb2dpc3RpYyBNb2RlbHM8L2tleXdvcmQ+PGtleXdvcmQ+TWFsZTwva2V5
d29yZD48a2V5d29yZD5NaWRkbGUgQWdlZDwva2V5d29yZD48a2V5d29yZD5PdXRjb21lIEFzc2Vz
c21lbnQsIEhlYWx0aCBDYXJlPC9rZXl3b3JkPjxrZXl3b3JkPlRoMiBDZWxsczwva2V5d29yZD48
a2V5d29yZD5Zb3VuZyBBZHVsdDwva2V5d29yZD48L2tleXdvcmRzPjxkYXRlcz48eWVhcj4yMDEz
PC95ZWFyPjxwdWItZGF0ZXM+PGRhdGU+SnVuIDI3PC9kYXRlPjwvcHViLWRhdGVzPjwvZGF0ZXM+
PGlzYm4+MDAyOC00NzkzPC9pc2JuPjxhY2Nlc3Npb24tbnVtPjIzNjg4MzIzPC9hY2Nlc3Npb24t
bnVtPjx1cmxzPjwvdXJscz48ZWxlY3Ryb25pYy1yZXNvdXJjZS1udW0+MTAuMTA1Ni9ORUpNb2Ex
MzA0MDQ4PC9lbGVjdHJvbmljLXJlc291cmNlLW51bT48cmVtb3RlLWRhdGFiYXNlLXByb3ZpZGVy
Pk5MTTwvcmVtb3RlLWRhdGFiYXNlLXByb3ZpZGVyPjxsYW5ndWFnZT5lbmc8L2xhbmd1YWdlPjwv
cmVjb3JkPjwvQ2l0ZT48Q2l0ZT48QXV0aG9yPk1vb3JlPC9BdXRob3I+PFllYXI+MjAyMjwvWWVh
cj48UmVjTnVtPjE0NDwvUmVjTnVtPjxyZWNvcmQ+PHJlYy1udW1iZXI+MTQ0PC9yZWMtbnVtYmVy
Pjxmb3JlaWduLWtleXM+PGtleSBhcHA9IkVOIiBkYi1pZD0ieHNlOXNzOXQ4YTk5ZHVlcnZ4aHhl
d2Y1MGVzczJlYWV6end2IiB0aW1lc3RhbXA9IjE2NTI3OTIwOTMiPjE0NDwva2V5PjwvZm9yZWln
bi1rZXlzPjxyZWYtdHlwZSBuYW1lPSJKb3VybmFsIEFydGljbGUiPjE3PC9yZWYtdHlwZT48Y29u
dHJpYnV0b3JzPjxhdXRob3JzPjxhdXRob3I+TW9vcmUsIFcgQzwvYXV0aG9yPjxhdXRob3I+S29y
bm1hbm4sIE88L2F1dGhvcj48YXV0aG9yPkh1bWJlcnQsIE08L2F1dGhvcj48YXV0aG9yPlBvaXJp
ZXIsIEMuPC9hdXRob3I+PGF1dGhvcj5CZWwsIEUuIEguPC9hdXRob3I+PGF1dGhvcj5LYW5la28s
IE4uPC9hdXRob3I+PGF1dGhvcj5TbWl0aCwgUy4gRy48L2F1dGhvcj48YXV0aG9yPk1hcnRpbiwg
Ti48L2F1dGhvcj48YXV0aG9yPkdpbHNvbiwgTS4gSi48L2F1dGhvcj48YXV0aG9yPlByaWNlLCBS
LiBHLjwvYXV0aG9yPjxhdXRob3I+QnJhZGZvcmQsIEUuIFMuPC9hdXRob3I+PGF1dGhvcj5MaXUs
IE0uIEMuPC9hdXRob3I+PC9hdXRob3JzPjwvY29udHJpYnV0b3JzPjxhdXRoLWFkZHJlc3M+RGVw
dCBvZiBNZWRpY2luZSwgV2FrZSBGb3Jlc3QgU2Nob29sIG9mIE1lZGljaW5lLCBNZWRpY2FsIENl
bnRlciBCb3VsZXZhcmQsIFdpbnN0b24tU2FsZW0sIE5DLCBVU0Egd21vb3JlQHdha2VoZWFsdGgu
ZWR1LiYjeEQ7SUtGIFBuZXVtb2xvZ2llIEZyYW5rZnVydCwgQ2xpbmljYWwgUmVzZWFyY2ggQ2Vu
dHJlIFJlc3BpcmF0b3J5IERpc2Vhc2VzLCBGcmFua2Z1cnQsIEdlcm1hbnkuJiN4RDtVbml2ZXJz
aXTDqSBQYXJpcy1TYWNsYXksIFBhcmlzLCBGcmFuY2UuJiN4RDtBc3Npc3RhbmNlIFB1YmxpcXVl
LSBIw7RwaXRhdXggZGUgUGFyaXMsIFNlcnZpY2UgZGUgUG5ldW1vbG9naWUgZXQgU29pbnMgSW50
ZW5zaWZzIFJlc3BpcmF0b2lyZXMsIEjDtHBpdGFsIEJpY8OqdHJlLCBMZSBLcmVtbGluLUJpY8Oq
dHJlLCBGcmFuY2UuJiN4RDtJTlNFUk0gVTk5OSwgTGUgS3JlbWxpbi1CaWPDqnRyZSwgUGFyaXMs
IEZyYW5jZS4mI3hEO0TDqXBhcnRlbWVudCBkZSBNw6lkZWNpbmUsIFNlcnZpY2UgZGUgUG5ldW1v
bG9naWUsIENlbnRyZSBIb3NwaXRhbGllciBkZSBsJmFwb3M7VW5pdmVyc2l0w6kgZGUgTW9udHLD
qWFsIChDSFVNKSwgTW9udHJlYWwsIFFDLCBDYW5hZGEuJiN4RDtEZXB0IG9mIFJlc3BpcmF0b3J5
IE1lZGljaW5lLCBBbXN0ZXJkYW0gVU1DLCBVbml2ZXJzaXR5IG9mIEFtc3RlcmRhbSwgQW1zdGVy
ZGFtLCBUaGUgTmV0aGVybGFuZHMuJiN4RDtEZXB0IG9mIFB1bG1vbmFyeSBNZWRpY2luZSwgS2Ft
ZWRhIE1lZGljYWwgQ2VudGVyLCBLYW1vZ2F3YSwgSmFwYW4uJiN4RDtSZXNwaXJhdG9yeSBUaGVy
YXBldXRpYyBBcmVhLCBHU0ssIFJlc2VhcmNoIFRyaWFuZ2xlIFBhcmssIE5DLCBVU0EuJiN4RDtH
bG9iYWwgTWVkaWNhbCBBZmZhaXJzLCBHU0ssIEJyZW50Zm9yZCwgVUsuJiN4RDtJbnN0aXR1dGUg
Zm9yIEx1bmcgSGVhbHRoLCBVbml2ZXJzaXR5IG9mIExlaWNlc3RlciwgTGVpY2VzdGVyLCBVSy4m
I3hEO1Jlc3BpcmF0b3J5IFJlc2VhcmNoIGFuZCBEZXZlbG9wbWVudCwgR1NLLCBVeGJyaWRnZSwg
VUsuJiN4RDtCaW9zdGF0aXN0aWNzLCBHU0ssIFN0ZXZlbmFnZSwgVUsuJiN4RDtEaXZpc2lvbnMg
b2YgQWxsZXJneSBhbmQgQ2xpbmljYWwgSW1tdW5vbG9neSwgUHVsbW9uYXJ5IGFuZCBDcml0aWNh
bCBDYXJlIE1lZGljaW5lLCBKb2hucyBIb3BraW5zIEFzdGhtYSBhbmQgQWxsZXJneSBDZW50ZXIs
IEJhbHRpbW9yZSwgTUQsIFVTQS48L2F1dGgtYWRkcmVzcz48dGl0bGVzPjx0aXRsZT5TdG9wcGlu
ZyB2ZXJzdXMgY29udGludWluZyBsb25nLXRlcm0gbWVwb2xpenVtYWIgdHJlYXRtZW50IGluIHNl
dmVyZSBlb3Npbm9waGlsaWMgYXN0aG1hIChDT01FVCBzdHVkeSk8L3RpdGxlPjxzZWNvbmRhcnkt
dGl0bGU+RXVyIFJlc3BpciBKPC9zZWNvbmRhcnktdGl0bGU+PC90aXRsZXM+PHBlcmlvZGljYWw+
PGZ1bGwtdGl0bGU+RXVyIFJlc3BpciBKPC9mdWxsLXRpdGxlPjwvcGVyaW9kaWNhbD48dm9sdW1l
PjU5PC92b2x1bWU+PG51bWJlcj4xPC9udW1iZXI+PGVkaXRpb24+MjAyMS8wNi8yNzwvZWRpdGlv
bj48a2V5d29yZHM+PGtleXdvcmQ+KkFudGktQXN0aG1hdGljIEFnZW50cy90aGVyYXBldXRpYyB1
c2U8L2tleXdvcmQ+PGtleXdvcmQ+QW50aWJvZGllcywgTW9ub2Nsb25hbCwgSHVtYW5pemVkL3Ro
ZXJhcGV1dGljIHVzZTwva2V5d29yZD48a2V5d29yZD4qQXN0aG1hL2RydWcgdGhlcmFweTwva2V5
d29yZD48a2V5d29yZD5IdW1hbnM8L2tleXdvcmQ+PGtleXdvcmQ+KlB1bG1vbmFyeSBFb3Npbm9w
aGlsaWE8L2tleXdvcmQ+PGtleXdvcmQ+VHJlYXRtZW50IE91dGNvbWU8L2tleXdvcmQ+PC9rZXl3
b3Jkcz48ZGF0ZXM+PHllYXI+MjAyMjwveWVhcj48cHViLWRhdGVzPjxkYXRlPkphbjwvZGF0ZT48
L3B1Yi1kYXRlcz48L2RhdGVzPjxpc2JuPjA5MDMtMTkzNiAoUHJpbnQpJiN4RDswOTAzLTE5MzY8
L2lzYm4+PGFjY2Vzc2lvbi1udW0+MzQxNzI0NzA8L2FjY2Vzc2lvbi1udW0+PHVybHM+PC91cmxz
PjxjdXN0b20yPlBNQzg3MzMzNDQgZnVuZGVkIGJ5IEdsYXhvU21pdGhLbGluZTsgYW5kIGhhcyBy
ZWNlaXZlZCBmdW5kaW5nIGZvciBjbGluaWNhbCByZXNlYXJjaCBhbmQgcGVyc29uYWwgZmVlcyBm
b3IgcGFydGljaXBhdGlvbiBpbiBhZHZpc29yeSBib2FyZHMgZnJvbSBHU0ssIEFzdHJhWmVuZWNh
IGFuZCBTYW5vZmkgUmVnZW5lcm9uLCBvdXRzaWRlIHRoZSBzdWJtaXR0ZWQgd29yay4gQ29uZmxp
Y3Qgb2YgaW50ZXJlc3Q6IE8uIEtvcm5tYW5uIHJlcG9ydHMgdGhhdCB0aGUgc3R1ZHkgYW5kIHdy
aXRpbmcgc3VwcG9ydCB3YXMgZnVuZGVkIGJ5IEdsYXhvU21pdGhLbGluZTsgYW5kIGhhcyByZWNl
aXZlZCBwZXJzb25hbCBmZWVzIGZyb20gQXN0cmFaZW5lY2EsIEdTSywgTm92YXJ0aXMsIEJvZWhy
aW5nZXIgSW5nZWxoZWltLCBTYW5vZmkgQXZlbnRpcywgYW5kIFJvY2hlLCBvdXRzaWRlIHRoZSBz
dWJtaXR0ZWQgd29yay4gQ29uZmxpY3Qgb2YgaW50ZXJlc3Q6IE0uIEh1bWJlcnQgcmVwb3J0cyB0
aGF0IHRoZSBzdHVkeSBhbmQgd3JpdGluZyBzdXBwb3J0IHdhcyBmdW5kZWQgYnkgR2xheG9TbWl0
aEtsaW5lOyBhbmQgaGFzIHJlY2VpdmVkIHBlcnNvbmFsIGZlZXMgZm9yIGNvbnN1bHRhbmN5IHNl
cnZpY2VzIGFuZCBzcGVha2luZyBhdCBjb25mZXJlbmNlcywgYW5kIHBhcnRpY2lwYXRpb24gaW4g
Y2xpbmljYWwgcmVzZWFyY2ggcHJvamVjdHMgd2l0aCBBc3RyYVplbmVjYSwgR1NLLCBOb3ZhcnRp
cywgUm9jaGUsIFNhbm9maSBSZWdlbmVyb24gYW5kIFRFVkE7IGFuZCBoYXMgYSByZXNlYXJjaCBn
cmFudCBmcm9tIEdTSywgb3V0c2lkZSB0aGUgc3VibWl0dGVkIHdvcmsuIENvbmZsaWN0IG9mIGlu
dGVyZXN0OiBDLiBQb2lyaWVyIHJlcG9ydHMgdGhhdCB0aGUgc3R1ZHkgYW5kIHdyaXRpbmcgc3Vw
cG9ydCB3YXMgZnVuZGVkIGJ5IEdsYXhvU21pdGhLbGluZTsgYW5kIGhhcyByZWNlaXZlZCBwZXJz
b25hbCBmZWVzIGZyb20gR1NLLCBOb3ZhcnRpcywgU2Fub2ZpLCBhbmQgQm9laHJpbmdlciBJbmdl
bGhlaW0sIG91dHNpZGUgdGhlIHN1Ym1pdHRlZCB3b3JrLiBDb25mbGljdCBvZiBpbnRlcmVzdDog
RS5ILiBCZWwgcmVwb3J0cyB0aGF0IHRoZSBzdHVkeSBhbmQgd3JpdGluZyBzdXBwb3J0IHdhcyBm
dW5kZWQgYnkgR2xheG9TbWl0aEtsaW5lOyBhbmQgZ3JhbnRzIGZyb20gR1NLIGFuZCBUZXZhLCBw
ZXJzb25hbCBmZWVzIGZyb20gQXN0cmFaZW5lY2EsIEdTSywgTm92YXJ0aXMsIFNhbm9maS9SZWdl
bmVyb24sIFN0ZXJuYSBCaW9sb2dpY2FscyBhbmQgQ2hpZXNpLCBvdXRzaWRlIHRoZSBzdWJtaXR0
ZWQgd29yay4gQ29uZmxpY3Qgb2YgaW50ZXJlc3Q6IE4uIEthbmVrbyByZXBvcnRzIHRoYXQgdGhl
IHN0dWR5IGFuZCB3cml0aW5nIHN1cHBvcnQgd2FzIGZ1bmRlZCBieSBHbGF4b1NtaXRoS2xpbmUu
IENvbmZsaWN0IG9mIGludGVyZXN0OiBTLkcuIFNtaXRoIHJlcG9ydHMgdGhhdCB0aGUgc3R1ZHkg
YW5kIHdyaXRpbmcgc3VwcG9ydCB3YXMgZnVuZGVkIGJ5IEdsYXhvU21pdGhLbGluZTsgYW5kIGlz
IGFuIGVtcGxveWVlIG9mIEdTSyBhbmQgb3ducyBzdG9ja3Mvc2hhcmVzLiBDb25mbGljdCBvZiBp
bnRlcmVzdDogTi4gTWFydGluIHJlcG9ydHMgdGhhdCB0aGUgc3R1ZHkgYW5kIHdyaXRpbmcgc3Vw
cG9ydCB3YXMgZnVuZGVkIGJ5IEdsYXhvU21pdGhLbGluZTsgYW5kIGlzIGFuIGVtcGxveWVlIG9m
IEdTSyBhbmQgb3ducyBzdG9ja3Mvc2hhcmVzLiBDb25mbGljdCBvZiBpbnRlcmVzdDogTS5KLiBH
aWxzb24gcmVwb3J0cyB0aGF0IHRoZSBzdHVkeSBhbmQgd3JpdGluZyBzdXBwb3J0IHdhcyBmdW5k
ZWQgYnkgR2xheG9TbWl0aEtsaW5lOyBhbmQgaXMgYW4gZW1wbG95ZWUgb2YgR1NLIGFuZCBvd25z
IHN0b2Nrcy9zaGFyZXMuIENvbmZsaWN0IG9mIGludGVyZXN0OiBSLkcuIFByaWNlIHJlcG9ydHMg
dGhhdCB0aGUgc3R1ZHkgYW5kIHdyaXRpbmcgc3VwcG9ydCB3YXMgZnVuZGVkIGJ5IEdsYXhvU21p
dGhLbGluZTsgYW5kIGlzIGFuIGVtcGxveWVlIG9mIEdTSyBhbmQgb3ducyBzdG9ja3Mvc2hhcmVz
LiBDb25mbGljdCBvZiBpbnRlcmVzdDogRS5TLiBCcmFkZm9yZCByZXBvcnRzIHRoYXQgdGhlIHN0
dWR5IGFuZCB3cml0aW5nIHN1cHBvcnQgd2FzIGZ1bmRlZCBieSBHbGF4b1NtaXRoS2xpbmU7IGFu
ZCB3YXMgYW4gZW1wbG95ZWUgYXQgR1NLIGF0IHRoZSB0aW1lIG9mIHRoZSBzdHVkeS4gQ29uZmxp
Y3Qgb2YgaW50ZXJlc3Q6IE0uQy4gTGl1IHJlcG9ydHMgdGhhdCB0aGUgc3R1ZHkgYW5kIHdyaXRp
bmcgc3VwcG9ydCB3YXMgZnVuZGVkIGJ5IEdsYXhvU21pdGhLbGluZTsgYW5kIGhhcyByZWNlaXZl
ZCBncmFudHMgZm9yIGNsaW5pY2FsIHRyaWFscyBmcm9tIEJvZWhyaW5nZXIgSW5nZWxoZWltLCBH
U0ssIE1lZEltbXVuZSwgTWVyZW8gQmlvUGhhcm0sIGFuZCBHb3NzYW1lciBCaW8sIG91dHNpZGUg
dGhlIHN1Ym1pdHRlZCB3b3JrLjwvY3VzdG9tMj48ZWxlY3Ryb25pYy1yZXNvdXJjZS1udW0+MTAu
MTE4My8xMzk5MzAwMy4wMDM5Ni0yMDIxPC9lbGVjdHJvbmljLXJlc291cmNlLW51bT48cmVtb3Rl
LWRhdGFiYXNlLXByb3ZpZGVyPk5MTTwvcmVtb3RlLWRhdGFiYXNlLXByb3ZpZGVyPjxsYW5ndWFn
ZT5lbmc8L2xhbmd1YWdlPjwvcmVjb3JkPjwvQ2l0ZT48L0VuZE5vdGU+AG==
</w:fldData>
        </w:fldChar>
      </w:r>
      <w:r w:rsidR="007E24D9">
        <w:rPr>
          <w:rFonts w:ascii="Calibri" w:eastAsia="Times New Roman" w:hAnsi="Calibri"/>
          <w:lang w:eastAsia="zh-CN"/>
        </w:rPr>
        <w:instrText xml:space="preserve"> ADDIN EN.CITE </w:instrText>
      </w:r>
      <w:r w:rsidR="007E24D9">
        <w:rPr>
          <w:rFonts w:ascii="Calibri" w:eastAsia="Times New Roman" w:hAnsi="Calibri"/>
          <w:lang w:eastAsia="zh-CN"/>
        </w:rPr>
        <w:fldChar w:fldCharType="begin">
          <w:fldData xml:space="preserve">PEVuZE5vdGU+PENpdGU+PEF1dGhvcj5DYXN0cm88L0F1dGhvcj48WWVhcj4yMDE1PC9ZZWFyPjxS
ZWNOdW0+MTQxPC9SZWNOdW0+PERpc3BsYXlUZXh0PjxzdHlsZSBmYWNlPSJzdXBlcnNjcmlwdCI+
ODUtODg8L3N0eWxlPjwvRGlzcGxheVRleHQ+PHJlY29yZD48cmVjLW51bWJlcj4xNDE8L3JlYy1u
dW1iZXI+PGZvcmVpZ24ta2V5cz48a2V5IGFwcD0iRU4iIGRiLWlkPSJ4c2U5c3M5dDhhOTlkdWVy
dnhoeGV3ZjUwZXNzMmVhZXp6d3YiIHRpbWVzdGFtcD0iMTY1Mjc5MTk0OSI+MTQxPC9rZXk+PC9m
b3JlaWduLWtleXM+PHJlZi10eXBlIG5hbWU9IkpvdXJuYWwgQXJ0aWNsZSI+MTc8L3JlZi10eXBl
Pjxjb250cmlidXRvcnM+PGF1dGhvcnM+PGF1dGhvcj5DYXN0cm8sIE08L2F1dGhvcj48YXV0aG9y
PlphbmdyaWxsaSwgSjwvYXV0aG9yPjxhdXRob3I+V2VjaHNsZXIsIE0gRTwvYXV0aG9yPjxhdXRo
b3I+QmF0ZW1hbiwgRS4gRC48L2F1dGhvcj48YXV0aG9yPkJydXNzZWxsZSwgRy4gRy48L2F1dGhv
cj48YXV0aG9yPkJhcmRpbiwgUC48L2F1dGhvcj48YXV0aG9yPk11cnBoeSwgSy48L2F1dGhvcj48
YXV0aG9yPk1hc3Blcm8sIEouIEYuPC9hdXRob3I+PGF1dGhvcj5PJmFwb3M7QnJpZW4sIEMuPC9h
dXRob3I+PGF1dGhvcj5Lb3JuLCBTLjwvYXV0aG9yPjwvYXV0aG9ycz48L2NvbnRyaWJ1dG9ycz48
YXV0aC1hZGRyZXNzPkRpdmlzaW9uIG9mIFB1bG1vbmFyeSBhbmQgQ3JpdGljYWwgQ2FyZSBNZWRp
Y2luZSwgV2FzaGluZ3RvbiBVbml2ZXJzaXR5IFNjaG9vbCBvZiBNZWRpY2luZSwgU3QgTG91aXMs
IE1PLCBVU0EuIEVsZWN0cm9uaWMgYWRkcmVzczogY2FzdHJvbUBkb20ud3VzdGwuZWR1LiYjeEQ7
VGV2YSBQaGFybWFjZXV0aWNhbHMsIFBoaWxhZGVscGhpYSwgUEEsIFVTQS4mI3hEO0RlcGFydG1l
bnQgb2YgTWVkaWNpbmUsIE5hdGlvbmFsIEpld2lzaCBIZWFsdGgsIERlbnZlciwgQ08sIFVTQS4m
I3hEO0RpdmlzaW9uIG9mIFB1bG1vbm9sb2d5LCBEZXBhcnRtZW50IG9mIE1lZGljaW5lLCBVbml2
ZXJzaXR5IG9mIENhcGUgVG93biwgQ2FwZSBUb3duLCBTb3V0aCBBZnJpY2EuJiN4RDtEZXBhcnRt
ZW50IG9mIFJlc3BpcmF0b3J5IE1lZGljaW5lLCBHaGVudCBVbml2ZXJzaXR5IEhvc3BpdGFsLCBH
aGVudCwgQmVsZ2l1bS4mI3hEO01vbmFzaCBMdW5nIGFuZCBTbGVlcCwgTW9uYXNoIE1lZGljYWwg
Q2VudHJlIGFuZCBVbml2ZXJzaXR5LCBNZWxib3VybmUsIFZJQywgQXVzdHJhbGlhLiYjeEQ7Qm95
cyBUb3duIE5hdGlvbmFsIFJlc2VhcmNoIEhvc3BpdGFsLCBPbWFoYSwgTkUsIFVTQS4mI3hEO0Fs
bGVyZ3kgYW5kIFJlc3BpcmF0b3J5IFJlc2VhcmNoIFVuaXQsIEZ1bmRhY2nDs24gQ2lkZWEsIEJ1
ZW5vcyBBaXJlcywgQXJnZW50aW5hLiYjeEQ7RGVwYXJ0bWVudCBvZiBJbnRlcm5hbCBNZWRpY2lu
ZSwgVW5pdmVyc2l0eSBNZWRpY2FsIENlbnRlciwgSm9oYW5uZXMgR3V0ZW5iZXJnIFVuaXZlcnNp
dHkgb2YgTWFpbnosIE1haW56LCBHZXJtYW55LjwvYXV0aC1hZGRyZXNzPjx0aXRsZXM+PHRpdGxl
PlJlc2xpenVtYWIgZm9yIGluYWRlcXVhdGVseSBjb250cm9sbGVkIGFzdGhtYSB3aXRoIGVsZXZh
dGVkIGJsb29kIGVvc2lub3BoaWwgY291bnRzOiByZXN1bHRzIGZyb20gdHdvIG11bHRpY2VudHJl
LCBwYXJhbGxlbCwgZG91YmxlLWJsaW5kLCByYW5kb21pc2VkLCBwbGFjZWJvLWNvbnRyb2xsZWQs
IHBoYXNlIDMgdHJpYWxzPC90aXRsZT48c2Vjb25kYXJ5LXRpdGxlPkxhbmNldCBSZXNwaXIgTWVk
PC9zZWNvbmRhcnktdGl0bGU+PC90aXRsZXM+PHBlcmlvZGljYWw+PGZ1bGwtdGl0bGU+TGFuY2V0
IFJlc3BpciBNZWQ8L2Z1bGwtdGl0bGU+PC9wZXJpb2RpY2FsPjxwYWdlcz4zNTUtNjY8L3BhZ2Vz
Pjx2b2x1bWU+Mzwvdm9sdW1lPjxudW1iZXI+NTwvbnVtYmVyPjxlZGl0aW9uPjIwMTUvMDMvMDU8
L2VkaXRpb24+PGtleXdvcmRzPjxrZXl3b3JkPkFkdWx0PC9rZXl3b3JkPjxrZXl3b3JkPkFudGli
b2RpZXMsIE1vbm9jbG9uYWwsIEh1bWFuaXplZC8qdGhlcmFwZXV0aWMgdXNlPC9rZXl3b3JkPjxr
ZXl3b3JkPkFzaWE8L2tleXdvcmQ+PGtleXdvcmQ+QXN0aG1hLypkcnVnIHRoZXJhcHkvKmltbXVu
b2xvZ3k8L2tleXdvcmQ+PGtleXdvcmQ+QXVzdHJhbGlhPC9rZXl3b3JkPjxrZXl3b3JkPkRvdWJs
ZS1CbGluZCBNZXRob2Q8L2tleXdvcmQ+PGtleXdvcmQ+RW9zaW5vcGhpbHMvKmltbXVub2xvZ3k8
L2tleXdvcmQ+PGtleXdvcmQ+RXVyb3BlPC9rZXl3b3JkPjxrZXl3b3JkPkZlbWFsZTwva2V5d29y
ZD48a2V5d29yZD5IdW1hbnM8L2tleXdvcmQ+PGtleXdvcmQ+TWFsZTwva2V5d29yZD48a2V5d29y
ZD5NaWRkbGUgQWdlZDwva2V5d29yZD48a2V5d29yZD5Ob3J0aCBBbWVyaWNhPC9rZXl3b3JkPjxr
ZXl3b3JkPlNvdXRoIEFmcmljYTwva2V5d29yZD48a2V5d29yZD5Tb3V0aCBBbWVyaWNhPC9rZXl3
b3JkPjxrZXl3b3JkPlRyZWF0bWVudCBPdXRjb21lPC9rZXl3b3JkPjwva2V5d29yZHM+PGRhdGVz
Pjx5ZWFyPjIwMTU8L3llYXI+PHB1Yi1kYXRlcz48ZGF0ZT5NYXk8L2RhdGU+PC9wdWItZGF0ZXM+
PC9kYXRlcz48aXNibj4yMjEzLTI2MDA8L2lzYm4+PGFjY2Vzc2lvbi1udW0+MjU3MzY5OTA8L2Fj
Y2Vzc2lvbi1udW0+PHVybHM+PC91cmxzPjxlbGVjdHJvbmljLXJlc291cmNlLW51bT4xMC4xMDE2
L3MyMjEzLTI2MDAoMTUpMDAwNDItOTwvZWxlY3Ryb25pYy1yZXNvdXJjZS1udW0+PHJlbW90ZS1k
YXRhYmFzZS1wcm92aWRlcj5OTE08L3JlbW90ZS1kYXRhYmFzZS1wcm92aWRlcj48bGFuZ3VhZ2U+
ZW5nPC9sYW5ndWFnZT48L3JlY29yZD48L0NpdGU+PENpdGU+PEF1dGhvcj5GaXR6R2VyYWxkPC9B
dXRob3I+PFllYXI+MjAxNjwvWWVhcj48UmVjTnVtPjE0MjwvUmVjTnVtPjxyZWNvcmQ+PHJlYy1u
dW1iZXI+MTQyPC9yZWMtbnVtYmVyPjxmb3JlaWduLWtleXM+PGtleSBhcHA9IkVOIiBkYi1pZD0i
eHNlOXNzOXQ4YTk5ZHVlcnZ4aHhld2Y1MGVzczJlYWV6end2IiB0aW1lc3RhbXA9IjE2NTI3OTIw
MDEiPjE0Mjwva2V5PjwvZm9yZWlnbi1rZXlzPjxyZWYtdHlwZSBuYW1lPSJKb3VybmFsIEFydGlj
bGUiPjE3PC9yZWYtdHlwZT48Y29udHJpYnV0b3JzPjxhdXRob3JzPjxhdXRob3I+Rml0ekdlcmFs
ZCwgSiBNPC9hdXRob3I+PGF1dGhvcj5CbGVlY2tlciwgRSBSPC9hdXRob3I+PGF1dGhvcj5OYWly
LCBQPC9hdXRob3I+PGF1dGhvcj5Lb3JuLCBTLjwvYXV0aG9yPjxhdXRob3I+T2h0YSwgSy48L2F1
dGhvcj48YXV0aG9yPkxvbW1hdHpzY2gsIE0uPC9hdXRob3I+PGF1dGhvcj5GZXJndXNvbiwgRy4g
VC48L2F1dGhvcj48YXV0aG9yPkJ1c3NlLCBXLiBXLjwvYXV0aG9yPjxhdXRob3I+QmFya2VyLCBQ
LjwvYXV0aG9yPjxhdXRob3I+U3Byb3VsZSwgUy48L2F1dGhvcj48YXV0aG9yPkdpbG1hcnRpbiwg
Ry48L2F1dGhvcj48YXV0aG9yPldlcmtzdHLDtm0sIFYuPC9hdXRob3I+PGF1dGhvcj5BdXJpdmls
bGl1cywgTS48L2F1dGhvcj48YXV0aG9yPkdvbGRtYW4sIE0uPC9hdXRob3I+PC9hdXRob3JzPjwv
Y29udHJpYnV0b3JzPjxhdXRoLWFkZHJlc3M+VGhlIEx1bmcgQ2VudHJlLCBWYW5jb3V2ZXIgR2Vu
ZXJhbCBIb3NwaXRhbCwgVUJDIEluc3RpdHV0ZSBmb3IgSGVhcnQgYW5kIEx1bmcgSGVhbHRoLCBW
YW5jb3V2ZXIsIEJDLCBDYW5hZGEuIEVsZWN0cm9uaWMgYWRkcmVzczogbWFyay5maXR6Z2VyYWxk
QHZjaC5jYS4mI3hEO1dha2UgRm9yZXN0IFNjaG9vbCBvZiBNZWRpY2luZSwgV2luc3Rvbi1TYWxl
bSwgTkMsIFVTQS4mI3hEO01jTWFzdGVyIFVuaXZlcnNpdHkgJmFtcDsgU3QgSm9zZXBoJmFwb3M7
cyBIZWFsdGhjYXJlLCBIYW1pbHRvbiwgT04sIENhbmFkYS4mI3hEO1VuaXZlcnNpdMOkdHNtZWRp
emluIE1haW56LCBNYWlueiwgR2VybWFueS4mI3hEO05hdGlvbmFsIEhvc3BpdGFsIE9yZ2FuaXph
dGlvbiwgVG9reW8gTmF0aW9uYWwgSG9zcGl0YWwsIFRva3lvLCBKYXBhbi4mI3hEO1VuaXZlcnNp
dMOkdHNrbGluaWt1bSBSb3N0b2NrLCBSb3N0b2NrLCBHZXJtYW55LiYjeEQ7UHVsbW9uYXJ5IFJl
c2VhcmNoIEluc3RpdHV0ZSBvZiBTb3V0aGVhc3QgTWljaGlnYW4sIEZhcm1pbmd0b24gSGlsbHMs
IE1JLCBVU0EuJiN4RDtVbml2ZXJzaXR5IG9mIFdpc2NvbnNpbiBTY2hvb2wgb2YgTWVkaWNpbmUg
YW5kIFB1YmxpYyBIZWFsdGgsIE1hZGlzb24sIFdJLCBVU0EuJiN4RDtBc3RyYVplbmVjYSwgR2Fp
dGhlcnNidXJnLCBNRCwgVVNBLiYjeEQ7QXN0cmFaZW5lY2EsIENhbWJyaWRnZSwgTUEsIFVTQS4m
I3hEO0FzdHJhWmVuZWNhLCBNw7ZsbmRhbCwgU3dlZGVuLjwvYXV0aC1hZGRyZXNzPjx0aXRsZXM+
PHRpdGxlPkJlbnJhbGl6dW1hYiwgYW4gYW50aS1pbnRlcmxldWtpbi01IHJlY2VwdG9yIM6xIG1v
bm9jbG9uYWwgYW50aWJvZHksIGFzIGFkZC1vbiB0cmVhdG1lbnQgZm9yIHBhdGllbnRzIHdpdGgg
c2V2ZXJlLCB1bmNvbnRyb2xsZWQsIGVvc2lub3BoaWxpYyBhc3RobWEgKENBTElNQSk6IGEgcmFu
ZG9taXNlZCwgZG91YmxlLWJsaW5kLCBwbGFjZWJvLWNvbnRyb2xsZWQgcGhhc2UgMyB0cmlhbDwv
dGl0bGU+PHNlY29uZGFyeS10aXRsZT5MYW5jZXQ8L3NlY29uZGFyeS10aXRsZT48L3RpdGxlcz48
cGVyaW9kaWNhbD48ZnVsbC10aXRsZT5MYW5jZXQ8L2Z1bGwtdGl0bGU+PC9wZXJpb2RpY2FsPjxw
YWdlcz4yMTI4LTIxNDE8L3BhZ2VzPjx2b2x1bWU+Mzg4PC92b2x1bWU+PG51bWJlcj4xMDA1Njwv
bnVtYmVyPjxlZGl0aW9uPjIwMTYvMDkvMTA8L2VkaXRpb24+PGtleXdvcmRzPjxrZXl3b3JkPkFk
bWluaXN0cmF0aW9uLCBJbmhhbGF0aW9uPC9rZXl3b3JkPjxrZXl3b3JkPkFkcmVuYWwgQ29ydGV4
IEhvcm1vbmVzL3RoZXJhcGV1dGljIHVzZTwva2V5d29yZD48a2V5d29yZD5BZHVsdDwva2V5d29y
ZD48a2V5d29yZD5BZ2VkPC9rZXl3b3JkPjxrZXl3b3JkPkFudGktQXN0aG1hdGljIEFnZW50cy90
aGVyYXBldXRpYyB1c2U8L2tleXdvcmQ+PGtleXdvcmQ+QW50aWJvZGllcywgTW9ub2Nsb25hbCwg
SHVtYW5pemVkL2FkdmVyc2UgZWZmZWN0cy8qdGhlcmFwZXV0aWMgdXNlPC9rZXl3b3JkPjxrZXl3
b3JkPkFzdGhtYS9jb21wbGljYXRpb25zLypkcnVnIHRoZXJhcHk8L2tleXdvcmQ+PGtleXdvcmQ+
Q2hpbGQ8L2tleXdvcmQ+PGtleXdvcmQ+RGlzZWFzZSBQcm9ncmVzc2lvbjwva2V5d29yZD48a2V5
d29yZD5Eb3NlLVJlc3BvbnNlIFJlbGF0aW9uc2hpcCwgRHJ1Zzwva2V5d29yZD48a2V5d29yZD5E
b3VibGUtQmxpbmQgTWV0aG9kPC9rZXl3b3JkPjxrZXl3b3JkPipEcnVnIFRoZXJhcHksIENvbWJp
bmF0aW9uPC9rZXl3b3JkPjxrZXl3b3JkPkZlbWFsZTwva2V5d29yZD48a2V5d29yZD5Gb3JjZWQg
RXhwaXJhdG9yeSBWb2x1bWU8L2tleXdvcmQ+PGtleXdvcmQ+SHVtYW5zPC9rZXl3b3JkPjxrZXl3
b3JkPkluamVjdGlvbnMsIFN1YmN1dGFuZW91czwva2V5d29yZD48a2V5d29yZD5NYWxlPC9rZXl3
b3JkPjxrZXl3b3JkPk1pZGRsZSBBZ2VkPC9rZXl3b3JkPjxrZXl3b3JkPipQdWxtb25hcnkgRW9z
aW5vcGhpbGlhL2Jsb29kPC9rZXl3b3JkPjxrZXl3b3JkPlJlY2VwdG9ycywgSW50ZXJsZXVraW4t
NS9hbnRhZ29uaXN0cyAmYW1wOyBpbmhpYml0b3JzPC9rZXl3b3JkPjwva2V5d29yZHM+PGRhdGVz
Pjx5ZWFyPjIwMTY8L3llYXI+PHB1Yi1kYXRlcz48ZGF0ZT5PY3QgMjk8L2RhdGU+PC9wdWItZGF0
ZXM+PC9kYXRlcz48aXNibj4wMTQwLTY3MzY8L2lzYm4+PGFjY2Vzc2lvbi1udW0+Mjc2MDk0MDY8
L2FjY2Vzc2lvbi1udW0+PHVybHM+PC91cmxzPjxlbGVjdHJvbmljLXJlc291cmNlLW51bT4xMC4x
MDE2L3MwMTQwLTY3MzYoMTYpMzEzMjItODwvZWxlY3Ryb25pYy1yZXNvdXJjZS1udW0+PHJlbW90
ZS1kYXRhYmFzZS1wcm92aWRlcj5OTE08L3JlbW90ZS1kYXRhYmFzZS1wcm92aWRlcj48bGFuZ3Vh
Z2U+ZW5nPC9sYW5ndWFnZT48L3JlY29yZD48L0NpdGU+PENpdGU+PEF1dGhvcj5XZW56ZWw8L0F1
dGhvcj48WWVhcj4yMDEzPC9ZZWFyPjxSZWNOdW0+MTQzPC9SZWNOdW0+PHJlY29yZD48cmVjLW51
bWJlcj4xNDM8L3JlYy1udW1iZXI+PGZvcmVpZ24ta2V5cz48a2V5IGFwcD0iRU4iIGRiLWlkPSJ4
c2U5c3M5dDhhOTlkdWVydnhoeGV3ZjUwZXNzMmVhZXp6d3YiIHRpbWVzdGFtcD0iMTY1Mjc5MjA0
NiI+MTQzPC9rZXk+PC9mb3JlaWduLWtleXM+PHJlZi10eXBlIG5hbWU9IkpvdXJuYWwgQXJ0aWNs
ZSI+MTc8L3JlZi10eXBlPjxjb250cmlidXRvcnM+PGF1dGhvcnM+PGF1dGhvcj5XZW56ZWwsIFM8
L2F1dGhvcj48YXV0aG9yPkZvcmQsIEw8L2F1dGhvcj48YXV0aG9yPlBlYXJsbWFuLCBEPC9hdXRo
b3I+PGF1dGhvcj5TcGVjdG9yLCBTLjwvYXV0aG9yPjxhdXRob3I+U2hlciwgTC48L2F1dGhvcj48
YXV0aG9yPlNrb2JpZXJhbmRhLCBGLjwvYXV0aG9yPjxhdXRob3I+V2FuZywgTC48L2F1dGhvcj48
YXV0aG9yPktpcmtlc3NlbGksIFMuPC9hdXRob3I+PGF1dGhvcj5Sb2NrbGluLCBSLjwvYXV0aG9y
PjxhdXRob3I+Qm9jaywgQi48L2F1dGhvcj48YXV0aG9yPkhhbWlsdG9uLCBKLjwvYXV0aG9yPjxh
dXRob3I+TWluZywgSi4gRS48L2F1dGhvcj48YXV0aG9yPlJhZGluLCBBLjwvYXV0aG9yPjxhdXRo
b3I+U3RhaGwsIE4uPC9hdXRob3I+PGF1dGhvcj5ZYW5jb3BvdWxvcywgRy4gRC48L2F1dGhvcj48
YXV0aG9yPkdyYWhhbSwgTi48L2F1dGhvcj48YXV0aG9yPlBpcm96emksIEcuPC9hdXRob3I+PC9h
dXRob3JzPjwvY29udHJpYnV0b3JzPjxhdXRoLWFkZHJlc3M+RGl2aXNpb24gb2YgUHVsbW9uYXJ5
IEFsbGVyZ3kgYW5kIENyaXRpY2FsIENhcmUgTWVkaWNpbmUsIFVuaXZlcnNpdHkgb2YgUGl0dHNi
dXJnaCwgUGl0dHNidXJnaCwgUEEsIFVTQS4gd2VuemVsc2VAdXBtYy5lZHU8L2F1dGgtYWRkcmVz
cz48dGl0bGVzPjx0aXRsZT5EdXBpbHVtYWIgaW4gcGVyc2lzdGVudCBhc3RobWEgd2l0aCBlbGV2
YXRlZCBlb3Npbm9waGlsIGxldmVsczwvdGl0bGU+PHNlY29uZGFyeS10aXRsZT5OIEVuZ2wgSiBN
ZWQ8L3NlY29uZGFyeS10aXRsZT48L3RpdGxlcz48cGVyaW9kaWNhbD48ZnVsbC10aXRsZT5OIEVu
Z2wgSiBNZWQ8L2Z1bGwtdGl0bGU+PC9wZXJpb2RpY2FsPjxwYWdlcz4yNDU1LTY2PC9wYWdlcz48
dm9sdW1lPjM2ODwvdm9sdW1lPjxudW1iZXI+MjY8L251bWJlcj48ZWRpdGlvbj4yMDEzLzA1LzIy
PC9lZGl0aW9uPjxrZXl3b3Jkcz48a2V5d29yZD5BZG9sZXNjZW50PC9rZXl3b3JkPjxrZXl3b3Jk
PkFkcmVuZXJnaWMgYmV0YS1BZ29uaXN0cy90aGVyYXBldXRpYyB1c2U8L2tleXdvcmQ+PGtleXdv
cmQ+QWR1bHQ8L2tleXdvcmQ+PGtleXdvcmQ+QWdlZDwva2V5d29yZD48a2V5d29yZD5BbnRpLUFz
dGhtYXRpYyBBZ2VudHMvYWR2ZXJzZSBlZmZlY3RzL3BoYXJtYWNvbG9neS8qdGhlcmFwZXV0aWMg
dXNlPC9rZXl3b3JkPjxrZXl3b3JkPkFudGlib2RpZXMsIE1vbm9jbG9uYWwvYWR2ZXJzZSBlZmZl
Y3RzL3BoYXJtYWNvbG9neS8qdGhlcmFwZXV0aWMgdXNlPC9rZXl3b3JkPjxrZXl3b3JkPkFudGli
b2RpZXMsIE1vbm9jbG9uYWwsIEh1bWFuaXplZDwva2V5d29yZD48a2V5d29yZD5Bc3RobWEvKmRy
dWcgdGhlcmFweS9pbW11bm9sb2d5L3BoeXNpb3BhdGhvbG9neTwva2V5d29yZD48a2V5d29yZD5C
aW9tYXJrZXJzL2Jsb29kPC9rZXl3b3JkPjxrZXl3b3JkPkVvc2lub3BoaWxpYS8qY29tcGxpY2F0
aW9uczwva2V5d29yZD48a2V5d29yZD5GZW1hbGU8L2tleXdvcmQ+PGtleXdvcmQ+Rm9yY2VkIEV4
cGlyYXRvcnkgVm9sdW1lPC9rZXl3b3JkPjxrZXl3b3JkPkdsdWNvY29ydGljb2lkcy90aGVyYXBl
dXRpYyB1c2U8L2tleXdvcmQ+PGtleXdvcmQ+SHVtYW5zPC9rZXl3b3JkPjxrZXl3b3JkPkluamVj
dGlvbnMsIFN1YmN1dGFuZW91czwva2V5d29yZD48a2V5d29yZD5JbnRlbnRpb24gdG8gVHJlYXQg
QW5hbHlzaXM8L2tleXdvcmQ+PGtleXdvcmQ+SW50ZXJsZXVraW4tNCBSZWNlcHRvciBhbHBoYSBT
dWJ1bml0LyppbW11bm9sb2d5PC9rZXl3b3JkPjxrZXl3b3JkPkxldWtvY3l0ZSBDb3VudDwva2V5
d29yZD48a2V5d29yZD5Mb2dpc3RpYyBNb2RlbHM8L2tleXdvcmQ+PGtleXdvcmQ+TWFsZTwva2V5
d29yZD48a2V5d29yZD5NaWRkbGUgQWdlZDwva2V5d29yZD48a2V5d29yZD5PdXRjb21lIEFzc2Vz
c21lbnQsIEhlYWx0aCBDYXJlPC9rZXl3b3JkPjxrZXl3b3JkPlRoMiBDZWxsczwva2V5d29yZD48
a2V5d29yZD5Zb3VuZyBBZHVsdDwva2V5d29yZD48L2tleXdvcmRzPjxkYXRlcz48eWVhcj4yMDEz
PC95ZWFyPjxwdWItZGF0ZXM+PGRhdGU+SnVuIDI3PC9kYXRlPjwvcHViLWRhdGVzPjwvZGF0ZXM+
PGlzYm4+MDAyOC00NzkzPC9pc2JuPjxhY2Nlc3Npb24tbnVtPjIzNjg4MzIzPC9hY2Nlc3Npb24t
bnVtPjx1cmxzPjwvdXJscz48ZWxlY3Ryb25pYy1yZXNvdXJjZS1udW0+MTAuMTA1Ni9ORUpNb2Ex
MzA0MDQ4PC9lbGVjdHJvbmljLXJlc291cmNlLW51bT48cmVtb3RlLWRhdGFiYXNlLXByb3ZpZGVy
Pk5MTTwvcmVtb3RlLWRhdGFiYXNlLXByb3ZpZGVyPjxsYW5ndWFnZT5lbmc8L2xhbmd1YWdlPjwv
cmVjb3JkPjwvQ2l0ZT48Q2l0ZT48QXV0aG9yPk1vb3JlPC9BdXRob3I+PFllYXI+MjAyMjwvWWVh
cj48UmVjTnVtPjE0NDwvUmVjTnVtPjxyZWNvcmQ+PHJlYy1udW1iZXI+MTQ0PC9yZWMtbnVtYmVy
Pjxmb3JlaWduLWtleXM+PGtleSBhcHA9IkVOIiBkYi1pZD0ieHNlOXNzOXQ4YTk5ZHVlcnZ4aHhl
d2Y1MGVzczJlYWV6end2IiB0aW1lc3RhbXA9IjE2NTI3OTIwOTMiPjE0NDwva2V5PjwvZm9yZWln
bi1rZXlzPjxyZWYtdHlwZSBuYW1lPSJKb3VybmFsIEFydGljbGUiPjE3PC9yZWYtdHlwZT48Y29u
dHJpYnV0b3JzPjxhdXRob3JzPjxhdXRob3I+TW9vcmUsIFcgQzwvYXV0aG9yPjxhdXRob3I+S29y
bm1hbm4sIE88L2F1dGhvcj48YXV0aG9yPkh1bWJlcnQsIE08L2F1dGhvcj48YXV0aG9yPlBvaXJp
ZXIsIEMuPC9hdXRob3I+PGF1dGhvcj5CZWwsIEUuIEguPC9hdXRob3I+PGF1dGhvcj5LYW5la28s
IE4uPC9hdXRob3I+PGF1dGhvcj5TbWl0aCwgUy4gRy48L2F1dGhvcj48YXV0aG9yPk1hcnRpbiwg
Ti48L2F1dGhvcj48YXV0aG9yPkdpbHNvbiwgTS4gSi48L2F1dGhvcj48YXV0aG9yPlByaWNlLCBS
LiBHLjwvYXV0aG9yPjxhdXRob3I+QnJhZGZvcmQsIEUuIFMuPC9hdXRob3I+PGF1dGhvcj5MaXUs
IE0uIEMuPC9hdXRob3I+PC9hdXRob3JzPjwvY29udHJpYnV0b3JzPjxhdXRoLWFkZHJlc3M+RGVw
dCBvZiBNZWRpY2luZSwgV2FrZSBGb3Jlc3QgU2Nob29sIG9mIE1lZGljaW5lLCBNZWRpY2FsIENl
bnRlciBCb3VsZXZhcmQsIFdpbnN0b24tU2FsZW0sIE5DLCBVU0Egd21vb3JlQHdha2VoZWFsdGgu
ZWR1LiYjeEQ7SUtGIFBuZXVtb2xvZ2llIEZyYW5rZnVydCwgQ2xpbmljYWwgUmVzZWFyY2ggQ2Vu
dHJlIFJlc3BpcmF0b3J5IERpc2Vhc2VzLCBGcmFua2Z1cnQsIEdlcm1hbnkuJiN4RDtVbml2ZXJz
aXTDqSBQYXJpcy1TYWNsYXksIFBhcmlzLCBGcmFuY2UuJiN4RDtBc3Npc3RhbmNlIFB1YmxpcXVl
LSBIw7RwaXRhdXggZGUgUGFyaXMsIFNlcnZpY2UgZGUgUG5ldW1vbG9naWUgZXQgU29pbnMgSW50
ZW5zaWZzIFJlc3BpcmF0b2lyZXMsIEjDtHBpdGFsIEJpY8OqdHJlLCBMZSBLcmVtbGluLUJpY8Oq
dHJlLCBGcmFuY2UuJiN4RDtJTlNFUk0gVTk5OSwgTGUgS3JlbWxpbi1CaWPDqnRyZSwgUGFyaXMs
IEZyYW5jZS4mI3hEO0TDqXBhcnRlbWVudCBkZSBNw6lkZWNpbmUsIFNlcnZpY2UgZGUgUG5ldW1v
bG9naWUsIENlbnRyZSBIb3NwaXRhbGllciBkZSBsJmFwb3M7VW5pdmVyc2l0w6kgZGUgTW9udHLD
qWFsIChDSFVNKSwgTW9udHJlYWwsIFFDLCBDYW5hZGEuJiN4RDtEZXB0IG9mIFJlc3BpcmF0b3J5
IE1lZGljaW5lLCBBbXN0ZXJkYW0gVU1DLCBVbml2ZXJzaXR5IG9mIEFtc3RlcmRhbSwgQW1zdGVy
ZGFtLCBUaGUgTmV0aGVybGFuZHMuJiN4RDtEZXB0IG9mIFB1bG1vbmFyeSBNZWRpY2luZSwgS2Ft
ZWRhIE1lZGljYWwgQ2VudGVyLCBLYW1vZ2F3YSwgSmFwYW4uJiN4RDtSZXNwaXJhdG9yeSBUaGVy
YXBldXRpYyBBcmVhLCBHU0ssIFJlc2VhcmNoIFRyaWFuZ2xlIFBhcmssIE5DLCBVU0EuJiN4RDtH
bG9iYWwgTWVkaWNhbCBBZmZhaXJzLCBHU0ssIEJyZW50Zm9yZCwgVUsuJiN4RDtJbnN0aXR1dGUg
Zm9yIEx1bmcgSGVhbHRoLCBVbml2ZXJzaXR5IG9mIExlaWNlc3RlciwgTGVpY2VzdGVyLCBVSy4m
I3hEO1Jlc3BpcmF0b3J5IFJlc2VhcmNoIGFuZCBEZXZlbG9wbWVudCwgR1NLLCBVeGJyaWRnZSwg
VUsuJiN4RDtCaW9zdGF0aXN0aWNzLCBHU0ssIFN0ZXZlbmFnZSwgVUsuJiN4RDtEaXZpc2lvbnMg
b2YgQWxsZXJneSBhbmQgQ2xpbmljYWwgSW1tdW5vbG9neSwgUHVsbW9uYXJ5IGFuZCBDcml0aWNh
bCBDYXJlIE1lZGljaW5lLCBKb2hucyBIb3BraW5zIEFzdGhtYSBhbmQgQWxsZXJneSBDZW50ZXIs
IEJhbHRpbW9yZSwgTUQsIFVTQS48L2F1dGgtYWRkcmVzcz48dGl0bGVzPjx0aXRsZT5TdG9wcGlu
ZyB2ZXJzdXMgY29udGludWluZyBsb25nLXRlcm0gbWVwb2xpenVtYWIgdHJlYXRtZW50IGluIHNl
dmVyZSBlb3Npbm9waGlsaWMgYXN0aG1hIChDT01FVCBzdHVkeSk8L3RpdGxlPjxzZWNvbmRhcnkt
dGl0bGU+RXVyIFJlc3BpciBKPC9zZWNvbmRhcnktdGl0bGU+PC90aXRsZXM+PHBlcmlvZGljYWw+
PGZ1bGwtdGl0bGU+RXVyIFJlc3BpciBKPC9mdWxsLXRpdGxlPjwvcGVyaW9kaWNhbD48dm9sdW1l
PjU5PC92b2x1bWU+PG51bWJlcj4xPC9udW1iZXI+PGVkaXRpb24+MjAyMS8wNi8yNzwvZWRpdGlv
bj48a2V5d29yZHM+PGtleXdvcmQ+KkFudGktQXN0aG1hdGljIEFnZW50cy90aGVyYXBldXRpYyB1
c2U8L2tleXdvcmQ+PGtleXdvcmQ+QW50aWJvZGllcywgTW9ub2Nsb25hbCwgSHVtYW5pemVkL3Ro
ZXJhcGV1dGljIHVzZTwva2V5d29yZD48a2V5d29yZD4qQXN0aG1hL2RydWcgdGhlcmFweTwva2V5
d29yZD48a2V5d29yZD5IdW1hbnM8L2tleXdvcmQ+PGtleXdvcmQ+KlB1bG1vbmFyeSBFb3Npbm9w
aGlsaWE8L2tleXdvcmQ+PGtleXdvcmQ+VHJlYXRtZW50IE91dGNvbWU8L2tleXdvcmQ+PC9rZXl3
b3Jkcz48ZGF0ZXM+PHllYXI+MjAyMjwveWVhcj48cHViLWRhdGVzPjxkYXRlPkphbjwvZGF0ZT48
L3B1Yi1kYXRlcz48L2RhdGVzPjxpc2JuPjA5MDMtMTkzNiAoUHJpbnQpJiN4RDswOTAzLTE5MzY8
L2lzYm4+PGFjY2Vzc2lvbi1udW0+MzQxNzI0NzA8L2FjY2Vzc2lvbi1udW0+PHVybHM+PC91cmxz
PjxjdXN0b20yPlBNQzg3MzMzNDQgZnVuZGVkIGJ5IEdsYXhvU21pdGhLbGluZTsgYW5kIGhhcyBy
ZWNlaXZlZCBmdW5kaW5nIGZvciBjbGluaWNhbCByZXNlYXJjaCBhbmQgcGVyc29uYWwgZmVlcyBm
b3IgcGFydGljaXBhdGlvbiBpbiBhZHZpc29yeSBib2FyZHMgZnJvbSBHU0ssIEFzdHJhWmVuZWNh
IGFuZCBTYW5vZmkgUmVnZW5lcm9uLCBvdXRzaWRlIHRoZSBzdWJtaXR0ZWQgd29yay4gQ29uZmxp
Y3Qgb2YgaW50ZXJlc3Q6IE8uIEtvcm5tYW5uIHJlcG9ydHMgdGhhdCB0aGUgc3R1ZHkgYW5kIHdy
aXRpbmcgc3VwcG9ydCB3YXMgZnVuZGVkIGJ5IEdsYXhvU21pdGhLbGluZTsgYW5kIGhhcyByZWNl
aXZlZCBwZXJzb25hbCBmZWVzIGZyb20gQXN0cmFaZW5lY2EsIEdTSywgTm92YXJ0aXMsIEJvZWhy
aW5nZXIgSW5nZWxoZWltLCBTYW5vZmkgQXZlbnRpcywgYW5kIFJvY2hlLCBvdXRzaWRlIHRoZSBz
dWJtaXR0ZWQgd29yay4gQ29uZmxpY3Qgb2YgaW50ZXJlc3Q6IE0uIEh1bWJlcnQgcmVwb3J0cyB0
aGF0IHRoZSBzdHVkeSBhbmQgd3JpdGluZyBzdXBwb3J0IHdhcyBmdW5kZWQgYnkgR2xheG9TbWl0
aEtsaW5lOyBhbmQgaGFzIHJlY2VpdmVkIHBlcnNvbmFsIGZlZXMgZm9yIGNvbnN1bHRhbmN5IHNl
cnZpY2VzIGFuZCBzcGVha2luZyBhdCBjb25mZXJlbmNlcywgYW5kIHBhcnRpY2lwYXRpb24gaW4g
Y2xpbmljYWwgcmVzZWFyY2ggcHJvamVjdHMgd2l0aCBBc3RyYVplbmVjYSwgR1NLLCBOb3ZhcnRp
cywgUm9jaGUsIFNhbm9maSBSZWdlbmVyb24gYW5kIFRFVkE7IGFuZCBoYXMgYSByZXNlYXJjaCBn
cmFudCBmcm9tIEdTSywgb3V0c2lkZSB0aGUgc3VibWl0dGVkIHdvcmsuIENvbmZsaWN0IG9mIGlu
dGVyZXN0OiBDLiBQb2lyaWVyIHJlcG9ydHMgdGhhdCB0aGUgc3R1ZHkgYW5kIHdyaXRpbmcgc3Vw
cG9ydCB3YXMgZnVuZGVkIGJ5IEdsYXhvU21pdGhLbGluZTsgYW5kIGhhcyByZWNlaXZlZCBwZXJz
b25hbCBmZWVzIGZyb20gR1NLLCBOb3ZhcnRpcywgU2Fub2ZpLCBhbmQgQm9laHJpbmdlciBJbmdl
bGhlaW0sIG91dHNpZGUgdGhlIHN1Ym1pdHRlZCB3b3JrLiBDb25mbGljdCBvZiBpbnRlcmVzdDog
RS5ILiBCZWwgcmVwb3J0cyB0aGF0IHRoZSBzdHVkeSBhbmQgd3JpdGluZyBzdXBwb3J0IHdhcyBm
dW5kZWQgYnkgR2xheG9TbWl0aEtsaW5lOyBhbmQgZ3JhbnRzIGZyb20gR1NLIGFuZCBUZXZhLCBw
ZXJzb25hbCBmZWVzIGZyb20gQXN0cmFaZW5lY2EsIEdTSywgTm92YXJ0aXMsIFNhbm9maS9SZWdl
bmVyb24sIFN0ZXJuYSBCaW9sb2dpY2FscyBhbmQgQ2hpZXNpLCBvdXRzaWRlIHRoZSBzdWJtaXR0
ZWQgd29yay4gQ29uZmxpY3Qgb2YgaW50ZXJlc3Q6IE4uIEthbmVrbyByZXBvcnRzIHRoYXQgdGhl
IHN0dWR5IGFuZCB3cml0aW5nIHN1cHBvcnQgd2FzIGZ1bmRlZCBieSBHbGF4b1NtaXRoS2xpbmUu
IENvbmZsaWN0IG9mIGludGVyZXN0OiBTLkcuIFNtaXRoIHJlcG9ydHMgdGhhdCB0aGUgc3R1ZHkg
YW5kIHdyaXRpbmcgc3VwcG9ydCB3YXMgZnVuZGVkIGJ5IEdsYXhvU21pdGhLbGluZTsgYW5kIGlz
IGFuIGVtcGxveWVlIG9mIEdTSyBhbmQgb3ducyBzdG9ja3Mvc2hhcmVzLiBDb25mbGljdCBvZiBp
bnRlcmVzdDogTi4gTWFydGluIHJlcG9ydHMgdGhhdCB0aGUgc3R1ZHkgYW5kIHdyaXRpbmcgc3Vw
cG9ydCB3YXMgZnVuZGVkIGJ5IEdsYXhvU21pdGhLbGluZTsgYW5kIGlzIGFuIGVtcGxveWVlIG9m
IEdTSyBhbmQgb3ducyBzdG9ja3Mvc2hhcmVzLiBDb25mbGljdCBvZiBpbnRlcmVzdDogTS5KLiBH
aWxzb24gcmVwb3J0cyB0aGF0IHRoZSBzdHVkeSBhbmQgd3JpdGluZyBzdXBwb3J0IHdhcyBmdW5k
ZWQgYnkgR2xheG9TbWl0aEtsaW5lOyBhbmQgaXMgYW4gZW1wbG95ZWUgb2YgR1NLIGFuZCBvd25z
IHN0b2Nrcy9zaGFyZXMuIENvbmZsaWN0IG9mIGludGVyZXN0OiBSLkcuIFByaWNlIHJlcG9ydHMg
dGhhdCB0aGUgc3R1ZHkgYW5kIHdyaXRpbmcgc3VwcG9ydCB3YXMgZnVuZGVkIGJ5IEdsYXhvU21p
dGhLbGluZTsgYW5kIGlzIGFuIGVtcGxveWVlIG9mIEdTSyBhbmQgb3ducyBzdG9ja3Mvc2hhcmVz
LiBDb25mbGljdCBvZiBpbnRlcmVzdDogRS5TLiBCcmFkZm9yZCByZXBvcnRzIHRoYXQgdGhlIHN0
dWR5IGFuZCB3cml0aW5nIHN1cHBvcnQgd2FzIGZ1bmRlZCBieSBHbGF4b1NtaXRoS2xpbmU7IGFu
ZCB3YXMgYW4gZW1wbG95ZWUgYXQgR1NLIGF0IHRoZSB0aW1lIG9mIHRoZSBzdHVkeS4gQ29uZmxp
Y3Qgb2YgaW50ZXJlc3Q6IE0uQy4gTGl1IHJlcG9ydHMgdGhhdCB0aGUgc3R1ZHkgYW5kIHdyaXRp
bmcgc3VwcG9ydCB3YXMgZnVuZGVkIGJ5IEdsYXhvU21pdGhLbGluZTsgYW5kIGhhcyByZWNlaXZl
ZCBncmFudHMgZm9yIGNsaW5pY2FsIHRyaWFscyBmcm9tIEJvZWhyaW5nZXIgSW5nZWxoZWltLCBH
U0ssIE1lZEltbXVuZSwgTWVyZW8gQmlvUGhhcm0sIGFuZCBHb3NzYW1lciBCaW8sIG91dHNpZGUg
dGhlIHN1Ym1pdHRlZCB3b3JrLjwvY3VzdG9tMj48ZWxlY3Ryb25pYy1yZXNvdXJjZS1udW0+MTAu
MTE4My8xMzk5MzAwMy4wMDM5Ni0yMDIxPC9lbGVjdHJvbmljLXJlc291cmNlLW51bT48cmVtb3Rl
LWRhdGFiYXNlLXByb3ZpZGVyPk5MTTwvcmVtb3RlLWRhdGFiYXNlLXByb3ZpZGVyPjxsYW5ndWFn
ZT5lbmc8L2xhbmd1YWdlPjwvcmVjb3JkPjwvQ2l0ZT48L0VuZE5vdGU+AG==
</w:fldData>
        </w:fldChar>
      </w:r>
      <w:r w:rsidR="007E24D9">
        <w:rPr>
          <w:rFonts w:ascii="Calibri" w:eastAsia="Times New Roman" w:hAnsi="Calibri"/>
          <w:lang w:eastAsia="zh-CN"/>
        </w:rPr>
        <w:instrText xml:space="preserve"> ADDIN EN.CITE.DATA </w:instrText>
      </w:r>
      <w:r w:rsidR="007E24D9">
        <w:rPr>
          <w:rFonts w:ascii="Calibri" w:eastAsia="Times New Roman" w:hAnsi="Calibri"/>
          <w:lang w:eastAsia="zh-CN"/>
        </w:rPr>
      </w:r>
      <w:r w:rsidR="007E24D9">
        <w:rPr>
          <w:rFonts w:ascii="Calibri" w:eastAsia="Times New Roman" w:hAnsi="Calibri"/>
          <w:lang w:eastAsia="zh-CN"/>
        </w:rPr>
        <w:fldChar w:fldCharType="end"/>
      </w:r>
      <w:r>
        <w:rPr>
          <w:rFonts w:ascii="Calibri" w:eastAsia="Times New Roman" w:hAnsi="Calibri"/>
          <w:lang w:eastAsia="zh-CN"/>
        </w:rPr>
      </w:r>
      <w:r>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85-88</w:t>
      </w:r>
      <w:r>
        <w:rPr>
          <w:rFonts w:ascii="Calibri" w:eastAsia="Times New Roman" w:hAnsi="Calibri"/>
          <w:lang w:eastAsia="zh-CN"/>
        </w:rPr>
        <w:fldChar w:fldCharType="end"/>
      </w:r>
      <w:r>
        <w:rPr>
          <w:rFonts w:ascii="Calibri" w:eastAsia="Times New Roman" w:hAnsi="Calibri"/>
          <w:lang w:eastAsia="zh-CN"/>
        </w:rPr>
        <w:t>, but the definitions used have immense variability</w:t>
      </w:r>
      <w:r>
        <w:rPr>
          <w:rFonts w:ascii="Calibri" w:eastAsia="Times New Roman" w:hAnsi="Calibri"/>
          <w:lang w:eastAsia="zh-CN"/>
        </w:rPr>
        <w:fldChar w:fldCharType="begin">
          <w:fldData xml:space="preserve">PEVuZE5vdGU+PENpdGU+PEF1dGhvcj5UZWp3YW5pPC9BdXRob3I+PFllYXI+MjAyMTwvWWVhcj48
UmVjTnVtPjE0MDwvUmVjTnVtPjxEaXNwbGF5VGV4dD48c3R5bGUgZmFjZT0ic3VwZXJzY3JpcHQi
Pjg5PC9zdHlsZT48L0Rpc3BsYXlUZXh0PjxyZWNvcmQ+PHJlYy1udW1iZXI+MTQwPC9yZWMtbnVt
YmVyPjxmb3JlaWduLWtleXM+PGtleSBhcHA9IkVOIiBkYi1pZD0ieHNlOXNzOXQ4YTk5ZHVlcnZ4
aHhld2Y1MGVzczJlYWV6end2IiB0aW1lc3RhbXA9IjE2NTI3OTE3MzAiPjE0MDwva2V5PjwvZm9y
ZWlnbi1rZXlzPjxyZWYtdHlwZSBuYW1lPSJKb3VybmFsIEFydGljbGUiPjE3PC9yZWYtdHlwZT48
Y29udHJpYnV0b3JzPjxhdXRob3JzPjxhdXRob3I+VGVqd2FuaSwgVjwvYXV0aG9yPjxhdXRob3I+
Q2hhbmcsIEggWTwvYXV0aG9yPjxhdXRob3I+VHJhbiwgQSBQPC9hdXRob3I+PGF1dGhvcj5Nb2xv
bmV5LCBSLiBNLjwvYXV0aG9yPjxhdXRob3I+S2hhdHJpLCBTLiBCLjwvYXV0aG9yPjwvYXV0aG9y
cz48L2NvbnRyaWJ1dG9ycz48YXV0aC1hZGRyZXNzPlB1bG1vbmFyeSBhbmQgQ3JpdGljYWwgQ2Fy
ZSwgSm9obnMgSG9wa2lucyBIb3NwaXRhbCwgQmFsdGltb3JlLCBNRCwgVVNBLiYjeEQ7Q2VudGVy
IGZvciBNZWRpY2FsIFRlY2hub2xvZ3kgUG9saWN5LCBCYWx0aW1vcmUsIE1ELCBVU0EuJiN4RDtS
ZXNwaXJhdG9yeSBJbnN0aXR1dGUsIENsZXZlbGFuZCBDbGluaWMsIENsZXZlbGFuZCwgT0gsIFVT
QS48L2F1dGgtYWRkcmVzcz48dGl0bGVzPjx0aXRsZT5UaGUgYXN0aG1hIGV2aWRlbmNlIGJhc2U6
IGEgY2FsbCBmb3IgY29yZSBvdXRjb21lcyBpbiBpbnRlcnZlbnRpb25hbCB0cmlhbHM8L3RpdGxl
PjxzZWNvbmRhcnktdGl0bGU+SiBBc3RobWE8L3NlY29uZGFyeS10aXRsZT48L3RpdGxlcz48cGVy
aW9kaWNhbD48ZnVsbC10aXRsZT5KIEFzdGhtYTwvZnVsbC10aXRsZT48L3BlcmlvZGljYWw+PHBh
Z2VzPjg1NS04NjQ8L3BhZ2VzPjx2b2x1bWU+NTg8L3ZvbHVtZT48bnVtYmVyPjc8L251bWJlcj48
ZWRpdGlvbj4yMDIwLzAzLzIxPC9lZGl0aW9uPjxrZXl3b3Jkcz48a2V5d29yZD5Bc3RobWEvKmRy
dWcgdGhlcmFweTwva2V5d29yZD48a2V5d29yZD5CaW9sb2dpY2FsIFByb2R1Y3RzL2FkbWluaXN0
cmF0aW9uICZhbXA7IGRvc2FnZS9hZHZlcnNlIGVmZmVjdHMvKnRoZXJhcGV1dGljIHVzZTwva2V5
d29yZD48a2V5d29yZD5DbGluaWNhbCBUcmlhbHMsIFBoYXNlIElJIGFzIFRvcGljPC9rZXl3b3Jk
PjxrZXl3b3JkPkNsaW5pY2FsIFRyaWFscywgUGhhc2UgSUlJIGFzIFRvcGljPC9rZXl3b3JkPjxr
ZXl3b3JkPkNsaW5pY2FsIFRyaWFscywgUGhhc2UgSVYgYXMgVG9waWM8L2tleXdvcmQ+PGtleXdv
cmQ+RW5kcG9pbnQgRGV0ZXJtaW5hdGlvbjwva2V5d29yZD48a2V5d29yZD5IdW1hbnM8L2tleXdv
cmQ+PGtleXdvcmQ+UGF0aWVudCBSZXBvcnRlZCBPdXRjb21lIE1lYXN1cmVzPC9rZXl3b3JkPjxr
ZXl3b3JkPipRdWFsaXR5IG9mIExpZmU8L2tleXdvcmQ+PGtleXdvcmQ+KlJlc2VhcmNoIERlc2ln
bjwva2V5d29yZD48a2V5d29yZD4qUmVzcGlyYXRvcnkgRnVuY3Rpb24gVGVzdHM8L2tleXdvcmQ+
PGtleXdvcmQ+U2V2ZXJpdHkgb2YgSWxsbmVzcyBJbmRleDwva2V5d29yZD48a2V5d29yZD5UcmVh
dG1lbnQgT3V0Y29tZTwva2V5d29yZD48a2V5d29yZD4qUmV2aWV3czwva2V5d29yZD48L2tleXdv
cmRzPjxkYXRlcz48eWVhcj4yMDIxPC95ZWFyPjxwdWItZGF0ZXM+PGRhdGU+SnVsPC9kYXRlPjwv
cHViLWRhdGVzPjwvZGF0ZXM+PGlzYm4+MDI3Ny0wOTAzIChQcmludCkmI3hEOzAyNzctMDkwMzwv
aXNibj48YWNjZXNzaW9uLW51bT4zMjE5MjM1MzwvYWNjZXNzaW9uLW51bT48dXJscz48L3VybHM+
PGN1c3RvbTI+UE1DNzk2MTk0NjwvY3VzdG9tMj48Y3VzdG9tNj5OSUhNUzE2NDEwNTk8L2N1c3Rv
bTY+PGVsZWN0cm9uaWMtcmVzb3VyY2UtbnVtPjEwLjEwODAvMDI3NzA5MDMuMjAyMC4xNzQ0NjQx
PC9lbGVjdHJvbmljLXJlc291cmNlLW51bT48cmVtb3RlLWRhdGFiYXNlLXByb3ZpZGVyPk5MTTwv
cmVtb3RlLWRhdGFiYXNlLXByb3ZpZGVyPjxsYW5ndWFnZT5lbmc8L2xhbmd1YWdlPjwvcmVjb3Jk
PjwvQ2l0ZT48L0VuZE5vdGU+AG==
</w:fldData>
        </w:fldChar>
      </w:r>
      <w:r w:rsidR="007E24D9">
        <w:rPr>
          <w:rFonts w:ascii="Calibri" w:eastAsia="Times New Roman" w:hAnsi="Calibri"/>
          <w:lang w:eastAsia="zh-CN"/>
        </w:rPr>
        <w:instrText xml:space="preserve"> ADDIN EN.CITE </w:instrText>
      </w:r>
      <w:r w:rsidR="007E24D9">
        <w:rPr>
          <w:rFonts w:ascii="Calibri" w:eastAsia="Times New Roman" w:hAnsi="Calibri"/>
          <w:lang w:eastAsia="zh-CN"/>
        </w:rPr>
        <w:fldChar w:fldCharType="begin">
          <w:fldData xml:space="preserve">PEVuZE5vdGU+PENpdGU+PEF1dGhvcj5UZWp3YW5pPC9BdXRob3I+PFllYXI+MjAyMTwvWWVhcj48
UmVjTnVtPjE0MDwvUmVjTnVtPjxEaXNwbGF5VGV4dD48c3R5bGUgZmFjZT0ic3VwZXJzY3JpcHQi
Pjg5PC9zdHlsZT48L0Rpc3BsYXlUZXh0PjxyZWNvcmQ+PHJlYy1udW1iZXI+MTQwPC9yZWMtbnVt
YmVyPjxmb3JlaWduLWtleXM+PGtleSBhcHA9IkVOIiBkYi1pZD0ieHNlOXNzOXQ4YTk5ZHVlcnZ4
aHhld2Y1MGVzczJlYWV6end2IiB0aW1lc3RhbXA9IjE2NTI3OTE3MzAiPjE0MDwva2V5PjwvZm9y
ZWlnbi1rZXlzPjxyZWYtdHlwZSBuYW1lPSJKb3VybmFsIEFydGljbGUiPjE3PC9yZWYtdHlwZT48
Y29udHJpYnV0b3JzPjxhdXRob3JzPjxhdXRob3I+VGVqd2FuaSwgVjwvYXV0aG9yPjxhdXRob3I+
Q2hhbmcsIEggWTwvYXV0aG9yPjxhdXRob3I+VHJhbiwgQSBQPC9hdXRob3I+PGF1dGhvcj5Nb2xv
bmV5LCBSLiBNLjwvYXV0aG9yPjxhdXRob3I+S2hhdHJpLCBTLiBCLjwvYXV0aG9yPjwvYXV0aG9y
cz48L2NvbnRyaWJ1dG9ycz48YXV0aC1hZGRyZXNzPlB1bG1vbmFyeSBhbmQgQ3JpdGljYWwgQ2Fy
ZSwgSm9obnMgSG9wa2lucyBIb3NwaXRhbCwgQmFsdGltb3JlLCBNRCwgVVNBLiYjeEQ7Q2VudGVy
IGZvciBNZWRpY2FsIFRlY2hub2xvZ3kgUG9saWN5LCBCYWx0aW1vcmUsIE1ELCBVU0EuJiN4RDtS
ZXNwaXJhdG9yeSBJbnN0aXR1dGUsIENsZXZlbGFuZCBDbGluaWMsIENsZXZlbGFuZCwgT0gsIFVT
QS48L2F1dGgtYWRkcmVzcz48dGl0bGVzPjx0aXRsZT5UaGUgYXN0aG1hIGV2aWRlbmNlIGJhc2U6
IGEgY2FsbCBmb3IgY29yZSBvdXRjb21lcyBpbiBpbnRlcnZlbnRpb25hbCB0cmlhbHM8L3RpdGxl
PjxzZWNvbmRhcnktdGl0bGU+SiBBc3RobWE8L3NlY29uZGFyeS10aXRsZT48L3RpdGxlcz48cGVy
aW9kaWNhbD48ZnVsbC10aXRsZT5KIEFzdGhtYTwvZnVsbC10aXRsZT48L3BlcmlvZGljYWw+PHBh
Z2VzPjg1NS04NjQ8L3BhZ2VzPjx2b2x1bWU+NTg8L3ZvbHVtZT48bnVtYmVyPjc8L251bWJlcj48
ZWRpdGlvbj4yMDIwLzAzLzIxPC9lZGl0aW9uPjxrZXl3b3Jkcz48a2V5d29yZD5Bc3RobWEvKmRy
dWcgdGhlcmFweTwva2V5d29yZD48a2V5d29yZD5CaW9sb2dpY2FsIFByb2R1Y3RzL2FkbWluaXN0
cmF0aW9uICZhbXA7IGRvc2FnZS9hZHZlcnNlIGVmZmVjdHMvKnRoZXJhcGV1dGljIHVzZTwva2V5
d29yZD48a2V5d29yZD5DbGluaWNhbCBUcmlhbHMsIFBoYXNlIElJIGFzIFRvcGljPC9rZXl3b3Jk
PjxrZXl3b3JkPkNsaW5pY2FsIFRyaWFscywgUGhhc2UgSUlJIGFzIFRvcGljPC9rZXl3b3JkPjxr
ZXl3b3JkPkNsaW5pY2FsIFRyaWFscywgUGhhc2UgSVYgYXMgVG9waWM8L2tleXdvcmQ+PGtleXdv
cmQ+RW5kcG9pbnQgRGV0ZXJtaW5hdGlvbjwva2V5d29yZD48a2V5d29yZD5IdW1hbnM8L2tleXdv
cmQ+PGtleXdvcmQ+UGF0aWVudCBSZXBvcnRlZCBPdXRjb21lIE1lYXN1cmVzPC9rZXl3b3JkPjxr
ZXl3b3JkPipRdWFsaXR5IG9mIExpZmU8L2tleXdvcmQ+PGtleXdvcmQ+KlJlc2VhcmNoIERlc2ln
bjwva2V5d29yZD48a2V5d29yZD4qUmVzcGlyYXRvcnkgRnVuY3Rpb24gVGVzdHM8L2tleXdvcmQ+
PGtleXdvcmQ+U2V2ZXJpdHkgb2YgSWxsbmVzcyBJbmRleDwva2V5d29yZD48a2V5d29yZD5UcmVh
dG1lbnQgT3V0Y29tZTwva2V5d29yZD48a2V5d29yZD4qUmV2aWV3czwva2V5d29yZD48L2tleXdv
cmRzPjxkYXRlcz48eWVhcj4yMDIxPC95ZWFyPjxwdWItZGF0ZXM+PGRhdGU+SnVsPC9kYXRlPjwv
cHViLWRhdGVzPjwvZGF0ZXM+PGlzYm4+MDI3Ny0wOTAzIChQcmludCkmI3hEOzAyNzctMDkwMzwv
aXNibj48YWNjZXNzaW9uLW51bT4zMjE5MjM1MzwvYWNjZXNzaW9uLW51bT48dXJscz48L3VybHM+
PGN1c3RvbTI+UE1DNzk2MTk0NjwvY3VzdG9tMj48Y3VzdG9tNj5OSUhNUzE2NDEwNTk8L2N1c3Rv
bTY+PGVsZWN0cm9uaWMtcmVzb3VyY2UtbnVtPjEwLjEwODAvMDI3NzA5MDMuMjAyMC4xNzQ0NjQx
PC9lbGVjdHJvbmljLXJlc291cmNlLW51bT48cmVtb3RlLWRhdGFiYXNlLXByb3ZpZGVyPk5MTTwv
cmVtb3RlLWRhdGFiYXNlLXByb3ZpZGVyPjxsYW5ndWFnZT5lbmc8L2xhbmd1YWdlPjwvcmVjb3Jk
PjwvQ2l0ZT48L0VuZE5vdGU+AG==
</w:fldData>
        </w:fldChar>
      </w:r>
      <w:r w:rsidR="007E24D9">
        <w:rPr>
          <w:rFonts w:ascii="Calibri" w:eastAsia="Times New Roman" w:hAnsi="Calibri"/>
          <w:lang w:eastAsia="zh-CN"/>
        </w:rPr>
        <w:instrText xml:space="preserve"> ADDIN EN.CITE.DATA </w:instrText>
      </w:r>
      <w:r w:rsidR="007E24D9">
        <w:rPr>
          <w:rFonts w:ascii="Calibri" w:eastAsia="Times New Roman" w:hAnsi="Calibri"/>
          <w:lang w:eastAsia="zh-CN"/>
        </w:rPr>
      </w:r>
      <w:r w:rsidR="007E24D9">
        <w:rPr>
          <w:rFonts w:ascii="Calibri" w:eastAsia="Times New Roman" w:hAnsi="Calibri"/>
          <w:lang w:eastAsia="zh-CN"/>
        </w:rPr>
        <w:fldChar w:fldCharType="end"/>
      </w:r>
      <w:r>
        <w:rPr>
          <w:rFonts w:ascii="Calibri" w:eastAsia="Times New Roman" w:hAnsi="Calibri"/>
          <w:lang w:eastAsia="zh-CN"/>
        </w:rPr>
      </w:r>
      <w:r>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89</w:t>
      </w:r>
      <w:r>
        <w:rPr>
          <w:rFonts w:ascii="Calibri" w:eastAsia="Times New Roman" w:hAnsi="Calibri"/>
          <w:lang w:eastAsia="zh-CN"/>
        </w:rPr>
        <w:fldChar w:fldCharType="end"/>
      </w:r>
      <w:r>
        <w:rPr>
          <w:rFonts w:ascii="Calibri" w:eastAsia="Times New Roman" w:hAnsi="Calibri"/>
          <w:lang w:eastAsia="zh-CN"/>
        </w:rPr>
        <w:t xml:space="preserve">. </w:t>
      </w:r>
      <w:r>
        <w:rPr>
          <w:rFonts w:ascii="Calibri" w:eastAsia="Times New Roman" w:hAnsi="Calibri" w:cs="Times New Roman"/>
          <w:lang w:eastAsia="zh-CN"/>
        </w:rPr>
        <w:t>A composite tool for severe asthma exacerbations</w:t>
      </w:r>
      <w:r>
        <w:fldChar w:fldCharType="begin">
          <w:fldData xml:space="preserve">PEVuZE5vdGU+PENpdGU+PEF1dGhvcj5GdWhsYnJpZ2dlPC9BdXRob3I+PFllYXI+MjAxNzwvWWVh
cj48UmVjTnVtPjEzMjwvUmVjTnVtPjxEaXNwbGF5VGV4dD48c3R5bGUgZmFjZT0ic3VwZXJzY3Jp
cHQiPjkwPC9zdHlsZT48L0Rpc3BsYXlUZXh0PjxyZWNvcmQ+PHJlYy1udW1iZXI+MTMyPC9yZWMt
bnVtYmVyPjxmb3JlaWduLWtleXM+PGtleSBhcHA9IkVOIiBkYi1pZD0ieHNlOXNzOXQ4YTk5ZHVl
cnZ4aHhld2Y1MGVzczJlYWV6end2IiB0aW1lc3RhbXA9IjE2NTIwOTEzMDYiPjEzMjwva2V5Pjwv
Zm9yZWlnbi1rZXlzPjxyZWYtdHlwZSBuYW1lPSJKb3VybmFsIEFydGljbGUiPjE3PC9yZWYtdHlw
ZT48Y29udHJpYnV0b3JzPjxhdXRob3JzPjxhdXRob3I+RnVobGJyaWdnZSwgQSBMPC9hdXRob3I+
PGF1dGhvcj5CZW5ndHNzb24sIFQ8L2F1dGhvcj48YXV0aG9yPlBldGVyc29uLCBTPC9hdXRob3I+
PGF1dGhvcj5KYXVoaWFpbmVuLCBBLjwvYXV0aG9yPjxhdXRob3I+RXJpa3Nzb24sIEcuPC9hdXRo
b3I+PGF1dGhvcj5EYSBTaWx2YSwgQy4gQS48L2F1dGhvcj48YXV0aG9yPkpvaG5zb24sIEEuPC9h
dXRob3I+PGF1dGhvcj5TZXRoaSwgVC48L2F1dGhvcj48YXV0aG9yPkxvY2FudG9yZSwgTi48L2F1
dGhvcj48YXV0aG9yPlRhbC1TaW5nZXIsIFIuPC9hdXRob3I+PGF1dGhvcj5GYWdlcsOlcywgTS48
L2F1dGhvcj48L2F1dGhvcnM+PC9jb250cmlidXRvcnM+PGF1dGgtYWRkcmVzcz5QdWxtb25hcnkg
U2NpZW5jZXMgYW5kIENyaXRpY2FsIENhcmUsIERlcGFydG1lbnQgb2YgTWVkaWNpbmUsIFVuaXZl
cnNpdHkgb2YgQ29sb3JhZG8gU2Nob29sIG9mIE1lZGljaW5lLCBEZW52ZXIsIENPLCBVU0EuJiN4
RDtTdGF0TWluZCBTdGF0aXN0aWNhbCBhbmQgTWF0aGVtYXRpY2FsIE1vZGVsbGluZywgSW5ub3Zh
dGlvbiBhbmQgRGVzaWduIEFCLCBMdW5kLCBTd2VkZW4uJiN4RDtBc3RyYVplbmVjYSwgUmVzZWFy
Y2ggYW5kIERldmVsb3BtZW50LCBFYXJseSBDbGluaWNhbCBEZXZlbG9wbWVudCwgR290aGVuYnVy
ZywgU3dlZGVuLiYjeEQ7RGVwYXJ0bWVudCBvZiBSZXNwaXJhdG9yeSBNZWRpY2luZSBhbmQgQWxs
ZXJnb2xvZ3ksIEx1bmQgVW5pdmVyc2l0eSBIb3NwaXRhbCwgTHVuZCwgU3dlZGVuLiYjeEQ7R2xh
eG9TbWl0aEtsaW5lIFJlc2VhcmNoIGFuZCBEZXZlbG9wbWVudCwgS2luZyBvZiBQcnVzc2lhLCBQ
QSwgVVNBLiYjeEQ7R2xvYmFsIFByb2R1Y3QgYW5kIFBvcnRmb2xpbyBTdHJhdGVneSwgR2xvYmFs
IE1lZGljYWwgQWZmYWlycywgR290aGVuYnVyZywgU3dlZGVuLiBFbGVjdHJvbmljIGFkZHJlc3M6
IG1hbGluLmZhZ2VyYXNAYXN0cmF6ZW5lY2EuY29tLjwvYXV0aC1hZGRyZXNzPjx0aXRsZXM+PHRp
dGxlPkEgbm92ZWwgZW5kcG9pbnQgZm9yIGV4YWNlcmJhdGlvbnMgaW4gYXN0aG1hIHRvIGFjY2Vs
ZXJhdGUgY2xpbmljYWwgZGV2ZWxvcG1lbnQ6IGEgcG9zdC1ob2MgYW5hbHlzaXMgb2YgcmFuZG9t
aXNlZCBjb250cm9sbGVkIHRyaWFsczwvdGl0bGU+PHNlY29uZGFyeS10aXRsZT5MYW5jZXQgUmVz
cGlyIE1lZDwvc2Vjb25kYXJ5LXRpdGxlPjwvdGl0bGVzPjxwZXJpb2RpY2FsPjxmdWxsLXRpdGxl
PkxhbmNldCBSZXNwaXIgTWVkPC9mdWxsLXRpdGxlPjwvcGVyaW9kaWNhbD48cGFnZXM+NTc3LTU5
MDwvcGFnZXM+PHZvbHVtZT41PC92b2x1bWU+PG51bWJlcj43PC9udW1iZXI+PGVkaXRpb24+MjAx
Ny8wNi8wNzwvZWRpdGlvbj48a2V5d29yZHM+PGtleXdvcmQ+QWR1bHQ8L2tleXdvcmQ+PGtleXdv
cmQ+QWxnb3JpdGhtczwva2V5d29yZD48a2V5d29yZD5BbnRpLUFzdGhtYXRpYyBBZ2VudHMvKnRo
ZXJhcGV1dGljIHVzZTwva2V5d29yZD48a2V5d29yZD5Bc3RobWEvKmRydWcgdGhlcmFweS9waHlz
aW9wYXRob2xvZ3k8L2tleXdvcmQ+PGtleXdvcmQ+RGlzZWFzZSBQcm9ncmVzc2lvbjwva2V5d29y
ZD48a2V5d29yZD5FbmRwb2ludCBEZXRlcm1pbmF0aW9uLypzdGFuZGFyZHM8L2tleXdvcmQ+PGtl
eXdvcmQ+RmVtYWxlPC9rZXl3b3JkPjxrZXl3b3JkPkZvcmNlZCBFeHBpcmF0b3J5IFZvbHVtZS8q
ZHJ1ZyBlZmZlY3RzPC9rZXl3b3JkPjxrZXl3b3JkPkh1bWFuczwva2V5d29yZD48a2V5d29yZD5N
YWxlPC9rZXl3b3JkPjxrZXl3b3JkPk1pZGRsZSBBZ2VkPC9rZXl3b3JkPjxrZXl3b3JkPlNldmVy
aXR5IG9mIElsbG5lc3MgSW5kZXg8L2tleXdvcmQ+PGtleXdvcmQ+U3RhdGlzdGljcywgTm9ucGFy
YW1ldHJpYzwva2V5d29yZD48a2V5d29yZD5UaW1lIEZhY3RvcnM8L2tleXdvcmQ+PC9rZXl3b3Jk
cz48ZGF0ZXM+PHllYXI+MjAxNzwveWVhcj48cHViLWRhdGVzPjxkYXRlPkp1bDwvZGF0ZT48L3B1
Yi1kYXRlcz48L2RhdGVzPjxpc2JuPjIyMTMtMjYwMDwvaXNibj48YWNjZXNzaW9uLW51bT4yODU4
MzM5NjwvYWNjZXNzaW9uLW51bT48dXJscz48L3VybHM+PGVsZWN0cm9uaWMtcmVzb3VyY2UtbnVt
PjEwLjEwMTYvczIyMTMtMjYwMCgxNykzMDIxOC03PC9lbGVjdHJvbmljLXJlc291cmNlLW51bT48
cmVtb3RlLWRhdGFiYXNlLXByb3ZpZGVyPk5MTTwvcmVtb3RlLWRhdGFiYXNlLXByb3ZpZGVyPjxs
YW5ndWFnZT5lbmc8L2xhbmd1YWdlPjwvcmVjb3JkPjwvQ2l0ZT48L0VuZE5vdGU+AG==
</w:fldData>
        </w:fldChar>
      </w:r>
      <w:r w:rsidR="007E24D9">
        <w:instrText xml:space="preserve"> ADDIN EN.CITE </w:instrText>
      </w:r>
      <w:r w:rsidR="007E24D9">
        <w:fldChar w:fldCharType="begin">
          <w:fldData xml:space="preserve">PEVuZE5vdGU+PENpdGU+PEF1dGhvcj5GdWhsYnJpZ2dlPC9BdXRob3I+PFllYXI+MjAxNzwvWWVh
cj48UmVjTnVtPjEzMjwvUmVjTnVtPjxEaXNwbGF5VGV4dD48c3R5bGUgZmFjZT0ic3VwZXJzY3Jp
cHQiPjkwPC9zdHlsZT48L0Rpc3BsYXlUZXh0PjxyZWNvcmQ+PHJlYy1udW1iZXI+MTMyPC9yZWMt
bnVtYmVyPjxmb3JlaWduLWtleXM+PGtleSBhcHA9IkVOIiBkYi1pZD0ieHNlOXNzOXQ4YTk5ZHVl
cnZ4aHhld2Y1MGVzczJlYWV6end2IiB0aW1lc3RhbXA9IjE2NTIwOTEzMDYiPjEzMjwva2V5Pjwv
Zm9yZWlnbi1rZXlzPjxyZWYtdHlwZSBuYW1lPSJKb3VybmFsIEFydGljbGUiPjE3PC9yZWYtdHlw
ZT48Y29udHJpYnV0b3JzPjxhdXRob3JzPjxhdXRob3I+RnVobGJyaWdnZSwgQSBMPC9hdXRob3I+
PGF1dGhvcj5CZW5ndHNzb24sIFQ8L2F1dGhvcj48YXV0aG9yPlBldGVyc29uLCBTPC9hdXRob3I+
PGF1dGhvcj5KYXVoaWFpbmVuLCBBLjwvYXV0aG9yPjxhdXRob3I+RXJpa3Nzb24sIEcuPC9hdXRo
b3I+PGF1dGhvcj5EYSBTaWx2YSwgQy4gQS48L2F1dGhvcj48YXV0aG9yPkpvaG5zb24sIEEuPC9h
dXRob3I+PGF1dGhvcj5TZXRoaSwgVC48L2F1dGhvcj48YXV0aG9yPkxvY2FudG9yZSwgTi48L2F1
dGhvcj48YXV0aG9yPlRhbC1TaW5nZXIsIFIuPC9hdXRob3I+PGF1dGhvcj5GYWdlcsOlcywgTS48
L2F1dGhvcj48L2F1dGhvcnM+PC9jb250cmlidXRvcnM+PGF1dGgtYWRkcmVzcz5QdWxtb25hcnkg
U2NpZW5jZXMgYW5kIENyaXRpY2FsIENhcmUsIERlcGFydG1lbnQgb2YgTWVkaWNpbmUsIFVuaXZl
cnNpdHkgb2YgQ29sb3JhZG8gU2Nob29sIG9mIE1lZGljaW5lLCBEZW52ZXIsIENPLCBVU0EuJiN4
RDtTdGF0TWluZCBTdGF0aXN0aWNhbCBhbmQgTWF0aGVtYXRpY2FsIE1vZGVsbGluZywgSW5ub3Zh
dGlvbiBhbmQgRGVzaWduIEFCLCBMdW5kLCBTd2VkZW4uJiN4RDtBc3RyYVplbmVjYSwgUmVzZWFy
Y2ggYW5kIERldmVsb3BtZW50LCBFYXJseSBDbGluaWNhbCBEZXZlbG9wbWVudCwgR290aGVuYnVy
ZywgU3dlZGVuLiYjeEQ7RGVwYXJ0bWVudCBvZiBSZXNwaXJhdG9yeSBNZWRpY2luZSBhbmQgQWxs
ZXJnb2xvZ3ksIEx1bmQgVW5pdmVyc2l0eSBIb3NwaXRhbCwgTHVuZCwgU3dlZGVuLiYjeEQ7R2xh
eG9TbWl0aEtsaW5lIFJlc2VhcmNoIGFuZCBEZXZlbG9wbWVudCwgS2luZyBvZiBQcnVzc2lhLCBQ
QSwgVVNBLiYjeEQ7R2xvYmFsIFByb2R1Y3QgYW5kIFBvcnRmb2xpbyBTdHJhdGVneSwgR2xvYmFs
IE1lZGljYWwgQWZmYWlycywgR290aGVuYnVyZywgU3dlZGVuLiBFbGVjdHJvbmljIGFkZHJlc3M6
IG1hbGluLmZhZ2VyYXNAYXN0cmF6ZW5lY2EuY29tLjwvYXV0aC1hZGRyZXNzPjx0aXRsZXM+PHRp
dGxlPkEgbm92ZWwgZW5kcG9pbnQgZm9yIGV4YWNlcmJhdGlvbnMgaW4gYXN0aG1hIHRvIGFjY2Vs
ZXJhdGUgY2xpbmljYWwgZGV2ZWxvcG1lbnQ6IGEgcG9zdC1ob2MgYW5hbHlzaXMgb2YgcmFuZG9t
aXNlZCBjb250cm9sbGVkIHRyaWFsczwvdGl0bGU+PHNlY29uZGFyeS10aXRsZT5MYW5jZXQgUmVz
cGlyIE1lZDwvc2Vjb25kYXJ5LXRpdGxlPjwvdGl0bGVzPjxwZXJpb2RpY2FsPjxmdWxsLXRpdGxl
PkxhbmNldCBSZXNwaXIgTWVkPC9mdWxsLXRpdGxlPjwvcGVyaW9kaWNhbD48cGFnZXM+NTc3LTU5
MDwvcGFnZXM+PHZvbHVtZT41PC92b2x1bWU+PG51bWJlcj43PC9udW1iZXI+PGVkaXRpb24+MjAx
Ny8wNi8wNzwvZWRpdGlvbj48a2V5d29yZHM+PGtleXdvcmQ+QWR1bHQ8L2tleXdvcmQ+PGtleXdv
cmQ+QWxnb3JpdGhtczwva2V5d29yZD48a2V5d29yZD5BbnRpLUFzdGhtYXRpYyBBZ2VudHMvKnRo
ZXJhcGV1dGljIHVzZTwva2V5d29yZD48a2V5d29yZD5Bc3RobWEvKmRydWcgdGhlcmFweS9waHlz
aW9wYXRob2xvZ3k8L2tleXdvcmQ+PGtleXdvcmQ+RGlzZWFzZSBQcm9ncmVzc2lvbjwva2V5d29y
ZD48a2V5d29yZD5FbmRwb2ludCBEZXRlcm1pbmF0aW9uLypzdGFuZGFyZHM8L2tleXdvcmQ+PGtl
eXdvcmQ+RmVtYWxlPC9rZXl3b3JkPjxrZXl3b3JkPkZvcmNlZCBFeHBpcmF0b3J5IFZvbHVtZS8q
ZHJ1ZyBlZmZlY3RzPC9rZXl3b3JkPjxrZXl3b3JkPkh1bWFuczwva2V5d29yZD48a2V5d29yZD5N
YWxlPC9rZXl3b3JkPjxrZXl3b3JkPk1pZGRsZSBBZ2VkPC9rZXl3b3JkPjxrZXl3b3JkPlNldmVy
aXR5IG9mIElsbG5lc3MgSW5kZXg8L2tleXdvcmQ+PGtleXdvcmQ+U3RhdGlzdGljcywgTm9ucGFy
YW1ldHJpYzwva2V5d29yZD48a2V5d29yZD5UaW1lIEZhY3RvcnM8L2tleXdvcmQ+PC9rZXl3b3Jk
cz48ZGF0ZXM+PHllYXI+MjAxNzwveWVhcj48cHViLWRhdGVzPjxkYXRlPkp1bDwvZGF0ZT48L3B1
Yi1kYXRlcz48L2RhdGVzPjxpc2JuPjIyMTMtMjYwMDwvaXNibj48YWNjZXNzaW9uLW51bT4yODU4
MzM5NjwvYWNjZXNzaW9uLW51bT48dXJscz48L3VybHM+PGVsZWN0cm9uaWMtcmVzb3VyY2UtbnVt
PjEwLjEwMTYvczIyMTMtMjYwMCgxNykzMDIxOC03PC9lbGVjdHJvbmljLXJlc291cmNlLW51bT48
cmVtb3RlLWRhdGFiYXNlLXByb3ZpZGVyPk5MTTwvcmVtb3RlLWRhdGFiYXNlLXByb3ZpZGVyPjxs
YW5ndWFnZT5lbmc8L2xhbmd1YWdlPjwvcmVjb3JkPjwvQ2l0ZT48L0VuZE5vdGU+AG==
</w:fldData>
        </w:fldChar>
      </w:r>
      <w:r w:rsidR="007E24D9">
        <w:instrText xml:space="preserve"> ADDIN EN.CITE.DATA </w:instrText>
      </w:r>
      <w:r w:rsidR="007E24D9">
        <w:fldChar w:fldCharType="end"/>
      </w:r>
      <w:r>
        <w:fldChar w:fldCharType="separate"/>
      </w:r>
      <w:r w:rsidR="00E83C39" w:rsidRPr="00E83C39">
        <w:rPr>
          <w:noProof/>
          <w:vertAlign w:val="superscript"/>
        </w:rPr>
        <w:t>90</w:t>
      </w:r>
      <w:r>
        <w:fldChar w:fldCharType="end"/>
      </w:r>
      <w:r>
        <w:t xml:space="preserve"> developed in patients taking </w:t>
      </w:r>
      <w:proofErr w:type="spellStart"/>
      <w:r>
        <w:t>benralizumab</w:t>
      </w:r>
      <w:proofErr w:type="spellEnd"/>
      <w:r>
        <w:t xml:space="preserve"> was discussed by the multi-stakeholder panel in Step 3 of the review. However, it was not prioritised primarily because it was developed without any input from patients. </w:t>
      </w:r>
      <w:r>
        <w:rPr>
          <w:rFonts w:ascii="Calibri" w:eastAsia="Times New Roman" w:hAnsi="Calibri"/>
          <w:lang w:eastAsia="zh-CN"/>
        </w:rPr>
        <w:t>The panel ratified the ATS/ERS definition of exacerbations</w:t>
      </w:r>
      <w:r>
        <w:rPr>
          <w:rFonts w:ascii="Calibri" w:eastAsia="Times New Roman" w:hAnsi="Calibri"/>
          <w:lang w:eastAsia="zh-CN"/>
        </w:rPr>
        <w:fldChar w:fldCharType="begin">
          <w:fldData xml:space="preserve">PEVuZE5vdGU+PENpdGU+PEF1dGhvcj5DaHVuZzwvQXV0aG9yPjxZZWFyPjIwMTQ8L1llYXI+PFJl
Y051bT4xPC9SZWNOdW0+PERpc3BsYXlUZXh0PjxzdHlsZSBmYWNlPSJzdXBlcnNjcmlwdCI+Mjwv
c3R5bGU+PC9EaXNwbGF5VGV4dD48cmVjb3JkPjxyZWMtbnVtYmVyPjE8L3JlYy1udW1iZXI+PGZv
cmVpZ24ta2V5cz48a2V5IGFwcD0iRU4iIGRiLWlkPSJ4c2U5c3M5dDhhOTlkdWVydnhoeGV3ZjUw
ZXNzMmVhZXp6d3YiIHRpbWVzdGFtcD0iMTYyNzI0MTc1OSI+MTwva2V5PjwvZm9yZWlnbi1rZXlz
PjxyZWYtdHlwZSBuYW1lPSJKb3VybmFsIEFydGljbGUiPjE3PC9yZWYtdHlwZT48Y29udHJpYnV0
b3JzPjxhdXRob3JzPjxhdXRob3I+Q2h1bmcsIEsgRjwvYXV0aG9yPjxhdXRob3I+V2VuemVsLCBT
IEU8L2F1dGhvcj48YXV0aG9yPkJyb3playwgSiBMPC9hdXRob3I+PGF1dGhvcj5CdXNoLCBBPC9h
dXRob3I+PGF1dGhvcj5DYXN0cm8sIE08L2F1dGhvcj48YXV0aG9yPlN0ZXJrLCBQIEo8L2F1dGhv
cj48YXV0aG9yPkFkY29jaywgSSBNPC9hdXRob3I+PGF1dGhvcj5CYXRlbWFuLCBFIEQ8L2F1dGhv
cj48YXV0aG9yPkJlbCwgRSBIPC9hdXRob3I+PGF1dGhvcj5CbGVlY2tlciwgRSBSPC9hdXRob3I+
PGF1dGhvcj5Cb3VsZXQsIEwgUDwvYXV0aG9yPjxhdXRob3I+QnJpZ2h0bGluZywgQzwvYXV0aG9y
PjxhdXRob3I+Q2hhbmV6LCBQPC9hdXRob3I+PGF1dGhvcj5EYWhsZW4sIFMuIEUuPC9hdXRob3I+
PGF1dGhvcj5EanVrYW5vdmljLCBSLjwvYXV0aG9yPjxhdXRob3I+RnJleSwgVS48L2F1dGhvcj48
YXV0aG9yPkdhZ2EsIE0uPC9hdXRob3I+PGF1dGhvcj5HaWJzb24sIFAuPC9hdXRob3I+PGF1dGhv
cj5IYW1pZCwgUS48L2F1dGhvcj48YXV0aG9yPkpham91ciwgTi4gTi48L2F1dGhvcj48YXV0aG9y
Pk1hdWFkLCBULjwvYXV0aG9yPjxhdXRob3I+U29ya25lc3MsIFIuIEwuPC9hdXRob3I+PGF1dGhv
cj5UZWFndWUsIFcuIEcuPC9hdXRob3I+PC9hdXRob3JzPjwvY29udHJpYnV0b3JzPjxhdXRoLWFk
ZHJlc3M+SW1wZXJpYWwgQ29sbGVnZSwgTG9uZG9uLjwvYXV0aC1hZGRyZXNzPjx0aXRsZXM+PHRp
dGxlPkludGVybmF0aW9uYWwgRVJTL0FUUyBndWlkZWxpbmVzIG9uIGRlZmluaXRpb24sIGV2YWx1
YXRpb24gYW5kIHRyZWF0bWVudCBvZiBzZXZlcmUgYXN0aG1hPC90aXRsZT48c2Vjb25kYXJ5LXRp
dGxlPkV1ciBSZXNwaXIgSjwvc2Vjb25kYXJ5LXRpdGxlPjwvdGl0bGVzPjxwZXJpb2RpY2FsPjxm
dWxsLXRpdGxlPkV1ciBSZXNwaXIgSjwvZnVsbC10aXRsZT48L3BlcmlvZGljYWw+PHBhZ2VzPjM0
My03MzwvcGFnZXM+PHZvbHVtZT40Mzwvdm9sdW1lPjxudW1iZXI+MjwvbnVtYmVyPjxlZGl0aW9u
PjIwMTMvMTIvMTg8L2VkaXRpb24+PGtleXdvcmRzPjxrZXl3b3JkPkFkcmVuYWwgQ29ydGV4IEhv
cm1vbmVzL3RoZXJhcGV1dGljIHVzZTwva2V5d29yZD48a2V5d29yZD5Bc3RobWEvKmRpYWdub3Np
cy8qdGhlcmFweTwva2V5d29yZD48a2V5d29yZD5CaW9tYXJrZXJzPC9rZXl3b3JkPjxrZXl3b3Jk
PkNsaW5pY2FsIFRyaWFscyBhcyBUb3BpYzwva2V5d29yZD48a2V5d29yZD5Db21vcmJpZGl0eTwv
a2V5d29yZD48a2V5d29yZD5IdW1hbnM8L2tleXdvcmQ+PGtleXdvcmQ+SW1tdW5lIFN5c3RlbTwv
a2V5d29yZD48a2V5d29yZD5JbW11bm9nbG9idWxpbiBFL2ltbXVub2xvZ3k8L2tleXdvcmQ+PGtl
eXdvcmQ+SW50ZXJuYXRpb25hbCBDb29wZXJhdGlvbjwva2V5d29yZD48a2V5d29yZD5QaGVub3R5
cGU8L2tleXdvcmQ+PGtleXdvcmQ+UHJhY3RpY2UgR3VpZGVsaW5lcyBhcyBUb3BpYzwva2V5d29y
ZD48a2V5d29yZD5QdWxtb25hcnkgTWVkaWNpbmUvbWV0aG9kcy8qc3RhbmRhcmRzPC9rZXl3b3Jk
PjxrZXl3b3JkPlJpc2sgRmFjdG9yczwva2V5d29yZD48L2tleXdvcmRzPjxkYXRlcz48eWVhcj4y
MDE0PC95ZWFyPjxwdWItZGF0ZXM+PGRhdGU+RmViPC9kYXRlPjwvcHViLWRhdGVzPjwvZGF0ZXM+
PGlzYm4+MDkwMy0xOTM2PC9pc2JuPjxhY2Nlc3Npb24tbnVtPjI0MzM3MDQ2PC9hY2Nlc3Npb24t
bnVtPjx1cmxzPjwvdXJscz48ZWxlY3Ryb25pYy1yZXNvdXJjZS1udW0+MTAuMTE4My8wOTAzMTkz
Ni4wMDIwMjAxMzwvZWxlY3Ryb25pYy1yZXNvdXJjZS1udW0+PHJlbW90ZS1kYXRhYmFzZS1wcm92
aWRlcj5OTE08L3JlbW90ZS1kYXRhYmFzZS1wcm92aWRlcj48bGFuZ3VhZ2U+ZW5nPC9sYW5ndWFn
ZT48L3JlY29yZD48L0NpdGU+PC9FbmROb3RlPgB=
</w:fldData>
        </w:fldChar>
      </w:r>
      <w:r w:rsidR="00E83C39">
        <w:rPr>
          <w:rFonts w:ascii="Calibri" w:eastAsia="Times New Roman" w:hAnsi="Calibri"/>
          <w:lang w:eastAsia="zh-CN"/>
        </w:rPr>
        <w:instrText xml:space="preserve"> ADDIN EN.CITE </w:instrText>
      </w:r>
      <w:r w:rsidR="00E83C39">
        <w:rPr>
          <w:rFonts w:ascii="Calibri" w:eastAsia="Times New Roman" w:hAnsi="Calibri"/>
          <w:lang w:eastAsia="zh-CN"/>
        </w:rPr>
        <w:fldChar w:fldCharType="begin">
          <w:fldData xml:space="preserve">PEVuZE5vdGU+PENpdGU+PEF1dGhvcj5DaHVuZzwvQXV0aG9yPjxZZWFyPjIwMTQ8L1llYXI+PFJl
Y051bT4xPC9SZWNOdW0+PERpc3BsYXlUZXh0PjxzdHlsZSBmYWNlPSJzdXBlcnNjcmlwdCI+Mjwv
c3R5bGU+PC9EaXNwbGF5VGV4dD48cmVjb3JkPjxyZWMtbnVtYmVyPjE8L3JlYy1udW1iZXI+PGZv
cmVpZ24ta2V5cz48a2V5IGFwcD0iRU4iIGRiLWlkPSJ4c2U5c3M5dDhhOTlkdWVydnhoeGV3ZjUw
ZXNzMmVhZXp6d3YiIHRpbWVzdGFtcD0iMTYyNzI0MTc1OSI+MTwva2V5PjwvZm9yZWlnbi1rZXlz
PjxyZWYtdHlwZSBuYW1lPSJKb3VybmFsIEFydGljbGUiPjE3PC9yZWYtdHlwZT48Y29udHJpYnV0
b3JzPjxhdXRob3JzPjxhdXRob3I+Q2h1bmcsIEsgRjwvYXV0aG9yPjxhdXRob3I+V2VuemVsLCBT
IEU8L2F1dGhvcj48YXV0aG9yPkJyb3playwgSiBMPC9hdXRob3I+PGF1dGhvcj5CdXNoLCBBPC9h
dXRob3I+PGF1dGhvcj5DYXN0cm8sIE08L2F1dGhvcj48YXV0aG9yPlN0ZXJrLCBQIEo8L2F1dGhv
cj48YXV0aG9yPkFkY29jaywgSSBNPC9hdXRob3I+PGF1dGhvcj5CYXRlbWFuLCBFIEQ8L2F1dGhv
cj48YXV0aG9yPkJlbCwgRSBIPC9hdXRob3I+PGF1dGhvcj5CbGVlY2tlciwgRSBSPC9hdXRob3I+
PGF1dGhvcj5Cb3VsZXQsIEwgUDwvYXV0aG9yPjxhdXRob3I+QnJpZ2h0bGluZywgQzwvYXV0aG9y
PjxhdXRob3I+Q2hhbmV6LCBQPC9hdXRob3I+PGF1dGhvcj5EYWhsZW4sIFMuIEUuPC9hdXRob3I+
PGF1dGhvcj5EanVrYW5vdmljLCBSLjwvYXV0aG9yPjxhdXRob3I+RnJleSwgVS48L2F1dGhvcj48
YXV0aG9yPkdhZ2EsIE0uPC9hdXRob3I+PGF1dGhvcj5HaWJzb24sIFAuPC9hdXRob3I+PGF1dGhv
cj5IYW1pZCwgUS48L2F1dGhvcj48YXV0aG9yPkpham91ciwgTi4gTi48L2F1dGhvcj48YXV0aG9y
Pk1hdWFkLCBULjwvYXV0aG9yPjxhdXRob3I+U29ya25lc3MsIFIuIEwuPC9hdXRob3I+PGF1dGhv
cj5UZWFndWUsIFcuIEcuPC9hdXRob3I+PC9hdXRob3JzPjwvY29udHJpYnV0b3JzPjxhdXRoLWFk
ZHJlc3M+SW1wZXJpYWwgQ29sbGVnZSwgTG9uZG9uLjwvYXV0aC1hZGRyZXNzPjx0aXRsZXM+PHRp
dGxlPkludGVybmF0aW9uYWwgRVJTL0FUUyBndWlkZWxpbmVzIG9uIGRlZmluaXRpb24sIGV2YWx1
YXRpb24gYW5kIHRyZWF0bWVudCBvZiBzZXZlcmUgYXN0aG1hPC90aXRsZT48c2Vjb25kYXJ5LXRp
dGxlPkV1ciBSZXNwaXIgSjwvc2Vjb25kYXJ5LXRpdGxlPjwvdGl0bGVzPjxwZXJpb2RpY2FsPjxm
dWxsLXRpdGxlPkV1ciBSZXNwaXIgSjwvZnVsbC10aXRsZT48L3BlcmlvZGljYWw+PHBhZ2VzPjM0
My03MzwvcGFnZXM+PHZvbHVtZT40Mzwvdm9sdW1lPjxudW1iZXI+MjwvbnVtYmVyPjxlZGl0aW9u
PjIwMTMvMTIvMTg8L2VkaXRpb24+PGtleXdvcmRzPjxrZXl3b3JkPkFkcmVuYWwgQ29ydGV4IEhv
cm1vbmVzL3RoZXJhcGV1dGljIHVzZTwva2V5d29yZD48a2V5d29yZD5Bc3RobWEvKmRpYWdub3Np
cy8qdGhlcmFweTwva2V5d29yZD48a2V5d29yZD5CaW9tYXJrZXJzPC9rZXl3b3JkPjxrZXl3b3Jk
PkNsaW5pY2FsIFRyaWFscyBhcyBUb3BpYzwva2V5d29yZD48a2V5d29yZD5Db21vcmJpZGl0eTwv
a2V5d29yZD48a2V5d29yZD5IdW1hbnM8L2tleXdvcmQ+PGtleXdvcmQ+SW1tdW5lIFN5c3RlbTwv
a2V5d29yZD48a2V5d29yZD5JbW11bm9nbG9idWxpbiBFL2ltbXVub2xvZ3k8L2tleXdvcmQ+PGtl
eXdvcmQ+SW50ZXJuYXRpb25hbCBDb29wZXJhdGlvbjwva2V5d29yZD48a2V5d29yZD5QaGVub3R5
cGU8L2tleXdvcmQ+PGtleXdvcmQ+UHJhY3RpY2UgR3VpZGVsaW5lcyBhcyBUb3BpYzwva2V5d29y
ZD48a2V5d29yZD5QdWxtb25hcnkgTWVkaWNpbmUvbWV0aG9kcy8qc3RhbmRhcmRzPC9rZXl3b3Jk
PjxrZXl3b3JkPlJpc2sgRmFjdG9yczwva2V5d29yZD48L2tleXdvcmRzPjxkYXRlcz48eWVhcj4y
MDE0PC95ZWFyPjxwdWItZGF0ZXM+PGRhdGU+RmViPC9kYXRlPjwvcHViLWRhdGVzPjwvZGF0ZXM+
PGlzYm4+MDkwMy0xOTM2PC9pc2JuPjxhY2Nlc3Npb24tbnVtPjI0MzM3MDQ2PC9hY2Nlc3Npb24t
bnVtPjx1cmxzPjwvdXJscz48ZWxlY3Ryb25pYy1yZXNvdXJjZS1udW0+MTAuMTE4My8wOTAzMTkz
Ni4wMDIwMjAxMzwvZWxlY3Ryb25pYy1yZXNvdXJjZS1udW0+PHJlbW90ZS1kYXRhYmFzZS1wcm92
aWRlcj5OTE08L3JlbW90ZS1kYXRhYmFzZS1wcm92aWRlcj48bGFuZ3VhZ2U+ZW5nPC9sYW5ndWFn
ZT48L3JlY29yZD48L0NpdGU+PC9FbmROb3RlPgB=
</w:fldData>
        </w:fldChar>
      </w:r>
      <w:r w:rsidR="00E83C39">
        <w:rPr>
          <w:rFonts w:ascii="Calibri" w:eastAsia="Times New Roman" w:hAnsi="Calibri"/>
          <w:lang w:eastAsia="zh-CN"/>
        </w:rPr>
        <w:instrText xml:space="preserve"> ADDIN EN.CITE.DATA </w:instrText>
      </w:r>
      <w:r w:rsidR="00E83C39">
        <w:rPr>
          <w:rFonts w:ascii="Calibri" w:eastAsia="Times New Roman" w:hAnsi="Calibri"/>
          <w:lang w:eastAsia="zh-CN"/>
        </w:rPr>
      </w:r>
      <w:r w:rsidR="00E83C39">
        <w:rPr>
          <w:rFonts w:ascii="Calibri" w:eastAsia="Times New Roman" w:hAnsi="Calibri"/>
          <w:lang w:eastAsia="zh-CN"/>
        </w:rPr>
        <w:fldChar w:fldCharType="end"/>
      </w:r>
      <w:r>
        <w:rPr>
          <w:rFonts w:ascii="Calibri" w:eastAsia="Times New Roman" w:hAnsi="Calibri"/>
          <w:lang w:eastAsia="zh-CN"/>
        </w:rPr>
      </w:r>
      <w:r>
        <w:rPr>
          <w:rFonts w:ascii="Calibri" w:eastAsia="Times New Roman" w:hAnsi="Calibri"/>
          <w:lang w:eastAsia="zh-CN"/>
        </w:rPr>
        <w:fldChar w:fldCharType="separate"/>
      </w:r>
      <w:r w:rsidR="002A7CE4" w:rsidRPr="002A7CE4">
        <w:rPr>
          <w:rFonts w:ascii="Calibri" w:eastAsia="Times New Roman" w:hAnsi="Calibri"/>
          <w:noProof/>
          <w:vertAlign w:val="superscript"/>
          <w:lang w:eastAsia="zh-CN"/>
        </w:rPr>
        <w:t>2</w:t>
      </w:r>
      <w:r>
        <w:rPr>
          <w:rFonts w:ascii="Calibri" w:eastAsia="Times New Roman" w:hAnsi="Calibri"/>
          <w:lang w:eastAsia="zh-CN"/>
        </w:rPr>
        <w:fldChar w:fldCharType="end"/>
      </w:r>
      <w:r>
        <w:rPr>
          <w:rFonts w:ascii="Calibri" w:eastAsia="Times New Roman" w:hAnsi="Calibri"/>
          <w:lang w:eastAsia="zh-CN"/>
        </w:rPr>
        <w:t>, but a validated tool to capture severe exacerbations acceptable to relevant stakeholders is a significant research</w:t>
      </w:r>
      <w:r w:rsidR="002F7956" w:rsidRPr="002F7956">
        <w:rPr>
          <w:rFonts w:ascii="Calibri" w:eastAsia="Times New Roman" w:hAnsi="Calibri" w:cs="Times New Roman"/>
          <w:lang w:eastAsia="zh-CN"/>
        </w:rPr>
        <w:t xml:space="preserve"> </w:t>
      </w:r>
      <w:r w:rsidR="00FE2751" w:rsidRPr="00E70EA0">
        <w:t xml:space="preserve"> </w:t>
      </w:r>
      <w:r w:rsidR="00FE2751" w:rsidRPr="002D4321">
        <w:t>g</w:t>
      </w:r>
      <w:r w:rsidR="00FE2751">
        <w:t>ap</w:t>
      </w:r>
      <w:r w:rsidR="00BE68B4">
        <w:t>.</w:t>
      </w:r>
      <w:r w:rsidR="008B4AF4">
        <w:t xml:space="preserve"> </w:t>
      </w:r>
    </w:p>
    <w:p w14:paraId="01271511" w14:textId="69710F87" w:rsidR="00673DB1" w:rsidRPr="00673DB1" w:rsidRDefault="00673DB1" w:rsidP="00F172CA">
      <w:pPr>
        <w:spacing w:line="360" w:lineRule="auto"/>
        <w:ind w:left="-426" w:right="-613"/>
        <w:jc w:val="both"/>
      </w:pPr>
      <w:r>
        <w:lastRenderedPageBreak/>
        <w:t>Around 20-60% of adult patients with severe asthma</w:t>
      </w:r>
      <w:r>
        <w:fldChar w:fldCharType="begin">
          <w:fldData xml:space="preserve">PEVuZE5vdGU+PENpdGU+PEF1dGhvcj5CbGVlY2tlcjwvQXV0aG9yPjxZZWFyPjIwMjA8L1llYXI+
PFJlY051bT4xMzY8L1JlY051bT48RGlzcGxheVRleHQ+PHN0eWxlIGZhY2U9InN1cGVyc2NyaXB0
Ij45MS05Mzwvc3R5bGU+PC9EaXNwbGF5VGV4dD48cmVjb3JkPjxyZWMtbnVtYmVyPjEzNjwvcmVj
LW51bWJlcj48Zm9yZWlnbi1rZXlzPjxrZXkgYXBwPSJFTiIgZGItaWQ9InhzZTlzczl0OGE5OWR1
ZXJ2eGh4ZXdmNTBlc3MyZWFlenp3diIgdGltZXN0YW1wPSIxNjUyNzg4OTcxIj4xMzY8L2tleT48
L2ZvcmVpZ24ta2V5cz48cmVmLXR5cGUgbmFtZT0iSm91cm5hbCBBcnRpY2xlIj4xNzwvcmVmLXR5
cGU+PGNvbnRyaWJ1dG9ycz48YXV0aG9ycz48YXV0aG9yPkJsZWVja2VyLCBFIFI8L2F1dGhvcj48
YXV0aG9yPk1lbnppZXMtR293LCBBIE48L2F1dGhvcj48YXV0aG9yPlByaWNlLCBEIEI8L2F1dGhv
cj48YXV0aG9yPkJvdXJkaW4sIEEuPC9hdXRob3I+PGF1dGhvcj5Td2VldCwgUy48L2F1dGhvcj48
YXV0aG9yPk1hcnRpbiwgQS4gTC48L2F1dGhvcj48YXV0aG9yPkFsYWNxdWEsIE0uPC9hdXRob3I+
PGF1dGhvcj5UcmFuLCBULiBOLjwvYXV0aG9yPjwvYXV0aG9ycz48L2NvbnRyaWJ1dG9ycz48YXV0
aC1hZGRyZXNzPkRpdmlzaW9uIG9mIEdlbmV0aWNzLCBHZW5vbWljcyBhbmQgUHJlY2lzaW9uIE1l
ZGljaW5lLCBEZXBhcnRtZW50IG9mIE1lZGljaW5lLCBVbml2ZXJzaXR5IG9mIEFyaXpvbmEgSGVh
bHRoIFNjaWVuY2VzLCBUdWNzb24sIEFyaXpvbmEuJiN4RDtMdW5nIERpdmlzaW9uLCBSb3lhbCBC
cm9tcHRvbiBIb3NwaXRhbCwgTG9uZG9uLCBVbml0ZWQgS2luZ2RvbS4mI3hEO0RlcGFydG1lbnQg
b2YgUHJpbWFyeSBDYXJlIFJlc3BpcmF0b3J5IE1lZGljaW5lLCBVbml2ZXJzaXR5IG9mIEFiZXJk
ZWVuLCBBYmVyZGVlbiwgVW5pdGVkIEtpbmdkb20uJiN4RDtPYnNlcnZhdGlvbmFsIGFuZCBQcmFn
bWF0aWMgUmVzZWFyY2ggSW5zdGl0dXRlLCBTaW5nYXBvcmUuJiN4RDtEZXBhcnRtZW50IG9mIFJl
c3BpcmF0b3J5IERpc2Vhc2VzLCBVbml2ZXJzaXR5IG9mIE1vbnRwZWxsaWVyLCBNb250cGVsbGll
ciwgRnJhbmNlLiYjeEQ7UmVzZWFyY2ggRXZhbHVhdGlvbiBVbml0LCBPeGZvcmQgUGhhcm1hR2Vu
ZXNpcyBMdGQuLCBPeGZvcmQsIFVuaXRlZCBLaW5nZG9tLiYjeEQ7RXZpZGVyYSwgV2FsdGhhbSwg
TWFzc2FjaHVzZXR0cy4mI3hEO0FzdHJhWmVuZWNhLCBMdXRvbiwgVW5pdGVkIEtpbmdkb207IGFu
ZC4mI3hEO0FzdHJhWmVuZWNhLCBHYWl0aGVyc2J1cmcsIE1hcnlsYW5kLjwvYXV0aC1hZGRyZXNz
Pjx0aXRsZXM+PHRpdGxlPlN5c3RlbWF0aWMgTGl0ZXJhdHVyZSBSZXZpZXcgb2YgU3lzdGVtaWMg
Q29ydGljb3N0ZXJvaWQgVXNlIGZvciBBc3RobWEgTWFuYWdlbWVudDwvdGl0bGU+PHNlY29uZGFy
eS10aXRsZT5BbSBKIFJlc3BpciBDcml0IENhcmUgTWVkPC9zZWNvbmRhcnktdGl0bGU+PC90aXRs
ZXM+PHBlcmlvZGljYWw+PGZ1bGwtdGl0bGU+QW0gSiBSZXNwaXIgQ3JpdCBDYXJlIE1lZDwvZnVs
bC10aXRsZT48L3BlcmlvZGljYWw+PHBhZ2VzPjI3Ni0yOTM8L3BhZ2VzPjx2b2x1bWU+MjAxPC92
b2x1bWU+PG51bWJlcj4zPC9udW1iZXI+PGVkaXRpb24+MjAxOS8wOS8xNzwvZWRpdGlvbj48a2V5
d29yZHM+PGtleXdvcmQ+QWRvbGVzY2VudDwva2V5d29yZD48a2V5d29yZD5BZHJlbmFsIENvcnRl
eCBIb3Jtb25lcy8qYWRtaW5pc3RyYXRpb24gJmFtcDsgZG9zYWdlLyphZHZlcnNlIGVmZmVjdHM8
L2tleXdvcmQ+PGtleXdvcmQ+QXN0aG1hLypkcnVnIHRoZXJhcHk8L2tleXdvcmQ+PGtleXdvcmQ+
Q2hpbGQ8L2tleXdvcmQ+PGtleXdvcmQ+Q2hpbGQsIFByZXNjaG9vbDwva2V5d29yZD48a2V5d29y
ZD5IdW1hbnM8L2tleXdvcmQ+PGtleXdvcmQ+KmFzdGhtYTwva2V5d29yZD48a2V5d29yZD4qb3Jh
bCBjb3J0aWNvc3Rlcm9pZHM8L2tleXdvcmQ+PGtleXdvcmQ+KnNldmVyZSBhc3RobWE8L2tleXdv
cmQ+PGtleXdvcmQ+KnN5c3RlbWF0aWMgbGl0ZXJhdHVyZSByZXZpZXc8L2tleXdvcmQ+PGtleXdv
cmQ+KnN5c3RlbWljIGNvcnRpY29zdGVyb2lkczwva2V5d29yZD48L2tleXdvcmRzPjxkYXRlcz48
eWVhcj4yMDIwPC95ZWFyPjxwdWItZGF0ZXM+PGRhdGU+RmViIDE8L2RhdGU+PC9wdWItZGF0ZXM+
PC9kYXRlcz48aXNibj4xMDczLTQ0OVggKFByaW50KSYjeEQ7MTA3My00NDl4PC9pc2JuPjxhY2Nl
c3Npb24tbnVtPjMxNTI1Mjk3PC9hY2Nlc3Npb24tbnVtPjx1cmxzPjwvdXJscz48Y3VzdG9tMj5Q
TUM2OTk5MTA4PC9jdXN0b20yPjxlbGVjdHJvbmljLXJlc291cmNlLW51bT4xMC4xMTY0L3JjY20u
MjAxOTA0LTA5MDNTTzwvZWxlY3Ryb25pYy1yZXNvdXJjZS1udW0+PHJlbW90ZS1kYXRhYmFzZS1w
cm92aWRlcj5OTE08L3JlbW90ZS1kYXRhYmFzZS1wcm92aWRlcj48bGFuZ3VhZ2U+ZW5nPC9sYW5n
dWFnZT48L3JlY29yZD48L0NpdGU+PENpdGU+PEF1dGhvcj5Wb29yaGFtPC9BdXRob3I+PFllYXI+
MjAxOTwvWWVhcj48UmVjTnVtPjEzNzwvUmVjTnVtPjxyZWNvcmQ+PHJlYy1udW1iZXI+MTM3PC9y
ZWMtbnVtYmVyPjxmb3JlaWduLWtleXM+PGtleSBhcHA9IkVOIiBkYi1pZD0ieHNlOXNzOXQ4YTk5
ZHVlcnZ4aHhld2Y1MGVzczJlYWV6end2IiB0aW1lc3RhbXA9IjE2NTI3ODkwODciPjEzNzwva2V5
PjwvZm9yZWlnbi1rZXlzPjxyZWYtdHlwZSBuYW1lPSJKb3VybmFsIEFydGljbGUiPjE3PC9yZWYt
dHlwZT48Y29udHJpYnV0b3JzPjxhdXRob3JzPjxhdXRob3I+Vm9vcmhhbSwgSjwvYXV0aG9yPjxh
dXRob3I+WHUsIFg8L2F1dGhvcj48YXV0aG9yPlByaWNlLCBEIEI8L2F1dGhvcj48YXV0aG9yPkdv
bGFtLCBTLjwvYXV0aG9yPjxhdXRob3I+RGF2aXMsIEouPC9hdXRob3I+PGF1dGhvcj5aaGkgSmll
IExpbmcsIEouPC9hdXRob3I+PGF1dGhvcj5LZXJraG9mLCBNLjwvYXV0aG9yPjxhdXRob3I+T3cs
IE0uPC9hdXRob3I+PGF1dGhvcj5UcmFuLCBULiBOLjwvYXV0aG9yPjwvYXV0aG9ycz48L2NvbnRy
aWJ1dG9ycz48YXV0aC1hZGRyZXNzPk9ic2VydmF0aW9uYWwgYW5kIFByYWdtYXRpYyBSZXNlYXJj
aCBJbnN0aXR1dGUsIFNpbmdhcG9yZSwgU2luZ2Fwb3JlLiYjeEQ7QXN0cmFaZW5lY2EsIEdhaXRo
ZXJzYnVyZywgTWFyeWxhbmQuJiN4RDtDZW50cmUgZm9yIEFjYWRlbWljIFByaW1hcnkgQ2FyZSwg
VW5pdmVyc2l0eSBvZiBBYmVyZGVlbiwgQWJlcmRlZW4sIFVLLiYjeEQ7QXN0cmFaZW5lY2EsIEdv
dGhlbmJ1cmcsIFN3ZWRlbi4mI3hEO0FzdHJhWmVuZWNhLCBXaWxtaW5ndG9uLCBEZWxhd2FyZS48
L2F1dGgtYWRkcmVzcz48dGl0bGVzPjx0aXRsZT5IZWFsdGhjYXJlIHJlc291cmNlIHV0aWxpemF0
aW9uIGFuZCBjb3N0cyBhc3NvY2lhdGVkIHdpdGggaW5jcmVtZW50YWwgc3lzdGVtaWMgY29ydGlj
b3N0ZXJvaWQgZXhwb3N1cmUgaW4gYXN0aG1hPC90aXRsZT48c2Vjb25kYXJ5LXRpdGxlPkFsbGVy
Z3k8L3NlY29uZGFyeS10aXRsZT48L3RpdGxlcz48cGVyaW9kaWNhbD48ZnVsbC10aXRsZT5BbGxl
cmd5PC9mdWxsLXRpdGxlPjwvcGVyaW9kaWNhbD48cGFnZXM+MjczLTI4MzwvcGFnZXM+PHZvbHVt
ZT43NDwvdm9sdW1lPjxudW1iZXI+MjwvbnVtYmVyPjxlZGl0aW9uPjIwMTgvMDcvMTE8L2VkaXRp
b24+PGtleXdvcmRzPjxrZXl3b3JkPkFkb2xlc2NlbnQ8L2tleXdvcmQ+PGtleXdvcmQ+KkFkcmVu
YWwgQ29ydGV4IEhvcm1vbmVzL2FkbWluaXN0cmF0aW9uICZhbXA7IGRvc2FnZTwva2V5d29yZD48
a2V5d29yZD5BZHVsdDwva2V5d29yZD48a2V5d29yZD5BZ2VkPC9rZXl3b3JkPjxrZXl3b3JkPkFn
ZWQsIDgwIGFuZCBvdmVyPC9rZXl3b3JkPjxrZXl3b3JkPkFzdGhtYS9kaWFnbm9zaXMvKmVwaWRl
bWlvbG9neS90aGVyYXB5PC9rZXl3b3JkPjxrZXl3b3JkPkZlbWFsZTwva2V5d29yZD48a2V5d29y
ZD4qSGVhbHRoIENhcmUgQ29zdHM8L2tleXdvcmQ+PGtleXdvcmQ+KkhlYWx0aCBSZXNvdXJjZXM8
L2tleXdvcmQ+PGtleXdvcmQ+SHVtYW5zPC9rZXl3b3JkPjxrZXl3b3JkPkluY2lkZW5jZTwva2V5
d29yZD48a2V5d29yZD5NYWxlPC9rZXl3b3JkPjxrZXl3b3JkPk1pZGRsZSBBZ2VkPC9rZXl3b3Jk
PjxrZXl3b3JkPipQYXRpZW50IEFjY2VwdGFuY2Ugb2YgSGVhbHRoIENhcmU8L2tleXdvcmQ+PGtl
eXdvcmQ+VHJlYXRtZW50IE91dGNvbWU8L2tleXdvcmQ+PGtleXdvcmQ+WW91bmcgQWR1bHQ8L2tl
eXdvcmQ+PGtleXdvcmQ+KmFkdmVyc2Ugb3V0Y29tZXM8L2tleXdvcmQ+PGtleXdvcmQ+KmFzdGht
YTwva2V5d29yZD48a2V5d29yZD4qaGVhbHRoY2FyZSBjb3N0czwva2V5d29yZD48a2V5d29yZD4q
aGVhbHRoY2FyZSByZXNvdXJjZSB1dGlsaXphdGlvbjwva2V5d29yZD48a2V5d29yZD4qc3lzdGVt
aWMgY29ydGljb3N0ZXJvaWRzPC9rZXl3b3JkPjxrZXl3b3JkPlByYWdtYXRpYyBSZXNlYXJjaCBJ
bnN0aXR1dGUsIHdoaWNoIGhhcyBjb25kdWN0ZWQgcGFpZCByZXNlYXJjaCBpbiByZXNwaXJhdG9y
eTwva2V5d29yZD48a2V5d29yZD5kaXNlYXNlIG9uIGJlaGFsZiBvZiB0aGUgZm9sbG93aW5nIG9y
Z2FuaXphdGlvbnMgaW4gdGhlIHBhc3QgNSB5ZWFyczogQWVyb2NyaW5lLDwva2V5d29yZD48a2V5
d29yZD5BS0wgUmVzZWFyY2ggYW5kIERldmVsb3BtZW50IEx0ZCwgQWxtaXJhbGwsIEFzdHJhWmVu
ZWNhLCBCb2VocmluZ2VyIEluZ2VsaGVpbSw8L2tleXdvcmQ+PGtleXdvcmQ+Q2hpZXNpLCBHbGF4
b1NtaXRoS2xpbmUsIE15bGFuLCBNdW5kaXBoYXJtYSwgTmFwcCwgTm92YXJ0aXMsIE9yaW9uLCBU
YWtlZGEsIFRldmEsPC9rZXl3b3JkPjxrZXl3b3JkPlplbnRpdmEgKGEgU2Fub2ZpIGNvbXBhbnkp
LiBKb2FubmEgWmhpIEppZSBMaW5nIGFuZCBNYW5keSBPdyB3ZXJlIGZvcm1lcjwva2V5d29yZD48
a2V5d29yZD5lbXBsb3llZXMgb2YgdGhlIE9ic2VydmF0aW9uYWwgYW5kIFByYWdtYXRpYyBSZXNl
YXJjaCBJbnN0aXR1dGUgYXQgdGhlIHRpbWUgb2Y8L2tleXdvcmQ+PGtleXdvcmQ+dGhlIHN0dWR5
LiBEYXZpZCBCLiBQcmljZSBoYXMgYm9hcmQgbWVtYmVyc2hpcCB3aXRoIEFlcm9jcmluZSwgQW1n
ZW4sPC9rZXl3b3JkPjxrZXl3b3JkPkFzdHJhWmVuZWNhLCBCb2VocmluZ2VyIEluZ2VsaGVpbSwg
Q2hpZXNpLCBNeWxhbiwgTXVuZGlwaGFybWEsIE5hcHAsIE5vdmFydGlzLDwva2V5d29yZD48a2V5
d29yZD5SZWdlbmVyb24gUGhhcm1hY2V1dGljYWxzLCBTYW5vZmkgR2VuenltZSwgVGV2YSBQaGFy
bWFjZXV0aWNhbHM8L2tleXdvcmQ+PGtleXdvcmQ+Y29uc3VsdGFuY3k8L2tleXdvcmQ+PGtleXdv
cmQ+YWdyZWVtZW50cyB3aXRowqBBbG1pcmFsbCwgQW1nZW4sIEFzdHJhWmVuZWNhLCBCb2Vocmlu
Z2VyIEluZ2VsaGVpbSwgQ2hpZXNpLDwva2V5d29yZD48a2V5d29yZD5HbGF4b1NtaXRoS2xpbmUs
IE15bGFuLCBNdW5kaXBoYXJtYSwgTmFwcCwgTm92YXJ0aXMsIFBmaXplciwgVGV2YTwva2V5d29y
ZD48a2V5d29yZD5QaGFybWFjZXV0aWNhbHMsIFRoZXJhdmFuY2U8L2tleXdvcmQ+PGtleXdvcmQ+
Z3JhbnRzIGFuZCB1bnJlc3RyaWN0ZWQgZnVuZGluZyBmb3I8L2tleXdvcmQ+PGtleXdvcmQ+aW52
ZXN0aWdhdG9y4oCQaW5pdGlhdGVkIHN0dWRpZXMgKGNvbmR1Y3RlZCB0aHJvdWdoIE9ic2VydmF0
aW9uYWwgYW5kIFByYWdtYXRpYzwva2V5d29yZD48a2V5d29yZD5SZXNlYXJjaCBJbnN0aXR1dGUg
UHRlIEx0ZCkgZnJvbSBBZXJvY3JpbmUsIEFLTCBSZXNlYXJjaCBhbmQgRGV2ZWxvcG1lbnQgTHRk
LDwva2V5d29yZD48a2V5d29yZD5Bc3RyYVplbmVjYSwgQm9laHJpbmdlciBJbmdlbGhlaW0sIEJy
aXRpc2ggTHVuZyBGb3VuZGF0aW9uLCBDaGllc2ksIE15bGFuLDwva2V5d29yZD48a2V5d29yZD5N
dW5kaXBoYXJtYSwgTmFwcCwgTm92YXJ0aXMsIFBmaXplciwgUmVnZW5lcm9uIFBoYXJtYWNldXRp
Y2FscywgUmVzcGlyYXRvcnk8L2tleXdvcmQ+PGtleXdvcmQ+RWZmZWN0aXZlbmVzcyBHcm91cCwg
U2Fub2ZpIEdlbnp5bWUsIFRldmEgUGhhcm1hY2V1dGljYWxzLCBUaGVyYXZhbmNlLCBVSzwva2V5
d29yZD48a2V5d29yZD5OYXRpb25hbCBIZWFsdGggU2VydmljZSwgWmVudGl2YSAoU2Fub2ZpIEdl
bmVyaWNzKTwva2V5d29yZD48a2V5d29yZD5wYXltZW50IGZvciBsZWN0dXJlcy9zcGVha2luZzwv
a2V5d29yZD48a2V5d29yZD5lbmdhZ2VtZW50cyBmcm9tIEFsbWlyYWxsLCBBc3RyYVplbmVjYSwg
Qm9laHJpbmdlciBJbmdlbGhlaW0sIENoaWVzaSwgQ2lwbGEsPC9rZXl3b3JkPjxrZXl3b3JkPkds
YXhvU21pdGhLbGluZSwgS3lvcmluLCBNeWxhbiwgTWVyY2ssIE11bmRpcGhhcm1hLCBOb3ZhcnRp
cywgUGZpemVyLCBSZWdlbmVyb248L2tleXdvcmQ+PGtleXdvcmQ+UGhhcm1hY2V1dGljYWxzLCBT
YW5vZmkgR2VuenltZSwgU2t5ZXBoYXJtYSwgVGV2YSBQaGFybWFjZXV0aWNhbHM8L2tleXdvcmQ+
PGtleXdvcmQ+cGF5bWVudCBmb3I8L2tleXdvcmQ+PGtleXdvcmQ+bWFudXNjcmlwdCBwcmVwYXJh
dGlvbiBmcm9tIE11bmRpcGhhcm1hLCBUZXZhIFBoYXJtYWNldXRpY2Fsczwva2V5d29yZD48a2V5
d29yZD5wYXltZW50IGZvciB0aGU8L2tleXdvcmQ+PGtleXdvcmQ+ZGV2ZWxvcG1lbnQgb2YgZWR1
Y2F0aW9uYWwgbWF0ZXJpYWxzIGZyb20gTXVuZGlwaGFybWEsIE5vdmFydGlzPC9rZXl3b3JkPjxr
ZXl3b3JkPnBheW1lbnQgZm9yPC9rZXl3b3JkPjxrZXl3b3JkPnRyYXZlbC9hY2NvbW1vZGF0aW9u
L21lZXRpbmcgZXhwZW5zZXMgZnJvbSBBZXJvY3JpbmUsIEFzdHJhWmVuZWNhLCBCb2VocmluZ2Vy
PC9rZXl3b3JkPjxrZXl3b3JkPkluZ2VsaGVpbSwgTXVuZGlwaGFybWEsIE5hcHAsIE5vdmFydGlz
LCBUZXZhIFBoYXJtYWNldXRpY2Fsczwva2V5d29yZD48a2V5d29yZD5mdW5kaW5nIGZvciBwYXRp
ZW50PC9rZXl3b3JkPjxrZXl3b3JkPmVucm9sbWVudCBvciBjb21wbGV0aW9uIG9mIHJlc2VhcmNo
IGZyb20gQ2hpZXNpLCBOb3ZhcnRpcywgVGV2YSBQaGFybWFjZXV0aWNhbHMsPC9rZXl3b3JkPjxr
ZXl3b3JkPlplbnRpdmEgKFNhbm9maSBHZW5lcmljcyk8L2tleXdvcmQ+PGtleXdvcmQ+c3RvY2sv
c3RvY2sgb3B0aW9ucyBmcm9tIEFLTCBSZXNlYXJjaCBhbmQgRGV2ZWxvcG1lbnQ8L2tleXdvcmQ+
PGtleXdvcmQ+THRkIHdoaWNoIHByb2R1Y2VzIHBoeXRvcGhhcm1hY2V1dGljYWxzPC9rZXl3b3Jk
PjxrZXl3b3JkPm93bnMgNzQlIG9mIHRoZSBzb2NpYWwgZW50ZXJwcmlzZTwva2V5d29yZD48a2V5
d29yZD5PcHRpbXVtIFBhdGllbnQgQ2FyZSBMdGQgKEF1c3RyYWxpYSBhbmQgVUspIGFuZCA3NCUg
b2YgT2JzZXJ2YXRpb25hbCBhbmQ8L2tleXdvcmQ+PGtleXdvcmQ+UHJhZ21hdGljIFJlc2VhcmNo
IEluc3RpdHV0ZSBQdGUgTHRkIChTaW5nYXBvcmUpPC9rZXl3b3JkPjxrZXl3b3JkPmFuZCBpcyBw
ZWVyIHJldmlld2VyIGZvciBncmFudDwva2V5d29yZD48a2V5d29yZD5jb21taXR0ZWVzIG9mIHRo
ZSBFZmZpY2FjeSBhbmQgTWVjaGFuaXNtIEV2YWx1YXRpb24gcHJvZ3JhbW1lLCBhbmQgSGVhbHRo
PC9rZXl3b3JkPjxrZXl3b3JkPlRlY2hub2xvZ3kgQXNzZXNzbWVudC4gWGlhbyBYdSwgU2Fyb3dh
ciBHb2xhbSwgSmlsbCBEYXZpcywgYW5kIFRydW5nIE4uIFRyYW4gYXJlPC9rZXl3b3JkPjxrZXl3
b3JkPmVtcGxveWVlcyBvZiBBc3RyYVplbmVjYS48L2tleXdvcmQ+PC9rZXl3b3Jkcz48ZGF0ZXM+
PHllYXI+MjAxOTwveWVhcj48cHViLWRhdGVzPjxkYXRlPkZlYjwvZGF0ZT48L3B1Yi1kYXRlcz48
L2RhdGVzPjxpc2JuPjAxMDUtNDUzOCAoUHJpbnQpJiN4RDswMTA1LTQ1Mzg8L2lzYm4+PGFjY2Vz
c2lvbi1udW0+Mjk5ODc4Nzk8L2FjY2Vzc2lvbi1udW0+PHVybHM+PC91cmxzPjxjdXN0b20yPlBN
QzY1ODc1MjU8L2N1c3RvbTI+PGVsZWN0cm9uaWMtcmVzb3VyY2UtbnVtPjEwLjExMTEvYWxsLjEz
NTU2PC9lbGVjdHJvbmljLXJlc291cmNlLW51bT48cmVtb3RlLWRhdGFiYXNlLXByb3ZpZGVyPk5M
TTwvcmVtb3RlLWRhdGFiYXNlLXByb3ZpZGVyPjxsYW5ndWFnZT5lbmc8L2xhbmd1YWdlPjwvcmVj
b3JkPjwvQ2l0ZT48Q2l0ZT48QXV0aG9yPldhbmc8L0F1dGhvcj48WWVhcj4yMDIwPC9ZZWFyPjxS
ZWNOdW0+MTM4PC9SZWNOdW0+PHJlY29yZD48cmVjLW51bWJlcj4xMzg8L3JlYy1udW1iZXI+PGZv
cmVpZ24ta2V5cz48a2V5IGFwcD0iRU4iIGRiLWlkPSJ4c2U5c3M5dDhhOTlkdWVydnhoeGV3ZjUw
ZXNzMmVhZXp6d3YiIHRpbWVzdGFtcD0iMTY1Mjc4OTEzOSI+MTM4PC9rZXk+PC9mb3JlaWduLWtl
eXM+PHJlZi10eXBlIG5hbWU9IkpvdXJuYWwgQXJ0aWNsZSI+MTc8L3JlZi10eXBlPjxjb250cmli
dXRvcnM+PGF1dGhvcnM+PGF1dGhvcj5XYW5nLCBFPC9hdXRob3I+PGF1dGhvcj5XZWNoc2xlciwg
TSBFPC9hdXRob3I+PGF1dGhvcj5UcmFuLCBUIE48L2F1dGhvcj48YXV0aG9yPkhlYW5leSwgTC4g
Ry48L2F1dGhvcj48YXV0aG9yPkpvbmVzLCBSLiBDLjwvYXV0aG9yPjxhdXRob3I+TWVuemllcy1H
b3csIEEuIE4uPC9hdXRob3I+PGF1dGhvcj5CdXNieSwgSi48L2F1dGhvcj48YXV0aG9yPkphY2tz
b24sIEQuIEouPC9hdXRob3I+PGF1dGhvcj5QZmVmZmVyLCBQLiBFLjwvYXV0aG9yPjxhdXRob3I+
UmhlZSwgQy4gSy48L2F1dGhvcj48YXV0aG9yPkNobywgWS4gUy48L2F1dGhvcj48YXV0aG9yPkNh
bm9uaWNhLCBHLiBXLjwvYXV0aG9yPjxhdXRob3I+SGVmZmxlciwgRS48L2F1dGhvcj48YXV0aG9y
PkdpYnNvbiwgUC4gRy48L2F1dGhvcj48YXV0aG9yPkhldywgTS48L2F1dGhvcj48YXV0aG9yPlBl
dGVycywgTS48L2F1dGhvcj48YXV0aG9yPkhhcnZleSwgRS4gUy48L2F1dGhvcj48YXV0aG9yPkFs
YWNxdWEsIE0uPC9hdXRob3I+PGF1dGhvcj5aYW5ncmlsbGksIEouPC9hdXRob3I+PGF1dGhvcj5C
dWxhdGhzaW5oYWxhLCBMLjwvYXV0aG9yPjxhdXRob3I+Q2FydGVyLCBWLiBBLjwvYXV0aG9yPjxh
dXRob3I+Q2hhdWRocnksIEkuPC9hdXRob3I+PGF1dGhvcj5FbGVhbmdvdmFuLCBOLjwvYXV0aG9y
PjxhdXRob3I+SG9zc2VpbmksIE4uPC9hdXRob3I+PGF1dGhvcj5NdXJyYXksIFIuIEIuPC9hdXRo
b3I+PGF1dGhvcj5QcmljZSwgRC4gQi48L2F1dGhvcj48L2F1dGhvcnM+PC9jb250cmlidXRvcnM+
PGF1dGgtYWRkcmVzcz5EaXZpc2lvbiBvZiBBbGxlcmd5ICZhbXA7IENsaW5pY2FsIEltbXVub2xv
Z3ksIERlcGFydG1lbnQgb2YgTWVkaWNpbmUsIE5hdGlvbmFsIEpld2lzaCBIZWFsdGgsIERlbnZl
ciwgQ08sIGFuZCBEaXZpc2lvbiBvZiBBbGxlcmd5ICZhbXA7IENsaW5pY2FsIEltbXVub2xvZ3ks
IERlcGFydG1lbnQgb2YgSW50ZXJuYWwgTWVkaWNpbmUsIFVuaXZlcnNpdHkgb2YgQ29sb3JhZG8g
SG9zcGl0YWwsIEF1cm9yYSwgQ08uJiN4RDtOSkggQ29oZW4gRmFtaWx5IEFzdGhtYSBJbnN0aXR1
dGUsIERlcGFydG1lbnQgb2YgTWVkaWNpbmUsIE5hdGlvbmFsIEpld2lzaCBIZWFsdGgsIERlbnZl
ciwgQ08uJiN4RDtBc3RyYVplbmVjYSwgR2FpdGhlcnNidXJnLCBNRC4mI3hEO1VLIFNldmVyZSBB
c3RobWEgTmV0d29yayBhbmQgTmF0aW9uYWwgUmVnaXN0cnksIFF1ZWVuJmFwb3M7cyBVbml2ZXJz
aXR5IEJlbGZhc3QsIEJlbGZhc3QsIE5vcnRoZXJuIElyZWxhbmQuJiN4RDtGYWN1bHR5IG9mIE1l
ZGljaW5lIGFuZCBEZW50aXN0cnksIFVuaXZlcnNpdHkgb2YgUGx5bW91dGgsIFBseW1vdXRoLCBV
bml0ZWQgS2luZ2RvbS4mI3hEO1VLIFNldmVyZSBBc3RobWEgTmV0d29yayBhbmQgTmF0aW9uYWwg
UmVnaXN0cnksIFJveWFsIEJyb21wdG9uICZhbXA7IEhhcmVmaWVsZCBOSFMgRm91bmRhdGlvbiBU
cnVzdCwgTG9uZG9uLCBVbml0ZWQgS2luZ2RvbS4mI3hEO1VLIFNldmVyZSBBc3RobWEgTmV0d29y
ayBhbmQgTmF0aW9uYWwgUmVnaXN0cnksIEd1eSZhcG9zO3MgYW5kIFN0IFRob21hcyZhcG9zOyBO
SFMgVHJ1c3QgYW5kIERpdmlzaW9uIG9mIEFzdGhtYSwgQWxsZXJneSAmYW1wOyBMdW5nIEJpb2xv
Z3ksIEtpbmcmYXBvcztzIENvbGxlZ2UgTG9uZG9uLCBMb25kb24sIFVuaXRlZCBLaW5nZG9tLiYj
eEQ7VUsgU2V2ZXJlIEFzdGhtYSBOZXR3b3JrLCBCYXJ0cyBIZWFsdGggTkhTIFRydXN0IGFuZCBR
dWVlbiBNYXJ5IFVuaXZlcnNpdHkgb2YgTG9uZG9uLCBMb25kb24sIFVuaXRlZCBLaW5nZG9tLiYj
eEQ7RGl2aXNpb24gb2YgUHVsbW9uYXJ5LCBBbGxlcmd5IGFuZCBDcml0aWNhbCBDYXJlIE1lZGlj
aW5lLCBEZXBhcnRtZW50IG9mIEludGVybmFsIE1lZGljaW5lLCBTdC4gTWFyeSZhcG9zO3MgSG9z
cGl0YWwsIENvbGxlZ2Ugb2YgTWVkaWNpbmUsIFRoZSBDYXRob2xpYyBVbml2ZXJzaXR5IG9mIEtv
cmVhLCBTZW91bCwgU291dGggS29yZWEuJiN4RDtEZXBhcnRtZW50IG9mIEludGVybmFsIE1lZGlj
aW5lLCBEaXZpc2lvbiBvZiBBbGxlcmd5IGFuZCBDbGluaWNhbCBJbW11bm9sb2d5LCBBc2FuIE1l
ZGljYWwgQ2VudGVyLCBVbml2ZXJzaXR5IG9mIFVsc2FuIENvbGxlZ2Ugb2YgTWVkaWNpbmUsIFNl
b3VsLCBTb3V0aCBLb3JlYS4mI3hEO1BlcnNvbmFsaXplZCBNZWRpY2luZSBBc3RobWEgJmFtcDsg
QWxsZXJneSBDbGluaWMsIEh1bWFuaXRhcyBVbml2ZXJzaXR5ICZhbXA7IFJlc2VhcmNoIEhvc3Bp
dGFsLCBNaWxhbiwgSXRhbHkgYW5kIFNBTkktU2V2ZXJlIEFzdGhtYSBOZXR3b3JrIEl0YWx5LCBJ
dGFseS4mI3hEO0F1c3RyYWxpYW4gU2V2ZXJlIEFzdGhtYSBOZXR3b3JrLCBQcmlvcml0eSBSZXNl
YXJjaCBDZW50cmUgZm9yIEhlYWx0aHkgTHVuZ3MsIFVuaXZlcnNpdHkgb2YgTmV3Y2FzdGxlLCBO
ZXdjYXN0bGUsIE5TVywgQXVzdHJhbGlhOyBIdW50ZXIgTWVkaWNhbCBSZXNlYXJjaCBJbnN0aXR1
dGUsIERlcGFydG1lbnQgb2YgUmVzcGlyYXRvcnkgYW5kIFNsZWVwIE1lZGljaW5lLCBKb2huIEh1
bnRlciBIb3NwaXRhbCwgTmV3IExhbWJ0b24gSGVpZ2h0cywgTlNXLCBBdXN0cmFsaWEuJiN4RDtB
bGxlcmd5LCBBc3RobWEgJmFtcDsgQ2xpbmljYWwgSW1tdW5vbG9neSBTZXJ2aWNlLCBBbGZyZWQg
SGVhbHRoLCBNZWxib3VybmUsIFZJQywgQXVzdHJhbGlhOyBQdWJsaWMgSGVhbHRoIGFuZCBQcmV2
ZW50aXZlIE1lZGljaW5lLCBNb25hc2ggVW5pdmVyc2l0eSwgTWVsYm91cm5lLCBWSUMsIEF1c3Ry
YWxpYS4mI3hEO0RlcGFydG1lbnQgb2YgVGhvcmFjaWMgTWVkaWNpbmUsIENvbmNvcmQgSG9zcGl0
YWwsIFN5ZG5leSwgTlNXLCBBdXN0cmFsaWEuJiN4RDtBdXN0cmFsaWFuIFNldmVyZSBBc3RobWEg
TmV0d29yaywgUHJpb3JpdHkgUmVzZWFyY2ggQ2VudHJlIGZvciBIZWFsdGh5IEx1bmdzLCBVbml2
ZXJzaXR5IG9mIE5ld2Nhc3RsZSwgTmV3Y2FzdGxlLCBOU1csIEF1c3RyYWxpYS4mI3hEO0FzdHJh
WmVuZWNhIHBsYywgQ2FtYnJpZGdlLCBVbml0ZWQgS2luZ2RvbS4mI3hEO09wdGltdW0gUGF0aWVu
dCBDYXJlIEdsb2JhbCBMdGQsIENhbWJyaWRnZSwgRW5nbGFuZC4mI3hEO09wdGltdW0gUGF0aWVu
dCBDYXJlIEdsb2JhbCBMdGQsIENhbWJyaWRnZSwgRW5nbGFuZDsgT2JzZXJ2YXRpb25hbCBhbmQg
UHJhZ21hdGljIFJlc2VhcmNoIEluc3RpdHV0ZSwgU2luZ2Fwb3JlLCBSZXB1YmxpYyBvZiBTaW5n
YXBvcmU7IENlbnRyZSBvZiBBY2FkZW1pYyBQcmltYXJ5IENhcmUsIERpdmlzaW9uIG9mIEFwcGxp
ZWQgSGVhbHRoIFNjaWVuY2VzLCBVbml2ZXJzaXR5IG9mIEFiZXJkZWVuLCBBYmVyZGVlbiwgVW5p
dGVkIEtpbmdkb20uIEVsZWN0cm9uaWMgYWRkcmVzczogZHByaWNlQG9wcmkuc2cuPC9hdXRoLWFk
ZHJlc3M+PHRpdGxlcz48dGl0bGU+Q2hhcmFjdGVyaXphdGlvbiBvZiBTZXZlcmUgQXN0aG1hIFdv
cmxkd2lkZTogRGF0YSBGcm9tIHRoZSBJbnRlcm5hdGlvbmFsIFNldmVyZSBBc3RobWEgUmVnaXN0
cnk8L3RpdGxlPjxzZWNvbmRhcnktdGl0bGU+Q2hlc3Q8L3NlY29uZGFyeS10aXRsZT48L3RpdGxl
cz48cGVyaW9kaWNhbD48ZnVsbC10aXRsZT5DaGVzdDwvZnVsbC10aXRsZT48L3BlcmlvZGljYWw+
PHBhZ2VzPjc5MC04MDQ8L3BhZ2VzPjx2b2x1bWU+MTU3PC92b2x1bWU+PG51bWJlcj40PC9udW1i
ZXI+PGVkaXRpb24+MjAxOS8xMi8wMTwvZWRpdGlvbj48a2V5d29yZHM+PGtleXdvcmQ+KkFzdGht
YS9kaWFnbm9zaXMvZXBpZGVtaW9sb2d5L3BoeXNpb3BhdGhvbG9neS90aGVyYXB5PC9rZXl3b3Jk
PjxrZXl3b3JkPkNvbW9yYmlkaXR5PC9rZXl3b3JkPjxrZXl3b3JkPkRpc2Vhc2UgUHJvZ3Jlc3Np
b248L2tleXdvcmQ+PGtleXdvcmQ+RmVtYWxlPC9rZXl3b3JkPjxrZXl3b3JkPkdsdWNvY29ydGlj
b2lkcy8qdGhlcmFwZXV0aWMgdXNlPC9rZXl3b3JkPjxrZXl3b3JkPkh1bWFuczwva2V5d29yZD48
a2V5d29yZD5JbnRlcm5hdGlvbmFsIENvb3BlcmF0aW9uPC9rZXl3b3JkPjxrZXl3b3JkPk1hbGU8
L2tleXdvcmQ+PGtleXdvcmQ+TWVkaWNhdGlvbiBUaGVyYXB5IE1hbmFnZW1lbnQvc3RhdGlzdGlj
cyAmYW1wOyBudW1lcmljYWwgZGF0YTwva2V5d29yZD48a2V5d29yZD5NaWRkbGUgQWdlZDwva2V5
d29yZD48a2V5d29yZD5OZWVkcyBBc3Nlc3NtZW50PC9rZXl3b3JkPjxrZXl3b3JkPk9iZXNpdHkv
KmVwaWRlbWlvbG9neTwva2V5d29yZD48a2V5d29yZD5SZWdpc3RyaWVzL3N0YXRpc3RpY3MgJmFt
cDsgbnVtZXJpY2FsIGRhdGE8L2tleXdvcmQ+PGtleXdvcmQ+U2V2ZXJpdHkgb2YgSWxsbmVzcyBJ
bmRleDwva2V5d29yZD48a2V5d29yZD5XaGl0ZXMvc3RhdGlzdGljcyAmYW1wOyBudW1lcmljYWwg
ZGF0YTwva2V5d29yZD48a2V5d29yZD4qRmVubzwva2V5d29yZD48a2V5d29yZD4qSWdFPC9rZXl3
b3JkPjxrZXl3b3JkPipiaW9sb2dpY3M8L2tleXdvcmQ+PGtleXdvcmQ+KmNvbW9yYmlkaXR5PC9r
ZXl3b3JkPjxrZXl3b3JkPiplb3Npbm9waGlsczwva2V5d29yZD48L2tleXdvcmRzPjxkYXRlcz48
eWVhcj4yMDIwPC95ZWFyPjxwdWItZGF0ZXM+PGRhdGU+QXByPC9kYXRlPjwvcHViLWRhdGVzPjwv
ZGF0ZXM+PGlzYm4+MDAxMi0zNjkyPC9pc2JuPjxhY2Nlc3Npb24tbnVtPjMxNzg1MjU0PC9hY2Nl
c3Npb24tbnVtPjx1cmxzPjwvdXJscz48ZWxlY3Ryb25pYy1yZXNvdXJjZS1udW0+MTAuMTAxNi9q
LmNoZXN0LjIwMTkuMTAuMDUzPC9lbGVjdHJvbmljLXJlc291cmNlLW51bT48cmVtb3RlLWRhdGFi
YXNlLXByb3ZpZGVyPk5MTTwvcmVtb3RlLWRhdGFiYXNlLXByb3ZpZGVyPjxsYW5ndWFnZT5lbmc8
L2xhbmd1YWdlPjwvcmVjb3JkPjwvQ2l0ZT48L0VuZE5vdGU+AG==
</w:fldData>
        </w:fldChar>
      </w:r>
      <w:r w:rsidR="00463A02">
        <w:instrText xml:space="preserve"> ADDIN EN.CITE </w:instrText>
      </w:r>
      <w:r w:rsidR="00463A02">
        <w:fldChar w:fldCharType="begin">
          <w:fldData xml:space="preserve">PEVuZE5vdGU+PENpdGU+PEF1dGhvcj5CbGVlY2tlcjwvQXV0aG9yPjxZZWFyPjIwMjA8L1llYXI+
PFJlY051bT4xMzY8L1JlY051bT48RGlzcGxheVRleHQ+PHN0eWxlIGZhY2U9InN1cGVyc2NyaXB0
Ij45MS05Mzwvc3R5bGU+PC9EaXNwbGF5VGV4dD48cmVjb3JkPjxyZWMtbnVtYmVyPjEzNjwvcmVj
LW51bWJlcj48Zm9yZWlnbi1rZXlzPjxrZXkgYXBwPSJFTiIgZGItaWQ9InhzZTlzczl0OGE5OWR1
ZXJ2eGh4ZXdmNTBlc3MyZWFlenp3diIgdGltZXN0YW1wPSIxNjUyNzg4OTcxIj4xMzY8L2tleT48
L2ZvcmVpZ24ta2V5cz48cmVmLXR5cGUgbmFtZT0iSm91cm5hbCBBcnRpY2xlIj4xNzwvcmVmLXR5
cGU+PGNvbnRyaWJ1dG9ycz48YXV0aG9ycz48YXV0aG9yPkJsZWVja2VyLCBFIFI8L2F1dGhvcj48
YXV0aG9yPk1lbnppZXMtR293LCBBIE48L2F1dGhvcj48YXV0aG9yPlByaWNlLCBEIEI8L2F1dGhv
cj48YXV0aG9yPkJvdXJkaW4sIEEuPC9hdXRob3I+PGF1dGhvcj5Td2VldCwgUy48L2F1dGhvcj48
YXV0aG9yPk1hcnRpbiwgQS4gTC48L2F1dGhvcj48YXV0aG9yPkFsYWNxdWEsIE0uPC9hdXRob3I+
PGF1dGhvcj5UcmFuLCBULiBOLjwvYXV0aG9yPjwvYXV0aG9ycz48L2NvbnRyaWJ1dG9ycz48YXV0
aC1hZGRyZXNzPkRpdmlzaW9uIG9mIEdlbmV0aWNzLCBHZW5vbWljcyBhbmQgUHJlY2lzaW9uIE1l
ZGljaW5lLCBEZXBhcnRtZW50IG9mIE1lZGljaW5lLCBVbml2ZXJzaXR5IG9mIEFyaXpvbmEgSGVh
bHRoIFNjaWVuY2VzLCBUdWNzb24sIEFyaXpvbmEuJiN4RDtMdW5nIERpdmlzaW9uLCBSb3lhbCBC
cm9tcHRvbiBIb3NwaXRhbCwgTG9uZG9uLCBVbml0ZWQgS2luZ2RvbS4mI3hEO0RlcGFydG1lbnQg
b2YgUHJpbWFyeSBDYXJlIFJlc3BpcmF0b3J5IE1lZGljaW5lLCBVbml2ZXJzaXR5IG9mIEFiZXJk
ZWVuLCBBYmVyZGVlbiwgVW5pdGVkIEtpbmdkb20uJiN4RDtPYnNlcnZhdGlvbmFsIGFuZCBQcmFn
bWF0aWMgUmVzZWFyY2ggSW5zdGl0dXRlLCBTaW5nYXBvcmUuJiN4RDtEZXBhcnRtZW50IG9mIFJl
c3BpcmF0b3J5IERpc2Vhc2VzLCBVbml2ZXJzaXR5IG9mIE1vbnRwZWxsaWVyLCBNb250cGVsbGll
ciwgRnJhbmNlLiYjeEQ7UmVzZWFyY2ggRXZhbHVhdGlvbiBVbml0LCBPeGZvcmQgUGhhcm1hR2Vu
ZXNpcyBMdGQuLCBPeGZvcmQsIFVuaXRlZCBLaW5nZG9tLiYjeEQ7RXZpZGVyYSwgV2FsdGhhbSwg
TWFzc2FjaHVzZXR0cy4mI3hEO0FzdHJhWmVuZWNhLCBMdXRvbiwgVW5pdGVkIEtpbmdkb207IGFu
ZC4mI3hEO0FzdHJhWmVuZWNhLCBHYWl0aGVyc2J1cmcsIE1hcnlsYW5kLjwvYXV0aC1hZGRyZXNz
Pjx0aXRsZXM+PHRpdGxlPlN5c3RlbWF0aWMgTGl0ZXJhdHVyZSBSZXZpZXcgb2YgU3lzdGVtaWMg
Q29ydGljb3N0ZXJvaWQgVXNlIGZvciBBc3RobWEgTWFuYWdlbWVudDwvdGl0bGU+PHNlY29uZGFy
eS10aXRsZT5BbSBKIFJlc3BpciBDcml0IENhcmUgTWVkPC9zZWNvbmRhcnktdGl0bGU+PC90aXRs
ZXM+PHBlcmlvZGljYWw+PGZ1bGwtdGl0bGU+QW0gSiBSZXNwaXIgQ3JpdCBDYXJlIE1lZDwvZnVs
bC10aXRsZT48L3BlcmlvZGljYWw+PHBhZ2VzPjI3Ni0yOTM8L3BhZ2VzPjx2b2x1bWU+MjAxPC92
b2x1bWU+PG51bWJlcj4zPC9udW1iZXI+PGVkaXRpb24+MjAxOS8wOS8xNzwvZWRpdGlvbj48a2V5
d29yZHM+PGtleXdvcmQ+QWRvbGVzY2VudDwva2V5d29yZD48a2V5d29yZD5BZHJlbmFsIENvcnRl
eCBIb3Jtb25lcy8qYWRtaW5pc3RyYXRpb24gJmFtcDsgZG9zYWdlLyphZHZlcnNlIGVmZmVjdHM8
L2tleXdvcmQ+PGtleXdvcmQ+QXN0aG1hLypkcnVnIHRoZXJhcHk8L2tleXdvcmQ+PGtleXdvcmQ+
Q2hpbGQ8L2tleXdvcmQ+PGtleXdvcmQ+Q2hpbGQsIFByZXNjaG9vbDwva2V5d29yZD48a2V5d29y
ZD5IdW1hbnM8L2tleXdvcmQ+PGtleXdvcmQ+KmFzdGhtYTwva2V5d29yZD48a2V5d29yZD4qb3Jh
bCBjb3J0aWNvc3Rlcm9pZHM8L2tleXdvcmQ+PGtleXdvcmQ+KnNldmVyZSBhc3RobWE8L2tleXdv
cmQ+PGtleXdvcmQ+KnN5c3RlbWF0aWMgbGl0ZXJhdHVyZSByZXZpZXc8L2tleXdvcmQ+PGtleXdv
cmQ+KnN5c3RlbWljIGNvcnRpY29zdGVyb2lkczwva2V5d29yZD48L2tleXdvcmRzPjxkYXRlcz48
eWVhcj4yMDIwPC95ZWFyPjxwdWItZGF0ZXM+PGRhdGU+RmViIDE8L2RhdGU+PC9wdWItZGF0ZXM+
PC9kYXRlcz48aXNibj4xMDczLTQ0OVggKFByaW50KSYjeEQ7MTA3My00NDl4PC9pc2JuPjxhY2Nl
c3Npb24tbnVtPjMxNTI1Mjk3PC9hY2Nlc3Npb24tbnVtPjx1cmxzPjwvdXJscz48Y3VzdG9tMj5Q
TUM2OTk5MTA4PC9jdXN0b20yPjxlbGVjdHJvbmljLXJlc291cmNlLW51bT4xMC4xMTY0L3JjY20u
MjAxOTA0LTA5MDNTTzwvZWxlY3Ryb25pYy1yZXNvdXJjZS1udW0+PHJlbW90ZS1kYXRhYmFzZS1w
cm92aWRlcj5OTE08L3JlbW90ZS1kYXRhYmFzZS1wcm92aWRlcj48bGFuZ3VhZ2U+ZW5nPC9sYW5n
dWFnZT48L3JlY29yZD48L0NpdGU+PENpdGU+PEF1dGhvcj5Wb29yaGFtPC9BdXRob3I+PFllYXI+
MjAxOTwvWWVhcj48UmVjTnVtPjEzNzwvUmVjTnVtPjxyZWNvcmQ+PHJlYy1udW1iZXI+MTM3PC9y
ZWMtbnVtYmVyPjxmb3JlaWduLWtleXM+PGtleSBhcHA9IkVOIiBkYi1pZD0ieHNlOXNzOXQ4YTk5
ZHVlcnZ4aHhld2Y1MGVzczJlYWV6end2IiB0aW1lc3RhbXA9IjE2NTI3ODkwODciPjEzNzwva2V5
PjwvZm9yZWlnbi1rZXlzPjxyZWYtdHlwZSBuYW1lPSJKb3VybmFsIEFydGljbGUiPjE3PC9yZWYt
dHlwZT48Y29udHJpYnV0b3JzPjxhdXRob3JzPjxhdXRob3I+Vm9vcmhhbSwgSjwvYXV0aG9yPjxh
dXRob3I+WHUsIFg8L2F1dGhvcj48YXV0aG9yPlByaWNlLCBEIEI8L2F1dGhvcj48YXV0aG9yPkdv
bGFtLCBTLjwvYXV0aG9yPjxhdXRob3I+RGF2aXMsIEouPC9hdXRob3I+PGF1dGhvcj5aaGkgSmll
IExpbmcsIEouPC9hdXRob3I+PGF1dGhvcj5LZXJraG9mLCBNLjwvYXV0aG9yPjxhdXRob3I+T3cs
IE0uPC9hdXRob3I+PGF1dGhvcj5UcmFuLCBULiBOLjwvYXV0aG9yPjwvYXV0aG9ycz48L2NvbnRy
aWJ1dG9ycz48YXV0aC1hZGRyZXNzPk9ic2VydmF0aW9uYWwgYW5kIFByYWdtYXRpYyBSZXNlYXJj
aCBJbnN0aXR1dGUsIFNpbmdhcG9yZSwgU2luZ2Fwb3JlLiYjeEQ7QXN0cmFaZW5lY2EsIEdhaXRo
ZXJzYnVyZywgTWFyeWxhbmQuJiN4RDtDZW50cmUgZm9yIEFjYWRlbWljIFByaW1hcnkgQ2FyZSwg
VW5pdmVyc2l0eSBvZiBBYmVyZGVlbiwgQWJlcmRlZW4sIFVLLiYjeEQ7QXN0cmFaZW5lY2EsIEdv
dGhlbmJ1cmcsIFN3ZWRlbi4mI3hEO0FzdHJhWmVuZWNhLCBXaWxtaW5ndG9uLCBEZWxhd2FyZS48
L2F1dGgtYWRkcmVzcz48dGl0bGVzPjx0aXRsZT5IZWFsdGhjYXJlIHJlc291cmNlIHV0aWxpemF0
aW9uIGFuZCBjb3N0cyBhc3NvY2lhdGVkIHdpdGggaW5jcmVtZW50YWwgc3lzdGVtaWMgY29ydGlj
b3N0ZXJvaWQgZXhwb3N1cmUgaW4gYXN0aG1hPC90aXRsZT48c2Vjb25kYXJ5LXRpdGxlPkFsbGVy
Z3k8L3NlY29uZGFyeS10aXRsZT48L3RpdGxlcz48cGVyaW9kaWNhbD48ZnVsbC10aXRsZT5BbGxl
cmd5PC9mdWxsLXRpdGxlPjwvcGVyaW9kaWNhbD48cGFnZXM+MjczLTI4MzwvcGFnZXM+PHZvbHVt
ZT43NDwvdm9sdW1lPjxudW1iZXI+MjwvbnVtYmVyPjxlZGl0aW9uPjIwMTgvMDcvMTE8L2VkaXRp
b24+PGtleXdvcmRzPjxrZXl3b3JkPkFkb2xlc2NlbnQ8L2tleXdvcmQ+PGtleXdvcmQ+KkFkcmVu
YWwgQ29ydGV4IEhvcm1vbmVzL2FkbWluaXN0cmF0aW9uICZhbXA7IGRvc2FnZTwva2V5d29yZD48
a2V5d29yZD5BZHVsdDwva2V5d29yZD48a2V5d29yZD5BZ2VkPC9rZXl3b3JkPjxrZXl3b3JkPkFn
ZWQsIDgwIGFuZCBvdmVyPC9rZXl3b3JkPjxrZXl3b3JkPkFzdGhtYS9kaWFnbm9zaXMvKmVwaWRl
bWlvbG9neS90aGVyYXB5PC9rZXl3b3JkPjxrZXl3b3JkPkZlbWFsZTwva2V5d29yZD48a2V5d29y
ZD4qSGVhbHRoIENhcmUgQ29zdHM8L2tleXdvcmQ+PGtleXdvcmQ+KkhlYWx0aCBSZXNvdXJjZXM8
L2tleXdvcmQ+PGtleXdvcmQ+SHVtYW5zPC9rZXl3b3JkPjxrZXl3b3JkPkluY2lkZW5jZTwva2V5
d29yZD48a2V5d29yZD5NYWxlPC9rZXl3b3JkPjxrZXl3b3JkPk1pZGRsZSBBZ2VkPC9rZXl3b3Jk
PjxrZXl3b3JkPipQYXRpZW50IEFjY2VwdGFuY2Ugb2YgSGVhbHRoIENhcmU8L2tleXdvcmQ+PGtl
eXdvcmQ+VHJlYXRtZW50IE91dGNvbWU8L2tleXdvcmQ+PGtleXdvcmQ+WW91bmcgQWR1bHQ8L2tl
eXdvcmQ+PGtleXdvcmQ+KmFkdmVyc2Ugb3V0Y29tZXM8L2tleXdvcmQ+PGtleXdvcmQ+KmFzdGht
YTwva2V5d29yZD48a2V5d29yZD4qaGVhbHRoY2FyZSBjb3N0czwva2V5d29yZD48a2V5d29yZD4q
aGVhbHRoY2FyZSByZXNvdXJjZSB1dGlsaXphdGlvbjwva2V5d29yZD48a2V5d29yZD4qc3lzdGVt
aWMgY29ydGljb3N0ZXJvaWRzPC9rZXl3b3JkPjxrZXl3b3JkPlByYWdtYXRpYyBSZXNlYXJjaCBJ
bnN0aXR1dGUsIHdoaWNoIGhhcyBjb25kdWN0ZWQgcGFpZCByZXNlYXJjaCBpbiByZXNwaXJhdG9y
eTwva2V5d29yZD48a2V5d29yZD5kaXNlYXNlIG9uIGJlaGFsZiBvZiB0aGUgZm9sbG93aW5nIG9y
Z2FuaXphdGlvbnMgaW4gdGhlIHBhc3QgNSB5ZWFyczogQWVyb2NyaW5lLDwva2V5d29yZD48a2V5
d29yZD5BS0wgUmVzZWFyY2ggYW5kIERldmVsb3BtZW50IEx0ZCwgQWxtaXJhbGwsIEFzdHJhWmVu
ZWNhLCBCb2VocmluZ2VyIEluZ2VsaGVpbSw8L2tleXdvcmQ+PGtleXdvcmQ+Q2hpZXNpLCBHbGF4
b1NtaXRoS2xpbmUsIE15bGFuLCBNdW5kaXBoYXJtYSwgTmFwcCwgTm92YXJ0aXMsIE9yaW9uLCBU
YWtlZGEsIFRldmEsPC9rZXl3b3JkPjxrZXl3b3JkPlplbnRpdmEgKGEgU2Fub2ZpIGNvbXBhbnkp
LiBKb2FubmEgWmhpIEppZSBMaW5nIGFuZCBNYW5keSBPdyB3ZXJlIGZvcm1lcjwva2V5d29yZD48
a2V5d29yZD5lbXBsb3llZXMgb2YgdGhlIE9ic2VydmF0aW9uYWwgYW5kIFByYWdtYXRpYyBSZXNl
YXJjaCBJbnN0aXR1dGUgYXQgdGhlIHRpbWUgb2Y8L2tleXdvcmQ+PGtleXdvcmQ+dGhlIHN0dWR5
LiBEYXZpZCBCLiBQcmljZSBoYXMgYm9hcmQgbWVtYmVyc2hpcCB3aXRoIEFlcm9jcmluZSwgQW1n
ZW4sPC9rZXl3b3JkPjxrZXl3b3JkPkFzdHJhWmVuZWNhLCBCb2VocmluZ2VyIEluZ2VsaGVpbSwg
Q2hpZXNpLCBNeWxhbiwgTXVuZGlwaGFybWEsIE5hcHAsIE5vdmFydGlzLDwva2V5d29yZD48a2V5
d29yZD5SZWdlbmVyb24gUGhhcm1hY2V1dGljYWxzLCBTYW5vZmkgR2VuenltZSwgVGV2YSBQaGFy
bWFjZXV0aWNhbHM8L2tleXdvcmQ+PGtleXdvcmQ+Y29uc3VsdGFuY3k8L2tleXdvcmQ+PGtleXdv
cmQ+YWdyZWVtZW50cyB3aXRowqBBbG1pcmFsbCwgQW1nZW4sIEFzdHJhWmVuZWNhLCBCb2Vocmlu
Z2VyIEluZ2VsaGVpbSwgQ2hpZXNpLDwva2V5d29yZD48a2V5d29yZD5HbGF4b1NtaXRoS2xpbmUs
IE15bGFuLCBNdW5kaXBoYXJtYSwgTmFwcCwgTm92YXJ0aXMsIFBmaXplciwgVGV2YTwva2V5d29y
ZD48a2V5d29yZD5QaGFybWFjZXV0aWNhbHMsIFRoZXJhdmFuY2U8L2tleXdvcmQ+PGtleXdvcmQ+
Z3JhbnRzIGFuZCB1bnJlc3RyaWN0ZWQgZnVuZGluZyBmb3I8L2tleXdvcmQ+PGtleXdvcmQ+aW52
ZXN0aWdhdG9y4oCQaW5pdGlhdGVkIHN0dWRpZXMgKGNvbmR1Y3RlZCB0aHJvdWdoIE9ic2VydmF0
aW9uYWwgYW5kIFByYWdtYXRpYzwva2V5d29yZD48a2V5d29yZD5SZXNlYXJjaCBJbnN0aXR1dGUg
UHRlIEx0ZCkgZnJvbSBBZXJvY3JpbmUsIEFLTCBSZXNlYXJjaCBhbmQgRGV2ZWxvcG1lbnQgTHRk
LDwva2V5d29yZD48a2V5d29yZD5Bc3RyYVplbmVjYSwgQm9laHJpbmdlciBJbmdlbGhlaW0sIEJy
aXRpc2ggTHVuZyBGb3VuZGF0aW9uLCBDaGllc2ksIE15bGFuLDwva2V5d29yZD48a2V5d29yZD5N
dW5kaXBoYXJtYSwgTmFwcCwgTm92YXJ0aXMsIFBmaXplciwgUmVnZW5lcm9uIFBoYXJtYWNldXRp
Y2FscywgUmVzcGlyYXRvcnk8L2tleXdvcmQ+PGtleXdvcmQ+RWZmZWN0aXZlbmVzcyBHcm91cCwg
U2Fub2ZpIEdlbnp5bWUsIFRldmEgUGhhcm1hY2V1dGljYWxzLCBUaGVyYXZhbmNlLCBVSzwva2V5
d29yZD48a2V5d29yZD5OYXRpb25hbCBIZWFsdGggU2VydmljZSwgWmVudGl2YSAoU2Fub2ZpIEdl
bmVyaWNzKTwva2V5d29yZD48a2V5d29yZD5wYXltZW50IGZvciBsZWN0dXJlcy9zcGVha2luZzwv
a2V5d29yZD48a2V5d29yZD5lbmdhZ2VtZW50cyBmcm9tIEFsbWlyYWxsLCBBc3RyYVplbmVjYSwg
Qm9laHJpbmdlciBJbmdlbGhlaW0sIENoaWVzaSwgQ2lwbGEsPC9rZXl3b3JkPjxrZXl3b3JkPkds
YXhvU21pdGhLbGluZSwgS3lvcmluLCBNeWxhbiwgTWVyY2ssIE11bmRpcGhhcm1hLCBOb3ZhcnRp
cywgUGZpemVyLCBSZWdlbmVyb248L2tleXdvcmQ+PGtleXdvcmQ+UGhhcm1hY2V1dGljYWxzLCBT
YW5vZmkgR2VuenltZSwgU2t5ZXBoYXJtYSwgVGV2YSBQaGFybWFjZXV0aWNhbHM8L2tleXdvcmQ+
PGtleXdvcmQ+cGF5bWVudCBmb3I8L2tleXdvcmQ+PGtleXdvcmQ+bWFudXNjcmlwdCBwcmVwYXJh
dGlvbiBmcm9tIE11bmRpcGhhcm1hLCBUZXZhIFBoYXJtYWNldXRpY2Fsczwva2V5d29yZD48a2V5
d29yZD5wYXltZW50IGZvciB0aGU8L2tleXdvcmQ+PGtleXdvcmQ+ZGV2ZWxvcG1lbnQgb2YgZWR1
Y2F0aW9uYWwgbWF0ZXJpYWxzIGZyb20gTXVuZGlwaGFybWEsIE5vdmFydGlzPC9rZXl3b3JkPjxr
ZXl3b3JkPnBheW1lbnQgZm9yPC9rZXl3b3JkPjxrZXl3b3JkPnRyYXZlbC9hY2NvbW1vZGF0aW9u
L21lZXRpbmcgZXhwZW5zZXMgZnJvbSBBZXJvY3JpbmUsIEFzdHJhWmVuZWNhLCBCb2VocmluZ2Vy
PC9rZXl3b3JkPjxrZXl3b3JkPkluZ2VsaGVpbSwgTXVuZGlwaGFybWEsIE5hcHAsIE5vdmFydGlz
LCBUZXZhIFBoYXJtYWNldXRpY2Fsczwva2V5d29yZD48a2V5d29yZD5mdW5kaW5nIGZvciBwYXRp
ZW50PC9rZXl3b3JkPjxrZXl3b3JkPmVucm9sbWVudCBvciBjb21wbGV0aW9uIG9mIHJlc2VhcmNo
IGZyb20gQ2hpZXNpLCBOb3ZhcnRpcywgVGV2YSBQaGFybWFjZXV0aWNhbHMsPC9rZXl3b3JkPjxr
ZXl3b3JkPlplbnRpdmEgKFNhbm9maSBHZW5lcmljcyk8L2tleXdvcmQ+PGtleXdvcmQ+c3RvY2sv
c3RvY2sgb3B0aW9ucyBmcm9tIEFLTCBSZXNlYXJjaCBhbmQgRGV2ZWxvcG1lbnQ8L2tleXdvcmQ+
PGtleXdvcmQ+THRkIHdoaWNoIHByb2R1Y2VzIHBoeXRvcGhhcm1hY2V1dGljYWxzPC9rZXl3b3Jk
PjxrZXl3b3JkPm93bnMgNzQlIG9mIHRoZSBzb2NpYWwgZW50ZXJwcmlzZTwva2V5d29yZD48a2V5
d29yZD5PcHRpbXVtIFBhdGllbnQgQ2FyZSBMdGQgKEF1c3RyYWxpYSBhbmQgVUspIGFuZCA3NCUg
b2YgT2JzZXJ2YXRpb25hbCBhbmQ8L2tleXdvcmQ+PGtleXdvcmQ+UHJhZ21hdGljIFJlc2VhcmNo
IEluc3RpdHV0ZSBQdGUgTHRkIChTaW5nYXBvcmUpPC9rZXl3b3JkPjxrZXl3b3JkPmFuZCBpcyBw
ZWVyIHJldmlld2VyIGZvciBncmFudDwva2V5d29yZD48a2V5d29yZD5jb21taXR0ZWVzIG9mIHRo
ZSBFZmZpY2FjeSBhbmQgTWVjaGFuaXNtIEV2YWx1YXRpb24gcHJvZ3JhbW1lLCBhbmQgSGVhbHRo
PC9rZXl3b3JkPjxrZXl3b3JkPlRlY2hub2xvZ3kgQXNzZXNzbWVudC4gWGlhbyBYdSwgU2Fyb3dh
ciBHb2xhbSwgSmlsbCBEYXZpcywgYW5kIFRydW5nIE4uIFRyYW4gYXJlPC9rZXl3b3JkPjxrZXl3
b3JkPmVtcGxveWVlcyBvZiBBc3RyYVplbmVjYS48L2tleXdvcmQ+PC9rZXl3b3Jkcz48ZGF0ZXM+
PHllYXI+MjAxOTwveWVhcj48cHViLWRhdGVzPjxkYXRlPkZlYjwvZGF0ZT48L3B1Yi1kYXRlcz48
L2RhdGVzPjxpc2JuPjAxMDUtNDUzOCAoUHJpbnQpJiN4RDswMTA1LTQ1Mzg8L2lzYm4+PGFjY2Vz
c2lvbi1udW0+Mjk5ODc4Nzk8L2FjY2Vzc2lvbi1udW0+PHVybHM+PC91cmxzPjxjdXN0b20yPlBN
QzY1ODc1MjU8L2N1c3RvbTI+PGVsZWN0cm9uaWMtcmVzb3VyY2UtbnVtPjEwLjExMTEvYWxsLjEz
NTU2PC9lbGVjdHJvbmljLXJlc291cmNlLW51bT48cmVtb3RlLWRhdGFiYXNlLXByb3ZpZGVyPk5M
TTwvcmVtb3RlLWRhdGFiYXNlLXByb3ZpZGVyPjxsYW5ndWFnZT5lbmc8L2xhbmd1YWdlPjwvcmVj
b3JkPjwvQ2l0ZT48Q2l0ZT48QXV0aG9yPldhbmc8L0F1dGhvcj48WWVhcj4yMDIwPC9ZZWFyPjxS
ZWNOdW0+MTM4PC9SZWNOdW0+PHJlY29yZD48cmVjLW51bWJlcj4xMzg8L3JlYy1udW1iZXI+PGZv
cmVpZ24ta2V5cz48a2V5IGFwcD0iRU4iIGRiLWlkPSJ4c2U5c3M5dDhhOTlkdWVydnhoeGV3ZjUw
ZXNzMmVhZXp6d3YiIHRpbWVzdGFtcD0iMTY1Mjc4OTEzOSI+MTM4PC9rZXk+PC9mb3JlaWduLWtl
eXM+PHJlZi10eXBlIG5hbWU9IkpvdXJuYWwgQXJ0aWNsZSI+MTc8L3JlZi10eXBlPjxjb250cmli
dXRvcnM+PGF1dGhvcnM+PGF1dGhvcj5XYW5nLCBFPC9hdXRob3I+PGF1dGhvcj5XZWNoc2xlciwg
TSBFPC9hdXRob3I+PGF1dGhvcj5UcmFuLCBUIE48L2F1dGhvcj48YXV0aG9yPkhlYW5leSwgTC4g
Ry48L2F1dGhvcj48YXV0aG9yPkpvbmVzLCBSLiBDLjwvYXV0aG9yPjxhdXRob3I+TWVuemllcy1H
b3csIEEuIE4uPC9hdXRob3I+PGF1dGhvcj5CdXNieSwgSi48L2F1dGhvcj48YXV0aG9yPkphY2tz
b24sIEQuIEouPC9hdXRob3I+PGF1dGhvcj5QZmVmZmVyLCBQLiBFLjwvYXV0aG9yPjxhdXRob3I+
UmhlZSwgQy4gSy48L2F1dGhvcj48YXV0aG9yPkNobywgWS4gUy48L2F1dGhvcj48YXV0aG9yPkNh
bm9uaWNhLCBHLiBXLjwvYXV0aG9yPjxhdXRob3I+SGVmZmxlciwgRS48L2F1dGhvcj48YXV0aG9y
PkdpYnNvbiwgUC4gRy48L2F1dGhvcj48YXV0aG9yPkhldywgTS48L2F1dGhvcj48YXV0aG9yPlBl
dGVycywgTS48L2F1dGhvcj48YXV0aG9yPkhhcnZleSwgRS4gUy48L2F1dGhvcj48YXV0aG9yPkFs
YWNxdWEsIE0uPC9hdXRob3I+PGF1dGhvcj5aYW5ncmlsbGksIEouPC9hdXRob3I+PGF1dGhvcj5C
dWxhdGhzaW5oYWxhLCBMLjwvYXV0aG9yPjxhdXRob3I+Q2FydGVyLCBWLiBBLjwvYXV0aG9yPjxh
dXRob3I+Q2hhdWRocnksIEkuPC9hdXRob3I+PGF1dGhvcj5FbGVhbmdvdmFuLCBOLjwvYXV0aG9y
PjxhdXRob3I+SG9zc2VpbmksIE4uPC9hdXRob3I+PGF1dGhvcj5NdXJyYXksIFIuIEIuPC9hdXRo
b3I+PGF1dGhvcj5QcmljZSwgRC4gQi48L2F1dGhvcj48L2F1dGhvcnM+PC9jb250cmlidXRvcnM+
PGF1dGgtYWRkcmVzcz5EaXZpc2lvbiBvZiBBbGxlcmd5ICZhbXA7IENsaW5pY2FsIEltbXVub2xv
Z3ksIERlcGFydG1lbnQgb2YgTWVkaWNpbmUsIE5hdGlvbmFsIEpld2lzaCBIZWFsdGgsIERlbnZl
ciwgQ08sIGFuZCBEaXZpc2lvbiBvZiBBbGxlcmd5ICZhbXA7IENsaW5pY2FsIEltbXVub2xvZ3ks
IERlcGFydG1lbnQgb2YgSW50ZXJuYWwgTWVkaWNpbmUsIFVuaXZlcnNpdHkgb2YgQ29sb3JhZG8g
SG9zcGl0YWwsIEF1cm9yYSwgQ08uJiN4RDtOSkggQ29oZW4gRmFtaWx5IEFzdGhtYSBJbnN0aXR1
dGUsIERlcGFydG1lbnQgb2YgTWVkaWNpbmUsIE5hdGlvbmFsIEpld2lzaCBIZWFsdGgsIERlbnZl
ciwgQ08uJiN4RDtBc3RyYVplbmVjYSwgR2FpdGhlcnNidXJnLCBNRC4mI3hEO1VLIFNldmVyZSBB
c3RobWEgTmV0d29yayBhbmQgTmF0aW9uYWwgUmVnaXN0cnksIFF1ZWVuJmFwb3M7cyBVbml2ZXJz
aXR5IEJlbGZhc3QsIEJlbGZhc3QsIE5vcnRoZXJuIElyZWxhbmQuJiN4RDtGYWN1bHR5IG9mIE1l
ZGljaW5lIGFuZCBEZW50aXN0cnksIFVuaXZlcnNpdHkgb2YgUGx5bW91dGgsIFBseW1vdXRoLCBV
bml0ZWQgS2luZ2RvbS4mI3hEO1VLIFNldmVyZSBBc3RobWEgTmV0d29yayBhbmQgTmF0aW9uYWwg
UmVnaXN0cnksIFJveWFsIEJyb21wdG9uICZhbXA7IEhhcmVmaWVsZCBOSFMgRm91bmRhdGlvbiBU
cnVzdCwgTG9uZG9uLCBVbml0ZWQgS2luZ2RvbS4mI3hEO1VLIFNldmVyZSBBc3RobWEgTmV0d29y
ayBhbmQgTmF0aW9uYWwgUmVnaXN0cnksIEd1eSZhcG9zO3MgYW5kIFN0IFRob21hcyZhcG9zOyBO
SFMgVHJ1c3QgYW5kIERpdmlzaW9uIG9mIEFzdGhtYSwgQWxsZXJneSAmYW1wOyBMdW5nIEJpb2xv
Z3ksIEtpbmcmYXBvcztzIENvbGxlZ2UgTG9uZG9uLCBMb25kb24sIFVuaXRlZCBLaW5nZG9tLiYj
eEQ7VUsgU2V2ZXJlIEFzdGhtYSBOZXR3b3JrLCBCYXJ0cyBIZWFsdGggTkhTIFRydXN0IGFuZCBR
dWVlbiBNYXJ5IFVuaXZlcnNpdHkgb2YgTG9uZG9uLCBMb25kb24sIFVuaXRlZCBLaW5nZG9tLiYj
eEQ7RGl2aXNpb24gb2YgUHVsbW9uYXJ5LCBBbGxlcmd5IGFuZCBDcml0aWNhbCBDYXJlIE1lZGlj
aW5lLCBEZXBhcnRtZW50IG9mIEludGVybmFsIE1lZGljaW5lLCBTdC4gTWFyeSZhcG9zO3MgSG9z
cGl0YWwsIENvbGxlZ2Ugb2YgTWVkaWNpbmUsIFRoZSBDYXRob2xpYyBVbml2ZXJzaXR5IG9mIEtv
cmVhLCBTZW91bCwgU291dGggS29yZWEuJiN4RDtEZXBhcnRtZW50IG9mIEludGVybmFsIE1lZGlj
aW5lLCBEaXZpc2lvbiBvZiBBbGxlcmd5IGFuZCBDbGluaWNhbCBJbW11bm9sb2d5LCBBc2FuIE1l
ZGljYWwgQ2VudGVyLCBVbml2ZXJzaXR5IG9mIFVsc2FuIENvbGxlZ2Ugb2YgTWVkaWNpbmUsIFNl
b3VsLCBTb3V0aCBLb3JlYS4mI3hEO1BlcnNvbmFsaXplZCBNZWRpY2luZSBBc3RobWEgJmFtcDsg
QWxsZXJneSBDbGluaWMsIEh1bWFuaXRhcyBVbml2ZXJzaXR5ICZhbXA7IFJlc2VhcmNoIEhvc3Bp
dGFsLCBNaWxhbiwgSXRhbHkgYW5kIFNBTkktU2V2ZXJlIEFzdGhtYSBOZXR3b3JrIEl0YWx5LCBJ
dGFseS4mI3hEO0F1c3RyYWxpYW4gU2V2ZXJlIEFzdGhtYSBOZXR3b3JrLCBQcmlvcml0eSBSZXNl
YXJjaCBDZW50cmUgZm9yIEhlYWx0aHkgTHVuZ3MsIFVuaXZlcnNpdHkgb2YgTmV3Y2FzdGxlLCBO
ZXdjYXN0bGUsIE5TVywgQXVzdHJhbGlhOyBIdW50ZXIgTWVkaWNhbCBSZXNlYXJjaCBJbnN0aXR1
dGUsIERlcGFydG1lbnQgb2YgUmVzcGlyYXRvcnkgYW5kIFNsZWVwIE1lZGljaW5lLCBKb2huIEh1
bnRlciBIb3NwaXRhbCwgTmV3IExhbWJ0b24gSGVpZ2h0cywgTlNXLCBBdXN0cmFsaWEuJiN4RDtB
bGxlcmd5LCBBc3RobWEgJmFtcDsgQ2xpbmljYWwgSW1tdW5vbG9neSBTZXJ2aWNlLCBBbGZyZWQg
SGVhbHRoLCBNZWxib3VybmUsIFZJQywgQXVzdHJhbGlhOyBQdWJsaWMgSGVhbHRoIGFuZCBQcmV2
ZW50aXZlIE1lZGljaW5lLCBNb25hc2ggVW5pdmVyc2l0eSwgTWVsYm91cm5lLCBWSUMsIEF1c3Ry
YWxpYS4mI3hEO0RlcGFydG1lbnQgb2YgVGhvcmFjaWMgTWVkaWNpbmUsIENvbmNvcmQgSG9zcGl0
YWwsIFN5ZG5leSwgTlNXLCBBdXN0cmFsaWEuJiN4RDtBdXN0cmFsaWFuIFNldmVyZSBBc3RobWEg
TmV0d29yaywgUHJpb3JpdHkgUmVzZWFyY2ggQ2VudHJlIGZvciBIZWFsdGh5IEx1bmdzLCBVbml2
ZXJzaXR5IG9mIE5ld2Nhc3RsZSwgTmV3Y2FzdGxlLCBOU1csIEF1c3RyYWxpYS4mI3hEO0FzdHJh
WmVuZWNhIHBsYywgQ2FtYnJpZGdlLCBVbml0ZWQgS2luZ2RvbS4mI3hEO09wdGltdW0gUGF0aWVu
dCBDYXJlIEdsb2JhbCBMdGQsIENhbWJyaWRnZSwgRW5nbGFuZC4mI3hEO09wdGltdW0gUGF0aWVu
dCBDYXJlIEdsb2JhbCBMdGQsIENhbWJyaWRnZSwgRW5nbGFuZDsgT2JzZXJ2YXRpb25hbCBhbmQg
UHJhZ21hdGljIFJlc2VhcmNoIEluc3RpdHV0ZSwgU2luZ2Fwb3JlLCBSZXB1YmxpYyBvZiBTaW5n
YXBvcmU7IENlbnRyZSBvZiBBY2FkZW1pYyBQcmltYXJ5IENhcmUsIERpdmlzaW9uIG9mIEFwcGxp
ZWQgSGVhbHRoIFNjaWVuY2VzLCBVbml2ZXJzaXR5IG9mIEFiZXJkZWVuLCBBYmVyZGVlbiwgVW5p
dGVkIEtpbmdkb20uIEVsZWN0cm9uaWMgYWRkcmVzczogZHByaWNlQG9wcmkuc2cuPC9hdXRoLWFk
ZHJlc3M+PHRpdGxlcz48dGl0bGU+Q2hhcmFjdGVyaXphdGlvbiBvZiBTZXZlcmUgQXN0aG1hIFdv
cmxkd2lkZTogRGF0YSBGcm9tIHRoZSBJbnRlcm5hdGlvbmFsIFNldmVyZSBBc3RobWEgUmVnaXN0
cnk8L3RpdGxlPjxzZWNvbmRhcnktdGl0bGU+Q2hlc3Q8L3NlY29uZGFyeS10aXRsZT48L3RpdGxl
cz48cGVyaW9kaWNhbD48ZnVsbC10aXRsZT5DaGVzdDwvZnVsbC10aXRsZT48L3BlcmlvZGljYWw+
PHBhZ2VzPjc5MC04MDQ8L3BhZ2VzPjx2b2x1bWU+MTU3PC92b2x1bWU+PG51bWJlcj40PC9udW1i
ZXI+PGVkaXRpb24+MjAxOS8xMi8wMTwvZWRpdGlvbj48a2V5d29yZHM+PGtleXdvcmQ+KkFzdGht
YS9kaWFnbm9zaXMvZXBpZGVtaW9sb2d5L3BoeXNpb3BhdGhvbG9neS90aGVyYXB5PC9rZXl3b3Jk
PjxrZXl3b3JkPkNvbW9yYmlkaXR5PC9rZXl3b3JkPjxrZXl3b3JkPkRpc2Vhc2UgUHJvZ3Jlc3Np
b248L2tleXdvcmQ+PGtleXdvcmQ+RmVtYWxlPC9rZXl3b3JkPjxrZXl3b3JkPkdsdWNvY29ydGlj
b2lkcy8qdGhlcmFwZXV0aWMgdXNlPC9rZXl3b3JkPjxrZXl3b3JkPkh1bWFuczwva2V5d29yZD48
a2V5d29yZD5JbnRlcm5hdGlvbmFsIENvb3BlcmF0aW9uPC9rZXl3b3JkPjxrZXl3b3JkPk1hbGU8
L2tleXdvcmQ+PGtleXdvcmQ+TWVkaWNhdGlvbiBUaGVyYXB5IE1hbmFnZW1lbnQvc3RhdGlzdGlj
cyAmYW1wOyBudW1lcmljYWwgZGF0YTwva2V5d29yZD48a2V5d29yZD5NaWRkbGUgQWdlZDwva2V5
d29yZD48a2V5d29yZD5OZWVkcyBBc3Nlc3NtZW50PC9rZXl3b3JkPjxrZXl3b3JkPk9iZXNpdHkv
KmVwaWRlbWlvbG9neTwva2V5d29yZD48a2V5d29yZD5SZWdpc3RyaWVzL3N0YXRpc3RpY3MgJmFt
cDsgbnVtZXJpY2FsIGRhdGE8L2tleXdvcmQ+PGtleXdvcmQ+U2V2ZXJpdHkgb2YgSWxsbmVzcyBJ
bmRleDwva2V5d29yZD48a2V5d29yZD5XaGl0ZXMvc3RhdGlzdGljcyAmYW1wOyBudW1lcmljYWwg
ZGF0YTwva2V5d29yZD48a2V5d29yZD4qRmVubzwva2V5d29yZD48a2V5d29yZD4qSWdFPC9rZXl3
b3JkPjxrZXl3b3JkPipiaW9sb2dpY3M8L2tleXdvcmQ+PGtleXdvcmQ+KmNvbW9yYmlkaXR5PC9r
ZXl3b3JkPjxrZXl3b3JkPiplb3Npbm9waGlsczwva2V5d29yZD48L2tleXdvcmRzPjxkYXRlcz48
eWVhcj4yMDIwPC95ZWFyPjxwdWItZGF0ZXM+PGRhdGU+QXByPC9kYXRlPjwvcHViLWRhdGVzPjwv
ZGF0ZXM+PGlzYm4+MDAxMi0zNjkyPC9pc2JuPjxhY2Nlc3Npb24tbnVtPjMxNzg1MjU0PC9hY2Nl
c3Npb24tbnVtPjx1cmxzPjwvdXJscz48ZWxlY3Ryb25pYy1yZXNvdXJjZS1udW0+MTAuMTAxNi9q
LmNoZXN0LjIwMTkuMTAuMDUzPC9lbGVjdHJvbmljLXJlc291cmNlLW51bT48cmVtb3RlLWRhdGFi
YXNlLXByb3ZpZGVyPk5MTTwvcmVtb3RlLWRhdGFiYXNlLXByb3ZpZGVyPjxsYW5ndWFnZT5lbmc8
L2xhbmd1YWdlPjwvcmVjb3JkPjwvQ2l0ZT48L0VuZE5vdGU+AG==
</w:fldData>
        </w:fldChar>
      </w:r>
      <w:r w:rsidR="00463A02">
        <w:instrText xml:space="preserve"> ADDIN EN.CITE.DATA </w:instrText>
      </w:r>
      <w:r w:rsidR="00463A02">
        <w:fldChar w:fldCharType="end"/>
      </w:r>
      <w:r>
        <w:fldChar w:fldCharType="separate"/>
      </w:r>
      <w:r w:rsidR="00E83C39" w:rsidRPr="00E83C39">
        <w:rPr>
          <w:noProof/>
          <w:vertAlign w:val="superscript"/>
        </w:rPr>
        <w:t>91-93</w:t>
      </w:r>
      <w:r>
        <w:fldChar w:fldCharType="end"/>
      </w:r>
      <w:r>
        <w:t xml:space="preserve"> are prescribed </w:t>
      </w:r>
      <w:proofErr w:type="spellStart"/>
      <w:r>
        <w:t>mOCS</w:t>
      </w:r>
      <w:proofErr w:type="spellEnd"/>
      <w:r>
        <w:t>, and their associated adverse effects</w:t>
      </w:r>
      <w:r>
        <w:fldChar w:fldCharType="begin">
          <w:fldData xml:space="preserve">PEVuZE5vdGU+PENpdGU+PEF1dGhvcj5DaHVuZzwvQXV0aG9yPjxZZWFyPjIwMTQ8L1llYXI+PFJl
Y051bT4xPC9SZWNOdW0+PERpc3BsYXlUZXh0PjxzdHlsZSBmYWNlPSJzdXBlcnNjcmlwdCI+Miw5
NDwvc3R5bGU+PC9EaXNwbGF5VGV4dD48cmVjb3JkPjxyZWMtbnVtYmVyPjE8L3JlYy1udW1iZXI+
PGZvcmVpZ24ta2V5cz48a2V5IGFwcD0iRU4iIGRiLWlkPSJ4c2U5c3M5dDhhOTlkdWVydnhoeGV3
ZjUwZXNzMmVhZXp6d3YiIHRpbWVzdGFtcD0iMTYyNzI0MTc1OSI+MTwva2V5PjwvZm9yZWlnbi1r
ZXlzPjxyZWYtdHlwZSBuYW1lPSJKb3VybmFsIEFydGljbGUiPjE3PC9yZWYtdHlwZT48Y29udHJp
YnV0b3JzPjxhdXRob3JzPjxhdXRob3I+Q2h1bmcsIEsgRjwvYXV0aG9yPjxhdXRob3I+V2VuemVs
LCBTIEU8L2F1dGhvcj48YXV0aG9yPkJyb3playwgSiBMPC9hdXRob3I+PGF1dGhvcj5CdXNoLCBB
PC9hdXRob3I+PGF1dGhvcj5DYXN0cm8sIE08L2F1dGhvcj48YXV0aG9yPlN0ZXJrLCBQIEo8L2F1
dGhvcj48YXV0aG9yPkFkY29jaywgSSBNPC9hdXRob3I+PGF1dGhvcj5CYXRlbWFuLCBFIEQ8L2F1
dGhvcj48YXV0aG9yPkJlbCwgRSBIPC9hdXRob3I+PGF1dGhvcj5CbGVlY2tlciwgRSBSPC9hdXRo
b3I+PGF1dGhvcj5Cb3VsZXQsIEwgUDwvYXV0aG9yPjxhdXRob3I+QnJpZ2h0bGluZywgQzwvYXV0
aG9yPjxhdXRob3I+Q2hhbmV6LCBQPC9hdXRob3I+PGF1dGhvcj5EYWhsZW4sIFMuIEUuPC9hdXRo
b3I+PGF1dGhvcj5EanVrYW5vdmljLCBSLjwvYXV0aG9yPjxhdXRob3I+RnJleSwgVS48L2F1dGhv
cj48YXV0aG9yPkdhZ2EsIE0uPC9hdXRob3I+PGF1dGhvcj5HaWJzb24sIFAuPC9hdXRob3I+PGF1
dGhvcj5IYW1pZCwgUS48L2F1dGhvcj48YXV0aG9yPkpham91ciwgTi4gTi48L2F1dGhvcj48YXV0
aG9yPk1hdWFkLCBULjwvYXV0aG9yPjxhdXRob3I+U29ya25lc3MsIFIuIEwuPC9hdXRob3I+PGF1
dGhvcj5UZWFndWUsIFcuIEcuPC9hdXRob3I+PC9hdXRob3JzPjwvY29udHJpYnV0b3JzPjxhdXRo
LWFkZHJlc3M+SW1wZXJpYWwgQ29sbGVnZSwgTG9uZG9uLjwvYXV0aC1hZGRyZXNzPjx0aXRsZXM+
PHRpdGxlPkludGVybmF0aW9uYWwgRVJTL0FUUyBndWlkZWxpbmVzIG9uIGRlZmluaXRpb24sIGV2
YWx1YXRpb24gYW5kIHRyZWF0bWVudCBvZiBzZXZlcmUgYXN0aG1hPC90aXRsZT48c2Vjb25kYXJ5
LXRpdGxlPkV1ciBSZXNwaXIgSjwvc2Vjb25kYXJ5LXRpdGxlPjwvdGl0bGVzPjxwZXJpb2RpY2Fs
PjxmdWxsLXRpdGxlPkV1ciBSZXNwaXIgSjwvZnVsbC10aXRsZT48L3BlcmlvZGljYWw+PHBhZ2Vz
PjM0My03MzwvcGFnZXM+PHZvbHVtZT40Mzwvdm9sdW1lPjxudW1iZXI+MjwvbnVtYmVyPjxlZGl0
aW9uPjIwMTMvMTIvMTg8L2VkaXRpb24+PGtleXdvcmRzPjxrZXl3b3JkPkFkcmVuYWwgQ29ydGV4
IEhvcm1vbmVzL3RoZXJhcGV1dGljIHVzZTwva2V5d29yZD48a2V5d29yZD5Bc3RobWEvKmRpYWdu
b3Npcy8qdGhlcmFweTwva2V5d29yZD48a2V5d29yZD5CaW9tYXJrZXJzPC9rZXl3b3JkPjxrZXl3
b3JkPkNsaW5pY2FsIFRyaWFscyBhcyBUb3BpYzwva2V5d29yZD48a2V5d29yZD5Db21vcmJpZGl0
eTwva2V5d29yZD48a2V5d29yZD5IdW1hbnM8L2tleXdvcmQ+PGtleXdvcmQ+SW1tdW5lIFN5c3Rl
bTwva2V5d29yZD48a2V5d29yZD5JbW11bm9nbG9idWxpbiBFL2ltbXVub2xvZ3k8L2tleXdvcmQ+
PGtleXdvcmQ+SW50ZXJuYXRpb25hbCBDb29wZXJhdGlvbjwva2V5d29yZD48a2V5d29yZD5QaGVu
b3R5cGU8L2tleXdvcmQ+PGtleXdvcmQ+UHJhY3RpY2UgR3VpZGVsaW5lcyBhcyBUb3BpYzwva2V5
d29yZD48a2V5d29yZD5QdWxtb25hcnkgTWVkaWNpbmUvbWV0aG9kcy8qc3RhbmRhcmRzPC9rZXl3
b3JkPjxrZXl3b3JkPlJpc2sgRmFjdG9yczwva2V5d29yZD48L2tleXdvcmRzPjxkYXRlcz48eWVh
cj4yMDE0PC95ZWFyPjxwdWItZGF0ZXM+PGRhdGU+RmViPC9kYXRlPjwvcHViLWRhdGVzPjwvZGF0
ZXM+PGlzYm4+MDkwMy0xOTM2PC9pc2JuPjxhY2Nlc3Npb24tbnVtPjI0MzM3MDQ2PC9hY2Nlc3Np
b24tbnVtPjx1cmxzPjwvdXJscz48ZWxlY3Ryb25pYy1yZXNvdXJjZS1udW0+MTAuMTE4My8wOTAz
MTkzNi4wMDIwMjAxMzwvZWxlY3Ryb25pYy1yZXNvdXJjZS1udW0+PHJlbW90ZS1kYXRhYmFzZS1w
cm92aWRlcj5OTE08L3JlbW90ZS1kYXRhYmFzZS1wcm92aWRlcj48bGFuZ3VhZ2U+ZW5nPC9sYW5n
dWFnZT48L3JlY29yZD48L0NpdGU+PENpdGU+PEF1dGhvcj5DaHVuZzwvQXV0aG9yPjxZZWFyPjIw
MjA8L1llYXI+PFJlY051bT4xMzk8L1JlY051bT48cmVjb3JkPjxyZWMtbnVtYmVyPjEzOTwvcmVj
LW51bWJlcj48Zm9yZWlnbi1rZXlzPjxrZXkgYXBwPSJFTiIgZGItaWQ9InhzZTlzczl0OGE5OWR1
ZXJ2eGh4ZXdmNTBlc3MyZWFlenp3diIgdGltZXN0YW1wPSIxNjUyNzg5MjUxIj4xMzk8L2tleT48
L2ZvcmVpZ24ta2V5cz48cmVmLXR5cGUgbmFtZT0iSm91cm5hbCBBcnRpY2xlIj4xNzwvcmVmLXR5
cGU+PGNvbnRyaWJ1dG9ycz48YXV0aG9ycz48YXV0aG9yPkNodW5nLCBMIFA8L2F1dGhvcj48YXV0
aG9yPlVwaGFtLCBKIFc8L2F1dGhvcj48YXV0aG9yPkJhcmRpbiwgUCBHPC9hdXRob3I+PGF1dGhv
cj5IZXcsIE0uPC9hdXRob3I+PC9hdXRob3JzPjwvY29udHJpYnV0b3JzPjxhdXRoLWFkZHJlc3M+
RGVwYXJ0bWVudCBvZiBSZXNwaXJhdG9yeSBNZWRpY2luZSwgRmlvbmEgU3RhbmxleSBIb3NwaXRh
bCwgUGVydGgsIFdBLCBBdXN0cmFsaWEuJiN4RDtEZXBhcnRtZW50IG9mIFJlc3BpcmF0b3J5IE1l
ZGljaW5lLCBQcmluY2VzcyBBbGV4YW5kcmEgSG9zcGl0YWwgYW5kIFVuaXZlcnNpdHkgb2YgUXVl
ZW5zbGFuZCwgQnJpc2JhbmUsIFFMRCwgQXVzdHJhbGlhLiYjeEQ7RGVwYXJ0bWVudCBvZiBSZXNw
aXJhdG9yeSBhbmQgU2xlZXAgTWVkaWNpbmUsIE1vbmFzaCBNZWRpY2FsIENlbnRyZSwgTW9uYXNo
IFVuaXZlcnNpdHksIE1lbGJvdXJuZSwgVklDLCBBdXN0cmFsaWEuJiN4RDtBbGxlcmd5LCBBc3Ro
bWEgYW5kIENsaW5pY2FsIEltbXVub2xvZ3ksIEFsZnJlZCBIb3NwaXRhbCwgTWVsYm91cm5lLCBW
SUMsIEF1c3RyYWxpYS48L2F1dGgtYWRkcmVzcz48dGl0bGVzPjx0aXRsZT5SYXRpb25hbCBvcmFs
IGNvcnRpY29zdGVyb2lkIHVzZSBpbiBhZHVsdCBzZXZlcmUgYXN0aG1hOiBBIG5hcnJhdGl2ZSBy
ZXZpZXc8L3RpdGxlPjxzZWNvbmRhcnktdGl0bGU+UmVzcGlyb2xvZ3k8L3NlY29uZGFyeS10aXRs
ZT48L3RpdGxlcz48cGVyaW9kaWNhbD48ZnVsbC10aXRsZT5SZXNwaXJvbG9neTwvZnVsbC10aXRs
ZT48L3BlcmlvZGljYWw+PHBhZ2VzPjE2MS0xNzI8L3BhZ2VzPjx2b2x1bWU+MjU8L3ZvbHVtZT48
bnVtYmVyPjI8L251bWJlcj48ZWRpdGlvbj4yMDE5LzExLzEzPC9lZGl0aW9uPjxrZXl3b3Jkcz48
a2V5d29yZD5BZG1pbmlzdHJhdGlvbiwgT3JhbDwva2V5d29yZD48a2V5d29yZD5BZHJlbmFsIENv
cnRleCBIb3Jtb25lcy9hZG1pbmlzdHJhdGlvbiAmYW1wOyBkb3NhZ2UvYWR2ZXJzZSBlZmZlY3Rz
Lyp0aGVyYXBldXRpYyB1c2U8L2tleXdvcmQ+PGtleXdvcmQ+QWR1bHQ8L2tleXdvcmQ+PGtleXdv
cmQ+QW50aS1Bc3RobWF0aWMgQWdlbnRzLyp0aGVyYXBldXRpYyB1c2U8L2tleXdvcmQ+PGtleXdv
cmQ+QXN0aG1hLypkcnVnIHRoZXJhcHk8L2tleXdvcmQ+PGtleXdvcmQ+QmlvbG9naWNhbCBQcm9k
dWN0cy90aGVyYXBldXRpYyB1c2U8L2tleXdvcmQ+PGtleXdvcmQ+RGlzZWFzZSBQcm9ncmVzc2lv
bjwva2V5d29yZD48a2V5d29yZD5HdWlkZWxpbmUgQWRoZXJlbmNlPC9rZXl3b3JkPjxrZXl3b3Jk
Pkh1bWFuczwva2V5d29yZD48a2V5d29yZD5NYWNyb2xpZGVzL3RoZXJhcGV1dGljIHVzZTwva2V5
d29yZD48a2V5d29yZD5QcmFjdGljZSBHdWlkZWxpbmVzIGFzIFRvcGljPC9rZXl3b3JkPjxrZXl3
b3JkPlRpb3Ryb3BpdW0gQnJvbWlkZS90aGVyYXBldXRpYyB1c2U8L2tleXdvcmQ+PGtleXdvcmQ+
KmFzdGhtYTwva2V5d29yZD48a2V5d29yZD4qYmlvbG9naWNhbCBwcm9kdWN0czwva2V5d29yZD48
a2V5d29yZD4qZ2x1Y29jb3J0aWNvaWRzPC9rZXl3b3JkPjxrZXl3b3JkPipoZWFsdGggcHJvbW90
aW9uPC9rZXl3b3JkPjxrZXl3b3JkPiptb3JiaWRpdHk8L2tleXdvcmQ+PC9rZXl3b3Jkcz48ZGF0
ZXM+PHllYXI+MjAyMDwveWVhcj48cHViLWRhdGVzPjxkYXRlPkZlYjwvZGF0ZT48L3B1Yi1kYXRl
cz48L2RhdGVzPjxpc2JuPjEzMjMtNzc5OSAoUHJpbnQpJiN4RDsxMzIzLTc3OTk8L2lzYm4+PGFj
Y2Vzc2lvbi1udW0+MzE3MTM5NTU8L2FjY2Vzc2lvbi1udW0+PHVybHM+PC91cmxzPjxjdXN0b20y
PlBNQzcwMjc3NDU8L2N1c3RvbTI+PGVsZWN0cm9uaWMtcmVzb3VyY2UtbnVtPjEwLjExMTEvcmVz
cC4xMzczMDwvZWxlY3Ryb25pYy1yZXNvdXJjZS1udW0+PHJlbW90ZS1kYXRhYmFzZS1wcm92aWRl
cj5OTE08L3JlbW90ZS1kYXRhYmFzZS1wcm92aWRlcj48bGFuZ3VhZ2U+ZW5nPC9sYW5ndWFnZT48
L3JlY29yZD48L0NpdGU+PC9FbmROb3RlPn==
</w:fldData>
        </w:fldChar>
      </w:r>
      <w:r w:rsidR="00463A02">
        <w:instrText xml:space="preserve"> ADDIN EN.CITE </w:instrText>
      </w:r>
      <w:r w:rsidR="00463A02">
        <w:fldChar w:fldCharType="begin">
          <w:fldData xml:space="preserve">PEVuZE5vdGU+PENpdGU+PEF1dGhvcj5DaHVuZzwvQXV0aG9yPjxZZWFyPjIwMTQ8L1llYXI+PFJl
Y051bT4xPC9SZWNOdW0+PERpc3BsYXlUZXh0PjxzdHlsZSBmYWNlPSJzdXBlcnNjcmlwdCI+Miw5
NDwvc3R5bGU+PC9EaXNwbGF5VGV4dD48cmVjb3JkPjxyZWMtbnVtYmVyPjE8L3JlYy1udW1iZXI+
PGZvcmVpZ24ta2V5cz48a2V5IGFwcD0iRU4iIGRiLWlkPSJ4c2U5c3M5dDhhOTlkdWVydnhoeGV3
ZjUwZXNzMmVhZXp6d3YiIHRpbWVzdGFtcD0iMTYyNzI0MTc1OSI+MTwva2V5PjwvZm9yZWlnbi1r
ZXlzPjxyZWYtdHlwZSBuYW1lPSJKb3VybmFsIEFydGljbGUiPjE3PC9yZWYtdHlwZT48Y29udHJp
YnV0b3JzPjxhdXRob3JzPjxhdXRob3I+Q2h1bmcsIEsgRjwvYXV0aG9yPjxhdXRob3I+V2VuemVs
LCBTIEU8L2F1dGhvcj48YXV0aG9yPkJyb3playwgSiBMPC9hdXRob3I+PGF1dGhvcj5CdXNoLCBB
PC9hdXRob3I+PGF1dGhvcj5DYXN0cm8sIE08L2F1dGhvcj48YXV0aG9yPlN0ZXJrLCBQIEo8L2F1
dGhvcj48YXV0aG9yPkFkY29jaywgSSBNPC9hdXRob3I+PGF1dGhvcj5CYXRlbWFuLCBFIEQ8L2F1
dGhvcj48YXV0aG9yPkJlbCwgRSBIPC9hdXRob3I+PGF1dGhvcj5CbGVlY2tlciwgRSBSPC9hdXRo
b3I+PGF1dGhvcj5Cb3VsZXQsIEwgUDwvYXV0aG9yPjxhdXRob3I+QnJpZ2h0bGluZywgQzwvYXV0
aG9yPjxhdXRob3I+Q2hhbmV6LCBQPC9hdXRob3I+PGF1dGhvcj5EYWhsZW4sIFMuIEUuPC9hdXRo
b3I+PGF1dGhvcj5EanVrYW5vdmljLCBSLjwvYXV0aG9yPjxhdXRob3I+RnJleSwgVS48L2F1dGhv
cj48YXV0aG9yPkdhZ2EsIE0uPC9hdXRob3I+PGF1dGhvcj5HaWJzb24sIFAuPC9hdXRob3I+PGF1
dGhvcj5IYW1pZCwgUS48L2F1dGhvcj48YXV0aG9yPkpham91ciwgTi4gTi48L2F1dGhvcj48YXV0
aG9yPk1hdWFkLCBULjwvYXV0aG9yPjxhdXRob3I+U29ya25lc3MsIFIuIEwuPC9hdXRob3I+PGF1
dGhvcj5UZWFndWUsIFcuIEcuPC9hdXRob3I+PC9hdXRob3JzPjwvY29udHJpYnV0b3JzPjxhdXRo
LWFkZHJlc3M+SW1wZXJpYWwgQ29sbGVnZSwgTG9uZG9uLjwvYXV0aC1hZGRyZXNzPjx0aXRsZXM+
PHRpdGxlPkludGVybmF0aW9uYWwgRVJTL0FUUyBndWlkZWxpbmVzIG9uIGRlZmluaXRpb24sIGV2
YWx1YXRpb24gYW5kIHRyZWF0bWVudCBvZiBzZXZlcmUgYXN0aG1hPC90aXRsZT48c2Vjb25kYXJ5
LXRpdGxlPkV1ciBSZXNwaXIgSjwvc2Vjb25kYXJ5LXRpdGxlPjwvdGl0bGVzPjxwZXJpb2RpY2Fs
PjxmdWxsLXRpdGxlPkV1ciBSZXNwaXIgSjwvZnVsbC10aXRsZT48L3BlcmlvZGljYWw+PHBhZ2Vz
PjM0My03MzwvcGFnZXM+PHZvbHVtZT40Mzwvdm9sdW1lPjxudW1iZXI+MjwvbnVtYmVyPjxlZGl0
aW9uPjIwMTMvMTIvMTg8L2VkaXRpb24+PGtleXdvcmRzPjxrZXl3b3JkPkFkcmVuYWwgQ29ydGV4
IEhvcm1vbmVzL3RoZXJhcGV1dGljIHVzZTwva2V5d29yZD48a2V5d29yZD5Bc3RobWEvKmRpYWdu
b3Npcy8qdGhlcmFweTwva2V5d29yZD48a2V5d29yZD5CaW9tYXJrZXJzPC9rZXl3b3JkPjxrZXl3
b3JkPkNsaW5pY2FsIFRyaWFscyBhcyBUb3BpYzwva2V5d29yZD48a2V5d29yZD5Db21vcmJpZGl0
eTwva2V5d29yZD48a2V5d29yZD5IdW1hbnM8L2tleXdvcmQ+PGtleXdvcmQ+SW1tdW5lIFN5c3Rl
bTwva2V5d29yZD48a2V5d29yZD5JbW11bm9nbG9idWxpbiBFL2ltbXVub2xvZ3k8L2tleXdvcmQ+
PGtleXdvcmQ+SW50ZXJuYXRpb25hbCBDb29wZXJhdGlvbjwva2V5d29yZD48a2V5d29yZD5QaGVu
b3R5cGU8L2tleXdvcmQ+PGtleXdvcmQ+UHJhY3RpY2UgR3VpZGVsaW5lcyBhcyBUb3BpYzwva2V5
d29yZD48a2V5d29yZD5QdWxtb25hcnkgTWVkaWNpbmUvbWV0aG9kcy8qc3RhbmRhcmRzPC9rZXl3
b3JkPjxrZXl3b3JkPlJpc2sgRmFjdG9yczwva2V5d29yZD48L2tleXdvcmRzPjxkYXRlcz48eWVh
cj4yMDE0PC95ZWFyPjxwdWItZGF0ZXM+PGRhdGU+RmViPC9kYXRlPjwvcHViLWRhdGVzPjwvZGF0
ZXM+PGlzYm4+MDkwMy0xOTM2PC9pc2JuPjxhY2Nlc3Npb24tbnVtPjI0MzM3MDQ2PC9hY2Nlc3Np
b24tbnVtPjx1cmxzPjwvdXJscz48ZWxlY3Ryb25pYy1yZXNvdXJjZS1udW0+MTAuMTE4My8wOTAz
MTkzNi4wMDIwMjAxMzwvZWxlY3Ryb25pYy1yZXNvdXJjZS1udW0+PHJlbW90ZS1kYXRhYmFzZS1w
cm92aWRlcj5OTE08L3JlbW90ZS1kYXRhYmFzZS1wcm92aWRlcj48bGFuZ3VhZ2U+ZW5nPC9sYW5n
dWFnZT48L3JlY29yZD48L0NpdGU+PENpdGU+PEF1dGhvcj5DaHVuZzwvQXV0aG9yPjxZZWFyPjIw
MjA8L1llYXI+PFJlY051bT4xMzk8L1JlY051bT48cmVjb3JkPjxyZWMtbnVtYmVyPjEzOTwvcmVj
LW51bWJlcj48Zm9yZWlnbi1rZXlzPjxrZXkgYXBwPSJFTiIgZGItaWQ9InhzZTlzczl0OGE5OWR1
ZXJ2eGh4ZXdmNTBlc3MyZWFlenp3diIgdGltZXN0YW1wPSIxNjUyNzg5MjUxIj4xMzk8L2tleT48
L2ZvcmVpZ24ta2V5cz48cmVmLXR5cGUgbmFtZT0iSm91cm5hbCBBcnRpY2xlIj4xNzwvcmVmLXR5
cGU+PGNvbnRyaWJ1dG9ycz48YXV0aG9ycz48YXV0aG9yPkNodW5nLCBMIFA8L2F1dGhvcj48YXV0
aG9yPlVwaGFtLCBKIFc8L2F1dGhvcj48YXV0aG9yPkJhcmRpbiwgUCBHPC9hdXRob3I+PGF1dGhv
cj5IZXcsIE0uPC9hdXRob3I+PC9hdXRob3JzPjwvY29udHJpYnV0b3JzPjxhdXRoLWFkZHJlc3M+
RGVwYXJ0bWVudCBvZiBSZXNwaXJhdG9yeSBNZWRpY2luZSwgRmlvbmEgU3RhbmxleSBIb3NwaXRh
bCwgUGVydGgsIFdBLCBBdXN0cmFsaWEuJiN4RDtEZXBhcnRtZW50IG9mIFJlc3BpcmF0b3J5IE1l
ZGljaW5lLCBQcmluY2VzcyBBbGV4YW5kcmEgSG9zcGl0YWwgYW5kIFVuaXZlcnNpdHkgb2YgUXVl
ZW5zbGFuZCwgQnJpc2JhbmUsIFFMRCwgQXVzdHJhbGlhLiYjeEQ7RGVwYXJ0bWVudCBvZiBSZXNw
aXJhdG9yeSBhbmQgU2xlZXAgTWVkaWNpbmUsIE1vbmFzaCBNZWRpY2FsIENlbnRyZSwgTW9uYXNo
IFVuaXZlcnNpdHksIE1lbGJvdXJuZSwgVklDLCBBdXN0cmFsaWEuJiN4RDtBbGxlcmd5LCBBc3Ro
bWEgYW5kIENsaW5pY2FsIEltbXVub2xvZ3ksIEFsZnJlZCBIb3NwaXRhbCwgTWVsYm91cm5lLCBW
SUMsIEF1c3RyYWxpYS48L2F1dGgtYWRkcmVzcz48dGl0bGVzPjx0aXRsZT5SYXRpb25hbCBvcmFs
IGNvcnRpY29zdGVyb2lkIHVzZSBpbiBhZHVsdCBzZXZlcmUgYXN0aG1hOiBBIG5hcnJhdGl2ZSBy
ZXZpZXc8L3RpdGxlPjxzZWNvbmRhcnktdGl0bGU+UmVzcGlyb2xvZ3k8L3NlY29uZGFyeS10aXRs
ZT48L3RpdGxlcz48cGVyaW9kaWNhbD48ZnVsbC10aXRsZT5SZXNwaXJvbG9neTwvZnVsbC10aXRs
ZT48L3BlcmlvZGljYWw+PHBhZ2VzPjE2MS0xNzI8L3BhZ2VzPjx2b2x1bWU+MjU8L3ZvbHVtZT48
bnVtYmVyPjI8L251bWJlcj48ZWRpdGlvbj4yMDE5LzExLzEzPC9lZGl0aW9uPjxrZXl3b3Jkcz48
a2V5d29yZD5BZG1pbmlzdHJhdGlvbiwgT3JhbDwva2V5d29yZD48a2V5d29yZD5BZHJlbmFsIENv
cnRleCBIb3Jtb25lcy9hZG1pbmlzdHJhdGlvbiAmYW1wOyBkb3NhZ2UvYWR2ZXJzZSBlZmZlY3Rz
Lyp0aGVyYXBldXRpYyB1c2U8L2tleXdvcmQ+PGtleXdvcmQ+QWR1bHQ8L2tleXdvcmQ+PGtleXdv
cmQ+QW50aS1Bc3RobWF0aWMgQWdlbnRzLyp0aGVyYXBldXRpYyB1c2U8L2tleXdvcmQ+PGtleXdv
cmQ+QXN0aG1hLypkcnVnIHRoZXJhcHk8L2tleXdvcmQ+PGtleXdvcmQ+QmlvbG9naWNhbCBQcm9k
dWN0cy90aGVyYXBldXRpYyB1c2U8L2tleXdvcmQ+PGtleXdvcmQ+RGlzZWFzZSBQcm9ncmVzc2lv
bjwva2V5d29yZD48a2V5d29yZD5HdWlkZWxpbmUgQWRoZXJlbmNlPC9rZXl3b3JkPjxrZXl3b3Jk
Pkh1bWFuczwva2V5d29yZD48a2V5d29yZD5NYWNyb2xpZGVzL3RoZXJhcGV1dGljIHVzZTwva2V5
d29yZD48a2V5d29yZD5QcmFjdGljZSBHdWlkZWxpbmVzIGFzIFRvcGljPC9rZXl3b3JkPjxrZXl3
b3JkPlRpb3Ryb3BpdW0gQnJvbWlkZS90aGVyYXBldXRpYyB1c2U8L2tleXdvcmQ+PGtleXdvcmQ+
KmFzdGhtYTwva2V5d29yZD48a2V5d29yZD4qYmlvbG9naWNhbCBwcm9kdWN0czwva2V5d29yZD48
a2V5d29yZD4qZ2x1Y29jb3J0aWNvaWRzPC9rZXl3b3JkPjxrZXl3b3JkPipoZWFsdGggcHJvbW90
aW9uPC9rZXl3b3JkPjxrZXl3b3JkPiptb3JiaWRpdHk8L2tleXdvcmQ+PC9rZXl3b3Jkcz48ZGF0
ZXM+PHllYXI+MjAyMDwveWVhcj48cHViLWRhdGVzPjxkYXRlPkZlYjwvZGF0ZT48L3B1Yi1kYXRl
cz48L2RhdGVzPjxpc2JuPjEzMjMtNzc5OSAoUHJpbnQpJiN4RDsxMzIzLTc3OTk8L2lzYm4+PGFj
Y2Vzc2lvbi1udW0+MzE3MTM5NTU8L2FjY2Vzc2lvbi1udW0+PHVybHM+PC91cmxzPjxjdXN0b20y
PlBNQzcwMjc3NDU8L2N1c3RvbTI+PGVsZWN0cm9uaWMtcmVzb3VyY2UtbnVtPjEwLjExMTEvcmVz
cC4xMzczMDwvZWxlY3Ryb25pYy1yZXNvdXJjZS1udW0+PHJlbW90ZS1kYXRhYmFzZS1wcm92aWRl
cj5OTE08L3JlbW90ZS1kYXRhYmFzZS1wcm92aWRlcj48bGFuZ3VhZ2U+ZW5nPC9sYW5ndWFnZT48
L3JlY29yZD48L0NpdGU+PC9FbmROb3RlPn==
</w:fldData>
        </w:fldChar>
      </w:r>
      <w:r w:rsidR="00463A02">
        <w:instrText xml:space="preserve"> ADDIN EN.CITE.DATA </w:instrText>
      </w:r>
      <w:r w:rsidR="00463A02">
        <w:fldChar w:fldCharType="end"/>
      </w:r>
      <w:r>
        <w:fldChar w:fldCharType="separate"/>
      </w:r>
      <w:r w:rsidR="00E83C39" w:rsidRPr="00E83C39">
        <w:rPr>
          <w:noProof/>
          <w:vertAlign w:val="superscript"/>
        </w:rPr>
        <w:t>2,94</w:t>
      </w:r>
      <w:r>
        <w:fldChar w:fldCharType="end"/>
      </w:r>
      <w:r w:rsidDel="004C0B33">
        <w:rPr>
          <w:rFonts w:ascii="Georgia" w:hAnsi="Georgia"/>
          <w:color w:val="2E2E2E"/>
          <w:sz w:val="27"/>
          <w:szCs w:val="27"/>
        </w:rPr>
        <w:t xml:space="preserve"> </w:t>
      </w:r>
      <w:r>
        <w:t>have been shown to impair QoL</w:t>
      </w:r>
      <w:r>
        <w:fldChar w:fldCharType="begin">
          <w:fldData xml:space="preserve">PEVuZE5vdGU+PENpdGU+PEF1dGhvcj5IeWxhbmQ8L0F1dGhvcj48WWVhcj4yMDE4PC9ZZWFyPjxS
ZWNOdW0+MTc0PC9SZWNOdW0+PERpc3BsYXlUZXh0PjxzdHlsZSBmYWNlPSJzdXBlcnNjcmlwdCI+
NDY8L3N0eWxlPjwvRGlzcGxheVRleHQ+PHJlY29yZD48cmVjLW51bWJlcj4xNzQ8L3JlYy1udW1i
ZXI+PGZvcmVpZ24ta2V5cz48a2V5IGFwcD0iRU4iIGRiLWlkPSJ4c2U5c3M5dDhhOTlkdWVydnho
eGV3ZjUwZXNzMmVhZXp6d3YiIHRpbWVzdGFtcD0iMTY2NTkyNTE2NiI+MTc0PC9rZXk+PC9mb3Jl
aWduLWtleXM+PHJlZi10eXBlIG5hbWU9IkpvdXJuYWwgQXJ0aWNsZSI+MTc8L3JlZi10eXBlPjxj
b250cmlidXRvcnM+PGF1dGhvcnM+PGF1dGhvcj5IeWxhbmQsIE0gRTwvYXV0aG9yPjxhdXRob3I+
TGFuYXJpbywgSiBXPC9hdXRob3I+PGF1dGhvcj5Qb29sZXIsIEo8L2F1dGhvcj48YXV0aG9yPk1h
c29saSwgTS48L2F1dGhvcj48YXV0aG9yPkpvbmVzLCBSLiBDLjwvYXV0aG9yPjwvYXV0aG9ycz48
L2NvbnRyaWJ1dG9ycz48YXV0aC1hZGRyZXNzPltIeWxhbmQsIE1pY2hhZWwgRS47IExhbmFyaW8s
IEpvc2VwaCBXLl0gVW5pdiBQbHltb3V0aCwgU2NoIFBzeWNob2wsIFBseW1vdXRoIFBMNCA4QUEs
IERldm9uLCBFbmdsYW5kLiBbSHlsYW5kLCBNaWNoYWVsIEUuOyBMYW5hcmlvLCBKb3NlcGggVy47
IE1hc29saSwgTWF0dGhldzsgSm9uZXMsIFJ1cGVydCBDLl0gUGx5bW91dGggSG9zcCBOSFMgVHJ1
c3QsIFBseW1vdXRoLCBEZXZvbiwgRW5nbGFuZC4gW1Bvb2xlciwgSmlsbDsgSm9uZXMsIFJ1cGVy
dCBDLl0gVW5pdiBQbHltb3V0aCwgUGVuaW5zdWxhIFNjaCBNZWQgJmFtcDsgRGVudCwgUGx5bW91
dGgsIERldm9uLCBFbmdsYW5kLiBIeWxhbmQsIE1FIChjb3JyZXNwb25kaW5nIGF1dGhvciksIFVu
aXYgUGx5bW91dGgsIFNjaCBQc3ljaG9sLCBQbHltb3V0aCBQTDQgOEFBLCBEZXZvbiwgRW5nbGFu
ZC47IEh5bGFuZCwgTUUgKGNvcnJlc3BvbmRpbmcgYXV0aG9yKSwgUGx5bW91dGggSG9zcCBOSFMg
VHJ1c3QsIFBseW1vdXRoLCBEZXZvbiwgRW5nbGFuZC4gbWh5bGFuZEBwbHltb3V0aC5hYy51azwv
YXV0aC1hZGRyZXNzPjx0aXRsZXM+PHRpdGxlPkhvdyBwYXRpZW50IHBhcnRpY2lwYXRpb24gd2Fz
IHVzZWQgdG8gZGV2ZWxvcCBhIHF1ZXN0aW9ubmFpcmUgdGhhdCBpcyBmaXQgZm9yIHB1cnBvc2Ug
Zm9yIGFzc2Vzc2luZyBxdWFsaXR5IG9mIGxpZmUgaW4gc2V2ZXJlIGFzdGhtYTwvdGl0bGU+PHNl
Y29uZGFyeS10aXRsZT5IZWFsdGggYW5kIFF1YWxpdHkgb2YgTGlmZSBPdXRjb21lczwvc2Vjb25k
YXJ5LXRpdGxlPjwvdGl0bGVzPjxwZXJpb2RpY2FsPjxmdWxsLXRpdGxlPkhlYWx0aCBhbmQgUXVh
bGl0eSBvZiBMaWZlIE91dGNvbWVzPC9mdWxsLXRpdGxlPjwvcGVyaW9kaWNhbD48cGFnZXM+MjQ8
L3BhZ2VzPjx2b2x1bWU+MTY8L3ZvbHVtZT48bnVtYmVyPjE8L251bWJlcj48a2V5d29yZHM+PGtl
eXdvcmQ+QXNzZXNzbWVudDwva2V5d29yZD48a2V5d29yZD5Db250ZW50IHZhbGlkaXR5PC9rZXl3
b3JkPjxrZXl3b3JkPlF1ZXN0aW9ubmFpcmUgY29uc3RydWN0aW9uPC9rZXl3b3JkPjxrZXl3b3Jk
Pk1ldGhvZG9sb2d5PC9rZXl3b3JkPjxrZXl3b3JkPlBhdGllbnQgcmVwb3J0ZWQgb3V0Y29tZTwv
a2V5d29yZD48a2V5d29yZD5TZXZlcmUgYXN0aG1hPC9rZXl3b3JkPjxrZXl3b3JkPlRSRUFUTUVO
VCBCVVJERU48L2tleXdvcmQ+PGtleXdvcmQ+SEVBTFRIPC9rZXl3b3JkPjxrZXl3b3JkPkVYUEVS
SUVOQ0U8L2tleXdvcmQ+PGtleXdvcmQ+SU1QQUNUPC9rZXl3b3JkPjxrZXl3b3JkPkZMSUVTPC9r
ZXl3b3JkPjxrZXl3b3JkPlRJTUU8L2tleXdvcmQ+PGtleXdvcmQ+UXVhbGl0eSBvZiBMaWZlPC9r
ZXl3b3JkPjxrZXl3b3JkPkFzdGhtYTwva2V5d29yZD48a2V5d29yZD5RdWVzdGlvbm5haXJlczwv
a2V5d29yZD48a2V5d29yZD5QYXRpZW50IFBhcnRpY2lwYXRpb248L2tleXdvcmQ+PC9rZXl3b3Jk
cz48ZGF0ZXM+PHllYXI+MjAxODwveWVhcj48cHViLWRhdGVzPjxkYXRlPkphbjwvZGF0ZT48L3B1
Yi1kYXRlcz48L2RhdGVzPjxpc2JuPjE0NzctNzUyNTwvaXNibj48YWNjZXNzaW9uLW51bT5XT1M6
MDAwNDIzNzM0NzAwMDAxPC9hY2Nlc3Npb24tbnVtPjx1cmxzPjwvdXJscz48Y3VzdG9tMT5SQVlZ
QU4tSU5DTFVTSU9OOiB7JnF1b3Q7QW5uYSZxdW90Oz0mZ3Q7JnF1b3Q7SW5jbHVkZWQmcXVvdDss
ICZxdW90O0VrYXRlcmluYSZxdW90Oz0mZ3Q7JnF1b3Q7SW5jbHVkZWQmcXVvdDt9IHwgUkFZWUFO
LUxBQkVMUzogU0FRPC9jdXN0b20xPjxsYW5ndWFnZT5FbmdsaXNoPC9sYW5ndWFnZT48L3JlY29y
ZD48L0NpdGU+PC9FbmROb3RlPn==
</w:fldData>
        </w:fldChar>
      </w:r>
      <w:r w:rsidR="00E44D47">
        <w:instrText xml:space="preserve"> ADDIN EN.CITE </w:instrText>
      </w:r>
      <w:r w:rsidR="00E44D47">
        <w:fldChar w:fldCharType="begin">
          <w:fldData xml:space="preserve">PEVuZE5vdGU+PENpdGU+PEF1dGhvcj5IeWxhbmQ8L0F1dGhvcj48WWVhcj4yMDE4PC9ZZWFyPjxS
ZWNOdW0+MTc0PC9SZWNOdW0+PERpc3BsYXlUZXh0PjxzdHlsZSBmYWNlPSJzdXBlcnNjcmlwdCI+
NDY8L3N0eWxlPjwvRGlzcGxheVRleHQ+PHJlY29yZD48cmVjLW51bWJlcj4xNzQ8L3JlYy1udW1i
ZXI+PGZvcmVpZ24ta2V5cz48a2V5IGFwcD0iRU4iIGRiLWlkPSJ4c2U5c3M5dDhhOTlkdWVydnho
eGV3ZjUwZXNzMmVhZXp6d3YiIHRpbWVzdGFtcD0iMTY2NTkyNTE2NiI+MTc0PC9rZXk+PC9mb3Jl
aWduLWtleXM+PHJlZi10eXBlIG5hbWU9IkpvdXJuYWwgQXJ0aWNsZSI+MTc8L3JlZi10eXBlPjxj
b250cmlidXRvcnM+PGF1dGhvcnM+PGF1dGhvcj5IeWxhbmQsIE0gRTwvYXV0aG9yPjxhdXRob3I+
TGFuYXJpbywgSiBXPC9hdXRob3I+PGF1dGhvcj5Qb29sZXIsIEo8L2F1dGhvcj48YXV0aG9yPk1h
c29saSwgTS48L2F1dGhvcj48YXV0aG9yPkpvbmVzLCBSLiBDLjwvYXV0aG9yPjwvYXV0aG9ycz48
L2NvbnRyaWJ1dG9ycz48YXV0aC1hZGRyZXNzPltIeWxhbmQsIE1pY2hhZWwgRS47IExhbmFyaW8s
IEpvc2VwaCBXLl0gVW5pdiBQbHltb3V0aCwgU2NoIFBzeWNob2wsIFBseW1vdXRoIFBMNCA4QUEs
IERldm9uLCBFbmdsYW5kLiBbSHlsYW5kLCBNaWNoYWVsIEUuOyBMYW5hcmlvLCBKb3NlcGggVy47
IE1hc29saSwgTWF0dGhldzsgSm9uZXMsIFJ1cGVydCBDLl0gUGx5bW91dGggSG9zcCBOSFMgVHJ1
c3QsIFBseW1vdXRoLCBEZXZvbiwgRW5nbGFuZC4gW1Bvb2xlciwgSmlsbDsgSm9uZXMsIFJ1cGVy
dCBDLl0gVW5pdiBQbHltb3V0aCwgUGVuaW5zdWxhIFNjaCBNZWQgJmFtcDsgRGVudCwgUGx5bW91
dGgsIERldm9uLCBFbmdsYW5kLiBIeWxhbmQsIE1FIChjb3JyZXNwb25kaW5nIGF1dGhvciksIFVu
aXYgUGx5bW91dGgsIFNjaCBQc3ljaG9sLCBQbHltb3V0aCBQTDQgOEFBLCBEZXZvbiwgRW5nbGFu
ZC47IEh5bGFuZCwgTUUgKGNvcnJlc3BvbmRpbmcgYXV0aG9yKSwgUGx5bW91dGggSG9zcCBOSFMg
VHJ1c3QsIFBseW1vdXRoLCBEZXZvbiwgRW5nbGFuZC4gbWh5bGFuZEBwbHltb3V0aC5hYy51azwv
YXV0aC1hZGRyZXNzPjx0aXRsZXM+PHRpdGxlPkhvdyBwYXRpZW50IHBhcnRpY2lwYXRpb24gd2Fz
IHVzZWQgdG8gZGV2ZWxvcCBhIHF1ZXN0aW9ubmFpcmUgdGhhdCBpcyBmaXQgZm9yIHB1cnBvc2Ug
Zm9yIGFzc2Vzc2luZyBxdWFsaXR5IG9mIGxpZmUgaW4gc2V2ZXJlIGFzdGhtYTwvdGl0bGU+PHNl
Y29uZGFyeS10aXRsZT5IZWFsdGggYW5kIFF1YWxpdHkgb2YgTGlmZSBPdXRjb21lczwvc2Vjb25k
YXJ5LXRpdGxlPjwvdGl0bGVzPjxwZXJpb2RpY2FsPjxmdWxsLXRpdGxlPkhlYWx0aCBhbmQgUXVh
bGl0eSBvZiBMaWZlIE91dGNvbWVzPC9mdWxsLXRpdGxlPjwvcGVyaW9kaWNhbD48cGFnZXM+MjQ8
L3BhZ2VzPjx2b2x1bWU+MTY8L3ZvbHVtZT48bnVtYmVyPjE8L251bWJlcj48a2V5d29yZHM+PGtl
eXdvcmQ+QXNzZXNzbWVudDwva2V5d29yZD48a2V5d29yZD5Db250ZW50IHZhbGlkaXR5PC9rZXl3
b3JkPjxrZXl3b3JkPlF1ZXN0aW9ubmFpcmUgY29uc3RydWN0aW9uPC9rZXl3b3JkPjxrZXl3b3Jk
Pk1ldGhvZG9sb2d5PC9rZXl3b3JkPjxrZXl3b3JkPlBhdGllbnQgcmVwb3J0ZWQgb3V0Y29tZTwv
a2V5d29yZD48a2V5d29yZD5TZXZlcmUgYXN0aG1hPC9rZXl3b3JkPjxrZXl3b3JkPlRSRUFUTUVO
VCBCVVJERU48L2tleXdvcmQ+PGtleXdvcmQ+SEVBTFRIPC9rZXl3b3JkPjxrZXl3b3JkPkVYUEVS
SUVOQ0U8L2tleXdvcmQ+PGtleXdvcmQ+SU1QQUNUPC9rZXl3b3JkPjxrZXl3b3JkPkZMSUVTPC9r
ZXl3b3JkPjxrZXl3b3JkPlRJTUU8L2tleXdvcmQ+PGtleXdvcmQ+UXVhbGl0eSBvZiBMaWZlPC9r
ZXl3b3JkPjxrZXl3b3JkPkFzdGhtYTwva2V5d29yZD48a2V5d29yZD5RdWVzdGlvbm5haXJlczwv
a2V5d29yZD48a2V5d29yZD5QYXRpZW50IFBhcnRpY2lwYXRpb248L2tleXdvcmQ+PC9rZXl3b3Jk
cz48ZGF0ZXM+PHllYXI+MjAxODwveWVhcj48cHViLWRhdGVzPjxkYXRlPkphbjwvZGF0ZT48L3B1
Yi1kYXRlcz48L2RhdGVzPjxpc2JuPjE0NzctNzUyNTwvaXNibj48YWNjZXNzaW9uLW51bT5XT1M6
MDAwNDIzNzM0NzAwMDAxPC9hY2Nlc3Npb24tbnVtPjx1cmxzPjwvdXJscz48Y3VzdG9tMT5SQVlZ
QU4tSU5DTFVTSU9OOiB7JnF1b3Q7QW5uYSZxdW90Oz0mZ3Q7JnF1b3Q7SW5jbHVkZWQmcXVvdDss
ICZxdW90O0VrYXRlcmluYSZxdW90Oz0mZ3Q7JnF1b3Q7SW5jbHVkZWQmcXVvdDt9IHwgUkFZWUFO
LUxBQkVMUzogU0FRPC9jdXN0b20xPjxsYW5ndWFnZT5FbmdsaXNoPC9sYW5ndWFnZT48L3JlY29y
ZD48L0NpdGU+PC9FbmROb3RlPn==
</w:fldData>
        </w:fldChar>
      </w:r>
      <w:r w:rsidR="00E44D47">
        <w:instrText xml:space="preserve"> ADDIN EN.CITE.DATA </w:instrText>
      </w:r>
      <w:r w:rsidR="00E44D47">
        <w:fldChar w:fldCharType="end"/>
      </w:r>
      <w:r>
        <w:fldChar w:fldCharType="separate"/>
      </w:r>
      <w:r w:rsidR="00E83C39" w:rsidRPr="00E83C39">
        <w:rPr>
          <w:noProof/>
          <w:vertAlign w:val="superscript"/>
        </w:rPr>
        <w:t>46</w:t>
      </w:r>
      <w:r>
        <w:fldChar w:fldCharType="end"/>
      </w:r>
      <w:r>
        <w:t>. Reduction in OCS</w:t>
      </w:r>
      <w:r w:rsidR="00D403C5">
        <w:t xml:space="preserve"> use</w:t>
      </w:r>
      <w:r>
        <w:t xml:space="preserve"> is a treatment priority for these patients</w:t>
      </w:r>
      <w:r>
        <w:fldChar w:fldCharType="begin">
          <w:fldData xml:space="preserve">PEVuZE5vdGU+PENpdGU+PEF1dGhvcj5DbGFyazwvQXV0aG9yPjxZZWFyPjIwMjE8L1llYXI+PFJl
Y051bT42NDwvUmVjTnVtPjxEaXNwbGF5VGV4dD48c3R5bGUgZmFjZT0ic3VwZXJzY3JpcHQiPjg8
L3N0eWxlPjwvRGlzcGxheVRleHQ+PHJlY29yZD48cmVjLW51bWJlcj42NDwvcmVjLW51bWJlcj48
Zm9yZWlnbi1rZXlzPjxrZXkgYXBwPSJFTiIgZGItaWQ9InhzZTlzczl0OGE5OWR1ZXJ2eGh4ZXdm
NTBlc3MyZWFlenp3diIgdGltZXN0YW1wPSIxNjMzNTQzMjY4Ij42NDwva2V5PjwvZm9yZWlnbi1r
ZXlzPjxyZWYtdHlwZSBuYW1lPSJKb3VybmFsIEFydGljbGUiPjE3PC9yZWYtdHlwZT48Y29udHJp
YnV0b3JzPjxhdXRob3JzPjxhdXRob3I+Q2xhcmssIFYgTDwvYXV0aG9yPjxhdXRob3I+R2lic29u
LCBQIEc8L2F1dGhvcj48YXV0aG9yPk1jRG9uYWxkLCBWIE08L2F1dGhvcj48L2F1dGhvcnM+PC9j
b250cmlidXRvcnM+PGF1dGgtYWRkcmVzcz5OYXRpb25hbCBIZWFsdGggYW5kIE1lZGljYWwgUmVz
ZWFyY2ggQ291bmNpbCBDZW50cmUgZm9yIFJlc2VhcmNoIEV4Y2VsbGVuY2UgaW4gU2V2ZXJlIEFz
dGhtYSBhbmQgVGhlIFByaW9yaXR5IFJlc2VhcmNoIENlbnRyZSBmb3IgSGVhbHRoeSBMdW5ncywg
VGhlIFVuaXZlcnNpdHkgb2YgTmV3Y2FzdGxlLCBDYWxsYWdoYW4sIE5TVywgQXVzdHJhbGlhLiYj
eEQ7U2Nob29sIG9mIE51cnNpbmcgYW5kIE1pZHdpZmVyeSwgVGhlIFVuaXZlcnNpdHkgb2YgTmV3
Y2FzdGxlLCBDYWxsYWdoYW4sIE5TVywgQXVzdHJhbGlhLiYjeEQ7RGVwdCBvZiBSZXNwaXJhdG9y
eSBhbmQgU2xlZXAgTWVkaWNpbmUsIEpvaG4gSHVudGVyIEhvc3BpdGFsLCBIdW50ZXIgTWVkaWNh
bCBSZXNlYXJjaCBJbnN0aXR1dGUsIE5ldyBMYW1idG9uIEhlaWdodHMsIE5TVywgQXVzdHJhbGlh
LjwvYXV0aC1hZGRyZXNzPjx0aXRsZXM+PHRpdGxlPldoYXQgbWF0dGVycyB0byBwZW9wbGUgd2l0
aCBzZXZlcmUgYXN0aG1hPyBFeHBsb3JpbmcgYWRkLW9uIGFzdGhtYSBtZWRpY2F0aW9uIGFuZCBv
dXRjb21lcyBvZiBpbXBvcnRhbmNlPC90aXRsZT48c2Vjb25kYXJ5LXRpdGxlPkVSSiBPcGVuIFJl
czwvc2Vjb25kYXJ5LXRpdGxlPjwvdGl0bGVzPjxwZXJpb2RpY2FsPjxmdWxsLXRpdGxlPkVSSiBP
cGVuIFJlczwvZnVsbC10aXRsZT48L3BlcmlvZGljYWw+PHZvbHVtZT43PC92b2x1bWU+PG51bWJl
cj4xPC9udW1iZXI+PGVkaXRpb24+MjAyMS8wNC8wNjwvZWRpdGlvbj48ZGF0ZXM+PHllYXI+MjAy
MTwveWVhcj48cHViLWRhdGVzPjxkYXRlPkphbjwvZGF0ZT48L3B1Yi1kYXRlcz48L2RhdGVzPjxp
c2JuPjIzMTItMDU0MSAoUHJpbnQpJiN4RDsyMzEyLTA1NDE8L2lzYm4+PGFjY2Vzc2lvbi1udW0+
MzM4MTY1OTY8L2FjY2Vzc2lvbi1udW0+PHVybHM+PC91cmxzPjxjdXN0b20yPlBNQzgwMDU1OTMg
UmVzZWFyY2ggQ291bmNpbCBkdXJpbmcgdGhlIGNvbmR1Y3Qgb2YgdGhlIHN0dWR5IGFuZCBwZXJz
b25hbCBmZWVzIGZyb20gQXN0cmFaZW5lY2Egb3V0c2lkZSB0aGUgc3VibWl0dGVkIHdvcmsuIENv
bmZsaWN0IG9mIGludGVyZXN0OiBQLkcuIEdpYnNvbiByZXBvcnRzIHBlcnNvbmFsIGZlZXMgZnJv
bSBBc3RyYVplbmVjYSwgR2xheG9TbWl0aEtsaW5lIGFuZCBOb3ZhcnRpcywgYW5kIGdyYW50cyBm
cm9tIEFzdHJhWmVuZWNhIGFuZCBHbGF4b1NtaXRoS2xpbmUsIG91dHNpZGUgdGhlIHN1Ym1pdHRl
ZCB3b3JrLiBDb25mbGljdCBvZiBpbnRlcmVzdDogVi5NLiBNY0RvbmFsZCByZXBvcnRzIGdyYW50
cyBmcm9tIHRoZSBOYXRpb25hbCBIZWFsdGggYW5kIE1lZGljYWwgUmVzZWFyY2ggQ291bmNpbCBk
dXJpbmcgdGhlIGNvbmR1Y3Qgb2YgdGhlIHN0dWR5OyBncmFudHMgZnJvbSB0aGUgSHVudGVyIE1l
ZGljYWwgUmVzZWFyY2ggSW5zdGl0dXRlLCB0aGUgTmF0aW9uYWwgSGVhbHRoIGFuZCBNZWRpY2Fs
IFJlc2VhcmNoIENvdW5jaWwsIGFuZCB0aGUgSm9obiBIdW50ZXIgSG9zcGl0YWwgQ2hhcml0YWJs
ZSBUcnVzdCBSZXNlYXJjaCwgYW5kIGdyYW50cyBhbmQgcGVyc29uYWwgZmVlcyBmcm9tIEdTSywg
TWVuYXJpbmkgYW5kIEFzdHJhWmVuZWNhLCBvdXRzaWRlIHRoZSBzdWJtaXR0ZWQgd29yay48L2N1
c3RvbTI+PGVsZWN0cm9uaWMtcmVzb3VyY2UtbnVtPjEwLjExODMvMjMxMjA1NDEuMDA0OTctMjAy
MDwvZWxlY3Ryb25pYy1yZXNvdXJjZS1udW0+PHJlbW90ZS1kYXRhYmFzZS1wcm92aWRlcj5OTE08
L3JlbW90ZS1kYXRhYmFzZS1wcm92aWRlcj48bGFuZ3VhZ2U+ZW5nPC9sYW5ndWFnZT48L3JlY29y
ZD48L0NpdGU+PC9FbmROb3RlPgB=
</w:fldData>
        </w:fldChar>
      </w:r>
      <w:r w:rsidR="00F215B3">
        <w:instrText xml:space="preserve"> ADDIN EN.CITE </w:instrText>
      </w:r>
      <w:r w:rsidR="00F215B3">
        <w:fldChar w:fldCharType="begin">
          <w:fldData xml:space="preserve">PEVuZE5vdGU+PENpdGU+PEF1dGhvcj5DbGFyazwvQXV0aG9yPjxZZWFyPjIwMjE8L1llYXI+PFJl
Y051bT42NDwvUmVjTnVtPjxEaXNwbGF5VGV4dD48c3R5bGUgZmFjZT0ic3VwZXJzY3JpcHQiPjg8
L3N0eWxlPjwvRGlzcGxheVRleHQ+PHJlY29yZD48cmVjLW51bWJlcj42NDwvcmVjLW51bWJlcj48
Zm9yZWlnbi1rZXlzPjxrZXkgYXBwPSJFTiIgZGItaWQ9InhzZTlzczl0OGE5OWR1ZXJ2eGh4ZXdm
NTBlc3MyZWFlenp3diIgdGltZXN0YW1wPSIxNjMzNTQzMjY4Ij42NDwva2V5PjwvZm9yZWlnbi1r
ZXlzPjxyZWYtdHlwZSBuYW1lPSJKb3VybmFsIEFydGljbGUiPjE3PC9yZWYtdHlwZT48Y29udHJp
YnV0b3JzPjxhdXRob3JzPjxhdXRob3I+Q2xhcmssIFYgTDwvYXV0aG9yPjxhdXRob3I+R2lic29u
LCBQIEc8L2F1dGhvcj48YXV0aG9yPk1jRG9uYWxkLCBWIE08L2F1dGhvcj48L2F1dGhvcnM+PC9j
b250cmlidXRvcnM+PGF1dGgtYWRkcmVzcz5OYXRpb25hbCBIZWFsdGggYW5kIE1lZGljYWwgUmVz
ZWFyY2ggQ291bmNpbCBDZW50cmUgZm9yIFJlc2VhcmNoIEV4Y2VsbGVuY2UgaW4gU2V2ZXJlIEFz
dGhtYSBhbmQgVGhlIFByaW9yaXR5IFJlc2VhcmNoIENlbnRyZSBmb3IgSGVhbHRoeSBMdW5ncywg
VGhlIFVuaXZlcnNpdHkgb2YgTmV3Y2FzdGxlLCBDYWxsYWdoYW4sIE5TVywgQXVzdHJhbGlhLiYj
eEQ7U2Nob29sIG9mIE51cnNpbmcgYW5kIE1pZHdpZmVyeSwgVGhlIFVuaXZlcnNpdHkgb2YgTmV3
Y2FzdGxlLCBDYWxsYWdoYW4sIE5TVywgQXVzdHJhbGlhLiYjeEQ7RGVwdCBvZiBSZXNwaXJhdG9y
eSBhbmQgU2xlZXAgTWVkaWNpbmUsIEpvaG4gSHVudGVyIEhvc3BpdGFsLCBIdW50ZXIgTWVkaWNh
bCBSZXNlYXJjaCBJbnN0aXR1dGUsIE5ldyBMYW1idG9uIEhlaWdodHMsIE5TVywgQXVzdHJhbGlh
LjwvYXV0aC1hZGRyZXNzPjx0aXRsZXM+PHRpdGxlPldoYXQgbWF0dGVycyB0byBwZW9wbGUgd2l0
aCBzZXZlcmUgYXN0aG1hPyBFeHBsb3JpbmcgYWRkLW9uIGFzdGhtYSBtZWRpY2F0aW9uIGFuZCBv
dXRjb21lcyBvZiBpbXBvcnRhbmNlPC90aXRsZT48c2Vjb25kYXJ5LXRpdGxlPkVSSiBPcGVuIFJl
czwvc2Vjb25kYXJ5LXRpdGxlPjwvdGl0bGVzPjxwZXJpb2RpY2FsPjxmdWxsLXRpdGxlPkVSSiBP
cGVuIFJlczwvZnVsbC10aXRsZT48L3BlcmlvZGljYWw+PHZvbHVtZT43PC92b2x1bWU+PG51bWJl
cj4xPC9udW1iZXI+PGVkaXRpb24+MjAyMS8wNC8wNjwvZWRpdGlvbj48ZGF0ZXM+PHllYXI+MjAy
MTwveWVhcj48cHViLWRhdGVzPjxkYXRlPkphbjwvZGF0ZT48L3B1Yi1kYXRlcz48L2RhdGVzPjxp
c2JuPjIzMTItMDU0MSAoUHJpbnQpJiN4RDsyMzEyLTA1NDE8L2lzYm4+PGFjY2Vzc2lvbi1udW0+
MzM4MTY1OTY8L2FjY2Vzc2lvbi1udW0+PHVybHM+PC91cmxzPjxjdXN0b20yPlBNQzgwMDU1OTMg
UmVzZWFyY2ggQ291bmNpbCBkdXJpbmcgdGhlIGNvbmR1Y3Qgb2YgdGhlIHN0dWR5IGFuZCBwZXJz
b25hbCBmZWVzIGZyb20gQXN0cmFaZW5lY2Egb3V0c2lkZSB0aGUgc3VibWl0dGVkIHdvcmsuIENv
bmZsaWN0IG9mIGludGVyZXN0OiBQLkcuIEdpYnNvbiByZXBvcnRzIHBlcnNvbmFsIGZlZXMgZnJv
bSBBc3RyYVplbmVjYSwgR2xheG9TbWl0aEtsaW5lIGFuZCBOb3ZhcnRpcywgYW5kIGdyYW50cyBm
cm9tIEFzdHJhWmVuZWNhIGFuZCBHbGF4b1NtaXRoS2xpbmUsIG91dHNpZGUgdGhlIHN1Ym1pdHRl
ZCB3b3JrLiBDb25mbGljdCBvZiBpbnRlcmVzdDogVi5NLiBNY0RvbmFsZCByZXBvcnRzIGdyYW50
cyBmcm9tIHRoZSBOYXRpb25hbCBIZWFsdGggYW5kIE1lZGljYWwgUmVzZWFyY2ggQ291bmNpbCBk
dXJpbmcgdGhlIGNvbmR1Y3Qgb2YgdGhlIHN0dWR5OyBncmFudHMgZnJvbSB0aGUgSHVudGVyIE1l
ZGljYWwgUmVzZWFyY2ggSW5zdGl0dXRlLCB0aGUgTmF0aW9uYWwgSGVhbHRoIGFuZCBNZWRpY2Fs
IFJlc2VhcmNoIENvdW5jaWwsIGFuZCB0aGUgSm9obiBIdW50ZXIgSG9zcGl0YWwgQ2hhcml0YWJs
ZSBUcnVzdCBSZXNlYXJjaCwgYW5kIGdyYW50cyBhbmQgcGVyc29uYWwgZmVlcyBmcm9tIEdTSywg
TWVuYXJpbmkgYW5kIEFzdHJhWmVuZWNhLCBvdXRzaWRlIHRoZSBzdWJtaXR0ZWQgd29yay48L2N1
c3RvbTI+PGVsZWN0cm9uaWMtcmVzb3VyY2UtbnVtPjEwLjExODMvMjMxMjA1NDEuMDA0OTctMjAy
MDwvZWxlY3Ryb25pYy1yZXNvdXJjZS1udW0+PHJlbW90ZS1kYXRhYmFzZS1wcm92aWRlcj5OTE08
L3JlbW90ZS1kYXRhYmFzZS1wcm92aWRlcj48bGFuZ3VhZ2U+ZW5nPC9sYW5ndWFnZT48L3JlY29y
ZD48L0NpdGU+PC9FbmROb3RlPgB=
</w:fldData>
        </w:fldChar>
      </w:r>
      <w:r w:rsidR="00F215B3">
        <w:instrText xml:space="preserve"> ADDIN EN.CITE.DATA </w:instrText>
      </w:r>
      <w:r w:rsidR="00F215B3">
        <w:fldChar w:fldCharType="end"/>
      </w:r>
      <w:r>
        <w:fldChar w:fldCharType="separate"/>
      </w:r>
      <w:r w:rsidR="002A7CE4" w:rsidRPr="002A7CE4">
        <w:rPr>
          <w:noProof/>
          <w:vertAlign w:val="superscript"/>
        </w:rPr>
        <w:t>8</w:t>
      </w:r>
      <w:r>
        <w:fldChar w:fldCharType="end"/>
      </w:r>
      <w:r>
        <w:t xml:space="preserve">, </w:t>
      </w:r>
      <w:r w:rsidR="00E331B6">
        <w:t xml:space="preserve">yet </w:t>
      </w:r>
      <w:r w:rsidR="004268D6">
        <w:t xml:space="preserve">existing adult </w:t>
      </w:r>
      <w:r w:rsidR="00C2661E">
        <w:t>QoL</w:t>
      </w:r>
      <w:r w:rsidR="004268D6">
        <w:t xml:space="preserve"> tools apart from </w:t>
      </w:r>
      <w:r w:rsidR="00A90325">
        <w:t xml:space="preserve">the </w:t>
      </w:r>
      <w:r w:rsidR="004268D6">
        <w:t xml:space="preserve">SAQ </w:t>
      </w:r>
      <w:r w:rsidR="004A3A77">
        <w:t xml:space="preserve">fail to </w:t>
      </w:r>
      <w:r w:rsidR="004268D6">
        <w:t xml:space="preserve">capture the </w:t>
      </w:r>
      <w:r w:rsidR="004A3A77">
        <w:t>unique</w:t>
      </w:r>
      <w:r w:rsidR="00EE35C4">
        <w:t xml:space="preserve"> treatment burden associated with long-term OCS use</w:t>
      </w:r>
      <w:r>
        <w:fldChar w:fldCharType="begin">
          <w:fldData xml:space="preserve">PEVuZE5vdGU+PENpdGU+PEF1dGhvcj5IeWxhbmQ8L0F1dGhvcj48WWVhcj4yMDE4PC9ZZWFyPjxS
ZWNOdW0+MTczPC9SZWNOdW0+PERpc3BsYXlUZXh0PjxzdHlsZSBmYWNlPSJzdXBlcnNjcmlwdCI+
NDU8L3N0eWxlPjwvRGlzcGxheVRleHQ+PHJlY29yZD48cmVjLW51bWJlcj4xNzM8L3JlYy1udW1i
ZXI+PGZvcmVpZ24ta2V5cz48a2V5IGFwcD0iRU4iIGRiLWlkPSJ4c2U5c3M5dDhhOTlkdWVydnho
eGV3ZjUwZXNzMmVhZXp6d3YiIHRpbWVzdGFtcD0iMTY2NTkyNTE2NiI+MTczPC9rZXk+PC9mb3Jl
aWduLWtleXM+PHJlZi10eXBlIG5hbWU9IkpvdXJuYWwgQXJ0aWNsZSI+MTc8L3JlZi10eXBlPjxj
b250cmlidXRvcnM+PGF1dGhvcnM+PGF1dGhvcj5IeWxhbmQsIE0gRTwvYXV0aG9yPjxhdXRob3I+
Sm9uZXMsIFIgQzwvYXV0aG9yPjxhdXRob3I+TGFuYXJpbywgSiBXPC9hdXRob3I+PGF1dGhvcj5N
YXNvbGksIE0uPC9hdXRob3I+PC9hdXRob3JzPjwvY29udHJpYnV0b3JzPjxhdXRoLWFkZHJlc3M+
SHlsYW5kLCBNaWNoYWVsIEUuIFNjaG9vbCBvZiBQc3ljaG9sb2d5LCBVbml2ZXJzaXR5IG9mIFBs
eW1vdXRoLCBQbHltb3V0aCwgVUsuIEh5bGFuZCwgTWljaGFlbCBFLiBVbml2ZXJzaXR5IEhvc3Bp
dGFscyBQbHltb3V0aCBOSFMgVHJ1c3QsIFBseW1vdXRoLCBVSy4gSm9uZXMsIFJ1cGVydCBDLiBV
bml2ZXJzaXR5IEhvc3BpdGFscyBQbHltb3V0aCBOSFMgVHJ1c3QsIFBseW1vdXRoLCBVSy4gSm9u
ZXMsIFJ1cGVydCBDLiBGYWN1bHR5IG9mIE1lZGljaW5lIGFuZCBEZW50aXN0cnksIFVuaXZlcnNp
dHkgb2YgUGx5bW91dGgsIFBseW1vdXRoLCBVSy4gTGFuYXJpbywgSm9zZXBoIFcuIFNjaG9vbCBv
ZiBQc3ljaG9sb2d5LCBVbml2ZXJzaXR5IG9mIFBseW1vdXRoLCBQbHltb3V0aCwgVUsuIExhbmFy
aW8sIEpvc2VwaCBXLiBVbml2ZXJzaXR5IEhvc3BpdGFscyBQbHltb3V0aCBOSFMgVHJ1c3QsIFBs
eW1vdXRoLCBVSy4gTWFzb2xpLCBNYXR0aGV3LiBVbml2ZXJzaXR5IEhvc3BpdGFscyBQbHltb3V0
aCBOSFMgVHJ1c3QsIFBseW1vdXRoLCBVSy48L2F1dGgtYWRkcmVzcz48dGl0bGVzPjx0aXRsZT5U
aGUgY29uc3RydWN0aW9uIGFuZCB2YWxpZGF0aW9uIG9mIHRoZSBTZXZlcmUgQXN0aG1hIFF1ZXN0
aW9ubmFpcmU8L3RpdGxlPjxzZWNvbmRhcnktdGl0bGU+RXVyb3BlYW4gUmVzcGlyYXRvcnkgSm91
cm5hbDwvc2Vjb25kYXJ5LXRpdGxlPjwvdGl0bGVzPjxwZXJpb2RpY2FsPjxmdWxsLXRpdGxlPkV1
cm9wZWFuIFJlc3BpcmF0b3J5IEpvdXJuYWw8L2Z1bGwtdGl0bGU+PC9wZXJpb2RpY2FsPjxwYWdl
cz4xODAwNjE4PC9wYWdlcz48dm9sdW1lPjUyPC92b2x1bWU+PG51bWJlcj4xPC9udW1iZXI+PGtl
eXdvcmRzPjxrZXl3b3JkPkFkb2xlc2NlbnQ8L2tleXdvcmQ+PGtleXdvcmQ+QWR1bHQ8L2tleXdv
cmQ+PGtleXdvcmQ+QWdlZDwva2V5d29yZD48a2V5d29yZD4qQXN0aG1hL3BwIFtQaHlzaW9wYXRo
b2xvZ3ldPC9rZXl3b3JkPjxrZXl3b3JkPkZhY3RvciBBbmFseXNpcywgU3RhdGlzdGljYWw8L2tl
eXdvcmQ+PGtleXdvcmQ+RmVtYWxlPC9rZXl3b3JkPjxrZXl3b3JkPkh1bWFuczwva2V5d29yZD48
a2V5d29yZD5NYWxlPC9rZXl3b3JkPjxrZXl3b3JkPk1pZGRsZSBBZ2VkPC9rZXl3b3JkPjxrZXl3
b3JkPlBhdGllbnQgUmVwb3J0ZWQgT3V0Y29tZSBNZWFzdXJlczwva2V5d29yZD48a2V5d29yZD4q
UXVhbGl0eSBvZiBMaWZlPC9rZXl3b3JkPjxrZXl3b3JkPlJlcHJvZHVjaWJpbGl0eSBvZiBSZXN1
bHRzPC9rZXl3b3JkPjxrZXl3b3JkPlNldmVyaXR5IG9mIElsbG5lc3MgSW5kZXg8L2tleXdvcmQ+
PGtleXdvcmQ+KlN1cnZleXMgYW5kIFF1ZXN0aW9ubmFpcmVzPC9rZXl3b3JkPjxrZXl3b3JkPllv
dW5nIEFkdWx0PC9rZXl3b3JkPjxrZXl3b3JkPlF1ZXN0aW9ubmFpcmVzPC9rZXl3b3JkPjxrZXl3
b3JkPkFzdGhtYTwva2V5d29yZD48L2tleXdvcmRzPjxkYXRlcz48eWVhcj4yMDE4PC95ZWFyPjxw
dWItZGF0ZXM+PGRhdGU+MDc8L2RhdGU+PC9wdWItZGF0ZXM+PC9kYXRlcz48aXNibj4xMzk5LTMw
MDM8L2lzYm4+PGFjY2Vzc2lvbi1udW0+Mjk3OTQxMzI8L2FjY2Vzc2lvbi1udW0+PHVybHM+PHJl
bGF0ZWQtdXJscz48dXJsPmh0dHBzOi8vb3ZpZHNwLm92aWQuY29tL292aWR3ZWIuY2dpP1Q9SlMm
YW1wO0NTQz1ZJmFtcDtORVdTPU4mYW1wO1BBR0U9ZnVsbHRleHQmYW1wO0Q9bWVkMTUmYW1wO0FO
PTI5Nzk0MTMyIGh0dHA6Ly9yZXNvbHZlci5lYnNjb2hvc3QuY29tL29wZW51cmw/aXNzbj0wOTAz
MTkzNiZhbXA7Vm9sdW1lPTUyJmFtcDtpc3N1ZT0xJmFtcDtzcGFnZT0xODAwNjE4JmFtcDt0aXRs
ZT1UaGUrY29uc3RydWN0aW9uK2FuZCt2YWxpZGF0aW9uK29mK3RoZStTZXZlcmUrQXN0aG1hK1F1
ZXN0aW9ubmFpcmUuJmFtcDt5ZWFyPTIwMTgmYW1wO2F1bGFzdD1IeWxhbmQ8L3VybD48L3JlbGF0
ZWQtdXJscz48L3VybHM+PGN1c3RvbTE+UkFZWUFOLUlOQ0xVU0lPTjogeyZxdW90O0FubmEmcXVv
dDs9Jmd0OyZxdW90O0luY2x1ZGVkJnF1b3Q7LCAmcXVvdDtFa2F0ZXJpbmEmcXVvdDs9Jmd0OyZx
dW90O0luY2x1ZGVkJnF1b3Q7fSB8IFJBWVlBTi1MQUJFTFM6IFNBUTwvY3VzdG9tMT48bGFuZ3Vh
Z2U+RW5nbGlzaDwvbGFuZ3VhZ2U+PC9yZWNvcmQ+PC9DaXRlPjwvRW5kTm90ZT4A
</w:fldData>
        </w:fldChar>
      </w:r>
      <w:r w:rsidR="00E44D47">
        <w:instrText xml:space="preserve"> ADDIN EN.CITE </w:instrText>
      </w:r>
      <w:r w:rsidR="00E44D47">
        <w:fldChar w:fldCharType="begin">
          <w:fldData xml:space="preserve">PEVuZE5vdGU+PENpdGU+PEF1dGhvcj5IeWxhbmQ8L0F1dGhvcj48WWVhcj4yMDE4PC9ZZWFyPjxS
ZWNOdW0+MTczPC9SZWNOdW0+PERpc3BsYXlUZXh0PjxzdHlsZSBmYWNlPSJzdXBlcnNjcmlwdCI+
NDU8L3N0eWxlPjwvRGlzcGxheVRleHQ+PHJlY29yZD48cmVjLW51bWJlcj4xNzM8L3JlYy1udW1i
ZXI+PGZvcmVpZ24ta2V5cz48a2V5IGFwcD0iRU4iIGRiLWlkPSJ4c2U5c3M5dDhhOTlkdWVydnho
eGV3ZjUwZXNzMmVhZXp6d3YiIHRpbWVzdGFtcD0iMTY2NTkyNTE2NiI+MTczPC9rZXk+PC9mb3Jl
aWduLWtleXM+PHJlZi10eXBlIG5hbWU9IkpvdXJuYWwgQXJ0aWNsZSI+MTc8L3JlZi10eXBlPjxj
b250cmlidXRvcnM+PGF1dGhvcnM+PGF1dGhvcj5IeWxhbmQsIE0gRTwvYXV0aG9yPjxhdXRob3I+
Sm9uZXMsIFIgQzwvYXV0aG9yPjxhdXRob3I+TGFuYXJpbywgSiBXPC9hdXRob3I+PGF1dGhvcj5N
YXNvbGksIE0uPC9hdXRob3I+PC9hdXRob3JzPjwvY29udHJpYnV0b3JzPjxhdXRoLWFkZHJlc3M+
SHlsYW5kLCBNaWNoYWVsIEUuIFNjaG9vbCBvZiBQc3ljaG9sb2d5LCBVbml2ZXJzaXR5IG9mIFBs
eW1vdXRoLCBQbHltb3V0aCwgVUsuIEh5bGFuZCwgTWljaGFlbCBFLiBVbml2ZXJzaXR5IEhvc3Bp
dGFscyBQbHltb3V0aCBOSFMgVHJ1c3QsIFBseW1vdXRoLCBVSy4gSm9uZXMsIFJ1cGVydCBDLiBV
bml2ZXJzaXR5IEhvc3BpdGFscyBQbHltb3V0aCBOSFMgVHJ1c3QsIFBseW1vdXRoLCBVSy4gSm9u
ZXMsIFJ1cGVydCBDLiBGYWN1bHR5IG9mIE1lZGljaW5lIGFuZCBEZW50aXN0cnksIFVuaXZlcnNp
dHkgb2YgUGx5bW91dGgsIFBseW1vdXRoLCBVSy4gTGFuYXJpbywgSm9zZXBoIFcuIFNjaG9vbCBv
ZiBQc3ljaG9sb2d5LCBVbml2ZXJzaXR5IG9mIFBseW1vdXRoLCBQbHltb3V0aCwgVUsuIExhbmFy
aW8sIEpvc2VwaCBXLiBVbml2ZXJzaXR5IEhvc3BpdGFscyBQbHltb3V0aCBOSFMgVHJ1c3QsIFBs
eW1vdXRoLCBVSy4gTWFzb2xpLCBNYXR0aGV3LiBVbml2ZXJzaXR5IEhvc3BpdGFscyBQbHltb3V0
aCBOSFMgVHJ1c3QsIFBseW1vdXRoLCBVSy48L2F1dGgtYWRkcmVzcz48dGl0bGVzPjx0aXRsZT5U
aGUgY29uc3RydWN0aW9uIGFuZCB2YWxpZGF0aW9uIG9mIHRoZSBTZXZlcmUgQXN0aG1hIFF1ZXN0
aW9ubmFpcmU8L3RpdGxlPjxzZWNvbmRhcnktdGl0bGU+RXVyb3BlYW4gUmVzcGlyYXRvcnkgSm91
cm5hbDwvc2Vjb25kYXJ5LXRpdGxlPjwvdGl0bGVzPjxwZXJpb2RpY2FsPjxmdWxsLXRpdGxlPkV1
cm9wZWFuIFJlc3BpcmF0b3J5IEpvdXJuYWw8L2Z1bGwtdGl0bGU+PC9wZXJpb2RpY2FsPjxwYWdl
cz4xODAwNjE4PC9wYWdlcz48dm9sdW1lPjUyPC92b2x1bWU+PG51bWJlcj4xPC9udW1iZXI+PGtl
eXdvcmRzPjxrZXl3b3JkPkFkb2xlc2NlbnQ8L2tleXdvcmQ+PGtleXdvcmQ+QWR1bHQ8L2tleXdv
cmQ+PGtleXdvcmQ+QWdlZDwva2V5d29yZD48a2V5d29yZD4qQXN0aG1hL3BwIFtQaHlzaW9wYXRo
b2xvZ3ldPC9rZXl3b3JkPjxrZXl3b3JkPkZhY3RvciBBbmFseXNpcywgU3RhdGlzdGljYWw8L2tl
eXdvcmQ+PGtleXdvcmQ+RmVtYWxlPC9rZXl3b3JkPjxrZXl3b3JkPkh1bWFuczwva2V5d29yZD48
a2V5d29yZD5NYWxlPC9rZXl3b3JkPjxrZXl3b3JkPk1pZGRsZSBBZ2VkPC9rZXl3b3JkPjxrZXl3
b3JkPlBhdGllbnQgUmVwb3J0ZWQgT3V0Y29tZSBNZWFzdXJlczwva2V5d29yZD48a2V5d29yZD4q
UXVhbGl0eSBvZiBMaWZlPC9rZXl3b3JkPjxrZXl3b3JkPlJlcHJvZHVjaWJpbGl0eSBvZiBSZXN1
bHRzPC9rZXl3b3JkPjxrZXl3b3JkPlNldmVyaXR5IG9mIElsbG5lc3MgSW5kZXg8L2tleXdvcmQ+
PGtleXdvcmQ+KlN1cnZleXMgYW5kIFF1ZXN0aW9ubmFpcmVzPC9rZXl3b3JkPjxrZXl3b3JkPllv
dW5nIEFkdWx0PC9rZXl3b3JkPjxrZXl3b3JkPlF1ZXN0aW9ubmFpcmVzPC9rZXl3b3JkPjxrZXl3
b3JkPkFzdGhtYTwva2V5d29yZD48L2tleXdvcmRzPjxkYXRlcz48eWVhcj4yMDE4PC95ZWFyPjxw
dWItZGF0ZXM+PGRhdGU+MDc8L2RhdGU+PC9wdWItZGF0ZXM+PC9kYXRlcz48aXNibj4xMzk5LTMw
MDM8L2lzYm4+PGFjY2Vzc2lvbi1udW0+Mjk3OTQxMzI8L2FjY2Vzc2lvbi1udW0+PHVybHM+PHJl
bGF0ZWQtdXJscz48dXJsPmh0dHBzOi8vb3ZpZHNwLm92aWQuY29tL292aWR3ZWIuY2dpP1Q9SlMm
YW1wO0NTQz1ZJmFtcDtORVdTPU4mYW1wO1BBR0U9ZnVsbHRleHQmYW1wO0Q9bWVkMTUmYW1wO0FO
PTI5Nzk0MTMyIGh0dHA6Ly9yZXNvbHZlci5lYnNjb2hvc3QuY29tL29wZW51cmw/aXNzbj0wOTAz
MTkzNiZhbXA7Vm9sdW1lPTUyJmFtcDtpc3N1ZT0xJmFtcDtzcGFnZT0xODAwNjE4JmFtcDt0aXRs
ZT1UaGUrY29uc3RydWN0aW9uK2FuZCt2YWxpZGF0aW9uK29mK3RoZStTZXZlcmUrQXN0aG1hK1F1
ZXN0aW9ubmFpcmUuJmFtcDt5ZWFyPTIwMTgmYW1wO2F1bGFzdD1IeWxhbmQ8L3VybD48L3JlbGF0
ZWQtdXJscz48L3VybHM+PGN1c3RvbTE+UkFZWUFOLUlOQ0xVU0lPTjogeyZxdW90O0FubmEmcXVv
dDs9Jmd0OyZxdW90O0luY2x1ZGVkJnF1b3Q7LCAmcXVvdDtFa2F0ZXJpbmEmcXVvdDs9Jmd0OyZx
dW90O0luY2x1ZGVkJnF1b3Q7fSB8IFJBWVlBTi1MQUJFTFM6IFNBUTwvY3VzdG9tMT48bGFuZ3Vh
Z2U+RW5nbGlzaDwvbGFuZ3VhZ2U+PC9yZWNvcmQ+PC9DaXRlPjwvRW5kTm90ZT4A
</w:fldData>
        </w:fldChar>
      </w:r>
      <w:r w:rsidR="00E44D47">
        <w:instrText xml:space="preserve"> ADDIN EN.CITE.DATA </w:instrText>
      </w:r>
      <w:r w:rsidR="00E44D47">
        <w:fldChar w:fldCharType="end"/>
      </w:r>
      <w:r>
        <w:fldChar w:fldCharType="separate"/>
      </w:r>
      <w:r w:rsidR="00E83C39" w:rsidRPr="00E83C39">
        <w:rPr>
          <w:noProof/>
          <w:vertAlign w:val="superscript"/>
        </w:rPr>
        <w:t>45</w:t>
      </w:r>
      <w:r>
        <w:fldChar w:fldCharType="end"/>
      </w:r>
      <w:r>
        <w:t xml:space="preserve">. Although </w:t>
      </w:r>
      <w:proofErr w:type="spellStart"/>
      <w:r>
        <w:t>mOCS</w:t>
      </w:r>
      <w:proofErr w:type="spellEnd"/>
      <w:r>
        <w:t xml:space="preserve"> </w:t>
      </w:r>
      <w:r w:rsidR="00844C7D">
        <w:t>use was also</w:t>
      </w:r>
      <w:r>
        <w:t xml:space="preserve"> prioritised for paediatric </w:t>
      </w:r>
      <w:r w:rsidR="00814314">
        <w:t>severe asthma</w:t>
      </w:r>
      <w:r w:rsidR="00D403C5">
        <w:t>,</w:t>
      </w:r>
      <w:r>
        <w:t xml:space="preserve"> patient representatives voiced that for older adolescents, reduction in OCS use and its associated side effects are a ‘priority’</w:t>
      </w:r>
      <w:r w:rsidR="00D403C5">
        <w:t xml:space="preserve"> in </w:t>
      </w:r>
      <w:r w:rsidR="009537E9">
        <w:t>some</w:t>
      </w:r>
      <w:r w:rsidR="00D403C5">
        <w:t xml:space="preserve"> European countries</w:t>
      </w:r>
      <w:r>
        <w:t xml:space="preserve">. </w:t>
      </w:r>
      <w:r w:rsidR="00814314">
        <w:t>Healt</w:t>
      </w:r>
      <w:r w:rsidR="00365E36">
        <w:t xml:space="preserve">hcare professionals </w:t>
      </w:r>
      <w:r w:rsidR="00E86450">
        <w:t>commented</w:t>
      </w:r>
      <w:r>
        <w:t xml:space="preserve"> that the prioritisation of OCS may differ according to country or healthcare system; </w:t>
      </w:r>
      <w:proofErr w:type="spellStart"/>
      <w:r w:rsidR="00365E36">
        <w:t>m</w:t>
      </w:r>
      <w:r>
        <w:t>OCS</w:t>
      </w:r>
      <w:proofErr w:type="spellEnd"/>
      <w:r>
        <w:t xml:space="preserve"> use is not part of the treatment regime for young children in most severe asthma specialist units across Europe. </w:t>
      </w:r>
      <w:r w:rsidR="009537E9">
        <w:t>I</w:t>
      </w:r>
      <w:r>
        <w:t>nvestigations in paediatric severe asthma cohorts would be valuable in determining the importance of OCS use as a trial endpoint</w:t>
      </w:r>
      <w:r w:rsidR="009537E9">
        <w:t xml:space="preserve"> for this population</w:t>
      </w:r>
      <w:r>
        <w:t>.</w:t>
      </w:r>
    </w:p>
    <w:p w14:paraId="7B68573A" w14:textId="7113872B" w:rsidR="00D536F6" w:rsidRDefault="0054107A" w:rsidP="00F172CA">
      <w:pPr>
        <w:spacing w:line="360" w:lineRule="auto"/>
        <w:ind w:left="-426" w:right="-613"/>
        <w:jc w:val="both"/>
        <w:rPr>
          <w:rFonts w:ascii="Calibri" w:eastAsia="Times New Roman" w:hAnsi="Calibri"/>
          <w:lang w:eastAsia="zh-CN"/>
        </w:rPr>
      </w:pPr>
      <w:r>
        <w:rPr>
          <w:rFonts w:ascii="Calibri" w:eastAsia="Times New Roman" w:hAnsi="Calibri"/>
          <w:lang w:eastAsia="zh-CN"/>
        </w:rPr>
        <w:t>Some o</w:t>
      </w:r>
      <w:r w:rsidR="002A0B04" w:rsidRPr="00E3018E">
        <w:rPr>
          <w:rFonts w:ascii="Calibri" w:eastAsia="Times New Roman" w:hAnsi="Calibri"/>
          <w:lang w:eastAsia="zh-CN"/>
        </w:rPr>
        <w:t xml:space="preserve">utcome measures </w:t>
      </w:r>
      <w:r w:rsidR="006079E0">
        <w:rPr>
          <w:rFonts w:ascii="Calibri" w:eastAsia="Times New Roman" w:hAnsi="Calibri"/>
          <w:lang w:eastAsia="zh-CN"/>
        </w:rPr>
        <w:t xml:space="preserve">validated in </w:t>
      </w:r>
      <w:r w:rsidR="002A0B04" w:rsidRPr="009C46A3">
        <w:rPr>
          <w:rFonts w:ascii="Calibri" w:eastAsia="Times New Roman" w:hAnsi="Calibri"/>
          <w:lang w:eastAsia="zh-CN"/>
        </w:rPr>
        <w:t>severe asthma</w:t>
      </w:r>
      <w:r w:rsidR="008F64BA" w:rsidRPr="009C46A3">
        <w:rPr>
          <w:rFonts w:ascii="Calibri" w:eastAsia="Times New Roman" w:hAnsi="Calibri"/>
          <w:lang w:eastAsia="zh-CN"/>
        </w:rPr>
        <w:t xml:space="preserve">, including those </w:t>
      </w:r>
      <w:r w:rsidR="00E05B92">
        <w:rPr>
          <w:rFonts w:ascii="Calibri" w:eastAsia="Times New Roman" w:hAnsi="Calibri"/>
          <w:lang w:eastAsia="zh-CN"/>
        </w:rPr>
        <w:t>utilised for assessing response to</w:t>
      </w:r>
      <w:r w:rsidR="002A0B04" w:rsidRPr="009C46A3">
        <w:rPr>
          <w:rFonts w:ascii="Calibri" w:eastAsia="Times New Roman" w:hAnsi="Calibri"/>
          <w:lang w:eastAsia="zh-CN"/>
        </w:rPr>
        <w:t xml:space="preserve"> biologics</w:t>
      </w:r>
      <w:r w:rsidR="008F64BA" w:rsidRPr="009C46A3">
        <w:rPr>
          <w:rFonts w:ascii="Calibri" w:eastAsia="Times New Roman" w:hAnsi="Calibri"/>
          <w:lang w:eastAsia="zh-CN"/>
        </w:rPr>
        <w:t>,</w:t>
      </w:r>
      <w:r w:rsidR="005C4C90" w:rsidRPr="009C46A3">
        <w:rPr>
          <w:rFonts w:ascii="Calibri" w:eastAsia="Times New Roman" w:hAnsi="Calibri"/>
          <w:lang w:eastAsia="zh-CN"/>
        </w:rPr>
        <w:t xml:space="preserve"> </w:t>
      </w:r>
      <w:r w:rsidR="008F64BA" w:rsidRPr="009C46A3">
        <w:rPr>
          <w:rFonts w:ascii="Calibri" w:eastAsia="Times New Roman" w:hAnsi="Calibri"/>
          <w:lang w:eastAsia="zh-CN"/>
        </w:rPr>
        <w:t xml:space="preserve">were </w:t>
      </w:r>
      <w:r w:rsidR="006079E0">
        <w:rPr>
          <w:rFonts w:ascii="Calibri" w:eastAsia="Times New Roman" w:hAnsi="Calibri"/>
          <w:lang w:eastAsia="zh-CN"/>
        </w:rPr>
        <w:t xml:space="preserve">deprioritised </w:t>
      </w:r>
      <w:r w:rsidR="00EA5BA6">
        <w:rPr>
          <w:rFonts w:ascii="Calibri" w:eastAsia="Times New Roman" w:hAnsi="Calibri"/>
          <w:lang w:eastAsia="zh-CN"/>
        </w:rPr>
        <w:t xml:space="preserve">early </w:t>
      </w:r>
      <w:r w:rsidR="006079E0">
        <w:rPr>
          <w:rFonts w:ascii="Calibri" w:eastAsia="Times New Roman" w:hAnsi="Calibri"/>
          <w:lang w:eastAsia="zh-CN"/>
        </w:rPr>
        <w:t xml:space="preserve">in </w:t>
      </w:r>
      <w:r w:rsidR="00236C6E">
        <w:rPr>
          <w:rFonts w:ascii="Calibri" w:eastAsia="Times New Roman" w:hAnsi="Calibri"/>
          <w:lang w:eastAsia="zh-CN"/>
        </w:rPr>
        <w:t>the</w:t>
      </w:r>
      <w:r w:rsidR="006079E0">
        <w:rPr>
          <w:rFonts w:ascii="Calibri" w:eastAsia="Times New Roman" w:hAnsi="Calibri"/>
          <w:lang w:eastAsia="zh-CN"/>
        </w:rPr>
        <w:t xml:space="preserve"> </w:t>
      </w:r>
      <w:r w:rsidR="00D237CB">
        <w:rPr>
          <w:rFonts w:ascii="Calibri" w:eastAsia="Times New Roman" w:hAnsi="Calibri"/>
          <w:lang w:eastAsia="zh-CN"/>
        </w:rPr>
        <w:t>multi-step process</w:t>
      </w:r>
      <w:r w:rsidR="006079E0">
        <w:rPr>
          <w:rFonts w:ascii="Calibri" w:eastAsia="Times New Roman" w:hAnsi="Calibri"/>
          <w:lang w:eastAsia="zh-CN"/>
        </w:rPr>
        <w:t xml:space="preserve">. The rationale ranged from </w:t>
      </w:r>
      <w:r w:rsidR="008F64BA" w:rsidRPr="009C46A3">
        <w:rPr>
          <w:rFonts w:ascii="Calibri" w:eastAsia="Times New Roman" w:hAnsi="Calibri" w:cs="Times New Roman"/>
          <w:lang w:eastAsia="zh-CN"/>
        </w:rPr>
        <w:t>lack of patient-centredness</w:t>
      </w:r>
      <w:r w:rsidR="006079E0">
        <w:rPr>
          <w:rFonts w:ascii="Calibri" w:eastAsia="Times New Roman" w:hAnsi="Calibri" w:cs="Times New Roman"/>
          <w:lang w:eastAsia="zh-CN"/>
        </w:rPr>
        <w:t xml:space="preserve"> and </w:t>
      </w:r>
      <w:r w:rsidR="008F64BA" w:rsidRPr="009C46A3">
        <w:rPr>
          <w:rFonts w:ascii="Calibri" w:eastAsia="Times New Roman" w:hAnsi="Calibri" w:cs="Times New Roman"/>
          <w:lang w:eastAsia="zh-CN"/>
        </w:rPr>
        <w:t>feasibility (</w:t>
      </w:r>
      <w:r w:rsidR="00D645BF">
        <w:rPr>
          <w:rFonts w:ascii="Calibri" w:eastAsia="Times New Roman" w:hAnsi="Calibri" w:cs="Times New Roman"/>
          <w:lang w:eastAsia="zh-CN"/>
        </w:rPr>
        <w:t xml:space="preserve">poor </w:t>
      </w:r>
      <w:r w:rsidR="008F64BA" w:rsidRPr="009C46A3">
        <w:rPr>
          <w:rFonts w:ascii="Calibri" w:eastAsia="Times New Roman" w:hAnsi="Calibri" w:cs="Times New Roman"/>
          <w:lang w:eastAsia="zh-CN"/>
        </w:rPr>
        <w:t xml:space="preserve">accessibility in healthcare systems across Europe), </w:t>
      </w:r>
      <w:r w:rsidR="006079E0">
        <w:rPr>
          <w:rFonts w:ascii="Calibri" w:eastAsia="Times New Roman" w:hAnsi="Calibri" w:cs="Times New Roman"/>
          <w:lang w:eastAsia="zh-CN"/>
        </w:rPr>
        <w:t>to</w:t>
      </w:r>
      <w:r w:rsidR="008F64BA" w:rsidRPr="009C46A3">
        <w:rPr>
          <w:rFonts w:ascii="Calibri" w:eastAsia="Times New Roman" w:hAnsi="Calibri" w:cs="Times New Roman"/>
          <w:lang w:eastAsia="zh-CN"/>
        </w:rPr>
        <w:t xml:space="preserve"> redundancy with other outcome measures.</w:t>
      </w:r>
      <w:r w:rsidR="005C4C90" w:rsidRPr="009C46A3">
        <w:rPr>
          <w:rFonts w:ascii="Calibri" w:eastAsia="Times New Roman" w:hAnsi="Calibri"/>
          <w:lang w:eastAsia="zh-CN"/>
        </w:rPr>
        <w:t xml:space="preserve"> </w:t>
      </w:r>
      <w:r w:rsidR="00A66B3D" w:rsidRPr="009C46A3">
        <w:rPr>
          <w:rFonts w:ascii="Calibri" w:eastAsia="Times New Roman" w:hAnsi="Calibri" w:cs="Times New Roman"/>
          <w:lang w:eastAsia="zh-CN"/>
        </w:rPr>
        <w:t xml:space="preserve">For example, the </w:t>
      </w:r>
      <w:bookmarkStart w:id="14" w:name="_Hlk104833394"/>
      <w:r w:rsidR="00A66B3D" w:rsidRPr="009C46A3">
        <w:rPr>
          <w:rFonts w:ascii="Calibri" w:eastAsia="Times New Roman" w:hAnsi="Calibri" w:cs="Times New Roman"/>
          <w:lang w:eastAsia="zh-CN"/>
        </w:rPr>
        <w:t>St George</w:t>
      </w:r>
      <w:r w:rsidR="005463D2">
        <w:rPr>
          <w:rFonts w:ascii="Calibri" w:eastAsia="Times New Roman" w:hAnsi="Calibri" w:cs="Times New Roman"/>
          <w:lang w:eastAsia="zh-CN"/>
        </w:rPr>
        <w:t>’</w:t>
      </w:r>
      <w:r w:rsidR="00A66B3D" w:rsidRPr="009C46A3">
        <w:rPr>
          <w:rFonts w:ascii="Calibri" w:eastAsia="Times New Roman" w:hAnsi="Calibri" w:cs="Times New Roman"/>
          <w:lang w:eastAsia="zh-CN"/>
        </w:rPr>
        <w:t xml:space="preserve">s Respiratory Questionnaire (SGRQ) </w:t>
      </w:r>
      <w:bookmarkEnd w:id="14"/>
      <w:r w:rsidR="00A66B3D" w:rsidRPr="009C46A3">
        <w:rPr>
          <w:rFonts w:ascii="Calibri" w:eastAsia="Times New Roman" w:hAnsi="Calibri" w:cs="Times New Roman"/>
          <w:lang w:eastAsia="zh-CN"/>
        </w:rPr>
        <w:t>has been used in severe asthma trials</w:t>
      </w:r>
      <w:r w:rsidR="00A66B3D" w:rsidRPr="00E3018E">
        <w:rPr>
          <w:rFonts w:ascii="Calibri" w:eastAsia="Times New Roman" w:hAnsi="Calibri" w:cs="Times New Roman"/>
          <w:lang w:eastAsia="zh-CN"/>
        </w:rPr>
        <w:fldChar w:fldCharType="begin"/>
      </w:r>
      <w:r w:rsidR="007E24D9">
        <w:rPr>
          <w:rFonts w:ascii="Calibri" w:eastAsia="Times New Roman" w:hAnsi="Calibri" w:cs="Times New Roman"/>
          <w:lang w:eastAsia="zh-CN"/>
        </w:rPr>
        <w:instrText xml:space="preserve"> ADDIN EN.CITE &lt;EndNote&gt;&lt;Cite&gt;&lt;Author&gt;Lanario&lt;/Author&gt;&lt;Year&gt;2021&lt;/Year&gt;&lt;RecNum&gt;135&lt;/RecNum&gt;&lt;DisplayText&gt;&lt;style face="superscript"&gt;68&lt;/style&gt;&lt;/DisplayText&gt;&lt;record&gt;&lt;rec-number&gt;135&lt;/rec-number&gt;&lt;foreign-keys&gt;&lt;key app="EN" db-id="xse9ss9t8a99duervxhxewf50ess2eaezzwv" timestamp="1652667723"&gt;135&lt;/key&gt;&lt;/foreign-keys&gt;&lt;ref-type name="Journal Article"&gt;17&lt;/ref-type&gt;&lt;contributors&gt;&lt;authors&gt;&lt;author&gt;Lanario, J W&lt;/author&gt;&lt;author&gt;Burns, L&lt;/author&gt;&lt;/authors&gt;&lt;/contributors&gt;&lt;auth-address&gt;Faculty of Health, University of Plymouth, Plymouth, UK.&lt;/auth-address&gt;&lt;titles&gt;&lt;title&gt;Use of Health Related Quality of Life in Clinical Trials for Severe Asthma: A Systematic Review&lt;/title&gt;&lt;secondary-title&gt;J Asthma Allergy&lt;/secondary-title&gt;&lt;/titles&gt;&lt;periodical&gt;&lt;full-title&gt;J Asthma Allergy&lt;/full-title&gt;&lt;/periodical&gt;&lt;pages&gt;999-1010&lt;/pages&gt;&lt;volume&gt;14&lt;/volume&gt;&lt;edition&gt;2021/08/20&lt;/edition&gt;&lt;keywords&gt;&lt;keyword&gt;quality of life&lt;/keyword&gt;&lt;keyword&gt;severe asthma&lt;/keyword&gt;&lt;keyword&gt;systematic review&lt;/keyword&gt;&lt;keyword&gt;reports royalties paid to him and University of Plymouth for being a co-author of&lt;/keyword&gt;&lt;keyword&gt;the pending patent for “Severe Asthma Questionnaire”. The authors report no other&lt;/keyword&gt;&lt;keyword&gt;conflicts of interest in this work.&lt;/keyword&gt;&lt;/keywords&gt;&lt;dates&gt;&lt;year&gt;2021&lt;/year&gt;&lt;/dates&gt;&lt;isbn&gt;1178-6965 (Print)&amp;#xD;1178-6965&lt;/isbn&gt;&lt;accession-num&gt;34408445&lt;/accession-num&gt;&lt;urls&gt;&lt;/urls&gt;&lt;custom2&gt;PMC8367083&lt;/custom2&gt;&lt;electronic-resource-num&gt;10.2147/jaa.S320817&lt;/electronic-resource-num&gt;&lt;remote-database-provider&gt;NLM&lt;/remote-database-provider&gt;&lt;language&gt;eng&lt;/language&gt;&lt;/record&gt;&lt;/Cite&gt;&lt;/EndNote&gt;</w:instrText>
      </w:r>
      <w:r w:rsidR="00A66B3D" w:rsidRPr="00E3018E">
        <w:rPr>
          <w:rFonts w:ascii="Calibri" w:eastAsia="Times New Roman" w:hAnsi="Calibri" w:cs="Times New Roman"/>
          <w:lang w:eastAsia="zh-CN"/>
        </w:rPr>
        <w:fldChar w:fldCharType="separate"/>
      </w:r>
      <w:r w:rsidR="00E83C39" w:rsidRPr="00E83C39">
        <w:rPr>
          <w:rFonts w:ascii="Calibri" w:eastAsia="Times New Roman" w:hAnsi="Calibri" w:cs="Times New Roman"/>
          <w:noProof/>
          <w:vertAlign w:val="superscript"/>
          <w:lang w:eastAsia="zh-CN"/>
        </w:rPr>
        <w:t>68</w:t>
      </w:r>
      <w:r w:rsidR="00A66B3D" w:rsidRPr="00E3018E">
        <w:rPr>
          <w:rFonts w:ascii="Calibri" w:eastAsia="Times New Roman" w:hAnsi="Calibri" w:cs="Times New Roman"/>
          <w:lang w:eastAsia="zh-CN"/>
        </w:rPr>
        <w:fldChar w:fldCharType="end"/>
      </w:r>
      <w:r w:rsidR="00A66B3D" w:rsidRPr="00E3018E">
        <w:rPr>
          <w:rFonts w:ascii="Calibri" w:eastAsia="Times New Roman" w:hAnsi="Calibri" w:cs="Times New Roman"/>
          <w:lang w:eastAsia="zh-CN"/>
        </w:rPr>
        <w:t>. However, stakeholders commented</w:t>
      </w:r>
      <w:r w:rsidR="00A66B3D" w:rsidRPr="00D039CE">
        <w:rPr>
          <w:rFonts w:ascii="Calibri" w:eastAsia="Times New Roman" w:hAnsi="Calibri" w:cs="Times New Roman"/>
          <w:lang w:eastAsia="zh-CN"/>
        </w:rPr>
        <w:t xml:space="preserve"> </w:t>
      </w:r>
      <w:r w:rsidR="00A66B3D" w:rsidRPr="00AB5765">
        <w:rPr>
          <w:rFonts w:ascii="Calibri" w:eastAsia="Times New Roman" w:hAnsi="Calibri" w:cs="Times New Roman"/>
          <w:lang w:eastAsia="zh-CN"/>
        </w:rPr>
        <w:t xml:space="preserve">the </w:t>
      </w:r>
      <w:r w:rsidR="00133C83">
        <w:rPr>
          <w:rFonts w:ascii="Calibri" w:eastAsia="Times New Roman" w:hAnsi="Calibri" w:cs="Times New Roman"/>
          <w:lang w:eastAsia="zh-CN"/>
        </w:rPr>
        <w:t xml:space="preserve">50-item </w:t>
      </w:r>
      <w:r w:rsidR="00A66B3D" w:rsidRPr="00AB5765">
        <w:rPr>
          <w:rFonts w:ascii="Calibri" w:eastAsia="Times New Roman" w:hAnsi="Calibri" w:cs="Times New Roman"/>
          <w:lang w:eastAsia="zh-CN"/>
        </w:rPr>
        <w:t xml:space="preserve">instrument was </w:t>
      </w:r>
      <w:r w:rsidR="00A66B3D" w:rsidRPr="00580051">
        <w:rPr>
          <w:rFonts w:ascii="Calibri" w:eastAsia="Times New Roman" w:hAnsi="Calibri" w:cs="Times New Roman"/>
          <w:lang w:eastAsia="zh-CN"/>
        </w:rPr>
        <w:t xml:space="preserve">developed </w:t>
      </w:r>
      <w:r w:rsidR="00A66B3D" w:rsidRPr="00CA7A52">
        <w:rPr>
          <w:rFonts w:ascii="Calibri" w:eastAsia="Times New Roman" w:hAnsi="Calibri" w:cs="Times New Roman"/>
          <w:lang w:eastAsia="zh-CN"/>
        </w:rPr>
        <w:t xml:space="preserve">primarily </w:t>
      </w:r>
      <w:r w:rsidR="00A66B3D" w:rsidRPr="002A7322">
        <w:rPr>
          <w:rFonts w:ascii="Calibri" w:eastAsia="Times New Roman" w:hAnsi="Calibri" w:cs="Times New Roman"/>
          <w:lang w:eastAsia="zh-CN"/>
        </w:rPr>
        <w:t xml:space="preserve">for </w:t>
      </w:r>
      <w:r w:rsidR="00A66B3D" w:rsidRPr="00CF381C">
        <w:rPr>
          <w:rFonts w:ascii="Calibri" w:eastAsia="Times New Roman" w:hAnsi="Calibri" w:cs="Times New Roman"/>
          <w:lang w:eastAsia="zh-CN"/>
        </w:rPr>
        <w:t>C</w:t>
      </w:r>
      <w:r w:rsidR="00397FFB">
        <w:rPr>
          <w:rFonts w:ascii="Calibri" w:eastAsia="Times New Roman" w:hAnsi="Calibri" w:cs="Times New Roman"/>
          <w:lang w:eastAsia="zh-CN"/>
        </w:rPr>
        <w:t xml:space="preserve">hronic </w:t>
      </w:r>
      <w:r w:rsidR="00A66B3D" w:rsidRPr="00CF381C">
        <w:rPr>
          <w:rFonts w:ascii="Calibri" w:eastAsia="Times New Roman" w:hAnsi="Calibri" w:cs="Times New Roman"/>
          <w:lang w:eastAsia="zh-CN"/>
        </w:rPr>
        <w:t>O</w:t>
      </w:r>
      <w:r w:rsidR="00397FFB">
        <w:rPr>
          <w:rFonts w:ascii="Calibri" w:eastAsia="Times New Roman" w:hAnsi="Calibri" w:cs="Times New Roman"/>
          <w:lang w:eastAsia="zh-CN"/>
        </w:rPr>
        <w:t xml:space="preserve">bstructive </w:t>
      </w:r>
      <w:r w:rsidR="00314A3D" w:rsidRPr="00CF381C">
        <w:rPr>
          <w:rFonts w:ascii="Calibri" w:eastAsia="Times New Roman" w:hAnsi="Calibri" w:cs="Times New Roman"/>
          <w:lang w:eastAsia="zh-CN"/>
        </w:rPr>
        <w:t>P</w:t>
      </w:r>
      <w:r w:rsidR="00314A3D">
        <w:rPr>
          <w:rFonts w:ascii="Calibri" w:eastAsia="Times New Roman" w:hAnsi="Calibri" w:cs="Times New Roman"/>
          <w:lang w:eastAsia="zh-CN"/>
        </w:rPr>
        <w:t>ulmonary Disease</w:t>
      </w:r>
      <w:r w:rsidR="00DF38FE">
        <w:rPr>
          <w:rFonts w:ascii="Calibri" w:eastAsia="Times New Roman" w:hAnsi="Calibri" w:cs="Times New Roman"/>
          <w:lang w:eastAsia="zh-CN"/>
        </w:rPr>
        <w:t>; thus,</w:t>
      </w:r>
      <w:r w:rsidR="00133C83">
        <w:rPr>
          <w:rFonts w:ascii="Calibri" w:eastAsia="Times New Roman" w:hAnsi="Calibri" w:cs="Times New Roman"/>
          <w:lang w:eastAsia="zh-CN"/>
        </w:rPr>
        <w:t xml:space="preserve"> i</w:t>
      </w:r>
      <w:r w:rsidR="00A66B3D" w:rsidRPr="00CF381C">
        <w:rPr>
          <w:rFonts w:ascii="Calibri" w:eastAsia="Times New Roman" w:hAnsi="Calibri" w:cs="Times New Roman"/>
          <w:lang w:eastAsia="zh-CN"/>
        </w:rPr>
        <w:t xml:space="preserve">t may </w:t>
      </w:r>
      <w:r w:rsidR="00B175BB">
        <w:rPr>
          <w:rFonts w:ascii="Calibri" w:eastAsia="Times New Roman" w:hAnsi="Calibri" w:cs="Times New Roman"/>
          <w:lang w:eastAsia="zh-CN"/>
        </w:rPr>
        <w:t xml:space="preserve">be burdensome for patients to complete, and </w:t>
      </w:r>
      <w:r w:rsidR="00DF38FE">
        <w:rPr>
          <w:rFonts w:ascii="Calibri" w:eastAsia="Times New Roman" w:hAnsi="Calibri" w:cs="Times New Roman"/>
          <w:lang w:eastAsia="zh-CN"/>
        </w:rPr>
        <w:t>fail to</w:t>
      </w:r>
      <w:r w:rsidR="00A66B3D" w:rsidRPr="00CF381C">
        <w:rPr>
          <w:rFonts w:ascii="Calibri" w:eastAsia="Times New Roman" w:hAnsi="Calibri" w:cs="Times New Roman"/>
          <w:lang w:eastAsia="zh-CN"/>
        </w:rPr>
        <w:t xml:space="preserve"> capture the brea</w:t>
      </w:r>
      <w:r w:rsidR="00911C53">
        <w:rPr>
          <w:rFonts w:ascii="Calibri" w:eastAsia="Times New Roman" w:hAnsi="Calibri" w:cs="Times New Roman"/>
          <w:lang w:eastAsia="zh-CN"/>
        </w:rPr>
        <w:t>d</w:t>
      </w:r>
      <w:r w:rsidR="00A66B3D" w:rsidRPr="00CF381C">
        <w:rPr>
          <w:rFonts w:ascii="Calibri" w:eastAsia="Times New Roman" w:hAnsi="Calibri" w:cs="Times New Roman"/>
          <w:lang w:eastAsia="zh-CN"/>
        </w:rPr>
        <w:t xml:space="preserve">th of </w:t>
      </w:r>
      <w:r w:rsidR="00A66B3D" w:rsidRPr="00C842BC">
        <w:rPr>
          <w:rFonts w:ascii="Calibri" w:eastAsia="Times New Roman" w:hAnsi="Calibri" w:cs="Times New Roman"/>
          <w:lang w:eastAsia="zh-CN"/>
        </w:rPr>
        <w:t xml:space="preserve">experiences unique to </w:t>
      </w:r>
      <w:r w:rsidR="00A66B3D" w:rsidRPr="002F1E5C">
        <w:rPr>
          <w:rFonts w:ascii="Calibri" w:eastAsia="Times New Roman" w:hAnsi="Calibri" w:cs="Times New Roman"/>
          <w:lang w:eastAsia="zh-CN"/>
        </w:rPr>
        <w:t xml:space="preserve">patients with </w:t>
      </w:r>
      <w:r w:rsidR="00A66B3D" w:rsidRPr="00037A9D">
        <w:rPr>
          <w:rFonts w:ascii="Calibri" w:eastAsia="Times New Roman" w:hAnsi="Calibri" w:cs="Times New Roman"/>
          <w:lang w:eastAsia="zh-CN"/>
        </w:rPr>
        <w:t>severe</w:t>
      </w:r>
      <w:r w:rsidR="00A66B3D" w:rsidRPr="009C46A3">
        <w:rPr>
          <w:rFonts w:ascii="Calibri" w:eastAsia="Times New Roman" w:hAnsi="Calibri" w:cs="Times New Roman"/>
          <w:lang w:eastAsia="zh-CN"/>
        </w:rPr>
        <w:t xml:space="preserve"> asthma. </w:t>
      </w:r>
      <w:r w:rsidR="00CB2A54" w:rsidRPr="00CB2A54">
        <w:rPr>
          <w:rFonts w:ascii="Calibri" w:eastAsia="Times New Roman" w:hAnsi="Calibri" w:cs="Times New Roman"/>
          <w:lang w:eastAsia="zh-CN"/>
        </w:rPr>
        <w:t xml:space="preserve">Likewise, </w:t>
      </w:r>
      <w:r w:rsidR="00CB2A54" w:rsidRPr="00CB2A54">
        <w:rPr>
          <w:rFonts w:ascii="Calibri" w:eastAsia="Times New Roman" w:hAnsi="Calibri"/>
          <w:lang w:eastAsia="zh-CN"/>
        </w:rPr>
        <w:t>generic QoL questionnaires are paramount as they enable cross-disease comparisons and calculations of health utility</w:t>
      </w:r>
      <w:r w:rsidR="00CB2A54" w:rsidRPr="00CB2A54">
        <w:rPr>
          <w:rFonts w:ascii="Calibri" w:eastAsia="Times New Roman" w:hAnsi="Calibri"/>
          <w:lang w:eastAsia="zh-CN"/>
        </w:rPr>
        <w:fldChar w:fldCharType="begin"/>
      </w:r>
      <w:r w:rsidR="00463A02">
        <w:rPr>
          <w:rFonts w:ascii="Calibri" w:eastAsia="Times New Roman" w:hAnsi="Calibri"/>
          <w:lang w:eastAsia="zh-CN"/>
        </w:rPr>
        <w:instrText xml:space="preserve"> ADDIN EN.CITE &lt;EndNote&gt;&lt;Cite&gt;&lt;Author&gt;Guyatt&lt;/Author&gt;&lt;Year&gt;1993&lt;/Year&gt;&lt;RecNum&gt;194&lt;/RecNum&gt;&lt;DisplayText&gt;&lt;style face="superscript"&gt;95&lt;/style&gt;&lt;/DisplayText&gt;&lt;record&gt;&lt;rec-number&gt;194&lt;/rec-number&gt;&lt;foreign-keys&gt;&lt;key app="EN" db-id="xse9ss9t8a99duervxhxewf50ess2eaezzwv" timestamp="1665925167"&gt;194&lt;/key&gt;&lt;/foreign-keys&gt;&lt;ref-type name="Journal Article"&gt;17&lt;/ref-type&gt;&lt;contributors&gt;&lt;authors&gt;&lt;author&gt;Guyatt, G H&lt;/author&gt;&lt;author&gt;Feeny, D H&lt;/author&gt;&lt;author&gt;Patrick, D L&lt;/author&gt;&lt;/authors&gt;&lt;/contributors&gt;&lt;auth-address&gt;McMaster University, Hamilton, Ontario, Canada.&lt;/auth-address&gt;&lt;titles&gt;&lt;title&gt;Measuring health-related quality of life&lt;/title&gt;&lt;secondary-title&gt;Ann Intern Med&lt;/secondary-title&gt;&lt;/titles&gt;&lt;periodical&gt;&lt;full-title&gt;Ann Intern Med&lt;/full-title&gt;&lt;/periodical&gt;&lt;pages&gt;622-9&lt;/pages&gt;&lt;volume&gt;118&lt;/volume&gt;&lt;number&gt;8&lt;/number&gt;&lt;edition&gt;1993/04/15&lt;/edition&gt;&lt;keywords&gt;&lt;keyword&gt;Chronic Disease&lt;/keyword&gt;&lt;keyword&gt;Clinical Trials as Topic&lt;/keyword&gt;&lt;keyword&gt;Health Services Research/methods&lt;/keyword&gt;&lt;keyword&gt;Health Status&lt;/keyword&gt;&lt;keyword&gt;*Health Status Indicators&lt;/keyword&gt;&lt;keyword&gt;Humans&lt;/keyword&gt;&lt;keyword&gt;Interviews as Topic&lt;/keyword&gt;&lt;keyword&gt;*Outcome Assessment, Health Care&lt;/keyword&gt;&lt;keyword&gt;*Quality of Life&lt;/keyword&gt;&lt;keyword&gt;Reproducibility of Results&lt;/keyword&gt;&lt;keyword&gt;Self-Assessment&lt;/keyword&gt;&lt;keyword&gt;Surveys and Questionnaires&lt;/keyword&gt;&lt;/keywords&gt;&lt;dates&gt;&lt;year&gt;1993&lt;/year&gt;&lt;pub-dates&gt;&lt;date&gt;Apr 15&lt;/date&gt;&lt;/pub-dates&gt;&lt;/dates&gt;&lt;isbn&gt;0003-4819 (Print)&amp;#xD;0003-4819&lt;/isbn&gt;&lt;accession-num&gt;8452328&lt;/accession-num&gt;&lt;urls&gt;&lt;/urls&gt;&lt;electronic-resource-num&gt;10.7326/0003-4819-118-8-199304150-00009&lt;/electronic-resource-num&gt;&lt;remote-database-provider&gt;NLM&lt;/remote-database-provider&gt;&lt;language&gt;eng&lt;/language&gt;&lt;/record&gt;&lt;/Cite&gt;&lt;/EndNote&gt;</w:instrText>
      </w:r>
      <w:r w:rsidR="00CB2A54" w:rsidRPr="00CB2A54">
        <w:rPr>
          <w:rFonts w:ascii="Calibri" w:eastAsia="Times New Roman" w:hAnsi="Calibri"/>
          <w:lang w:eastAsia="zh-CN"/>
        </w:rPr>
        <w:fldChar w:fldCharType="separate"/>
      </w:r>
      <w:r w:rsidR="00E83C39" w:rsidRPr="00E83C39">
        <w:rPr>
          <w:rFonts w:ascii="Calibri" w:eastAsia="Times New Roman" w:hAnsi="Calibri"/>
          <w:noProof/>
          <w:vertAlign w:val="superscript"/>
          <w:lang w:eastAsia="zh-CN"/>
        </w:rPr>
        <w:t>95</w:t>
      </w:r>
      <w:r w:rsidR="00CB2A54" w:rsidRPr="00CB2A54">
        <w:rPr>
          <w:rFonts w:ascii="Calibri" w:eastAsia="Times New Roman" w:hAnsi="Calibri"/>
          <w:lang w:eastAsia="zh-CN"/>
        </w:rPr>
        <w:fldChar w:fldCharType="end"/>
      </w:r>
      <w:r w:rsidR="00CB2A54" w:rsidRPr="00CB2A54">
        <w:rPr>
          <w:rFonts w:ascii="Calibri" w:eastAsia="Times New Roman" w:hAnsi="Calibri"/>
          <w:lang w:eastAsia="zh-CN"/>
        </w:rPr>
        <w:t xml:space="preserve">. But none were prioritised as they are not as sensitive to impairment and change as asthma-specific QoL measures. </w:t>
      </w:r>
      <w:r w:rsidR="00D536F6" w:rsidRPr="00CB2A54">
        <w:rPr>
          <w:rFonts w:ascii="Calibri" w:eastAsia="Times New Roman" w:hAnsi="Calibri"/>
          <w:lang w:eastAsia="zh-CN"/>
        </w:rPr>
        <w:t>Researchers</w:t>
      </w:r>
      <w:r w:rsidR="00D536F6">
        <w:rPr>
          <w:rFonts w:ascii="Calibri" w:eastAsia="Times New Roman" w:hAnsi="Calibri"/>
          <w:lang w:eastAsia="zh-CN"/>
        </w:rPr>
        <w:t xml:space="preserve"> and </w:t>
      </w:r>
      <w:r w:rsidR="00D536F6" w:rsidRPr="00001B8C">
        <w:rPr>
          <w:rFonts w:ascii="Calibri" w:eastAsia="Times New Roman" w:hAnsi="Calibri"/>
          <w:lang w:eastAsia="zh-CN"/>
        </w:rPr>
        <w:t>practitioner</w:t>
      </w:r>
      <w:r w:rsidR="00D536F6">
        <w:rPr>
          <w:rFonts w:ascii="Calibri" w:eastAsia="Times New Roman" w:hAnsi="Calibri"/>
          <w:lang w:eastAsia="zh-CN"/>
        </w:rPr>
        <w:t>s</w:t>
      </w:r>
      <w:r w:rsidR="00D536F6" w:rsidRPr="00001B8C">
        <w:rPr>
          <w:rFonts w:ascii="Calibri" w:eastAsia="Times New Roman" w:hAnsi="Calibri"/>
          <w:lang w:eastAsia="zh-CN"/>
        </w:rPr>
        <w:t xml:space="preserve"> </w:t>
      </w:r>
      <w:r w:rsidR="00D536F6">
        <w:rPr>
          <w:rFonts w:ascii="Calibri" w:eastAsia="Times New Roman" w:hAnsi="Calibri"/>
          <w:lang w:eastAsia="zh-CN"/>
        </w:rPr>
        <w:t xml:space="preserve">should adopt this lens of clinical utility and patient-relevance, as opposed to frequency of use, when selecting instruments for </w:t>
      </w:r>
      <w:r w:rsidR="00E320AC">
        <w:rPr>
          <w:rFonts w:ascii="Calibri" w:eastAsia="Times New Roman" w:hAnsi="Calibri"/>
          <w:lang w:eastAsia="zh-CN"/>
        </w:rPr>
        <w:t xml:space="preserve">clinical </w:t>
      </w:r>
      <w:r w:rsidR="00494216">
        <w:rPr>
          <w:rFonts w:ascii="Calibri" w:eastAsia="Times New Roman" w:hAnsi="Calibri"/>
          <w:lang w:eastAsia="zh-CN"/>
        </w:rPr>
        <w:t>trials</w:t>
      </w:r>
      <w:r w:rsidR="00D536F6">
        <w:rPr>
          <w:rFonts w:ascii="Calibri" w:eastAsia="Times New Roman" w:hAnsi="Calibri"/>
          <w:lang w:eastAsia="zh-CN"/>
        </w:rPr>
        <w:t xml:space="preserve"> and patient-monitoring</w:t>
      </w:r>
      <w:r w:rsidR="00494216">
        <w:rPr>
          <w:rFonts w:ascii="Calibri" w:eastAsia="Times New Roman" w:hAnsi="Calibri"/>
          <w:lang w:eastAsia="zh-CN"/>
        </w:rPr>
        <w:t xml:space="preserve"> in </w:t>
      </w:r>
      <w:r w:rsidR="00E320AC">
        <w:rPr>
          <w:rFonts w:ascii="Calibri" w:eastAsia="Times New Roman" w:hAnsi="Calibri"/>
          <w:lang w:eastAsia="zh-CN"/>
        </w:rPr>
        <w:t>practice</w:t>
      </w:r>
      <w:r w:rsidR="00D536F6">
        <w:rPr>
          <w:rFonts w:ascii="Calibri" w:eastAsia="Times New Roman" w:hAnsi="Calibri"/>
          <w:lang w:eastAsia="zh-CN"/>
        </w:rPr>
        <w:t xml:space="preserve">. </w:t>
      </w:r>
    </w:p>
    <w:p w14:paraId="74A3B07F" w14:textId="378AC361" w:rsidR="008B3A20" w:rsidRPr="002A7322" w:rsidRDefault="008B3A20" w:rsidP="00C6167E">
      <w:pPr>
        <w:pStyle w:val="Heading2"/>
        <w:ind w:left="142"/>
      </w:pPr>
      <w:r w:rsidRPr="00B969E3">
        <w:t>Strengths and lim</w:t>
      </w:r>
      <w:r w:rsidRPr="00E3018E">
        <w:t>itations</w:t>
      </w:r>
      <w:r w:rsidR="00FF1BC0" w:rsidRPr="00E3018E">
        <w:t xml:space="preserve"> </w:t>
      </w:r>
    </w:p>
    <w:p w14:paraId="78EED210" w14:textId="1A9E41C5" w:rsidR="009A0A20" w:rsidRPr="009C46A3" w:rsidRDefault="003F14F2" w:rsidP="00F172CA">
      <w:pPr>
        <w:spacing w:line="360" w:lineRule="auto"/>
        <w:ind w:left="-426" w:right="-613"/>
        <w:jc w:val="both"/>
        <w:rPr>
          <w:color w:val="FF0000"/>
        </w:rPr>
      </w:pPr>
      <w:r w:rsidRPr="00CF381C">
        <w:t xml:space="preserve">Our study has several strengths. </w:t>
      </w:r>
      <w:r w:rsidR="00845393" w:rsidRPr="00C842BC">
        <w:t>We</w:t>
      </w:r>
      <w:r w:rsidR="00B801D5" w:rsidRPr="002F1E5C">
        <w:t xml:space="preserve"> use</w:t>
      </w:r>
      <w:r w:rsidR="00845393" w:rsidRPr="00037A9D">
        <w:t>d</w:t>
      </w:r>
      <w:r w:rsidR="00B801D5" w:rsidRPr="009C46A3">
        <w:t xml:space="preserve"> a</w:t>
      </w:r>
      <w:r w:rsidR="00B4122C" w:rsidRPr="009C46A3">
        <w:t xml:space="preserve"> rigorous multi-step process to </w:t>
      </w:r>
      <w:r w:rsidR="00366F10" w:rsidRPr="009C46A3">
        <w:t>identif</w:t>
      </w:r>
      <w:r w:rsidR="00B4122C" w:rsidRPr="009C46A3">
        <w:t>y</w:t>
      </w:r>
      <w:r w:rsidR="00366F10" w:rsidRPr="009C46A3">
        <w:t xml:space="preserve"> outcome measures</w:t>
      </w:r>
      <w:r w:rsidR="00B4122C" w:rsidRPr="009C46A3">
        <w:t xml:space="preserve"> considered a ‘priority’ for severe asthma by </w:t>
      </w:r>
      <w:r w:rsidR="00950B3E" w:rsidRPr="009C46A3">
        <w:t xml:space="preserve">four </w:t>
      </w:r>
      <w:r w:rsidR="00B4122C" w:rsidRPr="009C46A3">
        <w:t xml:space="preserve">stakeholder </w:t>
      </w:r>
      <w:r w:rsidR="005D3D1B" w:rsidRPr="009C46A3">
        <w:t>groups</w:t>
      </w:r>
      <w:r w:rsidR="00845393" w:rsidRPr="009C46A3">
        <w:t xml:space="preserve">. </w:t>
      </w:r>
      <w:r w:rsidR="00592704" w:rsidRPr="009C46A3">
        <w:t>Higher weighting was placed on</w:t>
      </w:r>
      <w:r w:rsidR="00A87221" w:rsidRPr="009C46A3">
        <w:t xml:space="preserve"> patient representatives’ </w:t>
      </w:r>
      <w:r w:rsidR="00592704" w:rsidRPr="009C46A3">
        <w:t>votes</w:t>
      </w:r>
      <w:r w:rsidR="005079CC" w:rsidRPr="009C46A3">
        <w:t xml:space="preserve"> t</w:t>
      </w:r>
      <w:r w:rsidR="00950B3E" w:rsidRPr="009C46A3">
        <w:t xml:space="preserve">o ensure </w:t>
      </w:r>
      <w:r w:rsidR="00455727" w:rsidRPr="009C46A3">
        <w:t>outcome measure selection at each stage of the study was</w:t>
      </w:r>
      <w:r w:rsidR="00950B3E" w:rsidRPr="009C46A3">
        <w:t xml:space="preserve"> grounded in a patient perspective</w:t>
      </w:r>
      <w:r w:rsidR="008504A7" w:rsidRPr="009C46A3">
        <w:t xml:space="preserve">. </w:t>
      </w:r>
      <w:r w:rsidRPr="009C46A3">
        <w:t xml:space="preserve">The </w:t>
      </w:r>
      <w:r w:rsidR="00905DA4" w:rsidRPr="009C46A3">
        <w:t xml:space="preserve">rigorous COSMIN methodology enabled </w:t>
      </w:r>
      <w:r w:rsidR="00E475B4" w:rsidRPr="009C46A3">
        <w:t xml:space="preserve">a standardised </w:t>
      </w:r>
      <w:r w:rsidR="00915CFC" w:rsidRPr="009C46A3">
        <w:t>quality appraisal of included studies</w:t>
      </w:r>
      <w:r w:rsidR="00BC577F" w:rsidRPr="009C46A3">
        <w:t xml:space="preserve"> with minimal reviewer bias</w:t>
      </w:r>
      <w:r w:rsidR="00915CFC" w:rsidRPr="009C46A3">
        <w:t xml:space="preserve">. </w:t>
      </w:r>
      <w:r w:rsidR="00C14BC8" w:rsidRPr="009C46A3">
        <w:t xml:space="preserve">Although </w:t>
      </w:r>
      <w:r w:rsidR="00361C69" w:rsidRPr="009C46A3">
        <w:t xml:space="preserve">most </w:t>
      </w:r>
      <w:r w:rsidR="00C14BC8" w:rsidRPr="009C46A3">
        <w:t xml:space="preserve">included </w:t>
      </w:r>
      <w:r w:rsidR="00361C69" w:rsidRPr="009C46A3">
        <w:t>studies had</w:t>
      </w:r>
      <w:r w:rsidR="00291899" w:rsidRPr="009C46A3">
        <w:t xml:space="preserve"> </w:t>
      </w:r>
      <w:r w:rsidR="00490F72" w:rsidRPr="009C46A3">
        <w:t xml:space="preserve">participants with a range of asthma </w:t>
      </w:r>
      <w:r w:rsidR="00490F72" w:rsidRPr="00E3018E">
        <w:t xml:space="preserve">severities, </w:t>
      </w:r>
      <w:r w:rsidR="00291899" w:rsidRPr="00E3018E">
        <w:t xml:space="preserve">the </w:t>
      </w:r>
      <w:r w:rsidR="00D42E7E" w:rsidRPr="00D039CE">
        <w:t xml:space="preserve">quality of evidence was </w:t>
      </w:r>
      <w:r w:rsidR="0043342D" w:rsidRPr="00CD275B">
        <w:t xml:space="preserve">evaluated </w:t>
      </w:r>
      <w:r w:rsidR="00C84DEA" w:rsidRPr="00AB5765">
        <w:t>in the severe asthma context.</w:t>
      </w:r>
      <w:r w:rsidR="00361C69" w:rsidRPr="00580051">
        <w:t xml:space="preserve"> </w:t>
      </w:r>
      <w:r w:rsidR="00490F72" w:rsidRPr="002A7322">
        <w:t>This</w:t>
      </w:r>
      <w:r w:rsidR="003A44F0" w:rsidRPr="00CF381C">
        <w:t xml:space="preserve"> outlook on</w:t>
      </w:r>
      <w:r w:rsidR="003A44F0" w:rsidRPr="00C842BC">
        <w:t xml:space="preserve"> the evidence </w:t>
      </w:r>
      <w:r w:rsidR="007F5D98" w:rsidRPr="002F1E5C">
        <w:t xml:space="preserve">will enable readers to </w:t>
      </w:r>
      <w:r w:rsidR="00C31AF4" w:rsidRPr="00037A9D">
        <w:t xml:space="preserve">select the most appropriate or robust </w:t>
      </w:r>
      <w:r w:rsidR="005E3FC2" w:rsidRPr="009C46A3">
        <w:t xml:space="preserve">‘priority’ </w:t>
      </w:r>
      <w:r w:rsidR="00C31AF4" w:rsidRPr="009C46A3">
        <w:t>outcome measure according to their required domain of assessment.</w:t>
      </w:r>
      <w:r w:rsidR="00133673" w:rsidRPr="009C46A3">
        <w:t xml:space="preserve"> </w:t>
      </w:r>
      <w:r w:rsidR="00E67BD1" w:rsidRPr="009C46A3">
        <w:t>Moreover, w</w:t>
      </w:r>
      <w:r w:rsidR="00A32125" w:rsidRPr="009C46A3">
        <w:t xml:space="preserve">e engaged </w:t>
      </w:r>
      <w:r w:rsidR="00B966DA" w:rsidRPr="009C46A3">
        <w:t>adult</w:t>
      </w:r>
      <w:r w:rsidR="00195D29" w:rsidRPr="009C46A3">
        <w:t xml:space="preserve"> and paediatric</w:t>
      </w:r>
      <w:r w:rsidR="00B966DA" w:rsidRPr="009C46A3">
        <w:t xml:space="preserve"> </w:t>
      </w:r>
      <w:r w:rsidR="00A32125" w:rsidRPr="009C46A3">
        <w:t>patient</w:t>
      </w:r>
      <w:r w:rsidR="00E51070">
        <w:t xml:space="preserve"> and parent/carer</w:t>
      </w:r>
      <w:r w:rsidR="00A32125" w:rsidRPr="009C46A3">
        <w:t xml:space="preserve"> representative</w:t>
      </w:r>
      <w:r w:rsidR="00213105" w:rsidRPr="009C46A3">
        <w:t xml:space="preserve">s </w:t>
      </w:r>
      <w:r w:rsidR="00E67BD1" w:rsidRPr="009C46A3">
        <w:t>to</w:t>
      </w:r>
      <w:r w:rsidR="00213105" w:rsidRPr="009C46A3">
        <w:t xml:space="preserve"> inform th</w:t>
      </w:r>
      <w:r w:rsidR="00944DD1" w:rsidRPr="009C46A3">
        <w:t xml:space="preserve">e </w:t>
      </w:r>
      <w:r w:rsidR="00460FDA" w:rsidRPr="009C46A3">
        <w:t xml:space="preserve">critical </w:t>
      </w:r>
      <w:r w:rsidR="002A750C" w:rsidRPr="009C46A3">
        <w:t>appraisal of content validity of outcome measures</w:t>
      </w:r>
      <w:r w:rsidR="000E218F" w:rsidRPr="009C46A3">
        <w:t>.</w:t>
      </w:r>
      <w:r w:rsidR="001B00C9" w:rsidRPr="009C46A3">
        <w:t xml:space="preserve"> </w:t>
      </w:r>
      <w:r w:rsidR="0056595A" w:rsidRPr="009C46A3">
        <w:t>The insights provided by p</w:t>
      </w:r>
      <w:r w:rsidR="00195D29" w:rsidRPr="009C46A3">
        <w:t>atient</w:t>
      </w:r>
      <w:r w:rsidR="008C7691" w:rsidRPr="009C46A3">
        <w:t xml:space="preserve"> representatives</w:t>
      </w:r>
      <w:r w:rsidR="002A750C" w:rsidRPr="009C46A3">
        <w:t xml:space="preserve"> rang</w:t>
      </w:r>
      <w:r w:rsidR="00373E14" w:rsidRPr="009C46A3">
        <w:t>ed</w:t>
      </w:r>
      <w:r w:rsidR="002A750C" w:rsidRPr="009C46A3">
        <w:t xml:space="preserve"> from</w:t>
      </w:r>
      <w:r w:rsidR="00AA4D65" w:rsidRPr="009C46A3">
        <w:t xml:space="preserve"> concept</w:t>
      </w:r>
      <w:r w:rsidR="002A750C" w:rsidRPr="009C46A3">
        <w:t>ual</w:t>
      </w:r>
      <w:r w:rsidR="00CA564E" w:rsidRPr="009C46A3">
        <w:t xml:space="preserve"> (e.g. </w:t>
      </w:r>
      <w:r w:rsidR="0027560D" w:rsidRPr="009C46A3">
        <w:t xml:space="preserve">importance of fatigue as a </w:t>
      </w:r>
      <w:r w:rsidR="002A750C" w:rsidRPr="009C46A3">
        <w:t>QoL</w:t>
      </w:r>
      <w:r w:rsidR="0027560D" w:rsidRPr="009C46A3">
        <w:t xml:space="preserve"> deficit experienced by adult</w:t>
      </w:r>
      <w:r w:rsidR="00CA564E" w:rsidRPr="009C46A3">
        <w:t xml:space="preserve">s with </w:t>
      </w:r>
      <w:r w:rsidR="0027560D" w:rsidRPr="009C46A3">
        <w:t>severe asthma</w:t>
      </w:r>
      <w:r w:rsidR="00CA564E" w:rsidRPr="009C46A3">
        <w:t>),</w:t>
      </w:r>
      <w:r w:rsidR="0027560D" w:rsidRPr="009C46A3">
        <w:t xml:space="preserve"> </w:t>
      </w:r>
      <w:r w:rsidR="002A750C" w:rsidRPr="009C46A3">
        <w:t>to item design</w:t>
      </w:r>
      <w:r w:rsidR="0027560D" w:rsidRPr="009C46A3">
        <w:t xml:space="preserve"> </w:t>
      </w:r>
      <w:r w:rsidR="00FD5337" w:rsidRPr="009C46A3">
        <w:t xml:space="preserve">(e.g. </w:t>
      </w:r>
      <w:r w:rsidR="0027560D" w:rsidRPr="009C46A3">
        <w:t xml:space="preserve">preference for a </w:t>
      </w:r>
      <w:r w:rsidR="002A750C" w:rsidRPr="009C46A3">
        <w:t>global item</w:t>
      </w:r>
      <w:r w:rsidR="0027560D" w:rsidRPr="009C46A3">
        <w:t xml:space="preserve"> to evaluate QoL </w:t>
      </w:r>
      <w:r w:rsidR="00CA564E" w:rsidRPr="009C46A3">
        <w:t>or</w:t>
      </w:r>
      <w:r w:rsidR="0027560D" w:rsidRPr="009C46A3">
        <w:t xml:space="preserve"> asthma control</w:t>
      </w:r>
      <w:r w:rsidR="00FD5337" w:rsidRPr="009C46A3">
        <w:t>)</w:t>
      </w:r>
      <w:r w:rsidR="0027560D" w:rsidRPr="009C46A3">
        <w:t xml:space="preserve">. </w:t>
      </w:r>
      <w:r w:rsidR="002A750C" w:rsidRPr="009C46A3">
        <w:t xml:space="preserve"> </w:t>
      </w:r>
    </w:p>
    <w:p w14:paraId="59B706AE" w14:textId="3E8FDB2D" w:rsidR="009A36C8" w:rsidRPr="009C46A3" w:rsidRDefault="00003789" w:rsidP="00F172CA">
      <w:pPr>
        <w:spacing w:line="360" w:lineRule="auto"/>
        <w:ind w:left="-426" w:right="-613"/>
        <w:jc w:val="both"/>
      </w:pPr>
      <w:r>
        <w:t xml:space="preserve">We limited our </w:t>
      </w:r>
      <w:r w:rsidRPr="008B6072">
        <w:t xml:space="preserve">review to </w:t>
      </w:r>
      <w:r w:rsidR="00366F10" w:rsidRPr="008B6072">
        <w:t xml:space="preserve">studies </w:t>
      </w:r>
      <w:r w:rsidRPr="008B6072">
        <w:t xml:space="preserve">of </w:t>
      </w:r>
      <w:r w:rsidR="008B6072" w:rsidRPr="008B6072">
        <w:t xml:space="preserve">English language version of </w:t>
      </w:r>
      <w:r w:rsidRPr="008B6072">
        <w:t xml:space="preserve">outcome measures </w:t>
      </w:r>
      <w:r w:rsidR="00366F10" w:rsidRPr="008B6072">
        <w:t xml:space="preserve">published in English, </w:t>
      </w:r>
      <w:r w:rsidRPr="008B6072">
        <w:t>and t</w:t>
      </w:r>
      <w:r w:rsidR="0083760E" w:rsidRPr="008B6072">
        <w:t>herefore</w:t>
      </w:r>
      <w:r w:rsidR="008B6072" w:rsidRPr="008B6072">
        <w:t xml:space="preserve"> </w:t>
      </w:r>
      <w:r w:rsidR="0083760E" w:rsidRPr="008B6072">
        <w:t>cross-cultural validity</w:t>
      </w:r>
      <w:r w:rsidR="0083760E" w:rsidRPr="009C46A3">
        <w:t xml:space="preserve"> (including measurement invariance) could not be appraised.</w:t>
      </w:r>
      <w:r w:rsidR="00366F10" w:rsidRPr="009C46A3">
        <w:t xml:space="preserve"> </w:t>
      </w:r>
      <w:r>
        <w:t>Other s</w:t>
      </w:r>
      <w:r w:rsidR="00F17BD6" w:rsidRPr="009C46A3">
        <w:t xml:space="preserve">tudies have </w:t>
      </w:r>
      <w:r w:rsidR="0083760E" w:rsidRPr="009C46A3">
        <w:t xml:space="preserve">reported </w:t>
      </w:r>
      <w:r w:rsidR="00F17BD6" w:rsidRPr="009C46A3">
        <w:t>the validity of</w:t>
      </w:r>
      <w:r w:rsidR="006F0087" w:rsidRPr="009C46A3">
        <w:t xml:space="preserve"> </w:t>
      </w:r>
      <w:r w:rsidR="001F1EA2" w:rsidRPr="009C46A3">
        <w:t xml:space="preserve">other </w:t>
      </w:r>
      <w:r w:rsidR="00BD4B4F" w:rsidRPr="009C46A3">
        <w:t xml:space="preserve">language versions of </w:t>
      </w:r>
      <w:r w:rsidR="0083760E" w:rsidRPr="009C46A3">
        <w:t>‘</w:t>
      </w:r>
      <w:r w:rsidR="006F0087" w:rsidRPr="009C46A3">
        <w:t>priority</w:t>
      </w:r>
      <w:r w:rsidR="0083760E" w:rsidRPr="009C46A3">
        <w:t>’</w:t>
      </w:r>
      <w:r w:rsidR="006F0087" w:rsidRPr="009C46A3">
        <w:t xml:space="preserve"> PROMs</w:t>
      </w:r>
      <w:r w:rsidR="00AF2787" w:rsidRPr="009C46A3">
        <w:t xml:space="preserve"> with</w:t>
      </w:r>
      <w:r w:rsidR="00F17BD6" w:rsidRPr="009C46A3">
        <w:t xml:space="preserve"> </w:t>
      </w:r>
      <w:r w:rsidR="006A2A10" w:rsidRPr="009C46A3">
        <w:t xml:space="preserve">a </w:t>
      </w:r>
      <w:r w:rsidR="003E4ABB" w:rsidRPr="009C46A3">
        <w:t xml:space="preserve">higher percentage of patients </w:t>
      </w:r>
      <w:r w:rsidR="00BC2707" w:rsidRPr="009C46A3">
        <w:t xml:space="preserve">with </w:t>
      </w:r>
      <w:r w:rsidR="006F0087" w:rsidRPr="009C46A3">
        <w:lastRenderedPageBreak/>
        <w:t>severe asthma</w:t>
      </w:r>
      <w:r w:rsidR="000F2F50" w:rsidRPr="009C46A3">
        <w:t xml:space="preserve"> than those included in this review</w:t>
      </w:r>
      <w:r w:rsidR="006F0087" w:rsidRPr="009C46A3">
        <w:t xml:space="preserve">, </w:t>
      </w:r>
      <w:r w:rsidR="00BC2707" w:rsidRPr="009C46A3">
        <w:t>such as</w:t>
      </w:r>
      <w:r w:rsidR="006F0087" w:rsidRPr="009C46A3">
        <w:t xml:space="preserve"> </w:t>
      </w:r>
      <w:r w:rsidR="00C80F95">
        <w:t>QoL</w:t>
      </w:r>
      <w:r w:rsidR="00621291" w:rsidRPr="00E3018E">
        <w:fldChar w:fldCharType="begin">
          <w:fldData xml:space="preserve">PEVuZE5vdGU+PENpdGU+PEF1dGhvcj5BYmRlbCBIYWk8L0F1dGhvcj48WWVhcj4yMDEwPC9ZZWFy
PjxSZWNOdW0+MTk1PC9SZWNOdW0+PERpc3BsYXlUZXh0PjxzdHlsZSBmYWNlPSJzdXBlcnNjcmlw
dCI+OTYtOTk8L3N0eWxlPjwvRGlzcGxheVRleHQ+PHJlY29yZD48cmVjLW51bWJlcj4xOTU8L3Jl
Yy1udW1iZXI+PGZvcmVpZ24ta2V5cz48a2V5IGFwcD0iRU4iIGRiLWlkPSJ4c2U5c3M5dDhhOTlk
dWVydnhoeGV3ZjUwZXNzMmVhZXp6d3YiIHRpbWVzdGFtcD0iMTY2NTkyNTE2NyI+MTk1PC9rZXk+
PC9mb3JlaWduLWtleXM+PHJlZi10eXBlIG5hbWU9IkpvdXJuYWwgQXJ0aWNsZSI+MTc8L3JlZi10
eXBlPjxjb250cmlidXRvcnM+PGF1dGhvcnM+PGF1dGhvcj5BYmRlbCBIYWksIFI8L2F1dGhvcj48
YXV0aG9yPlRhaGVyLCBFPC9hdXRob3I+PGF1dGhvcj5BYmRlbCBGYXR0YWgsIE08L2F1dGhvcj48
L2F1dGhvcnM+PC9jb250cmlidXRvcnM+PGF1dGgtYWRkcmVzcz5BYmRlbCBIYWksIFIuIERlcGFy
dG1lbnQgb2YgUHVibGljIEhlYWx0aCBhbmQgQ29tbXVuaXR5IE1lZGljaW5lLCBGYWN1bHR5IG9m
IE1lZGljaW5lLCBVbml2ZXJzaXR5IG9mIENhaXJvLCBDYWlybywgRWd5cHQuIHJlaGFiYWJkZWxo
YWlAeWFob28uY29tPC9hdXRoLWFkZHJlc3M+PHRpdGxlcz48dGl0bGU+QXNzZXNzaW5nIHZhbGlk
aXR5IG9mIHRoZSBhZGFwdGVkIEFyYWJpYyBQYWVkaWF0cmljIEFzdGhtYSBRdWFsaXR5IG9mIExp
ZmUgUXVlc3Rpb25uYWlyZSBhbW9uZyBFZ3lwdGlhbiBjaGlsZHJlbiB3aXRoIGFzdGhtYTwvdGl0
bGU+PHNlY29uZGFyeS10aXRsZT5FYXN0ZXJuIE1lZGl0ZXJyYW5lYW4gSGVhbHRoIEpvdXJuYWw8
L3NlY29uZGFyeS10aXRsZT48L3RpdGxlcz48cGVyaW9kaWNhbD48ZnVsbC10aXRsZT5FYXN0ZXJu
IE1lZGl0ZXJyYW5lYW4gSGVhbHRoIEpvdXJuYWw8L2Z1bGwtdGl0bGU+PC9wZXJpb2RpY2FsPjxw
YWdlcz4yNzQtODA8L3BhZ2VzPjx2b2x1bWU+MTY8L3ZvbHVtZT48bnVtYmVyPjM8L251bWJlcj48
a2V5d29yZHM+PGtleXdvcmQ+QWN0aXZpdGllcyBvZiBEYWlseSBMaXZpbmcvcHggW1BzeWNob2xv
Z3ldPC9rZXl3b3JkPjxrZXl3b3JkPkFuYWx5c2lzIG9mIFZhcmlhbmNlPC9rZXl3b3JkPjxrZXl3
b3JkPipBcmFicy9laCBbRXRobm9sb2d5XTwva2V5d29yZD48a2V5d29yZD5Bc3RobWEvY28gW0Nv
bXBsaWNhdGlvbnNdPC9rZXl3b3JkPjxrZXl3b3JkPipBc3RobWEvZWggW0V0aG5vbG9neV08L2tl
eXdvcmQ+PGtleXdvcmQ+KkF0dGl0dWRlIHRvIEhlYWx0aC9laCBbRXRobm9sb2d5XTwva2V5d29y
ZD48a2V5d29yZD5DaGlsZDwva2V5d29yZD48a2V5d29yZD5EaXNjcmltaW5hbnQgQW5hbHlzaXM8
L2tleXdvcmQ+PGtleXdvcmQ+RWd5cHQ8L2tleXdvcmQ+PGtleXdvcmQ+RW1vdGlvbnM8L2tleXdv
cmQ+PGtleXdvcmQ+RmVtYWxlPC9rZXl3b3JkPjxrZXl3b3JkPkh1bWFuczwva2V5d29yZD48a2V5
d29yZD5NYWxlPC9rZXl3b3JkPjxrZXl3b3JkPlByb3NwZWN0aXZlIFN0dWRpZXM8L2tleXdvcmQ+
PGtleXdvcmQ+KlBzeWNob2xvZ3ksIENoaWxkPC9rZXl3b3JkPjxrZXl3b3JkPipRdWFsaXR5IG9m
IExpZmUvcHggW1BzeWNob2xvZ3ldPC9rZXl3b3JkPjxrZXl3b3JkPlNldmVyaXR5IG9mIElsbG5l
c3MgSW5kZXg8L2tleXdvcmQ+PGtleXdvcmQ+U3RhdGlzdGljcywgTm9ucGFyYW1ldHJpYzwva2V5
d29yZD48a2V5d29yZD4qU3VydmV5cyBhbmQgUXVlc3Rpb25uYWlyZXMvc3QgW1N0YW5kYXJkc108
L2tleXdvcmQ+PGtleXdvcmQ+VHJhbnNsYXRpb25zPC9rZXl3b3JkPjxrZXl3b3JkPkFzdGhtYTwv
a2V5d29yZD48a2V5d29yZD5RdWFsaXR5IG9mIExpZmU8L2tleXdvcmQ+PGtleXdvcmQ+QXJhYnM8
L2tleXdvcmQ+PGtleXdvcmQ+UXVlc3Rpb25uYWlyZXM8L2tleXdvcmQ+PC9rZXl3b3Jkcz48ZGF0
ZXM+PHllYXI+MjAxMDwveWVhcj48cHViLWRhdGVzPjxkYXRlPk1hcjwvZGF0ZT48L3B1Yi1kYXRl
cz48L2RhdGVzPjxpc2JuPjEwMjAtMzM5NzwvaXNibj48YWNjZXNzaW9uLW51bT4yMDc5NTQ0MDwv
YWNjZXNzaW9uLW51bT48dXJscz48cmVsYXRlZC11cmxzPjx1cmw+aHR0cHM6Ly9vdmlkc3Aub3Zp
ZC5jb20vb3ZpZHdlYi5jZ2k/VD1KUyZhbXA7Q1NDPVkmYW1wO05FV1M9TiZhbXA7UEFHRT1mdWxs
dGV4dCZhbXA7RD1tZWQ4JmFtcDtBTj0yMDc5NTQ0MCBodHRwOi8vcmVzb2x2ZXIuZWJzY29ob3N0
LmNvbS9vcGVudXJsP2lzc249MTAyMDMzOTcmYW1wO1ZvbHVtZT0xNiZhbXA7aXNzdWU9MyZhbXA7
c3BhZ2U9Mjc0JmFtcDt0aXRsZT1Bc3Nlc3NpbmcrdmFsaWRpdHkrb2YrdGhlK2FkYXB0ZWQrQXJh
YmljK1BhZWRpYXRyaWMrQXN0aG1hK1F1YWxpdHkrb2YrTGlmZStRdWVzdGlvbm5haXJlK2Ftb25n
K0VneXB0aWFuK2NoaWxkcmVuK3dpdGgrYXN0aG1hLiZhbXA7eWVhcj0yMDEwJmFtcDthdWxhc3Q9
QWJkZWwrSGFpPC91cmw+PC9yZWxhdGVkLXVybHM+PC91cmxzPjxjdXN0b20xPlJBWVlBTi1JTkNM
VVNJT046IHsmcXVvdDtBbm5hJnF1b3Q7PSZndDsmcXVvdDtJbmNsdWRlZCZxdW90OywgJnF1b3Q7
RWthdGVyaW5hJnF1b3Q7PSZndDsmcXVvdDtJbmNsdWRlZCZxdW90O30gfCBSQVlZQU4tTEFCRUxT
OiBQQVFMUTwvY3VzdG9tMT48bGFuZ3VhZ2U+RW5nbGlzaDwvbGFuZ3VhZ2U+PC9yZWNvcmQ+PC9D
aXRlPjxDaXRlPjxBdXRob3I+VGF1bGVyPC9BdXRob3I+PFllYXI+MjAwMTwvWWVhcj48UmVjTnVt
PjE5NjwvUmVjTnVtPjxyZWNvcmQ+PHJlYy1udW1iZXI+MTk2PC9yZWMtbnVtYmVyPjxmb3JlaWdu
LWtleXM+PGtleSBhcHA9IkVOIiBkYi1pZD0ieHNlOXNzOXQ4YTk5ZHVlcnZ4aHhld2Y1MGVzczJl
YWV6end2IiB0aW1lc3RhbXA9IjE2NjU5MjUxNjciPjE5Njwva2V5PjwvZm9yZWlnbi1rZXlzPjxy
ZWYtdHlwZSBuYW1lPSJKb3VybmFsIEFydGljbGUiPjE3PC9yZWYtdHlwZT48Y29udHJpYnV0b3Jz
PjxhdXRob3JzPjxhdXRob3I+VGF1bGVyLCBFPC9hdXRob3I+PGF1dGhvcj5WaWxhZ3V0LCBHPC9h
dXRob3I+PGF1dGhvcj5HcmF1LCBHPC9hdXRob3I+PGF1dGhvcj5Hb256YWxleiwgQS48L2F1dGhv
cj48YXV0aG9yPlNhbmNoZXosIEUuPC9hdXRob3I+PGF1dGhvcj5GaWd1ZXJhcywgRy48L2F1dGhv
cj48YXV0aG9yPlZhbGwsIE8uPC9hdXRob3I+PGF1dGhvcj5GZXJyZXIsIE0uPC9hdXRob3I+PGF1
dGhvcj5BbG9uc28sIEouPC9hdXRob3I+PC9hdXRob3JzPjwvY29udHJpYnV0b3JzPjxhdXRoLWFk
ZHJlc3M+SW5zdCBNdW5pY2lwYWwgSW52ZXN0IE1lZCwgSGx0aCBTZXJ2IFJlcyBVbml0LCBFLTA4
MDAzIEJhcmNlbG9uYSwgU3BhaW4uIEhvc3AgU3QgSm9hbiBkZSBEZXUgTWFydG9yZWxsICZhbXA7
IEFCUyBNYXJ0b3JlbGwsIERlcHQgUGFlZGlhdCwgQmFyY2Vsb25hLCBTcGFpbi4gSG9zcCBCYXN1
cnRvLCBEZXB0IFBhZWRpYXQsIEJpbGJhbywgU3BhaW4uIFVuaXYgQXV0b25vbWEgQmFyY2Vsb25h
LCBIb3NwIE1hciwgRGVwdCBQYWVkaWF0LCBFLTA4MTkzIEJhcmNlbG9uYSwgU3BhaW4uIEFsb25z
bywgSiAoY29ycmVzcG9uZGluZyBhdXRob3IpLCBJbnN0IE11bmljaXBhbCBJbnZlc3QgTWVkLCBI
bHRoIFNlcnYgUmVzIFVuaXQsIENhcnJlciBEb2N0b3IgQWlndWFkZXIgODAsIEUtMDgwMDMgQmFy
Y2Vsb25hLCBTcGFpbi4gamFsb25zb0BpbWltLmVzPC9hdXRoLWFkZHJlc3M+PHRpdGxlcz48dGl0
bGU+VGhlIFNwYW5pc2ggdmVyc2lvbiBvZiB0aGUgUGFlZGlhdHJpYyBBc3RobWEgUXVhbGl0eSBv
ZiBMaWZlIFF1ZXN0aW9ubmFpcmUgKFBBUUxRKTogTWV0cmljIGNoYXJhY3RlcmlzdGljcyBhbmQg
ZXF1aXZhbGVuY2Ugd2l0aCB0aGUgb3JpZ2luYWwgdmVyc2lvbjwvdGl0bGU+PHNlY29uZGFyeS10
aXRsZT5RdWFsaXR5IG9mIExpZmUgUmVzZWFyY2g8L3NlY29uZGFyeS10aXRsZT48L3RpdGxlcz48
cGVyaW9kaWNhbD48ZnVsbC10aXRsZT5RdWFsaXR5IG9mIExpZmUgUmVzZWFyY2g8L2Z1bGwtdGl0
bGU+PC9wZXJpb2RpY2FsPjxwYWdlcz44MS05MTwvcGFnZXM+PHZvbHVtZT4xMDwvdm9sdW1lPjxu
dW1iZXI+MTwvbnVtYmVyPjxrZXl3b3Jkcz48a2V5d29yZD5hc3RobWE8L2tleXdvcmQ+PGtleXdv
cmQ+Y3Jvc3MtY3VsdHVyYWwgcmVzZWFyY2g8L2tleXdvcmQ+PGtleXdvcmQ+aGVhbHRoLXJlbGF0
ZWQgcXVhbGl0eSBvZiBsaWZlPC9rZXl3b3JkPjxrZXl3b3JkPnBhZWRpYXRyaWNzPC9rZXl3b3Jk
PjxrZXl3b3JkPkhFQUxUSC1DQVJFPC9rZXl3b3JkPjxrZXl3b3JkPkNISUxEUkVOPC9rZXl3b3Jk
PjxrZXl3b3JkPlF1ZXN0aW9ubmFpcmVzPC9rZXl3b3JkPjxrZXl3b3JkPlF1YWxpdHkgb2YgTGlm
ZTwva2V5d29yZD48a2V5d29yZD5NZXRyb25pZGF6b2xlPC9rZXl3b3JkPjwva2V5d29yZHM+PGRh
dGVzPjx5ZWFyPjIwMDE8L3llYXI+PHB1Yi1kYXRlcz48ZGF0ZT4yMDAxPC9kYXRlPjwvcHViLWRh
dGVzPjwvZGF0ZXM+PGlzYm4+MDk2Mi05MzQzPC9pc2JuPjxhY2Nlc3Npb24tbnVtPldPUzowMDAx
Njk2NDYzMDAwMDk8L2FjY2Vzc2lvbi1udW0+PHVybHM+PC91cmxzPjxjdXN0b20xPlJBWVlBTi1J
TkNMVVNJT046IHsmcXVvdDtBbm5hJnF1b3Q7PSZndDsmcXVvdDtJbmNsdWRlZCZxdW90OywgJnF1
b3Q7RWthdGVyaW5hJnF1b3Q7PSZndDsmcXVvdDtJbmNsdWRlZCZxdW90O30gfCBSQVlZQU4tTEFC
RUxTOiBQQVFMUTwvY3VzdG9tMT48bGFuZ3VhZ2U+RW5nbGlzaDwvbGFuZ3VhZ2U+PC9yZWNvcmQ+
PC9DaXRlPjxDaXRlPjxBdXRob3I+TXVzc2FmZmk8L0F1dGhvcj48WWVhcj4yMDA3PC9ZZWFyPjxS
ZWNOdW0+MTk3PC9SZWNOdW0+PHJlY29yZD48cmVjLW51bWJlcj4xOTc8L3JlYy1udW1iZXI+PGZv
cmVpZ24ta2V5cz48a2V5IGFwcD0iRU4iIGRiLWlkPSJ4c2U5c3M5dDhhOTlkdWVydnhoeGV3ZjUw
ZXNzMmVhZXp6d3YiIHRpbWVzdGFtcD0iMTY2NTkyNTE2NyI+MTk3PC9rZXk+PC9mb3JlaWduLWtl
eXM+PHJlZi10eXBlIG5hbWU9IkpvdXJuYWwgQXJ0aWNsZSI+MTc8L3JlZi10eXBlPjxjb250cmli
dXRvcnM+PGF1dGhvcnM+PGF1dGhvcj5NdXNzYWZmaSwgSDwvYXV0aG9yPjxhdXRob3I+T21lciwg
UjwvYXV0aG9yPjxhdXRob3I+UHJhaXMsIEQ8L2F1dGhvcj48YXV0aG9yPk1laS1aYWhhdiwgTS48
L2F1dGhvcj48YXV0aG9yPldlaXNzLUthc2lyZXIsIFQuPC9hdXRob3I+PGF1dGhvcj5Cb3R6ZXIs
IFouPC9hdXRob3I+PGF1dGhvcj5CbGF1LCBILjwvYXV0aG9yPjwvYXV0aG9ycz48L2NvbnRyaWJ1
dG9ycz48YXV0aC1hZGRyZXNzPk11c3NhZmZpLCBILiBLYXRoeSBhbmQgTGVlIEdyYXViIEN5c3Rp
YyBGaWJyb3NpcyBDZW50ZXIgYW5kIFB1bG1vbmFyeSBVbml0LCBTY2huZWlkZXIgQ2hpbGRyZW4m
YXBvcztzIE1lZGljYWwgQ2VudGVyIG9mIElzcmFlbCwgUGV0YWggVGlrdmEsIElzcmFlbC48L2F1
dGgtYWRkcmVzcz48dGl0bGVzPjx0aXRsZT5Db21wdXRlcmlzZWQgcGFlZGlhdHJpYyBhc3RobWEg
cXVhbGl0eSBvZiBsaWZlIHF1ZXN0aW9ubmFpcmVzIGluIHJvdXRpbmUgY2FyZTwvdGl0bGU+PHNl
Y29uZGFyeS10aXRsZT5BcmNoaXZlcyBvZiBEaXNlYXNlIGluIENoaWxkaG9vZDwvc2Vjb25kYXJ5
LXRpdGxlPjwvdGl0bGVzPjxwZXJpb2RpY2FsPjxmdWxsLXRpdGxlPkFyY2hpdmVzIG9mIERpc2Vh
c2UgaW4gQ2hpbGRob29kPC9mdWxsLXRpdGxlPjwvcGVyaW9kaWNhbD48cGFnZXM+Njc4LTgyPC9w
YWdlcz48dm9sdW1lPjkyPC92b2x1bWU+PG51bWJlcj44PC9udW1iZXI+PGtleXdvcmRzPjxrZXl3
b3JkPkFkb2xlc2NlbnQ8L2tleXdvcmQ+PGtleXdvcmQ+KkFzdGhtYS9weCBbUHN5Y2hvbG9neV08
L2tleXdvcmQ+PGtleXdvcmQ+Q2FyZWdpdmVycy9weCBbUHN5Y2hvbG9neV08L2tleXdvcmQ+PGtl
eXdvcmQ+Q2hpbGQ8L2tleXdvcmQ+PGtleXdvcmQ+RGlhZ25vc2lzLCBDb21wdXRlci1Bc3Npc3Rl
ZDwva2V5d29yZD48a2V5d29yZD5GZWFzaWJpbGl0eSBTdHVkaWVzPC9rZXl3b3JkPjxrZXl3b3Jk
PkZlbWFsZTwva2V5d29yZD48a2V5d29yZD5IdW1hbnM8L2tleXdvcmQ+PGtleXdvcmQ+SXNyYWVs
PC9rZXl3b3JkPjxrZXl3b3JkPk1hbGU8L2tleXdvcmQ+PGtleXdvcmQ+UGFyZW50cy9weCBbUHN5
Y2hvbG9neV08L2tleXdvcmQ+PGtleXdvcmQ+KlF1YWxpdHkgb2YgTGlmZTwva2V5d29yZD48a2V5
d29yZD5TcGlyb21ldHJ5PC9rZXl3b3JkPjxrZXl3b3JkPipTdXJ2ZXlzIGFuZCBRdWVzdGlvbm5h
aXJlczwva2V5d29yZD48a2V5d29yZD5RdWVzdGlvbm5haXJlczwva2V5d29yZD48a2V5d29yZD5R
dWFsaXR5IG9mIExpZmU8L2tleXdvcmQ+PGtleXdvcmQ+QXN0aG1hPC9rZXl3b3JkPjwva2V5d29y
ZHM+PGRhdGVzPjx5ZWFyPjIwMDc8L3llYXI+PHB1Yi1kYXRlcz48ZGF0ZT5BdWc8L2RhdGU+PC9w
dWItZGF0ZXM+PC9kYXRlcz48aXNibj4xNDY4LTIwNDQ8L2lzYm4+PGFjY2Vzc2lvbi1udW0+MTc0
Mjg4MTg8L2FjY2Vzc2lvbi1udW0+PHVybHM+PHJlbGF0ZWQtdXJscz48dXJsPmh0dHBzOi8vb3Zp
ZHNwLm92aWQuY29tL292aWR3ZWIuY2dpP1Q9SlMmYW1wO0NTQz1ZJmFtcDtORVdTPU4mYW1wO1BB
R0U9ZnVsbHRleHQmYW1wO0Q9bWVkNiZhbXA7QU49MTc0Mjg4MTggaHR0cDovL3Jlc29sdmVyLmVi
c2NvaG9zdC5jb20vb3BlbnVybD9pc3NuPTAwMDM5ODg4JmFtcDtWb2x1bWU9OTImYW1wO2lzc3Vl
PTgmYW1wO3NwYWdlPTY3OCZhbXA7dGl0bGU9Q29tcHV0ZXJpc2VkK3BhZWRpYXRyaWMrYXN0aG1h
K3F1YWxpdHkrb2YrbGlmZStxdWVzdGlvbm5haXJlcytpbityb3V0aW5lK2NhcmUuJmFtcDt5ZWFy
PTIwMDcmYW1wO2F1bGFzdD1NdXNzYWZmaTwvdXJsPjx1cmw+aHR0cHM6Ly93d3cubmNiaS5ubG0u
bmloLmdvdi9wbWMvYXJ0aWNsZXMvUE1DMjA4Mzg2OC9wZGYvNjc4LnBkZjwvdXJsPjwvcmVsYXRl
ZC11cmxzPjwvdXJscz48Y3VzdG9tMT5SQVlZQU4tSU5DTFVTSU9OOiB7JnF1b3Q7QW5uYSZxdW90
Oz0mZ3Q7JnF1b3Q7SW5jbHVkZWQmcXVvdDssICZxdW90O0VrYXRlcmluYSZxdW90Oz0mZ3Q7JnF1
b3Q7SW5jbHVkZWQmcXVvdDt9IHwgUkFZWUFOLUxBQkVMUzogZWxlY3Ryb25pYzwvY3VzdG9tMT48
bGFuZ3VhZ2U+RW5nbGlzaDwvbGFuZ3VhZ2U+PC9yZWNvcmQ+PC9DaXRlPjxDaXRlPjxBdXRob3I+
RWhyczwvQXV0aG9yPjxZZWFyPjIwMDY8L1llYXI+PFJlY051bT4xOTg8L1JlY051bT48cmVjb3Jk
PjxyZWMtbnVtYmVyPjE5ODwvcmVjLW51bWJlcj48Zm9yZWlnbi1rZXlzPjxrZXkgYXBwPSJFTiIg
ZGItaWQ9InhzZTlzczl0OGE5OWR1ZXJ2eGh4ZXdmNTBlc3MyZWFlenp3diIgdGltZXN0YW1wPSIx
NjY1OTI1MTY3Ij4xOTg8L2tleT48L2ZvcmVpZ24ta2V5cz48cmVmLXR5cGUgbmFtZT0iSm91cm5h
bCBBcnRpY2xlIj4xNzwvcmVmLXR5cGU+PGNvbnRyaWJ1dG9ycz48YXV0aG9ycz48YXV0aG9yPkVo
cnMsIFAgTzwvYXV0aG9yPjxhdXRob3I+Tm9rZWxhLCBNPC9hdXRob3I+PGF1dGhvcj5TdMOkbGxi
ZXJnLCBCPC9hdXRob3I+PGF1dGhvcj5IamVtZGFobCwgUC48L2F1dGhvcj48YXV0aG9yPldpa3N0
csO2bSBKb25zc29uLCBFLjwvYXV0aG9yPjwvYXV0aG9ycz48L2NvbnRyaWJ1dG9ycz48dGl0bGVz
Pjx0aXRsZT5CcmllZiBxdWVzdGlvbm5haXJlcyBmb3IgcGF0aWVudC1yZXBvcnRlZCBvdXRjb21l
cyBpbiBhc3RobWE6IHZhbGlkYXRpb24gYW5kIHVzZWZ1bG5lc3MgaW4gYSBwcmltYXJ5IGNhcmUg
c2V0dGluZzwvdGl0bGU+PHNlY29uZGFyeS10aXRsZT5DSEVTVDwvc2Vjb25kYXJ5LXRpdGxlPjwv
dGl0bGVzPjxwZXJpb2RpY2FsPjxmdWxsLXRpdGxlPkNoZXN0PC9mdWxsLXRpdGxlPjwvcGVyaW9k
aWNhbD48cGFnZXM+OTI1LTkzMjwvcGFnZXM+PHZvbHVtZT4xMjk8L3ZvbHVtZT48bnVtYmVyPjQ8
L251bWJlcj48a2V5d29yZHM+PGtleXdvcmQ+QXN0aG1hPC9rZXl3b3JkPjxrZXl3b3JkPlRoZXJh
cHk8L2tleXdvcmQ+PGtleXdvcmQ+UHJpbWFyeSBIZWFsdGggQ2FyZTwva2V5d29yZD48a2V5d29y
ZD5RdWFsaXR5IG9mIExpZmU8L2tleXdvcmQ+PGtleXdvcmQ+UXVlc3Rpb25uYWlyZXM8L2tleXdv
cmQ+PGtleXdvcmQ+QWRvbGVzY2VuY2U8L2tleXdvcmQ+PGtleXdvcmQ+QWR1bHQ8L2tleXdvcmQ+
PGtleXdvcmQ+QWdlZDwva2V5d29yZD48a2V5d29yZD5BZ2VkLCA4MCBhbmQgT3Zlcjwva2V5d29y
ZD48a2V5d29yZD5Qc3ljaG9zb2NpYWwgRmFjdG9yczwva2V5d29yZD48a2V5d29yZD5GZW1hbGU8
L2tleXdvcmQ+PGtleXdvcmQ+SGVhbHRoIFN0YXR1czwva2V5d29yZD48a2V5d29yZD5NYWxlPC9r
ZXl3b3JkPjxrZXl3b3JkPk1pZGRsZSBBZ2U8L2tleXdvcmQ+PGtleXdvcmQ+UHJvc3BlY3RpdmUg
U3R1ZGllczwva2V5d29yZD48a2V5d29yZD5SZXByb2R1Y2liaWxpdHkgb2YgUmVzdWx0czwva2V5
d29yZD48a2V5d29yZD5TaG9ydCBGb3JtLTM2IEhlYWx0aCBTdXJ2ZXkgKFNGLTM2KTwva2V5d29y
ZD48a2V5d29yZD5UcmVhdG1lbnQgT3V0Y29tZXM8L2tleXdvcmQ+PGtleXdvcmQ+SHVtYW48L2tl
eXdvcmQ+PC9rZXl3b3Jkcz48ZGF0ZXM+PHllYXI+MjAwNjwveWVhcj48cHViLWRhdGVzPjxkYXRl
PjIwMDY8L2RhdGU+PC9wdWItZGF0ZXM+PC9kYXRlcz48aXNibj4wMDEyLTM2OTI8L2lzYm4+PGFj
Y2Vzc2lvbi1udW0+MTA1OTQ5ODgxLiBMYW5ndWFnZTogRW5nbGlzaC4gRW50cnkgRGF0ZTogMjAw
ODAyMDEuIFJldmlzaW9uIERhdGU6IDIwMjAwNzA4LiBQdWJsaWNhdGlvbiBUeXBlOiBKb3VybmFs
IEFydGljbGU8L2FjY2Vzc2lvbi1udW0+PHVybHM+PHJlbGF0ZWQtdXJscz48dXJsPmh0dHA6Ly9z
ZWFyY2guZWJzY29ob3N0LmNvbS9sb2dpbi5hc3B4P2RpcmVjdD10cnVlJmFtcDtkYj1yemgmYW1w
O0FOPTEwNTk0OTg4MSZhbXA7c2l0ZT1laG9zdC1saXZlPC91cmw+PHVybD5odHRwczovL2pvdXJu
YWwuY2hlc3RuZXQub3JnL2FydGljbGUvUzAwMTItMzY5MigxNSkzODgwNy0zL2Z1bGx0ZXh0PC91
cmw+PC9yZWxhdGVkLXVybHM+PC91cmxzPjxjdXN0b20xPlJBWVlBTi1JTkNMVVNJT046IHsmcXVv
dDtBbm5hJnF1b3Q7PSZndDsmcXVvdDtJbmNsdWRlZCZxdW90OywgJnF1b3Q7RWthdGVyaW5hJnF1
b3Q7PSZndDsmcXVvdDtJbmNsdWRlZCZxdW90O30gfCBSQVlZQU4tTEFCRUxTOiBtaW5pQVFMUTwv
Y3VzdG9tMT48L3JlY29yZD48L0NpdGU+PC9FbmROb3RlPn==
</w:fldData>
        </w:fldChar>
      </w:r>
      <w:r w:rsidR="00463A02">
        <w:instrText xml:space="preserve"> ADDIN EN.CITE </w:instrText>
      </w:r>
      <w:r w:rsidR="00463A02">
        <w:fldChar w:fldCharType="begin">
          <w:fldData xml:space="preserve">PEVuZE5vdGU+PENpdGU+PEF1dGhvcj5BYmRlbCBIYWk8L0F1dGhvcj48WWVhcj4yMDEwPC9ZZWFy
PjxSZWNOdW0+MTk1PC9SZWNOdW0+PERpc3BsYXlUZXh0PjxzdHlsZSBmYWNlPSJzdXBlcnNjcmlw
dCI+OTYtOTk8L3N0eWxlPjwvRGlzcGxheVRleHQ+PHJlY29yZD48cmVjLW51bWJlcj4xOTU8L3Jl
Yy1udW1iZXI+PGZvcmVpZ24ta2V5cz48a2V5IGFwcD0iRU4iIGRiLWlkPSJ4c2U5c3M5dDhhOTlk
dWVydnhoeGV3ZjUwZXNzMmVhZXp6d3YiIHRpbWVzdGFtcD0iMTY2NTkyNTE2NyI+MTk1PC9rZXk+
PC9mb3JlaWduLWtleXM+PHJlZi10eXBlIG5hbWU9IkpvdXJuYWwgQXJ0aWNsZSI+MTc8L3JlZi10
eXBlPjxjb250cmlidXRvcnM+PGF1dGhvcnM+PGF1dGhvcj5BYmRlbCBIYWksIFI8L2F1dGhvcj48
YXV0aG9yPlRhaGVyLCBFPC9hdXRob3I+PGF1dGhvcj5BYmRlbCBGYXR0YWgsIE08L2F1dGhvcj48
L2F1dGhvcnM+PC9jb250cmlidXRvcnM+PGF1dGgtYWRkcmVzcz5BYmRlbCBIYWksIFIuIERlcGFy
dG1lbnQgb2YgUHVibGljIEhlYWx0aCBhbmQgQ29tbXVuaXR5IE1lZGljaW5lLCBGYWN1bHR5IG9m
IE1lZGljaW5lLCBVbml2ZXJzaXR5IG9mIENhaXJvLCBDYWlybywgRWd5cHQuIHJlaGFiYWJkZWxo
YWlAeWFob28uY29tPC9hdXRoLWFkZHJlc3M+PHRpdGxlcz48dGl0bGU+QXNzZXNzaW5nIHZhbGlk
aXR5IG9mIHRoZSBhZGFwdGVkIEFyYWJpYyBQYWVkaWF0cmljIEFzdGhtYSBRdWFsaXR5IG9mIExp
ZmUgUXVlc3Rpb25uYWlyZSBhbW9uZyBFZ3lwdGlhbiBjaGlsZHJlbiB3aXRoIGFzdGhtYTwvdGl0
bGU+PHNlY29uZGFyeS10aXRsZT5FYXN0ZXJuIE1lZGl0ZXJyYW5lYW4gSGVhbHRoIEpvdXJuYWw8
L3NlY29uZGFyeS10aXRsZT48L3RpdGxlcz48cGVyaW9kaWNhbD48ZnVsbC10aXRsZT5FYXN0ZXJu
IE1lZGl0ZXJyYW5lYW4gSGVhbHRoIEpvdXJuYWw8L2Z1bGwtdGl0bGU+PC9wZXJpb2RpY2FsPjxw
YWdlcz4yNzQtODA8L3BhZ2VzPjx2b2x1bWU+MTY8L3ZvbHVtZT48bnVtYmVyPjM8L251bWJlcj48
a2V5d29yZHM+PGtleXdvcmQ+QWN0aXZpdGllcyBvZiBEYWlseSBMaXZpbmcvcHggW1BzeWNob2xv
Z3ldPC9rZXl3b3JkPjxrZXl3b3JkPkFuYWx5c2lzIG9mIFZhcmlhbmNlPC9rZXl3b3JkPjxrZXl3
b3JkPipBcmFicy9laCBbRXRobm9sb2d5XTwva2V5d29yZD48a2V5d29yZD5Bc3RobWEvY28gW0Nv
bXBsaWNhdGlvbnNdPC9rZXl3b3JkPjxrZXl3b3JkPipBc3RobWEvZWggW0V0aG5vbG9neV08L2tl
eXdvcmQ+PGtleXdvcmQ+KkF0dGl0dWRlIHRvIEhlYWx0aC9laCBbRXRobm9sb2d5XTwva2V5d29y
ZD48a2V5d29yZD5DaGlsZDwva2V5d29yZD48a2V5d29yZD5EaXNjcmltaW5hbnQgQW5hbHlzaXM8
L2tleXdvcmQ+PGtleXdvcmQ+RWd5cHQ8L2tleXdvcmQ+PGtleXdvcmQ+RW1vdGlvbnM8L2tleXdv
cmQ+PGtleXdvcmQ+RmVtYWxlPC9rZXl3b3JkPjxrZXl3b3JkPkh1bWFuczwva2V5d29yZD48a2V5
d29yZD5NYWxlPC9rZXl3b3JkPjxrZXl3b3JkPlByb3NwZWN0aXZlIFN0dWRpZXM8L2tleXdvcmQ+
PGtleXdvcmQ+KlBzeWNob2xvZ3ksIENoaWxkPC9rZXl3b3JkPjxrZXl3b3JkPipRdWFsaXR5IG9m
IExpZmUvcHggW1BzeWNob2xvZ3ldPC9rZXl3b3JkPjxrZXl3b3JkPlNldmVyaXR5IG9mIElsbG5l
c3MgSW5kZXg8L2tleXdvcmQ+PGtleXdvcmQ+U3RhdGlzdGljcywgTm9ucGFyYW1ldHJpYzwva2V5
d29yZD48a2V5d29yZD4qU3VydmV5cyBhbmQgUXVlc3Rpb25uYWlyZXMvc3QgW1N0YW5kYXJkc108
L2tleXdvcmQ+PGtleXdvcmQ+VHJhbnNsYXRpb25zPC9rZXl3b3JkPjxrZXl3b3JkPkFzdGhtYTwv
a2V5d29yZD48a2V5d29yZD5RdWFsaXR5IG9mIExpZmU8L2tleXdvcmQ+PGtleXdvcmQ+QXJhYnM8
L2tleXdvcmQ+PGtleXdvcmQ+UXVlc3Rpb25uYWlyZXM8L2tleXdvcmQ+PC9rZXl3b3Jkcz48ZGF0
ZXM+PHllYXI+MjAxMDwveWVhcj48cHViLWRhdGVzPjxkYXRlPk1hcjwvZGF0ZT48L3B1Yi1kYXRl
cz48L2RhdGVzPjxpc2JuPjEwMjAtMzM5NzwvaXNibj48YWNjZXNzaW9uLW51bT4yMDc5NTQ0MDwv
YWNjZXNzaW9uLW51bT48dXJscz48cmVsYXRlZC11cmxzPjx1cmw+aHR0cHM6Ly9vdmlkc3Aub3Zp
ZC5jb20vb3ZpZHdlYi5jZ2k/VD1KUyZhbXA7Q1NDPVkmYW1wO05FV1M9TiZhbXA7UEFHRT1mdWxs
dGV4dCZhbXA7RD1tZWQ4JmFtcDtBTj0yMDc5NTQ0MCBodHRwOi8vcmVzb2x2ZXIuZWJzY29ob3N0
LmNvbS9vcGVudXJsP2lzc249MTAyMDMzOTcmYW1wO1ZvbHVtZT0xNiZhbXA7aXNzdWU9MyZhbXA7
c3BhZ2U9Mjc0JmFtcDt0aXRsZT1Bc3Nlc3NpbmcrdmFsaWRpdHkrb2YrdGhlK2FkYXB0ZWQrQXJh
YmljK1BhZWRpYXRyaWMrQXN0aG1hK1F1YWxpdHkrb2YrTGlmZStRdWVzdGlvbm5haXJlK2Ftb25n
K0VneXB0aWFuK2NoaWxkcmVuK3dpdGgrYXN0aG1hLiZhbXA7eWVhcj0yMDEwJmFtcDthdWxhc3Q9
QWJkZWwrSGFpPC91cmw+PC9yZWxhdGVkLXVybHM+PC91cmxzPjxjdXN0b20xPlJBWVlBTi1JTkNM
VVNJT046IHsmcXVvdDtBbm5hJnF1b3Q7PSZndDsmcXVvdDtJbmNsdWRlZCZxdW90OywgJnF1b3Q7
RWthdGVyaW5hJnF1b3Q7PSZndDsmcXVvdDtJbmNsdWRlZCZxdW90O30gfCBSQVlZQU4tTEFCRUxT
OiBQQVFMUTwvY3VzdG9tMT48bGFuZ3VhZ2U+RW5nbGlzaDwvbGFuZ3VhZ2U+PC9yZWNvcmQ+PC9D
aXRlPjxDaXRlPjxBdXRob3I+VGF1bGVyPC9BdXRob3I+PFllYXI+MjAwMTwvWWVhcj48UmVjTnVt
PjE5NjwvUmVjTnVtPjxyZWNvcmQ+PHJlYy1udW1iZXI+MTk2PC9yZWMtbnVtYmVyPjxmb3JlaWdu
LWtleXM+PGtleSBhcHA9IkVOIiBkYi1pZD0ieHNlOXNzOXQ4YTk5ZHVlcnZ4aHhld2Y1MGVzczJl
YWV6end2IiB0aW1lc3RhbXA9IjE2NjU5MjUxNjciPjE5Njwva2V5PjwvZm9yZWlnbi1rZXlzPjxy
ZWYtdHlwZSBuYW1lPSJKb3VybmFsIEFydGljbGUiPjE3PC9yZWYtdHlwZT48Y29udHJpYnV0b3Jz
PjxhdXRob3JzPjxhdXRob3I+VGF1bGVyLCBFPC9hdXRob3I+PGF1dGhvcj5WaWxhZ3V0LCBHPC9h
dXRob3I+PGF1dGhvcj5HcmF1LCBHPC9hdXRob3I+PGF1dGhvcj5Hb256YWxleiwgQS48L2F1dGhv
cj48YXV0aG9yPlNhbmNoZXosIEUuPC9hdXRob3I+PGF1dGhvcj5GaWd1ZXJhcywgRy48L2F1dGhv
cj48YXV0aG9yPlZhbGwsIE8uPC9hdXRob3I+PGF1dGhvcj5GZXJyZXIsIE0uPC9hdXRob3I+PGF1
dGhvcj5BbG9uc28sIEouPC9hdXRob3I+PC9hdXRob3JzPjwvY29udHJpYnV0b3JzPjxhdXRoLWFk
ZHJlc3M+SW5zdCBNdW5pY2lwYWwgSW52ZXN0IE1lZCwgSGx0aCBTZXJ2IFJlcyBVbml0LCBFLTA4
MDAzIEJhcmNlbG9uYSwgU3BhaW4uIEhvc3AgU3QgSm9hbiBkZSBEZXUgTWFydG9yZWxsICZhbXA7
IEFCUyBNYXJ0b3JlbGwsIERlcHQgUGFlZGlhdCwgQmFyY2Vsb25hLCBTcGFpbi4gSG9zcCBCYXN1
cnRvLCBEZXB0IFBhZWRpYXQsIEJpbGJhbywgU3BhaW4uIFVuaXYgQXV0b25vbWEgQmFyY2Vsb25h
LCBIb3NwIE1hciwgRGVwdCBQYWVkaWF0LCBFLTA4MTkzIEJhcmNlbG9uYSwgU3BhaW4uIEFsb25z
bywgSiAoY29ycmVzcG9uZGluZyBhdXRob3IpLCBJbnN0IE11bmljaXBhbCBJbnZlc3QgTWVkLCBI
bHRoIFNlcnYgUmVzIFVuaXQsIENhcnJlciBEb2N0b3IgQWlndWFkZXIgODAsIEUtMDgwMDMgQmFy
Y2Vsb25hLCBTcGFpbi4gamFsb25zb0BpbWltLmVzPC9hdXRoLWFkZHJlc3M+PHRpdGxlcz48dGl0
bGU+VGhlIFNwYW5pc2ggdmVyc2lvbiBvZiB0aGUgUGFlZGlhdHJpYyBBc3RobWEgUXVhbGl0eSBv
ZiBMaWZlIFF1ZXN0aW9ubmFpcmUgKFBBUUxRKTogTWV0cmljIGNoYXJhY3RlcmlzdGljcyBhbmQg
ZXF1aXZhbGVuY2Ugd2l0aCB0aGUgb3JpZ2luYWwgdmVyc2lvbjwvdGl0bGU+PHNlY29uZGFyeS10
aXRsZT5RdWFsaXR5IG9mIExpZmUgUmVzZWFyY2g8L3NlY29uZGFyeS10aXRsZT48L3RpdGxlcz48
cGVyaW9kaWNhbD48ZnVsbC10aXRsZT5RdWFsaXR5IG9mIExpZmUgUmVzZWFyY2g8L2Z1bGwtdGl0
bGU+PC9wZXJpb2RpY2FsPjxwYWdlcz44MS05MTwvcGFnZXM+PHZvbHVtZT4xMDwvdm9sdW1lPjxu
dW1iZXI+MTwvbnVtYmVyPjxrZXl3b3Jkcz48a2V5d29yZD5hc3RobWE8L2tleXdvcmQ+PGtleXdv
cmQ+Y3Jvc3MtY3VsdHVyYWwgcmVzZWFyY2g8L2tleXdvcmQ+PGtleXdvcmQ+aGVhbHRoLXJlbGF0
ZWQgcXVhbGl0eSBvZiBsaWZlPC9rZXl3b3JkPjxrZXl3b3JkPnBhZWRpYXRyaWNzPC9rZXl3b3Jk
PjxrZXl3b3JkPkhFQUxUSC1DQVJFPC9rZXl3b3JkPjxrZXl3b3JkPkNISUxEUkVOPC9rZXl3b3Jk
PjxrZXl3b3JkPlF1ZXN0aW9ubmFpcmVzPC9rZXl3b3JkPjxrZXl3b3JkPlF1YWxpdHkgb2YgTGlm
ZTwva2V5d29yZD48a2V5d29yZD5NZXRyb25pZGF6b2xlPC9rZXl3b3JkPjwva2V5d29yZHM+PGRh
dGVzPjx5ZWFyPjIwMDE8L3llYXI+PHB1Yi1kYXRlcz48ZGF0ZT4yMDAxPC9kYXRlPjwvcHViLWRh
dGVzPjwvZGF0ZXM+PGlzYm4+MDk2Mi05MzQzPC9pc2JuPjxhY2Nlc3Npb24tbnVtPldPUzowMDAx
Njk2NDYzMDAwMDk8L2FjY2Vzc2lvbi1udW0+PHVybHM+PC91cmxzPjxjdXN0b20xPlJBWVlBTi1J
TkNMVVNJT046IHsmcXVvdDtBbm5hJnF1b3Q7PSZndDsmcXVvdDtJbmNsdWRlZCZxdW90OywgJnF1
b3Q7RWthdGVyaW5hJnF1b3Q7PSZndDsmcXVvdDtJbmNsdWRlZCZxdW90O30gfCBSQVlZQU4tTEFC
RUxTOiBQQVFMUTwvY3VzdG9tMT48bGFuZ3VhZ2U+RW5nbGlzaDwvbGFuZ3VhZ2U+PC9yZWNvcmQ+
PC9DaXRlPjxDaXRlPjxBdXRob3I+TXVzc2FmZmk8L0F1dGhvcj48WWVhcj4yMDA3PC9ZZWFyPjxS
ZWNOdW0+MTk3PC9SZWNOdW0+PHJlY29yZD48cmVjLW51bWJlcj4xOTc8L3JlYy1udW1iZXI+PGZv
cmVpZ24ta2V5cz48a2V5IGFwcD0iRU4iIGRiLWlkPSJ4c2U5c3M5dDhhOTlkdWVydnhoeGV3ZjUw
ZXNzMmVhZXp6d3YiIHRpbWVzdGFtcD0iMTY2NTkyNTE2NyI+MTk3PC9rZXk+PC9mb3JlaWduLWtl
eXM+PHJlZi10eXBlIG5hbWU9IkpvdXJuYWwgQXJ0aWNsZSI+MTc8L3JlZi10eXBlPjxjb250cmli
dXRvcnM+PGF1dGhvcnM+PGF1dGhvcj5NdXNzYWZmaSwgSDwvYXV0aG9yPjxhdXRob3I+T21lciwg
UjwvYXV0aG9yPjxhdXRob3I+UHJhaXMsIEQ8L2F1dGhvcj48YXV0aG9yPk1laS1aYWhhdiwgTS48
L2F1dGhvcj48YXV0aG9yPldlaXNzLUthc2lyZXIsIFQuPC9hdXRob3I+PGF1dGhvcj5Cb3R6ZXIs
IFouPC9hdXRob3I+PGF1dGhvcj5CbGF1LCBILjwvYXV0aG9yPjwvYXV0aG9ycz48L2NvbnRyaWJ1
dG9ycz48YXV0aC1hZGRyZXNzPk11c3NhZmZpLCBILiBLYXRoeSBhbmQgTGVlIEdyYXViIEN5c3Rp
YyBGaWJyb3NpcyBDZW50ZXIgYW5kIFB1bG1vbmFyeSBVbml0LCBTY2huZWlkZXIgQ2hpbGRyZW4m
YXBvcztzIE1lZGljYWwgQ2VudGVyIG9mIElzcmFlbCwgUGV0YWggVGlrdmEsIElzcmFlbC48L2F1
dGgtYWRkcmVzcz48dGl0bGVzPjx0aXRsZT5Db21wdXRlcmlzZWQgcGFlZGlhdHJpYyBhc3RobWEg
cXVhbGl0eSBvZiBsaWZlIHF1ZXN0aW9ubmFpcmVzIGluIHJvdXRpbmUgY2FyZTwvdGl0bGU+PHNl
Y29uZGFyeS10aXRsZT5BcmNoaXZlcyBvZiBEaXNlYXNlIGluIENoaWxkaG9vZDwvc2Vjb25kYXJ5
LXRpdGxlPjwvdGl0bGVzPjxwZXJpb2RpY2FsPjxmdWxsLXRpdGxlPkFyY2hpdmVzIG9mIERpc2Vh
c2UgaW4gQ2hpbGRob29kPC9mdWxsLXRpdGxlPjwvcGVyaW9kaWNhbD48cGFnZXM+Njc4LTgyPC9w
YWdlcz48dm9sdW1lPjkyPC92b2x1bWU+PG51bWJlcj44PC9udW1iZXI+PGtleXdvcmRzPjxrZXl3
b3JkPkFkb2xlc2NlbnQ8L2tleXdvcmQ+PGtleXdvcmQ+KkFzdGhtYS9weCBbUHN5Y2hvbG9neV08
L2tleXdvcmQ+PGtleXdvcmQ+Q2FyZWdpdmVycy9weCBbUHN5Y2hvbG9neV08L2tleXdvcmQ+PGtl
eXdvcmQ+Q2hpbGQ8L2tleXdvcmQ+PGtleXdvcmQ+RGlhZ25vc2lzLCBDb21wdXRlci1Bc3Npc3Rl
ZDwva2V5d29yZD48a2V5d29yZD5GZWFzaWJpbGl0eSBTdHVkaWVzPC9rZXl3b3JkPjxrZXl3b3Jk
PkZlbWFsZTwva2V5d29yZD48a2V5d29yZD5IdW1hbnM8L2tleXdvcmQ+PGtleXdvcmQ+SXNyYWVs
PC9rZXl3b3JkPjxrZXl3b3JkPk1hbGU8L2tleXdvcmQ+PGtleXdvcmQ+UGFyZW50cy9weCBbUHN5
Y2hvbG9neV08L2tleXdvcmQ+PGtleXdvcmQ+KlF1YWxpdHkgb2YgTGlmZTwva2V5d29yZD48a2V5
d29yZD5TcGlyb21ldHJ5PC9rZXl3b3JkPjxrZXl3b3JkPipTdXJ2ZXlzIGFuZCBRdWVzdGlvbm5h
aXJlczwva2V5d29yZD48a2V5d29yZD5RdWVzdGlvbm5haXJlczwva2V5d29yZD48a2V5d29yZD5R
dWFsaXR5IG9mIExpZmU8L2tleXdvcmQ+PGtleXdvcmQ+QXN0aG1hPC9rZXl3b3JkPjwva2V5d29y
ZHM+PGRhdGVzPjx5ZWFyPjIwMDc8L3llYXI+PHB1Yi1kYXRlcz48ZGF0ZT5BdWc8L2RhdGU+PC9w
dWItZGF0ZXM+PC9kYXRlcz48aXNibj4xNDY4LTIwNDQ8L2lzYm4+PGFjY2Vzc2lvbi1udW0+MTc0
Mjg4MTg8L2FjY2Vzc2lvbi1udW0+PHVybHM+PHJlbGF0ZWQtdXJscz48dXJsPmh0dHBzOi8vb3Zp
ZHNwLm92aWQuY29tL292aWR3ZWIuY2dpP1Q9SlMmYW1wO0NTQz1ZJmFtcDtORVdTPU4mYW1wO1BB
R0U9ZnVsbHRleHQmYW1wO0Q9bWVkNiZhbXA7QU49MTc0Mjg4MTggaHR0cDovL3Jlc29sdmVyLmVi
c2NvaG9zdC5jb20vb3BlbnVybD9pc3NuPTAwMDM5ODg4JmFtcDtWb2x1bWU9OTImYW1wO2lzc3Vl
PTgmYW1wO3NwYWdlPTY3OCZhbXA7dGl0bGU9Q29tcHV0ZXJpc2VkK3BhZWRpYXRyaWMrYXN0aG1h
K3F1YWxpdHkrb2YrbGlmZStxdWVzdGlvbm5haXJlcytpbityb3V0aW5lK2NhcmUuJmFtcDt5ZWFy
PTIwMDcmYW1wO2F1bGFzdD1NdXNzYWZmaTwvdXJsPjx1cmw+aHR0cHM6Ly93d3cubmNiaS5ubG0u
bmloLmdvdi9wbWMvYXJ0aWNsZXMvUE1DMjA4Mzg2OC9wZGYvNjc4LnBkZjwvdXJsPjwvcmVsYXRl
ZC11cmxzPjwvdXJscz48Y3VzdG9tMT5SQVlZQU4tSU5DTFVTSU9OOiB7JnF1b3Q7QW5uYSZxdW90
Oz0mZ3Q7JnF1b3Q7SW5jbHVkZWQmcXVvdDssICZxdW90O0VrYXRlcmluYSZxdW90Oz0mZ3Q7JnF1
b3Q7SW5jbHVkZWQmcXVvdDt9IHwgUkFZWUFOLUxBQkVMUzogZWxlY3Ryb25pYzwvY3VzdG9tMT48
bGFuZ3VhZ2U+RW5nbGlzaDwvbGFuZ3VhZ2U+PC9yZWNvcmQ+PC9DaXRlPjxDaXRlPjxBdXRob3I+
RWhyczwvQXV0aG9yPjxZZWFyPjIwMDY8L1llYXI+PFJlY051bT4xOTg8L1JlY051bT48cmVjb3Jk
PjxyZWMtbnVtYmVyPjE5ODwvcmVjLW51bWJlcj48Zm9yZWlnbi1rZXlzPjxrZXkgYXBwPSJFTiIg
ZGItaWQ9InhzZTlzczl0OGE5OWR1ZXJ2eGh4ZXdmNTBlc3MyZWFlenp3diIgdGltZXN0YW1wPSIx
NjY1OTI1MTY3Ij4xOTg8L2tleT48L2ZvcmVpZ24ta2V5cz48cmVmLXR5cGUgbmFtZT0iSm91cm5h
bCBBcnRpY2xlIj4xNzwvcmVmLXR5cGU+PGNvbnRyaWJ1dG9ycz48YXV0aG9ycz48YXV0aG9yPkVo
cnMsIFAgTzwvYXV0aG9yPjxhdXRob3I+Tm9rZWxhLCBNPC9hdXRob3I+PGF1dGhvcj5TdMOkbGxi
ZXJnLCBCPC9hdXRob3I+PGF1dGhvcj5IamVtZGFobCwgUC48L2F1dGhvcj48YXV0aG9yPldpa3N0
csO2bSBKb25zc29uLCBFLjwvYXV0aG9yPjwvYXV0aG9ycz48L2NvbnRyaWJ1dG9ycz48dGl0bGVz
Pjx0aXRsZT5CcmllZiBxdWVzdGlvbm5haXJlcyBmb3IgcGF0aWVudC1yZXBvcnRlZCBvdXRjb21l
cyBpbiBhc3RobWE6IHZhbGlkYXRpb24gYW5kIHVzZWZ1bG5lc3MgaW4gYSBwcmltYXJ5IGNhcmUg
c2V0dGluZzwvdGl0bGU+PHNlY29uZGFyeS10aXRsZT5DSEVTVDwvc2Vjb25kYXJ5LXRpdGxlPjwv
dGl0bGVzPjxwZXJpb2RpY2FsPjxmdWxsLXRpdGxlPkNoZXN0PC9mdWxsLXRpdGxlPjwvcGVyaW9k
aWNhbD48cGFnZXM+OTI1LTkzMjwvcGFnZXM+PHZvbHVtZT4xMjk8L3ZvbHVtZT48bnVtYmVyPjQ8
L251bWJlcj48a2V5d29yZHM+PGtleXdvcmQ+QXN0aG1hPC9rZXl3b3JkPjxrZXl3b3JkPlRoZXJh
cHk8L2tleXdvcmQ+PGtleXdvcmQ+UHJpbWFyeSBIZWFsdGggQ2FyZTwva2V5d29yZD48a2V5d29y
ZD5RdWFsaXR5IG9mIExpZmU8L2tleXdvcmQ+PGtleXdvcmQ+UXVlc3Rpb25uYWlyZXM8L2tleXdv
cmQ+PGtleXdvcmQ+QWRvbGVzY2VuY2U8L2tleXdvcmQ+PGtleXdvcmQ+QWR1bHQ8L2tleXdvcmQ+
PGtleXdvcmQ+QWdlZDwva2V5d29yZD48a2V5d29yZD5BZ2VkLCA4MCBhbmQgT3Zlcjwva2V5d29y
ZD48a2V5d29yZD5Qc3ljaG9zb2NpYWwgRmFjdG9yczwva2V5d29yZD48a2V5d29yZD5GZW1hbGU8
L2tleXdvcmQ+PGtleXdvcmQ+SGVhbHRoIFN0YXR1czwva2V5d29yZD48a2V5d29yZD5NYWxlPC9r
ZXl3b3JkPjxrZXl3b3JkPk1pZGRsZSBBZ2U8L2tleXdvcmQ+PGtleXdvcmQ+UHJvc3BlY3RpdmUg
U3R1ZGllczwva2V5d29yZD48a2V5d29yZD5SZXByb2R1Y2liaWxpdHkgb2YgUmVzdWx0czwva2V5
d29yZD48a2V5d29yZD5TaG9ydCBGb3JtLTM2IEhlYWx0aCBTdXJ2ZXkgKFNGLTM2KTwva2V5d29y
ZD48a2V5d29yZD5UcmVhdG1lbnQgT3V0Y29tZXM8L2tleXdvcmQ+PGtleXdvcmQ+SHVtYW48L2tl
eXdvcmQ+PC9rZXl3b3Jkcz48ZGF0ZXM+PHllYXI+MjAwNjwveWVhcj48cHViLWRhdGVzPjxkYXRl
PjIwMDY8L2RhdGU+PC9wdWItZGF0ZXM+PC9kYXRlcz48aXNibj4wMDEyLTM2OTI8L2lzYm4+PGFj
Y2Vzc2lvbi1udW0+MTA1OTQ5ODgxLiBMYW5ndWFnZTogRW5nbGlzaC4gRW50cnkgRGF0ZTogMjAw
ODAyMDEuIFJldmlzaW9uIERhdGU6IDIwMjAwNzA4LiBQdWJsaWNhdGlvbiBUeXBlOiBKb3VybmFs
IEFydGljbGU8L2FjY2Vzc2lvbi1udW0+PHVybHM+PHJlbGF0ZWQtdXJscz48dXJsPmh0dHA6Ly9z
ZWFyY2guZWJzY29ob3N0LmNvbS9sb2dpbi5hc3B4P2RpcmVjdD10cnVlJmFtcDtkYj1yemgmYW1w
O0FOPTEwNTk0OTg4MSZhbXA7c2l0ZT1laG9zdC1saXZlPC91cmw+PHVybD5odHRwczovL2pvdXJu
YWwuY2hlc3RuZXQub3JnL2FydGljbGUvUzAwMTItMzY5MigxNSkzODgwNy0zL2Z1bGx0ZXh0PC91
cmw+PC9yZWxhdGVkLXVybHM+PC91cmxzPjxjdXN0b20xPlJBWVlBTi1JTkNMVVNJT046IHsmcXVv
dDtBbm5hJnF1b3Q7PSZndDsmcXVvdDtJbmNsdWRlZCZxdW90OywgJnF1b3Q7RWthdGVyaW5hJnF1
b3Q7PSZndDsmcXVvdDtJbmNsdWRlZCZxdW90O30gfCBSQVlZQU4tTEFCRUxTOiBtaW5pQVFMUTwv
Y3VzdG9tMT48L3JlY29yZD48L0NpdGU+PC9FbmROb3RlPn==
</w:fldData>
        </w:fldChar>
      </w:r>
      <w:r w:rsidR="00463A02">
        <w:instrText xml:space="preserve"> ADDIN EN.CITE.DATA </w:instrText>
      </w:r>
      <w:r w:rsidR="00463A02">
        <w:fldChar w:fldCharType="end"/>
      </w:r>
      <w:r w:rsidR="00621291" w:rsidRPr="00E3018E">
        <w:fldChar w:fldCharType="separate"/>
      </w:r>
      <w:r w:rsidR="00E83C39" w:rsidRPr="00E83C39">
        <w:rPr>
          <w:noProof/>
          <w:vertAlign w:val="superscript"/>
        </w:rPr>
        <w:t>96-99</w:t>
      </w:r>
      <w:r w:rsidR="00621291" w:rsidRPr="00E3018E">
        <w:fldChar w:fldCharType="end"/>
      </w:r>
      <w:r w:rsidR="006F0087" w:rsidRPr="00E3018E">
        <w:t xml:space="preserve"> and asthma control</w:t>
      </w:r>
      <w:r w:rsidR="00DF7E8D" w:rsidRPr="00E3018E">
        <w:fldChar w:fldCharType="begin">
          <w:fldData xml:space="preserve">PEVuZE5vdGU+PENpdGU+PEF1dGhvcj5TY2h1bGVyPC9BdXRob3I+PFllYXI+MjAxNjwvWWVhcj48
UmVjTnVtPjE5OTwvUmVjTnVtPjxEaXNwbGF5VGV4dD48c3R5bGUgZmFjZT0ic3VwZXJzY3JpcHQi
Pjk5LTEwMjwvc3R5bGU+PC9EaXNwbGF5VGV4dD48cmVjb3JkPjxyZWMtbnVtYmVyPjE5OTwvcmVj
LW51bWJlcj48Zm9yZWlnbi1rZXlzPjxrZXkgYXBwPSJFTiIgZGItaWQ9InhzZTlzczl0OGE5OWR1
ZXJ2eGh4ZXdmNTBlc3MyZWFlenp3diIgdGltZXN0YW1wPSIxNjY1OTI1MTY3Ij4xOTk8L2tleT48
L2ZvcmVpZ24ta2V5cz48cmVmLXR5cGUgbmFtZT0iSm91cm5hbCBBcnRpY2xlIj4xNzwvcmVmLXR5
cGU+PGNvbnRyaWJ1dG9ycz48YXV0aG9ycz48YXV0aG9yPlNjaHVsZXIsIE08L2F1dGhvcj48YXV0
aG9yPkZhbGxlciwgSDwvYXV0aG9yPjxhdXRob3I+V2l0dG1hbm4sIE08L2F1dGhvcj48YXV0aG9y
PlNjaHVsdHosIEsuPC9hdXRob3I+PC9hdXRob3JzPjwvY29udHJpYnV0b3JzPjxhdXRoLWFkZHJl
c3M+U2NodWxlciwgTWljaGFlbC4gYSBEZXBhcnRtZW50IG9mIE1lZGljYWwgUHN5Y2hvbG9neSBh
bmQgUHN5Y2hvdGhlcmFweSwgTWVkaWNhbCBTb2Npb2xvZ3kgYW5kIFJlaGFiaWxpdGF0aW9uIFNj
aWVuY2VzLCBVbml2ZXJzaXR5IG9mIFd1cnpidXJnLCBXdXJ6YnVyZywgR2VybWFueSBhbmQuIEZh
bGxlciwgSGVybWFubi4gYSBEZXBhcnRtZW50IG9mIE1lZGljYWwgUHN5Y2hvbG9neSBhbmQgUHN5
Y2hvdGhlcmFweSwgTWVkaWNhbCBTb2Npb2xvZ3kgYW5kIFJlaGFiaWxpdGF0aW9uIFNjaWVuY2Vz
LCBVbml2ZXJzaXR5IG9mIFd1cnpidXJnLCBXdXJ6YnVyZywgR2VybWFueSBhbmQuIFdpdHRtYW5u
LCBNaWNoYWVsLiBiIEJhZCBSZWljaGVuaGFsbCBDbGluaWMsIENlbnRyZSBmb3IgUmVoYWJpbGl0
YXRpb24sIFBuZXVtb2xvZ3kgYW5kIE9ydGhvcGVkaWNzLCBCYWQgUmVpY2hlbmhhbGwsIEdlcm1h
bnkuIFNjaHVsdHosIEtvbnJhZC4gYiBCYWQgUmVpY2hlbmhhbGwgQ2xpbmljLCBDZW50cmUgZm9y
IFJlaGFiaWxpdGF0aW9uLCBQbmV1bW9sb2d5IGFuZCBPcnRob3BlZGljcywgQmFkIFJlaWNoZW5o
YWxsLCBHZXJtYW55LjwvYXV0aC1hZGRyZXNzPjx0aXRsZXM+PHRpdGxlPkFzdGhtYSBDb250cm9s
IFRlc3QgYW5kIEFzdGhtYSBDb250cm9sIFF1ZXN0aW9ubmFpcmU6IGZhY3RvcmlhbCB2YWxpZGl0
eSwgcmVsaWFiaWxpdHkgYW5kIGNvcnJlc3BvbmRlbmNlIGluIGFzc2Vzc2luZyBzdGF0dXMgYW5k
IGNoYW5nZSBpbiBhc3RobWEgY29udHJvbDwvdGl0bGU+PHNlY29uZGFyeS10aXRsZT5Kb3VybmFs
IG9mIEFzdGhtYTwvc2Vjb25kYXJ5LXRpdGxlPjwvdGl0bGVzPjxwZXJpb2RpY2FsPjxmdWxsLXRp
dGxlPkpvdXJuYWwgb2YgQXN0aG1hPC9mdWxsLXRpdGxlPjwvcGVyaW9kaWNhbD48cGFnZXM+NDM4
LTQ1PC9wYWdlcz48dm9sdW1lPjUzPC92b2x1bWU+PG51bWJlcj40PC9udW1iZXI+PGtleXdvcmRz
PjxrZXl3b3JkPipBc3RobWEvZGkgW0RpYWdub3Npc108L2tleXdvcmQ+PGtleXdvcmQ+KkFzdGht
YS9wYyBbUHJldmVudGlvbiAmYW1wOyBDb250cm9sXTwva2V5d29yZD48a2V5d29yZD5GZW1hbGU8
L2tleXdvcmQ+PGtleXdvcmQ+SHVtYW5zPC9rZXl3b3JkPjxrZXl3b3JkPk1hbGU8L2tleXdvcmQ+
PGtleXdvcmQ+TWlkZGxlIEFnZWQ8L2tleXdvcmQ+PGtleXdvcmQ+UmVwcm9kdWNpYmlsaXR5IG9m
IFJlc3VsdHM8L2tleXdvcmQ+PGtleXdvcmQ+UmVzcGlyYXRvcnkgRnVuY3Rpb24gVGVzdHM8L2tl
eXdvcmQ+PGtleXdvcmQ+KlN1cnZleXMgYW5kIFF1ZXN0aW9ubmFpcmVzPC9rZXl3b3JkPjxrZXl3
b3JkPkFzdGhtYTwva2V5d29yZD48a2V5d29yZD5RdWVzdGlvbm5haXJlczwva2V5d29yZD48L2tl
eXdvcmRzPjxkYXRlcz48eWVhcj4yMDE2PC95ZWFyPjxwdWItZGF0ZXM+PGRhdGU+MjAxNjwvZGF0
ZT48L3B1Yi1kYXRlcz48L2RhdGVzPjxpc2JuPjE1MzItNDMwMzwvaXNibj48YWNjZXNzaW9uLW51
bT4yNjUzOTc1NzwvYWNjZXNzaW9uLW51bT48dXJscz48cmVsYXRlZC11cmxzPjx1cmw+aHR0cHM6
Ly9vdmlkc3Aub3ZpZC5jb20vb3ZpZHdlYi5jZ2k/VD1KUyZhbXA7Q1NDPVkmYW1wO05FV1M9TiZh
bXA7UEFHRT1mdWxsdGV4dCZhbXA7RD1tZWQxMyZhbXA7QU49MjY1Mzk3NTcgaHR0cDovL3Jlc29s
dmVyLmVic2NvaG9zdC5jb20vb3BlbnVybD9pc3NuPTAyNzcwOTAzJmFtcDtWb2x1bWU9NTMmYW1w
O2lzc3VlPTQmYW1wO3NwYWdlPTQzOCZhbXA7dGl0bGU9QXN0aG1hK0NvbnRyb2wrVGVzdCthbmQr
QXN0aG1hK0NvbnRyb2wrUXVlc3Rpb25uYWlyZSUzQStmYWN0b3JpYWwrdmFsaWRpdHklMkMrcmVs
aWFiaWxpdHkrYW5kK2NvcnJlc3BvbmRlbmNlK2luK2Fzc2Vzc2luZytzdGF0dXMrYW5kK2NoYW5n
ZStpbithc3RobWErY29udHJvbC4mYW1wO3llYXI9MjAxNiZhbXA7YXVsYXN0PVNjaHVsZXI8L3Vy
bD48dXJsPmh0dHBzOi8vd3d3LnRhbmRmb25saW5lLmNvbS9kb2kvZnVsbC8xMC4zMTA5LzAyNzcw
OTAzLjIwMTUuMTEwMTEzNDwvdXJsPjwvcmVsYXRlZC11cmxzPjwvdXJscz48Y3VzdG9tMT5SQVlZ
QU4tSU5DTFVTSU9OOiB7JnF1b3Q7QW5uYSZxdW90Oz0mZ3Q7JnF1b3Q7SW5jbHVkZWQmcXVvdDss
ICZxdW90O0VrYXRlcmluYSZxdW90Oz0mZ3Q7JnF1b3Q7SW5jbHVkZWQmcXVvdDt9IHwgUkFZWUFO
LUxBQkVMUzogQUNRLEFDVDwvY3VzdG9tMT48bGFuZ3VhZ2U+RW5nbGlzaDwvbGFuZ3VhZ2U+PC9y
ZWNvcmQ+PC9DaXRlPjxDaXRlPjxBdXRob3I+U2VrZXJlbDwvQXV0aG9yPjxZZWFyPjIwMTI8L1ll
YXI+PFJlY051bT4yMDA8L1JlY051bT48cmVjb3JkPjxyZWMtbnVtYmVyPjIwMDwvcmVjLW51bWJl
cj48Zm9yZWlnbi1rZXlzPjxrZXkgYXBwPSJFTiIgZGItaWQ9InhzZTlzczl0OGE5OWR1ZXJ2eGh4
ZXdmNTBlc3MyZWFlenp3diIgdGltZXN0YW1wPSIxNjY1OTI1MTY3Ij4yMDA8L2tleT48L2ZvcmVp
Z24ta2V5cz48cmVmLXR5cGUgbmFtZT0iSm91cm5hbCBBcnRpY2xlIj4xNzwvcmVmLXR5cGU+PGNv
bnRyaWJ1dG9ycz48YXV0aG9ycz48YXV0aG9yPlNla2VyZWwsIEIgRTwvYXV0aG9yPjxhdXRob3I+
U295ZXIsIE8gVTwvYXV0aG9yPjxhdXRob3I+S2Vza2luLCBPPC9hdXRob3I+PGF1dGhvcj5VenVu
ZXIsIE4uPC9hdXRob3I+PGF1dGhvcj5ZYXppY2lvZ2x1LCBNLjwvYXV0aG9yPjxhdXRob3I+S2ls
aWMsIE0uPC9hdXRob3I+PGF1dGhvcj5BcnRhYywgSC48L2F1dGhvcj48YXV0aG9yPk96bWVuLCBT
LjwvYXV0aG9yPjxhdXRob3I+Q2FuLCBELjwvYXV0aG9yPjxhdXRob3I+WmV5cmVrLCBELjwvYXV0
aG9yPjxhdXRob3I+Q29rdWdyYXMsIEguPC9hdXRob3I+PGF1dGhvcj5DYW5pdGV6LCBZLjwvYXV0
aG9yPjxhdXRob3I+QXlkb2dhbiwgTS48L2F1dGhvcj48YXV0aG9yPkt1eXVjdSwgUy48L2F1dGhv
cj48YXV0aG9yPkluYWwsIEEuPC9hdXRob3I+PGF1dGhvcj5HdXJrYW4sIEYuPC9hdXRob3I+PGF1
dGhvcj5PcmhhbiwgRi48L2F1dGhvcj48YXV0aG9yPllpbG1heiwgTy48L2F1dGhvcj48YXV0aG9y
PkJveiwgQS4gQi48L2F1dGhvcj48YXV0aG9yPlRhaGFuLCBGLjwvYXV0aG9yPjxhdXRob3I+Q2V2
aXQsIE8uPC9hdXRob3I+PC9hdXRob3JzPjwvY29udHJpYnV0b3JzPjxhdXRoLWFkZHJlc3M+U2Vr
ZXJlbCwgQiBFLiBGYWN1bHR5IG9mIE1lZGljaW5lLCBQZWRpYXRyaWMgQWxsZXJneSBhbmQgQXN0
aG1hIFVuaXQsIEhhY2V0dGVwZSBVbml2ZXJzaXR5LCAwNjEwMCwgQW5rYXJhLCBUdXJrZXkuIGJf
c2VrZXJlbEB5YWhvby5jb208L2F1dGgtYWRkcmVzcz48dGl0bGVzPjx0aXRsZT5UaGUgcmVsaWFi
aWxpdHkgYW5kIHZhbGlkaXR5IG9mIFR1cmtpc2ggdmVyc2lvbiBvZiBDaGlsZGhvb2QgQXN0aG1h
IENvbnRyb2wgVGVzdDwvdGl0bGU+PHNlY29uZGFyeS10aXRsZT5RdWFsaXR5IG9mIExpZmUgUmVz
ZWFyY2g8L3NlY29uZGFyeS10aXRsZT48L3RpdGxlcz48cGVyaW9kaWNhbD48ZnVsbC10aXRsZT5R
dWFsaXR5IG9mIExpZmUgUmVzZWFyY2g8L2Z1bGwtdGl0bGU+PC9wZXJpb2RpY2FsPjxwYWdlcz42
ODUtOTA8L3BhZ2VzPjx2b2x1bWU+MjE8L3ZvbHVtZT48bnVtYmVyPjQ8L251bWJlcj48a2V5d29y
ZHM+PGtleXdvcmQ+KkFzdGhtYS9weCBbUHN5Y2hvbG9neV08L2tleXdvcmQ+PGtleXdvcmQ+Q2hp
bGQ8L2tleXdvcmQ+PGtleXdvcmQ+RmVtYWxlPC9rZXl3b3JkPjxrZXl3b3JkPkh1bWFuczwva2V5
d29yZD48a2V5d29yZD5NYWxlPC9rZXl3b3JkPjxrZXl3b3JkPipRdWFsaXR5IG9mIExpZmUvcHgg
W1BzeWNob2xvZ3ldPC9rZXl3b3JkPjxrZXl3b3JkPipTdXJ2ZXlzIGFuZCBRdWVzdGlvbm5haXJl
cy9zdCBbU3RhbmRhcmRzXTwva2V5d29yZD48a2V5d29yZD5UdXJrZXk8L2tleXdvcmQ+PGtleXdv
cmQ+QXN0aG1hPC9rZXl3b3JkPjwva2V5d29yZHM+PGRhdGVzPjx5ZWFyPjIwMTI8L3llYXI+PHB1
Yi1kYXRlcz48ZGF0ZT5NYXk8L2RhdGU+PC9wdWItZGF0ZXM+PC9kYXRlcz48aXNibj4xNTczLTI2
NDk8L2lzYm4+PGFjY2Vzc2lvbi1udW0+MjE3OTI3MzI8L2FjY2Vzc2lvbi1udW0+PHVybHM+PHJl
bGF0ZWQtdXJscz48dXJsPmh0dHBzOi8vb3ZpZHNwLm92aWQuY29tL292aWR3ZWIuY2dpP1Q9SlMm
YW1wO0NTQz1ZJmFtcDtORVdTPU4mYW1wO1BBR0U9ZnVsbHRleHQmYW1wO0Q9bWVkOSZhbXA7QU49
MjE3OTI3MzIgaHR0cDovL3Jlc29sdmVyLmVic2NvaG9zdC5jb20vb3BlbnVybD9pc3NuPTA5NjI5
MzQzJmFtcDtWb2x1bWU9MjEmYW1wO2lzc3VlPTQmYW1wO3NwYWdlPTY4NSZhbXA7dGl0bGU9VGhl
K3JlbGlhYmlsaXR5K2FuZCt2YWxpZGl0eStvZitUdXJraXNoK3ZlcnNpb24rb2YrQ2hpbGRob29k
K0FzdGhtYStDb250cm9sK1Rlc3QuJmFtcDt5ZWFyPTIwMTImYW1wO2F1bGFzdD1TZWtlcmVsPC91
cmw+PHVybD5odHRwczovL2xpbmsuc3ByaW5nZXIuY29tL2FydGljbGUvMTAuMTAwNyUyRnMxMTEz
Ni0wMTEtOTk3MC16PC91cmw+PC9yZWxhdGVkLXVybHM+PC91cmxzPjxjdXN0b20xPlJBWVlBTi1J
TkNMVVNJT046IHsmcXVvdDtBbm5hJnF1b3Q7PSZndDsmcXVvdDtJbmNsdWRlZCZxdW90OywgJnF1
b3Q7RWthdGVyaW5hJnF1b3Q7PSZndDsmcXVvdDtJbmNsdWRlZCZxdW90O30gfCBSQVlZQU4tTEFC
RUxTOiBDQUNUPC9jdXN0b20xPjxsYW5ndWFnZT5FbmdsaXNoPC9sYW5ndWFnZT48L3JlY29yZD48
L0NpdGU+PENpdGU+PEF1dGhvcj5TY2h1bGVyPC9BdXRob3I+PFllYXI+MjAxNjwvWWVhcj48UmVj
TnVtPjE5OTwvUmVjTnVtPjxyZWNvcmQ+PHJlYy1udW1iZXI+MTk5PC9yZWMtbnVtYmVyPjxmb3Jl
aWduLWtleXM+PGtleSBhcHA9IkVOIiBkYi1pZD0ieHNlOXNzOXQ4YTk5ZHVlcnZ4aHhld2Y1MGVz
czJlYWV6end2IiB0aW1lc3RhbXA9IjE2NjU5MjUxNjciPjE5OTwva2V5PjwvZm9yZWlnbi1rZXlz
PjxyZWYtdHlwZSBuYW1lPSJKb3VybmFsIEFydGljbGUiPjE3PC9yZWYtdHlwZT48Y29udHJpYnV0
b3JzPjxhdXRob3JzPjxhdXRob3I+U2NodWxlciwgTTwvYXV0aG9yPjxhdXRob3I+RmFsbGVyLCBI
PC9hdXRob3I+PGF1dGhvcj5XaXR0bWFubiwgTTwvYXV0aG9yPjxhdXRob3I+U2NodWx0eiwgSy48
L2F1dGhvcj48L2F1dGhvcnM+PC9jb250cmlidXRvcnM+PGF1dGgtYWRkcmVzcz5TY2h1bGVyLCBN
aWNoYWVsLiBhIERlcGFydG1lbnQgb2YgTWVkaWNhbCBQc3ljaG9sb2d5IGFuZCBQc3ljaG90aGVy
YXB5LCBNZWRpY2FsIFNvY2lvbG9neSBhbmQgUmVoYWJpbGl0YXRpb24gU2NpZW5jZXMsIFVuaXZl
cnNpdHkgb2YgV3VyemJ1cmcsIFd1cnpidXJnLCBHZXJtYW55IGFuZC4gRmFsbGVyLCBIZXJtYW5u
LiBhIERlcGFydG1lbnQgb2YgTWVkaWNhbCBQc3ljaG9sb2d5IGFuZCBQc3ljaG90aGVyYXB5LCBN
ZWRpY2FsIFNvY2lvbG9neSBhbmQgUmVoYWJpbGl0YXRpb24gU2NpZW5jZXMsIFVuaXZlcnNpdHkg
b2YgV3VyemJ1cmcsIFd1cnpidXJnLCBHZXJtYW55IGFuZC4gV2l0dG1hbm4sIE1pY2hhZWwuIGIg
QmFkIFJlaWNoZW5oYWxsIENsaW5pYywgQ2VudHJlIGZvciBSZWhhYmlsaXRhdGlvbiwgUG5ldW1v
bG9neSBhbmQgT3J0aG9wZWRpY3MsIEJhZCBSZWljaGVuaGFsbCwgR2VybWFueS4gU2NodWx0eiwg
S29ucmFkLiBiIEJhZCBSZWljaGVuaGFsbCBDbGluaWMsIENlbnRyZSBmb3IgUmVoYWJpbGl0YXRp
b24sIFBuZXVtb2xvZ3kgYW5kIE9ydGhvcGVkaWNzLCBCYWQgUmVpY2hlbmhhbGwsIEdlcm1hbnku
PC9hdXRoLWFkZHJlc3M+PHRpdGxlcz48dGl0bGU+QXN0aG1hIENvbnRyb2wgVGVzdCBhbmQgQXN0
aG1hIENvbnRyb2wgUXVlc3Rpb25uYWlyZTogZmFjdG9yaWFsIHZhbGlkaXR5LCByZWxpYWJpbGl0
eSBhbmQgY29ycmVzcG9uZGVuY2UgaW4gYXNzZXNzaW5nIHN0YXR1cyBhbmQgY2hhbmdlIGluIGFz
dGhtYSBjb250cm9sPC90aXRsZT48c2Vjb25kYXJ5LXRpdGxlPkpvdXJuYWwgb2YgQXN0aG1hPC9z
ZWNvbmRhcnktdGl0bGU+PC90aXRsZXM+PHBlcmlvZGljYWw+PGZ1bGwtdGl0bGU+Sm91cm5hbCBv
ZiBBc3RobWE8L2Z1bGwtdGl0bGU+PC9wZXJpb2RpY2FsPjxwYWdlcz40MzgtNDU8L3BhZ2VzPjx2
b2x1bWU+NTM8L3ZvbHVtZT48bnVtYmVyPjQ8L251bWJlcj48a2V5d29yZHM+PGtleXdvcmQ+KkFz
dGhtYS9kaSBbRGlhZ25vc2lzXTwva2V5d29yZD48a2V5d29yZD4qQXN0aG1hL3BjIFtQcmV2ZW50
aW9uICZhbXA7IENvbnRyb2xdPC9rZXl3b3JkPjxrZXl3b3JkPkZlbWFsZTwva2V5d29yZD48a2V5
d29yZD5IdW1hbnM8L2tleXdvcmQ+PGtleXdvcmQ+TWFsZTwva2V5d29yZD48a2V5d29yZD5NaWRk
bGUgQWdlZDwva2V5d29yZD48a2V5d29yZD5SZXByb2R1Y2liaWxpdHkgb2YgUmVzdWx0czwva2V5
d29yZD48a2V5d29yZD5SZXNwaXJhdG9yeSBGdW5jdGlvbiBUZXN0czwva2V5d29yZD48a2V5d29y
ZD4qU3VydmV5cyBhbmQgUXVlc3Rpb25uYWlyZXM8L2tleXdvcmQ+PGtleXdvcmQ+QXN0aG1hPC9r
ZXl3b3JkPjxrZXl3b3JkPlF1ZXN0aW9ubmFpcmVzPC9rZXl3b3JkPjwva2V5d29yZHM+PGRhdGVz
Pjx5ZWFyPjIwMTY8L3llYXI+PHB1Yi1kYXRlcz48ZGF0ZT4yMDE2PC9kYXRlPjwvcHViLWRhdGVz
PjwvZGF0ZXM+PGlzYm4+MTUzMi00MzAzPC9pc2JuPjxhY2Nlc3Npb24tbnVtPjI2NTM5NzU3PC9h
Y2Nlc3Npb24tbnVtPjx1cmxzPjxyZWxhdGVkLXVybHM+PHVybD5odHRwczovL292aWRzcC5vdmlk
LmNvbS9vdmlkd2ViLmNnaT9UPUpTJmFtcDtDU0M9WSZhbXA7TkVXUz1OJmFtcDtQQUdFPWZ1bGx0
ZXh0JmFtcDtEPW1lZDEzJmFtcDtBTj0yNjUzOTc1NyBodHRwOi8vcmVzb2x2ZXIuZWJzY29ob3N0
LmNvbS9vcGVudXJsP2lzc249MDI3NzA5MDMmYW1wO1ZvbHVtZT01MyZhbXA7aXNzdWU9NCZhbXA7
c3BhZ2U9NDM4JmFtcDt0aXRsZT1Bc3RobWErQ29udHJvbCtUZXN0K2FuZCtBc3RobWErQ29udHJv
bCtRdWVzdGlvbm5haXJlJTNBK2ZhY3RvcmlhbCt2YWxpZGl0eSUyQytyZWxpYWJpbGl0eSthbmQr
Y29ycmVzcG9uZGVuY2UraW4rYXNzZXNzaW5nK3N0YXR1cythbmQrY2hhbmdlK2luK2FzdGhtYStj
b250cm9sLiZhbXA7eWVhcj0yMDE2JmFtcDthdWxhc3Q9U2NodWxlcjwvdXJsPjx1cmw+aHR0cHM6
Ly93d3cudGFuZGZvbmxpbmUuY29tL2RvaS9mdWxsLzEwLjMxMDkvMDI3NzA5MDMuMjAxNS4xMTAx
MTM0PC91cmw+PC9yZWxhdGVkLXVybHM+PC91cmxzPjxjdXN0b20xPlJBWVlBTi1JTkNMVVNJT046
IHsmcXVvdDtBbm5hJnF1b3Q7PSZndDsmcXVvdDtJbmNsdWRlZCZxdW90OywgJnF1b3Q7RWthdGVy
aW5hJnF1b3Q7PSZndDsmcXVvdDtJbmNsdWRlZCZxdW90O30gfCBSQVlZQU4tTEFCRUxTOiBBQ1Es
QUNUPC9jdXN0b20xPjxsYW5ndWFnZT5FbmdsaXNoPC9sYW5ndWFnZT48L3JlY29yZD48L0NpdGU+
PENpdGU+PEF1dGhvcj5FaHJzPC9BdXRob3I+PFllYXI+MjAwNjwvWWVhcj48UmVjTnVtPjE5ODwv
UmVjTnVtPjxyZWNvcmQ+PHJlYy1udW1iZXI+MTk4PC9yZWMtbnVtYmVyPjxmb3JlaWduLWtleXM+
PGtleSBhcHA9IkVOIiBkYi1pZD0ieHNlOXNzOXQ4YTk5ZHVlcnZ4aHhld2Y1MGVzczJlYWV6end2
IiB0aW1lc3RhbXA9IjE2NjU5MjUxNjciPjE5ODwva2V5PjwvZm9yZWlnbi1rZXlzPjxyZWYtdHlw
ZSBuYW1lPSJKb3VybmFsIEFydGljbGUiPjE3PC9yZWYtdHlwZT48Y29udHJpYnV0b3JzPjxhdXRo
b3JzPjxhdXRob3I+RWhycywgUCBPPC9hdXRob3I+PGF1dGhvcj5Ob2tlbGEsIE08L2F1dGhvcj48
YXV0aG9yPlN0w6RsbGJlcmcsIEI8L2F1dGhvcj48YXV0aG9yPkhqZW1kYWhsLCBQLjwvYXV0aG9y
PjxhdXRob3I+V2lrc3Ryw7ZtIEpvbnNzb24sIEUuPC9hdXRob3I+PC9hdXRob3JzPjwvY29udHJp
YnV0b3JzPjx0aXRsZXM+PHRpdGxlPkJyaWVmIHF1ZXN0aW9ubmFpcmVzIGZvciBwYXRpZW50LXJl
cG9ydGVkIG91dGNvbWVzIGluIGFzdGhtYTogdmFsaWRhdGlvbiBhbmQgdXNlZnVsbmVzcyBpbiBh
IHByaW1hcnkgY2FyZSBzZXR0aW5nPC90aXRsZT48c2Vjb25kYXJ5LXRpdGxlPkNIRVNUPC9zZWNv
bmRhcnktdGl0bGU+PC90aXRsZXM+PHBlcmlvZGljYWw+PGZ1bGwtdGl0bGU+Q2hlc3Q8L2Z1bGwt
dGl0bGU+PC9wZXJpb2RpY2FsPjxwYWdlcz45MjUtOTMyPC9wYWdlcz48dm9sdW1lPjEyOTwvdm9s
dW1lPjxudW1iZXI+NDwvbnVtYmVyPjxrZXl3b3Jkcz48a2V5d29yZD5Bc3RobWE8L2tleXdvcmQ+
PGtleXdvcmQ+VGhlcmFweTwva2V5d29yZD48a2V5d29yZD5QcmltYXJ5IEhlYWx0aCBDYXJlPC9r
ZXl3b3JkPjxrZXl3b3JkPlF1YWxpdHkgb2YgTGlmZTwva2V5d29yZD48a2V5d29yZD5RdWVzdGlv
bm5haXJlczwva2V5d29yZD48a2V5d29yZD5BZG9sZXNjZW5jZTwva2V5d29yZD48a2V5d29yZD5B
ZHVsdDwva2V5d29yZD48a2V5d29yZD5BZ2VkPC9rZXl3b3JkPjxrZXl3b3JkPkFnZWQsIDgwIGFu
ZCBPdmVyPC9rZXl3b3JkPjxrZXl3b3JkPlBzeWNob3NvY2lhbCBGYWN0b3JzPC9rZXl3b3JkPjxr
ZXl3b3JkPkZlbWFsZTwva2V5d29yZD48a2V5d29yZD5IZWFsdGggU3RhdHVzPC9rZXl3b3JkPjxr
ZXl3b3JkPk1hbGU8L2tleXdvcmQ+PGtleXdvcmQ+TWlkZGxlIEFnZTwva2V5d29yZD48a2V5d29y
ZD5Qcm9zcGVjdGl2ZSBTdHVkaWVzPC9rZXl3b3JkPjxrZXl3b3JkPlJlcHJvZHVjaWJpbGl0eSBv
ZiBSZXN1bHRzPC9rZXl3b3JkPjxrZXl3b3JkPlNob3J0IEZvcm0tMzYgSGVhbHRoIFN1cnZleSAo
U0YtMzYpPC9rZXl3b3JkPjxrZXl3b3JkPlRyZWF0bWVudCBPdXRjb21lczwva2V5d29yZD48a2V5
d29yZD5IdW1hbjwva2V5d29yZD48L2tleXdvcmRzPjxkYXRlcz48eWVhcj4yMDA2PC95ZWFyPjxw
dWItZGF0ZXM+PGRhdGU+MjAwNjwvZGF0ZT48L3B1Yi1kYXRlcz48L2RhdGVzPjxpc2JuPjAwMTIt
MzY5MjwvaXNibj48YWNjZXNzaW9uLW51bT4xMDU5NDk4ODEuIExhbmd1YWdlOiBFbmdsaXNoLiBF
bnRyeSBEYXRlOiAyMDA4MDIwMS4gUmV2aXNpb24gRGF0ZTogMjAyMDA3MDguIFB1YmxpY2F0aW9u
IFR5cGU6IEpvdXJuYWwgQXJ0aWNsZTwvYWNjZXNzaW9uLW51bT48dXJscz48cmVsYXRlZC11cmxz
Pjx1cmw+aHR0cDovL3NlYXJjaC5lYnNjb2hvc3QuY29tL2xvZ2luLmFzcHg/ZGlyZWN0PXRydWUm
YW1wO2RiPXJ6aCZhbXA7QU49MTA1OTQ5ODgxJmFtcDtzaXRlPWVob3N0LWxpdmU8L3VybD48dXJs
Pmh0dHBzOi8vam91cm5hbC5jaGVzdG5ldC5vcmcvYXJ0aWNsZS9TMDAxMi0zNjkyKDE1KTM4ODA3
LTMvZnVsbHRleHQ8L3VybD48L3JlbGF0ZWQtdXJscz48L3VybHM+PGN1c3RvbTE+UkFZWUFOLUlO
Q0xVU0lPTjogeyZxdW90O0FubmEmcXVvdDs9Jmd0OyZxdW90O0luY2x1ZGVkJnF1b3Q7LCAmcXVv
dDtFa2F0ZXJpbmEmcXVvdDs9Jmd0OyZxdW90O0luY2x1ZGVkJnF1b3Q7fSB8IFJBWVlBTi1MQUJF
TFM6IG1pbmlBUUxRPC9jdXN0b20xPjwvcmVjb3JkPjwvQ2l0ZT48Q2l0ZT48QXV0aG9yPlBpY2Fk
bzwvQXV0aG9yPjxZZWFyPjIwMDg8L1llYXI+PFJlY051bT4yMDE8L1JlY051bT48cmVjb3JkPjxy
ZWMtbnVtYmVyPjIwMTwvcmVjLW51bWJlcj48Zm9yZWlnbi1rZXlzPjxrZXkgYXBwPSJFTiIgZGIt
aWQ9InhzZTlzczl0OGE5OWR1ZXJ2eGh4ZXdmNTBlc3MyZWFlenp3diIgdGltZXN0YW1wPSIxNjY1
OTI1MTY3Ij4yMDE8L2tleT48L2ZvcmVpZ24ta2V5cz48cmVmLXR5cGUgbmFtZT0iSm91cm5hbCBB
cnRpY2xlIj4xNzwvcmVmLXR5cGU+PGNvbnRyaWJ1dG9ycz48YXV0aG9ycz48YXV0aG9yPlBpY2Fk
bywgQzwvYXV0aG9yPjxhdXRob3I+QmFkaW9sYSwgQzwvYXV0aG9yPjxhdXRob3I+UGVydWxlcm8s
IE48L2F1dGhvcj48YXV0aG9yPlNhc3RyZSwgSi48L2F1dGhvcj48YXV0aG9yPk9sYWd1aWJlbCwg
Si4gTS48L2F1dGhvcj48YXV0aG9yPkxvcGV6IFZpbmEsIEEuPC9hdXRob3I+PGF1dGhvcj5WZWdh
LCBKLiBNLjwvYXV0aG9yPjxhdXRob3I+Q292YWxhaXIgSW52ZXN0aWdhdG9yLCBHcm91cDwvYXV0
aG9yPjwvYXV0aG9ycz48L2NvbnRyaWJ1dG9ycz48YXV0aC1hZGRyZXNzPlBpY2FkbywgQ2VzYXIu
IERlcGFydG1lbnQgb2YgUG5ldW1vbG9neSwgSG9zcGl0YWwgQ2xpbmljLCBCYXJjZWxvbmEsIFNw
YWluLjwvYXV0aC1hZGRyZXNzPjx0aXRsZXM+PHRpdGxlPlZhbGlkYXRpb24gb2YgdGhlIFNwYW5p
c2ggdmVyc2lvbiBvZiB0aGUgQXN0aG1hIENvbnRyb2wgUXVlc3Rpb25uYWlyZTwvdGl0bGU+PHNl
Y29uZGFyeS10aXRsZT5DbGluaWNhbCBUaGVyYXBldXRpY3M8L3NlY29uZGFyeS10aXRsZT48L3Rp
dGxlcz48cGVyaW9kaWNhbD48ZnVsbC10aXRsZT5DbGluaWNhbCBUaGVyYXBldXRpY3M8L2Z1bGwt
dGl0bGU+PC9wZXJpb2RpY2FsPjxwYWdlcz4xOTE4LTMxPC9wYWdlcz48dm9sdW1lPjMwPC92b2x1
bWU+PG51bWJlcj4xMDwvbnVtYmVyPjxrZXl3b3Jkcz48a2V5d29yZD5BZHVsdDwva2V5d29yZD48
a2V5d29yZD4qQW50aS1Bc3RobWF0aWMgQWdlbnRzL3R1IFtUaGVyYXBldXRpYyBVc2VdPC9rZXl3
b3JkPjxrZXl3b3JkPipBc3RobWEvZHQgW0RydWcgVGhlcmFweV08L2tleXdvcmQ+PGtleXdvcmQ+
RmVtYWxlPC9rZXl3b3JkPjxrZXl3b3JkPkh1bWFuczwva2V5d29yZD48a2V5d29yZD4qTGFuZ3Vh
Z2U8L2tleXdvcmQ+PGtleXdvcmQ+TWFsZTwva2V5d29yZD48a2V5d29yZD5NaWRkbGUgQWdlZDwv
a2V5d29yZD48a2V5d29yZD5Qcm9zcGVjdGl2ZSBTdHVkaWVzPC9rZXl3b3JkPjxrZXl3b3JkPlBz
eWNob21ldHJpY3M8L2tleXdvcmQ+PGtleXdvcmQ+UmVwcm9kdWNpYmlsaXR5IG9mIFJlc3VsdHM8
L2tleXdvcmQ+PGtleXdvcmQ+KlNldmVyaXR5IG9mIElsbG5lc3MgSW5kZXg8L2tleXdvcmQ+PGtl
eXdvcmQ+U3BhaW48L2tleXdvcmQ+PGtleXdvcmQ+KlN1cnZleXMgYW5kIFF1ZXN0aW9ubmFpcmVz
PC9rZXl3b3JkPjxrZXl3b3JkPjAgKEFudGktQXN0aG1hdGljIEFnZW50cyk8L2tleXdvcmQ+PGtl
eXdvcmQ+UXVlc3Rpb25uYWlyZXM8L2tleXdvcmQ+PGtleXdvcmQ+QXN0aG1hPC9rZXl3b3JkPjwv
a2V5d29yZHM+PGRhdGVzPjx5ZWFyPjIwMDg8L3llYXI+PHB1Yi1kYXRlcz48ZGF0ZT5PY3Q8L2Rh
dGU+PC9wdWItZGF0ZXM+PC9kYXRlcz48aXNibj4wMTQ5LTI5MTg8L2lzYm4+PGFjY2Vzc2lvbi1u
dW0+MTkwMTQ4NDg8L2FjY2Vzc2lvbi1udW0+PHVybHM+PHJlbGF0ZWQtdXJscz48dXJsPmh0dHBz
Oi8vb3ZpZHNwLm92aWQuY29tL292aWR3ZWIuY2dpP1Q9SlMmYW1wO0NTQz1ZJmFtcDtORVdTPU4m
YW1wO1BBR0U9ZnVsbHRleHQmYW1wO0Q9bWVkNyZhbXA7QU49MTkwMTQ4NDggaHR0cDovL3Jlc29s
dmVyLmVic2NvaG9zdC5jb20vb3BlbnVybD9pc3NuPTAxNDkyOTE4JmFtcDtWb2x1bWU9MzAmYW1w
O2lzc3VlPTEwJmFtcDtzcGFnZT0xOTE4JmFtcDt0aXRsZT1WYWxpZGF0aW9uK29mK3RoZStTcGFu
aXNoK3ZlcnNpb24rb2YrdGhlK0FzdGhtYStDb250cm9sK1F1ZXN0aW9ubmFpcmUuJmFtcDt5ZWFy
PTIwMDgmYW1wO2F1bGFzdD1QaWNhZG88L3VybD48dXJsPmh0dHBzOi8vd3d3LmNsaW5pY2FsdGhl
cmFwZXV0aWNzLmNvbS9hcnRpY2xlL1MwMTQ5LTI5MTgoMDgpMDAzMjYtMy9wZGY8L3VybD48L3Jl
bGF0ZWQtdXJscz48L3VybHM+PGN1c3RvbTE+UkFZWUFOLUlOQ0xVU0lPTjogeyZxdW90O0FubmEm
cXVvdDs9Jmd0OyZxdW90O0luY2x1ZGVkJnF1b3Q7LCAmcXVvdDtFa2F0ZXJpbmEmcXVvdDs9Jmd0
OyZxdW90O0luY2x1ZGVkJnF1b3Q7fSB8IFJBWVlBTi1MQUJFTFM6IEFDUTwvY3VzdG9tMT48bGFu
Z3VhZ2U+RW5nbGlzaDwvbGFuZ3VhZ2U+PC9yZWNvcmQ+PC9DaXRlPjwvRW5kTm90ZT5=
</w:fldData>
        </w:fldChar>
      </w:r>
      <w:r w:rsidR="00463A02">
        <w:instrText xml:space="preserve"> ADDIN EN.CITE </w:instrText>
      </w:r>
      <w:r w:rsidR="00463A02">
        <w:fldChar w:fldCharType="begin">
          <w:fldData xml:space="preserve">PEVuZE5vdGU+PENpdGU+PEF1dGhvcj5TY2h1bGVyPC9BdXRob3I+PFllYXI+MjAxNjwvWWVhcj48
UmVjTnVtPjE5OTwvUmVjTnVtPjxEaXNwbGF5VGV4dD48c3R5bGUgZmFjZT0ic3VwZXJzY3JpcHQi
Pjk5LTEwMjwvc3R5bGU+PC9EaXNwbGF5VGV4dD48cmVjb3JkPjxyZWMtbnVtYmVyPjE5OTwvcmVj
LW51bWJlcj48Zm9yZWlnbi1rZXlzPjxrZXkgYXBwPSJFTiIgZGItaWQ9InhzZTlzczl0OGE5OWR1
ZXJ2eGh4ZXdmNTBlc3MyZWFlenp3diIgdGltZXN0YW1wPSIxNjY1OTI1MTY3Ij4xOTk8L2tleT48
L2ZvcmVpZ24ta2V5cz48cmVmLXR5cGUgbmFtZT0iSm91cm5hbCBBcnRpY2xlIj4xNzwvcmVmLXR5
cGU+PGNvbnRyaWJ1dG9ycz48YXV0aG9ycz48YXV0aG9yPlNjaHVsZXIsIE08L2F1dGhvcj48YXV0
aG9yPkZhbGxlciwgSDwvYXV0aG9yPjxhdXRob3I+V2l0dG1hbm4sIE08L2F1dGhvcj48YXV0aG9y
PlNjaHVsdHosIEsuPC9hdXRob3I+PC9hdXRob3JzPjwvY29udHJpYnV0b3JzPjxhdXRoLWFkZHJl
c3M+U2NodWxlciwgTWljaGFlbC4gYSBEZXBhcnRtZW50IG9mIE1lZGljYWwgUHN5Y2hvbG9neSBh
bmQgUHN5Y2hvdGhlcmFweSwgTWVkaWNhbCBTb2Npb2xvZ3kgYW5kIFJlaGFiaWxpdGF0aW9uIFNj
aWVuY2VzLCBVbml2ZXJzaXR5IG9mIFd1cnpidXJnLCBXdXJ6YnVyZywgR2VybWFueSBhbmQuIEZh
bGxlciwgSGVybWFubi4gYSBEZXBhcnRtZW50IG9mIE1lZGljYWwgUHN5Y2hvbG9neSBhbmQgUHN5
Y2hvdGhlcmFweSwgTWVkaWNhbCBTb2Npb2xvZ3kgYW5kIFJlaGFiaWxpdGF0aW9uIFNjaWVuY2Vz
LCBVbml2ZXJzaXR5IG9mIFd1cnpidXJnLCBXdXJ6YnVyZywgR2VybWFueSBhbmQuIFdpdHRtYW5u
LCBNaWNoYWVsLiBiIEJhZCBSZWljaGVuaGFsbCBDbGluaWMsIENlbnRyZSBmb3IgUmVoYWJpbGl0
YXRpb24sIFBuZXVtb2xvZ3kgYW5kIE9ydGhvcGVkaWNzLCBCYWQgUmVpY2hlbmhhbGwsIEdlcm1h
bnkuIFNjaHVsdHosIEtvbnJhZC4gYiBCYWQgUmVpY2hlbmhhbGwgQ2xpbmljLCBDZW50cmUgZm9y
IFJlaGFiaWxpdGF0aW9uLCBQbmV1bW9sb2d5IGFuZCBPcnRob3BlZGljcywgQmFkIFJlaWNoZW5o
YWxsLCBHZXJtYW55LjwvYXV0aC1hZGRyZXNzPjx0aXRsZXM+PHRpdGxlPkFzdGhtYSBDb250cm9s
IFRlc3QgYW5kIEFzdGhtYSBDb250cm9sIFF1ZXN0aW9ubmFpcmU6IGZhY3RvcmlhbCB2YWxpZGl0
eSwgcmVsaWFiaWxpdHkgYW5kIGNvcnJlc3BvbmRlbmNlIGluIGFzc2Vzc2luZyBzdGF0dXMgYW5k
IGNoYW5nZSBpbiBhc3RobWEgY29udHJvbDwvdGl0bGU+PHNlY29uZGFyeS10aXRsZT5Kb3VybmFs
IG9mIEFzdGhtYTwvc2Vjb25kYXJ5LXRpdGxlPjwvdGl0bGVzPjxwZXJpb2RpY2FsPjxmdWxsLXRp
dGxlPkpvdXJuYWwgb2YgQXN0aG1hPC9mdWxsLXRpdGxlPjwvcGVyaW9kaWNhbD48cGFnZXM+NDM4
LTQ1PC9wYWdlcz48dm9sdW1lPjUzPC92b2x1bWU+PG51bWJlcj40PC9udW1iZXI+PGtleXdvcmRz
PjxrZXl3b3JkPipBc3RobWEvZGkgW0RpYWdub3Npc108L2tleXdvcmQ+PGtleXdvcmQ+KkFzdGht
YS9wYyBbUHJldmVudGlvbiAmYW1wOyBDb250cm9sXTwva2V5d29yZD48a2V5d29yZD5GZW1hbGU8
L2tleXdvcmQ+PGtleXdvcmQ+SHVtYW5zPC9rZXl3b3JkPjxrZXl3b3JkPk1hbGU8L2tleXdvcmQ+
PGtleXdvcmQ+TWlkZGxlIEFnZWQ8L2tleXdvcmQ+PGtleXdvcmQ+UmVwcm9kdWNpYmlsaXR5IG9m
IFJlc3VsdHM8L2tleXdvcmQ+PGtleXdvcmQ+UmVzcGlyYXRvcnkgRnVuY3Rpb24gVGVzdHM8L2tl
eXdvcmQ+PGtleXdvcmQ+KlN1cnZleXMgYW5kIFF1ZXN0aW9ubmFpcmVzPC9rZXl3b3JkPjxrZXl3
b3JkPkFzdGhtYTwva2V5d29yZD48a2V5d29yZD5RdWVzdGlvbm5haXJlczwva2V5d29yZD48L2tl
eXdvcmRzPjxkYXRlcz48eWVhcj4yMDE2PC95ZWFyPjxwdWItZGF0ZXM+PGRhdGU+MjAxNjwvZGF0
ZT48L3B1Yi1kYXRlcz48L2RhdGVzPjxpc2JuPjE1MzItNDMwMzwvaXNibj48YWNjZXNzaW9uLW51
bT4yNjUzOTc1NzwvYWNjZXNzaW9uLW51bT48dXJscz48cmVsYXRlZC11cmxzPjx1cmw+aHR0cHM6
Ly9vdmlkc3Aub3ZpZC5jb20vb3ZpZHdlYi5jZ2k/VD1KUyZhbXA7Q1NDPVkmYW1wO05FV1M9TiZh
bXA7UEFHRT1mdWxsdGV4dCZhbXA7RD1tZWQxMyZhbXA7QU49MjY1Mzk3NTcgaHR0cDovL3Jlc29s
dmVyLmVic2NvaG9zdC5jb20vb3BlbnVybD9pc3NuPTAyNzcwOTAzJmFtcDtWb2x1bWU9NTMmYW1w
O2lzc3VlPTQmYW1wO3NwYWdlPTQzOCZhbXA7dGl0bGU9QXN0aG1hK0NvbnRyb2wrVGVzdCthbmQr
QXN0aG1hK0NvbnRyb2wrUXVlc3Rpb25uYWlyZSUzQStmYWN0b3JpYWwrdmFsaWRpdHklMkMrcmVs
aWFiaWxpdHkrYW5kK2NvcnJlc3BvbmRlbmNlK2luK2Fzc2Vzc2luZytzdGF0dXMrYW5kK2NoYW5n
ZStpbithc3RobWErY29udHJvbC4mYW1wO3llYXI9MjAxNiZhbXA7YXVsYXN0PVNjaHVsZXI8L3Vy
bD48dXJsPmh0dHBzOi8vd3d3LnRhbmRmb25saW5lLmNvbS9kb2kvZnVsbC8xMC4zMTA5LzAyNzcw
OTAzLjIwMTUuMTEwMTEzNDwvdXJsPjwvcmVsYXRlZC11cmxzPjwvdXJscz48Y3VzdG9tMT5SQVlZ
QU4tSU5DTFVTSU9OOiB7JnF1b3Q7QW5uYSZxdW90Oz0mZ3Q7JnF1b3Q7SW5jbHVkZWQmcXVvdDss
ICZxdW90O0VrYXRlcmluYSZxdW90Oz0mZ3Q7JnF1b3Q7SW5jbHVkZWQmcXVvdDt9IHwgUkFZWUFO
LUxBQkVMUzogQUNRLEFDVDwvY3VzdG9tMT48bGFuZ3VhZ2U+RW5nbGlzaDwvbGFuZ3VhZ2U+PC9y
ZWNvcmQ+PC9DaXRlPjxDaXRlPjxBdXRob3I+U2VrZXJlbDwvQXV0aG9yPjxZZWFyPjIwMTI8L1ll
YXI+PFJlY051bT4yMDA8L1JlY051bT48cmVjb3JkPjxyZWMtbnVtYmVyPjIwMDwvcmVjLW51bWJl
cj48Zm9yZWlnbi1rZXlzPjxrZXkgYXBwPSJFTiIgZGItaWQ9InhzZTlzczl0OGE5OWR1ZXJ2eGh4
ZXdmNTBlc3MyZWFlenp3diIgdGltZXN0YW1wPSIxNjY1OTI1MTY3Ij4yMDA8L2tleT48L2ZvcmVp
Z24ta2V5cz48cmVmLXR5cGUgbmFtZT0iSm91cm5hbCBBcnRpY2xlIj4xNzwvcmVmLXR5cGU+PGNv
bnRyaWJ1dG9ycz48YXV0aG9ycz48YXV0aG9yPlNla2VyZWwsIEIgRTwvYXV0aG9yPjxhdXRob3I+
U295ZXIsIE8gVTwvYXV0aG9yPjxhdXRob3I+S2Vza2luLCBPPC9hdXRob3I+PGF1dGhvcj5VenVu
ZXIsIE4uPC9hdXRob3I+PGF1dGhvcj5ZYXppY2lvZ2x1LCBNLjwvYXV0aG9yPjxhdXRob3I+S2ls
aWMsIE0uPC9hdXRob3I+PGF1dGhvcj5BcnRhYywgSC48L2F1dGhvcj48YXV0aG9yPk96bWVuLCBT
LjwvYXV0aG9yPjxhdXRob3I+Q2FuLCBELjwvYXV0aG9yPjxhdXRob3I+WmV5cmVrLCBELjwvYXV0
aG9yPjxhdXRob3I+Q29rdWdyYXMsIEguPC9hdXRob3I+PGF1dGhvcj5DYW5pdGV6LCBZLjwvYXV0
aG9yPjxhdXRob3I+QXlkb2dhbiwgTS48L2F1dGhvcj48YXV0aG9yPkt1eXVjdSwgUy48L2F1dGhv
cj48YXV0aG9yPkluYWwsIEEuPC9hdXRob3I+PGF1dGhvcj5HdXJrYW4sIEYuPC9hdXRob3I+PGF1
dGhvcj5PcmhhbiwgRi48L2F1dGhvcj48YXV0aG9yPllpbG1heiwgTy48L2F1dGhvcj48YXV0aG9y
PkJveiwgQS4gQi48L2F1dGhvcj48YXV0aG9yPlRhaGFuLCBGLjwvYXV0aG9yPjxhdXRob3I+Q2V2
aXQsIE8uPC9hdXRob3I+PC9hdXRob3JzPjwvY29udHJpYnV0b3JzPjxhdXRoLWFkZHJlc3M+U2Vr
ZXJlbCwgQiBFLiBGYWN1bHR5IG9mIE1lZGljaW5lLCBQZWRpYXRyaWMgQWxsZXJneSBhbmQgQXN0
aG1hIFVuaXQsIEhhY2V0dGVwZSBVbml2ZXJzaXR5LCAwNjEwMCwgQW5rYXJhLCBUdXJrZXkuIGJf
c2VrZXJlbEB5YWhvby5jb208L2F1dGgtYWRkcmVzcz48dGl0bGVzPjx0aXRsZT5UaGUgcmVsaWFi
aWxpdHkgYW5kIHZhbGlkaXR5IG9mIFR1cmtpc2ggdmVyc2lvbiBvZiBDaGlsZGhvb2QgQXN0aG1h
IENvbnRyb2wgVGVzdDwvdGl0bGU+PHNlY29uZGFyeS10aXRsZT5RdWFsaXR5IG9mIExpZmUgUmVz
ZWFyY2g8L3NlY29uZGFyeS10aXRsZT48L3RpdGxlcz48cGVyaW9kaWNhbD48ZnVsbC10aXRsZT5R
dWFsaXR5IG9mIExpZmUgUmVzZWFyY2g8L2Z1bGwtdGl0bGU+PC9wZXJpb2RpY2FsPjxwYWdlcz42
ODUtOTA8L3BhZ2VzPjx2b2x1bWU+MjE8L3ZvbHVtZT48bnVtYmVyPjQ8L251bWJlcj48a2V5d29y
ZHM+PGtleXdvcmQ+KkFzdGhtYS9weCBbUHN5Y2hvbG9neV08L2tleXdvcmQ+PGtleXdvcmQ+Q2hp
bGQ8L2tleXdvcmQ+PGtleXdvcmQ+RmVtYWxlPC9rZXl3b3JkPjxrZXl3b3JkPkh1bWFuczwva2V5
d29yZD48a2V5d29yZD5NYWxlPC9rZXl3b3JkPjxrZXl3b3JkPipRdWFsaXR5IG9mIExpZmUvcHgg
W1BzeWNob2xvZ3ldPC9rZXl3b3JkPjxrZXl3b3JkPipTdXJ2ZXlzIGFuZCBRdWVzdGlvbm5haXJl
cy9zdCBbU3RhbmRhcmRzXTwva2V5d29yZD48a2V5d29yZD5UdXJrZXk8L2tleXdvcmQ+PGtleXdv
cmQ+QXN0aG1hPC9rZXl3b3JkPjwva2V5d29yZHM+PGRhdGVzPjx5ZWFyPjIwMTI8L3llYXI+PHB1
Yi1kYXRlcz48ZGF0ZT5NYXk8L2RhdGU+PC9wdWItZGF0ZXM+PC9kYXRlcz48aXNibj4xNTczLTI2
NDk8L2lzYm4+PGFjY2Vzc2lvbi1udW0+MjE3OTI3MzI8L2FjY2Vzc2lvbi1udW0+PHVybHM+PHJl
bGF0ZWQtdXJscz48dXJsPmh0dHBzOi8vb3ZpZHNwLm92aWQuY29tL292aWR3ZWIuY2dpP1Q9SlMm
YW1wO0NTQz1ZJmFtcDtORVdTPU4mYW1wO1BBR0U9ZnVsbHRleHQmYW1wO0Q9bWVkOSZhbXA7QU49
MjE3OTI3MzIgaHR0cDovL3Jlc29sdmVyLmVic2NvaG9zdC5jb20vb3BlbnVybD9pc3NuPTA5NjI5
MzQzJmFtcDtWb2x1bWU9MjEmYW1wO2lzc3VlPTQmYW1wO3NwYWdlPTY4NSZhbXA7dGl0bGU9VGhl
K3JlbGlhYmlsaXR5K2FuZCt2YWxpZGl0eStvZitUdXJraXNoK3ZlcnNpb24rb2YrQ2hpbGRob29k
K0FzdGhtYStDb250cm9sK1Rlc3QuJmFtcDt5ZWFyPTIwMTImYW1wO2F1bGFzdD1TZWtlcmVsPC91
cmw+PHVybD5odHRwczovL2xpbmsuc3ByaW5nZXIuY29tL2FydGljbGUvMTAuMTAwNyUyRnMxMTEz
Ni0wMTEtOTk3MC16PC91cmw+PC9yZWxhdGVkLXVybHM+PC91cmxzPjxjdXN0b20xPlJBWVlBTi1J
TkNMVVNJT046IHsmcXVvdDtBbm5hJnF1b3Q7PSZndDsmcXVvdDtJbmNsdWRlZCZxdW90OywgJnF1
b3Q7RWthdGVyaW5hJnF1b3Q7PSZndDsmcXVvdDtJbmNsdWRlZCZxdW90O30gfCBSQVlZQU4tTEFC
RUxTOiBDQUNUPC9jdXN0b20xPjxsYW5ndWFnZT5FbmdsaXNoPC9sYW5ndWFnZT48L3JlY29yZD48
L0NpdGU+PENpdGU+PEF1dGhvcj5TY2h1bGVyPC9BdXRob3I+PFllYXI+MjAxNjwvWWVhcj48UmVj
TnVtPjE5OTwvUmVjTnVtPjxyZWNvcmQ+PHJlYy1udW1iZXI+MTk5PC9yZWMtbnVtYmVyPjxmb3Jl
aWduLWtleXM+PGtleSBhcHA9IkVOIiBkYi1pZD0ieHNlOXNzOXQ4YTk5ZHVlcnZ4aHhld2Y1MGVz
czJlYWV6end2IiB0aW1lc3RhbXA9IjE2NjU5MjUxNjciPjE5OTwva2V5PjwvZm9yZWlnbi1rZXlz
PjxyZWYtdHlwZSBuYW1lPSJKb3VybmFsIEFydGljbGUiPjE3PC9yZWYtdHlwZT48Y29udHJpYnV0
b3JzPjxhdXRob3JzPjxhdXRob3I+U2NodWxlciwgTTwvYXV0aG9yPjxhdXRob3I+RmFsbGVyLCBI
PC9hdXRob3I+PGF1dGhvcj5XaXR0bWFubiwgTTwvYXV0aG9yPjxhdXRob3I+U2NodWx0eiwgSy48
L2F1dGhvcj48L2F1dGhvcnM+PC9jb250cmlidXRvcnM+PGF1dGgtYWRkcmVzcz5TY2h1bGVyLCBN
aWNoYWVsLiBhIERlcGFydG1lbnQgb2YgTWVkaWNhbCBQc3ljaG9sb2d5IGFuZCBQc3ljaG90aGVy
YXB5LCBNZWRpY2FsIFNvY2lvbG9neSBhbmQgUmVoYWJpbGl0YXRpb24gU2NpZW5jZXMsIFVuaXZl
cnNpdHkgb2YgV3VyemJ1cmcsIFd1cnpidXJnLCBHZXJtYW55IGFuZC4gRmFsbGVyLCBIZXJtYW5u
LiBhIERlcGFydG1lbnQgb2YgTWVkaWNhbCBQc3ljaG9sb2d5IGFuZCBQc3ljaG90aGVyYXB5LCBN
ZWRpY2FsIFNvY2lvbG9neSBhbmQgUmVoYWJpbGl0YXRpb24gU2NpZW5jZXMsIFVuaXZlcnNpdHkg
b2YgV3VyemJ1cmcsIFd1cnpidXJnLCBHZXJtYW55IGFuZC4gV2l0dG1hbm4sIE1pY2hhZWwuIGIg
QmFkIFJlaWNoZW5oYWxsIENsaW5pYywgQ2VudHJlIGZvciBSZWhhYmlsaXRhdGlvbiwgUG5ldW1v
bG9neSBhbmQgT3J0aG9wZWRpY3MsIEJhZCBSZWljaGVuaGFsbCwgR2VybWFueS4gU2NodWx0eiwg
S29ucmFkLiBiIEJhZCBSZWljaGVuaGFsbCBDbGluaWMsIENlbnRyZSBmb3IgUmVoYWJpbGl0YXRp
b24sIFBuZXVtb2xvZ3kgYW5kIE9ydGhvcGVkaWNzLCBCYWQgUmVpY2hlbmhhbGwsIEdlcm1hbnku
PC9hdXRoLWFkZHJlc3M+PHRpdGxlcz48dGl0bGU+QXN0aG1hIENvbnRyb2wgVGVzdCBhbmQgQXN0
aG1hIENvbnRyb2wgUXVlc3Rpb25uYWlyZTogZmFjdG9yaWFsIHZhbGlkaXR5LCByZWxpYWJpbGl0
eSBhbmQgY29ycmVzcG9uZGVuY2UgaW4gYXNzZXNzaW5nIHN0YXR1cyBhbmQgY2hhbmdlIGluIGFz
dGhtYSBjb250cm9sPC90aXRsZT48c2Vjb25kYXJ5LXRpdGxlPkpvdXJuYWwgb2YgQXN0aG1hPC9z
ZWNvbmRhcnktdGl0bGU+PC90aXRsZXM+PHBlcmlvZGljYWw+PGZ1bGwtdGl0bGU+Sm91cm5hbCBv
ZiBBc3RobWE8L2Z1bGwtdGl0bGU+PC9wZXJpb2RpY2FsPjxwYWdlcz40MzgtNDU8L3BhZ2VzPjx2
b2x1bWU+NTM8L3ZvbHVtZT48bnVtYmVyPjQ8L251bWJlcj48a2V5d29yZHM+PGtleXdvcmQ+KkFz
dGhtYS9kaSBbRGlhZ25vc2lzXTwva2V5d29yZD48a2V5d29yZD4qQXN0aG1hL3BjIFtQcmV2ZW50
aW9uICZhbXA7IENvbnRyb2xdPC9rZXl3b3JkPjxrZXl3b3JkPkZlbWFsZTwva2V5d29yZD48a2V5
d29yZD5IdW1hbnM8L2tleXdvcmQ+PGtleXdvcmQ+TWFsZTwva2V5d29yZD48a2V5d29yZD5NaWRk
bGUgQWdlZDwva2V5d29yZD48a2V5d29yZD5SZXByb2R1Y2liaWxpdHkgb2YgUmVzdWx0czwva2V5
d29yZD48a2V5d29yZD5SZXNwaXJhdG9yeSBGdW5jdGlvbiBUZXN0czwva2V5d29yZD48a2V5d29y
ZD4qU3VydmV5cyBhbmQgUXVlc3Rpb25uYWlyZXM8L2tleXdvcmQ+PGtleXdvcmQ+QXN0aG1hPC9r
ZXl3b3JkPjxrZXl3b3JkPlF1ZXN0aW9ubmFpcmVzPC9rZXl3b3JkPjwva2V5d29yZHM+PGRhdGVz
Pjx5ZWFyPjIwMTY8L3llYXI+PHB1Yi1kYXRlcz48ZGF0ZT4yMDE2PC9kYXRlPjwvcHViLWRhdGVz
PjwvZGF0ZXM+PGlzYm4+MTUzMi00MzAzPC9pc2JuPjxhY2Nlc3Npb24tbnVtPjI2NTM5NzU3PC9h
Y2Nlc3Npb24tbnVtPjx1cmxzPjxyZWxhdGVkLXVybHM+PHVybD5odHRwczovL292aWRzcC5vdmlk
LmNvbS9vdmlkd2ViLmNnaT9UPUpTJmFtcDtDU0M9WSZhbXA7TkVXUz1OJmFtcDtQQUdFPWZ1bGx0
ZXh0JmFtcDtEPW1lZDEzJmFtcDtBTj0yNjUzOTc1NyBodHRwOi8vcmVzb2x2ZXIuZWJzY29ob3N0
LmNvbS9vcGVudXJsP2lzc249MDI3NzA5MDMmYW1wO1ZvbHVtZT01MyZhbXA7aXNzdWU9NCZhbXA7
c3BhZ2U9NDM4JmFtcDt0aXRsZT1Bc3RobWErQ29udHJvbCtUZXN0K2FuZCtBc3RobWErQ29udHJv
bCtRdWVzdGlvbm5haXJlJTNBK2ZhY3RvcmlhbCt2YWxpZGl0eSUyQytyZWxpYWJpbGl0eSthbmQr
Y29ycmVzcG9uZGVuY2UraW4rYXNzZXNzaW5nK3N0YXR1cythbmQrY2hhbmdlK2luK2FzdGhtYStj
b250cm9sLiZhbXA7eWVhcj0yMDE2JmFtcDthdWxhc3Q9U2NodWxlcjwvdXJsPjx1cmw+aHR0cHM6
Ly93d3cudGFuZGZvbmxpbmUuY29tL2RvaS9mdWxsLzEwLjMxMDkvMDI3NzA5MDMuMjAxNS4xMTAx
MTM0PC91cmw+PC9yZWxhdGVkLXVybHM+PC91cmxzPjxjdXN0b20xPlJBWVlBTi1JTkNMVVNJT046
IHsmcXVvdDtBbm5hJnF1b3Q7PSZndDsmcXVvdDtJbmNsdWRlZCZxdW90OywgJnF1b3Q7RWthdGVy
aW5hJnF1b3Q7PSZndDsmcXVvdDtJbmNsdWRlZCZxdW90O30gfCBSQVlZQU4tTEFCRUxTOiBBQ1Es
QUNUPC9jdXN0b20xPjxsYW5ndWFnZT5FbmdsaXNoPC9sYW5ndWFnZT48L3JlY29yZD48L0NpdGU+
PENpdGU+PEF1dGhvcj5FaHJzPC9BdXRob3I+PFllYXI+MjAwNjwvWWVhcj48UmVjTnVtPjE5ODwv
UmVjTnVtPjxyZWNvcmQ+PHJlYy1udW1iZXI+MTk4PC9yZWMtbnVtYmVyPjxmb3JlaWduLWtleXM+
PGtleSBhcHA9IkVOIiBkYi1pZD0ieHNlOXNzOXQ4YTk5ZHVlcnZ4aHhld2Y1MGVzczJlYWV6end2
IiB0aW1lc3RhbXA9IjE2NjU5MjUxNjciPjE5ODwva2V5PjwvZm9yZWlnbi1rZXlzPjxyZWYtdHlw
ZSBuYW1lPSJKb3VybmFsIEFydGljbGUiPjE3PC9yZWYtdHlwZT48Y29udHJpYnV0b3JzPjxhdXRo
b3JzPjxhdXRob3I+RWhycywgUCBPPC9hdXRob3I+PGF1dGhvcj5Ob2tlbGEsIE08L2F1dGhvcj48
YXV0aG9yPlN0w6RsbGJlcmcsIEI8L2F1dGhvcj48YXV0aG9yPkhqZW1kYWhsLCBQLjwvYXV0aG9y
PjxhdXRob3I+V2lrc3Ryw7ZtIEpvbnNzb24sIEUuPC9hdXRob3I+PC9hdXRob3JzPjwvY29udHJp
YnV0b3JzPjx0aXRsZXM+PHRpdGxlPkJyaWVmIHF1ZXN0aW9ubmFpcmVzIGZvciBwYXRpZW50LXJl
cG9ydGVkIG91dGNvbWVzIGluIGFzdGhtYTogdmFsaWRhdGlvbiBhbmQgdXNlZnVsbmVzcyBpbiBh
IHByaW1hcnkgY2FyZSBzZXR0aW5nPC90aXRsZT48c2Vjb25kYXJ5LXRpdGxlPkNIRVNUPC9zZWNv
bmRhcnktdGl0bGU+PC90aXRsZXM+PHBlcmlvZGljYWw+PGZ1bGwtdGl0bGU+Q2hlc3Q8L2Z1bGwt
dGl0bGU+PC9wZXJpb2RpY2FsPjxwYWdlcz45MjUtOTMyPC9wYWdlcz48dm9sdW1lPjEyOTwvdm9s
dW1lPjxudW1iZXI+NDwvbnVtYmVyPjxrZXl3b3Jkcz48a2V5d29yZD5Bc3RobWE8L2tleXdvcmQ+
PGtleXdvcmQ+VGhlcmFweTwva2V5d29yZD48a2V5d29yZD5QcmltYXJ5IEhlYWx0aCBDYXJlPC9r
ZXl3b3JkPjxrZXl3b3JkPlF1YWxpdHkgb2YgTGlmZTwva2V5d29yZD48a2V5d29yZD5RdWVzdGlv
bm5haXJlczwva2V5d29yZD48a2V5d29yZD5BZG9sZXNjZW5jZTwva2V5d29yZD48a2V5d29yZD5B
ZHVsdDwva2V5d29yZD48a2V5d29yZD5BZ2VkPC9rZXl3b3JkPjxrZXl3b3JkPkFnZWQsIDgwIGFu
ZCBPdmVyPC9rZXl3b3JkPjxrZXl3b3JkPlBzeWNob3NvY2lhbCBGYWN0b3JzPC9rZXl3b3JkPjxr
ZXl3b3JkPkZlbWFsZTwva2V5d29yZD48a2V5d29yZD5IZWFsdGggU3RhdHVzPC9rZXl3b3JkPjxr
ZXl3b3JkPk1hbGU8L2tleXdvcmQ+PGtleXdvcmQ+TWlkZGxlIEFnZTwva2V5d29yZD48a2V5d29y
ZD5Qcm9zcGVjdGl2ZSBTdHVkaWVzPC9rZXl3b3JkPjxrZXl3b3JkPlJlcHJvZHVjaWJpbGl0eSBv
ZiBSZXN1bHRzPC9rZXl3b3JkPjxrZXl3b3JkPlNob3J0IEZvcm0tMzYgSGVhbHRoIFN1cnZleSAo
U0YtMzYpPC9rZXl3b3JkPjxrZXl3b3JkPlRyZWF0bWVudCBPdXRjb21lczwva2V5d29yZD48a2V5
d29yZD5IdW1hbjwva2V5d29yZD48L2tleXdvcmRzPjxkYXRlcz48eWVhcj4yMDA2PC95ZWFyPjxw
dWItZGF0ZXM+PGRhdGU+MjAwNjwvZGF0ZT48L3B1Yi1kYXRlcz48L2RhdGVzPjxpc2JuPjAwMTIt
MzY5MjwvaXNibj48YWNjZXNzaW9uLW51bT4xMDU5NDk4ODEuIExhbmd1YWdlOiBFbmdsaXNoLiBF
bnRyeSBEYXRlOiAyMDA4MDIwMS4gUmV2aXNpb24gRGF0ZTogMjAyMDA3MDguIFB1YmxpY2F0aW9u
IFR5cGU6IEpvdXJuYWwgQXJ0aWNsZTwvYWNjZXNzaW9uLW51bT48dXJscz48cmVsYXRlZC11cmxz
Pjx1cmw+aHR0cDovL3NlYXJjaC5lYnNjb2hvc3QuY29tL2xvZ2luLmFzcHg/ZGlyZWN0PXRydWUm
YW1wO2RiPXJ6aCZhbXA7QU49MTA1OTQ5ODgxJmFtcDtzaXRlPWVob3N0LWxpdmU8L3VybD48dXJs
Pmh0dHBzOi8vam91cm5hbC5jaGVzdG5ldC5vcmcvYXJ0aWNsZS9TMDAxMi0zNjkyKDE1KTM4ODA3
LTMvZnVsbHRleHQ8L3VybD48L3JlbGF0ZWQtdXJscz48L3VybHM+PGN1c3RvbTE+UkFZWUFOLUlO
Q0xVU0lPTjogeyZxdW90O0FubmEmcXVvdDs9Jmd0OyZxdW90O0luY2x1ZGVkJnF1b3Q7LCAmcXVv
dDtFa2F0ZXJpbmEmcXVvdDs9Jmd0OyZxdW90O0luY2x1ZGVkJnF1b3Q7fSB8IFJBWVlBTi1MQUJF
TFM6IG1pbmlBUUxRPC9jdXN0b20xPjwvcmVjb3JkPjwvQ2l0ZT48Q2l0ZT48QXV0aG9yPlBpY2Fk
bzwvQXV0aG9yPjxZZWFyPjIwMDg8L1llYXI+PFJlY051bT4yMDE8L1JlY051bT48cmVjb3JkPjxy
ZWMtbnVtYmVyPjIwMTwvcmVjLW51bWJlcj48Zm9yZWlnbi1rZXlzPjxrZXkgYXBwPSJFTiIgZGIt
aWQ9InhzZTlzczl0OGE5OWR1ZXJ2eGh4ZXdmNTBlc3MyZWFlenp3diIgdGltZXN0YW1wPSIxNjY1
OTI1MTY3Ij4yMDE8L2tleT48L2ZvcmVpZ24ta2V5cz48cmVmLXR5cGUgbmFtZT0iSm91cm5hbCBB
cnRpY2xlIj4xNzwvcmVmLXR5cGU+PGNvbnRyaWJ1dG9ycz48YXV0aG9ycz48YXV0aG9yPlBpY2Fk
bywgQzwvYXV0aG9yPjxhdXRob3I+QmFkaW9sYSwgQzwvYXV0aG9yPjxhdXRob3I+UGVydWxlcm8s
IE48L2F1dGhvcj48YXV0aG9yPlNhc3RyZSwgSi48L2F1dGhvcj48YXV0aG9yPk9sYWd1aWJlbCwg
Si4gTS48L2F1dGhvcj48YXV0aG9yPkxvcGV6IFZpbmEsIEEuPC9hdXRob3I+PGF1dGhvcj5WZWdh
LCBKLiBNLjwvYXV0aG9yPjxhdXRob3I+Q292YWxhaXIgSW52ZXN0aWdhdG9yLCBHcm91cDwvYXV0
aG9yPjwvYXV0aG9ycz48L2NvbnRyaWJ1dG9ycz48YXV0aC1hZGRyZXNzPlBpY2FkbywgQ2VzYXIu
IERlcGFydG1lbnQgb2YgUG5ldW1vbG9neSwgSG9zcGl0YWwgQ2xpbmljLCBCYXJjZWxvbmEsIFNw
YWluLjwvYXV0aC1hZGRyZXNzPjx0aXRsZXM+PHRpdGxlPlZhbGlkYXRpb24gb2YgdGhlIFNwYW5p
c2ggdmVyc2lvbiBvZiB0aGUgQXN0aG1hIENvbnRyb2wgUXVlc3Rpb25uYWlyZTwvdGl0bGU+PHNl
Y29uZGFyeS10aXRsZT5DbGluaWNhbCBUaGVyYXBldXRpY3M8L3NlY29uZGFyeS10aXRsZT48L3Rp
dGxlcz48cGVyaW9kaWNhbD48ZnVsbC10aXRsZT5DbGluaWNhbCBUaGVyYXBldXRpY3M8L2Z1bGwt
dGl0bGU+PC9wZXJpb2RpY2FsPjxwYWdlcz4xOTE4LTMxPC9wYWdlcz48dm9sdW1lPjMwPC92b2x1
bWU+PG51bWJlcj4xMDwvbnVtYmVyPjxrZXl3b3Jkcz48a2V5d29yZD5BZHVsdDwva2V5d29yZD48
a2V5d29yZD4qQW50aS1Bc3RobWF0aWMgQWdlbnRzL3R1IFtUaGVyYXBldXRpYyBVc2VdPC9rZXl3
b3JkPjxrZXl3b3JkPipBc3RobWEvZHQgW0RydWcgVGhlcmFweV08L2tleXdvcmQ+PGtleXdvcmQ+
RmVtYWxlPC9rZXl3b3JkPjxrZXl3b3JkPkh1bWFuczwva2V5d29yZD48a2V5d29yZD4qTGFuZ3Vh
Z2U8L2tleXdvcmQ+PGtleXdvcmQ+TWFsZTwva2V5d29yZD48a2V5d29yZD5NaWRkbGUgQWdlZDwv
a2V5d29yZD48a2V5d29yZD5Qcm9zcGVjdGl2ZSBTdHVkaWVzPC9rZXl3b3JkPjxrZXl3b3JkPlBz
eWNob21ldHJpY3M8L2tleXdvcmQ+PGtleXdvcmQ+UmVwcm9kdWNpYmlsaXR5IG9mIFJlc3VsdHM8
L2tleXdvcmQ+PGtleXdvcmQ+KlNldmVyaXR5IG9mIElsbG5lc3MgSW5kZXg8L2tleXdvcmQ+PGtl
eXdvcmQ+U3BhaW48L2tleXdvcmQ+PGtleXdvcmQ+KlN1cnZleXMgYW5kIFF1ZXN0aW9ubmFpcmVz
PC9rZXl3b3JkPjxrZXl3b3JkPjAgKEFudGktQXN0aG1hdGljIEFnZW50cyk8L2tleXdvcmQ+PGtl
eXdvcmQ+UXVlc3Rpb25uYWlyZXM8L2tleXdvcmQ+PGtleXdvcmQ+QXN0aG1hPC9rZXl3b3JkPjwv
a2V5d29yZHM+PGRhdGVzPjx5ZWFyPjIwMDg8L3llYXI+PHB1Yi1kYXRlcz48ZGF0ZT5PY3Q8L2Rh
dGU+PC9wdWItZGF0ZXM+PC9kYXRlcz48aXNibj4wMTQ5LTI5MTg8L2lzYm4+PGFjY2Vzc2lvbi1u
dW0+MTkwMTQ4NDg8L2FjY2Vzc2lvbi1udW0+PHVybHM+PHJlbGF0ZWQtdXJscz48dXJsPmh0dHBz
Oi8vb3ZpZHNwLm92aWQuY29tL292aWR3ZWIuY2dpP1Q9SlMmYW1wO0NTQz1ZJmFtcDtORVdTPU4m
YW1wO1BBR0U9ZnVsbHRleHQmYW1wO0Q9bWVkNyZhbXA7QU49MTkwMTQ4NDggaHR0cDovL3Jlc29s
dmVyLmVic2NvaG9zdC5jb20vb3BlbnVybD9pc3NuPTAxNDkyOTE4JmFtcDtWb2x1bWU9MzAmYW1w
O2lzc3VlPTEwJmFtcDtzcGFnZT0xOTE4JmFtcDt0aXRsZT1WYWxpZGF0aW9uK29mK3RoZStTcGFu
aXNoK3ZlcnNpb24rb2YrdGhlK0FzdGhtYStDb250cm9sK1F1ZXN0aW9ubmFpcmUuJmFtcDt5ZWFy
PTIwMDgmYW1wO2F1bGFzdD1QaWNhZG88L3VybD48dXJsPmh0dHBzOi8vd3d3LmNsaW5pY2FsdGhl
cmFwZXV0aWNzLmNvbS9hcnRpY2xlL1MwMTQ5LTI5MTgoMDgpMDAzMjYtMy9wZGY8L3VybD48L3Jl
bGF0ZWQtdXJscz48L3VybHM+PGN1c3RvbTE+UkFZWUFOLUlOQ0xVU0lPTjogeyZxdW90O0FubmEm
cXVvdDs9Jmd0OyZxdW90O0luY2x1ZGVkJnF1b3Q7LCAmcXVvdDtFa2F0ZXJpbmEmcXVvdDs9Jmd0
OyZxdW90O0luY2x1ZGVkJnF1b3Q7fSB8IFJBWVlBTi1MQUJFTFM6IEFDUTwvY3VzdG9tMT48bGFu
Z3VhZ2U+RW5nbGlzaDwvbGFuZ3VhZ2U+PC9yZWNvcmQ+PC9DaXRlPjwvRW5kTm90ZT5=
</w:fldData>
        </w:fldChar>
      </w:r>
      <w:r w:rsidR="00463A02">
        <w:instrText xml:space="preserve"> ADDIN EN.CITE.DATA </w:instrText>
      </w:r>
      <w:r w:rsidR="00463A02">
        <w:fldChar w:fldCharType="end"/>
      </w:r>
      <w:r w:rsidR="00DF7E8D" w:rsidRPr="00E3018E">
        <w:fldChar w:fldCharType="separate"/>
      </w:r>
      <w:r w:rsidR="00E83C39" w:rsidRPr="00E83C39">
        <w:rPr>
          <w:noProof/>
          <w:vertAlign w:val="superscript"/>
        </w:rPr>
        <w:t>99-102</w:t>
      </w:r>
      <w:r w:rsidR="00DF7E8D" w:rsidRPr="00E3018E">
        <w:fldChar w:fldCharType="end"/>
      </w:r>
      <w:r w:rsidR="006F0087" w:rsidRPr="00E3018E">
        <w:t xml:space="preserve"> domains</w:t>
      </w:r>
      <w:r w:rsidR="00730C9F" w:rsidRPr="00E3018E">
        <w:t>.</w:t>
      </w:r>
      <w:r w:rsidR="006F0087" w:rsidRPr="00D039CE">
        <w:t xml:space="preserve"> </w:t>
      </w:r>
      <w:r>
        <w:t>T</w:t>
      </w:r>
      <w:r w:rsidR="00366F10" w:rsidRPr="00AB5765">
        <w:t xml:space="preserve">he </w:t>
      </w:r>
      <w:r w:rsidR="00AC18CD" w:rsidRPr="00580051">
        <w:t>data</w:t>
      </w:r>
      <w:r w:rsidR="00366F10" w:rsidRPr="002A7322">
        <w:t xml:space="preserve"> reported herein therefore should not be considered exhaustive, but rather an overview of the quality of the available </w:t>
      </w:r>
      <w:r w:rsidR="00AC18CD" w:rsidRPr="00CF381C">
        <w:t>evidence</w:t>
      </w:r>
      <w:r w:rsidR="00366F10" w:rsidRPr="00C842BC">
        <w:t xml:space="preserve"> for the severe asthma subgroup.</w:t>
      </w:r>
      <w:r w:rsidR="006A3A19" w:rsidRPr="002F1E5C">
        <w:t xml:space="preserve"> The literature was searched for </w:t>
      </w:r>
      <w:r w:rsidR="00FC311E" w:rsidRPr="00037A9D">
        <w:t xml:space="preserve">contemporary </w:t>
      </w:r>
      <w:r w:rsidR="00AC18CD" w:rsidRPr="009C46A3">
        <w:t>‘</w:t>
      </w:r>
      <w:r w:rsidR="006A3A19" w:rsidRPr="009C46A3">
        <w:t>candidate</w:t>
      </w:r>
      <w:r w:rsidR="00AC18CD" w:rsidRPr="009C46A3">
        <w:t>’</w:t>
      </w:r>
      <w:r w:rsidR="000D0096" w:rsidRPr="009C46A3">
        <w:t xml:space="preserve"> outcome</w:t>
      </w:r>
      <w:r w:rsidR="006A3A19" w:rsidRPr="009C46A3">
        <w:t xml:space="preserve"> measures published </w:t>
      </w:r>
      <w:r w:rsidR="006A131B" w:rsidRPr="009C46A3">
        <w:t xml:space="preserve">in a </w:t>
      </w:r>
      <w:r w:rsidR="006A3A19" w:rsidRPr="009C46A3">
        <w:t>two</w:t>
      </w:r>
      <w:r w:rsidR="006A131B" w:rsidRPr="009C46A3">
        <w:t>-</w:t>
      </w:r>
      <w:r w:rsidR="006A3A19" w:rsidRPr="009C46A3">
        <w:t>year</w:t>
      </w:r>
      <w:r w:rsidR="006A131B" w:rsidRPr="009C46A3">
        <w:t xml:space="preserve"> time </w:t>
      </w:r>
      <w:r w:rsidR="004D5D00" w:rsidRPr="009C46A3">
        <w:t>frame</w:t>
      </w:r>
      <w:r>
        <w:t xml:space="preserve"> with the safeguard that</w:t>
      </w:r>
      <w:r w:rsidR="006A3A19" w:rsidRPr="009C46A3">
        <w:t xml:space="preserve"> </w:t>
      </w:r>
      <w:r w:rsidR="00013834" w:rsidRPr="009C46A3">
        <w:t>stakeholders</w:t>
      </w:r>
      <w:r w:rsidR="00206F90" w:rsidRPr="009C46A3">
        <w:t xml:space="preserve"> </w:t>
      </w:r>
      <w:r>
        <w:t xml:space="preserve">could </w:t>
      </w:r>
      <w:r w:rsidR="00AC18CD" w:rsidRPr="009C46A3">
        <w:t>propose</w:t>
      </w:r>
      <w:r w:rsidR="006A2B72" w:rsidRPr="009C46A3">
        <w:t xml:space="preserve"> </w:t>
      </w:r>
      <w:r>
        <w:t xml:space="preserve">additional </w:t>
      </w:r>
      <w:r w:rsidR="006A2B72" w:rsidRPr="009C46A3">
        <w:t xml:space="preserve">outcome measures </w:t>
      </w:r>
      <w:proofErr w:type="spellStart"/>
      <w:r w:rsidR="00B16213" w:rsidRPr="00B16213">
        <w:t>where</w:t>
      </w:r>
      <w:proofErr w:type="spellEnd"/>
      <w:r w:rsidRPr="00B16213">
        <w:t xml:space="preserve"> justified</w:t>
      </w:r>
      <w:r w:rsidR="0071193A" w:rsidRPr="00B16213">
        <w:t xml:space="preserve">. </w:t>
      </w:r>
      <w:bookmarkStart w:id="15" w:name="_Hlk114682073"/>
      <w:r w:rsidR="00FF4080">
        <w:t>The search for studies</w:t>
      </w:r>
      <w:r w:rsidR="00C93510">
        <w:t xml:space="preserve"> </w:t>
      </w:r>
      <w:r w:rsidR="00FF4080">
        <w:t xml:space="preserve">of ‘priority’ outcome measures was </w:t>
      </w:r>
      <w:r w:rsidR="006D4102">
        <w:t>performed</w:t>
      </w:r>
      <w:r w:rsidR="00F9726F">
        <w:t xml:space="preserve"> in 2020 as</w:t>
      </w:r>
      <w:r w:rsidR="00FF4080">
        <w:t xml:space="preserve"> </w:t>
      </w:r>
      <w:r w:rsidR="00AE1667">
        <w:t>the review was undertaken</w:t>
      </w:r>
      <w:r w:rsidR="00F9726F">
        <w:t xml:space="preserve"> to inform the development of the </w:t>
      </w:r>
      <w:r w:rsidR="00393F10">
        <w:t>COMSA</w:t>
      </w:r>
      <w:bookmarkEnd w:id="15"/>
      <w:r w:rsidR="00ED7271">
        <w:fldChar w:fldCharType="begin"/>
      </w:r>
      <w:r w:rsidR="00E83C39">
        <w:instrText xml:space="preserve"> ADDIN EN.CITE &lt;EndNote&gt;&lt;Cite&gt;&lt;Author&gt;Khaleva&lt;/Author&gt;&lt;Year&gt;2022&lt;/Year&gt;&lt;RecNum&gt;111&lt;/RecNum&gt;&lt;DisplayText&gt;&lt;style face="superscript"&gt;67&lt;/style&gt;&lt;/DisplayText&gt;&lt;record&gt;&lt;rec-number&gt;111&lt;/rec-number&gt;&lt;foreign-keys&gt;&lt;key app="EN" db-id="xse9ss9t8a99duervxhxewf50ess2eaezzwv" timestamp="1648727935"&gt;111&lt;/key&gt;&lt;/foreign-keys&gt;&lt;ref-type name="Unpublished Work"&gt;34&lt;/ref-type&gt;&lt;contributors&gt;&lt;authors&gt;&lt;author&gt;Khaleva, E&lt;/author&gt;&lt;author&gt;Rattu, A &lt;/author&gt;&lt;author&gt;Brightling, C &lt;/author&gt;&lt;author&gt;Bush, A  &lt;/author&gt;&lt;author&gt;Bossios, A  &lt;/author&gt;&lt;author&gt;Bourdin, A&lt;/author&gt;&lt;author&gt;Chung, KF &lt;/author&gt;&lt;author&gt;Chaudhuri, R &lt;/author&gt;&lt;author&gt;Coleman, C  &lt;/author&gt;&lt;author&gt;Dahlén, S  &lt;/author&gt;&lt;author&gt;Djukanovic, R &lt;/author&gt;&lt;author&gt;Deschildre, A &lt;/author&gt;&lt;author&gt;Fleming, L &lt;/author&gt;&lt;/authors&gt;&lt;/contributors&gt;&lt;titles&gt;&lt;title&gt;Development of Core Outcome Measures sets for Adult and Paediatric Severe Asthma (COMSA)&lt;/title&gt;&lt;/titles&gt;&lt;dates&gt;&lt;year&gt;2022&lt;/year&gt;&lt;/dates&gt;&lt;pub-location&gt;European Respiratory Journal, In Press&lt;/pub-location&gt;&lt;urls&gt;&lt;/urls&gt;&lt;/record&gt;&lt;/Cite&gt;&lt;/EndNote&gt;</w:instrText>
      </w:r>
      <w:r w:rsidR="00ED7271">
        <w:fldChar w:fldCharType="separate"/>
      </w:r>
      <w:r w:rsidR="00E83C39" w:rsidRPr="00E83C39">
        <w:rPr>
          <w:noProof/>
          <w:vertAlign w:val="superscript"/>
        </w:rPr>
        <w:t>67</w:t>
      </w:r>
      <w:r w:rsidR="00ED7271">
        <w:fldChar w:fldCharType="end"/>
      </w:r>
      <w:r w:rsidR="00C93510">
        <w:t xml:space="preserve">. </w:t>
      </w:r>
      <w:r w:rsidR="00201BD6" w:rsidRPr="00B16213">
        <w:t>A worst</w:t>
      </w:r>
      <w:r w:rsidR="00201BD6">
        <w:t xml:space="preserve"> case scenario </w:t>
      </w:r>
      <w:r w:rsidR="005159BA">
        <w:t>was</w:t>
      </w:r>
      <w:r w:rsidR="00201BD6">
        <w:t xml:space="preserve"> adopted for </w:t>
      </w:r>
      <w:r w:rsidR="00201BD6" w:rsidRPr="009C46A3">
        <w:t xml:space="preserve">the overall quality of </w:t>
      </w:r>
      <w:r w:rsidR="00201BD6">
        <w:t xml:space="preserve">each </w:t>
      </w:r>
      <w:r w:rsidR="00201BD6" w:rsidRPr="009C46A3">
        <w:t>stud</w:t>
      </w:r>
      <w:r w:rsidR="00201BD6">
        <w:t>y</w:t>
      </w:r>
      <w:r w:rsidR="00201BD6" w:rsidRPr="009C46A3">
        <w:t xml:space="preserve"> </w:t>
      </w:r>
      <w:r w:rsidR="00201BD6">
        <w:t>since</w:t>
      </w:r>
      <w:r w:rsidR="00201BD6" w:rsidRPr="009C46A3">
        <w:t xml:space="preserve"> </w:t>
      </w:r>
      <w:r w:rsidR="009766E5" w:rsidRPr="009C46A3">
        <w:t xml:space="preserve">COSMIN </w:t>
      </w:r>
      <w:r w:rsidR="008B0B57" w:rsidRPr="009C46A3">
        <w:t xml:space="preserve">appraisal tools </w:t>
      </w:r>
      <w:r w:rsidR="005732DF" w:rsidRPr="009C46A3">
        <w:t>use</w:t>
      </w:r>
      <w:r w:rsidR="009766E5" w:rsidRPr="009C46A3">
        <w:t xml:space="preserve"> </w:t>
      </w:r>
      <w:r w:rsidR="004349AC" w:rsidRPr="009C46A3">
        <w:t>a</w:t>
      </w:r>
      <w:r w:rsidR="009766E5" w:rsidRPr="009C46A3">
        <w:t xml:space="preserve"> ‘worst score counts’ principl</w:t>
      </w:r>
      <w:r w:rsidR="00B83153">
        <w:t>e</w:t>
      </w:r>
      <w:r w:rsidR="0033178E" w:rsidRPr="009C46A3">
        <w:t xml:space="preserve">, </w:t>
      </w:r>
      <w:r w:rsidR="005732DF" w:rsidRPr="009C46A3">
        <w:t xml:space="preserve">whereby </w:t>
      </w:r>
      <w:r w:rsidR="0033178E" w:rsidRPr="009C46A3">
        <w:t xml:space="preserve">high quality scores may be </w:t>
      </w:r>
      <w:r w:rsidR="00201BD6">
        <w:t>overridden by</w:t>
      </w:r>
      <w:r w:rsidR="0033178E" w:rsidRPr="009C46A3">
        <w:t xml:space="preserve"> the lowest score</w:t>
      </w:r>
      <w:r w:rsidR="00201BD6">
        <w:t>s returned</w:t>
      </w:r>
      <w:r w:rsidR="0033178E" w:rsidRPr="009C46A3">
        <w:t xml:space="preserve">. </w:t>
      </w:r>
      <w:r w:rsidR="007B4DA2" w:rsidRPr="009C46A3">
        <w:t>Lastly, w</w:t>
      </w:r>
      <w:r w:rsidR="00C7109F" w:rsidRPr="009C46A3">
        <w:t xml:space="preserve">e </w:t>
      </w:r>
      <w:r w:rsidR="00FF1BC0" w:rsidRPr="009C46A3">
        <w:t xml:space="preserve">undertook </w:t>
      </w:r>
      <w:r w:rsidR="00201BD6">
        <w:t xml:space="preserve">a </w:t>
      </w:r>
      <w:r w:rsidR="00366F10" w:rsidRPr="009C46A3">
        <w:t>narrative synthesis</w:t>
      </w:r>
      <w:r w:rsidR="00201BD6">
        <w:t xml:space="preserve"> because </w:t>
      </w:r>
      <w:r w:rsidR="00FD3077">
        <w:t xml:space="preserve">the </w:t>
      </w:r>
      <w:r w:rsidR="00CB081B">
        <w:t>heterogeneity</w:t>
      </w:r>
      <w:r w:rsidR="008960AF">
        <w:t xml:space="preserve"> in severe asthma definitions</w:t>
      </w:r>
      <w:r w:rsidR="00E276EB">
        <w:t xml:space="preserve">, </w:t>
      </w:r>
      <w:r w:rsidR="0096463F">
        <w:t xml:space="preserve">some </w:t>
      </w:r>
      <w:r w:rsidR="00336E5C">
        <w:t>of</w:t>
      </w:r>
      <w:r w:rsidR="00B912B7">
        <w:t xml:space="preserve"> the</w:t>
      </w:r>
      <w:r w:rsidR="00336E5C">
        <w:t xml:space="preserve"> </w:t>
      </w:r>
      <w:r w:rsidR="000E1E06">
        <w:t>outcome measures such as exacerbation</w:t>
      </w:r>
      <w:r w:rsidR="00336E5C">
        <w:t>s</w:t>
      </w:r>
      <w:r w:rsidR="000E1E06">
        <w:t xml:space="preserve">, </w:t>
      </w:r>
      <w:r w:rsidR="00336E5C">
        <w:t xml:space="preserve">and </w:t>
      </w:r>
      <w:r w:rsidR="0096463F">
        <w:t>consequently</w:t>
      </w:r>
      <w:r w:rsidR="00336E5C">
        <w:t xml:space="preserve"> </w:t>
      </w:r>
      <w:r w:rsidR="00366F10" w:rsidRPr="009C46A3">
        <w:t>study population</w:t>
      </w:r>
      <w:r w:rsidR="00336E5C">
        <w:t>s</w:t>
      </w:r>
      <w:r w:rsidR="00201BD6">
        <w:t xml:space="preserve"> precluded</w:t>
      </w:r>
      <w:r w:rsidR="00366F10" w:rsidRPr="009C46A3">
        <w:t xml:space="preserve"> a quantitative (meta-) analysis.</w:t>
      </w:r>
    </w:p>
    <w:p w14:paraId="5023E2C4" w14:textId="78C1A2AD" w:rsidR="00FB5444" w:rsidRPr="009C46A3" w:rsidRDefault="00AF0A57" w:rsidP="00C6167E">
      <w:pPr>
        <w:pStyle w:val="Heading2"/>
        <w:ind w:left="142"/>
      </w:pPr>
      <w:bookmarkStart w:id="16" w:name="_Toc84453288"/>
      <w:bookmarkStart w:id="17" w:name="_Toc80135158"/>
      <w:r w:rsidRPr="009C46A3">
        <w:t>I</w:t>
      </w:r>
      <w:r w:rsidR="00FB5444" w:rsidRPr="009C46A3">
        <w:t>mplications for research and practice</w:t>
      </w:r>
      <w:bookmarkEnd w:id="16"/>
      <w:r w:rsidR="00FB5444" w:rsidRPr="009C46A3">
        <w:t xml:space="preserve"> </w:t>
      </w:r>
      <w:bookmarkEnd w:id="17"/>
    </w:p>
    <w:p w14:paraId="0C7FF88A" w14:textId="2FD8258A" w:rsidR="00233676" w:rsidRPr="009C46A3" w:rsidRDefault="00FB5444" w:rsidP="000E1E06">
      <w:pPr>
        <w:spacing w:line="360" w:lineRule="auto"/>
        <w:ind w:left="-426" w:right="-613"/>
        <w:jc w:val="both"/>
      </w:pPr>
      <w:r w:rsidRPr="009C46A3">
        <w:t xml:space="preserve">The findings reported herein informed </w:t>
      </w:r>
      <w:r w:rsidR="005A37F4" w:rsidRPr="009C46A3">
        <w:t>the</w:t>
      </w:r>
      <w:r w:rsidRPr="009C46A3">
        <w:t xml:space="preserve"> </w:t>
      </w:r>
      <w:r w:rsidR="005A37F4" w:rsidRPr="009C46A3">
        <w:t xml:space="preserve">COMSA </w:t>
      </w:r>
      <w:r w:rsidRPr="009C46A3">
        <w:t xml:space="preserve">consensus </w:t>
      </w:r>
      <w:r w:rsidR="00046037" w:rsidRPr="009C46A3">
        <w:t>study</w:t>
      </w:r>
      <w:r w:rsidR="005A37F4" w:rsidRPr="00E3018E">
        <w:fldChar w:fldCharType="begin"/>
      </w:r>
      <w:r w:rsidR="00E83C39">
        <w:instrText xml:space="preserve"> ADDIN EN.CITE &lt;EndNote&gt;&lt;Cite&gt;&lt;Author&gt;Khaleva&lt;/Author&gt;&lt;Year&gt;2022&lt;/Year&gt;&lt;RecNum&gt;111&lt;/RecNum&gt;&lt;DisplayText&gt;&lt;style face="superscript"&gt;67&lt;/style&gt;&lt;/DisplayText&gt;&lt;record&gt;&lt;rec-number&gt;111&lt;/rec-number&gt;&lt;foreign-keys&gt;&lt;key app="EN" db-id="xse9ss9t8a99duervxhxewf50ess2eaezzwv" timestamp="1648727935"&gt;111&lt;/key&gt;&lt;/foreign-keys&gt;&lt;ref-type name="Unpublished Work"&gt;34&lt;/ref-type&gt;&lt;contributors&gt;&lt;authors&gt;&lt;author&gt;Khaleva, E&lt;/author&gt;&lt;author&gt;Rattu, A &lt;/author&gt;&lt;author&gt;Brightling, C &lt;/author&gt;&lt;author&gt;Bush, A  &lt;/author&gt;&lt;author&gt;Bossios, A  &lt;/author&gt;&lt;author&gt;Bourdin, A&lt;/author&gt;&lt;author&gt;Chung, KF &lt;/author&gt;&lt;author&gt;Chaudhuri, R &lt;/author&gt;&lt;author&gt;Coleman, C  &lt;/author&gt;&lt;author&gt;Dahlén, S  &lt;/author&gt;&lt;author&gt;Djukanovic, R &lt;/author&gt;&lt;author&gt;Deschildre, A &lt;/author&gt;&lt;author&gt;Fleming, L &lt;/author&gt;&lt;/authors&gt;&lt;/contributors&gt;&lt;titles&gt;&lt;title&gt;Development of Core Outcome Measures sets for Adult and Paediatric Severe Asthma (COMSA)&lt;/title&gt;&lt;/titles&gt;&lt;dates&gt;&lt;year&gt;2022&lt;/year&gt;&lt;/dates&gt;&lt;pub-location&gt;European Respiratory Journal, In Press&lt;/pub-location&gt;&lt;urls&gt;&lt;/urls&gt;&lt;/record&gt;&lt;/Cite&gt;&lt;/EndNote&gt;</w:instrText>
      </w:r>
      <w:r w:rsidR="005A37F4" w:rsidRPr="00E3018E">
        <w:fldChar w:fldCharType="separate"/>
      </w:r>
      <w:r w:rsidR="00E83C39" w:rsidRPr="00E83C39">
        <w:rPr>
          <w:noProof/>
          <w:vertAlign w:val="superscript"/>
        </w:rPr>
        <w:t>67</w:t>
      </w:r>
      <w:r w:rsidR="005A37F4" w:rsidRPr="00E3018E">
        <w:fldChar w:fldCharType="end"/>
      </w:r>
      <w:r w:rsidR="00370C67" w:rsidRPr="00E3018E">
        <w:t xml:space="preserve">. </w:t>
      </w:r>
      <w:bookmarkStart w:id="18" w:name="_Hlk114681865"/>
      <w:r w:rsidR="00335301">
        <w:t>Th</w:t>
      </w:r>
      <w:r w:rsidR="005A6B50">
        <w:t xml:space="preserve">e </w:t>
      </w:r>
      <w:r w:rsidR="00D00C03">
        <w:t>implementation</w:t>
      </w:r>
      <w:r w:rsidR="005A6B50">
        <w:t xml:space="preserve"> of the COMSA </w:t>
      </w:r>
      <w:r w:rsidR="009F3658">
        <w:t>will</w:t>
      </w:r>
      <w:r w:rsidR="009F3658" w:rsidRPr="009F3658">
        <w:t xml:space="preserve"> create a more consistent and transparent</w:t>
      </w:r>
      <w:r w:rsidR="001C0035">
        <w:t xml:space="preserve"> patient-relevant</w:t>
      </w:r>
      <w:r w:rsidR="009F3658" w:rsidRPr="009F3658">
        <w:t xml:space="preserve"> approach across regulatory, value assessment and market access institutions, as well as</w:t>
      </w:r>
      <w:r w:rsidR="001C0035">
        <w:t xml:space="preserve"> in</w:t>
      </w:r>
      <w:r w:rsidR="009F3658" w:rsidRPr="009F3658">
        <w:t xml:space="preserve"> clinical trial development</w:t>
      </w:r>
      <w:r w:rsidR="009F3658">
        <w:t>.</w:t>
      </w:r>
      <w:bookmarkEnd w:id="18"/>
      <w:r w:rsidR="009F3658">
        <w:t xml:space="preserve"> </w:t>
      </w:r>
      <w:r w:rsidRPr="009C46A3">
        <w:t>Currently</w:t>
      </w:r>
      <w:r w:rsidR="00D63198" w:rsidRPr="009C46A3">
        <w:t>,</w:t>
      </w:r>
      <w:r w:rsidRPr="009C46A3">
        <w:t xml:space="preserve"> in most trials the sole selection criterion for </w:t>
      </w:r>
      <w:r w:rsidR="00BA4B68" w:rsidRPr="009C46A3">
        <w:t>selecting</w:t>
      </w:r>
      <w:r w:rsidRPr="009C46A3">
        <w:t xml:space="preserve"> </w:t>
      </w:r>
      <w:r w:rsidR="00BA4B68" w:rsidRPr="009C46A3">
        <w:t xml:space="preserve">endpoints, especially </w:t>
      </w:r>
      <w:r w:rsidRPr="009C46A3">
        <w:t>PROMs</w:t>
      </w:r>
      <w:r w:rsidR="00BA4B68" w:rsidRPr="009C46A3">
        <w:t>,</w:t>
      </w:r>
      <w:r w:rsidRPr="009C46A3">
        <w:t xml:space="preserve"> is whether they are widely used, with limited regard for the superiority of the quality of measurement properties. </w:t>
      </w:r>
      <w:r w:rsidR="00FB5C15" w:rsidRPr="009C46A3">
        <w:t>T</w:t>
      </w:r>
      <w:r w:rsidR="00D93455" w:rsidRPr="009C46A3">
        <w:t>h</w:t>
      </w:r>
      <w:r w:rsidR="00840A6A" w:rsidRPr="009C46A3">
        <w:t xml:space="preserve">is </w:t>
      </w:r>
      <w:r w:rsidR="00D93455" w:rsidRPr="009C46A3">
        <w:t>evidence</w:t>
      </w:r>
      <w:r w:rsidR="00840A6A" w:rsidRPr="009C46A3">
        <w:t xml:space="preserve"> synthesis</w:t>
      </w:r>
      <w:r w:rsidR="00D93455" w:rsidRPr="009C46A3">
        <w:t xml:space="preserve"> on the quality of measurement properties should aid researchers and practitioners to choose the most appropriate outcome measures to evaluate treatment response. </w:t>
      </w:r>
      <w:r w:rsidR="00840A6A" w:rsidRPr="009C46A3">
        <w:t xml:space="preserve">Further, </w:t>
      </w:r>
      <w:r w:rsidR="007B71D7" w:rsidRPr="009C46A3">
        <w:t xml:space="preserve">this review </w:t>
      </w:r>
      <w:r w:rsidR="0066328E" w:rsidRPr="009C46A3">
        <w:t xml:space="preserve">offers insights into </w:t>
      </w:r>
      <w:r w:rsidR="00B04E1E" w:rsidRPr="009C46A3">
        <w:t xml:space="preserve">the developmental limitations </w:t>
      </w:r>
      <w:r w:rsidR="00E03DC3" w:rsidRPr="009C46A3">
        <w:t xml:space="preserve">of </w:t>
      </w:r>
      <w:r w:rsidR="00840A6A" w:rsidRPr="009C46A3">
        <w:t xml:space="preserve">historically used </w:t>
      </w:r>
      <w:r w:rsidR="00E03DC3" w:rsidRPr="009C46A3">
        <w:t xml:space="preserve">‘priority’ </w:t>
      </w:r>
      <w:r w:rsidR="00840A6A" w:rsidRPr="009C46A3">
        <w:t xml:space="preserve">QoL and asthma control measures </w:t>
      </w:r>
      <w:r w:rsidR="00B04E1E" w:rsidRPr="009C46A3">
        <w:t xml:space="preserve">for the severe asthma population. </w:t>
      </w:r>
      <w:r w:rsidR="00840A6A" w:rsidRPr="009C46A3">
        <w:t xml:space="preserve">Poor content validity can indirectly hamper the quality of other measurement properties, </w:t>
      </w:r>
      <w:r w:rsidR="00B04E1E" w:rsidRPr="009C46A3">
        <w:t xml:space="preserve">including </w:t>
      </w:r>
      <w:r w:rsidR="00840A6A" w:rsidRPr="009C46A3">
        <w:t xml:space="preserve">responsiveness to change. </w:t>
      </w:r>
      <w:r w:rsidR="00B04E1E" w:rsidRPr="009C46A3">
        <w:t>R</w:t>
      </w:r>
      <w:r w:rsidR="00840A6A" w:rsidRPr="009C46A3">
        <w:t xml:space="preserve">egulatory bodies should therefore take caution when interpreting results of </w:t>
      </w:r>
      <w:r w:rsidR="0075067D">
        <w:t>trials</w:t>
      </w:r>
      <w:r w:rsidR="00840A6A" w:rsidRPr="009C46A3">
        <w:t xml:space="preserve"> </w:t>
      </w:r>
      <w:r w:rsidR="00B04E1E" w:rsidRPr="009C46A3">
        <w:t xml:space="preserve">using legacy endpoints to investigate </w:t>
      </w:r>
      <w:r w:rsidR="00840A6A" w:rsidRPr="009C46A3">
        <w:t xml:space="preserve">new-generation therapies </w:t>
      </w:r>
      <w:r w:rsidR="00B04E1E" w:rsidRPr="009C46A3">
        <w:t>for severe asthma.</w:t>
      </w:r>
      <w:r w:rsidR="00792FBE">
        <w:t xml:space="preserve"> </w:t>
      </w:r>
      <w:r w:rsidR="00233676" w:rsidRPr="009C46A3">
        <w:t>The</w:t>
      </w:r>
      <w:r w:rsidR="00371412">
        <w:t xml:space="preserve"> lack of </w:t>
      </w:r>
      <w:r w:rsidR="00233676" w:rsidRPr="009C46A3">
        <w:t xml:space="preserve">validation data for clinical and </w:t>
      </w:r>
      <w:r w:rsidR="00D2528B">
        <w:t>HRU</w:t>
      </w:r>
      <w:r w:rsidR="00233676" w:rsidRPr="009C46A3">
        <w:t xml:space="preserve"> </w:t>
      </w:r>
      <w:r w:rsidR="00681343">
        <w:t xml:space="preserve">endpoints </w:t>
      </w:r>
      <w:r w:rsidR="00371412">
        <w:t>warrants</w:t>
      </w:r>
      <w:r w:rsidR="002F7956">
        <w:t xml:space="preserve"> studies </w:t>
      </w:r>
      <w:r w:rsidR="00112CA1">
        <w:t>which implement</w:t>
      </w:r>
      <w:r w:rsidR="002F7956">
        <w:t xml:space="preserve"> standardised approaches to evaluate the</w:t>
      </w:r>
      <w:r w:rsidR="00DE634D">
        <w:t>ir</w:t>
      </w:r>
      <w:r w:rsidR="002F7956">
        <w:t xml:space="preserve"> measurement properties</w:t>
      </w:r>
      <w:r w:rsidR="00DE634D">
        <w:t xml:space="preserve"> in participants with severe asthma</w:t>
      </w:r>
      <w:r w:rsidR="002F7956">
        <w:t xml:space="preserve">. </w:t>
      </w:r>
    </w:p>
    <w:p w14:paraId="00744D1F" w14:textId="373148C6" w:rsidR="008B3A20" w:rsidRPr="009C46A3" w:rsidRDefault="008B3A20" w:rsidP="00DC41B2">
      <w:pPr>
        <w:pStyle w:val="Heading1"/>
        <w:ind w:left="0"/>
        <w:rPr>
          <w:i/>
          <w:iCs/>
        </w:rPr>
      </w:pPr>
      <w:r w:rsidRPr="009C46A3">
        <w:t>CONCLUSION</w:t>
      </w:r>
      <w:r w:rsidR="00FF1BC0" w:rsidRPr="009C46A3">
        <w:t xml:space="preserve"> </w:t>
      </w:r>
    </w:p>
    <w:p w14:paraId="2FF462B8" w14:textId="528C875A" w:rsidR="008B3A20" w:rsidRPr="00056769" w:rsidRDefault="00FB5444" w:rsidP="00F172CA">
      <w:pPr>
        <w:spacing w:line="360" w:lineRule="auto"/>
        <w:ind w:left="-426" w:right="-613"/>
        <w:jc w:val="both"/>
        <w:rPr>
          <w:u w:val="single"/>
        </w:rPr>
      </w:pPr>
      <w:r w:rsidRPr="009C46A3">
        <w:t xml:space="preserve">Outcome measures </w:t>
      </w:r>
      <w:r w:rsidR="00201BD6">
        <w:t>with</w:t>
      </w:r>
      <w:r w:rsidRPr="009C46A3">
        <w:t xml:space="preserve"> robust measurement properties and </w:t>
      </w:r>
      <w:r w:rsidR="00201BD6">
        <w:t>practical</w:t>
      </w:r>
      <w:r w:rsidR="00201BD6" w:rsidRPr="009C46A3">
        <w:t xml:space="preserve"> </w:t>
      </w:r>
      <w:r w:rsidRPr="009C46A3">
        <w:t>feasib</w:t>
      </w:r>
      <w:r w:rsidR="00201BD6">
        <w:t>ility</w:t>
      </w:r>
      <w:r w:rsidRPr="009C46A3">
        <w:t xml:space="preserve"> are a pre-requisite for evidence-based healthcare. This review</w:t>
      </w:r>
      <w:r w:rsidR="001E03F7" w:rsidRPr="009C46A3">
        <w:t xml:space="preserve"> </w:t>
      </w:r>
      <w:r w:rsidR="005F0587" w:rsidRPr="009C46A3">
        <w:t xml:space="preserve">identified </w:t>
      </w:r>
      <w:r w:rsidR="00AD125B" w:rsidRPr="009C46A3">
        <w:t xml:space="preserve">96 ‘candidate’ outcome measures and </w:t>
      </w:r>
      <w:r w:rsidR="001E03F7" w:rsidRPr="009C46A3">
        <w:t xml:space="preserve">used a multi-stakeholder consensus process to </w:t>
      </w:r>
      <w:r w:rsidR="00F56687" w:rsidRPr="009C46A3">
        <w:t xml:space="preserve">select </w:t>
      </w:r>
      <w:r w:rsidR="004A6C6E">
        <w:t>24</w:t>
      </w:r>
      <w:r w:rsidR="00982EE8" w:rsidRPr="009C46A3">
        <w:t xml:space="preserve"> ‘priority’ outcome measures for adult and paediatric severe asthma. </w:t>
      </w:r>
      <w:r w:rsidR="00D32AD8">
        <w:t>C</w:t>
      </w:r>
      <w:r w:rsidR="00DE17F1">
        <w:t xml:space="preserve">linical and HRU endpoints are </w:t>
      </w:r>
      <w:r w:rsidR="00D32AD8">
        <w:t>the mainstay as per the</w:t>
      </w:r>
      <w:r w:rsidR="00DE17F1">
        <w:t xml:space="preserve"> </w:t>
      </w:r>
      <w:r w:rsidR="00DE17F1" w:rsidRPr="00DE17F1">
        <w:t>regulatory demands for approval of medications</w:t>
      </w:r>
      <w:r w:rsidR="00D32AD8">
        <w:t xml:space="preserve">, but the validity of these endpoints should be established in adult and paediatric severe asthma as a matter of some urgency. </w:t>
      </w:r>
      <w:r w:rsidR="00E43BE5">
        <w:t xml:space="preserve"> </w:t>
      </w:r>
      <w:r w:rsidR="00EF59F5">
        <w:t>Of the included patient-reported and composite outcome measures, o</w:t>
      </w:r>
      <w:r w:rsidR="00876FC9">
        <w:t xml:space="preserve">nly the </w:t>
      </w:r>
      <w:r w:rsidR="00876FC9" w:rsidRPr="009C46A3">
        <w:t xml:space="preserve">SAQ and </w:t>
      </w:r>
      <w:r w:rsidR="00876FC9" w:rsidRPr="00A05045">
        <w:t xml:space="preserve">C-ACT were developed </w:t>
      </w:r>
      <w:r w:rsidR="007904B1" w:rsidRPr="00A05045">
        <w:t>with</w:t>
      </w:r>
      <w:r w:rsidR="007904B1" w:rsidRPr="009C46A3">
        <w:t xml:space="preserve"> input from severe asthma</w:t>
      </w:r>
      <w:r w:rsidR="00614A06">
        <w:t xml:space="preserve"> patients</w:t>
      </w:r>
      <w:r w:rsidR="001C4762" w:rsidRPr="009C46A3">
        <w:t xml:space="preserve">, </w:t>
      </w:r>
      <w:r w:rsidR="00511B95" w:rsidRPr="009C46A3">
        <w:t xml:space="preserve">supported by predominantly sufficient ‘moderate’ quality evidence for the measurement properties assessed. </w:t>
      </w:r>
      <w:r w:rsidR="00E10872" w:rsidRPr="009C46A3">
        <w:t>Further validation in clinical</w:t>
      </w:r>
      <w:r w:rsidR="00E10872">
        <w:t xml:space="preserve"> trials, and translation to other languages should enable the </w:t>
      </w:r>
      <w:r w:rsidR="00295CD5">
        <w:t xml:space="preserve">SAQ to become a </w:t>
      </w:r>
      <w:r w:rsidR="00295CD5" w:rsidRPr="009B509F">
        <w:rPr>
          <w:i/>
          <w:iCs/>
        </w:rPr>
        <w:t>status quo</w:t>
      </w:r>
      <w:r w:rsidR="00295CD5">
        <w:t xml:space="preserve"> QoL </w:t>
      </w:r>
      <w:r w:rsidR="00E10872">
        <w:t xml:space="preserve">endpoint </w:t>
      </w:r>
      <w:r w:rsidR="00295CD5">
        <w:t xml:space="preserve">for phase III </w:t>
      </w:r>
      <w:r w:rsidR="00E10872">
        <w:t>studies.</w:t>
      </w:r>
      <w:r w:rsidR="00295CD5">
        <w:t xml:space="preserve"> </w:t>
      </w:r>
      <w:r w:rsidR="00113116">
        <w:t xml:space="preserve">Despite the </w:t>
      </w:r>
      <w:r w:rsidR="001240E8">
        <w:t>‘low’ to ‘very low’ quality developmental evidence for</w:t>
      </w:r>
      <w:r w:rsidR="00113116">
        <w:t xml:space="preserve"> </w:t>
      </w:r>
      <w:r w:rsidR="007A6BA4">
        <w:t>legacy</w:t>
      </w:r>
      <w:r w:rsidR="0088552B">
        <w:t xml:space="preserve"> </w:t>
      </w:r>
      <w:r w:rsidR="00113116">
        <w:t xml:space="preserve">QoL and asthma control measures, most had sufficient evidence for </w:t>
      </w:r>
      <w:r w:rsidR="00F930B1">
        <w:t xml:space="preserve">the </w:t>
      </w:r>
      <w:r w:rsidR="00113116">
        <w:lastRenderedPageBreak/>
        <w:t xml:space="preserve">measurement properties </w:t>
      </w:r>
      <w:r w:rsidR="00F930B1">
        <w:t xml:space="preserve">appraised </w:t>
      </w:r>
      <w:r w:rsidR="00E10872">
        <w:t>except</w:t>
      </w:r>
      <w:r w:rsidR="00113116">
        <w:t xml:space="preserve"> responsiveness</w:t>
      </w:r>
      <w:r w:rsidR="00AC043D">
        <w:t xml:space="preserve"> to chang</w:t>
      </w:r>
      <w:r w:rsidR="00F930B1">
        <w:t>e</w:t>
      </w:r>
      <w:r w:rsidR="005A4A87">
        <w:t xml:space="preserve">. </w:t>
      </w:r>
      <w:r w:rsidR="00CA4AC2">
        <w:t>T</w:t>
      </w:r>
      <w:r w:rsidRPr="00FB5444">
        <w:t xml:space="preserve">here </w:t>
      </w:r>
      <w:r w:rsidR="00B31E65">
        <w:t>is</w:t>
      </w:r>
      <w:r w:rsidR="00E673DC">
        <w:t xml:space="preserve"> an</w:t>
      </w:r>
      <w:r w:rsidRPr="00FB5444">
        <w:t xml:space="preserve"> u</w:t>
      </w:r>
      <w:r w:rsidRPr="00AF0A57">
        <w:t>rgen</w:t>
      </w:r>
      <w:r w:rsidRPr="00FB5444">
        <w:t>t need to follow contemporary standards</w:t>
      </w:r>
      <w:r w:rsidRPr="00FB5444">
        <w:fldChar w:fldCharType="begin">
          <w:fldData xml:space="preserve">PEVuZE5vdGU+PENpdGU+PEF1dGhvcj5DYXJsdG9uPC9BdXRob3I+PFllYXI+MjAyMDwvWWVhcj48
UmVjTnVtPjE5PC9SZWNOdW0+PERpc3BsYXlUZXh0PjxzdHlsZSBmYWNlPSJzdXBlcnNjcmlwdCI+
MTQsMTAzLDEwNDwvc3R5bGU+PC9EaXNwbGF5VGV4dD48cmVjb3JkPjxyZWMtbnVtYmVyPjE5PC9y
ZWMtbnVtYmVyPjxmb3JlaWduLWtleXM+PGtleSBhcHA9IkVOIiBkYi1pZD0ieHNlOXNzOXQ4YTk5
ZHVlcnZ4aHhld2Y1MGVzczJlYWV6end2IiB0aW1lc3RhbXA9IjE2MzAwMTE3MjUiPjE5PC9rZXk+
PC9mb3JlaWduLWtleXM+PHJlZi10eXBlIG5hbWU9IkpvdXJuYWwgQXJ0aWNsZSI+MTc8L3JlZi10
eXBlPjxjb250cmlidXRvcnM+PGF1dGhvcnM+PGF1dGhvcj5DYXJsdG9uLCBKPC9hdXRob3I+PGF1
dGhvcj5QZWFzZ29vZCwgVDwvYXV0aG9yPjxhdXRob3I+S2hhbiwgUzwvYXV0aG9yPjxhdXRob3I+
QmFyYmVyLCBSLjwvYXV0aG9yPjxhdXRob3I+Qm9zdG9jaywgSi48L2F1dGhvcj48YXV0aG9yPktl
ZXRoYXJ1dGgsIEEuIEQuPC9hdXRob3I+PC9hdXRob3JzPjwvY29udHJpYnV0b3JzPjxhdXRoLWFk
ZHJlc3M+VW5pdmVyc2l0eSBvZiBTaGVmZmllbGQsIFJlZ2VudCBDb3VydCwgMzAgUmVnZW50IFN0
cmVldCwgU2hlZmZpZWxkLCBTMSA0REEsIFVLLiBqLmNhcmx0b25Ac2hlZmZpZWxkLmFjLnVrLiYj
eEQ7VW5pdmVyc2l0eSBvZiBTaGVmZmllbGQsIFJlZ2VudCBDb3VydCwgMzAgUmVnZW50IFN0cmVl
dCwgU2hlZmZpZWxkLCBTMSA0REEsIFVLLiYjeEQ7VW5pdmVyc2l0eSBvZiBDYW1icmlkZ2UsIENh
bWJyaWRnZSwgVUsuJiN4RDtVbml2ZXJzaXR5IG9mIE94Zm9yZCwgT3hmb3JkLCBVSy4mI3hEO0tp
bmdzIENvbGxlZ2UgTG9uZG9uLCBMb25kb24sIFVLLjwvYXV0aC1hZGRyZXNzPjx0aXRsZXM+PHRp
dGxlPkFuIGVtZXJnaW5nIGZyYW1ld29yayBmb3IgZnVsbHkgaW5jb3Jwb3JhdGluZyBwdWJsaWMg
aW52b2x2ZW1lbnQgKFBJKSBpbnRvIHBhdGllbnQtcmVwb3J0ZWQgb3V0Y29tZSBtZWFzdXJlcyAo
UFJPTXMpPC90aXRsZT48c2Vjb25kYXJ5LXRpdGxlPkogUGF0aWVudCBSZXAgT3V0Y29tZXM8L3Nl
Y29uZGFyeS10aXRsZT48L3RpdGxlcz48cGVyaW9kaWNhbD48ZnVsbC10aXRsZT5KIFBhdGllbnQg
UmVwIE91dGNvbWVzPC9mdWxsLXRpdGxlPjwvcGVyaW9kaWNhbD48cGFnZXM+NDwvcGFnZXM+PHZv
bHVtZT40PC92b2x1bWU+PG51bWJlcj4xPC9udW1iZXI+PGVkaXRpb24+MjAyMC8wMS8xNTwvZWRp
dGlvbj48a2V5d29yZHM+PGtleXdvcmQ+UGF0aWVudCBhbmQgUHVibGljIEludm9sdmVtZW50IChQ
UEkpPC9rZXl3b3JkPjxrZXl3b3JkPlBhdGllbnQgcmVwb3J0ZWQgb3V0Y29tZSBtZWFzdXJlcyAo
UFJPTXMpPC9rZXl3b3JkPjxrZXl3b3JkPlB1YmxpYyBpbnZvbHZlbWVudCAoUEkpPC9rZXl3b3Jk
PjxrZXl3b3JkPlF1ZXN0aW9ubmFpcmU8L2tleXdvcmQ+PC9rZXl3b3Jkcz48ZGF0ZXM+PHllYXI+
MjAyMDwveWVhcj48cHViLWRhdGVzPjxkYXRlPkphbiAxMzwvZGF0ZT48L3B1Yi1kYXRlcz48L2Rh
dGVzPjxpc2JuPjI1MDktODAyMDwvaXNibj48YWNjZXNzaW9uLW51bT4zMTkzMzAwNTwvYWNjZXNz
aW9uLW51bT48dXJscz48L3VybHM+PGN1c3RvbTI+UE1DNjk1NzY1MTwvY3VzdG9tMj48ZWxlY3Ry
b25pYy1yZXNvdXJjZS1udW0+MTAuMTE4Ni9zNDE2ODctMDE5LTAxNzItODwvZWxlY3Ryb25pYy1y
ZXNvdXJjZS1udW0+PHJlbW90ZS1kYXRhYmFzZS1wcm92aWRlcj5OTE08L3JlbW90ZS1kYXRhYmFz
ZS1wcm92aWRlcj48bGFuZ3VhZ2U+ZW5nPC9sYW5ndWFnZT48L3JlY29yZD48L0NpdGU+PENpdGU+
PEF1dGhvcj5XaWxkPC9BdXRob3I+PFllYXI+MjAwNTwvWWVhcj48UmVjTnVtPjIwPC9SZWNOdW0+
PHJlY29yZD48cmVjLW51bWJlcj4yMDwvcmVjLW51bWJlcj48Zm9yZWlnbi1rZXlzPjxrZXkgYXBw
PSJFTiIgZGItaWQ9InhzZTlzczl0OGE5OWR1ZXJ2eGh4ZXdmNTBlc3MyZWFlenp3diIgdGltZXN0
YW1wPSIxNjMwMDExNzk5Ij4yMDwva2V5PjwvZm9yZWlnbi1rZXlzPjxyZWYtdHlwZSBuYW1lPSJK
b3VybmFsIEFydGljbGUiPjE3PC9yZWYtdHlwZT48Y29udHJpYnV0b3JzPjxhdXRob3JzPjxhdXRo
b3I+V2lsZCwgRDwvYXV0aG9yPjxhdXRob3I+R3JvdmUsIEE8L2F1dGhvcj48YXV0aG9yPk1hcnRp
biwgTTwvYXV0aG9yPjxhdXRob3I+RXJlbWVuY28sIFMuPC9hdXRob3I+PGF1dGhvcj5NY0Vscm95
LCBTLjwvYXV0aG9yPjxhdXRob3I+VmVyamVlLUxvcmVueiwgQS48L2F1dGhvcj48YXV0aG9yPkVy
aWtzb24sIFAuPC9hdXRob3I+PC9hdXRob3JzPjwvY29udHJpYnV0b3JzPjxhdXRoLWFkZHJlc3M+
T3hmb3JkIE91dGNvbWVzIEx0ZC4sIENhc3Npbmd0b24sIE94Zm9yZCwgVUsuIERpYW5lLndpbGRA
b3hmb3Jkb3V0Y29tZXMuY29tPC9hdXRoLWFkZHJlc3M+PHRpdGxlcz48dGl0bGU+UHJpbmNpcGxl
cyBvZiBHb29kIFByYWN0aWNlIGZvciB0aGUgVHJhbnNsYXRpb24gYW5kIEN1bHR1cmFsIEFkYXB0
YXRpb24gUHJvY2VzcyBmb3IgUGF0aWVudC1SZXBvcnRlZCBPdXRjb21lcyAoUFJPKSBNZWFzdXJl
czogcmVwb3J0IG9mIHRoZSBJU1BPUiBUYXNrIEZvcmNlIGZvciBUcmFuc2xhdGlvbiBhbmQgQ3Vs
dHVyYWwgQWRhcHRhdGlvbjwvdGl0bGU+PHNlY29uZGFyeS10aXRsZT5WYWx1ZSBIZWFsdGg8L3Nl
Y29uZGFyeS10aXRsZT48L3RpdGxlcz48cGVyaW9kaWNhbD48ZnVsbC10aXRsZT5WYWx1ZSBIZWFs
dGg8L2Z1bGwtdGl0bGU+PC9wZXJpb2RpY2FsPjxwYWdlcz45NC0xMDQ8L3BhZ2VzPjx2b2x1bWU+
ODwvdm9sdW1lPjxudW1iZXI+MjwvbnVtYmVyPjxlZGl0aW9uPjIwMDUvMDQvMDU8L2VkaXRpb24+
PGtleXdvcmRzPjxrZXl3b3JkPkFkdmlzb3J5IENvbW1pdHRlZXM8L2tleXdvcmQ+PGtleXdvcmQ+
QXR0aXR1ZGUgdG8gSGVhbHRoLypldGhub2xvZ3k8L2tleXdvcmQ+PGtleXdvcmQ+Q3VsdHVyZTwv
a2V5d29yZD48a2V5d29yZD5IZWFsdGggU2VydmljZXMgUmVzZWFyY2g8L2tleXdvcmQ+PGtleXdv
cmQ+SHVtYW5zPC9rZXl3b3JkPjxrZXl3b3JkPk91dGNvbWUgQXNzZXNzbWVudCwgSGVhbHRoIENh
cmUvKm1ldGhvZHM8L2tleXdvcmQ+PGtleXdvcmQ+UHN5Y2hvbWV0cmljcy8qaW5zdHJ1bWVudGF0
aW9uPC9rZXl3b3JkPjxrZXl3b3JkPlF1YWxpdHkgb2YgTGlmZTwva2V5d29yZD48a2V5d29yZD5S
ZXByb2R1Y2liaWxpdHkgb2YgUmVzdWx0czwva2V5d29yZD48a2V5d29yZD4qU2lja25lc3MgSW1w
YWN0IFByb2ZpbGU8L2tleXdvcmQ+PGtleXdvcmQ+U3VydmV5cyBhbmQgUXVlc3Rpb25uYWlyZXM8
L2tleXdvcmQ+PGtleXdvcmQ+KlRyYW5zbGF0aW5nPC9rZXl3b3JkPjwva2V5d29yZHM+PGRhdGVz
Pjx5ZWFyPjIwMDU8L3llYXI+PHB1Yi1kYXRlcz48ZGF0ZT5NYXItQXByPC9kYXRlPjwvcHViLWRh
dGVzPjwvZGF0ZXM+PGlzYm4+MTA5OC0zMDE1IChQcmludCkmI3hEOzEwOTgtMzAxNTwvaXNibj48
YWNjZXNzaW9uLW51bT4xNTgwNDMxODwvYWNjZXNzaW9uLW51bT48dXJscz48L3VybHM+PGVsZWN0
cm9uaWMtcmVzb3VyY2UtbnVtPjEwLjExMTEvai4xNTI0LTQ3MzMuMjAwNS4wNDA1NC54PC9lbGVj
dHJvbmljLXJlc291cmNlLW51bT48cmVtb3RlLWRhdGFiYXNlLXByb3ZpZGVyPk5MTTwvcmVtb3Rl
LWRhdGFiYXNlLXByb3ZpZGVyPjxsYW5ndWFnZT5lbmc8L2xhbmd1YWdlPjwvcmVjb3JkPjwvQ2l0
ZT48Q2l0ZT48QXV0aG9yPlUuUy4gRGVwYXJ0bWVudCBvZiBIZWFsdGggYW5kIEh1bWFuIFNlcnZp
Y2VzPC9BdXRob3I+PFllYXI+MjAwOTwvWWVhcj48UmVjTnVtPjIxPC9SZWNOdW0+PHJlY29yZD48
cmVjLW51bWJlcj4yMTwvcmVjLW51bWJlcj48Zm9yZWlnbi1rZXlzPjxrZXkgYXBwPSJFTiIgZGIt
aWQ9InhzZTlzczl0OGE5OWR1ZXJ2eGh4ZXdmNTBlc3MyZWFlenp3diIgdGltZXN0YW1wPSIxNjMw
MDEyMjczIj4yMTwva2V5PjwvZm9yZWlnbi1rZXlzPjxyZWYtdHlwZSBuYW1lPSJXZWIgUGFnZSI+
MTI8L3JlZi10eXBlPjxjb250cmlidXRvcnM+PGF1dGhvcnM+PGF1dGhvcj5VLlMuIERlcGFydG1l
bnQgb2YgSGVhbHRoIGFuZCBIdW1hbiBTZXJ2aWNlcywgPC9hdXRob3I+PGF1dGhvcj5Gb29kIGFu
ZCBEcnVnIEFkbWluaXN0cmF0aW9uLCA8L2F1dGhvcj48YXV0aG9yPkNlbnRlciBmb3IgRHJ1ZyBF
dmFsdWF0aW9uIGFuZCBSZXNlYXJjaCAoQ0RFUiksIDwvYXV0aG9yPjxhdXRob3I+Q2VudGVyIGZv
ciBCaW9sb2dpY3MgRXZhbHVhdGlvbiBhbmQgUmVzZWFyY2ggKENCRVIpLCA8L2F1dGhvcj48YXV0
aG9yPkNlbnRlciBmb3IgRGV2aWNlcyBhbmQgUmFkaW9sb2dpY2FsIEhlYWx0aCAoQ0RSSCksPC9h
dXRob3I+PC9hdXRob3JzPjwvY29udHJpYnV0b3JzPjx0aXRsZXM+PHRpdGxlPkd1aWRhbmNlIGZv
ciBpbmR1c3RyeTogcGF0aWVudC1yZXBvcnRlZCBvdXRjb21lIG1lYXN1cmVzOiB1c2UgaW4gbWVk
aWNpbmFsIHByb2R1Y3QgZGV2ZWxvcG1lbnQgdG8gc3VwcG9ydCBsYWJlbGxpbmcgY2xhaW1zLjwv
dGl0bGU+PC90aXRsZXM+PHZvbHVtZT4yMDIyPC92b2x1bWU+PG51bWJlcj4yMDIyIEFwcmlsIDE1
PC9udW1iZXI+PGRhdGVzPjx5ZWFyPjIwMDk8L3llYXI+PC9kYXRlcz48dXJscz48cmVsYXRlZC11
cmxzPjx1cmw+aHR0cHM6Ly93d3cuZmRhLmdvdi9tZWRpYS83NzgzMi9kb3dubG9hZDwvdXJsPjwv
cmVsYXRlZC11cmxzPjwvdXJscz48L3JlY29yZD48L0NpdGU+PC9FbmROb3RlPn==
</w:fldData>
        </w:fldChar>
      </w:r>
      <w:r w:rsidR="00463A02">
        <w:instrText xml:space="preserve"> ADDIN EN.CITE </w:instrText>
      </w:r>
      <w:r w:rsidR="00463A02">
        <w:fldChar w:fldCharType="begin">
          <w:fldData xml:space="preserve">PEVuZE5vdGU+PENpdGU+PEF1dGhvcj5DYXJsdG9uPC9BdXRob3I+PFllYXI+MjAyMDwvWWVhcj48
UmVjTnVtPjE5PC9SZWNOdW0+PERpc3BsYXlUZXh0PjxzdHlsZSBmYWNlPSJzdXBlcnNjcmlwdCI+
MTQsMTAzLDEwNDwvc3R5bGU+PC9EaXNwbGF5VGV4dD48cmVjb3JkPjxyZWMtbnVtYmVyPjE5PC9y
ZWMtbnVtYmVyPjxmb3JlaWduLWtleXM+PGtleSBhcHA9IkVOIiBkYi1pZD0ieHNlOXNzOXQ4YTk5
ZHVlcnZ4aHhld2Y1MGVzczJlYWV6end2IiB0aW1lc3RhbXA9IjE2MzAwMTE3MjUiPjE5PC9rZXk+
PC9mb3JlaWduLWtleXM+PHJlZi10eXBlIG5hbWU9IkpvdXJuYWwgQXJ0aWNsZSI+MTc8L3JlZi10
eXBlPjxjb250cmlidXRvcnM+PGF1dGhvcnM+PGF1dGhvcj5DYXJsdG9uLCBKPC9hdXRob3I+PGF1
dGhvcj5QZWFzZ29vZCwgVDwvYXV0aG9yPjxhdXRob3I+S2hhbiwgUzwvYXV0aG9yPjxhdXRob3I+
QmFyYmVyLCBSLjwvYXV0aG9yPjxhdXRob3I+Qm9zdG9jaywgSi48L2F1dGhvcj48YXV0aG9yPktl
ZXRoYXJ1dGgsIEEuIEQuPC9hdXRob3I+PC9hdXRob3JzPjwvY29udHJpYnV0b3JzPjxhdXRoLWFk
ZHJlc3M+VW5pdmVyc2l0eSBvZiBTaGVmZmllbGQsIFJlZ2VudCBDb3VydCwgMzAgUmVnZW50IFN0
cmVldCwgU2hlZmZpZWxkLCBTMSA0REEsIFVLLiBqLmNhcmx0b25Ac2hlZmZpZWxkLmFjLnVrLiYj
eEQ7VW5pdmVyc2l0eSBvZiBTaGVmZmllbGQsIFJlZ2VudCBDb3VydCwgMzAgUmVnZW50IFN0cmVl
dCwgU2hlZmZpZWxkLCBTMSA0REEsIFVLLiYjeEQ7VW5pdmVyc2l0eSBvZiBDYW1icmlkZ2UsIENh
bWJyaWRnZSwgVUsuJiN4RDtVbml2ZXJzaXR5IG9mIE94Zm9yZCwgT3hmb3JkLCBVSy4mI3hEO0tp
bmdzIENvbGxlZ2UgTG9uZG9uLCBMb25kb24sIFVLLjwvYXV0aC1hZGRyZXNzPjx0aXRsZXM+PHRp
dGxlPkFuIGVtZXJnaW5nIGZyYW1ld29yayBmb3IgZnVsbHkgaW5jb3Jwb3JhdGluZyBwdWJsaWMg
aW52b2x2ZW1lbnQgKFBJKSBpbnRvIHBhdGllbnQtcmVwb3J0ZWQgb3V0Y29tZSBtZWFzdXJlcyAo
UFJPTXMpPC90aXRsZT48c2Vjb25kYXJ5LXRpdGxlPkogUGF0aWVudCBSZXAgT3V0Y29tZXM8L3Nl
Y29uZGFyeS10aXRsZT48L3RpdGxlcz48cGVyaW9kaWNhbD48ZnVsbC10aXRsZT5KIFBhdGllbnQg
UmVwIE91dGNvbWVzPC9mdWxsLXRpdGxlPjwvcGVyaW9kaWNhbD48cGFnZXM+NDwvcGFnZXM+PHZv
bHVtZT40PC92b2x1bWU+PG51bWJlcj4xPC9udW1iZXI+PGVkaXRpb24+MjAyMC8wMS8xNTwvZWRp
dGlvbj48a2V5d29yZHM+PGtleXdvcmQ+UGF0aWVudCBhbmQgUHVibGljIEludm9sdmVtZW50IChQ
UEkpPC9rZXl3b3JkPjxrZXl3b3JkPlBhdGllbnQgcmVwb3J0ZWQgb3V0Y29tZSBtZWFzdXJlcyAo
UFJPTXMpPC9rZXl3b3JkPjxrZXl3b3JkPlB1YmxpYyBpbnZvbHZlbWVudCAoUEkpPC9rZXl3b3Jk
PjxrZXl3b3JkPlF1ZXN0aW9ubmFpcmU8L2tleXdvcmQ+PC9rZXl3b3Jkcz48ZGF0ZXM+PHllYXI+
MjAyMDwveWVhcj48cHViLWRhdGVzPjxkYXRlPkphbiAxMzwvZGF0ZT48L3B1Yi1kYXRlcz48L2Rh
dGVzPjxpc2JuPjI1MDktODAyMDwvaXNibj48YWNjZXNzaW9uLW51bT4zMTkzMzAwNTwvYWNjZXNz
aW9uLW51bT48dXJscz48L3VybHM+PGN1c3RvbTI+UE1DNjk1NzY1MTwvY3VzdG9tMj48ZWxlY3Ry
b25pYy1yZXNvdXJjZS1udW0+MTAuMTE4Ni9zNDE2ODctMDE5LTAxNzItODwvZWxlY3Ryb25pYy1y
ZXNvdXJjZS1udW0+PHJlbW90ZS1kYXRhYmFzZS1wcm92aWRlcj5OTE08L3JlbW90ZS1kYXRhYmFz
ZS1wcm92aWRlcj48bGFuZ3VhZ2U+ZW5nPC9sYW5ndWFnZT48L3JlY29yZD48L0NpdGU+PENpdGU+
PEF1dGhvcj5XaWxkPC9BdXRob3I+PFllYXI+MjAwNTwvWWVhcj48UmVjTnVtPjIwPC9SZWNOdW0+
PHJlY29yZD48cmVjLW51bWJlcj4yMDwvcmVjLW51bWJlcj48Zm9yZWlnbi1rZXlzPjxrZXkgYXBw
PSJFTiIgZGItaWQ9InhzZTlzczl0OGE5OWR1ZXJ2eGh4ZXdmNTBlc3MyZWFlenp3diIgdGltZXN0
YW1wPSIxNjMwMDExNzk5Ij4yMDwva2V5PjwvZm9yZWlnbi1rZXlzPjxyZWYtdHlwZSBuYW1lPSJK
b3VybmFsIEFydGljbGUiPjE3PC9yZWYtdHlwZT48Y29udHJpYnV0b3JzPjxhdXRob3JzPjxhdXRo
b3I+V2lsZCwgRDwvYXV0aG9yPjxhdXRob3I+R3JvdmUsIEE8L2F1dGhvcj48YXV0aG9yPk1hcnRp
biwgTTwvYXV0aG9yPjxhdXRob3I+RXJlbWVuY28sIFMuPC9hdXRob3I+PGF1dGhvcj5NY0Vscm95
LCBTLjwvYXV0aG9yPjxhdXRob3I+VmVyamVlLUxvcmVueiwgQS48L2F1dGhvcj48YXV0aG9yPkVy
aWtzb24sIFAuPC9hdXRob3I+PC9hdXRob3JzPjwvY29udHJpYnV0b3JzPjxhdXRoLWFkZHJlc3M+
T3hmb3JkIE91dGNvbWVzIEx0ZC4sIENhc3Npbmd0b24sIE94Zm9yZCwgVUsuIERpYW5lLndpbGRA
b3hmb3Jkb3V0Y29tZXMuY29tPC9hdXRoLWFkZHJlc3M+PHRpdGxlcz48dGl0bGU+UHJpbmNpcGxl
cyBvZiBHb29kIFByYWN0aWNlIGZvciB0aGUgVHJhbnNsYXRpb24gYW5kIEN1bHR1cmFsIEFkYXB0
YXRpb24gUHJvY2VzcyBmb3IgUGF0aWVudC1SZXBvcnRlZCBPdXRjb21lcyAoUFJPKSBNZWFzdXJl
czogcmVwb3J0IG9mIHRoZSBJU1BPUiBUYXNrIEZvcmNlIGZvciBUcmFuc2xhdGlvbiBhbmQgQ3Vs
dHVyYWwgQWRhcHRhdGlvbjwvdGl0bGU+PHNlY29uZGFyeS10aXRsZT5WYWx1ZSBIZWFsdGg8L3Nl
Y29uZGFyeS10aXRsZT48L3RpdGxlcz48cGVyaW9kaWNhbD48ZnVsbC10aXRsZT5WYWx1ZSBIZWFs
dGg8L2Z1bGwtdGl0bGU+PC9wZXJpb2RpY2FsPjxwYWdlcz45NC0xMDQ8L3BhZ2VzPjx2b2x1bWU+
ODwvdm9sdW1lPjxudW1iZXI+MjwvbnVtYmVyPjxlZGl0aW9uPjIwMDUvMDQvMDU8L2VkaXRpb24+
PGtleXdvcmRzPjxrZXl3b3JkPkFkdmlzb3J5IENvbW1pdHRlZXM8L2tleXdvcmQ+PGtleXdvcmQ+
QXR0aXR1ZGUgdG8gSGVhbHRoLypldGhub2xvZ3k8L2tleXdvcmQ+PGtleXdvcmQ+Q3VsdHVyZTwv
a2V5d29yZD48a2V5d29yZD5IZWFsdGggU2VydmljZXMgUmVzZWFyY2g8L2tleXdvcmQ+PGtleXdv
cmQ+SHVtYW5zPC9rZXl3b3JkPjxrZXl3b3JkPk91dGNvbWUgQXNzZXNzbWVudCwgSGVhbHRoIENh
cmUvKm1ldGhvZHM8L2tleXdvcmQ+PGtleXdvcmQ+UHN5Y2hvbWV0cmljcy8qaW5zdHJ1bWVudGF0
aW9uPC9rZXl3b3JkPjxrZXl3b3JkPlF1YWxpdHkgb2YgTGlmZTwva2V5d29yZD48a2V5d29yZD5S
ZXByb2R1Y2liaWxpdHkgb2YgUmVzdWx0czwva2V5d29yZD48a2V5d29yZD4qU2lja25lc3MgSW1w
YWN0IFByb2ZpbGU8L2tleXdvcmQ+PGtleXdvcmQ+U3VydmV5cyBhbmQgUXVlc3Rpb25uYWlyZXM8
L2tleXdvcmQ+PGtleXdvcmQ+KlRyYW5zbGF0aW5nPC9rZXl3b3JkPjwva2V5d29yZHM+PGRhdGVz
Pjx5ZWFyPjIwMDU8L3llYXI+PHB1Yi1kYXRlcz48ZGF0ZT5NYXItQXByPC9kYXRlPjwvcHViLWRh
dGVzPjwvZGF0ZXM+PGlzYm4+MTA5OC0zMDE1IChQcmludCkmI3hEOzEwOTgtMzAxNTwvaXNibj48
YWNjZXNzaW9uLW51bT4xNTgwNDMxODwvYWNjZXNzaW9uLW51bT48dXJscz48L3VybHM+PGVsZWN0
cm9uaWMtcmVzb3VyY2UtbnVtPjEwLjExMTEvai4xNTI0LTQ3MzMuMjAwNS4wNDA1NC54PC9lbGVj
dHJvbmljLXJlc291cmNlLW51bT48cmVtb3RlLWRhdGFiYXNlLXByb3ZpZGVyPk5MTTwvcmVtb3Rl
LWRhdGFiYXNlLXByb3ZpZGVyPjxsYW5ndWFnZT5lbmc8L2xhbmd1YWdlPjwvcmVjb3JkPjwvQ2l0
ZT48Q2l0ZT48QXV0aG9yPlUuUy4gRGVwYXJ0bWVudCBvZiBIZWFsdGggYW5kIEh1bWFuIFNlcnZp
Y2VzPC9BdXRob3I+PFllYXI+MjAwOTwvWWVhcj48UmVjTnVtPjIxPC9SZWNOdW0+PHJlY29yZD48
cmVjLW51bWJlcj4yMTwvcmVjLW51bWJlcj48Zm9yZWlnbi1rZXlzPjxrZXkgYXBwPSJFTiIgZGIt
aWQ9InhzZTlzczl0OGE5OWR1ZXJ2eGh4ZXdmNTBlc3MyZWFlenp3diIgdGltZXN0YW1wPSIxNjMw
MDEyMjczIj4yMTwva2V5PjwvZm9yZWlnbi1rZXlzPjxyZWYtdHlwZSBuYW1lPSJXZWIgUGFnZSI+
MTI8L3JlZi10eXBlPjxjb250cmlidXRvcnM+PGF1dGhvcnM+PGF1dGhvcj5VLlMuIERlcGFydG1l
bnQgb2YgSGVhbHRoIGFuZCBIdW1hbiBTZXJ2aWNlcywgPC9hdXRob3I+PGF1dGhvcj5Gb29kIGFu
ZCBEcnVnIEFkbWluaXN0cmF0aW9uLCA8L2F1dGhvcj48YXV0aG9yPkNlbnRlciBmb3IgRHJ1ZyBF
dmFsdWF0aW9uIGFuZCBSZXNlYXJjaCAoQ0RFUiksIDwvYXV0aG9yPjxhdXRob3I+Q2VudGVyIGZv
ciBCaW9sb2dpY3MgRXZhbHVhdGlvbiBhbmQgUmVzZWFyY2ggKENCRVIpLCA8L2F1dGhvcj48YXV0
aG9yPkNlbnRlciBmb3IgRGV2aWNlcyBhbmQgUmFkaW9sb2dpY2FsIEhlYWx0aCAoQ0RSSCksPC9h
dXRob3I+PC9hdXRob3JzPjwvY29udHJpYnV0b3JzPjx0aXRsZXM+PHRpdGxlPkd1aWRhbmNlIGZv
ciBpbmR1c3RyeTogcGF0aWVudC1yZXBvcnRlZCBvdXRjb21lIG1lYXN1cmVzOiB1c2UgaW4gbWVk
aWNpbmFsIHByb2R1Y3QgZGV2ZWxvcG1lbnQgdG8gc3VwcG9ydCBsYWJlbGxpbmcgY2xhaW1zLjwv
dGl0bGU+PC90aXRsZXM+PHZvbHVtZT4yMDIyPC92b2x1bWU+PG51bWJlcj4yMDIyIEFwcmlsIDE1
PC9udW1iZXI+PGRhdGVzPjx5ZWFyPjIwMDk8L3llYXI+PC9kYXRlcz48dXJscz48cmVsYXRlZC11
cmxzPjx1cmw+aHR0cHM6Ly93d3cuZmRhLmdvdi9tZWRpYS83NzgzMi9kb3dubG9hZDwvdXJsPjwv
cmVsYXRlZC11cmxzPjwvdXJscz48L3JlY29yZD48L0NpdGU+PC9FbmROb3RlPn==
</w:fldData>
        </w:fldChar>
      </w:r>
      <w:r w:rsidR="00463A02">
        <w:instrText xml:space="preserve"> ADDIN EN.CITE.DATA </w:instrText>
      </w:r>
      <w:r w:rsidR="00463A02">
        <w:fldChar w:fldCharType="end"/>
      </w:r>
      <w:r w:rsidRPr="00FB5444">
        <w:fldChar w:fldCharType="separate"/>
      </w:r>
      <w:r w:rsidR="00E83C39" w:rsidRPr="00E83C39">
        <w:rPr>
          <w:noProof/>
          <w:vertAlign w:val="superscript"/>
        </w:rPr>
        <w:t>14,103,104</w:t>
      </w:r>
      <w:r w:rsidRPr="00FB5444">
        <w:fldChar w:fldCharType="end"/>
      </w:r>
      <w:r w:rsidRPr="00FB5444">
        <w:t xml:space="preserve"> when developing new outcome measurement instruments. To that end, researchers should seek to develop a scale for </w:t>
      </w:r>
      <w:r w:rsidRPr="004B6998">
        <w:t xml:space="preserve">paediatric </w:t>
      </w:r>
      <w:r w:rsidR="00AE2554" w:rsidRPr="004B6998">
        <w:t>QoL</w:t>
      </w:r>
      <w:r w:rsidRPr="004B6998">
        <w:t xml:space="preserve"> based on extensive qualitative input from patients with severe asthma and </w:t>
      </w:r>
      <w:r w:rsidR="00ED7865" w:rsidRPr="004B6998">
        <w:t xml:space="preserve">subsequently </w:t>
      </w:r>
      <w:r w:rsidRPr="004B6998">
        <w:t>validate it in studies with good methodological quality</w:t>
      </w:r>
      <w:r w:rsidR="00650073" w:rsidRPr="004B6998">
        <w:t>.</w:t>
      </w:r>
      <w:r w:rsidR="00755137" w:rsidRPr="004B6998">
        <w:t xml:space="preserve"> </w:t>
      </w:r>
    </w:p>
    <w:p w14:paraId="456760B2" w14:textId="77777777" w:rsidR="0037240A" w:rsidRDefault="0037240A" w:rsidP="00F172CA">
      <w:pPr>
        <w:ind w:left="-426"/>
        <w:rPr>
          <w:b/>
          <w:bCs/>
        </w:rPr>
      </w:pPr>
      <w:r>
        <w:rPr>
          <w:b/>
          <w:bCs/>
        </w:rPr>
        <w:br w:type="page"/>
      </w:r>
    </w:p>
    <w:p w14:paraId="315E7C77" w14:textId="5A6A137A" w:rsidR="008B3A20" w:rsidRDefault="008B3A20" w:rsidP="00E62091">
      <w:pPr>
        <w:ind w:left="-426" w:right="-613"/>
        <w:jc w:val="both"/>
        <w:rPr>
          <w:b/>
          <w:bCs/>
        </w:rPr>
      </w:pPr>
      <w:r w:rsidRPr="00A2682D">
        <w:rPr>
          <w:b/>
          <w:bCs/>
        </w:rPr>
        <w:lastRenderedPageBreak/>
        <w:t>Author</w:t>
      </w:r>
      <w:r w:rsidR="00F1797E">
        <w:rPr>
          <w:b/>
          <w:bCs/>
        </w:rPr>
        <w:t>s’</w:t>
      </w:r>
      <w:r w:rsidRPr="00A2682D">
        <w:rPr>
          <w:b/>
          <w:bCs/>
        </w:rPr>
        <w:t xml:space="preserve"> contributions</w:t>
      </w:r>
      <w:r w:rsidR="007C2D31">
        <w:rPr>
          <w:b/>
          <w:bCs/>
        </w:rPr>
        <w:t>:</w:t>
      </w:r>
    </w:p>
    <w:p w14:paraId="5821F2A5" w14:textId="10223165" w:rsidR="002116B7" w:rsidRDefault="009530D9" w:rsidP="00E62091">
      <w:pPr>
        <w:spacing w:line="360" w:lineRule="auto"/>
        <w:ind w:left="-426" w:right="-613"/>
        <w:jc w:val="both"/>
      </w:pPr>
      <w:r>
        <w:t xml:space="preserve">Study </w:t>
      </w:r>
      <w:r w:rsidR="008B3A20">
        <w:t>concept and design</w:t>
      </w:r>
      <w:r>
        <w:t xml:space="preserve">: </w:t>
      </w:r>
      <w:r w:rsidRPr="009742F1">
        <w:t xml:space="preserve">GR, </w:t>
      </w:r>
      <w:r>
        <w:t>AR</w:t>
      </w:r>
      <w:r w:rsidR="008B3A20">
        <w:t xml:space="preserve">. </w:t>
      </w:r>
      <w:r w:rsidR="00E1688E">
        <w:t xml:space="preserve">Conduct and analysis of modified Delphi exercise, multi-stakeholder meetings, and online voting: </w:t>
      </w:r>
      <w:r w:rsidR="009A3AC4">
        <w:t>AR</w:t>
      </w:r>
      <w:r w:rsidR="00E1688E">
        <w:t xml:space="preserve">, </w:t>
      </w:r>
      <w:r w:rsidR="009A3AC4">
        <w:t>EK</w:t>
      </w:r>
      <w:r w:rsidR="00E1688E">
        <w:t>. Literature search</w:t>
      </w:r>
      <w:r w:rsidR="00904097">
        <w:t>es</w:t>
      </w:r>
      <w:r w:rsidR="00E1688E">
        <w:t xml:space="preserve">, data extraction, </w:t>
      </w:r>
      <w:r w:rsidR="0056197D">
        <w:t>and COSMIN assessments:</w:t>
      </w:r>
      <w:r w:rsidR="008B3A20">
        <w:t xml:space="preserve"> </w:t>
      </w:r>
      <w:r w:rsidR="0056197D">
        <w:t>AR, EK</w:t>
      </w:r>
      <w:r w:rsidR="008B3A20" w:rsidRPr="009742F1">
        <w:t xml:space="preserve">. </w:t>
      </w:r>
      <w:r w:rsidR="00E1688E">
        <w:t xml:space="preserve">Drafting of </w:t>
      </w:r>
      <w:r w:rsidR="00102AEE">
        <w:t xml:space="preserve">the </w:t>
      </w:r>
      <w:r w:rsidR="00E1688E">
        <w:t xml:space="preserve">original manuscript: </w:t>
      </w:r>
      <w:r w:rsidR="009A3AC4">
        <w:t>AR</w:t>
      </w:r>
      <w:r w:rsidR="008B3A20">
        <w:t xml:space="preserve">, </w:t>
      </w:r>
      <w:r w:rsidR="009A3AC4">
        <w:t>EK</w:t>
      </w:r>
      <w:r w:rsidR="008B3A20">
        <w:t>,</w:t>
      </w:r>
      <w:r w:rsidR="00E1688E">
        <w:t xml:space="preserve"> </w:t>
      </w:r>
      <w:r w:rsidR="008B3A20">
        <w:t>GR. A</w:t>
      </w:r>
      <w:r w:rsidR="008B3A20" w:rsidRPr="009742F1">
        <w:t xml:space="preserve">ll authors </w:t>
      </w:r>
      <w:r w:rsidR="008B3A20">
        <w:t xml:space="preserve">provided critical review of the manuscript and </w:t>
      </w:r>
      <w:r w:rsidR="008B3A20" w:rsidRPr="009742F1">
        <w:t xml:space="preserve">approved </w:t>
      </w:r>
      <w:r w:rsidR="008B3A20">
        <w:t xml:space="preserve">the </w:t>
      </w:r>
      <w:r w:rsidR="008B3A20" w:rsidRPr="009742F1">
        <w:t>final version</w:t>
      </w:r>
      <w:r w:rsidR="008B3A20">
        <w:t>.</w:t>
      </w:r>
      <w:r w:rsidR="009A3AC4">
        <w:t xml:space="preserve"> </w:t>
      </w:r>
    </w:p>
    <w:p w14:paraId="3F20D393" w14:textId="77777777" w:rsidR="007C2D31" w:rsidRDefault="007C2D31" w:rsidP="00E62091">
      <w:pPr>
        <w:spacing w:line="240" w:lineRule="auto"/>
        <w:ind w:left="-426" w:right="-613"/>
        <w:jc w:val="both"/>
      </w:pPr>
      <w:r w:rsidRPr="00FC419A">
        <w:rPr>
          <w:b/>
          <w:bCs/>
        </w:rPr>
        <w:t>Funding:</w:t>
      </w:r>
      <w:r w:rsidRPr="00FC419A">
        <w:t xml:space="preserve"> </w:t>
      </w:r>
    </w:p>
    <w:p w14:paraId="0ACDA066" w14:textId="7FED5888" w:rsidR="007C2D31" w:rsidRDefault="007C2D31" w:rsidP="00E62091">
      <w:pPr>
        <w:spacing w:line="360" w:lineRule="auto"/>
        <w:ind w:left="-426" w:right="-613"/>
        <w:jc w:val="both"/>
      </w:pPr>
      <w:r w:rsidRPr="00FC419A">
        <w:t xml:space="preserve">AR and EK were supported by the European Union Innovative Medicines Initiative 2 (IMI2) 3TR project. GR is funded by University of Southampton and National Institute of Health Research via Southampton’s Biomedical Research Centre. This project has received funding from the </w:t>
      </w:r>
      <w:r w:rsidR="00AE3FE1" w:rsidRPr="00AE3FE1">
        <w:t>Innovative Medicines Initiative 2</w:t>
      </w:r>
      <w:r w:rsidR="00AE3FE1">
        <w:t xml:space="preserve"> </w:t>
      </w:r>
      <w:r w:rsidRPr="00FC419A">
        <w:t>Joint Undertaking (JU) under grant agreement No 831434 (3TR). The JU receives support from the European Union’s Horizon 2020 research and innovation programme and EFPIA.</w:t>
      </w:r>
    </w:p>
    <w:p w14:paraId="43151E09" w14:textId="77777777" w:rsidR="00C036BC" w:rsidRDefault="00C036BC" w:rsidP="00C036BC">
      <w:pPr>
        <w:ind w:left="-426" w:right="-612"/>
        <w:jc w:val="both"/>
        <w:rPr>
          <w:b/>
          <w:bCs/>
        </w:rPr>
      </w:pPr>
      <w:r>
        <w:rPr>
          <w:b/>
          <w:bCs/>
        </w:rPr>
        <w:t>Disclaimer:</w:t>
      </w:r>
    </w:p>
    <w:p w14:paraId="37517571" w14:textId="77C9E9A7" w:rsidR="00C036BC" w:rsidRDefault="00C036BC" w:rsidP="00AE3FE1">
      <w:pPr>
        <w:spacing w:line="360" w:lineRule="auto"/>
        <w:ind w:left="-426" w:right="-612"/>
        <w:jc w:val="both"/>
        <w:rPr>
          <w:b/>
          <w:bCs/>
        </w:rPr>
      </w:pPr>
      <w:r>
        <w:t>The</w:t>
      </w:r>
      <w:r w:rsidRPr="00C036BC">
        <w:t xml:space="preserve"> </w:t>
      </w:r>
      <w:r>
        <w:t>c</w:t>
      </w:r>
      <w:r w:rsidRPr="00C036BC">
        <w:t>ontent of this publication</w:t>
      </w:r>
      <w:r>
        <w:t xml:space="preserve"> </w:t>
      </w:r>
      <w:r w:rsidRPr="00C036BC">
        <w:t>reflects only the author</w:t>
      </w:r>
      <w:r w:rsidR="00702A34">
        <w:t xml:space="preserve">s’ </w:t>
      </w:r>
      <w:r w:rsidRPr="00C036BC">
        <w:t>view</w:t>
      </w:r>
      <w:r w:rsidR="00702A34">
        <w:t>s</w:t>
      </w:r>
      <w:r w:rsidRPr="00C036BC">
        <w:t xml:space="preserve"> and the JU is not responsible for any use that may be made of the information it contains.</w:t>
      </w:r>
    </w:p>
    <w:p w14:paraId="3A4CB6D6" w14:textId="1219B4E7" w:rsidR="008B3A20" w:rsidRDefault="008B3A20" w:rsidP="00F172CA">
      <w:pPr>
        <w:ind w:left="-426" w:right="-612"/>
        <w:jc w:val="both"/>
        <w:rPr>
          <w:b/>
          <w:bCs/>
        </w:rPr>
      </w:pPr>
      <w:r>
        <w:rPr>
          <w:b/>
          <w:bCs/>
        </w:rPr>
        <w:t>A</w:t>
      </w:r>
      <w:r w:rsidR="0071276C">
        <w:rPr>
          <w:b/>
          <w:bCs/>
        </w:rPr>
        <w:t>cknowledgements</w:t>
      </w:r>
      <w:r w:rsidR="007C2D31">
        <w:rPr>
          <w:b/>
          <w:bCs/>
        </w:rPr>
        <w:t xml:space="preserve">: </w:t>
      </w:r>
    </w:p>
    <w:p w14:paraId="19E9F69C" w14:textId="1F3672D4" w:rsidR="00A26A8E" w:rsidRDefault="008B3A20" w:rsidP="00F172CA">
      <w:pPr>
        <w:spacing w:line="360" w:lineRule="auto"/>
        <w:ind w:left="-426" w:right="-613"/>
        <w:jc w:val="both"/>
      </w:pPr>
      <w:r w:rsidRPr="007300AC">
        <w:t xml:space="preserve">We would like to acknowledge the support of </w:t>
      </w:r>
      <w:r w:rsidR="00E42128">
        <w:t>the 3TR</w:t>
      </w:r>
      <w:r w:rsidRPr="007300AC">
        <w:t xml:space="preserve"> </w:t>
      </w:r>
      <w:r w:rsidR="00E42128" w:rsidRPr="00E42128">
        <w:t>(Taxonomy, treatment, targets</w:t>
      </w:r>
      <w:r w:rsidR="00E42128">
        <w:t>,</w:t>
      </w:r>
      <w:r w:rsidR="00E42128" w:rsidRPr="00E42128">
        <w:t xml:space="preserve"> and remission)</w:t>
      </w:r>
      <w:r w:rsidR="00E42128">
        <w:t xml:space="preserve"> consortium </w:t>
      </w:r>
      <w:r w:rsidRPr="007300AC">
        <w:t>in funding this systematic review.</w:t>
      </w:r>
      <w:r w:rsidRPr="00AA2041">
        <w:t xml:space="preserve"> </w:t>
      </w:r>
      <w:r w:rsidRPr="00DE7047">
        <w:t>The funder</w:t>
      </w:r>
      <w:r>
        <w:t xml:space="preserve"> had no role in the development of the protocol, conduct </w:t>
      </w:r>
      <w:r w:rsidR="00771CA4">
        <w:t>and</w:t>
      </w:r>
      <w:r>
        <w:t xml:space="preserve"> writ</w:t>
      </w:r>
      <w:r w:rsidR="00771CA4">
        <w:t>ing</w:t>
      </w:r>
      <w:r>
        <w:t xml:space="preserve"> of the review or decision to publish. </w:t>
      </w:r>
      <w:r w:rsidRPr="007300AC">
        <w:t xml:space="preserve">We would like to thank Paula Sands for her assistance in </w:t>
      </w:r>
      <w:r w:rsidR="0025727F">
        <w:t>developing</w:t>
      </w:r>
      <w:r w:rsidRPr="007300AC">
        <w:t xml:space="preserve"> the search strategy</w:t>
      </w:r>
      <w:r>
        <w:t xml:space="preserve"> and </w:t>
      </w:r>
      <w:r w:rsidR="002610BB">
        <w:t>all</w:t>
      </w:r>
      <w:r>
        <w:t xml:space="preserve"> 3TR </w:t>
      </w:r>
      <w:r w:rsidR="009A3AC4">
        <w:t>R</w:t>
      </w:r>
      <w:r>
        <w:t xml:space="preserve">espiratory </w:t>
      </w:r>
      <w:r w:rsidR="002610BB">
        <w:t>W</w:t>
      </w:r>
      <w:r w:rsidR="000341B3">
        <w:t xml:space="preserve">ork </w:t>
      </w:r>
      <w:r w:rsidR="002610BB">
        <w:t>P</w:t>
      </w:r>
      <w:r w:rsidR="000341B3">
        <w:t>ackage</w:t>
      </w:r>
      <w:r>
        <w:t xml:space="preserve"> members for </w:t>
      </w:r>
      <w:r w:rsidRPr="0034606F">
        <w:t xml:space="preserve">their </w:t>
      </w:r>
      <w:r w:rsidR="00B423DE" w:rsidRPr="0034606F">
        <w:t>contribution</w:t>
      </w:r>
      <w:r w:rsidRPr="0034606F">
        <w:t>.</w:t>
      </w:r>
      <w:r w:rsidR="00AF1B30" w:rsidRPr="0034606F">
        <w:t xml:space="preserve"> </w:t>
      </w:r>
      <w:r w:rsidR="002362E6" w:rsidRPr="0034606F">
        <w:t>We also</w:t>
      </w:r>
      <w:r w:rsidR="002362E6">
        <w:t xml:space="preserve"> acknowledge </w:t>
      </w:r>
      <w:r w:rsidR="002610BB">
        <w:t xml:space="preserve">Thomy Tonia, a methodologist affiliated with ERS, for </w:t>
      </w:r>
      <w:r w:rsidR="00C719BE">
        <w:t>her</w:t>
      </w:r>
      <w:r w:rsidR="002610BB">
        <w:t xml:space="preserve"> constructive feedback on the study protocol. </w:t>
      </w:r>
      <w:r w:rsidR="006B3925">
        <w:t>Special thanks</w:t>
      </w:r>
      <w:r w:rsidR="002610BB">
        <w:t xml:space="preserve"> to </w:t>
      </w:r>
      <w:r w:rsidR="002362E6">
        <w:t xml:space="preserve">Professor Elizabeth </w:t>
      </w:r>
      <w:r w:rsidR="002362E6" w:rsidRPr="00832C60">
        <w:t xml:space="preserve">Juniper for her </w:t>
      </w:r>
      <w:r w:rsidR="002610BB" w:rsidRPr="00832C60">
        <w:t>valuable insights</w:t>
      </w:r>
      <w:r w:rsidR="00C027AD" w:rsidRPr="00832C60">
        <w:t xml:space="preserve"> </w:t>
      </w:r>
      <w:r w:rsidR="00832C60" w:rsidRPr="00832C60">
        <w:t>regarding</w:t>
      </w:r>
      <w:r w:rsidR="00832C60">
        <w:t xml:space="preserve"> outcome measures developed by her group.</w:t>
      </w:r>
      <w:r w:rsidR="002610BB">
        <w:t xml:space="preserve"> </w:t>
      </w:r>
      <w:r w:rsidR="005F25ED">
        <w:t xml:space="preserve"> </w:t>
      </w:r>
      <w:r w:rsidR="006655A8">
        <w:t>A part of this manuscript</w:t>
      </w:r>
      <w:r w:rsidR="006655A8" w:rsidRPr="006655A8">
        <w:t xml:space="preserve"> </w:t>
      </w:r>
      <w:r w:rsidR="006655A8">
        <w:t xml:space="preserve">was submitted by AR </w:t>
      </w:r>
      <w:r w:rsidR="0025727F">
        <w:t>for</w:t>
      </w:r>
      <w:r w:rsidR="006655A8">
        <w:t xml:space="preserve"> </w:t>
      </w:r>
      <w:r w:rsidR="00193049">
        <w:t xml:space="preserve">her </w:t>
      </w:r>
      <w:r w:rsidR="009849B4">
        <w:t>second</w:t>
      </w:r>
      <w:r w:rsidR="00193049">
        <w:t xml:space="preserve"> progression review report</w:t>
      </w:r>
      <w:r w:rsidR="00AF1B30">
        <w:t xml:space="preserve"> for her </w:t>
      </w:r>
      <w:r w:rsidR="004361F8">
        <w:t>doctorate degree</w:t>
      </w:r>
      <w:r w:rsidR="0025727F">
        <w:t xml:space="preserve"> qualification</w:t>
      </w:r>
      <w:r w:rsidR="00193049">
        <w:t xml:space="preserve"> </w:t>
      </w:r>
      <w:r w:rsidR="00AF1B30">
        <w:t>(University of Southampton</w:t>
      </w:r>
      <w:r w:rsidR="002610BB">
        <w:t>, UK</w:t>
      </w:r>
      <w:r w:rsidR="00AF1B30">
        <w:t>).</w:t>
      </w:r>
    </w:p>
    <w:p w14:paraId="6E51CB2B" w14:textId="7F3DB05F" w:rsidR="00003B16" w:rsidRPr="00E35662" w:rsidRDefault="00003B16" w:rsidP="00F172CA">
      <w:pPr>
        <w:ind w:left="-426" w:right="-613"/>
        <w:jc w:val="both"/>
        <w:rPr>
          <w:b/>
          <w:bCs/>
        </w:rPr>
      </w:pPr>
      <w:r>
        <w:rPr>
          <w:b/>
          <w:bCs/>
        </w:rPr>
        <w:t>Conflict of interest</w:t>
      </w:r>
      <w:r w:rsidR="007C2D31">
        <w:rPr>
          <w:b/>
          <w:bCs/>
        </w:rPr>
        <w:t>:</w:t>
      </w:r>
    </w:p>
    <w:p w14:paraId="52EC1E64" w14:textId="7CDF8944" w:rsidR="00003B16" w:rsidRPr="002551D9" w:rsidRDefault="00003B16" w:rsidP="00F172CA">
      <w:pPr>
        <w:spacing w:line="360" w:lineRule="auto"/>
        <w:ind w:left="-426" w:right="-613"/>
        <w:jc w:val="both"/>
      </w:pPr>
      <w:r>
        <w:t>Anna Rattu and</w:t>
      </w:r>
      <w:r w:rsidRPr="00974289">
        <w:t xml:space="preserve"> </w:t>
      </w:r>
      <w:r w:rsidRPr="00047C34">
        <w:t>Ekaterina Khaleva</w:t>
      </w:r>
      <w:r>
        <w:t xml:space="preserve"> declare funding from the European Commission’s Innovative Medicines Initiative 2 Joint Undertaking (JU) under grant agreement No. 831434 (3TR) for this manuscript. Chris Brightling declares grants from GSK, AZ, Novartis, </w:t>
      </w:r>
      <w:proofErr w:type="spellStart"/>
      <w:r>
        <w:t>Chiesi</w:t>
      </w:r>
      <w:proofErr w:type="spellEnd"/>
      <w:r>
        <w:t xml:space="preserve">, BI, Genentech, Roche, Sanofi, </w:t>
      </w:r>
      <w:proofErr w:type="spellStart"/>
      <w:r>
        <w:t>Mologic</w:t>
      </w:r>
      <w:proofErr w:type="spellEnd"/>
      <w:r>
        <w:t xml:space="preserve">, 4DPharma; consulting fees from GSK, AZ, Novartis, </w:t>
      </w:r>
      <w:proofErr w:type="spellStart"/>
      <w:r>
        <w:t>Chiesi</w:t>
      </w:r>
      <w:proofErr w:type="spellEnd"/>
      <w:r>
        <w:t xml:space="preserve">, BI, Genentech, Roche, Sanofi, </w:t>
      </w:r>
      <w:proofErr w:type="spellStart"/>
      <w:r>
        <w:t>Mologic</w:t>
      </w:r>
      <w:proofErr w:type="spellEnd"/>
      <w:r>
        <w:t xml:space="preserve">, 4DPharma, TEVA and support from the 3TR project. Sven-Erik </w:t>
      </w:r>
      <w:proofErr w:type="spellStart"/>
      <w:r>
        <w:t>Dahlén</w:t>
      </w:r>
      <w:proofErr w:type="spellEnd"/>
      <w:r>
        <w:t xml:space="preserve"> declares 3TR IMI Grant; consulting fees for AZ, Cayman Co, GSK, N</w:t>
      </w:r>
      <w:r w:rsidRPr="00C719BE">
        <w:t xml:space="preserve">ovartis, Regeneron, Sanofi and Teva; payment for lectures from AZ and Sanofi. Sven-Erik </w:t>
      </w:r>
      <w:proofErr w:type="spellStart"/>
      <w:r w:rsidRPr="00C719BE">
        <w:t>Dahlén</w:t>
      </w:r>
      <w:proofErr w:type="spellEnd"/>
      <w:r w:rsidRPr="00C719BE">
        <w:t xml:space="preserve"> declares 3TR IMI Grant; consulting fees for AZ, Cayman Co, GSK, Novartis, Regeneron, Sanofi and Teva; payment for lectures from AZ and Sanofi.</w:t>
      </w:r>
      <w:r>
        <w:t xml:space="preserve"> </w:t>
      </w:r>
      <w:r w:rsidRPr="00C719BE">
        <w:t xml:space="preserve">Apostolos </w:t>
      </w:r>
      <w:proofErr w:type="spellStart"/>
      <w:r w:rsidRPr="00C719BE">
        <w:t>Bossios</w:t>
      </w:r>
      <w:proofErr w:type="spellEnd"/>
      <w:r w:rsidRPr="00C719BE">
        <w:t xml:space="preserve"> declares honoraria for lectures from GSK, AZ, Teva and Novartis; support for attending meetings from AZ and Novartis; honoraria for Advisory Board Meetings from GSK, AZ, Teva, Novartis and Sanofi; being a member of the steering Committee of SHARP, Secretary of Assembly 5 (Airway diseases, asthma, COPD, and </w:t>
      </w:r>
      <w:r w:rsidRPr="00C719BE">
        <w:lastRenderedPageBreak/>
        <w:t xml:space="preserve">chronic cough), European Respiratory Society; Vice-chair of Nordic Severe Asthma Network (NSAN). Louise J Fleming declares participation in advisory boards and honoraria for lectures from Sanofi, </w:t>
      </w:r>
      <w:proofErr w:type="spellStart"/>
      <w:r w:rsidRPr="00C719BE">
        <w:t>Respiri</w:t>
      </w:r>
      <w:proofErr w:type="spellEnd"/>
      <w:r w:rsidRPr="00C719BE">
        <w:t xml:space="preserve"> UK, AZ, Novartis and Teva outside of submitted work. All payments were made to her institution. Kian Fan Chung has received honoraria for participating in Advisory Board meetings of GSK, AZ, Roche, Novartis, Merck, and Shionogi regarding treatments for asthma, chronic obstructive pulmonary disease and chronic cough and has also been renumerated for speaking engagements for Novartis &amp; AZ; received MRC grant on Precision Medicine for severe asthma, EPSRC grant on air pollution and asthma and GSK grant on mepolizumab and eosinophils in asthma</w:t>
      </w:r>
      <w:r>
        <w:t xml:space="preserve">. </w:t>
      </w:r>
      <w:r w:rsidRPr="00C719BE">
        <w:t xml:space="preserve">Erik Melén declares consulting fees from AZ, </w:t>
      </w:r>
      <w:proofErr w:type="spellStart"/>
      <w:r w:rsidRPr="00C719BE">
        <w:t>Chiesi</w:t>
      </w:r>
      <w:proofErr w:type="spellEnd"/>
      <w:r w:rsidRPr="00C719BE">
        <w:t xml:space="preserve">, Novartis and Sanofi outside the submitted work. Rekha Chaudhuri has received lecture fees from GSK, AZ, Teva, </w:t>
      </w:r>
      <w:proofErr w:type="spellStart"/>
      <w:r w:rsidRPr="00C719BE">
        <w:t>Chiesi</w:t>
      </w:r>
      <w:proofErr w:type="spellEnd"/>
      <w:r w:rsidRPr="00C719BE">
        <w:t xml:space="preserve">, Sanofi and Novartis; honoraria for Advisory Board Meetings from GSK, AZ, Teva, </w:t>
      </w:r>
      <w:proofErr w:type="spellStart"/>
      <w:r w:rsidRPr="00C719BE">
        <w:t>Chiesi</w:t>
      </w:r>
      <w:proofErr w:type="spellEnd"/>
      <w:r w:rsidRPr="00C719BE">
        <w:t xml:space="preserve">, Novartis; sponsorship to attend international scientific meetings from </w:t>
      </w:r>
      <w:proofErr w:type="spellStart"/>
      <w:r w:rsidRPr="00C719BE">
        <w:t>Chiesi</w:t>
      </w:r>
      <w:proofErr w:type="spellEnd"/>
      <w:r w:rsidRPr="00C719BE">
        <w:t xml:space="preserve">, </w:t>
      </w:r>
      <w:proofErr w:type="spellStart"/>
      <w:r w:rsidRPr="00C719BE">
        <w:t>Napp</w:t>
      </w:r>
      <w:proofErr w:type="spellEnd"/>
      <w:r w:rsidRPr="00C719BE">
        <w:t xml:space="preserve">, Sanofi and GSK and a research grant to her Institute from AZ for a UK multi-centre study. Ratko Djukanovic declares funding from ERS, TEVA, GSK, Novartis, Sanofi and </w:t>
      </w:r>
      <w:proofErr w:type="spellStart"/>
      <w:r w:rsidRPr="00C719BE">
        <w:t>Chiesi</w:t>
      </w:r>
      <w:proofErr w:type="spellEnd"/>
      <w:r w:rsidRPr="00C719BE">
        <w:t xml:space="preserve"> for the SHARP CRC; consulting fees for </w:t>
      </w:r>
      <w:proofErr w:type="spellStart"/>
      <w:r w:rsidRPr="00C719BE">
        <w:t>Synairgen</w:t>
      </w:r>
      <w:proofErr w:type="spellEnd"/>
      <w:r w:rsidRPr="00C719BE">
        <w:t xml:space="preserve">; honorarium for a lecture from GSK; participation on a Data Safety Monitoring Board or Advisory Board for </w:t>
      </w:r>
      <w:proofErr w:type="spellStart"/>
      <w:r w:rsidRPr="00C719BE">
        <w:t>Kymab</w:t>
      </w:r>
      <w:proofErr w:type="spellEnd"/>
      <w:r w:rsidRPr="00C719BE">
        <w:t xml:space="preserve"> (Cambridge) and shares in </w:t>
      </w:r>
      <w:proofErr w:type="spellStart"/>
      <w:r w:rsidRPr="00C719BE">
        <w:t>Synairgen</w:t>
      </w:r>
      <w:proofErr w:type="spellEnd"/>
      <w:r w:rsidRPr="00C719BE">
        <w:t xml:space="preserve"> outside of the submitted work.</w:t>
      </w:r>
      <w:r>
        <w:t xml:space="preserve"> </w:t>
      </w:r>
      <w:r w:rsidRPr="00C719BE">
        <w:t xml:space="preserve">Rekha Chaudhuri has received lecture fees from GSK, AZ, Teva, </w:t>
      </w:r>
      <w:proofErr w:type="spellStart"/>
      <w:r w:rsidRPr="00C719BE">
        <w:t>Chiesi</w:t>
      </w:r>
      <w:proofErr w:type="spellEnd"/>
      <w:r w:rsidRPr="00C719BE">
        <w:t xml:space="preserve">, Sanofi and Novartis; honoraria for Advisory Board Meetings from GSK, AZ, Teva, </w:t>
      </w:r>
      <w:proofErr w:type="spellStart"/>
      <w:r w:rsidRPr="00C719BE">
        <w:t>Chiesi</w:t>
      </w:r>
      <w:proofErr w:type="spellEnd"/>
      <w:r w:rsidRPr="00C719BE">
        <w:t xml:space="preserve">, Novartis; sponsorship to attend international scientific meetings from </w:t>
      </w:r>
      <w:proofErr w:type="spellStart"/>
      <w:r w:rsidRPr="00C719BE">
        <w:t>Chiesi</w:t>
      </w:r>
      <w:proofErr w:type="spellEnd"/>
      <w:r w:rsidRPr="00C719BE">
        <w:t xml:space="preserve">, </w:t>
      </w:r>
      <w:proofErr w:type="spellStart"/>
      <w:r w:rsidRPr="00C719BE">
        <w:t>Napp</w:t>
      </w:r>
      <w:proofErr w:type="spellEnd"/>
      <w:r w:rsidRPr="00C719BE">
        <w:t>, Sanofi and GSK and a research grant to her Institute from AZ for a UK multi-centre study.</w:t>
      </w:r>
      <w:r>
        <w:t xml:space="preserve"> </w:t>
      </w:r>
      <w:r w:rsidRPr="00C719BE">
        <w:t xml:space="preserve">Andrew Exley declares being a </w:t>
      </w:r>
      <w:r>
        <w:t>m</w:t>
      </w:r>
      <w:r w:rsidRPr="00C719BE">
        <w:t xml:space="preserve">inority shareholder in GlaxoSmithKline PLC. Gerard H Koppelman reports receiving research grants from Lung Foundation of the Netherlands, </w:t>
      </w:r>
      <w:proofErr w:type="spellStart"/>
      <w:r w:rsidRPr="00C719BE">
        <w:t>Ubbo</w:t>
      </w:r>
      <w:proofErr w:type="spellEnd"/>
      <w:r w:rsidRPr="00C719BE">
        <w:t xml:space="preserve"> </w:t>
      </w:r>
      <w:proofErr w:type="spellStart"/>
      <w:r w:rsidRPr="00C719BE">
        <w:t>Emmius</w:t>
      </w:r>
      <w:proofErr w:type="spellEnd"/>
      <w:r w:rsidRPr="00C719BE">
        <w:t xml:space="preserve"> Foundation, H2020 European Union, TEVA the Netherlands, GSK, Vertex, outside this work (money to institution); he reports memberships of advisory boards to GSK and PURE-IMS, outside this work (money to institution). Arnaud Bourdin declares unrestricted grants from AZ and </w:t>
      </w:r>
      <w:proofErr w:type="spellStart"/>
      <w:r w:rsidRPr="00C719BE">
        <w:t>Boeringher</w:t>
      </w:r>
      <w:proofErr w:type="spellEnd"/>
      <w:r w:rsidRPr="00C719BE">
        <w:t xml:space="preserve"> Ingelheim to his institute; consulting fees, honoraria for lectures, presentations, speakers bureaus, manuscript writing or educational events, and support for attending meetings and travel from AZ, </w:t>
      </w:r>
      <w:proofErr w:type="spellStart"/>
      <w:r w:rsidRPr="00C719BE">
        <w:t>Boeringher</w:t>
      </w:r>
      <w:proofErr w:type="spellEnd"/>
      <w:r w:rsidRPr="00C719BE">
        <w:t xml:space="preserve"> Ingelheim, GSK, Novartis, Sanofi; participation on a Data Safety Monitoring Board or Advisory Board for AZ, </w:t>
      </w:r>
      <w:proofErr w:type="spellStart"/>
      <w:r w:rsidRPr="00C719BE">
        <w:t>Boeringher</w:t>
      </w:r>
      <w:proofErr w:type="spellEnd"/>
      <w:r w:rsidRPr="00C719BE">
        <w:t xml:space="preserve"> Ingelheim, GSK, Novartis, Sanofi; Abs science.</w:t>
      </w:r>
      <w:r>
        <w:t xml:space="preserve"> </w:t>
      </w:r>
      <w:r w:rsidRPr="00C719BE">
        <w:t xml:space="preserve">Celeste </w:t>
      </w:r>
      <w:proofErr w:type="spellStart"/>
      <w:r w:rsidRPr="00C719BE">
        <w:t>Porsbjerg</w:t>
      </w:r>
      <w:proofErr w:type="spellEnd"/>
      <w:r w:rsidRPr="00C719BE">
        <w:t xml:space="preserve"> declares grants (paid to institution), consulting fees (paid to institution and personal honoraria) and honoraria for lectures (paid to institution and personal honoraria) from AZ, GSK, Novartis, TEVA, Sanofi, </w:t>
      </w:r>
      <w:proofErr w:type="spellStart"/>
      <w:r w:rsidRPr="00C719BE">
        <w:t>Chiesi</w:t>
      </w:r>
      <w:proofErr w:type="spellEnd"/>
      <w:r w:rsidRPr="00C719BE">
        <w:t xml:space="preserve"> and ALK; participation in</w:t>
      </w:r>
      <w:r>
        <w:t xml:space="preserve"> the Advisory Board (paid to institution and personal honoraria) for AZ, Novartis, TEVA, Sanofi and ALK. Courtney Coleman and Clare Williams declare funding received to support this work by European Lung Foundation from European Commission’s Innovative Medicines Initiative 2 Joint Undertaking (JU) under grant agreement No. 831434 (3TR). </w:t>
      </w:r>
      <w:r w:rsidRPr="00BB6C11">
        <w:t>Elizabeth Davin bought</w:t>
      </w:r>
      <w:r>
        <w:t xml:space="preserve"> and sold shares on public market during 2021-22 in </w:t>
      </w:r>
      <w:r w:rsidRPr="00B26E74">
        <w:t>Regeneron</w:t>
      </w:r>
      <w:r>
        <w:t xml:space="preserve">, </w:t>
      </w:r>
      <w:r w:rsidRPr="008D09E6">
        <w:t>Roche</w:t>
      </w:r>
      <w:r>
        <w:t xml:space="preserve">, and ICON Plc, and declares no current holdings. </w:t>
      </w:r>
      <w:r w:rsidRPr="000F52E0">
        <w:t>Phil Taverner declares</w:t>
      </w:r>
      <w:r>
        <w:t xml:space="preserve"> honorarium for being a lay </w:t>
      </w:r>
      <w:r w:rsidRPr="00CC1FA6">
        <w:t>member of Asthma and Lung UK’s research funding panel</w:t>
      </w:r>
      <w:r>
        <w:t xml:space="preserve">, and chairing </w:t>
      </w:r>
      <w:r w:rsidRPr="000F52E0">
        <w:t>a Patient and Community Oversight Group for two NIHR health protection research units on environmental and chemical hazards</w:t>
      </w:r>
      <w:r>
        <w:t xml:space="preserve">; and payment for </w:t>
      </w:r>
      <w:r w:rsidRPr="000F52E0">
        <w:t>chair</w:t>
      </w:r>
      <w:r>
        <w:t>ing</w:t>
      </w:r>
      <w:r w:rsidRPr="000F52E0">
        <w:t xml:space="preserve"> a NICE guideline committee on Advocacy Services</w:t>
      </w:r>
      <w:r>
        <w:t xml:space="preserve">. </w:t>
      </w:r>
      <w:r w:rsidR="000311C1" w:rsidRPr="000311C1">
        <w:t xml:space="preserve">Sofia Romagosa Vilarnau declares unrestricted educational grants paid to the </w:t>
      </w:r>
      <w:r w:rsidR="000311C1">
        <w:t>o</w:t>
      </w:r>
      <w:r w:rsidR="000311C1" w:rsidRPr="000311C1">
        <w:t xml:space="preserve">rganisation from Novartis, Pfizer, Astra Zeneca, </w:t>
      </w:r>
      <w:proofErr w:type="spellStart"/>
      <w:r w:rsidR="000311C1" w:rsidRPr="000311C1">
        <w:t>Chiesi</w:t>
      </w:r>
      <w:proofErr w:type="spellEnd"/>
      <w:r w:rsidR="000311C1" w:rsidRPr="000311C1">
        <w:t xml:space="preserve"> </w:t>
      </w:r>
      <w:proofErr w:type="spellStart"/>
      <w:r w:rsidR="000311C1" w:rsidRPr="000311C1">
        <w:t>Farmaceutici</w:t>
      </w:r>
      <w:proofErr w:type="spellEnd"/>
      <w:r w:rsidR="000311C1" w:rsidRPr="000311C1">
        <w:t xml:space="preserve">, GSK, AbbVie, </w:t>
      </w:r>
      <w:proofErr w:type="spellStart"/>
      <w:r w:rsidR="000311C1" w:rsidRPr="000311C1">
        <w:t>LeoPharma</w:t>
      </w:r>
      <w:proofErr w:type="spellEnd"/>
      <w:r w:rsidR="000311C1" w:rsidRPr="000311C1">
        <w:t xml:space="preserve">, Boehringer Ingelheim, Sanofi, Regeneron, OM </w:t>
      </w:r>
      <w:r w:rsidR="000311C1" w:rsidRPr="000311C1">
        <w:lastRenderedPageBreak/>
        <w:t>Pharma, MSD, Roche and DBV Technologies.</w:t>
      </w:r>
      <w:r w:rsidR="000311C1">
        <w:t xml:space="preserve"> </w:t>
      </w:r>
      <w:r>
        <w:t xml:space="preserve">Graham Roberts declares EU IMI funding and AZ paid to the institution. </w:t>
      </w:r>
      <w:r w:rsidRPr="002F2426">
        <w:t>No other author has any conflict of interest to declare.</w:t>
      </w:r>
    </w:p>
    <w:p w14:paraId="57D2AC18" w14:textId="36323E42" w:rsidR="008B3A20" w:rsidRDefault="008B3A20" w:rsidP="008B3A20">
      <w:pPr>
        <w:ind w:left="-284" w:right="-613"/>
        <w:jc w:val="both"/>
        <w:rPr>
          <w:b/>
          <w:bCs/>
        </w:rPr>
      </w:pPr>
    </w:p>
    <w:p w14:paraId="408B2A44" w14:textId="35E146B3" w:rsidR="00915688" w:rsidRDefault="00915688" w:rsidP="008B3A20">
      <w:pPr>
        <w:ind w:left="-284" w:right="-613"/>
        <w:jc w:val="both"/>
        <w:rPr>
          <w:b/>
          <w:bCs/>
        </w:rPr>
      </w:pPr>
    </w:p>
    <w:p w14:paraId="1CEE1A66" w14:textId="77777777" w:rsidR="00915688" w:rsidRDefault="00915688" w:rsidP="008B3A20">
      <w:pPr>
        <w:ind w:left="-284" w:right="-613"/>
        <w:jc w:val="both"/>
        <w:rPr>
          <w:b/>
          <w:bCs/>
        </w:rPr>
        <w:sectPr w:rsidR="00915688" w:rsidSect="008B3A20">
          <w:pgSz w:w="11906" w:h="16838"/>
          <w:pgMar w:top="1134" w:right="1440" w:bottom="992" w:left="1440" w:header="431" w:footer="567" w:gutter="0"/>
          <w:cols w:space="708"/>
          <w:docGrid w:linePitch="360"/>
        </w:sectPr>
      </w:pPr>
    </w:p>
    <w:p w14:paraId="6B442FD4" w14:textId="12F5C786" w:rsidR="003D4485" w:rsidRPr="003D4485" w:rsidRDefault="003D4485" w:rsidP="007D02AB">
      <w:pPr>
        <w:pStyle w:val="Heading1"/>
        <w:numPr>
          <w:ilvl w:val="0"/>
          <w:numId w:val="0"/>
        </w:numPr>
        <w:rPr>
          <w:i/>
          <w:iCs/>
        </w:rPr>
      </w:pPr>
      <w:bookmarkStart w:id="19" w:name="_Ref84450614"/>
      <w:bookmarkStart w:id="20" w:name="_Toc84453349"/>
      <w:r>
        <w:lastRenderedPageBreak/>
        <w:t>TABLES</w:t>
      </w:r>
    </w:p>
    <w:p w14:paraId="757782FC" w14:textId="60A9C054" w:rsidR="00915688" w:rsidRDefault="00915688" w:rsidP="00915688">
      <w:r w:rsidRPr="009F05AC">
        <w:rPr>
          <w:b/>
          <w:bCs/>
        </w:rPr>
        <w:t xml:space="preserve">Table </w:t>
      </w:r>
      <w:bookmarkEnd w:id="19"/>
      <w:r>
        <w:rPr>
          <w:b/>
          <w:bCs/>
        </w:rPr>
        <w:t>1</w:t>
      </w:r>
      <w:r w:rsidRPr="009F05AC">
        <w:rPr>
          <w:b/>
          <w:bCs/>
        </w:rPr>
        <w:t>.</w:t>
      </w:r>
      <w:r>
        <w:t xml:space="preserve"> Summary characteristics of priority patient-reported and composite outcome measures.</w:t>
      </w:r>
      <w:bookmarkEnd w:id="20"/>
    </w:p>
    <w:tbl>
      <w:tblPr>
        <w:tblStyle w:val="PlainTable1"/>
        <w:tblW w:w="15877"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134"/>
        <w:gridCol w:w="1276"/>
        <w:gridCol w:w="1559"/>
        <w:gridCol w:w="993"/>
        <w:gridCol w:w="1134"/>
        <w:gridCol w:w="1417"/>
        <w:gridCol w:w="2693"/>
        <w:gridCol w:w="1276"/>
        <w:gridCol w:w="1417"/>
        <w:gridCol w:w="1985"/>
      </w:tblGrid>
      <w:tr w:rsidR="00D22E80" w:rsidRPr="00B34BF1" w14:paraId="6C12A8FC" w14:textId="77777777" w:rsidTr="0046513E">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4E8F147" w14:textId="77777777" w:rsidR="00915688" w:rsidRPr="00B34BF1" w:rsidRDefault="00915688" w:rsidP="0046513E">
            <w:pPr>
              <w:jc w:val="center"/>
              <w:rPr>
                <w:rFonts w:cstheme="minorHAnsi"/>
                <w:b w:val="0"/>
                <w:bCs w:val="0"/>
                <w:sz w:val="20"/>
                <w:szCs w:val="20"/>
              </w:rPr>
            </w:pPr>
            <w:r>
              <w:rPr>
                <w:rFonts w:cstheme="minorHAnsi"/>
                <w:sz w:val="20"/>
                <w:szCs w:val="20"/>
              </w:rPr>
              <w:t>Outcome measure</w:t>
            </w:r>
          </w:p>
          <w:p w14:paraId="777CE610" w14:textId="77777777" w:rsidR="00915688" w:rsidRPr="00B34BF1" w:rsidRDefault="00915688" w:rsidP="0046513E">
            <w:pPr>
              <w:jc w:val="center"/>
              <w:rPr>
                <w:rFonts w:cstheme="minorHAnsi"/>
                <w:sz w:val="20"/>
                <w:szCs w:val="20"/>
              </w:rPr>
            </w:pPr>
            <w:r w:rsidRPr="00B34BF1">
              <w:rPr>
                <w:rFonts w:cstheme="minorHAnsi"/>
                <w:sz w:val="20"/>
                <w:szCs w:val="20"/>
              </w:rPr>
              <w:t>(year)</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D92F9A3"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Target population</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A7FA593"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Patient/</w:t>
            </w:r>
            <w:r>
              <w:rPr>
                <w:rFonts w:cstheme="minorHAnsi"/>
                <w:sz w:val="20"/>
                <w:szCs w:val="20"/>
              </w:rPr>
              <w:t xml:space="preserve"> </w:t>
            </w:r>
            <w:r w:rsidRPr="00B34BF1">
              <w:rPr>
                <w:rFonts w:cstheme="minorHAnsi"/>
                <w:sz w:val="20"/>
                <w:szCs w:val="20"/>
              </w:rPr>
              <w:t>carer report</w:t>
            </w:r>
          </w:p>
        </w:tc>
        <w:tc>
          <w:tcPr>
            <w:tcW w:w="155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DFFDD8E"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Mode</w:t>
            </w:r>
            <w:r>
              <w:rPr>
                <w:rFonts w:cstheme="minorHAnsi"/>
                <w:sz w:val="20"/>
                <w:szCs w:val="20"/>
              </w:rPr>
              <w:t>(</w:t>
            </w:r>
            <w:r w:rsidRPr="00B34BF1">
              <w:rPr>
                <w:rFonts w:cstheme="minorHAnsi"/>
                <w:sz w:val="20"/>
                <w:szCs w:val="20"/>
              </w:rPr>
              <w:t>s</w:t>
            </w:r>
            <w:r>
              <w:rPr>
                <w:rFonts w:cstheme="minorHAnsi"/>
                <w:sz w:val="20"/>
                <w:szCs w:val="20"/>
              </w:rPr>
              <w:t>)</w:t>
            </w:r>
            <w:r w:rsidRPr="00B34BF1">
              <w:rPr>
                <w:rFonts w:cstheme="minorHAnsi"/>
                <w:sz w:val="20"/>
                <w:szCs w:val="20"/>
              </w:rPr>
              <w:t xml:space="preserve"> of administration</w:t>
            </w:r>
          </w:p>
        </w:tc>
        <w:tc>
          <w:tcPr>
            <w:tcW w:w="9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BE372AC"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B5309">
              <w:rPr>
                <w:rFonts w:eastAsia="Times New Roman" w:cstheme="minorHAnsi"/>
                <w:sz w:val="20"/>
                <w:szCs w:val="20"/>
                <w:lang w:val="nl-NL"/>
              </w:rPr>
              <w:t xml:space="preserve">No. of </w:t>
            </w:r>
            <w:r>
              <w:rPr>
                <w:rFonts w:eastAsia="Times New Roman" w:cstheme="minorHAnsi"/>
                <w:sz w:val="20"/>
                <w:szCs w:val="20"/>
                <w:lang w:val="nl-NL"/>
              </w:rPr>
              <w:t>i</w:t>
            </w:r>
            <w:r w:rsidRPr="00CB5309">
              <w:rPr>
                <w:rFonts w:eastAsia="Times New Roman" w:cstheme="minorHAnsi"/>
                <w:sz w:val="20"/>
                <w:szCs w:val="20"/>
                <w:lang w:val="nl-NL"/>
              </w:rPr>
              <w:t>tems</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FB2DB1F"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Recall period</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B8CF54C"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highlight w:val="yellow"/>
              </w:rPr>
            </w:pPr>
            <w:r w:rsidRPr="00B34BF1">
              <w:rPr>
                <w:rFonts w:cstheme="minorHAnsi"/>
                <w:sz w:val="20"/>
                <w:szCs w:val="20"/>
              </w:rPr>
              <w:t>Response format(s)</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9AB57EC"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highlight w:val="yellow"/>
              </w:rPr>
            </w:pPr>
            <w:r>
              <w:rPr>
                <w:rFonts w:cstheme="minorHAnsi"/>
                <w:sz w:val="20"/>
                <w:szCs w:val="20"/>
              </w:rPr>
              <w:t>S</w:t>
            </w:r>
            <w:r w:rsidRPr="00B34BF1">
              <w:rPr>
                <w:rFonts w:cstheme="minorHAnsi"/>
                <w:sz w:val="20"/>
                <w:szCs w:val="20"/>
              </w:rPr>
              <w:t>coring method</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D58E78D"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Time to complete</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6B7FEDE"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Original language, translations</w:t>
            </w:r>
            <w:r>
              <w:rPr>
                <w:rFonts w:cstheme="minorHAnsi"/>
                <w:sz w:val="20"/>
                <w:szCs w:val="20"/>
              </w:rPr>
              <w:t>*</w:t>
            </w:r>
          </w:p>
        </w:tc>
        <w:tc>
          <w:tcPr>
            <w:tcW w:w="198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5BB93AD3" w14:textId="77777777" w:rsidR="00915688" w:rsidRPr="00B34BF1" w:rsidRDefault="00915688" w:rsidP="0046513E">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34BF1">
              <w:rPr>
                <w:rFonts w:cstheme="minorHAnsi"/>
                <w:sz w:val="20"/>
                <w:szCs w:val="20"/>
              </w:rPr>
              <w:t>License and costs</w:t>
            </w:r>
          </w:p>
        </w:tc>
      </w:tr>
      <w:tr w:rsidR="00915688" w:rsidRPr="00B34BF1" w14:paraId="3AECC275"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22E9C0D0" w14:textId="77777777" w:rsidR="00915688" w:rsidRPr="00B34BF1" w:rsidRDefault="00915688" w:rsidP="0046513E">
            <w:pPr>
              <w:jc w:val="center"/>
              <w:rPr>
                <w:rFonts w:cstheme="minorHAnsi"/>
                <w:i/>
                <w:iCs/>
                <w:sz w:val="20"/>
                <w:szCs w:val="20"/>
              </w:rPr>
            </w:pPr>
          </w:p>
        </w:tc>
        <w:tc>
          <w:tcPr>
            <w:tcW w:w="14884" w:type="dxa"/>
            <w:gridSpan w:val="10"/>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7C96A960" w14:textId="77777777" w:rsidR="00915688" w:rsidRPr="003562A6" w:rsidRDefault="00915688" w:rsidP="0046513E">
            <w:pPr>
              <w:jc w:val="center"/>
              <w:cnfStyle w:val="000000100000" w:firstRow="0" w:lastRow="0" w:firstColumn="0" w:lastColumn="0" w:oddVBand="0" w:evenVBand="0" w:oddHBand="1" w:evenHBand="0" w:firstRowFirstColumn="0" w:firstRowLastColumn="0" w:lastRowFirstColumn="0" w:lastRowLastColumn="0"/>
              <w:rPr>
                <w:rFonts w:cstheme="minorHAnsi"/>
                <w:b/>
                <w:bCs/>
                <w:color w:val="FFFFFF" w:themeColor="background1"/>
                <w:sz w:val="20"/>
                <w:szCs w:val="20"/>
              </w:rPr>
            </w:pPr>
            <w:r w:rsidRPr="003562A6">
              <w:rPr>
                <w:rFonts w:cstheme="minorHAnsi"/>
                <w:b/>
                <w:bCs/>
                <w:color w:val="FFFFFF" w:themeColor="background1"/>
                <w:sz w:val="20"/>
                <w:szCs w:val="20"/>
              </w:rPr>
              <w:t>Quality of life outcome measures for adults</w:t>
            </w:r>
          </w:p>
        </w:tc>
      </w:tr>
      <w:tr w:rsidR="00915688" w:rsidRPr="00B34BF1" w14:paraId="63F8AA63"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27ECE2A4" w14:textId="4F6A581C" w:rsidR="00915688" w:rsidRPr="00321244" w:rsidRDefault="00915688" w:rsidP="0046513E">
            <w:pPr>
              <w:rPr>
                <w:rFonts w:cstheme="minorHAnsi"/>
                <w:sz w:val="20"/>
                <w:szCs w:val="20"/>
              </w:rPr>
            </w:pPr>
            <w:r w:rsidRPr="006D3C18">
              <w:rPr>
                <w:rFonts w:cstheme="minorHAnsi"/>
                <w:sz w:val="20"/>
                <w:szCs w:val="20"/>
              </w:rPr>
              <w:t>AQLQ</w:t>
            </w:r>
            <w:r w:rsidRPr="00321244">
              <w:rPr>
                <w:rFonts w:cstheme="minorHAnsi"/>
                <w:b w:val="0"/>
                <w:bCs w:val="0"/>
                <w:sz w:val="20"/>
                <w:szCs w:val="20"/>
              </w:rPr>
              <w:t xml:space="preserve"> </w:t>
            </w:r>
            <w:r w:rsidRPr="00321244">
              <w:rPr>
                <w:rFonts w:cstheme="minorHAnsi"/>
                <w:sz w:val="20"/>
                <w:szCs w:val="20"/>
              </w:rPr>
              <w:t>(199</w:t>
            </w:r>
            <w:r w:rsidR="006F65FF">
              <w:rPr>
                <w:rFonts w:cstheme="minorHAnsi"/>
                <w:sz w:val="20"/>
                <w:szCs w:val="20"/>
              </w:rPr>
              <w:t>3</w:t>
            </w:r>
            <w:r w:rsidRPr="00321244">
              <w:rPr>
                <w:rFonts w:cstheme="minorHAnsi"/>
                <w:sz w:val="20"/>
                <w:szCs w:val="20"/>
              </w:rPr>
              <w:t>)</w:t>
            </w:r>
            <w:r w:rsidRPr="00321244">
              <w:rPr>
                <w:rFonts w:cstheme="minorHAnsi"/>
                <w:sz w:val="20"/>
                <w:szCs w:val="20"/>
              </w:rPr>
              <w:fldChar w:fldCharType="begin"/>
            </w:r>
            <w:r w:rsidR="000252C6">
              <w:rPr>
                <w:rFonts w:cstheme="minorHAnsi"/>
                <w:sz w:val="20"/>
                <w:szCs w:val="20"/>
              </w:rPr>
              <w:instrText xml:space="preserve"> ADDIN EN.CITE &lt;EndNote&gt;&lt;Cite&gt;&lt;Author&gt;Juniper&lt;/Author&gt;&lt;Year&gt;1993&lt;/Year&gt;&lt;RecNum&gt;164&lt;/RecNum&gt;&lt;DisplayText&gt;&lt;style face="superscript"&gt;35&lt;/style&gt;&lt;/DisplayText&gt;&lt;record&gt;&lt;rec-number&gt;164&lt;/rec-number&gt;&lt;foreign-keys&gt;&lt;key app="EN" db-id="xse9ss9t8a99duervxhxewf50ess2eaezzwv" timestamp="1665925166"&gt;164&lt;/key&gt;&lt;/foreign-keys&gt;&lt;ref-type name="Journal Article"&gt;17&lt;/ref-type&gt;&lt;contributors&gt;&lt;authors&gt;&lt;author&gt;Juniper, E F&lt;/author&gt;&lt;author&gt;Guyatt, G H&lt;/author&gt;&lt;author&gt;Ferrie, P J&lt;/author&gt;&lt;author&gt;Griffith, L. E.&lt;/author&gt;&lt;/authors&gt;&lt;/contributors&gt;&lt;auth-address&gt;Mcmaster univ,med ctr,dept med,hamilton l8n 3z5,ontario,canada. JUNIPER, EF (corresponding author), MCMASTER UNIV,MED CTR,DEPT CLIN EPIDEMIOL &amp;amp; BIOSTAT,1200 MAIN ST W,HAMILTON L8N 3Z5,ONTARIO,CANADA.&lt;/auth-address&gt;&lt;titles&gt;&lt;title&gt;Measuring Quality-of-Life in Asthma&lt;/title&gt;&lt;secondary-title&gt;American Review of Respiratory Disease&lt;/secondary-title&gt;&lt;/titles&gt;&lt;periodical&gt;&lt;full-title&gt;American Review of Respiratory Disease&lt;/full-title&gt;&lt;/periodical&gt;&lt;pages&gt;832-838&lt;/pages&gt;&lt;volume&gt;147&lt;/volume&gt;&lt;number&gt;4&lt;/number&gt;&lt;keywords&gt;&lt;keyword&gt;CLINICAL-TRIALS&lt;/keyword&gt;&lt;keyword&gt;HEALTH-STATUS&lt;/keyword&gt;&lt;keyword&gt;AIRWAY HYPERRESPONSIVENESS&lt;/keyword&gt;&lt;keyword&gt;BRONCHIAL&lt;/keyword&gt;&lt;keyword&gt;RESPONSIVENESS&lt;/keyword&gt;&lt;keyword&gt;HISTAMINE&lt;/keyword&gt;&lt;keyword&gt;DISEASE&lt;/keyword&gt;&lt;keyword&gt;METHACHOLINE&lt;/keyword&gt;&lt;keyword&gt;RESPONSES&lt;/keyword&gt;&lt;keyword&gt;Quality of Life&lt;/keyword&gt;&lt;keyword&gt;Asthma&lt;/keyword&gt;&lt;/keywords&gt;&lt;dates&gt;&lt;year&gt;1993&lt;/year&gt;&lt;pub-dates&gt;&lt;date&gt;Apr&lt;/date&gt;&lt;/pub-dates&gt;&lt;/dates&gt;&lt;isbn&gt;0003-0805&lt;/isbn&gt;&lt;accession-num&gt;WOS:A1993KV72400008&lt;/accession-num&gt;&lt;urls&gt;&lt;/urls&gt;&lt;custom1&gt;RAYYAN-INCLUSION: {&amp;quot;Anna&amp;quot;=&amp;gt;&amp;quot;Included&amp;quot;, &amp;quot;Ekaterina&amp;quot;=&amp;gt;&amp;quot;Included&amp;quot;} | RAYYAN-LABELS: AQLQ&lt;/custom1&gt;&lt;language&gt;English&lt;/language&gt;&lt;/record&gt;&lt;/Cite&gt;&lt;/EndNote&gt;</w:instrText>
            </w:r>
            <w:r w:rsidRPr="00321244">
              <w:rPr>
                <w:rFonts w:cstheme="minorHAnsi"/>
                <w:sz w:val="20"/>
                <w:szCs w:val="20"/>
              </w:rPr>
              <w:fldChar w:fldCharType="separate"/>
            </w:r>
            <w:r w:rsidR="00E83C39" w:rsidRPr="00E83C39">
              <w:rPr>
                <w:rFonts w:cstheme="minorHAnsi"/>
                <w:noProof/>
                <w:sz w:val="20"/>
                <w:szCs w:val="20"/>
                <w:vertAlign w:val="superscript"/>
              </w:rPr>
              <w:t>35</w:t>
            </w:r>
            <w:r w:rsidRPr="00321244">
              <w:rPr>
                <w:rFonts w:cstheme="minorHAnsi"/>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45BF62C7"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17-70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5A3D44C8"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Patient    </w:t>
            </w:r>
          </w:p>
        </w:tc>
        <w:tc>
          <w:tcPr>
            <w:tcW w:w="1559" w:type="dxa"/>
            <w:tcBorders>
              <w:top w:val="single" w:sz="4" w:space="0" w:color="auto"/>
              <w:left w:val="single" w:sz="4" w:space="0" w:color="auto"/>
              <w:bottom w:val="single" w:sz="4" w:space="0" w:color="auto"/>
              <w:right w:val="single" w:sz="4" w:space="0" w:color="auto"/>
            </w:tcBorders>
            <w:hideMark/>
          </w:tcPr>
          <w:p w14:paraId="7B849A5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Self-complete, interviewer, paper, online, electronic devices</w:t>
            </w:r>
          </w:p>
        </w:tc>
        <w:tc>
          <w:tcPr>
            <w:tcW w:w="993" w:type="dxa"/>
            <w:tcBorders>
              <w:top w:val="single" w:sz="4" w:space="0" w:color="auto"/>
              <w:left w:val="single" w:sz="4" w:space="0" w:color="auto"/>
              <w:bottom w:val="single" w:sz="4" w:space="0" w:color="auto"/>
              <w:right w:val="single" w:sz="4" w:space="0" w:color="auto"/>
            </w:tcBorders>
          </w:tcPr>
          <w:p w14:paraId="2922458A"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32</w:t>
            </w:r>
            <w:r>
              <w:rPr>
                <w:rFonts w:cstheme="minorHAnsi"/>
                <w:sz w:val="20"/>
                <w:szCs w:val="20"/>
              </w:rPr>
              <w:t xml:space="preserve"> (4 sub</w:t>
            </w:r>
          </w:p>
        </w:tc>
        <w:tc>
          <w:tcPr>
            <w:tcW w:w="1134" w:type="dxa"/>
            <w:tcBorders>
              <w:top w:val="single" w:sz="4" w:space="0" w:color="auto"/>
              <w:left w:val="single" w:sz="4" w:space="0" w:color="auto"/>
              <w:bottom w:val="single" w:sz="4" w:space="0" w:color="auto"/>
              <w:right w:val="single" w:sz="4" w:space="0" w:color="auto"/>
            </w:tcBorders>
            <w:hideMark/>
          </w:tcPr>
          <w:p w14:paraId="22D286B1"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2 weeks</w:t>
            </w:r>
          </w:p>
        </w:tc>
        <w:tc>
          <w:tcPr>
            <w:tcW w:w="1417" w:type="dxa"/>
            <w:tcBorders>
              <w:top w:val="single" w:sz="4" w:space="0" w:color="auto"/>
              <w:left w:val="single" w:sz="4" w:space="0" w:color="auto"/>
              <w:bottom w:val="single" w:sz="4" w:space="0" w:color="auto"/>
              <w:right w:val="single" w:sz="4" w:space="0" w:color="auto"/>
            </w:tcBorders>
          </w:tcPr>
          <w:p w14:paraId="0185F9B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7-point Likert scales. 1 = severely impaired, 7 = not impaired at all.</w:t>
            </w:r>
          </w:p>
        </w:tc>
        <w:tc>
          <w:tcPr>
            <w:tcW w:w="2693" w:type="dxa"/>
            <w:tcBorders>
              <w:top w:val="single" w:sz="4" w:space="0" w:color="auto"/>
              <w:left w:val="single" w:sz="4" w:space="0" w:color="auto"/>
              <w:bottom w:val="single" w:sz="4" w:space="0" w:color="auto"/>
              <w:right w:val="single" w:sz="4" w:space="0" w:color="auto"/>
            </w:tcBorders>
          </w:tcPr>
          <w:p w14:paraId="0BC8900F" w14:textId="77777777" w:rsidR="00915688"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4 subscales. </w:t>
            </w:r>
          </w:p>
          <w:p w14:paraId="284B4EFE"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Overall score: </w:t>
            </w:r>
            <w:r>
              <w:rPr>
                <w:rFonts w:cstheme="minorHAnsi"/>
                <w:sz w:val="20"/>
                <w:szCs w:val="20"/>
              </w:rPr>
              <w:t>mean</w:t>
            </w:r>
            <w:r w:rsidRPr="00321244">
              <w:rPr>
                <w:rFonts w:cstheme="minorHAnsi"/>
                <w:sz w:val="20"/>
                <w:szCs w:val="20"/>
              </w:rPr>
              <w:t xml:space="preserve"> of responses to all </w:t>
            </w:r>
            <w:r>
              <w:rPr>
                <w:rFonts w:cstheme="minorHAnsi"/>
                <w:sz w:val="20"/>
                <w:szCs w:val="20"/>
              </w:rPr>
              <w:t>items</w:t>
            </w:r>
            <w:r w:rsidRPr="00321244">
              <w:rPr>
                <w:rFonts w:cstheme="minorHAnsi"/>
                <w:sz w:val="20"/>
                <w:szCs w:val="20"/>
              </w:rPr>
              <w:t>, range 1</w:t>
            </w:r>
            <w:r>
              <w:rPr>
                <w:rFonts w:cstheme="minorHAnsi"/>
                <w:sz w:val="20"/>
                <w:szCs w:val="20"/>
              </w:rPr>
              <w:t>-</w:t>
            </w:r>
            <w:r w:rsidRPr="00321244">
              <w:rPr>
                <w:rFonts w:cstheme="minorHAnsi"/>
                <w:sz w:val="20"/>
                <w:szCs w:val="20"/>
              </w:rPr>
              <w:t>7.</w:t>
            </w:r>
          </w:p>
        </w:tc>
        <w:tc>
          <w:tcPr>
            <w:tcW w:w="1276" w:type="dxa"/>
            <w:tcBorders>
              <w:top w:val="single" w:sz="4" w:space="0" w:color="auto"/>
              <w:left w:val="single" w:sz="4" w:space="0" w:color="auto"/>
              <w:bottom w:val="single" w:sz="4" w:space="0" w:color="auto"/>
              <w:right w:val="single" w:sz="4" w:space="0" w:color="auto"/>
            </w:tcBorders>
            <w:hideMark/>
          </w:tcPr>
          <w:p w14:paraId="6C222672"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5-10 minutes</w:t>
            </w:r>
          </w:p>
        </w:tc>
        <w:tc>
          <w:tcPr>
            <w:tcW w:w="1417" w:type="dxa"/>
            <w:tcBorders>
              <w:top w:val="single" w:sz="4" w:space="0" w:color="auto"/>
              <w:left w:val="single" w:sz="4" w:space="0" w:color="auto"/>
              <w:bottom w:val="single" w:sz="4" w:space="0" w:color="auto"/>
              <w:right w:val="single" w:sz="4" w:space="0" w:color="auto"/>
            </w:tcBorders>
            <w:noWrap/>
            <w:hideMark/>
          </w:tcPr>
          <w:p w14:paraId="7529E68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English (North America), 86 translations</w:t>
            </w:r>
          </w:p>
        </w:tc>
        <w:tc>
          <w:tcPr>
            <w:tcW w:w="1985" w:type="dxa"/>
            <w:tcBorders>
              <w:top w:val="single" w:sz="4" w:space="0" w:color="auto"/>
              <w:left w:val="single" w:sz="4" w:space="0" w:color="auto"/>
              <w:right w:val="single" w:sz="4" w:space="0" w:color="auto"/>
            </w:tcBorders>
            <w:vAlign w:val="center"/>
            <w:hideMark/>
          </w:tcPr>
          <w:p w14:paraId="637CA12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Copyrighted by QoL Technologies Ltd.</w:t>
            </w:r>
          </w:p>
          <w:p w14:paraId="3F3E46BB"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Paper version: free for non-commercial practice and research. One-time fee for commercial use.</w:t>
            </w:r>
          </w:p>
          <w:p w14:paraId="532C424F"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Electronic version: user fee for commercial and academic use.</w:t>
            </w:r>
          </w:p>
        </w:tc>
      </w:tr>
      <w:tr w:rsidR="00915688" w:rsidRPr="00B34BF1" w14:paraId="56AEC3D7"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55AD8210" w14:textId="6E9A8804" w:rsidR="00915688" w:rsidRPr="00321244" w:rsidRDefault="00915688" w:rsidP="0046513E">
            <w:pPr>
              <w:rPr>
                <w:rFonts w:cstheme="minorHAnsi"/>
                <w:sz w:val="20"/>
                <w:szCs w:val="20"/>
              </w:rPr>
            </w:pPr>
            <w:r w:rsidRPr="00321244">
              <w:rPr>
                <w:sz w:val="20"/>
                <w:szCs w:val="20"/>
              </w:rPr>
              <w:t>AQLQ-S (1999)</w:t>
            </w:r>
            <w:r w:rsidRPr="00321244">
              <w:rPr>
                <w:sz w:val="20"/>
                <w:szCs w:val="20"/>
              </w:rPr>
              <w:fldChar w:fldCharType="begin">
                <w:fldData xml:space="preserve">PEVuZE5vdGU+PENpdGU+PEF1dGhvcj5KdW5pcGVyPC9BdXRob3I+PFllYXI+MTk5OTwvWWVhcj48
UmVjTnVtPjE3MDwvUmVjTnVtPjxEaXNwbGF5VGV4dD48c3R5bGUgZmFjZT0ic3VwZXJzY3JpcHQi
PjQyPC9zdHlsZT48L0Rpc3BsYXlUZXh0PjxyZWNvcmQ+PHJlYy1udW1iZXI+MTcwPC9yZWMtbnVt
YmVyPjxmb3JlaWduLWtleXM+PGtleSBhcHA9IkVOIiBkYi1pZD0ieHNlOXNzOXQ4YTk5ZHVlcnZ4
aHhld2Y1MGVzczJlYWV6end2IiB0aW1lc3RhbXA9IjE2NjU5MjUxNjYiPjE3MDwva2V5PjwvZm9y
ZWlnbi1rZXlzPjxyZWYtdHlwZSBuYW1lPSJKb3VybmFsIEFydGljbGUiPjE3PC9yZWYtdHlwZT48
Y29udHJpYnV0b3JzPjxhdXRob3JzPjxhdXRob3I+SnVuaXBlciwgRSBGPC9hdXRob3I+PGF1dGhv
cj5CdWlzdCwgQSBTPC9hdXRob3I+PGF1dGhvcj5Db3gsIEYgTTwvYXV0aG9yPjxhdXRob3I+RmVy
cmllLCBQLiBKLjwvYXV0aG9yPjxhdXRob3I+S2luZywgRC4gUi48L2F1dGhvcj48L2F1dGhvcnM+
PC9jb250cmlidXRvcnM+PGF1dGgtYWRkcmVzcz5KdW5pcGVyLCBFIEYuIERlcGFydG1lbnQgb2Yg
Q2xpbmljYWwgRXBpZGVtaW9sb2d5IGFuZCBCaW9zdGF0aXN0aWNzLCBNY01hc3RlciBVbml2ZXJz
aXR5LCBIYW1pbHRvbiwgT250YXJpbywgQ2FuYWRhLiBqdW5pcGVyQGZocy5tY21hc3Rlci5jYTwv
YXV0aC1hZGRyZXNzPjx0aXRsZXM+PHRpdGxlPlZhbGlkYXRpb24gb2YgYSBzdGFuZGFyZGl6ZWQg
dmVyc2lvbiBvZiB0aGUgQXN0aG1hIFF1YWxpdHkgb2YgTGlmZSBRdWVzdGlvbm5haXJlPC90aXRs
ZT48c2Vjb25kYXJ5LXRpdGxlPkNoZXN0PC9zZWNvbmRhcnktdGl0bGU+PC90aXRsZXM+PHBlcmlv
ZGljYWw+PGZ1bGwtdGl0bGU+Q2hlc3Q8L2Z1bGwtdGl0bGU+PC9wZXJpb2RpY2FsPjxwYWdlcz4x
MjY1LTcwPC9wYWdlcz48dm9sdW1lPjExNTwvdm9sdW1lPjxudW1iZXI+NTwvbnVtYmVyPjxrZXl3
b3Jkcz48a2V5d29yZD5BY3Rpdml0aWVzIG9mIERhaWx5IExpdmluZzwva2V5d29yZD48a2V5d29y
ZD5BZG9sZXNjZW50PC9rZXl3b3JkPjxrZXl3b3JkPkFkdWx0PC9rZXl3b3JkPjxrZXl3b3JkPkFn
ZWQ8L2tleXdvcmQ+PGtleXdvcmQ+QXN0aG1hL2RpIFtEaWFnbm9zaXNdPC9rZXl3b3JkPjxrZXl3
b3JkPkFzdGhtYS9kdCBbRHJ1ZyBUaGVyYXB5XTwva2V5d29yZD48a2V5d29yZD5Bc3RobWEvcHAg
W1BoeXNpb3BhdGhvbG9neV08L2tleXdvcmQ+PGtleXdvcmQ+KkFzdGhtYTwva2V5d29yZD48a2V5
d29yZD5FeGVyY2lzZSBUb2xlcmFuY2U8L2tleXdvcmQ+PGtleXdvcmQ+RmVtYWxlPC9rZXl3b3Jk
PjxrZXl3b3JkPkhlYWx0aCBTdGF0dXM8L2tleXdvcmQ+PGtleXdvcmQ+SHVtYW5zPC9rZXl3b3Jk
PjxrZXl3b3JkPk1hbGU8L2tleXdvcmQ+PGtleXdvcmQ+TWlkZGxlIEFnZWQ8L2tleXdvcmQ+PGtl
eXdvcmQ+KlF1YWxpdHkgb2YgTGlmZTwva2V5d29yZD48a2V5d29yZD5SZXByb2R1Y2liaWxpdHkg
b2YgUmVzdWx0czwva2V5d29yZD48a2V5d29yZD5TbGVlcDwva2V5d29yZD48a2V5d29yZD5TcGly
b21ldHJ5PC9rZXl3b3JkPjxrZXl3b3JkPipTdXJ2ZXlzIGFuZCBRdWVzdGlvbm5haXJlczwva2V5
d29yZD48a2V5d29yZD5Xb3JrPC9rZXl3b3JkPjxrZXl3b3JkPlF1ZXN0aW9ubmFpcmVzPC9rZXl3
b3JkPjxrZXl3b3JkPlF1YWxpdHkgb2YgTGlmZTwva2V5d29yZD48a2V5d29yZD5Bc3RobWE8L2tl
eXdvcmQ+PC9rZXl3b3Jkcz48ZGF0ZXM+PHllYXI+MTk5OTwveWVhcj48cHViLWRhdGVzPjxkYXRl
Pk1heTwvZGF0ZT48L3B1Yi1kYXRlcz48L2RhdGVzPjxpc2JuPjAwMTItMzY5MjwvaXNibj48YWNj
ZXNzaW9uLW51bT4xMDMzNDEzODwvYWNjZXNzaW9uLW51bT48dXJscz48cmVsYXRlZC11cmxzPjx1
cmw+aHR0cHM6Ly9vdmlkc3Aub3ZpZC5jb20vb3ZpZHdlYi5jZ2k/VD1KUyZhbXA7Q1NDPVkmYW1w
O05FV1M9TiZhbXA7UEFHRT1mdWxsdGV4dCZhbXA7RD1tZWQ0JmFtcDtBTj0xMDMzNDEzOCBodHRw
Oi8vcmVzb2x2ZXIuZWJzY29ob3N0LmNvbS9vcGVudXJsP2lzc249MDAxMjM2OTImYW1wO1ZvbHVt
ZT0xMTUmYW1wO2lzc3VlPTUmYW1wO3NwYWdlPTEyNjUmYW1wO3RpdGxlPVZhbGlkYXRpb24rb2Yr
YStzdGFuZGFyZGl6ZWQrdmVyc2lvbitvZit0aGUrQXN0aG1hK1F1YWxpdHkrb2YrTGlmZStRdWVz
dGlvbm5haXJlLiZhbXA7eWVhcj0xOTk5JmFtcDthdWxhc3Q9SnVuaXBlcjwvdXJsPjx1cmw+aHR0
cHM6Ly9qb3VybmFsLmNoZXN0bmV0Lm9yZy9hcnRpY2xlL1MwMDEyLTM2OTIoMTUpMzUyNzgtOC9m
dWxsdGV4dDwvdXJsPjwvcmVsYXRlZC11cmxzPjwvdXJscz48Y3VzdG9tMT5SQVlZQU4tSU5DTFVT
SU9OOiB7JnF1b3Q7QW5uYSZxdW90Oz0mZ3Q7JnF1b3Q7SW5jbHVkZWQmcXVvdDssICZxdW90O0Vr
YXRlcmluYSZxdW90Oz0mZ3Q7JnF1b3Q7SW5jbHVkZWQmcXVvdDt9IHwgUkFZWUFOLUxBQkVMUzog
QVFMUTwvY3VzdG9tMT48bGFuZ3VhZ2U+RW5nbGlzaDwvbGFuZ3VhZ2U+PC9yZWNvcmQ+PC9DaXRl
PjwvRW5kTm90ZT4A
</w:fldData>
              </w:fldChar>
            </w:r>
            <w:r w:rsidR="00E44D47">
              <w:rPr>
                <w:sz w:val="20"/>
                <w:szCs w:val="20"/>
              </w:rPr>
              <w:instrText xml:space="preserve"> ADDIN EN.CITE </w:instrText>
            </w:r>
            <w:r w:rsidR="00E44D47">
              <w:rPr>
                <w:sz w:val="20"/>
                <w:szCs w:val="20"/>
              </w:rPr>
              <w:fldChar w:fldCharType="begin">
                <w:fldData xml:space="preserve">PEVuZE5vdGU+PENpdGU+PEF1dGhvcj5KdW5pcGVyPC9BdXRob3I+PFllYXI+MTk5OTwvWWVhcj48
UmVjTnVtPjE3MDwvUmVjTnVtPjxEaXNwbGF5VGV4dD48c3R5bGUgZmFjZT0ic3VwZXJzY3JpcHQi
PjQyPC9zdHlsZT48L0Rpc3BsYXlUZXh0PjxyZWNvcmQ+PHJlYy1udW1iZXI+MTcwPC9yZWMtbnVt
YmVyPjxmb3JlaWduLWtleXM+PGtleSBhcHA9IkVOIiBkYi1pZD0ieHNlOXNzOXQ4YTk5ZHVlcnZ4
aHhld2Y1MGVzczJlYWV6end2IiB0aW1lc3RhbXA9IjE2NjU5MjUxNjYiPjE3MDwva2V5PjwvZm9y
ZWlnbi1rZXlzPjxyZWYtdHlwZSBuYW1lPSJKb3VybmFsIEFydGljbGUiPjE3PC9yZWYtdHlwZT48
Y29udHJpYnV0b3JzPjxhdXRob3JzPjxhdXRob3I+SnVuaXBlciwgRSBGPC9hdXRob3I+PGF1dGhv
cj5CdWlzdCwgQSBTPC9hdXRob3I+PGF1dGhvcj5Db3gsIEYgTTwvYXV0aG9yPjxhdXRob3I+RmVy
cmllLCBQLiBKLjwvYXV0aG9yPjxhdXRob3I+S2luZywgRC4gUi48L2F1dGhvcj48L2F1dGhvcnM+
PC9jb250cmlidXRvcnM+PGF1dGgtYWRkcmVzcz5KdW5pcGVyLCBFIEYuIERlcGFydG1lbnQgb2Yg
Q2xpbmljYWwgRXBpZGVtaW9sb2d5IGFuZCBCaW9zdGF0aXN0aWNzLCBNY01hc3RlciBVbml2ZXJz
aXR5LCBIYW1pbHRvbiwgT250YXJpbywgQ2FuYWRhLiBqdW5pcGVyQGZocy5tY21hc3Rlci5jYTwv
YXV0aC1hZGRyZXNzPjx0aXRsZXM+PHRpdGxlPlZhbGlkYXRpb24gb2YgYSBzdGFuZGFyZGl6ZWQg
dmVyc2lvbiBvZiB0aGUgQXN0aG1hIFF1YWxpdHkgb2YgTGlmZSBRdWVzdGlvbm5haXJlPC90aXRs
ZT48c2Vjb25kYXJ5LXRpdGxlPkNoZXN0PC9zZWNvbmRhcnktdGl0bGU+PC90aXRsZXM+PHBlcmlv
ZGljYWw+PGZ1bGwtdGl0bGU+Q2hlc3Q8L2Z1bGwtdGl0bGU+PC9wZXJpb2RpY2FsPjxwYWdlcz4x
MjY1LTcwPC9wYWdlcz48dm9sdW1lPjExNTwvdm9sdW1lPjxudW1iZXI+NTwvbnVtYmVyPjxrZXl3
b3Jkcz48a2V5d29yZD5BY3Rpdml0aWVzIG9mIERhaWx5IExpdmluZzwva2V5d29yZD48a2V5d29y
ZD5BZG9sZXNjZW50PC9rZXl3b3JkPjxrZXl3b3JkPkFkdWx0PC9rZXl3b3JkPjxrZXl3b3JkPkFn
ZWQ8L2tleXdvcmQ+PGtleXdvcmQ+QXN0aG1hL2RpIFtEaWFnbm9zaXNdPC9rZXl3b3JkPjxrZXl3
b3JkPkFzdGhtYS9kdCBbRHJ1ZyBUaGVyYXB5XTwva2V5d29yZD48a2V5d29yZD5Bc3RobWEvcHAg
W1BoeXNpb3BhdGhvbG9neV08L2tleXdvcmQ+PGtleXdvcmQ+KkFzdGhtYTwva2V5d29yZD48a2V5
d29yZD5FeGVyY2lzZSBUb2xlcmFuY2U8L2tleXdvcmQ+PGtleXdvcmQ+RmVtYWxlPC9rZXl3b3Jk
PjxrZXl3b3JkPkhlYWx0aCBTdGF0dXM8L2tleXdvcmQ+PGtleXdvcmQ+SHVtYW5zPC9rZXl3b3Jk
PjxrZXl3b3JkPk1hbGU8L2tleXdvcmQ+PGtleXdvcmQ+TWlkZGxlIEFnZWQ8L2tleXdvcmQ+PGtl
eXdvcmQ+KlF1YWxpdHkgb2YgTGlmZTwva2V5d29yZD48a2V5d29yZD5SZXByb2R1Y2liaWxpdHkg
b2YgUmVzdWx0czwva2V5d29yZD48a2V5d29yZD5TbGVlcDwva2V5d29yZD48a2V5d29yZD5TcGly
b21ldHJ5PC9rZXl3b3JkPjxrZXl3b3JkPipTdXJ2ZXlzIGFuZCBRdWVzdGlvbm5haXJlczwva2V5
d29yZD48a2V5d29yZD5Xb3JrPC9rZXl3b3JkPjxrZXl3b3JkPlF1ZXN0aW9ubmFpcmVzPC9rZXl3
b3JkPjxrZXl3b3JkPlF1YWxpdHkgb2YgTGlmZTwva2V5d29yZD48a2V5d29yZD5Bc3RobWE8L2tl
eXdvcmQ+PC9rZXl3b3Jkcz48ZGF0ZXM+PHllYXI+MTk5OTwveWVhcj48cHViLWRhdGVzPjxkYXRl
Pk1heTwvZGF0ZT48L3B1Yi1kYXRlcz48L2RhdGVzPjxpc2JuPjAwMTItMzY5MjwvaXNibj48YWNj
ZXNzaW9uLW51bT4xMDMzNDEzODwvYWNjZXNzaW9uLW51bT48dXJscz48cmVsYXRlZC11cmxzPjx1
cmw+aHR0cHM6Ly9vdmlkc3Aub3ZpZC5jb20vb3ZpZHdlYi5jZ2k/VD1KUyZhbXA7Q1NDPVkmYW1w
O05FV1M9TiZhbXA7UEFHRT1mdWxsdGV4dCZhbXA7RD1tZWQ0JmFtcDtBTj0xMDMzNDEzOCBodHRw
Oi8vcmVzb2x2ZXIuZWJzY29ob3N0LmNvbS9vcGVudXJsP2lzc249MDAxMjM2OTImYW1wO1ZvbHVt
ZT0xMTUmYW1wO2lzc3VlPTUmYW1wO3NwYWdlPTEyNjUmYW1wO3RpdGxlPVZhbGlkYXRpb24rb2Yr
YStzdGFuZGFyZGl6ZWQrdmVyc2lvbitvZit0aGUrQXN0aG1hK1F1YWxpdHkrb2YrTGlmZStRdWVz
dGlvbm5haXJlLiZhbXA7eWVhcj0xOTk5JmFtcDthdWxhc3Q9SnVuaXBlcjwvdXJsPjx1cmw+aHR0
cHM6Ly9qb3VybmFsLmNoZXN0bmV0Lm9yZy9hcnRpY2xlL1MwMDEyLTM2OTIoMTUpMzUyNzgtOC9m
dWxsdGV4dDwvdXJsPjwvcmVsYXRlZC11cmxzPjwvdXJscz48Y3VzdG9tMT5SQVlZQU4tSU5DTFVT
SU9OOiB7JnF1b3Q7QW5uYSZxdW90Oz0mZ3Q7JnF1b3Q7SW5jbHVkZWQmcXVvdDssICZxdW90O0Vr
YXRlcmluYSZxdW90Oz0mZ3Q7JnF1b3Q7SW5jbHVkZWQmcXVvdDt9IHwgUkFZWUFOLUxBQkVMUzog
QVFMUTwvY3VzdG9tMT48bGFuZ3VhZ2U+RW5nbGlzaDwvbGFuZ3VhZ2U+PC9yZWNvcmQ+PC9DaXRl
PjwvRW5kTm90ZT4A
</w:fldData>
              </w:fldChar>
            </w:r>
            <w:r w:rsidR="00E44D47">
              <w:rPr>
                <w:sz w:val="20"/>
                <w:szCs w:val="20"/>
              </w:rPr>
              <w:instrText xml:space="preserve"> ADDIN EN.CITE.DATA </w:instrText>
            </w:r>
            <w:r w:rsidR="00E44D47">
              <w:rPr>
                <w:sz w:val="20"/>
                <w:szCs w:val="20"/>
              </w:rPr>
            </w:r>
            <w:r w:rsidR="00E44D47">
              <w:rPr>
                <w:sz w:val="20"/>
                <w:szCs w:val="20"/>
              </w:rPr>
              <w:fldChar w:fldCharType="end"/>
            </w:r>
            <w:r w:rsidRPr="00321244">
              <w:rPr>
                <w:sz w:val="20"/>
                <w:szCs w:val="20"/>
              </w:rPr>
            </w:r>
            <w:r w:rsidRPr="00321244">
              <w:rPr>
                <w:sz w:val="20"/>
                <w:szCs w:val="20"/>
              </w:rPr>
              <w:fldChar w:fldCharType="separate"/>
            </w:r>
            <w:r w:rsidR="00E83C39" w:rsidRPr="00E83C39">
              <w:rPr>
                <w:noProof/>
                <w:sz w:val="20"/>
                <w:szCs w:val="20"/>
                <w:vertAlign w:val="superscript"/>
              </w:rPr>
              <w:t>42</w:t>
            </w:r>
            <w:r w:rsidRPr="00321244">
              <w:rPr>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7C63817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18-70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1069BFE5"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Patient    </w:t>
            </w:r>
          </w:p>
        </w:tc>
        <w:tc>
          <w:tcPr>
            <w:tcW w:w="1559" w:type="dxa"/>
            <w:tcBorders>
              <w:top w:val="single" w:sz="4" w:space="0" w:color="auto"/>
              <w:left w:val="single" w:sz="4" w:space="0" w:color="auto"/>
              <w:bottom w:val="single" w:sz="4" w:space="0" w:color="auto"/>
              <w:right w:val="single" w:sz="4" w:space="0" w:color="auto"/>
            </w:tcBorders>
            <w:hideMark/>
          </w:tcPr>
          <w:p w14:paraId="43F360C6"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elf-complete, interviewer, paper, online, electronic devices</w:t>
            </w:r>
          </w:p>
        </w:tc>
        <w:tc>
          <w:tcPr>
            <w:tcW w:w="993" w:type="dxa"/>
            <w:tcBorders>
              <w:top w:val="single" w:sz="4" w:space="0" w:color="auto"/>
              <w:left w:val="single" w:sz="4" w:space="0" w:color="auto"/>
              <w:bottom w:val="single" w:sz="4" w:space="0" w:color="auto"/>
              <w:right w:val="single" w:sz="4" w:space="0" w:color="auto"/>
            </w:tcBorders>
          </w:tcPr>
          <w:p w14:paraId="6AD468B0"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32</w:t>
            </w:r>
            <w:r>
              <w:rPr>
                <w:rFonts w:cstheme="minorHAnsi"/>
                <w:sz w:val="20"/>
                <w:szCs w:val="20"/>
              </w:rPr>
              <w:t xml:space="preserve"> </w:t>
            </w:r>
          </w:p>
        </w:tc>
        <w:tc>
          <w:tcPr>
            <w:tcW w:w="1134" w:type="dxa"/>
            <w:tcBorders>
              <w:top w:val="single" w:sz="4" w:space="0" w:color="auto"/>
              <w:left w:val="single" w:sz="4" w:space="0" w:color="auto"/>
              <w:bottom w:val="single" w:sz="4" w:space="0" w:color="auto"/>
              <w:right w:val="single" w:sz="4" w:space="0" w:color="auto"/>
            </w:tcBorders>
            <w:hideMark/>
          </w:tcPr>
          <w:p w14:paraId="71C1233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lang w:val="nl-NL"/>
              </w:rPr>
            </w:pPr>
            <w:r w:rsidRPr="00321244">
              <w:rPr>
                <w:rFonts w:cstheme="minorHAnsi"/>
                <w:sz w:val="20"/>
                <w:szCs w:val="20"/>
              </w:rPr>
              <w:t>2 weeks</w:t>
            </w:r>
          </w:p>
        </w:tc>
        <w:tc>
          <w:tcPr>
            <w:tcW w:w="1417" w:type="dxa"/>
            <w:tcBorders>
              <w:top w:val="single" w:sz="4" w:space="0" w:color="auto"/>
              <w:left w:val="single" w:sz="4" w:space="0" w:color="auto"/>
              <w:bottom w:val="single" w:sz="4" w:space="0" w:color="auto"/>
              <w:right w:val="single" w:sz="4" w:space="0" w:color="auto"/>
            </w:tcBorders>
          </w:tcPr>
          <w:p w14:paraId="1970075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nl-NL"/>
              </w:rPr>
            </w:pPr>
            <w:r w:rsidRPr="00321244">
              <w:rPr>
                <w:i/>
                <w:iCs/>
                <w:sz w:val="20"/>
                <w:szCs w:val="20"/>
              </w:rPr>
              <w:t>Same as AQLQ</w:t>
            </w:r>
          </w:p>
        </w:tc>
        <w:tc>
          <w:tcPr>
            <w:tcW w:w="2693" w:type="dxa"/>
            <w:tcBorders>
              <w:top w:val="single" w:sz="4" w:space="0" w:color="auto"/>
              <w:left w:val="single" w:sz="4" w:space="0" w:color="auto"/>
              <w:bottom w:val="single" w:sz="4" w:space="0" w:color="auto"/>
              <w:right w:val="single" w:sz="4" w:space="0" w:color="auto"/>
            </w:tcBorders>
          </w:tcPr>
          <w:p w14:paraId="79D7384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nl-NL"/>
              </w:rPr>
            </w:pPr>
            <w:r w:rsidRPr="00321244">
              <w:rPr>
                <w:i/>
                <w:iCs/>
                <w:sz w:val="20"/>
                <w:szCs w:val="20"/>
              </w:rPr>
              <w:t>Same as AQLQ</w:t>
            </w:r>
          </w:p>
        </w:tc>
        <w:tc>
          <w:tcPr>
            <w:tcW w:w="1276" w:type="dxa"/>
            <w:tcBorders>
              <w:top w:val="single" w:sz="4" w:space="0" w:color="auto"/>
              <w:left w:val="single" w:sz="4" w:space="0" w:color="auto"/>
              <w:bottom w:val="single" w:sz="4" w:space="0" w:color="auto"/>
              <w:right w:val="single" w:sz="4" w:space="0" w:color="auto"/>
            </w:tcBorders>
            <w:hideMark/>
          </w:tcPr>
          <w:p w14:paraId="5097C0AE" w14:textId="2183E2B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lang w:val="nl-NL"/>
              </w:rPr>
              <w:t>5-15 minutes</w:t>
            </w:r>
            <w:r w:rsidRPr="00321244">
              <w:rPr>
                <w:rFonts w:cstheme="minorHAnsi"/>
                <w:sz w:val="20"/>
                <w:szCs w:val="20"/>
                <w:lang w:val="nl-NL"/>
              </w:rPr>
              <w:br/>
              <w:t>(4-5 minutes</w:t>
            </w:r>
            <w:r w:rsidRPr="00321244">
              <w:rPr>
                <w:rFonts w:cstheme="minorHAnsi"/>
                <w:sz w:val="20"/>
                <w:szCs w:val="20"/>
                <w:lang w:val="nl-NL"/>
              </w:rPr>
              <w:br/>
              <w:t>according to</w:t>
            </w:r>
            <w:r w:rsidRPr="00321244">
              <w:rPr>
                <w:rFonts w:cstheme="minorHAnsi"/>
                <w:sz w:val="20"/>
                <w:szCs w:val="20"/>
                <w:lang w:val="nl-NL"/>
              </w:rPr>
              <w:br/>
              <w:t>Qoltech web</w:t>
            </w:r>
            <w:r w:rsidRPr="00321244">
              <w:rPr>
                <w:rFonts w:cstheme="minorHAnsi"/>
                <w:sz w:val="20"/>
                <w:szCs w:val="20"/>
                <w:lang w:val="nl-NL"/>
              </w:rPr>
              <w:br/>
              <w:t>site</w:t>
            </w:r>
            <w:r w:rsidRPr="00321244">
              <w:rPr>
                <w:rFonts w:cstheme="minorHAnsi"/>
                <w:sz w:val="20"/>
                <w:szCs w:val="20"/>
                <w:lang w:val="nl-NL"/>
              </w:rPr>
              <w:fldChar w:fldCharType="begin"/>
            </w:r>
            <w:r w:rsidR="00E83C39">
              <w:rPr>
                <w:rFonts w:cstheme="minorHAnsi"/>
                <w:sz w:val="20"/>
                <w:szCs w:val="20"/>
                <w:lang w:val="nl-NL"/>
              </w:rPr>
              <w:instrText xml:space="preserve"> ADDIN EN.CITE &lt;EndNote&gt;&lt;Cite&gt;&lt;Author&gt;Juniper&lt;/Author&gt;&lt;RecNum&gt;202&lt;/RecNum&gt;&lt;DisplayText&gt;&lt;style face="superscript"&gt;105&lt;/style&gt;&lt;/DisplayText&gt;&lt;record&gt;&lt;rec-number&gt;202&lt;/rec-number&gt;&lt;foreign-keys&gt;&lt;key app="EN" db-id="xse9ss9t8a99duervxhxewf50ess2eaezzwv" timestamp="1665925167"&gt;202&lt;/key&gt;&lt;/foreign-keys&gt;&lt;ref-type name="Web Page"&gt;12&lt;/ref-type&gt;&lt;contributors&gt;&lt;authors&gt;&lt;author&gt;Juniper, E.F&lt;/author&gt;&lt;/authors&gt;&lt;/contributors&gt;&lt;titles&gt;&lt;title&gt;Standardised Asthma Quality of Life Questionnaire (AQLQ(S))&lt;/title&gt;&lt;/titles&gt;&lt;number&gt;2022 April 15&lt;/number&gt;&lt;dates&gt;&lt;/dates&gt;&lt;urls&gt;&lt;related-urls&gt;&lt;url&gt;http://www.qoltech.co.uk/aqlq_s.html&lt;/url&gt;&lt;/related-urls&gt;&lt;/urls&gt;&lt;/record&gt;&lt;/Cite&gt;&lt;/EndNote&gt;</w:instrText>
            </w:r>
            <w:r w:rsidRPr="00321244">
              <w:rPr>
                <w:rFonts w:cstheme="minorHAnsi"/>
                <w:sz w:val="20"/>
                <w:szCs w:val="20"/>
                <w:lang w:val="nl-NL"/>
              </w:rPr>
              <w:fldChar w:fldCharType="separate"/>
            </w:r>
            <w:r w:rsidR="00E83C39" w:rsidRPr="00E83C39">
              <w:rPr>
                <w:rFonts w:cstheme="minorHAnsi"/>
                <w:noProof/>
                <w:sz w:val="20"/>
                <w:szCs w:val="20"/>
                <w:vertAlign w:val="superscript"/>
                <w:lang w:val="nl-NL"/>
              </w:rPr>
              <w:t>105</w:t>
            </w:r>
            <w:r w:rsidRPr="00321244">
              <w:rPr>
                <w:rFonts w:cstheme="minorHAnsi"/>
                <w:sz w:val="20"/>
                <w:szCs w:val="20"/>
                <w:lang w:val="nl-NL"/>
              </w:rPr>
              <w:fldChar w:fldCharType="end"/>
            </w:r>
            <w:r w:rsidRPr="00321244">
              <w:rPr>
                <w:rFonts w:cstheme="minorHAnsi"/>
                <w:sz w:val="20"/>
                <w:szCs w:val="20"/>
                <w:lang w:val="nl-NL"/>
              </w:rPr>
              <w:t>)</w:t>
            </w:r>
          </w:p>
        </w:tc>
        <w:tc>
          <w:tcPr>
            <w:tcW w:w="1417" w:type="dxa"/>
            <w:tcBorders>
              <w:top w:val="single" w:sz="4" w:space="0" w:color="auto"/>
              <w:left w:val="single" w:sz="4" w:space="0" w:color="auto"/>
              <w:bottom w:val="single" w:sz="4" w:space="0" w:color="auto"/>
              <w:right w:val="single" w:sz="4" w:space="0" w:color="auto"/>
            </w:tcBorders>
            <w:noWrap/>
            <w:hideMark/>
          </w:tcPr>
          <w:p w14:paraId="68C7C3D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English (North America), 108 translations</w:t>
            </w:r>
          </w:p>
        </w:tc>
        <w:tc>
          <w:tcPr>
            <w:tcW w:w="1985" w:type="dxa"/>
            <w:tcBorders>
              <w:left w:val="single" w:sz="4" w:space="0" w:color="auto"/>
              <w:right w:val="single" w:sz="4" w:space="0" w:color="auto"/>
            </w:tcBorders>
            <w:hideMark/>
          </w:tcPr>
          <w:p w14:paraId="52B07614"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i/>
                <w:iCs/>
                <w:sz w:val="20"/>
                <w:szCs w:val="20"/>
              </w:rPr>
              <w:t>Same as AQLQ</w:t>
            </w:r>
          </w:p>
        </w:tc>
      </w:tr>
      <w:tr w:rsidR="00915688" w:rsidRPr="00B34BF1" w14:paraId="37F36809"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099C0280" w14:textId="0A090CD9" w:rsidR="00915688" w:rsidRPr="00321244" w:rsidRDefault="00915688" w:rsidP="0046513E">
            <w:pPr>
              <w:rPr>
                <w:rFonts w:cstheme="minorHAnsi"/>
                <w:sz w:val="20"/>
                <w:szCs w:val="20"/>
              </w:rPr>
            </w:pPr>
            <w:r w:rsidRPr="00321244">
              <w:rPr>
                <w:sz w:val="20"/>
                <w:szCs w:val="20"/>
              </w:rPr>
              <w:t>Mini-AQLQ (1999)</w:t>
            </w:r>
            <w:r w:rsidRPr="00321244">
              <w:rPr>
                <w:sz w:val="20"/>
                <w:szCs w:val="20"/>
              </w:rPr>
              <w:fldChar w:fldCharType="begin">
                <w:fldData xml:space="preserve">PEVuZE5vdGU+PENpdGU+PEF1dGhvcj5KdW5pcGVyPC9BdXRob3I+PFllYXI+MTk5OTwvWWVhcj48
UmVjTnVtPjE3MjwvUmVjTnVtPjxEaXNwbGF5VGV4dD48c3R5bGUgZmFjZT0ic3VwZXJzY3JpcHQi
PjQ0PC9zdHlsZT48L0Rpc3BsYXlUZXh0PjxyZWNvcmQ+PHJlYy1udW1iZXI+MTcyPC9yZWMtbnVt
YmVyPjxmb3JlaWduLWtleXM+PGtleSBhcHA9IkVOIiBkYi1pZD0ieHNlOXNzOXQ4YTk5ZHVlcnZ4
aHhld2Y1MGVzczJlYWV6end2IiB0aW1lc3RhbXA9IjE2NjU5MjUxNjYiPjE3Mjwva2V5PjwvZm9y
ZWlnbi1rZXlzPjxyZWYtdHlwZSBuYW1lPSJKb3VybmFsIEFydGljbGUiPjE3PC9yZWYtdHlwZT48
Y29udHJpYnV0b3JzPjxhdXRob3JzPjxhdXRob3I+SnVuaXBlciwgRSBGPC9hdXRob3I+PGF1dGhv
cj5HdXlhdHQsIEcgSDwvYXV0aG9yPjxhdXRob3I+Q294LCBGIE08L2F1dGhvcj48YXV0aG9yPkZl
cnJpZSwgUC4gSi48L2F1dGhvcj48YXV0aG9yPktpbmcsIEQuIFIuPC9hdXRob3I+PC9hdXRob3Jz
PjwvY29udHJpYnV0b3JzPjxhdXRoLWFkZHJlc3M+SnVuaXBlciwgRSBGLiBEZXB0IG9mIENsaW5p
Y2FsIEVwaWRlbWlvbG9neSBhbmQgQmlvc3RhdGlzdGljcywgTWNNYXN0ZXIgVW5pdmVyc2l0eSwg
SGFtaWx0b24sIE9udGFyaW8sIENhbmFkYS48L2F1dGgtYWRkcmVzcz48dGl0bGVzPjx0aXRsZT5E
ZXZlbG9wbWVudCBhbmQgdmFsaWRhdGlvbiBvZiB0aGUgTWluaSBBc3RobWEgUXVhbGl0eSBvZiBM
aWZlIFF1ZXN0aW9ubmFpcmU8L3RpdGxlPjxzZWNvbmRhcnktdGl0bGU+RXVyb3BlYW4gUmVzcGly
YXRvcnkgSm91cm5hbDwvc2Vjb25kYXJ5LXRpdGxlPjwvdGl0bGVzPjxwZXJpb2RpY2FsPjxmdWxs
LXRpdGxlPkV1cm9wZWFuIFJlc3BpcmF0b3J5IEpvdXJuYWw8L2Z1bGwtdGl0bGU+PC9wZXJpb2Rp
Y2FsPjxwYWdlcz4zMi04PC9wYWdlcz48dm9sdW1lPjE0PC92b2x1bWU+PG51bWJlcj4xPC9udW1i
ZXI+PGtleXdvcmRzPjxrZXl3b3JkPkFkb2xlc2NlbnQ8L2tleXdvcmQ+PGtleXdvcmQ+QWR1bHQ8
L2tleXdvcmQ+PGtleXdvcmQ+QWdlZDwva2V5d29yZD48a2V5d29yZD5Bc3RobWEvcHAgW1BoeXNp
b3BhdGhvbG9neV08L2tleXdvcmQ+PGtleXdvcmQ+KkFzdGhtYS9weCBbUHN5Y2hvbG9neV08L2tl
eXdvcmQ+PGtleXdvcmQ+Q3Jvc3MtU2VjdGlvbmFsIFN0dWRpZXM8L2tleXdvcmQ+PGtleXdvcmQ+
RXZhbHVhdGlvbiBTdHVkaWVzIGFzIFRvcGljPC9rZXl3b3JkPjxrZXl3b3JkPkZlbWFsZTwva2V5
d29yZD48a2V5d29yZD5Gb2xsb3ctVXAgU3R1ZGllczwva2V5d29yZD48a2V5d29yZD5IdW1hbnM8
L2tleXdvcmQ+PGtleXdvcmQ+TWFsZTwva2V5d29yZD48a2V5d29yZD5NaWRkbGUgQWdlZDwva2V5
d29yZD48a2V5d29yZD5PZmZpY2UgVmlzaXRzPC9rZXl3b3JkPjxrZXl3b3JkPipRdWFsaXR5IG9m
IExpZmU8L2tleXdvcmQ+PGtleXdvcmQ+UmVwcm9kdWNpYmlsaXR5IG9mIFJlc3VsdHM8L2tleXdv
cmQ+PGtleXdvcmQ+UmVzcGlyYXRvcnkgRnVuY3Rpb24gVGVzdHM8L2tleXdvcmQ+PGtleXdvcmQ+
U2Vuc2l0aXZpdHkgYW5kIFNwZWNpZmljaXR5PC9rZXl3b3JkPjxrZXl3b3JkPipTdXJ2ZXlzIGFu
ZCBRdWVzdGlvbm5haXJlczwva2V5d29yZD48a2V5d29yZD5RdWVzdGlvbm5haXJlczwva2V5d29y
ZD48a2V5d29yZD5RdWFsaXR5IG9mIExpZmU8L2tleXdvcmQ+PGtleXdvcmQ+QXN0aG1hPC9rZXl3
b3JkPjwva2V5d29yZHM+PGRhdGVzPjx5ZWFyPjE5OTk8L3llYXI+PHB1Yi1kYXRlcz48ZGF0ZT5K
dWw8L2RhdGU+PC9wdWItZGF0ZXM+PC9kYXRlcz48aXNibj4wOTAzLTE5MzY8L2lzYm4+PGFjY2Vz
c2lvbi1udW0+MTA0ODk4MjY8L2FjY2Vzc2lvbi1udW0+PHVybHM+PHJlbGF0ZWQtdXJscz48dXJs
Pmh0dHBzOi8vb3ZpZHNwLm92aWQuY29tL292aWR3ZWIuY2dpP1Q9SlMmYW1wO0NTQz1ZJmFtcDtO
RVdTPU4mYW1wO1BBR0U9ZnVsbHRleHQmYW1wO0Q9bWVkNCZhbXA7QU49MTA0ODk4MjYgaHR0cDov
L3Jlc29sdmVyLmVic2NvaG9zdC5jb20vb3BlbnVybD9pc3NuPTA5MDMxOTM2JmFtcDtWb2x1bWU9
MTQmYW1wO2lzc3VlPTEmYW1wO3NwYWdlPTMyJmFtcDt0aXRsZT1EZXZlbG9wbWVudCthbmQrdmFs
aWRhdGlvbitvZit0aGUrTWluaStBc3RobWErUXVhbGl0eStvZitMaWZlK1F1ZXN0aW9ubmFpcmUu
JmFtcDt5ZWFyPTE5OTkmYW1wO2F1bGFzdD1KdW5pcGVyPC91cmw+PHVybD5odHRwczovL2Vyai5l
cnNqb3VybmFscy5jb20vY29udGVudC9lcmovMTQvMS8zMi5mdWxsLnBkZjwvdXJsPjwvcmVsYXRl
ZC11cmxzPjwvdXJscz48Y3VzdG9tMT5SQVlZQU4tSU5DTFVTSU9OOiB7JnF1b3Q7QW5uYSZxdW90
Oz0mZ3Q7JnF1b3Q7SW5jbHVkZWQmcXVvdDssICZxdW90O0VrYXRlcmluYSZxdW90Oz0mZ3Q7JnF1
b3Q7SW5jbHVkZWQmcXVvdDt9IHwgUkFZWUFOLUxBQkVMUzogbWluaUFRTFE8L2N1c3RvbTE+PGxh
bmd1YWdlPkVuZ2xpc2g8L2xhbmd1YWdlPjwvcmVjb3JkPjwvQ2l0ZT48L0VuZE5vdGU+
</w:fldData>
              </w:fldChar>
            </w:r>
            <w:r w:rsidR="00E44D47">
              <w:rPr>
                <w:sz w:val="20"/>
                <w:szCs w:val="20"/>
              </w:rPr>
              <w:instrText xml:space="preserve"> ADDIN EN.CITE </w:instrText>
            </w:r>
            <w:r w:rsidR="00E44D47">
              <w:rPr>
                <w:sz w:val="20"/>
                <w:szCs w:val="20"/>
              </w:rPr>
              <w:fldChar w:fldCharType="begin">
                <w:fldData xml:space="preserve">PEVuZE5vdGU+PENpdGU+PEF1dGhvcj5KdW5pcGVyPC9BdXRob3I+PFllYXI+MTk5OTwvWWVhcj48
UmVjTnVtPjE3MjwvUmVjTnVtPjxEaXNwbGF5VGV4dD48c3R5bGUgZmFjZT0ic3VwZXJzY3JpcHQi
PjQ0PC9zdHlsZT48L0Rpc3BsYXlUZXh0PjxyZWNvcmQ+PHJlYy1udW1iZXI+MTcyPC9yZWMtbnVt
YmVyPjxmb3JlaWduLWtleXM+PGtleSBhcHA9IkVOIiBkYi1pZD0ieHNlOXNzOXQ4YTk5ZHVlcnZ4
aHhld2Y1MGVzczJlYWV6end2IiB0aW1lc3RhbXA9IjE2NjU5MjUxNjYiPjE3Mjwva2V5PjwvZm9y
ZWlnbi1rZXlzPjxyZWYtdHlwZSBuYW1lPSJKb3VybmFsIEFydGljbGUiPjE3PC9yZWYtdHlwZT48
Y29udHJpYnV0b3JzPjxhdXRob3JzPjxhdXRob3I+SnVuaXBlciwgRSBGPC9hdXRob3I+PGF1dGhv
cj5HdXlhdHQsIEcgSDwvYXV0aG9yPjxhdXRob3I+Q294LCBGIE08L2F1dGhvcj48YXV0aG9yPkZl
cnJpZSwgUC4gSi48L2F1dGhvcj48YXV0aG9yPktpbmcsIEQuIFIuPC9hdXRob3I+PC9hdXRob3Jz
PjwvY29udHJpYnV0b3JzPjxhdXRoLWFkZHJlc3M+SnVuaXBlciwgRSBGLiBEZXB0IG9mIENsaW5p
Y2FsIEVwaWRlbWlvbG9neSBhbmQgQmlvc3RhdGlzdGljcywgTWNNYXN0ZXIgVW5pdmVyc2l0eSwg
SGFtaWx0b24sIE9udGFyaW8sIENhbmFkYS48L2F1dGgtYWRkcmVzcz48dGl0bGVzPjx0aXRsZT5E
ZXZlbG9wbWVudCBhbmQgdmFsaWRhdGlvbiBvZiB0aGUgTWluaSBBc3RobWEgUXVhbGl0eSBvZiBM
aWZlIFF1ZXN0aW9ubmFpcmU8L3RpdGxlPjxzZWNvbmRhcnktdGl0bGU+RXVyb3BlYW4gUmVzcGly
YXRvcnkgSm91cm5hbDwvc2Vjb25kYXJ5LXRpdGxlPjwvdGl0bGVzPjxwZXJpb2RpY2FsPjxmdWxs
LXRpdGxlPkV1cm9wZWFuIFJlc3BpcmF0b3J5IEpvdXJuYWw8L2Z1bGwtdGl0bGU+PC9wZXJpb2Rp
Y2FsPjxwYWdlcz4zMi04PC9wYWdlcz48dm9sdW1lPjE0PC92b2x1bWU+PG51bWJlcj4xPC9udW1i
ZXI+PGtleXdvcmRzPjxrZXl3b3JkPkFkb2xlc2NlbnQ8L2tleXdvcmQ+PGtleXdvcmQ+QWR1bHQ8
L2tleXdvcmQ+PGtleXdvcmQ+QWdlZDwva2V5d29yZD48a2V5d29yZD5Bc3RobWEvcHAgW1BoeXNp
b3BhdGhvbG9neV08L2tleXdvcmQ+PGtleXdvcmQ+KkFzdGhtYS9weCBbUHN5Y2hvbG9neV08L2tl
eXdvcmQ+PGtleXdvcmQ+Q3Jvc3MtU2VjdGlvbmFsIFN0dWRpZXM8L2tleXdvcmQ+PGtleXdvcmQ+
RXZhbHVhdGlvbiBTdHVkaWVzIGFzIFRvcGljPC9rZXl3b3JkPjxrZXl3b3JkPkZlbWFsZTwva2V5
d29yZD48a2V5d29yZD5Gb2xsb3ctVXAgU3R1ZGllczwva2V5d29yZD48a2V5d29yZD5IdW1hbnM8
L2tleXdvcmQ+PGtleXdvcmQ+TWFsZTwva2V5d29yZD48a2V5d29yZD5NaWRkbGUgQWdlZDwva2V5
d29yZD48a2V5d29yZD5PZmZpY2UgVmlzaXRzPC9rZXl3b3JkPjxrZXl3b3JkPipRdWFsaXR5IG9m
IExpZmU8L2tleXdvcmQ+PGtleXdvcmQ+UmVwcm9kdWNpYmlsaXR5IG9mIFJlc3VsdHM8L2tleXdv
cmQ+PGtleXdvcmQ+UmVzcGlyYXRvcnkgRnVuY3Rpb24gVGVzdHM8L2tleXdvcmQ+PGtleXdvcmQ+
U2Vuc2l0aXZpdHkgYW5kIFNwZWNpZmljaXR5PC9rZXl3b3JkPjxrZXl3b3JkPipTdXJ2ZXlzIGFu
ZCBRdWVzdGlvbm5haXJlczwva2V5d29yZD48a2V5d29yZD5RdWVzdGlvbm5haXJlczwva2V5d29y
ZD48a2V5d29yZD5RdWFsaXR5IG9mIExpZmU8L2tleXdvcmQ+PGtleXdvcmQ+QXN0aG1hPC9rZXl3
b3JkPjwva2V5d29yZHM+PGRhdGVzPjx5ZWFyPjE5OTk8L3llYXI+PHB1Yi1kYXRlcz48ZGF0ZT5K
dWw8L2RhdGU+PC9wdWItZGF0ZXM+PC9kYXRlcz48aXNibj4wOTAzLTE5MzY8L2lzYm4+PGFjY2Vz
c2lvbi1udW0+MTA0ODk4MjY8L2FjY2Vzc2lvbi1udW0+PHVybHM+PHJlbGF0ZWQtdXJscz48dXJs
Pmh0dHBzOi8vb3ZpZHNwLm92aWQuY29tL292aWR3ZWIuY2dpP1Q9SlMmYW1wO0NTQz1ZJmFtcDtO
RVdTPU4mYW1wO1BBR0U9ZnVsbHRleHQmYW1wO0Q9bWVkNCZhbXA7QU49MTA0ODk4MjYgaHR0cDov
L3Jlc29sdmVyLmVic2NvaG9zdC5jb20vb3BlbnVybD9pc3NuPTA5MDMxOTM2JmFtcDtWb2x1bWU9
MTQmYW1wO2lzc3VlPTEmYW1wO3NwYWdlPTMyJmFtcDt0aXRsZT1EZXZlbG9wbWVudCthbmQrdmFs
aWRhdGlvbitvZit0aGUrTWluaStBc3RobWErUXVhbGl0eStvZitMaWZlK1F1ZXN0aW9ubmFpcmUu
JmFtcDt5ZWFyPTE5OTkmYW1wO2F1bGFzdD1KdW5pcGVyPC91cmw+PHVybD5odHRwczovL2Vyai5l
cnNqb3VybmFscy5jb20vY29udGVudC9lcmovMTQvMS8zMi5mdWxsLnBkZjwvdXJsPjwvcmVsYXRl
ZC11cmxzPjwvdXJscz48Y3VzdG9tMT5SQVlZQU4tSU5DTFVTSU9OOiB7JnF1b3Q7QW5uYSZxdW90
Oz0mZ3Q7JnF1b3Q7SW5jbHVkZWQmcXVvdDssICZxdW90O0VrYXRlcmluYSZxdW90Oz0mZ3Q7JnF1
b3Q7SW5jbHVkZWQmcXVvdDt9IHwgUkFZWUFOLUxBQkVMUzogbWluaUFRTFE8L2N1c3RvbTE+PGxh
bmd1YWdlPkVuZ2xpc2g8L2xhbmd1YWdlPjwvcmVjb3JkPjwvQ2l0ZT48L0VuZE5vdGU+
</w:fldData>
              </w:fldChar>
            </w:r>
            <w:r w:rsidR="00E44D47">
              <w:rPr>
                <w:sz w:val="20"/>
                <w:szCs w:val="20"/>
              </w:rPr>
              <w:instrText xml:space="preserve"> ADDIN EN.CITE.DATA </w:instrText>
            </w:r>
            <w:r w:rsidR="00E44D47">
              <w:rPr>
                <w:sz w:val="20"/>
                <w:szCs w:val="20"/>
              </w:rPr>
            </w:r>
            <w:r w:rsidR="00E44D47">
              <w:rPr>
                <w:sz w:val="20"/>
                <w:szCs w:val="20"/>
              </w:rPr>
              <w:fldChar w:fldCharType="end"/>
            </w:r>
            <w:r w:rsidRPr="00321244">
              <w:rPr>
                <w:sz w:val="20"/>
                <w:szCs w:val="20"/>
              </w:rPr>
            </w:r>
            <w:r w:rsidRPr="00321244">
              <w:rPr>
                <w:sz w:val="20"/>
                <w:szCs w:val="20"/>
              </w:rPr>
              <w:fldChar w:fldCharType="separate"/>
            </w:r>
            <w:r w:rsidR="00E83C39" w:rsidRPr="00E83C39">
              <w:rPr>
                <w:noProof/>
                <w:sz w:val="20"/>
                <w:szCs w:val="20"/>
                <w:vertAlign w:val="superscript"/>
              </w:rPr>
              <w:t>44</w:t>
            </w:r>
            <w:r w:rsidRPr="00321244">
              <w:rPr>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4118917C"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18-65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6692299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Patient</w:t>
            </w:r>
          </w:p>
        </w:tc>
        <w:tc>
          <w:tcPr>
            <w:tcW w:w="1559" w:type="dxa"/>
            <w:tcBorders>
              <w:top w:val="single" w:sz="4" w:space="0" w:color="auto"/>
              <w:left w:val="single" w:sz="4" w:space="0" w:color="auto"/>
              <w:bottom w:val="single" w:sz="4" w:space="0" w:color="auto"/>
              <w:right w:val="single" w:sz="4" w:space="0" w:color="auto"/>
            </w:tcBorders>
            <w:hideMark/>
          </w:tcPr>
          <w:p w14:paraId="1052AD7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Self-complete, interviewer, paper, electronic devices</w:t>
            </w:r>
          </w:p>
        </w:tc>
        <w:tc>
          <w:tcPr>
            <w:tcW w:w="993" w:type="dxa"/>
            <w:tcBorders>
              <w:top w:val="single" w:sz="4" w:space="0" w:color="auto"/>
              <w:left w:val="single" w:sz="4" w:space="0" w:color="auto"/>
              <w:bottom w:val="single" w:sz="4" w:space="0" w:color="auto"/>
              <w:right w:val="single" w:sz="4" w:space="0" w:color="auto"/>
            </w:tcBorders>
          </w:tcPr>
          <w:p w14:paraId="4ED5BB18"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15</w:t>
            </w:r>
          </w:p>
        </w:tc>
        <w:tc>
          <w:tcPr>
            <w:tcW w:w="1134" w:type="dxa"/>
            <w:tcBorders>
              <w:top w:val="single" w:sz="4" w:space="0" w:color="auto"/>
              <w:left w:val="single" w:sz="4" w:space="0" w:color="auto"/>
              <w:bottom w:val="single" w:sz="4" w:space="0" w:color="auto"/>
              <w:right w:val="single" w:sz="4" w:space="0" w:color="auto"/>
            </w:tcBorders>
            <w:hideMark/>
          </w:tcPr>
          <w:p w14:paraId="7877742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2 weeks</w:t>
            </w:r>
          </w:p>
        </w:tc>
        <w:tc>
          <w:tcPr>
            <w:tcW w:w="1417" w:type="dxa"/>
            <w:tcBorders>
              <w:top w:val="single" w:sz="4" w:space="0" w:color="auto"/>
              <w:left w:val="single" w:sz="4" w:space="0" w:color="auto"/>
              <w:bottom w:val="single" w:sz="4" w:space="0" w:color="auto"/>
              <w:right w:val="single" w:sz="4" w:space="0" w:color="auto"/>
            </w:tcBorders>
          </w:tcPr>
          <w:p w14:paraId="19AF5C8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7-point Likert scale. 1=all the time, 7=none of the time.</w:t>
            </w:r>
          </w:p>
        </w:tc>
        <w:tc>
          <w:tcPr>
            <w:tcW w:w="2693" w:type="dxa"/>
            <w:tcBorders>
              <w:top w:val="single" w:sz="4" w:space="0" w:color="auto"/>
              <w:left w:val="single" w:sz="4" w:space="0" w:color="auto"/>
              <w:bottom w:val="single" w:sz="4" w:space="0" w:color="auto"/>
              <w:right w:val="single" w:sz="4" w:space="0" w:color="auto"/>
            </w:tcBorders>
          </w:tcPr>
          <w:p w14:paraId="777E4E2F"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i/>
                <w:iCs/>
                <w:sz w:val="20"/>
                <w:szCs w:val="20"/>
              </w:rPr>
              <w:t>Same as AQLQ</w:t>
            </w:r>
          </w:p>
        </w:tc>
        <w:tc>
          <w:tcPr>
            <w:tcW w:w="1276" w:type="dxa"/>
            <w:tcBorders>
              <w:top w:val="single" w:sz="4" w:space="0" w:color="auto"/>
              <w:left w:val="single" w:sz="4" w:space="0" w:color="auto"/>
              <w:bottom w:val="single" w:sz="4" w:space="0" w:color="auto"/>
              <w:right w:val="single" w:sz="4" w:space="0" w:color="auto"/>
            </w:tcBorders>
            <w:hideMark/>
          </w:tcPr>
          <w:p w14:paraId="438A4D6C"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3-4 minutes</w:t>
            </w:r>
          </w:p>
        </w:tc>
        <w:tc>
          <w:tcPr>
            <w:tcW w:w="1417" w:type="dxa"/>
            <w:tcBorders>
              <w:top w:val="single" w:sz="4" w:space="0" w:color="auto"/>
              <w:left w:val="single" w:sz="4" w:space="0" w:color="auto"/>
              <w:bottom w:val="single" w:sz="4" w:space="0" w:color="auto"/>
              <w:right w:val="single" w:sz="4" w:space="0" w:color="auto"/>
            </w:tcBorders>
            <w:noWrap/>
            <w:hideMark/>
          </w:tcPr>
          <w:p w14:paraId="2BC8F4E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English (North America), 83 translations</w:t>
            </w:r>
          </w:p>
        </w:tc>
        <w:tc>
          <w:tcPr>
            <w:tcW w:w="1985" w:type="dxa"/>
            <w:tcBorders>
              <w:left w:val="single" w:sz="4" w:space="0" w:color="auto"/>
              <w:bottom w:val="single" w:sz="4" w:space="0" w:color="auto"/>
              <w:right w:val="single" w:sz="4" w:space="0" w:color="auto"/>
            </w:tcBorders>
          </w:tcPr>
          <w:p w14:paraId="57677B5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i/>
                <w:iCs/>
                <w:sz w:val="20"/>
                <w:szCs w:val="20"/>
              </w:rPr>
              <w:t>Same as AQLQ</w:t>
            </w:r>
          </w:p>
        </w:tc>
      </w:tr>
      <w:tr w:rsidR="00915688" w:rsidRPr="00B34BF1" w14:paraId="0A269F58"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0FEAFA4A" w14:textId="5A76D64A" w:rsidR="00915688" w:rsidRPr="00321244" w:rsidRDefault="00915688" w:rsidP="0046513E">
            <w:pPr>
              <w:rPr>
                <w:rFonts w:cstheme="minorHAnsi"/>
                <w:sz w:val="20"/>
                <w:szCs w:val="20"/>
              </w:rPr>
            </w:pPr>
            <w:r w:rsidRPr="00321244">
              <w:rPr>
                <w:sz w:val="20"/>
                <w:szCs w:val="20"/>
              </w:rPr>
              <w:t>SAQ (2018)</w:t>
            </w:r>
            <w:r w:rsidRPr="00321244">
              <w:rPr>
                <w:sz w:val="20"/>
                <w:szCs w:val="20"/>
              </w:rPr>
              <w:fldChar w:fldCharType="begin">
                <w:fldData xml:space="preserve">PEVuZE5vdGU+PENpdGU+PEF1dGhvcj5IeWxhbmQ8L0F1dGhvcj48WWVhcj4yMDE4PC9ZZWFyPjxS
ZWNOdW0+MTczPC9SZWNOdW0+PERpc3BsYXlUZXh0PjxzdHlsZSBmYWNlPSJzdXBlcnNjcmlwdCI+
NDU8L3N0eWxlPjwvRGlzcGxheVRleHQ+PHJlY29yZD48cmVjLW51bWJlcj4xNzM8L3JlYy1udW1i
ZXI+PGZvcmVpZ24ta2V5cz48a2V5IGFwcD0iRU4iIGRiLWlkPSJ4c2U5c3M5dDhhOTlkdWVydnho
eGV3ZjUwZXNzMmVhZXp6d3YiIHRpbWVzdGFtcD0iMTY2NTkyNTE2NiI+MTczPC9rZXk+PC9mb3Jl
aWduLWtleXM+PHJlZi10eXBlIG5hbWU9IkpvdXJuYWwgQXJ0aWNsZSI+MTc8L3JlZi10eXBlPjxj
b250cmlidXRvcnM+PGF1dGhvcnM+PGF1dGhvcj5IeWxhbmQsIE0gRTwvYXV0aG9yPjxhdXRob3I+
Sm9uZXMsIFIgQzwvYXV0aG9yPjxhdXRob3I+TGFuYXJpbywgSiBXPC9hdXRob3I+PGF1dGhvcj5N
YXNvbGksIE0uPC9hdXRob3I+PC9hdXRob3JzPjwvY29udHJpYnV0b3JzPjxhdXRoLWFkZHJlc3M+
SHlsYW5kLCBNaWNoYWVsIEUuIFNjaG9vbCBvZiBQc3ljaG9sb2d5LCBVbml2ZXJzaXR5IG9mIFBs
eW1vdXRoLCBQbHltb3V0aCwgVUsuIEh5bGFuZCwgTWljaGFlbCBFLiBVbml2ZXJzaXR5IEhvc3Bp
dGFscyBQbHltb3V0aCBOSFMgVHJ1c3QsIFBseW1vdXRoLCBVSy4gSm9uZXMsIFJ1cGVydCBDLiBV
bml2ZXJzaXR5IEhvc3BpdGFscyBQbHltb3V0aCBOSFMgVHJ1c3QsIFBseW1vdXRoLCBVSy4gSm9u
ZXMsIFJ1cGVydCBDLiBGYWN1bHR5IG9mIE1lZGljaW5lIGFuZCBEZW50aXN0cnksIFVuaXZlcnNp
dHkgb2YgUGx5bW91dGgsIFBseW1vdXRoLCBVSy4gTGFuYXJpbywgSm9zZXBoIFcuIFNjaG9vbCBv
ZiBQc3ljaG9sb2d5LCBVbml2ZXJzaXR5IG9mIFBseW1vdXRoLCBQbHltb3V0aCwgVUsuIExhbmFy
aW8sIEpvc2VwaCBXLiBVbml2ZXJzaXR5IEhvc3BpdGFscyBQbHltb3V0aCBOSFMgVHJ1c3QsIFBs
eW1vdXRoLCBVSy4gTWFzb2xpLCBNYXR0aGV3LiBVbml2ZXJzaXR5IEhvc3BpdGFscyBQbHltb3V0
aCBOSFMgVHJ1c3QsIFBseW1vdXRoLCBVSy48L2F1dGgtYWRkcmVzcz48dGl0bGVzPjx0aXRsZT5U
aGUgY29uc3RydWN0aW9uIGFuZCB2YWxpZGF0aW9uIG9mIHRoZSBTZXZlcmUgQXN0aG1hIFF1ZXN0
aW9ubmFpcmU8L3RpdGxlPjxzZWNvbmRhcnktdGl0bGU+RXVyb3BlYW4gUmVzcGlyYXRvcnkgSm91
cm5hbDwvc2Vjb25kYXJ5LXRpdGxlPjwvdGl0bGVzPjxwZXJpb2RpY2FsPjxmdWxsLXRpdGxlPkV1
cm9wZWFuIFJlc3BpcmF0b3J5IEpvdXJuYWw8L2Z1bGwtdGl0bGU+PC9wZXJpb2RpY2FsPjxwYWdl
cz4xODAwNjE4PC9wYWdlcz48dm9sdW1lPjUyPC92b2x1bWU+PG51bWJlcj4xPC9udW1iZXI+PGtl
eXdvcmRzPjxrZXl3b3JkPkFkb2xlc2NlbnQ8L2tleXdvcmQ+PGtleXdvcmQ+QWR1bHQ8L2tleXdv
cmQ+PGtleXdvcmQ+QWdlZDwva2V5d29yZD48a2V5d29yZD4qQXN0aG1hL3BwIFtQaHlzaW9wYXRo
b2xvZ3ldPC9rZXl3b3JkPjxrZXl3b3JkPkZhY3RvciBBbmFseXNpcywgU3RhdGlzdGljYWw8L2tl
eXdvcmQ+PGtleXdvcmQ+RmVtYWxlPC9rZXl3b3JkPjxrZXl3b3JkPkh1bWFuczwva2V5d29yZD48
a2V5d29yZD5NYWxlPC9rZXl3b3JkPjxrZXl3b3JkPk1pZGRsZSBBZ2VkPC9rZXl3b3JkPjxrZXl3
b3JkPlBhdGllbnQgUmVwb3J0ZWQgT3V0Y29tZSBNZWFzdXJlczwva2V5d29yZD48a2V5d29yZD4q
UXVhbGl0eSBvZiBMaWZlPC9rZXl3b3JkPjxrZXl3b3JkPlJlcHJvZHVjaWJpbGl0eSBvZiBSZXN1
bHRzPC9rZXl3b3JkPjxrZXl3b3JkPlNldmVyaXR5IG9mIElsbG5lc3MgSW5kZXg8L2tleXdvcmQ+
PGtleXdvcmQ+KlN1cnZleXMgYW5kIFF1ZXN0aW9ubmFpcmVzPC9rZXl3b3JkPjxrZXl3b3JkPllv
dW5nIEFkdWx0PC9rZXl3b3JkPjxrZXl3b3JkPlF1ZXN0aW9ubmFpcmVzPC9rZXl3b3JkPjxrZXl3
b3JkPkFzdGhtYTwva2V5d29yZD48L2tleXdvcmRzPjxkYXRlcz48eWVhcj4yMDE4PC95ZWFyPjxw
dWItZGF0ZXM+PGRhdGU+MDc8L2RhdGU+PC9wdWItZGF0ZXM+PC9kYXRlcz48aXNibj4xMzk5LTMw
MDM8L2lzYm4+PGFjY2Vzc2lvbi1udW0+Mjk3OTQxMzI8L2FjY2Vzc2lvbi1udW0+PHVybHM+PHJl
bGF0ZWQtdXJscz48dXJsPmh0dHBzOi8vb3ZpZHNwLm92aWQuY29tL292aWR3ZWIuY2dpP1Q9SlMm
YW1wO0NTQz1ZJmFtcDtORVdTPU4mYW1wO1BBR0U9ZnVsbHRleHQmYW1wO0Q9bWVkMTUmYW1wO0FO
PTI5Nzk0MTMyIGh0dHA6Ly9yZXNvbHZlci5lYnNjb2hvc3QuY29tL29wZW51cmw/aXNzbj0wOTAz
MTkzNiZhbXA7Vm9sdW1lPTUyJmFtcDtpc3N1ZT0xJmFtcDtzcGFnZT0xODAwNjE4JmFtcDt0aXRs
ZT1UaGUrY29uc3RydWN0aW9uK2FuZCt2YWxpZGF0aW9uK29mK3RoZStTZXZlcmUrQXN0aG1hK1F1
ZXN0aW9ubmFpcmUuJmFtcDt5ZWFyPTIwMTgmYW1wO2F1bGFzdD1IeWxhbmQ8L3VybD48L3JlbGF0
ZWQtdXJscz48L3VybHM+PGN1c3RvbTE+UkFZWUFOLUlOQ0xVU0lPTjogeyZxdW90O0FubmEmcXVv
dDs9Jmd0OyZxdW90O0luY2x1ZGVkJnF1b3Q7LCAmcXVvdDtFa2F0ZXJpbmEmcXVvdDs9Jmd0OyZx
dW90O0luY2x1ZGVkJnF1b3Q7fSB8IFJBWVlBTi1MQUJFTFM6IFNBUTwvY3VzdG9tMT48bGFuZ3Vh
Z2U+RW5nbGlzaDwvbGFuZ3VhZ2U+PC9yZWNvcmQ+PC9DaXRlPjwvRW5kTm90ZT4A
</w:fldData>
              </w:fldChar>
            </w:r>
            <w:r w:rsidR="00E44D47">
              <w:rPr>
                <w:sz w:val="20"/>
                <w:szCs w:val="20"/>
              </w:rPr>
              <w:instrText xml:space="preserve"> ADDIN EN.CITE </w:instrText>
            </w:r>
            <w:r w:rsidR="00E44D47">
              <w:rPr>
                <w:sz w:val="20"/>
                <w:szCs w:val="20"/>
              </w:rPr>
              <w:fldChar w:fldCharType="begin">
                <w:fldData xml:space="preserve">PEVuZE5vdGU+PENpdGU+PEF1dGhvcj5IeWxhbmQ8L0F1dGhvcj48WWVhcj4yMDE4PC9ZZWFyPjxS
ZWNOdW0+MTczPC9SZWNOdW0+PERpc3BsYXlUZXh0PjxzdHlsZSBmYWNlPSJzdXBlcnNjcmlwdCI+
NDU8L3N0eWxlPjwvRGlzcGxheVRleHQ+PHJlY29yZD48cmVjLW51bWJlcj4xNzM8L3JlYy1udW1i
ZXI+PGZvcmVpZ24ta2V5cz48a2V5IGFwcD0iRU4iIGRiLWlkPSJ4c2U5c3M5dDhhOTlkdWVydnho
eGV3ZjUwZXNzMmVhZXp6d3YiIHRpbWVzdGFtcD0iMTY2NTkyNTE2NiI+MTczPC9rZXk+PC9mb3Jl
aWduLWtleXM+PHJlZi10eXBlIG5hbWU9IkpvdXJuYWwgQXJ0aWNsZSI+MTc8L3JlZi10eXBlPjxj
b250cmlidXRvcnM+PGF1dGhvcnM+PGF1dGhvcj5IeWxhbmQsIE0gRTwvYXV0aG9yPjxhdXRob3I+
Sm9uZXMsIFIgQzwvYXV0aG9yPjxhdXRob3I+TGFuYXJpbywgSiBXPC9hdXRob3I+PGF1dGhvcj5N
YXNvbGksIE0uPC9hdXRob3I+PC9hdXRob3JzPjwvY29udHJpYnV0b3JzPjxhdXRoLWFkZHJlc3M+
SHlsYW5kLCBNaWNoYWVsIEUuIFNjaG9vbCBvZiBQc3ljaG9sb2d5LCBVbml2ZXJzaXR5IG9mIFBs
eW1vdXRoLCBQbHltb3V0aCwgVUsuIEh5bGFuZCwgTWljaGFlbCBFLiBVbml2ZXJzaXR5IEhvc3Bp
dGFscyBQbHltb3V0aCBOSFMgVHJ1c3QsIFBseW1vdXRoLCBVSy4gSm9uZXMsIFJ1cGVydCBDLiBV
bml2ZXJzaXR5IEhvc3BpdGFscyBQbHltb3V0aCBOSFMgVHJ1c3QsIFBseW1vdXRoLCBVSy4gSm9u
ZXMsIFJ1cGVydCBDLiBGYWN1bHR5IG9mIE1lZGljaW5lIGFuZCBEZW50aXN0cnksIFVuaXZlcnNp
dHkgb2YgUGx5bW91dGgsIFBseW1vdXRoLCBVSy4gTGFuYXJpbywgSm9zZXBoIFcuIFNjaG9vbCBv
ZiBQc3ljaG9sb2d5LCBVbml2ZXJzaXR5IG9mIFBseW1vdXRoLCBQbHltb3V0aCwgVUsuIExhbmFy
aW8sIEpvc2VwaCBXLiBVbml2ZXJzaXR5IEhvc3BpdGFscyBQbHltb3V0aCBOSFMgVHJ1c3QsIFBs
eW1vdXRoLCBVSy4gTWFzb2xpLCBNYXR0aGV3LiBVbml2ZXJzaXR5IEhvc3BpdGFscyBQbHltb3V0
aCBOSFMgVHJ1c3QsIFBseW1vdXRoLCBVSy48L2F1dGgtYWRkcmVzcz48dGl0bGVzPjx0aXRsZT5U
aGUgY29uc3RydWN0aW9uIGFuZCB2YWxpZGF0aW9uIG9mIHRoZSBTZXZlcmUgQXN0aG1hIFF1ZXN0
aW9ubmFpcmU8L3RpdGxlPjxzZWNvbmRhcnktdGl0bGU+RXVyb3BlYW4gUmVzcGlyYXRvcnkgSm91
cm5hbDwvc2Vjb25kYXJ5LXRpdGxlPjwvdGl0bGVzPjxwZXJpb2RpY2FsPjxmdWxsLXRpdGxlPkV1
cm9wZWFuIFJlc3BpcmF0b3J5IEpvdXJuYWw8L2Z1bGwtdGl0bGU+PC9wZXJpb2RpY2FsPjxwYWdl
cz4xODAwNjE4PC9wYWdlcz48dm9sdW1lPjUyPC92b2x1bWU+PG51bWJlcj4xPC9udW1iZXI+PGtl
eXdvcmRzPjxrZXl3b3JkPkFkb2xlc2NlbnQ8L2tleXdvcmQ+PGtleXdvcmQ+QWR1bHQ8L2tleXdv
cmQ+PGtleXdvcmQ+QWdlZDwva2V5d29yZD48a2V5d29yZD4qQXN0aG1hL3BwIFtQaHlzaW9wYXRo
b2xvZ3ldPC9rZXl3b3JkPjxrZXl3b3JkPkZhY3RvciBBbmFseXNpcywgU3RhdGlzdGljYWw8L2tl
eXdvcmQ+PGtleXdvcmQ+RmVtYWxlPC9rZXl3b3JkPjxrZXl3b3JkPkh1bWFuczwva2V5d29yZD48
a2V5d29yZD5NYWxlPC9rZXl3b3JkPjxrZXl3b3JkPk1pZGRsZSBBZ2VkPC9rZXl3b3JkPjxrZXl3
b3JkPlBhdGllbnQgUmVwb3J0ZWQgT3V0Y29tZSBNZWFzdXJlczwva2V5d29yZD48a2V5d29yZD4q
UXVhbGl0eSBvZiBMaWZlPC9rZXl3b3JkPjxrZXl3b3JkPlJlcHJvZHVjaWJpbGl0eSBvZiBSZXN1
bHRzPC9rZXl3b3JkPjxrZXl3b3JkPlNldmVyaXR5IG9mIElsbG5lc3MgSW5kZXg8L2tleXdvcmQ+
PGtleXdvcmQ+KlN1cnZleXMgYW5kIFF1ZXN0aW9ubmFpcmVzPC9rZXl3b3JkPjxrZXl3b3JkPllv
dW5nIEFkdWx0PC9rZXl3b3JkPjxrZXl3b3JkPlF1ZXN0aW9ubmFpcmVzPC9rZXl3b3JkPjxrZXl3
b3JkPkFzdGhtYTwva2V5d29yZD48L2tleXdvcmRzPjxkYXRlcz48eWVhcj4yMDE4PC95ZWFyPjxw
dWItZGF0ZXM+PGRhdGU+MDc8L2RhdGU+PC9wdWItZGF0ZXM+PC9kYXRlcz48aXNibj4xMzk5LTMw
MDM8L2lzYm4+PGFjY2Vzc2lvbi1udW0+Mjk3OTQxMzI8L2FjY2Vzc2lvbi1udW0+PHVybHM+PHJl
bGF0ZWQtdXJscz48dXJsPmh0dHBzOi8vb3ZpZHNwLm92aWQuY29tL292aWR3ZWIuY2dpP1Q9SlMm
YW1wO0NTQz1ZJmFtcDtORVdTPU4mYW1wO1BBR0U9ZnVsbHRleHQmYW1wO0Q9bWVkMTUmYW1wO0FO
PTI5Nzk0MTMyIGh0dHA6Ly9yZXNvbHZlci5lYnNjb2hvc3QuY29tL29wZW51cmw/aXNzbj0wOTAz
MTkzNiZhbXA7Vm9sdW1lPTUyJmFtcDtpc3N1ZT0xJmFtcDtzcGFnZT0xODAwNjE4JmFtcDt0aXRs
ZT1UaGUrY29uc3RydWN0aW9uK2FuZCt2YWxpZGF0aW9uK29mK3RoZStTZXZlcmUrQXN0aG1hK1F1
ZXN0aW9ubmFpcmUuJmFtcDt5ZWFyPTIwMTgmYW1wO2F1bGFzdD1IeWxhbmQ8L3VybD48L3JlbGF0
ZWQtdXJscz48L3VybHM+PGN1c3RvbTE+UkFZWUFOLUlOQ0xVU0lPTjogeyZxdW90O0FubmEmcXVv
dDs9Jmd0OyZxdW90O0luY2x1ZGVkJnF1b3Q7LCAmcXVvdDtFa2F0ZXJpbmEmcXVvdDs9Jmd0OyZx
dW90O0luY2x1ZGVkJnF1b3Q7fSB8IFJBWVlBTi1MQUJFTFM6IFNBUTwvY3VzdG9tMT48bGFuZ3Vh
Z2U+RW5nbGlzaDwvbGFuZ3VhZ2U+PC9yZWNvcmQ+PC9DaXRlPjwvRW5kTm90ZT4A
</w:fldData>
              </w:fldChar>
            </w:r>
            <w:r w:rsidR="00E44D47">
              <w:rPr>
                <w:sz w:val="20"/>
                <w:szCs w:val="20"/>
              </w:rPr>
              <w:instrText xml:space="preserve"> ADDIN EN.CITE.DATA </w:instrText>
            </w:r>
            <w:r w:rsidR="00E44D47">
              <w:rPr>
                <w:sz w:val="20"/>
                <w:szCs w:val="20"/>
              </w:rPr>
            </w:r>
            <w:r w:rsidR="00E44D47">
              <w:rPr>
                <w:sz w:val="20"/>
                <w:szCs w:val="20"/>
              </w:rPr>
              <w:fldChar w:fldCharType="end"/>
            </w:r>
            <w:r w:rsidRPr="00321244">
              <w:rPr>
                <w:sz w:val="20"/>
                <w:szCs w:val="20"/>
              </w:rPr>
            </w:r>
            <w:r w:rsidRPr="00321244">
              <w:rPr>
                <w:sz w:val="20"/>
                <w:szCs w:val="20"/>
              </w:rPr>
              <w:fldChar w:fldCharType="separate"/>
            </w:r>
            <w:r w:rsidR="00E83C39" w:rsidRPr="00E83C39">
              <w:rPr>
                <w:noProof/>
                <w:sz w:val="20"/>
                <w:szCs w:val="20"/>
                <w:vertAlign w:val="superscript"/>
              </w:rPr>
              <w:t>45</w:t>
            </w:r>
            <w:r w:rsidRPr="00321244">
              <w:rPr>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44909444"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16–78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7994D50F"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Patient</w:t>
            </w:r>
          </w:p>
        </w:tc>
        <w:tc>
          <w:tcPr>
            <w:tcW w:w="1559" w:type="dxa"/>
            <w:tcBorders>
              <w:top w:val="single" w:sz="4" w:space="0" w:color="auto"/>
              <w:left w:val="single" w:sz="4" w:space="0" w:color="auto"/>
              <w:bottom w:val="single" w:sz="4" w:space="0" w:color="auto"/>
              <w:right w:val="single" w:sz="4" w:space="0" w:color="auto"/>
            </w:tcBorders>
            <w:hideMark/>
          </w:tcPr>
          <w:p w14:paraId="5DBE90E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Self-complete, paper </w:t>
            </w:r>
          </w:p>
        </w:tc>
        <w:tc>
          <w:tcPr>
            <w:tcW w:w="993" w:type="dxa"/>
            <w:tcBorders>
              <w:top w:val="single" w:sz="4" w:space="0" w:color="auto"/>
              <w:left w:val="single" w:sz="4" w:space="0" w:color="auto"/>
              <w:bottom w:val="single" w:sz="4" w:space="0" w:color="auto"/>
              <w:right w:val="single" w:sz="4" w:space="0" w:color="auto"/>
            </w:tcBorders>
          </w:tcPr>
          <w:p w14:paraId="72CA539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nl-NL"/>
              </w:rPr>
            </w:pPr>
            <w:r w:rsidRPr="00321244">
              <w:rPr>
                <w:rFonts w:eastAsia="Times New Roman" w:cstheme="minorHAnsi"/>
                <w:sz w:val="20"/>
                <w:szCs w:val="20"/>
                <w:lang w:val="nl-NL"/>
              </w:rPr>
              <w:t xml:space="preserve">SAQ: 16-items* </w:t>
            </w:r>
          </w:p>
          <w:p w14:paraId="56F4FDD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eastAsia="Times New Roman" w:cstheme="minorHAnsi"/>
                <w:sz w:val="20"/>
                <w:szCs w:val="20"/>
                <w:lang w:val="nl-NL"/>
              </w:rPr>
              <w:t>SAQ-global: 1</w:t>
            </w:r>
          </w:p>
        </w:tc>
        <w:tc>
          <w:tcPr>
            <w:tcW w:w="1134" w:type="dxa"/>
            <w:tcBorders>
              <w:top w:val="single" w:sz="4" w:space="0" w:color="auto"/>
              <w:left w:val="single" w:sz="4" w:space="0" w:color="auto"/>
              <w:bottom w:val="single" w:sz="4" w:space="0" w:color="auto"/>
              <w:right w:val="single" w:sz="4" w:space="0" w:color="auto"/>
            </w:tcBorders>
            <w:hideMark/>
          </w:tcPr>
          <w:p w14:paraId="0FBA762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2 weeks</w:t>
            </w:r>
          </w:p>
        </w:tc>
        <w:tc>
          <w:tcPr>
            <w:tcW w:w="1417" w:type="dxa"/>
            <w:tcBorders>
              <w:top w:val="single" w:sz="4" w:space="0" w:color="auto"/>
              <w:left w:val="single" w:sz="4" w:space="0" w:color="auto"/>
              <w:bottom w:val="single" w:sz="4" w:space="0" w:color="auto"/>
              <w:right w:val="single" w:sz="4" w:space="0" w:color="auto"/>
            </w:tcBorders>
          </w:tcPr>
          <w:p w14:paraId="7F544CBF"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16-items: </w:t>
            </w:r>
          </w:p>
          <w:p w14:paraId="601148A0"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7-point Likert scale. 1=very, very difficult, 7=no problem.</w:t>
            </w:r>
          </w:p>
          <w:p w14:paraId="121C0B1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AQ global:</w:t>
            </w:r>
          </w:p>
          <w:p w14:paraId="58E2AA47"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lastRenderedPageBreak/>
              <w:t>100-point Borg-type scale.</w:t>
            </w:r>
          </w:p>
          <w:p w14:paraId="0AAB4AB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0=no </w:t>
            </w:r>
            <w:r>
              <w:rPr>
                <w:rFonts w:cstheme="minorHAnsi"/>
                <w:sz w:val="20"/>
                <w:szCs w:val="20"/>
              </w:rPr>
              <w:t>QoL</w:t>
            </w:r>
            <w:r w:rsidRPr="00321244">
              <w:rPr>
                <w:rFonts w:cstheme="minorHAnsi"/>
                <w:sz w:val="20"/>
                <w:szCs w:val="20"/>
              </w:rPr>
              <w:t>,</w:t>
            </w:r>
          </w:p>
          <w:p w14:paraId="685E686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100=perfect </w:t>
            </w:r>
            <w:r>
              <w:rPr>
                <w:rFonts w:cstheme="minorHAnsi"/>
                <w:sz w:val="20"/>
                <w:szCs w:val="20"/>
              </w:rPr>
              <w:t>QoL</w:t>
            </w:r>
            <w:r w:rsidRPr="00321244">
              <w:rPr>
                <w:rFonts w:cstheme="minorHAnsi"/>
                <w:sz w:val="20"/>
                <w:szCs w:val="20"/>
              </w:rPr>
              <w:t>.</w:t>
            </w:r>
          </w:p>
        </w:tc>
        <w:tc>
          <w:tcPr>
            <w:tcW w:w="2693" w:type="dxa"/>
            <w:tcBorders>
              <w:top w:val="single" w:sz="4" w:space="0" w:color="auto"/>
              <w:left w:val="single" w:sz="4" w:space="0" w:color="auto"/>
              <w:bottom w:val="single" w:sz="4" w:space="0" w:color="auto"/>
              <w:right w:val="single" w:sz="4" w:space="0" w:color="auto"/>
            </w:tcBorders>
          </w:tcPr>
          <w:p w14:paraId="08D754E4" w14:textId="77777777" w:rsidR="00915688"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lastRenderedPageBreak/>
              <w:t>SAQ score: mean of responses to 16 items, range 1</w:t>
            </w:r>
            <w:r>
              <w:rPr>
                <w:rFonts w:cstheme="minorHAnsi"/>
                <w:sz w:val="20"/>
                <w:szCs w:val="20"/>
              </w:rPr>
              <w:t>-</w:t>
            </w:r>
            <w:r w:rsidRPr="00321244">
              <w:rPr>
                <w:rFonts w:cstheme="minorHAnsi"/>
                <w:sz w:val="20"/>
                <w:szCs w:val="20"/>
              </w:rPr>
              <w:t xml:space="preserve">7.  </w:t>
            </w:r>
          </w:p>
          <w:p w14:paraId="47E067C6"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AQ-global score: range</w:t>
            </w:r>
            <w:r>
              <w:rPr>
                <w:rFonts w:cstheme="minorHAnsi"/>
                <w:sz w:val="20"/>
                <w:szCs w:val="20"/>
              </w:rPr>
              <w:t xml:space="preserve"> </w:t>
            </w:r>
            <w:r w:rsidRPr="00321244">
              <w:rPr>
                <w:rFonts w:cstheme="minorHAnsi"/>
                <w:sz w:val="20"/>
                <w:szCs w:val="20"/>
              </w:rPr>
              <w:t>0</w:t>
            </w:r>
            <w:r>
              <w:rPr>
                <w:rFonts w:cstheme="minorHAnsi"/>
                <w:sz w:val="20"/>
                <w:szCs w:val="20"/>
              </w:rPr>
              <w:t>-</w:t>
            </w:r>
            <w:r w:rsidRPr="00321244">
              <w:rPr>
                <w:rFonts w:cstheme="minorHAnsi"/>
                <w:sz w:val="20"/>
                <w:szCs w:val="20"/>
              </w:rPr>
              <w:t>100.</w:t>
            </w:r>
          </w:p>
        </w:tc>
        <w:tc>
          <w:tcPr>
            <w:tcW w:w="1276" w:type="dxa"/>
            <w:tcBorders>
              <w:top w:val="single" w:sz="4" w:space="0" w:color="auto"/>
              <w:left w:val="single" w:sz="4" w:space="0" w:color="auto"/>
              <w:bottom w:val="single" w:sz="4" w:space="0" w:color="auto"/>
              <w:right w:val="single" w:sz="4" w:space="0" w:color="auto"/>
            </w:tcBorders>
            <w:hideMark/>
          </w:tcPr>
          <w:p w14:paraId="06F9F29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3-6 minutes</w:t>
            </w:r>
          </w:p>
        </w:tc>
        <w:tc>
          <w:tcPr>
            <w:tcW w:w="1417" w:type="dxa"/>
            <w:tcBorders>
              <w:top w:val="single" w:sz="4" w:space="0" w:color="auto"/>
              <w:left w:val="single" w:sz="4" w:space="0" w:color="auto"/>
              <w:bottom w:val="single" w:sz="4" w:space="0" w:color="auto"/>
              <w:right w:val="single" w:sz="4" w:space="0" w:color="auto"/>
            </w:tcBorders>
            <w:noWrap/>
            <w:hideMark/>
          </w:tcPr>
          <w:p w14:paraId="3DDB842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English (UK), 2 translations</w:t>
            </w:r>
          </w:p>
        </w:tc>
        <w:tc>
          <w:tcPr>
            <w:tcW w:w="1985" w:type="dxa"/>
            <w:tcBorders>
              <w:top w:val="single" w:sz="4" w:space="0" w:color="auto"/>
              <w:left w:val="single" w:sz="4" w:space="0" w:color="auto"/>
              <w:bottom w:val="single" w:sz="4" w:space="0" w:color="auto"/>
              <w:right w:val="single" w:sz="4" w:space="0" w:color="auto"/>
            </w:tcBorders>
            <w:hideMark/>
          </w:tcPr>
          <w:p w14:paraId="2968F5E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Copyrighted by University of Plymouth and University Hospitals Plymouth NHS Trust. </w:t>
            </w:r>
          </w:p>
          <w:p w14:paraId="3AAF5C5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Free for non-commercial</w:t>
            </w:r>
          </w:p>
          <w:p w14:paraId="7475536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lastRenderedPageBreak/>
              <w:t>clinical practice and research.</w:t>
            </w:r>
          </w:p>
          <w:p w14:paraId="540CCD2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Fee may apply for funded research, healthcare organizations, commercial users.</w:t>
            </w:r>
          </w:p>
        </w:tc>
      </w:tr>
      <w:tr w:rsidR="00915688" w:rsidRPr="00B34BF1" w14:paraId="2988A8AF" w14:textId="77777777" w:rsidTr="0046513E">
        <w:trPr>
          <w:trHeight w:val="54"/>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06BBAE77" w14:textId="77777777" w:rsidR="00915688" w:rsidRPr="00321244" w:rsidRDefault="00915688" w:rsidP="0046513E">
            <w:pPr>
              <w:jc w:val="center"/>
              <w:rPr>
                <w:rFonts w:cstheme="minorHAnsi"/>
                <w:i/>
                <w:iCs/>
                <w:sz w:val="20"/>
                <w:szCs w:val="20"/>
              </w:rPr>
            </w:pPr>
          </w:p>
        </w:tc>
        <w:tc>
          <w:tcPr>
            <w:tcW w:w="14884" w:type="dxa"/>
            <w:gridSpan w:val="10"/>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6920C73F" w14:textId="77777777" w:rsidR="00915688" w:rsidRPr="00321244" w:rsidRDefault="00915688" w:rsidP="0046513E">
            <w:pPr>
              <w:jc w:val="center"/>
              <w:cnfStyle w:val="000000000000" w:firstRow="0" w:lastRow="0" w:firstColumn="0" w:lastColumn="0" w:oddVBand="0" w:evenVBand="0" w:oddHBand="0" w:evenHBand="0" w:firstRowFirstColumn="0" w:firstRowLastColumn="0" w:lastRowFirstColumn="0" w:lastRowLastColumn="0"/>
              <w:rPr>
                <w:rFonts w:cstheme="minorHAnsi"/>
                <w:b/>
                <w:bCs/>
                <w:color w:val="FFFFFF" w:themeColor="background1"/>
                <w:sz w:val="20"/>
                <w:szCs w:val="20"/>
              </w:rPr>
            </w:pPr>
            <w:r w:rsidRPr="00321244">
              <w:rPr>
                <w:rFonts w:cstheme="minorHAnsi"/>
                <w:b/>
                <w:bCs/>
                <w:color w:val="FFFFFF" w:themeColor="background1"/>
                <w:sz w:val="20"/>
                <w:szCs w:val="20"/>
              </w:rPr>
              <w:t>Quality of life outcome measures for children</w:t>
            </w:r>
          </w:p>
        </w:tc>
      </w:tr>
      <w:tr w:rsidR="00915688" w:rsidRPr="00B34BF1" w14:paraId="0F47F931" w14:textId="77777777" w:rsidTr="0046513E">
        <w:trPr>
          <w:cnfStyle w:val="000000100000" w:firstRow="0" w:lastRow="0" w:firstColumn="0" w:lastColumn="0" w:oddVBand="0" w:evenVBand="0" w:oddHBand="1" w:evenHBand="0" w:firstRowFirstColumn="0" w:firstRowLastColumn="0" w:lastRowFirstColumn="0" w:lastRowLastColumn="0"/>
          <w:trHeight w:val="183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7ABC1185" w14:textId="6BFD97D4" w:rsidR="00915688" w:rsidRPr="00321244" w:rsidRDefault="00915688" w:rsidP="0046513E">
            <w:pPr>
              <w:rPr>
                <w:rFonts w:cstheme="minorHAnsi"/>
                <w:sz w:val="20"/>
                <w:szCs w:val="20"/>
              </w:rPr>
            </w:pPr>
            <w:r w:rsidRPr="00321244">
              <w:rPr>
                <w:rFonts w:cstheme="minorHAnsi"/>
                <w:sz w:val="20"/>
                <w:szCs w:val="20"/>
              </w:rPr>
              <w:t>PAQLQ (1996)</w:t>
            </w:r>
            <w:r w:rsidRPr="00321244">
              <w:rPr>
                <w:rFonts w:cstheme="minorHAnsi"/>
                <w:sz w:val="20"/>
                <w:szCs w:val="20"/>
              </w:rPr>
              <w:fldChar w:fldCharType="begin"/>
            </w:r>
            <w:r w:rsidR="00E44D47">
              <w:rPr>
                <w:rFonts w:cstheme="minorHAnsi"/>
                <w:sz w:val="20"/>
                <w:szCs w:val="20"/>
              </w:rPr>
              <w:instrText xml:space="preserve"> ADDIN EN.CITE &lt;EndNote&gt;&lt;Cite&gt;&lt;Author&gt;Juniper&lt;/Author&gt;&lt;Year&gt;1996&lt;/Year&gt;&lt;RecNum&gt;175&lt;/RecNum&gt;&lt;DisplayText&gt;&lt;style face="superscript"&gt;47&lt;/style&gt;&lt;/DisplayText&gt;&lt;record&gt;&lt;rec-number&gt;175&lt;/rec-number&gt;&lt;foreign-keys&gt;&lt;key app="EN" db-id="xse9ss9t8a99duervxhxewf50ess2eaezzwv" timestamp="1665925166"&gt;175&lt;/key&gt;&lt;/foreign-keys&gt;&lt;ref-type name="Journal Article"&gt;17&lt;/ref-type&gt;&lt;contributors&gt;&lt;authors&gt;&lt;author&gt;Juniper, E F&lt;/author&gt;&lt;author&gt;Guyatt, G H&lt;/author&gt;&lt;author&gt;Feeny, D H&lt;/author&gt;&lt;author&gt;Ferrie, P. J.&lt;/author&gt;&lt;author&gt;Griffith, L. E.&lt;/author&gt;&lt;author&gt;Townsend, M.&lt;/author&gt;&lt;/authors&gt;&lt;/contributors&gt;&lt;auth-address&gt;Mcmaster univ,med ctr,dept med,hamilton,on l8n 3z5,canada. Mcmaster univ,ctr hlth econ &amp;amp; policy anal,hamilton,on l8n 3z5,canada. Juniper, EF (corresponding author), MCMASTER UNIV,MED CTR,DEPT CLIN EPIDEMIOL &amp;amp; BIOSTAT,1200 MAIN ST W,HAMILTON,ON L8N 3Z5,CANADA.&lt;/auth-address&gt;&lt;titles&gt;&lt;title&gt;Measuring quality of life in children with asthma&lt;/title&gt;&lt;secondary-title&gt;Quality of Life Research&lt;/secondary-title&gt;&lt;/titles&gt;&lt;periodical&gt;&lt;full-title&gt;Quality of Life Research&lt;/full-title&gt;&lt;/periodical&gt;&lt;pages&gt;35-46&lt;/pages&gt;&lt;volume&gt;5&lt;/volume&gt;&lt;number&gt;1&lt;/number&gt;&lt;keywords&gt;&lt;keyword&gt;asthma&lt;/keyword&gt;&lt;keyword&gt;health-related quality of life&lt;/keyword&gt;&lt;keyword&gt;paediatrics&lt;/keyword&gt;&lt;keyword&gt;OF-LIFE&lt;/keyword&gt;&lt;keyword&gt;QUESTIONNAIRE&lt;/keyword&gt;&lt;keyword&gt;SYMPTOMS&lt;/keyword&gt;&lt;keyword&gt;Only Child&lt;/keyword&gt;&lt;keyword&gt;Child&lt;/keyword&gt;&lt;keyword&gt;Quality of Life&lt;/keyword&gt;&lt;/keywords&gt;&lt;dates&gt;&lt;year&gt;1996&lt;/year&gt;&lt;pub-dates&gt;&lt;date&gt;Feb&lt;/date&gt;&lt;/pub-dates&gt;&lt;/dates&gt;&lt;isbn&gt;0962-9343&lt;/isbn&gt;&lt;accession-num&gt;WOS:A1996UB23400005&lt;/accession-num&gt;&lt;urls&gt;&lt;/urls&gt;&lt;custom1&gt;RAYYAN-INCLUSION: {&amp;quot;Anna&amp;quot;=&amp;gt;&amp;quot;Included&amp;quot;, &amp;quot;Ekaterina&amp;quot;=&amp;gt;&amp;quot;Included&amp;quot;} | RAYYAN-LABELS: PAQLQ&lt;/custom1&gt;&lt;language&gt;English&lt;/language&gt;&lt;/record&gt;&lt;/Cite&gt;&lt;/EndNote&gt;</w:instrText>
            </w:r>
            <w:r w:rsidRPr="00321244">
              <w:rPr>
                <w:rFonts w:cstheme="minorHAnsi"/>
                <w:sz w:val="20"/>
                <w:szCs w:val="20"/>
              </w:rPr>
              <w:fldChar w:fldCharType="separate"/>
            </w:r>
            <w:r w:rsidR="00E83C39" w:rsidRPr="00E83C39">
              <w:rPr>
                <w:rFonts w:cstheme="minorHAnsi"/>
                <w:noProof/>
                <w:sz w:val="20"/>
                <w:szCs w:val="20"/>
                <w:vertAlign w:val="superscript"/>
              </w:rPr>
              <w:t>47</w:t>
            </w:r>
            <w:r w:rsidRPr="00321244">
              <w:rPr>
                <w:rFonts w:cstheme="minorHAnsi"/>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1BF9144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7-17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3D8ABBAF"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Patient </w:t>
            </w:r>
          </w:p>
        </w:tc>
        <w:tc>
          <w:tcPr>
            <w:tcW w:w="1559" w:type="dxa"/>
            <w:tcBorders>
              <w:top w:val="single" w:sz="4" w:space="0" w:color="auto"/>
              <w:left w:val="single" w:sz="4" w:space="0" w:color="auto"/>
              <w:bottom w:val="single" w:sz="4" w:space="0" w:color="auto"/>
              <w:right w:val="single" w:sz="4" w:space="0" w:color="auto"/>
            </w:tcBorders>
            <w:hideMark/>
          </w:tcPr>
          <w:p w14:paraId="0E4EF9A6"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Self-complete, interviewer, paper </w:t>
            </w:r>
          </w:p>
          <w:p w14:paraId="06CC1D5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 </w:t>
            </w:r>
          </w:p>
        </w:tc>
        <w:tc>
          <w:tcPr>
            <w:tcW w:w="993" w:type="dxa"/>
            <w:tcBorders>
              <w:top w:val="single" w:sz="4" w:space="0" w:color="auto"/>
              <w:left w:val="single" w:sz="4" w:space="0" w:color="auto"/>
              <w:bottom w:val="single" w:sz="4" w:space="0" w:color="auto"/>
              <w:right w:val="single" w:sz="4" w:space="0" w:color="auto"/>
            </w:tcBorders>
          </w:tcPr>
          <w:p w14:paraId="5F8D4EE4"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23</w:t>
            </w:r>
          </w:p>
        </w:tc>
        <w:tc>
          <w:tcPr>
            <w:tcW w:w="1134" w:type="dxa"/>
            <w:tcBorders>
              <w:top w:val="single" w:sz="4" w:space="0" w:color="auto"/>
              <w:left w:val="single" w:sz="4" w:space="0" w:color="auto"/>
              <w:bottom w:val="single" w:sz="4" w:space="0" w:color="auto"/>
              <w:right w:val="single" w:sz="4" w:space="0" w:color="auto"/>
            </w:tcBorders>
            <w:hideMark/>
          </w:tcPr>
          <w:p w14:paraId="4B186FF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1 week</w:t>
            </w:r>
          </w:p>
        </w:tc>
        <w:tc>
          <w:tcPr>
            <w:tcW w:w="1417" w:type="dxa"/>
            <w:tcBorders>
              <w:top w:val="single" w:sz="4" w:space="0" w:color="auto"/>
              <w:left w:val="single" w:sz="4" w:space="0" w:color="auto"/>
              <w:bottom w:val="single" w:sz="4" w:space="0" w:color="auto"/>
              <w:right w:val="single" w:sz="4" w:space="0" w:color="auto"/>
            </w:tcBorders>
          </w:tcPr>
          <w:p w14:paraId="038B7F1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7-point Likert scale. 1=severe impairment, 7=no impairment.</w:t>
            </w:r>
          </w:p>
        </w:tc>
        <w:tc>
          <w:tcPr>
            <w:tcW w:w="2693" w:type="dxa"/>
            <w:tcBorders>
              <w:top w:val="single" w:sz="4" w:space="0" w:color="auto"/>
              <w:left w:val="single" w:sz="4" w:space="0" w:color="auto"/>
              <w:bottom w:val="single" w:sz="4" w:space="0" w:color="auto"/>
              <w:right w:val="single" w:sz="4" w:space="0" w:color="auto"/>
            </w:tcBorders>
          </w:tcPr>
          <w:p w14:paraId="19967516"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3 subscales. Overall score: </w:t>
            </w:r>
            <w:r>
              <w:rPr>
                <w:rFonts w:cstheme="minorHAnsi"/>
                <w:sz w:val="20"/>
                <w:szCs w:val="20"/>
              </w:rPr>
              <w:t>mean</w:t>
            </w:r>
            <w:r w:rsidRPr="00321244">
              <w:rPr>
                <w:rFonts w:cstheme="minorHAnsi"/>
                <w:sz w:val="20"/>
                <w:szCs w:val="20"/>
              </w:rPr>
              <w:t xml:space="preserve"> of responses to all items, range</w:t>
            </w:r>
            <w:r>
              <w:rPr>
                <w:rFonts w:cstheme="minorHAnsi"/>
                <w:sz w:val="20"/>
                <w:szCs w:val="20"/>
              </w:rPr>
              <w:t xml:space="preserve"> </w:t>
            </w:r>
            <w:r w:rsidRPr="00321244">
              <w:rPr>
                <w:rFonts w:cstheme="minorHAnsi"/>
                <w:sz w:val="20"/>
                <w:szCs w:val="20"/>
              </w:rPr>
              <w:t>1</w:t>
            </w:r>
            <w:r>
              <w:rPr>
                <w:rFonts w:cstheme="minorHAnsi"/>
                <w:sz w:val="20"/>
                <w:szCs w:val="20"/>
              </w:rPr>
              <w:t>-</w:t>
            </w:r>
            <w:r w:rsidRPr="00321244">
              <w:rPr>
                <w:rFonts w:cstheme="minorHAnsi"/>
                <w:sz w:val="20"/>
                <w:szCs w:val="20"/>
              </w:rPr>
              <w:t xml:space="preserve">7.  </w:t>
            </w:r>
          </w:p>
        </w:tc>
        <w:tc>
          <w:tcPr>
            <w:tcW w:w="1276" w:type="dxa"/>
            <w:tcBorders>
              <w:top w:val="single" w:sz="4" w:space="0" w:color="auto"/>
              <w:left w:val="single" w:sz="4" w:space="0" w:color="auto"/>
              <w:bottom w:val="single" w:sz="4" w:space="0" w:color="auto"/>
              <w:right w:val="single" w:sz="4" w:space="0" w:color="auto"/>
            </w:tcBorders>
            <w:hideMark/>
          </w:tcPr>
          <w:p w14:paraId="3C169287"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10-15 minutes at initial visit.</w:t>
            </w:r>
          </w:p>
          <w:p w14:paraId="49000E19"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5-10 minutes at follow-up visit.</w:t>
            </w:r>
          </w:p>
        </w:tc>
        <w:tc>
          <w:tcPr>
            <w:tcW w:w="1417" w:type="dxa"/>
            <w:tcBorders>
              <w:top w:val="single" w:sz="4" w:space="0" w:color="auto"/>
              <w:left w:val="single" w:sz="4" w:space="0" w:color="auto"/>
              <w:bottom w:val="single" w:sz="4" w:space="0" w:color="auto"/>
              <w:right w:val="single" w:sz="4" w:space="0" w:color="auto"/>
            </w:tcBorders>
            <w:noWrap/>
            <w:hideMark/>
          </w:tcPr>
          <w:p w14:paraId="2229B2BF"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English (North America), 62 translations</w:t>
            </w:r>
          </w:p>
        </w:tc>
        <w:tc>
          <w:tcPr>
            <w:tcW w:w="1985" w:type="dxa"/>
            <w:tcBorders>
              <w:top w:val="single" w:sz="4" w:space="0" w:color="auto"/>
              <w:left w:val="single" w:sz="4" w:space="0" w:color="auto"/>
              <w:bottom w:val="single" w:sz="4" w:space="0" w:color="auto"/>
              <w:right w:val="single" w:sz="4" w:space="0" w:color="auto"/>
            </w:tcBorders>
            <w:hideMark/>
          </w:tcPr>
          <w:p w14:paraId="34BAFED0"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Copyrighted by QoL Technologies Ltd.</w:t>
            </w:r>
          </w:p>
          <w:p w14:paraId="04CE3899"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Free for use in non-commercial</w:t>
            </w:r>
          </w:p>
          <w:p w14:paraId="765E008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practice and research. Otherwise, there is a one-time fee.</w:t>
            </w:r>
          </w:p>
        </w:tc>
      </w:tr>
      <w:tr w:rsidR="00915688" w:rsidRPr="00B34BF1" w14:paraId="11FFDB3A"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572F89DE" w14:textId="44B11321" w:rsidR="00915688" w:rsidRPr="00321244" w:rsidRDefault="00915688" w:rsidP="0046513E">
            <w:pPr>
              <w:rPr>
                <w:rFonts w:cstheme="minorHAnsi"/>
                <w:sz w:val="20"/>
                <w:szCs w:val="20"/>
              </w:rPr>
            </w:pPr>
            <w:r w:rsidRPr="00321244">
              <w:rPr>
                <w:sz w:val="20"/>
                <w:szCs w:val="20"/>
              </w:rPr>
              <w:t>PAQLQ-S (2012)</w:t>
            </w:r>
            <w:r w:rsidRPr="00321244">
              <w:rPr>
                <w:sz w:val="20"/>
                <w:szCs w:val="20"/>
              </w:rPr>
              <w:fldChar w:fldCharType="begin">
                <w:fldData xml:space="preserve">PEVuZE5vdGU+PENpdGU+PEF1dGhvcj5XaW5nPC9BdXRob3I+PFllYXI+MjAxMjwvWWVhcj48UmVj
TnVtPjI2NjwvUmVjTnVtPjxEaXNwbGF5VGV4dD48c3R5bGUgZmFjZT0ic3VwZXJzY3JpcHQiPjUy
PC9zdHlsZT48L0Rpc3BsYXlUZXh0PjxyZWNvcmQ+PHJlYy1udW1iZXI+MjY2PC9yZWMtbnVtYmVy
Pjxmb3JlaWduLWtleXM+PGtleSBhcHA9IkVOIiBkYi1pZD0idjVwOXJkOWQ2d2RmMjZld2V2N3Bk
dzJkczV6cGZwYXdkenY5IiB0aW1lc3RhbXA9IjE1OTgyNjAxMDQiPjI2Njwva2V5PjwvZm9yZWln
bi1rZXlzPjxyZWYtdHlwZSBuYW1lPSJKb3VybmFsIEFydGljbGUiPjE3PC9yZWYtdHlwZT48Y29u
dHJpYnV0b3JzPjxhdXRob3JzPjxhdXRob3I+V2luZywgQS48L2F1dGhvcj48YXV0aG9yPlVwdG9u
LCBKLjwvYXV0aG9yPjxhdXRob3I+U3ZlbnNzb24sIEsuPC9hdXRob3I+PGF1dGhvcj5XZWxsZXIs
IFAuPC9hdXRob3I+PGF1dGhvcj5GbGV0Y2hlciwgTS48L2F1dGhvcj48YXV0aG9yPldhbGtlciwg
Uy48L2F1dGhvcj48L2F1dGhvcnM+PC9jb250cmlidXRvcnM+PGF1dGgtYWRkcmVzcz5XaW5nLCBB
bm5pZS4gRWR1Y2F0aW9uIGZvciBIZWFsdGgsIFRoZSBBdGhlbmFldW0sIDEwIENodXJjaCBTdHJl
ZXQsIFdhcndpY2sgQ1YzNCA0QUIsIFdhcndpY2tzaGlyZSwgVUsuPC9hdXRoLWFkZHJlc3M+PHRp
dGxlcz48dGl0bGU+VGhlIHN0YW5kYXJkaXplZCBhbmQgbWluaSB2ZXJzaW9ucyBvZiB0aGUgUEFR
TFEgYXJlIHZhbGlkLCByZWxpYWJsZSwgYW5kIHJlc3BvbnNpdmUgbWVhc3VyZW1lbnQgdG9vbHM8
L3RpdGxlPjxzZWNvbmRhcnktdGl0bGU+Sm91cm5hbCBvZiBDbGluaWNhbCBFcGlkZW1pb2xvZ3k8
L3NlY29uZGFyeS10aXRsZT48L3RpdGxlcz48cGVyaW9kaWNhbD48ZnVsbC10aXRsZT5Kb3VybmFs
IG9mIENsaW5pY2FsIEVwaWRlbWlvbG9neTwvZnVsbC10aXRsZT48L3BlcmlvZGljYWw+PHBhZ2Vz
PjY0My01MDwvcGFnZXM+PHZvbHVtZT42NTwvdm9sdW1lPjxudW1iZXI+NjwvbnVtYmVyPjxrZXl3
b3Jkcz48a2V5d29yZD5BZG9sZXNjZW50PC9rZXl3b3JkPjxrZXl3b3JkPkFsZ29yaXRobXM8L2tl
eXdvcmQ+PGtleXdvcmQ+QXN0aG1hL2RpIFtEaWFnbm9zaXNdPC9rZXl3b3JkPjxrZXl3b3JkPkFz
dGhtYS9wcCBbUGh5c2lvcGF0aG9sb2d5XTwva2V5d29yZD48a2V5d29yZD5Bc3RobWEvcHggW1Bz
eWNob2xvZ3ldPC9rZXl3b3JkPjxrZXl3b3JkPipBc3RobWE8L2tleXdvcmQ+PGtleXdvcmQ+Q2hp
bGQ8L2tleXdvcmQ+PGtleXdvcmQ+RmVtYWxlPC9rZXl3b3JkPjxrZXl3b3JkPkh1bWFuczwva2V5
d29yZD48a2V5d29yZD5NYWxlPC9rZXl3b3JkPjxrZXl3b3JkPlBzeWNob21ldHJpY3M8L2tleXdv
cmQ+PGtleXdvcmQ+KlF1YWxpdHkgb2YgTGlmZTwva2V5d29yZD48a2V5d29yZD5SZXByb2R1Y2li
aWxpdHkgb2YgUmVzdWx0czwva2V5d29yZD48a2V5d29yZD5TZXZlcml0eSBvZiBJbGxuZXNzIElu
ZGV4PC9rZXl3b3JkPjxrZXl3b3JkPipTdXJ2ZXlzIGFuZCBRdWVzdGlvbm5haXJlcy9zdCBbU3Rh
bmRhcmRzXTwva2V5d29yZD48L2tleXdvcmRzPjxkYXRlcz48eWVhcj4yMDEyPC95ZWFyPjxwdWIt
ZGF0ZXM+PGRhdGU+SnVuPC9kYXRlPjwvcHViLWRhdGVzPjwvZGF0ZXM+PGlzYm4+MTg3OC01OTIx
PC9pc2JuPjxhY2Nlc3Npb24tbnVtPjIyNTM3NDY4PC9hY2Nlc3Npb24tbnVtPjx1cmxzPjxyZWxh
dGVkLXVybHM+PHVybD5odHRwczovL292aWRzcC5vdmlkLmNvbS9vdmlkd2ViLmNnaT9UPUpTJmFt
cDtDU0M9WSZhbXA7TkVXUz1OJmFtcDtQQUdFPWZ1bGx0ZXh0JmFtcDtEPW1lZDkmYW1wO0FOPTIy
NTM3NDY4IGh0dHA6Ly9yZXNvbHZlci5lYnNjb2hvc3QuY29tL29wZW51cmw/aXNzbj0wODk1NDM1
NiZhbXA7Vm9sdW1lPTY1JmFtcDtpc3N1ZT02JmFtcDtzcGFnZT02NDMmYW1wO3RpdGxlPVRoZStz
dGFuZGFyZGl6ZWQrYW5kK21pbmkrdmVyc2lvbnMrb2YrdGhlK1BBUUxRK2FyZSt2YWxpZCUyQyty
ZWxpYWJsZSUyQythbmQrcmVzcG9uc2l2ZSttZWFzdXJlbWVudCt0b29scy4mYW1wO3llYXI9MjAx
MiZhbXA7YXVsYXN0PVdpbmc8L3VybD48L3JlbGF0ZWQtdXJscz48L3VybHM+PGN1c3RvbTE+UkFZ
WUFOLUlOQ0xVU0lPTjogeyZxdW90O0FubmEmcXVvdDs9Jmd0OyZxdW90O0luY2x1ZGVkJnF1b3Q7
LCAmcXVvdDtFa2F0ZXJpbmEmcXVvdDs9Jmd0OyZxdW90O0luY2x1ZGVkJnF1b3Q7fSB8IFJBWVlB
Ti1MQUJFTFM6IE1pbmlQQVFMUTwvY3VzdG9tMT48bGFuZ3VhZ2U+RW5nbGlzaDwvbGFuZ3VhZ2U+
PC9yZWNvcmQ+PC9DaXRlPjwvRW5kTm90ZT5=
</w:fldData>
              </w:fldChar>
            </w:r>
            <w:r w:rsidR="00E83C39">
              <w:rPr>
                <w:sz w:val="20"/>
                <w:szCs w:val="20"/>
              </w:rPr>
              <w:instrText xml:space="preserve"> ADDIN EN.CITE </w:instrText>
            </w:r>
            <w:r w:rsidR="00E83C39">
              <w:rPr>
                <w:sz w:val="20"/>
                <w:szCs w:val="20"/>
              </w:rPr>
              <w:fldChar w:fldCharType="begin">
                <w:fldData xml:space="preserve">PEVuZE5vdGU+PENpdGU+PEF1dGhvcj5XaW5nPC9BdXRob3I+PFllYXI+MjAxMjwvWWVhcj48UmVj
TnVtPjI2NjwvUmVjTnVtPjxEaXNwbGF5VGV4dD48c3R5bGUgZmFjZT0ic3VwZXJzY3JpcHQiPjUy
PC9zdHlsZT48L0Rpc3BsYXlUZXh0PjxyZWNvcmQ+PHJlYy1udW1iZXI+MjY2PC9yZWMtbnVtYmVy
Pjxmb3JlaWduLWtleXM+PGtleSBhcHA9IkVOIiBkYi1pZD0idjVwOXJkOWQ2d2RmMjZld2V2N3Bk
dzJkczV6cGZwYXdkenY5IiB0aW1lc3RhbXA9IjE1OTgyNjAxMDQiPjI2Njwva2V5PjwvZm9yZWln
bi1rZXlzPjxyZWYtdHlwZSBuYW1lPSJKb3VybmFsIEFydGljbGUiPjE3PC9yZWYtdHlwZT48Y29u
dHJpYnV0b3JzPjxhdXRob3JzPjxhdXRob3I+V2luZywgQS48L2F1dGhvcj48YXV0aG9yPlVwdG9u
LCBKLjwvYXV0aG9yPjxhdXRob3I+U3ZlbnNzb24sIEsuPC9hdXRob3I+PGF1dGhvcj5XZWxsZXIs
IFAuPC9hdXRob3I+PGF1dGhvcj5GbGV0Y2hlciwgTS48L2F1dGhvcj48YXV0aG9yPldhbGtlciwg
Uy48L2F1dGhvcj48L2F1dGhvcnM+PC9jb250cmlidXRvcnM+PGF1dGgtYWRkcmVzcz5XaW5nLCBB
bm5pZS4gRWR1Y2F0aW9uIGZvciBIZWFsdGgsIFRoZSBBdGhlbmFldW0sIDEwIENodXJjaCBTdHJl
ZXQsIFdhcndpY2sgQ1YzNCA0QUIsIFdhcndpY2tzaGlyZSwgVUsuPC9hdXRoLWFkZHJlc3M+PHRp
dGxlcz48dGl0bGU+VGhlIHN0YW5kYXJkaXplZCBhbmQgbWluaSB2ZXJzaW9ucyBvZiB0aGUgUEFR
TFEgYXJlIHZhbGlkLCByZWxpYWJsZSwgYW5kIHJlc3BvbnNpdmUgbWVhc3VyZW1lbnQgdG9vbHM8
L3RpdGxlPjxzZWNvbmRhcnktdGl0bGU+Sm91cm5hbCBvZiBDbGluaWNhbCBFcGlkZW1pb2xvZ3k8
L3NlY29uZGFyeS10aXRsZT48L3RpdGxlcz48cGVyaW9kaWNhbD48ZnVsbC10aXRsZT5Kb3VybmFs
IG9mIENsaW5pY2FsIEVwaWRlbWlvbG9neTwvZnVsbC10aXRsZT48L3BlcmlvZGljYWw+PHBhZ2Vz
PjY0My01MDwvcGFnZXM+PHZvbHVtZT42NTwvdm9sdW1lPjxudW1iZXI+NjwvbnVtYmVyPjxrZXl3
b3Jkcz48a2V5d29yZD5BZG9sZXNjZW50PC9rZXl3b3JkPjxrZXl3b3JkPkFsZ29yaXRobXM8L2tl
eXdvcmQ+PGtleXdvcmQ+QXN0aG1hL2RpIFtEaWFnbm9zaXNdPC9rZXl3b3JkPjxrZXl3b3JkPkFz
dGhtYS9wcCBbUGh5c2lvcGF0aG9sb2d5XTwva2V5d29yZD48a2V5d29yZD5Bc3RobWEvcHggW1Bz
eWNob2xvZ3ldPC9rZXl3b3JkPjxrZXl3b3JkPipBc3RobWE8L2tleXdvcmQ+PGtleXdvcmQ+Q2hp
bGQ8L2tleXdvcmQ+PGtleXdvcmQ+RmVtYWxlPC9rZXl3b3JkPjxrZXl3b3JkPkh1bWFuczwva2V5
d29yZD48a2V5d29yZD5NYWxlPC9rZXl3b3JkPjxrZXl3b3JkPlBzeWNob21ldHJpY3M8L2tleXdv
cmQ+PGtleXdvcmQ+KlF1YWxpdHkgb2YgTGlmZTwva2V5d29yZD48a2V5d29yZD5SZXByb2R1Y2li
aWxpdHkgb2YgUmVzdWx0czwva2V5d29yZD48a2V5d29yZD5TZXZlcml0eSBvZiBJbGxuZXNzIElu
ZGV4PC9rZXl3b3JkPjxrZXl3b3JkPipTdXJ2ZXlzIGFuZCBRdWVzdGlvbm5haXJlcy9zdCBbU3Rh
bmRhcmRzXTwva2V5d29yZD48L2tleXdvcmRzPjxkYXRlcz48eWVhcj4yMDEyPC95ZWFyPjxwdWIt
ZGF0ZXM+PGRhdGU+SnVuPC9kYXRlPjwvcHViLWRhdGVzPjwvZGF0ZXM+PGlzYm4+MTg3OC01OTIx
PC9pc2JuPjxhY2Nlc3Npb24tbnVtPjIyNTM3NDY4PC9hY2Nlc3Npb24tbnVtPjx1cmxzPjxyZWxh
dGVkLXVybHM+PHVybD5odHRwczovL292aWRzcC5vdmlkLmNvbS9vdmlkd2ViLmNnaT9UPUpTJmFt
cDtDU0M9WSZhbXA7TkVXUz1OJmFtcDtQQUdFPWZ1bGx0ZXh0JmFtcDtEPW1lZDkmYW1wO0FOPTIy
NTM3NDY4IGh0dHA6Ly9yZXNvbHZlci5lYnNjb2hvc3QuY29tL29wZW51cmw/aXNzbj0wODk1NDM1
NiZhbXA7Vm9sdW1lPTY1JmFtcDtpc3N1ZT02JmFtcDtzcGFnZT02NDMmYW1wO3RpdGxlPVRoZStz
dGFuZGFyZGl6ZWQrYW5kK21pbmkrdmVyc2lvbnMrb2YrdGhlK1BBUUxRK2FyZSt2YWxpZCUyQyty
ZWxpYWJsZSUyQythbmQrcmVzcG9uc2l2ZSttZWFzdXJlbWVudCt0b29scy4mYW1wO3llYXI9MjAx
MiZhbXA7YXVsYXN0PVdpbmc8L3VybD48L3JlbGF0ZWQtdXJscz48L3VybHM+PGN1c3RvbTE+UkFZ
WUFOLUlOQ0xVU0lPTjogeyZxdW90O0FubmEmcXVvdDs9Jmd0OyZxdW90O0luY2x1ZGVkJnF1b3Q7
LCAmcXVvdDtFa2F0ZXJpbmEmcXVvdDs9Jmd0OyZxdW90O0luY2x1ZGVkJnF1b3Q7fSB8IFJBWVlB
Ti1MQUJFTFM6IE1pbmlQQVFMUTwvY3VzdG9tMT48bGFuZ3VhZ2U+RW5nbGlzaDwvbGFuZ3VhZ2U+
PC9yZWNvcmQ+PC9DaXRlPjwvRW5kTm90ZT5=
</w:fldData>
              </w:fldChar>
            </w:r>
            <w:r w:rsidR="00E83C39">
              <w:rPr>
                <w:sz w:val="20"/>
                <w:szCs w:val="20"/>
              </w:rPr>
              <w:instrText xml:space="preserve"> ADDIN EN.CITE.DATA </w:instrText>
            </w:r>
            <w:r w:rsidR="00E83C39">
              <w:rPr>
                <w:sz w:val="20"/>
                <w:szCs w:val="20"/>
              </w:rPr>
            </w:r>
            <w:r w:rsidR="00E83C39">
              <w:rPr>
                <w:sz w:val="20"/>
                <w:szCs w:val="20"/>
              </w:rPr>
              <w:fldChar w:fldCharType="end"/>
            </w:r>
            <w:r w:rsidRPr="00321244">
              <w:rPr>
                <w:sz w:val="20"/>
                <w:szCs w:val="20"/>
              </w:rPr>
            </w:r>
            <w:r w:rsidRPr="00321244">
              <w:rPr>
                <w:sz w:val="20"/>
                <w:szCs w:val="20"/>
              </w:rPr>
              <w:fldChar w:fldCharType="separate"/>
            </w:r>
            <w:r w:rsidR="00E83C39" w:rsidRPr="00E83C39">
              <w:rPr>
                <w:noProof/>
                <w:sz w:val="20"/>
                <w:szCs w:val="20"/>
                <w:vertAlign w:val="superscript"/>
              </w:rPr>
              <w:t>52</w:t>
            </w:r>
            <w:r w:rsidRPr="00321244">
              <w:rPr>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55C8E4E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7-17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1702A1A1"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Patient </w:t>
            </w:r>
          </w:p>
        </w:tc>
        <w:tc>
          <w:tcPr>
            <w:tcW w:w="1559" w:type="dxa"/>
            <w:tcBorders>
              <w:top w:val="single" w:sz="4" w:space="0" w:color="auto"/>
              <w:left w:val="single" w:sz="4" w:space="0" w:color="auto"/>
              <w:bottom w:val="single" w:sz="4" w:space="0" w:color="auto"/>
              <w:right w:val="single" w:sz="4" w:space="0" w:color="auto"/>
            </w:tcBorders>
          </w:tcPr>
          <w:p w14:paraId="5AFF4EF1"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Self-complete, interviewer, paper, electronic devices</w:t>
            </w:r>
          </w:p>
        </w:tc>
        <w:tc>
          <w:tcPr>
            <w:tcW w:w="993" w:type="dxa"/>
            <w:tcBorders>
              <w:top w:val="single" w:sz="4" w:space="0" w:color="auto"/>
              <w:left w:val="single" w:sz="4" w:space="0" w:color="auto"/>
              <w:bottom w:val="single" w:sz="4" w:space="0" w:color="auto"/>
              <w:right w:val="single" w:sz="4" w:space="0" w:color="auto"/>
            </w:tcBorders>
          </w:tcPr>
          <w:p w14:paraId="0F8448E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23</w:t>
            </w:r>
          </w:p>
        </w:tc>
        <w:tc>
          <w:tcPr>
            <w:tcW w:w="1134" w:type="dxa"/>
            <w:tcBorders>
              <w:top w:val="single" w:sz="4" w:space="0" w:color="auto"/>
              <w:left w:val="single" w:sz="4" w:space="0" w:color="auto"/>
              <w:bottom w:val="single" w:sz="4" w:space="0" w:color="auto"/>
              <w:right w:val="single" w:sz="4" w:space="0" w:color="auto"/>
            </w:tcBorders>
            <w:hideMark/>
          </w:tcPr>
          <w:p w14:paraId="60ED4EC2"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1 week</w:t>
            </w:r>
          </w:p>
        </w:tc>
        <w:tc>
          <w:tcPr>
            <w:tcW w:w="1417" w:type="dxa"/>
            <w:tcBorders>
              <w:top w:val="single" w:sz="4" w:space="0" w:color="auto"/>
              <w:left w:val="single" w:sz="4" w:space="0" w:color="auto"/>
              <w:bottom w:val="single" w:sz="4" w:space="0" w:color="auto"/>
              <w:right w:val="single" w:sz="4" w:space="0" w:color="auto"/>
            </w:tcBorders>
          </w:tcPr>
          <w:p w14:paraId="0AF352F4"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21244">
              <w:rPr>
                <w:rFonts w:cstheme="minorHAnsi"/>
                <w:i/>
                <w:iCs/>
                <w:sz w:val="20"/>
                <w:szCs w:val="20"/>
              </w:rPr>
              <w:t>Same as PAQLQ</w:t>
            </w:r>
          </w:p>
        </w:tc>
        <w:tc>
          <w:tcPr>
            <w:tcW w:w="2693" w:type="dxa"/>
            <w:tcBorders>
              <w:top w:val="single" w:sz="4" w:space="0" w:color="auto"/>
              <w:left w:val="single" w:sz="4" w:space="0" w:color="auto"/>
              <w:bottom w:val="single" w:sz="4" w:space="0" w:color="auto"/>
              <w:right w:val="single" w:sz="4" w:space="0" w:color="auto"/>
            </w:tcBorders>
          </w:tcPr>
          <w:p w14:paraId="33C2126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21244">
              <w:rPr>
                <w:rFonts w:cstheme="minorHAnsi"/>
                <w:i/>
                <w:iCs/>
                <w:sz w:val="20"/>
                <w:szCs w:val="20"/>
              </w:rPr>
              <w:t>Same as PAQLQ</w:t>
            </w:r>
          </w:p>
        </w:tc>
        <w:tc>
          <w:tcPr>
            <w:tcW w:w="1276" w:type="dxa"/>
            <w:tcBorders>
              <w:top w:val="single" w:sz="4" w:space="0" w:color="auto"/>
              <w:left w:val="single" w:sz="4" w:space="0" w:color="auto"/>
              <w:bottom w:val="single" w:sz="4" w:space="0" w:color="auto"/>
              <w:right w:val="single" w:sz="4" w:space="0" w:color="auto"/>
            </w:tcBorders>
            <w:hideMark/>
          </w:tcPr>
          <w:p w14:paraId="37483F3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Not reported</w:t>
            </w:r>
          </w:p>
        </w:tc>
        <w:tc>
          <w:tcPr>
            <w:tcW w:w="1417" w:type="dxa"/>
            <w:tcBorders>
              <w:top w:val="single" w:sz="4" w:space="0" w:color="auto"/>
              <w:left w:val="single" w:sz="4" w:space="0" w:color="auto"/>
              <w:bottom w:val="single" w:sz="4" w:space="0" w:color="auto"/>
              <w:right w:val="single" w:sz="4" w:space="0" w:color="auto"/>
            </w:tcBorders>
            <w:noWrap/>
            <w:hideMark/>
          </w:tcPr>
          <w:p w14:paraId="69AD5C32"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English (North America), 64 translations</w:t>
            </w:r>
          </w:p>
        </w:tc>
        <w:tc>
          <w:tcPr>
            <w:tcW w:w="1985" w:type="dxa"/>
            <w:tcBorders>
              <w:top w:val="single" w:sz="4" w:space="0" w:color="auto"/>
              <w:left w:val="single" w:sz="4" w:space="0" w:color="auto"/>
              <w:bottom w:val="single" w:sz="4" w:space="0" w:color="auto"/>
              <w:right w:val="single" w:sz="4" w:space="0" w:color="auto"/>
            </w:tcBorders>
          </w:tcPr>
          <w:p w14:paraId="3AB6CDBF"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i/>
                <w:iCs/>
                <w:sz w:val="20"/>
                <w:szCs w:val="20"/>
              </w:rPr>
              <w:t>Same as PAQLQ</w:t>
            </w:r>
          </w:p>
        </w:tc>
      </w:tr>
      <w:tr w:rsidR="00915688" w:rsidRPr="00B34BF1" w14:paraId="26063A36"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1F89F473" w14:textId="51578830" w:rsidR="00915688" w:rsidRPr="00321244" w:rsidRDefault="00915688" w:rsidP="0046513E">
            <w:pPr>
              <w:rPr>
                <w:rFonts w:cstheme="minorHAnsi"/>
                <w:sz w:val="20"/>
                <w:szCs w:val="20"/>
              </w:rPr>
            </w:pPr>
            <w:r w:rsidRPr="00321244">
              <w:rPr>
                <w:sz w:val="20"/>
                <w:szCs w:val="20"/>
              </w:rPr>
              <w:t>Mini-PAQLQ (2012)</w:t>
            </w:r>
            <w:r w:rsidRPr="00321244">
              <w:rPr>
                <w:sz w:val="20"/>
                <w:szCs w:val="20"/>
              </w:rPr>
              <w:fldChar w:fldCharType="begin">
                <w:fldData xml:space="preserve">PEVuZE5vdGU+PENpdGU+PEF1dGhvcj5XaW5nPC9BdXRob3I+PFllYXI+MjAxMjwvWWVhcj48UmVj
TnVtPjI2NjwvUmVjTnVtPjxEaXNwbGF5VGV4dD48c3R5bGUgZmFjZT0ic3VwZXJzY3JpcHQiPjUy
PC9zdHlsZT48L0Rpc3BsYXlUZXh0PjxyZWNvcmQ+PHJlYy1udW1iZXI+MjY2PC9yZWMtbnVtYmVy
Pjxmb3JlaWduLWtleXM+PGtleSBhcHA9IkVOIiBkYi1pZD0idjVwOXJkOWQ2d2RmMjZld2V2N3Bk
dzJkczV6cGZwYXdkenY5IiB0aW1lc3RhbXA9IjE1OTgyNjAxMDQiPjI2Njwva2V5PjwvZm9yZWln
bi1rZXlzPjxyZWYtdHlwZSBuYW1lPSJKb3VybmFsIEFydGljbGUiPjE3PC9yZWYtdHlwZT48Y29u
dHJpYnV0b3JzPjxhdXRob3JzPjxhdXRob3I+V2luZywgQS48L2F1dGhvcj48YXV0aG9yPlVwdG9u
LCBKLjwvYXV0aG9yPjxhdXRob3I+U3ZlbnNzb24sIEsuPC9hdXRob3I+PGF1dGhvcj5XZWxsZXIs
IFAuPC9hdXRob3I+PGF1dGhvcj5GbGV0Y2hlciwgTS48L2F1dGhvcj48YXV0aG9yPldhbGtlciwg
Uy48L2F1dGhvcj48L2F1dGhvcnM+PC9jb250cmlidXRvcnM+PGF1dGgtYWRkcmVzcz5XaW5nLCBB
bm5pZS4gRWR1Y2F0aW9uIGZvciBIZWFsdGgsIFRoZSBBdGhlbmFldW0sIDEwIENodXJjaCBTdHJl
ZXQsIFdhcndpY2sgQ1YzNCA0QUIsIFdhcndpY2tzaGlyZSwgVUsuPC9hdXRoLWFkZHJlc3M+PHRp
dGxlcz48dGl0bGU+VGhlIHN0YW5kYXJkaXplZCBhbmQgbWluaSB2ZXJzaW9ucyBvZiB0aGUgUEFR
TFEgYXJlIHZhbGlkLCByZWxpYWJsZSwgYW5kIHJlc3BvbnNpdmUgbWVhc3VyZW1lbnQgdG9vbHM8
L3RpdGxlPjxzZWNvbmRhcnktdGl0bGU+Sm91cm5hbCBvZiBDbGluaWNhbCBFcGlkZW1pb2xvZ3k8
L3NlY29uZGFyeS10aXRsZT48L3RpdGxlcz48cGVyaW9kaWNhbD48ZnVsbC10aXRsZT5Kb3VybmFs
IG9mIENsaW5pY2FsIEVwaWRlbWlvbG9neTwvZnVsbC10aXRsZT48L3BlcmlvZGljYWw+PHBhZ2Vz
PjY0My01MDwvcGFnZXM+PHZvbHVtZT42NTwvdm9sdW1lPjxudW1iZXI+NjwvbnVtYmVyPjxrZXl3
b3Jkcz48a2V5d29yZD5BZG9sZXNjZW50PC9rZXl3b3JkPjxrZXl3b3JkPkFsZ29yaXRobXM8L2tl
eXdvcmQ+PGtleXdvcmQ+QXN0aG1hL2RpIFtEaWFnbm9zaXNdPC9rZXl3b3JkPjxrZXl3b3JkPkFz
dGhtYS9wcCBbUGh5c2lvcGF0aG9sb2d5XTwva2V5d29yZD48a2V5d29yZD5Bc3RobWEvcHggW1Bz
eWNob2xvZ3ldPC9rZXl3b3JkPjxrZXl3b3JkPipBc3RobWE8L2tleXdvcmQ+PGtleXdvcmQ+Q2hp
bGQ8L2tleXdvcmQ+PGtleXdvcmQ+RmVtYWxlPC9rZXl3b3JkPjxrZXl3b3JkPkh1bWFuczwva2V5
d29yZD48a2V5d29yZD5NYWxlPC9rZXl3b3JkPjxrZXl3b3JkPlBzeWNob21ldHJpY3M8L2tleXdv
cmQ+PGtleXdvcmQ+KlF1YWxpdHkgb2YgTGlmZTwva2V5d29yZD48a2V5d29yZD5SZXByb2R1Y2li
aWxpdHkgb2YgUmVzdWx0czwva2V5d29yZD48a2V5d29yZD5TZXZlcml0eSBvZiBJbGxuZXNzIElu
ZGV4PC9rZXl3b3JkPjxrZXl3b3JkPipTdXJ2ZXlzIGFuZCBRdWVzdGlvbm5haXJlcy9zdCBbU3Rh
bmRhcmRzXTwva2V5d29yZD48L2tleXdvcmRzPjxkYXRlcz48eWVhcj4yMDEyPC95ZWFyPjxwdWIt
ZGF0ZXM+PGRhdGU+SnVuPC9kYXRlPjwvcHViLWRhdGVzPjwvZGF0ZXM+PGlzYm4+MTg3OC01OTIx
PC9pc2JuPjxhY2Nlc3Npb24tbnVtPjIyNTM3NDY4PC9hY2Nlc3Npb24tbnVtPjx1cmxzPjxyZWxh
dGVkLXVybHM+PHVybD5odHRwczovL292aWRzcC5vdmlkLmNvbS9vdmlkd2ViLmNnaT9UPUpTJmFt
cDtDU0M9WSZhbXA7TkVXUz1OJmFtcDtQQUdFPWZ1bGx0ZXh0JmFtcDtEPW1lZDkmYW1wO0FOPTIy
NTM3NDY4IGh0dHA6Ly9yZXNvbHZlci5lYnNjb2hvc3QuY29tL29wZW51cmw/aXNzbj0wODk1NDM1
NiZhbXA7Vm9sdW1lPTY1JmFtcDtpc3N1ZT02JmFtcDtzcGFnZT02NDMmYW1wO3RpdGxlPVRoZStz
dGFuZGFyZGl6ZWQrYW5kK21pbmkrdmVyc2lvbnMrb2YrdGhlK1BBUUxRK2FyZSt2YWxpZCUyQyty
ZWxpYWJsZSUyQythbmQrcmVzcG9uc2l2ZSttZWFzdXJlbWVudCt0b29scy4mYW1wO3llYXI9MjAx
MiZhbXA7YXVsYXN0PVdpbmc8L3VybD48L3JlbGF0ZWQtdXJscz48L3VybHM+PGN1c3RvbTE+UkFZ
WUFOLUlOQ0xVU0lPTjogeyZxdW90O0FubmEmcXVvdDs9Jmd0OyZxdW90O0luY2x1ZGVkJnF1b3Q7
LCAmcXVvdDtFa2F0ZXJpbmEmcXVvdDs9Jmd0OyZxdW90O0luY2x1ZGVkJnF1b3Q7fSB8IFJBWVlB
Ti1MQUJFTFM6IE1pbmlQQVFMUTwvY3VzdG9tMT48bGFuZ3VhZ2U+RW5nbGlzaDwvbGFuZ3VhZ2U+
PC9yZWNvcmQ+PC9DaXRlPjwvRW5kTm90ZT5=
</w:fldData>
              </w:fldChar>
            </w:r>
            <w:r w:rsidR="00E83C39">
              <w:rPr>
                <w:sz w:val="20"/>
                <w:szCs w:val="20"/>
              </w:rPr>
              <w:instrText xml:space="preserve"> ADDIN EN.CITE </w:instrText>
            </w:r>
            <w:r w:rsidR="00E83C39">
              <w:rPr>
                <w:sz w:val="20"/>
                <w:szCs w:val="20"/>
              </w:rPr>
              <w:fldChar w:fldCharType="begin">
                <w:fldData xml:space="preserve">PEVuZE5vdGU+PENpdGU+PEF1dGhvcj5XaW5nPC9BdXRob3I+PFllYXI+MjAxMjwvWWVhcj48UmVj
TnVtPjI2NjwvUmVjTnVtPjxEaXNwbGF5VGV4dD48c3R5bGUgZmFjZT0ic3VwZXJzY3JpcHQiPjUy
PC9zdHlsZT48L0Rpc3BsYXlUZXh0PjxyZWNvcmQ+PHJlYy1udW1iZXI+MjY2PC9yZWMtbnVtYmVy
Pjxmb3JlaWduLWtleXM+PGtleSBhcHA9IkVOIiBkYi1pZD0idjVwOXJkOWQ2d2RmMjZld2V2N3Bk
dzJkczV6cGZwYXdkenY5IiB0aW1lc3RhbXA9IjE1OTgyNjAxMDQiPjI2Njwva2V5PjwvZm9yZWln
bi1rZXlzPjxyZWYtdHlwZSBuYW1lPSJKb3VybmFsIEFydGljbGUiPjE3PC9yZWYtdHlwZT48Y29u
dHJpYnV0b3JzPjxhdXRob3JzPjxhdXRob3I+V2luZywgQS48L2F1dGhvcj48YXV0aG9yPlVwdG9u
LCBKLjwvYXV0aG9yPjxhdXRob3I+U3ZlbnNzb24sIEsuPC9hdXRob3I+PGF1dGhvcj5XZWxsZXIs
IFAuPC9hdXRob3I+PGF1dGhvcj5GbGV0Y2hlciwgTS48L2F1dGhvcj48YXV0aG9yPldhbGtlciwg
Uy48L2F1dGhvcj48L2F1dGhvcnM+PC9jb250cmlidXRvcnM+PGF1dGgtYWRkcmVzcz5XaW5nLCBB
bm5pZS4gRWR1Y2F0aW9uIGZvciBIZWFsdGgsIFRoZSBBdGhlbmFldW0sIDEwIENodXJjaCBTdHJl
ZXQsIFdhcndpY2sgQ1YzNCA0QUIsIFdhcndpY2tzaGlyZSwgVUsuPC9hdXRoLWFkZHJlc3M+PHRp
dGxlcz48dGl0bGU+VGhlIHN0YW5kYXJkaXplZCBhbmQgbWluaSB2ZXJzaW9ucyBvZiB0aGUgUEFR
TFEgYXJlIHZhbGlkLCByZWxpYWJsZSwgYW5kIHJlc3BvbnNpdmUgbWVhc3VyZW1lbnQgdG9vbHM8
L3RpdGxlPjxzZWNvbmRhcnktdGl0bGU+Sm91cm5hbCBvZiBDbGluaWNhbCBFcGlkZW1pb2xvZ3k8
L3NlY29uZGFyeS10aXRsZT48L3RpdGxlcz48cGVyaW9kaWNhbD48ZnVsbC10aXRsZT5Kb3VybmFs
IG9mIENsaW5pY2FsIEVwaWRlbWlvbG9neTwvZnVsbC10aXRsZT48L3BlcmlvZGljYWw+PHBhZ2Vz
PjY0My01MDwvcGFnZXM+PHZvbHVtZT42NTwvdm9sdW1lPjxudW1iZXI+NjwvbnVtYmVyPjxrZXl3
b3Jkcz48a2V5d29yZD5BZG9sZXNjZW50PC9rZXl3b3JkPjxrZXl3b3JkPkFsZ29yaXRobXM8L2tl
eXdvcmQ+PGtleXdvcmQ+QXN0aG1hL2RpIFtEaWFnbm9zaXNdPC9rZXl3b3JkPjxrZXl3b3JkPkFz
dGhtYS9wcCBbUGh5c2lvcGF0aG9sb2d5XTwva2V5d29yZD48a2V5d29yZD5Bc3RobWEvcHggW1Bz
eWNob2xvZ3ldPC9rZXl3b3JkPjxrZXl3b3JkPipBc3RobWE8L2tleXdvcmQ+PGtleXdvcmQ+Q2hp
bGQ8L2tleXdvcmQ+PGtleXdvcmQ+RmVtYWxlPC9rZXl3b3JkPjxrZXl3b3JkPkh1bWFuczwva2V5
d29yZD48a2V5d29yZD5NYWxlPC9rZXl3b3JkPjxrZXl3b3JkPlBzeWNob21ldHJpY3M8L2tleXdv
cmQ+PGtleXdvcmQ+KlF1YWxpdHkgb2YgTGlmZTwva2V5d29yZD48a2V5d29yZD5SZXByb2R1Y2li
aWxpdHkgb2YgUmVzdWx0czwva2V5d29yZD48a2V5d29yZD5TZXZlcml0eSBvZiBJbGxuZXNzIElu
ZGV4PC9rZXl3b3JkPjxrZXl3b3JkPipTdXJ2ZXlzIGFuZCBRdWVzdGlvbm5haXJlcy9zdCBbU3Rh
bmRhcmRzXTwva2V5d29yZD48L2tleXdvcmRzPjxkYXRlcz48eWVhcj4yMDEyPC95ZWFyPjxwdWIt
ZGF0ZXM+PGRhdGU+SnVuPC9kYXRlPjwvcHViLWRhdGVzPjwvZGF0ZXM+PGlzYm4+MTg3OC01OTIx
PC9pc2JuPjxhY2Nlc3Npb24tbnVtPjIyNTM3NDY4PC9hY2Nlc3Npb24tbnVtPjx1cmxzPjxyZWxh
dGVkLXVybHM+PHVybD5odHRwczovL292aWRzcC5vdmlkLmNvbS9vdmlkd2ViLmNnaT9UPUpTJmFt
cDtDU0M9WSZhbXA7TkVXUz1OJmFtcDtQQUdFPWZ1bGx0ZXh0JmFtcDtEPW1lZDkmYW1wO0FOPTIy
NTM3NDY4IGh0dHA6Ly9yZXNvbHZlci5lYnNjb2hvc3QuY29tL29wZW51cmw/aXNzbj0wODk1NDM1
NiZhbXA7Vm9sdW1lPTY1JmFtcDtpc3N1ZT02JmFtcDtzcGFnZT02NDMmYW1wO3RpdGxlPVRoZStz
dGFuZGFyZGl6ZWQrYW5kK21pbmkrdmVyc2lvbnMrb2YrdGhlK1BBUUxRK2FyZSt2YWxpZCUyQyty
ZWxpYWJsZSUyQythbmQrcmVzcG9uc2l2ZSttZWFzdXJlbWVudCt0b29scy4mYW1wO3llYXI9MjAx
MiZhbXA7YXVsYXN0PVdpbmc8L3VybD48L3JlbGF0ZWQtdXJscz48L3VybHM+PGN1c3RvbTE+UkFZ
WUFOLUlOQ0xVU0lPTjogeyZxdW90O0FubmEmcXVvdDs9Jmd0OyZxdW90O0luY2x1ZGVkJnF1b3Q7
LCAmcXVvdDtFa2F0ZXJpbmEmcXVvdDs9Jmd0OyZxdW90O0luY2x1ZGVkJnF1b3Q7fSB8IFJBWVlB
Ti1MQUJFTFM6IE1pbmlQQVFMUTwvY3VzdG9tMT48bGFuZ3VhZ2U+RW5nbGlzaDwvbGFuZ3VhZ2U+
PC9yZWNvcmQ+PC9DaXRlPjwvRW5kTm90ZT5=
</w:fldData>
              </w:fldChar>
            </w:r>
            <w:r w:rsidR="00E83C39">
              <w:rPr>
                <w:sz w:val="20"/>
                <w:szCs w:val="20"/>
              </w:rPr>
              <w:instrText xml:space="preserve"> ADDIN EN.CITE.DATA </w:instrText>
            </w:r>
            <w:r w:rsidR="00E83C39">
              <w:rPr>
                <w:sz w:val="20"/>
                <w:szCs w:val="20"/>
              </w:rPr>
            </w:r>
            <w:r w:rsidR="00E83C39">
              <w:rPr>
                <w:sz w:val="20"/>
                <w:szCs w:val="20"/>
              </w:rPr>
              <w:fldChar w:fldCharType="end"/>
            </w:r>
            <w:r w:rsidRPr="00321244">
              <w:rPr>
                <w:sz w:val="20"/>
                <w:szCs w:val="20"/>
              </w:rPr>
            </w:r>
            <w:r w:rsidRPr="00321244">
              <w:rPr>
                <w:sz w:val="20"/>
                <w:szCs w:val="20"/>
              </w:rPr>
              <w:fldChar w:fldCharType="separate"/>
            </w:r>
            <w:r w:rsidR="00E83C39" w:rsidRPr="00E83C39">
              <w:rPr>
                <w:noProof/>
                <w:sz w:val="20"/>
                <w:szCs w:val="20"/>
                <w:vertAlign w:val="superscript"/>
              </w:rPr>
              <w:t>52</w:t>
            </w:r>
            <w:r w:rsidRPr="00321244">
              <w:rPr>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0A7391F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7 – 17 </w:t>
            </w:r>
            <w:r w:rsidRPr="00321244">
              <w:rPr>
                <w:rFonts w:cs="Calibri"/>
                <w:color w:val="000000"/>
                <w:sz w:val="20"/>
                <w:szCs w:val="20"/>
              </w:rPr>
              <w:t>years</w:t>
            </w:r>
          </w:p>
        </w:tc>
        <w:tc>
          <w:tcPr>
            <w:tcW w:w="1276" w:type="dxa"/>
            <w:tcBorders>
              <w:top w:val="single" w:sz="4" w:space="0" w:color="auto"/>
              <w:left w:val="single" w:sz="4" w:space="0" w:color="auto"/>
              <w:bottom w:val="single" w:sz="4" w:space="0" w:color="auto"/>
              <w:right w:val="single" w:sz="4" w:space="0" w:color="auto"/>
            </w:tcBorders>
            <w:hideMark/>
          </w:tcPr>
          <w:p w14:paraId="0EB4187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Patient</w:t>
            </w:r>
          </w:p>
        </w:tc>
        <w:tc>
          <w:tcPr>
            <w:tcW w:w="1559" w:type="dxa"/>
            <w:tcBorders>
              <w:top w:val="single" w:sz="4" w:space="0" w:color="auto"/>
              <w:left w:val="single" w:sz="4" w:space="0" w:color="auto"/>
              <w:bottom w:val="single" w:sz="4" w:space="0" w:color="auto"/>
              <w:right w:val="single" w:sz="4" w:space="0" w:color="auto"/>
            </w:tcBorders>
            <w:hideMark/>
          </w:tcPr>
          <w:p w14:paraId="2E1C1FC5"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elf-complete, paper, electronic devices</w:t>
            </w:r>
          </w:p>
        </w:tc>
        <w:tc>
          <w:tcPr>
            <w:tcW w:w="993" w:type="dxa"/>
            <w:tcBorders>
              <w:top w:val="single" w:sz="4" w:space="0" w:color="auto"/>
              <w:left w:val="single" w:sz="4" w:space="0" w:color="auto"/>
              <w:bottom w:val="single" w:sz="4" w:space="0" w:color="auto"/>
              <w:right w:val="single" w:sz="4" w:space="0" w:color="auto"/>
            </w:tcBorders>
          </w:tcPr>
          <w:p w14:paraId="07FB906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13</w:t>
            </w:r>
          </w:p>
        </w:tc>
        <w:tc>
          <w:tcPr>
            <w:tcW w:w="1134" w:type="dxa"/>
            <w:tcBorders>
              <w:top w:val="single" w:sz="4" w:space="0" w:color="auto"/>
              <w:left w:val="single" w:sz="4" w:space="0" w:color="auto"/>
              <w:bottom w:val="single" w:sz="4" w:space="0" w:color="auto"/>
              <w:right w:val="single" w:sz="4" w:space="0" w:color="auto"/>
            </w:tcBorders>
            <w:hideMark/>
          </w:tcPr>
          <w:p w14:paraId="58E0607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 1 week</w:t>
            </w:r>
          </w:p>
        </w:tc>
        <w:tc>
          <w:tcPr>
            <w:tcW w:w="1417" w:type="dxa"/>
            <w:tcBorders>
              <w:top w:val="single" w:sz="4" w:space="0" w:color="auto"/>
              <w:left w:val="single" w:sz="4" w:space="0" w:color="auto"/>
              <w:bottom w:val="single" w:sz="4" w:space="0" w:color="auto"/>
              <w:right w:val="single" w:sz="4" w:space="0" w:color="auto"/>
            </w:tcBorders>
          </w:tcPr>
          <w:p w14:paraId="32E292C6"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7-point Likert scale. 1= maximum impairment, 7= no impairment.</w:t>
            </w:r>
          </w:p>
        </w:tc>
        <w:tc>
          <w:tcPr>
            <w:tcW w:w="2693" w:type="dxa"/>
            <w:tcBorders>
              <w:top w:val="single" w:sz="4" w:space="0" w:color="auto"/>
              <w:left w:val="single" w:sz="4" w:space="0" w:color="auto"/>
              <w:bottom w:val="single" w:sz="4" w:space="0" w:color="auto"/>
              <w:right w:val="single" w:sz="4" w:space="0" w:color="auto"/>
            </w:tcBorders>
          </w:tcPr>
          <w:p w14:paraId="392576F8"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i/>
                <w:iCs/>
                <w:sz w:val="20"/>
                <w:szCs w:val="20"/>
              </w:rPr>
              <w:t>Same as PAQLQ</w:t>
            </w:r>
          </w:p>
        </w:tc>
        <w:tc>
          <w:tcPr>
            <w:tcW w:w="1276" w:type="dxa"/>
            <w:tcBorders>
              <w:top w:val="single" w:sz="4" w:space="0" w:color="auto"/>
              <w:left w:val="single" w:sz="4" w:space="0" w:color="auto"/>
              <w:bottom w:val="single" w:sz="4" w:space="0" w:color="auto"/>
              <w:right w:val="single" w:sz="4" w:space="0" w:color="auto"/>
            </w:tcBorders>
            <w:hideMark/>
          </w:tcPr>
          <w:p w14:paraId="6D51D50B"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Not reported</w:t>
            </w:r>
          </w:p>
        </w:tc>
        <w:tc>
          <w:tcPr>
            <w:tcW w:w="1417" w:type="dxa"/>
            <w:tcBorders>
              <w:top w:val="single" w:sz="4" w:space="0" w:color="auto"/>
              <w:left w:val="single" w:sz="4" w:space="0" w:color="auto"/>
              <w:bottom w:val="single" w:sz="4" w:space="0" w:color="auto"/>
              <w:right w:val="single" w:sz="4" w:space="0" w:color="auto"/>
            </w:tcBorders>
            <w:noWrap/>
            <w:hideMark/>
          </w:tcPr>
          <w:p w14:paraId="7766F5B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English (North America), 18 translations</w:t>
            </w:r>
          </w:p>
        </w:tc>
        <w:tc>
          <w:tcPr>
            <w:tcW w:w="1985" w:type="dxa"/>
            <w:tcBorders>
              <w:top w:val="single" w:sz="4" w:space="0" w:color="auto"/>
              <w:left w:val="single" w:sz="4" w:space="0" w:color="auto"/>
              <w:bottom w:val="single" w:sz="4" w:space="0" w:color="auto"/>
              <w:right w:val="single" w:sz="4" w:space="0" w:color="auto"/>
            </w:tcBorders>
          </w:tcPr>
          <w:p w14:paraId="43EE3F7B"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i/>
                <w:iCs/>
                <w:sz w:val="20"/>
                <w:szCs w:val="20"/>
              </w:rPr>
              <w:t>Same as PAQLQ</w:t>
            </w:r>
          </w:p>
        </w:tc>
      </w:tr>
      <w:tr w:rsidR="00915688" w:rsidRPr="00B34BF1" w14:paraId="142C2CF6" w14:textId="77777777" w:rsidTr="0046513E">
        <w:trPr>
          <w:trHeight w:val="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57F3EC01" w14:textId="77777777" w:rsidR="00915688" w:rsidRPr="00321244" w:rsidRDefault="00915688" w:rsidP="0046513E">
            <w:pPr>
              <w:jc w:val="center"/>
              <w:rPr>
                <w:i/>
                <w:iCs/>
                <w:sz w:val="20"/>
                <w:szCs w:val="20"/>
              </w:rPr>
            </w:pPr>
          </w:p>
        </w:tc>
        <w:tc>
          <w:tcPr>
            <w:tcW w:w="14884" w:type="dxa"/>
            <w:gridSpan w:val="10"/>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43B1B9A8" w14:textId="77777777" w:rsidR="00915688" w:rsidRPr="00321244" w:rsidRDefault="00915688" w:rsidP="0046513E">
            <w:pPr>
              <w:jc w:val="center"/>
              <w:cnfStyle w:val="000000000000" w:firstRow="0" w:lastRow="0" w:firstColumn="0" w:lastColumn="0" w:oddVBand="0" w:evenVBand="0" w:oddHBand="0" w:evenHBand="0" w:firstRowFirstColumn="0" w:firstRowLastColumn="0" w:lastRowFirstColumn="0" w:lastRowLastColumn="0"/>
              <w:rPr>
                <w:rFonts w:cstheme="minorHAnsi"/>
                <w:b/>
                <w:bCs/>
                <w:color w:val="FFFFFF" w:themeColor="background1"/>
                <w:sz w:val="20"/>
                <w:szCs w:val="20"/>
              </w:rPr>
            </w:pPr>
            <w:r w:rsidRPr="00321244">
              <w:rPr>
                <w:b/>
                <w:bCs/>
                <w:color w:val="FFFFFF" w:themeColor="background1"/>
                <w:sz w:val="20"/>
                <w:szCs w:val="20"/>
              </w:rPr>
              <w:t>Asthma control outcome measures for children</w:t>
            </w:r>
          </w:p>
        </w:tc>
      </w:tr>
      <w:tr w:rsidR="00915688" w:rsidRPr="00B34BF1" w14:paraId="564790CC"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7DC5A56A" w14:textId="6DD7E055" w:rsidR="00915688" w:rsidRPr="00321244" w:rsidRDefault="00915688" w:rsidP="0046513E">
            <w:pPr>
              <w:rPr>
                <w:sz w:val="20"/>
                <w:szCs w:val="20"/>
              </w:rPr>
            </w:pPr>
            <w:r w:rsidRPr="00321244">
              <w:rPr>
                <w:rFonts w:cstheme="minorHAnsi"/>
                <w:sz w:val="20"/>
                <w:szCs w:val="20"/>
              </w:rPr>
              <w:t>C-ACT (2007)</w:t>
            </w:r>
            <w:r w:rsidRPr="00321244">
              <w:rPr>
                <w:rFonts w:cstheme="minorHAnsi"/>
                <w:sz w:val="20"/>
                <w:szCs w:val="20"/>
              </w:rPr>
              <w:fldChar w:fldCharType="begin">
                <w:fldData xml:space="preserve">PEVuZE5vdGU+PENpdGU+PEF1dGhvcj5MaXU8L0F1dGhvcj48WWVhcj4yMDA3PC9ZZWFyPjxSZWNO
dW0+MTg5PC9SZWNOdW0+PERpc3BsYXlUZXh0PjxzdHlsZSBmYWNlPSJzdXBlcnNjcmlwdCI+NjM8
L3N0eWxlPjwvRGlzcGxheVRleHQ+PHJlY29yZD48cmVjLW51bWJlcj4xODk8L3JlYy1udW1iZXI+
PGZvcmVpZ24ta2V5cz48a2V5IGFwcD0iRU4iIGRiLWlkPSJ4c2U5c3M5dDhhOTlkdWVydnhoeGV3
ZjUwZXNzMmVhZXp6d3YiIHRpbWVzdGFtcD0iMTY2NTkyNTE2NiI+MTg5PC9rZXk+PC9mb3JlaWdu
LWtleXM+PHJlZi10eXBlIG5hbWU9IkpvdXJuYWwgQXJ0aWNsZSI+MTc8L3JlZi10eXBlPjxjb250
cmlidXRvcnM+PGF1dGhvcnM+PGF1dGhvcj5MaXUsIEEgSDwvYXV0aG9yPjxhdXRob3I+WmVpZ2Vy
LCBSPC9hdXRob3I+PGF1dGhvcj5Tb3JrbmVzcywgQzwvYXV0aG9yPjxhdXRob3I+TWFociwgVC48
L2F1dGhvcj48YXV0aG9yPk9zdHJvbSwgTi48L2F1dGhvcj48YXV0aG9yPkJ1cmdlc3MsIFMuPC9h
dXRob3I+PGF1dGhvcj5Sb3Nlbnp3ZWlnLCBKLiBDLjwvYXV0aG9yPjxhdXRob3I+TWFuanVuYXRo
LCBSLjwvYXV0aG9yPjwvYXV0aG9ycz48L2NvbnRyaWJ1dG9ycz48YXV0aC1hZGRyZXNzPk5hdGwg
SmV3aXNoIE1lZCAmYW1wOyBSZXMgQ3RyLCBEZW52ZXIsIENPIDgwMjA2IFVTQS4gVW5pdiBDb2xv
cmFkbywgU2NoIE1lZCwgRGVudmVyLCBDTyBVU0EuIEthaXNlciBQZXJtYW5lbnRlLCBTYW4gRGll
Z28sIENBIFVTQS4gVW5pdiBXaXNjb25zaW4sIFNjaCBQaGFybSwgTWFkaXNvbiwgV0kgNTM3MDYg
VVNBLiBBbGxlcmd5ICZhbXA7IEFzdGhtYSBNZWQgR3JwICZhbXA7IFJlcyBDdHIsIFNhbiBEaWVn
bywgQ0EgVVNBLiBNYXBpIFZhbHVlcywgQm9zdG9uLCBNQSBVU0EuIEdsYXhvU21pdGhLbGluZSwg
UmVzIFRyaWFuZ2xlIFBrLCBOQyBVU0EuIExpdSwgQUggKGNvcnJlc3BvbmRpbmcgYXV0aG9yKSwg
TmF0bCBKZXdpc2ggTWVkICZhbXA7IFJlcyBDdHIsIDE0MDAgSmFja3NvbiBTdCxLMTAyMywgRGVu
dmVyLCBDTyA4MDIwNiBVU0EuIGxpdWFAbmpjLm9yZzwvYXV0aC1hZGRyZXNzPjx0aXRsZXM+PHRp
dGxlPkRldmVsb3BtZW50IGFuZCBjcm9zcy1zZWN0aW9uYWwgdmFsaWRhdGlvbiBvZiB0aGUgQ2hp
bGRob29kIEFzdGhtYSBDb250cm9sIFRlc3Q8L3RpdGxlPjxzZWNvbmRhcnktdGl0bGU+Sm91cm5h
bCBvZiBBbGxlcmd5IGFuZCBDbGluaWNhbCBJbW11bm9sb2d5PC9zZWNvbmRhcnktdGl0bGU+PC90
aXRsZXM+PHBlcmlvZGljYWw+PGZ1bGwtdGl0bGU+Sm91cm5hbCBvZiBBbGxlcmd5IGFuZCBDbGlu
aWNhbCBJbW11bm9sb2d5PC9mdWxsLXRpdGxlPjwvcGVyaW9kaWNhbD48cGFnZXM+ODE3LTgyNTwv
cGFnZXM+PHZvbHVtZT4xMTk8L3ZvbHVtZT48bnVtYmVyPjQ8L251bWJlcj48a2V5d29yZHM+PGtl
eXdvcmQ+YXN0aG1hPC9rZXl3b3JkPjxrZXl3b3JkPnBlZGlhdHJpYzwva2V5d29yZD48a2V5d29y
ZD5jb250cm9sPC9rZXl3b3JkPjxrZXl3b3JkPmhlYWx0aCBvdXRjb21lczwva2V5d29yZD48a2V5
d29yZD5oZWFsdGgtcmVsYXRlZCBxdWFsaXR5IG9mPC9rZXl3b3JkPjxrZXl3b3JkPmxpZmU8L2tl
eXdvcmQ+PGtleXdvcmQ+c3ltcHRvbSBhc3Nlc3NtZW50PC9rZXl3b3JkPjxrZXl3b3JkPnF1ZXN0
aW9ubmFpcmU8L2tleXdvcmQ+PGtleXdvcmQ+dG9vbDwva2V5d29yZD48a2V5d29yZD5RVUFMSVRZ
LU9GLUxJRkU8L2tleXdvcmQ+PGtleXdvcmQ+U1lNUFRPTSBESUFSWTwva2V5d29yZD48a2V5d29y
ZD5DSElMRFJFTjwva2V5d29yZD48a2V5d29yZD5WQUxJRElUWTwva2V5d29yZD48a2V5d29yZD5D
ZXNhcmVhbiBTZWN0aW9uPC9rZXl3b3JkPjwva2V5d29yZHM+PGRhdGVzPjx5ZWFyPjIwMDc8L3ll
YXI+PHB1Yi1kYXRlcz48ZGF0ZT5BcHI8L2RhdGU+PC9wdWItZGF0ZXM+PC9kYXRlcz48aXNibj4w
MDkxLTY3NDk8L2lzYm4+PGFjY2Vzc2lvbi1udW0+V09TOjAwMDI0NTcyOTUwMDAwODwvYWNjZXNz
aW9uLW51bT48dXJscz48cmVsYXRlZC11cmxzPjx1cmw+aHR0cHM6Ly93d3cuamFjaW9ubGluZS5v
cmcvYXJ0aWNsZS9TMDA5MS02NzQ5KDA3KTAwMTY3LTQvcGRmPC91cmw+PC9yZWxhdGVkLXVybHM+
PC91cmxzPjxjdXN0b20xPlJBWVlBTi1JTkNMVVNJT046IHsmcXVvdDtBbm5hJnF1b3Q7PSZndDsm
cXVvdDtJbmNsdWRlZCZxdW90OywgJnF1b3Q7RWthdGVyaW5hJnF1b3Q7PSZndDsmcXVvdDtJbmNs
dWRlZCZxdW90O30gfCBSQVlZQU4tTEFCRUxTOiBDQUNUPC9jdXN0b20xPjxsYW5ndWFnZT5Fbmds
aXNoPC9sYW5ndWFnZT48L3JlY29yZD48L0NpdGU+PC9FbmROb3RlPn==
</w:fldData>
              </w:fldChar>
            </w:r>
            <w:r w:rsidR="007E24D9">
              <w:rPr>
                <w:rFonts w:cstheme="minorHAnsi"/>
                <w:sz w:val="20"/>
                <w:szCs w:val="20"/>
              </w:rPr>
              <w:instrText xml:space="preserve"> ADDIN EN.CITE </w:instrText>
            </w:r>
            <w:r w:rsidR="007E24D9">
              <w:rPr>
                <w:rFonts w:cstheme="minorHAnsi"/>
                <w:sz w:val="20"/>
                <w:szCs w:val="20"/>
              </w:rPr>
              <w:fldChar w:fldCharType="begin">
                <w:fldData xml:space="preserve">PEVuZE5vdGU+PENpdGU+PEF1dGhvcj5MaXU8L0F1dGhvcj48WWVhcj4yMDA3PC9ZZWFyPjxSZWNO
dW0+MTg5PC9SZWNOdW0+PERpc3BsYXlUZXh0PjxzdHlsZSBmYWNlPSJzdXBlcnNjcmlwdCI+NjM8
L3N0eWxlPjwvRGlzcGxheVRleHQ+PHJlY29yZD48cmVjLW51bWJlcj4xODk8L3JlYy1udW1iZXI+
PGZvcmVpZ24ta2V5cz48a2V5IGFwcD0iRU4iIGRiLWlkPSJ4c2U5c3M5dDhhOTlkdWVydnhoeGV3
ZjUwZXNzMmVhZXp6d3YiIHRpbWVzdGFtcD0iMTY2NTkyNTE2NiI+MTg5PC9rZXk+PC9mb3JlaWdu
LWtleXM+PHJlZi10eXBlIG5hbWU9IkpvdXJuYWwgQXJ0aWNsZSI+MTc8L3JlZi10eXBlPjxjb250
cmlidXRvcnM+PGF1dGhvcnM+PGF1dGhvcj5MaXUsIEEgSDwvYXV0aG9yPjxhdXRob3I+WmVpZ2Vy
LCBSPC9hdXRob3I+PGF1dGhvcj5Tb3JrbmVzcywgQzwvYXV0aG9yPjxhdXRob3I+TWFociwgVC48
L2F1dGhvcj48YXV0aG9yPk9zdHJvbSwgTi48L2F1dGhvcj48YXV0aG9yPkJ1cmdlc3MsIFMuPC9h
dXRob3I+PGF1dGhvcj5Sb3Nlbnp3ZWlnLCBKLiBDLjwvYXV0aG9yPjxhdXRob3I+TWFuanVuYXRo
LCBSLjwvYXV0aG9yPjwvYXV0aG9ycz48L2NvbnRyaWJ1dG9ycz48YXV0aC1hZGRyZXNzPk5hdGwg
SmV3aXNoIE1lZCAmYW1wOyBSZXMgQ3RyLCBEZW52ZXIsIENPIDgwMjA2IFVTQS4gVW5pdiBDb2xv
cmFkbywgU2NoIE1lZCwgRGVudmVyLCBDTyBVU0EuIEthaXNlciBQZXJtYW5lbnRlLCBTYW4gRGll
Z28sIENBIFVTQS4gVW5pdiBXaXNjb25zaW4sIFNjaCBQaGFybSwgTWFkaXNvbiwgV0kgNTM3MDYg
VVNBLiBBbGxlcmd5ICZhbXA7IEFzdGhtYSBNZWQgR3JwICZhbXA7IFJlcyBDdHIsIFNhbiBEaWVn
bywgQ0EgVVNBLiBNYXBpIFZhbHVlcywgQm9zdG9uLCBNQSBVU0EuIEdsYXhvU21pdGhLbGluZSwg
UmVzIFRyaWFuZ2xlIFBrLCBOQyBVU0EuIExpdSwgQUggKGNvcnJlc3BvbmRpbmcgYXV0aG9yKSwg
TmF0bCBKZXdpc2ggTWVkICZhbXA7IFJlcyBDdHIsIDE0MDAgSmFja3NvbiBTdCxLMTAyMywgRGVu
dmVyLCBDTyA4MDIwNiBVU0EuIGxpdWFAbmpjLm9yZzwvYXV0aC1hZGRyZXNzPjx0aXRsZXM+PHRp
dGxlPkRldmVsb3BtZW50IGFuZCBjcm9zcy1zZWN0aW9uYWwgdmFsaWRhdGlvbiBvZiB0aGUgQ2hp
bGRob29kIEFzdGhtYSBDb250cm9sIFRlc3Q8L3RpdGxlPjxzZWNvbmRhcnktdGl0bGU+Sm91cm5h
bCBvZiBBbGxlcmd5IGFuZCBDbGluaWNhbCBJbW11bm9sb2d5PC9zZWNvbmRhcnktdGl0bGU+PC90
aXRsZXM+PHBlcmlvZGljYWw+PGZ1bGwtdGl0bGU+Sm91cm5hbCBvZiBBbGxlcmd5IGFuZCBDbGlu
aWNhbCBJbW11bm9sb2d5PC9mdWxsLXRpdGxlPjwvcGVyaW9kaWNhbD48cGFnZXM+ODE3LTgyNTwv
cGFnZXM+PHZvbHVtZT4xMTk8L3ZvbHVtZT48bnVtYmVyPjQ8L251bWJlcj48a2V5d29yZHM+PGtl
eXdvcmQ+YXN0aG1hPC9rZXl3b3JkPjxrZXl3b3JkPnBlZGlhdHJpYzwva2V5d29yZD48a2V5d29y
ZD5jb250cm9sPC9rZXl3b3JkPjxrZXl3b3JkPmhlYWx0aCBvdXRjb21lczwva2V5d29yZD48a2V5
d29yZD5oZWFsdGgtcmVsYXRlZCBxdWFsaXR5IG9mPC9rZXl3b3JkPjxrZXl3b3JkPmxpZmU8L2tl
eXdvcmQ+PGtleXdvcmQ+c3ltcHRvbSBhc3Nlc3NtZW50PC9rZXl3b3JkPjxrZXl3b3JkPnF1ZXN0
aW9ubmFpcmU8L2tleXdvcmQ+PGtleXdvcmQ+dG9vbDwva2V5d29yZD48a2V5d29yZD5RVUFMSVRZ
LU9GLUxJRkU8L2tleXdvcmQ+PGtleXdvcmQ+U1lNUFRPTSBESUFSWTwva2V5d29yZD48a2V5d29y
ZD5DSElMRFJFTjwva2V5d29yZD48a2V5d29yZD5WQUxJRElUWTwva2V5d29yZD48a2V5d29yZD5D
ZXNhcmVhbiBTZWN0aW9uPC9rZXl3b3JkPjwva2V5d29yZHM+PGRhdGVzPjx5ZWFyPjIwMDc8L3ll
YXI+PHB1Yi1kYXRlcz48ZGF0ZT5BcHI8L2RhdGU+PC9wdWItZGF0ZXM+PC9kYXRlcz48aXNibj4w
MDkxLTY3NDk8L2lzYm4+PGFjY2Vzc2lvbi1udW0+V09TOjAwMDI0NTcyOTUwMDAwODwvYWNjZXNz
aW9uLW51bT48dXJscz48cmVsYXRlZC11cmxzPjx1cmw+aHR0cHM6Ly93d3cuamFjaW9ubGluZS5v
cmcvYXJ0aWNsZS9TMDA5MS02NzQ5KDA3KTAwMTY3LTQvcGRmPC91cmw+PC9yZWxhdGVkLXVybHM+
PC91cmxzPjxjdXN0b20xPlJBWVlBTi1JTkNMVVNJT046IHsmcXVvdDtBbm5hJnF1b3Q7PSZndDsm
cXVvdDtJbmNsdWRlZCZxdW90OywgJnF1b3Q7RWthdGVyaW5hJnF1b3Q7PSZndDsmcXVvdDtJbmNs
dWRlZCZxdW90O30gfCBSQVlZQU4tTEFCRUxTOiBDQUNUPC9jdXN0b20xPjxsYW5ndWFnZT5Fbmds
aXNoPC9sYW5ndWFnZT48L3JlY29yZD48L0NpdGU+PC9FbmROb3RlPn==
</w:fldData>
              </w:fldChar>
            </w:r>
            <w:r w:rsidR="007E24D9">
              <w:rPr>
                <w:rFonts w:cstheme="minorHAnsi"/>
                <w:sz w:val="20"/>
                <w:szCs w:val="20"/>
              </w:rPr>
              <w:instrText xml:space="preserve"> ADDIN EN.CITE.DATA </w:instrText>
            </w:r>
            <w:r w:rsidR="007E24D9">
              <w:rPr>
                <w:rFonts w:cstheme="minorHAnsi"/>
                <w:sz w:val="20"/>
                <w:szCs w:val="20"/>
              </w:rPr>
            </w:r>
            <w:r w:rsidR="007E24D9">
              <w:rPr>
                <w:rFonts w:cstheme="minorHAnsi"/>
                <w:sz w:val="20"/>
                <w:szCs w:val="20"/>
              </w:rPr>
              <w:fldChar w:fldCharType="end"/>
            </w:r>
            <w:r w:rsidRPr="00321244">
              <w:rPr>
                <w:rFonts w:cstheme="minorHAnsi"/>
                <w:sz w:val="20"/>
                <w:szCs w:val="20"/>
              </w:rPr>
            </w:r>
            <w:r w:rsidRPr="00321244">
              <w:rPr>
                <w:rFonts w:cstheme="minorHAnsi"/>
                <w:sz w:val="20"/>
                <w:szCs w:val="20"/>
              </w:rPr>
              <w:fldChar w:fldCharType="separate"/>
            </w:r>
            <w:r w:rsidR="00E83C39" w:rsidRPr="00E83C39">
              <w:rPr>
                <w:rFonts w:cstheme="minorHAnsi"/>
                <w:noProof/>
                <w:sz w:val="20"/>
                <w:szCs w:val="20"/>
                <w:vertAlign w:val="superscript"/>
              </w:rPr>
              <w:t>63</w:t>
            </w:r>
            <w:r w:rsidRPr="00321244">
              <w:rPr>
                <w:rFonts w:cstheme="minorHAnsi"/>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2267E1B9"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Calibri"/>
                <w:color w:val="000000"/>
                <w:sz w:val="20"/>
                <w:szCs w:val="20"/>
              </w:rPr>
              <w:t>Children / carer of children aged 4–11 years</w:t>
            </w:r>
          </w:p>
        </w:tc>
        <w:tc>
          <w:tcPr>
            <w:tcW w:w="1276" w:type="dxa"/>
            <w:tcBorders>
              <w:top w:val="single" w:sz="4" w:space="0" w:color="auto"/>
              <w:left w:val="single" w:sz="4" w:space="0" w:color="auto"/>
              <w:bottom w:val="single" w:sz="4" w:space="0" w:color="auto"/>
              <w:right w:val="single" w:sz="4" w:space="0" w:color="auto"/>
            </w:tcBorders>
            <w:hideMark/>
          </w:tcPr>
          <w:p w14:paraId="064B46C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Calibri"/>
                <w:color w:val="000000"/>
                <w:sz w:val="20"/>
                <w:szCs w:val="20"/>
              </w:rPr>
              <w:t>Patient and</w:t>
            </w:r>
            <w:r w:rsidRPr="00321244">
              <w:rPr>
                <w:rFonts w:cs="Calibri"/>
                <w:color w:val="000000"/>
                <w:sz w:val="20"/>
                <w:szCs w:val="20"/>
              </w:rPr>
              <w:br/>
              <w:t>carer</w:t>
            </w:r>
          </w:p>
        </w:tc>
        <w:tc>
          <w:tcPr>
            <w:tcW w:w="1559" w:type="dxa"/>
            <w:tcBorders>
              <w:top w:val="single" w:sz="4" w:space="0" w:color="auto"/>
              <w:left w:val="single" w:sz="4" w:space="0" w:color="auto"/>
              <w:bottom w:val="single" w:sz="4" w:space="0" w:color="auto"/>
              <w:right w:val="single" w:sz="4" w:space="0" w:color="auto"/>
            </w:tcBorders>
            <w:hideMark/>
          </w:tcPr>
          <w:p w14:paraId="10E63E1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elf-complete, paper, web-based</w:t>
            </w:r>
          </w:p>
        </w:tc>
        <w:tc>
          <w:tcPr>
            <w:tcW w:w="993" w:type="dxa"/>
            <w:tcBorders>
              <w:top w:val="single" w:sz="4" w:space="0" w:color="auto"/>
              <w:left w:val="single" w:sz="4" w:space="0" w:color="auto"/>
              <w:bottom w:val="single" w:sz="4" w:space="0" w:color="auto"/>
              <w:right w:val="single" w:sz="4" w:space="0" w:color="auto"/>
            </w:tcBorders>
          </w:tcPr>
          <w:p w14:paraId="6BE7F7D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321244">
              <w:rPr>
                <w:rFonts w:cs="Calibri"/>
                <w:color w:val="000000"/>
                <w:sz w:val="20"/>
                <w:szCs w:val="20"/>
              </w:rPr>
              <w:t>7</w:t>
            </w:r>
          </w:p>
        </w:tc>
        <w:tc>
          <w:tcPr>
            <w:tcW w:w="1134" w:type="dxa"/>
            <w:tcBorders>
              <w:top w:val="single" w:sz="4" w:space="0" w:color="auto"/>
              <w:left w:val="single" w:sz="4" w:space="0" w:color="auto"/>
              <w:bottom w:val="single" w:sz="4" w:space="0" w:color="auto"/>
              <w:right w:val="single" w:sz="4" w:space="0" w:color="auto"/>
            </w:tcBorders>
            <w:hideMark/>
          </w:tcPr>
          <w:p w14:paraId="3D1C52B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Calibri"/>
                <w:color w:val="000000"/>
                <w:sz w:val="20"/>
                <w:szCs w:val="20"/>
              </w:rPr>
              <w:t>4 weeks</w:t>
            </w:r>
          </w:p>
        </w:tc>
        <w:tc>
          <w:tcPr>
            <w:tcW w:w="1417" w:type="dxa"/>
            <w:tcBorders>
              <w:top w:val="single" w:sz="4" w:space="0" w:color="auto"/>
              <w:left w:val="single" w:sz="4" w:space="0" w:color="auto"/>
              <w:bottom w:val="single" w:sz="4" w:space="0" w:color="auto"/>
              <w:right w:val="single" w:sz="4" w:space="0" w:color="auto"/>
            </w:tcBorders>
          </w:tcPr>
          <w:p w14:paraId="029D2ABE"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Patient report: </w:t>
            </w:r>
          </w:p>
          <w:p w14:paraId="627D77B7"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4-point Likert and pictorial scale. 0= ‘very bad’, 3</w:t>
            </w:r>
            <w:proofErr w:type="gramStart"/>
            <w:r w:rsidRPr="00321244">
              <w:rPr>
                <w:rFonts w:cstheme="minorHAnsi"/>
                <w:sz w:val="20"/>
                <w:szCs w:val="20"/>
              </w:rPr>
              <w:t>=‘</w:t>
            </w:r>
            <w:proofErr w:type="gramEnd"/>
            <w:r w:rsidRPr="00321244">
              <w:rPr>
                <w:rFonts w:cstheme="minorHAnsi"/>
                <w:sz w:val="20"/>
                <w:szCs w:val="20"/>
              </w:rPr>
              <w:t xml:space="preserve">very good’. </w:t>
            </w:r>
          </w:p>
          <w:p w14:paraId="02668645"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Carer report: </w:t>
            </w:r>
          </w:p>
          <w:p w14:paraId="3239C6EE"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lastRenderedPageBreak/>
              <w:t>6-point Likert scale. 0= ‘everyday’, 5= ‘not at all’.</w:t>
            </w:r>
          </w:p>
        </w:tc>
        <w:tc>
          <w:tcPr>
            <w:tcW w:w="2693" w:type="dxa"/>
            <w:tcBorders>
              <w:top w:val="single" w:sz="4" w:space="0" w:color="auto"/>
              <w:left w:val="single" w:sz="4" w:space="0" w:color="auto"/>
              <w:bottom w:val="single" w:sz="4" w:space="0" w:color="auto"/>
              <w:right w:val="single" w:sz="4" w:space="0" w:color="auto"/>
            </w:tcBorders>
          </w:tcPr>
          <w:p w14:paraId="6D916556"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lastRenderedPageBreak/>
              <w:t>Total score range</w:t>
            </w:r>
            <w:r>
              <w:rPr>
                <w:rFonts w:cstheme="minorHAnsi"/>
                <w:sz w:val="20"/>
                <w:szCs w:val="20"/>
              </w:rPr>
              <w:t xml:space="preserve">: </w:t>
            </w:r>
            <w:r w:rsidRPr="00321244">
              <w:rPr>
                <w:rFonts w:cstheme="minorHAnsi"/>
                <w:sz w:val="20"/>
                <w:szCs w:val="20"/>
              </w:rPr>
              <w:t>0</w:t>
            </w:r>
            <w:r>
              <w:rPr>
                <w:rFonts w:cstheme="minorHAnsi"/>
                <w:sz w:val="20"/>
                <w:szCs w:val="20"/>
              </w:rPr>
              <w:t>-</w:t>
            </w:r>
            <w:r w:rsidRPr="00321244">
              <w:rPr>
                <w:rFonts w:cstheme="minorHAnsi"/>
                <w:sz w:val="20"/>
                <w:szCs w:val="20"/>
              </w:rPr>
              <w:t>27.</w:t>
            </w:r>
          </w:p>
          <w:p w14:paraId="7DE99304"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core ≥19 indicates well-controlled asthma.</w:t>
            </w:r>
          </w:p>
        </w:tc>
        <w:tc>
          <w:tcPr>
            <w:tcW w:w="1276" w:type="dxa"/>
            <w:tcBorders>
              <w:top w:val="single" w:sz="4" w:space="0" w:color="auto"/>
              <w:left w:val="single" w:sz="4" w:space="0" w:color="auto"/>
              <w:bottom w:val="single" w:sz="4" w:space="0" w:color="auto"/>
              <w:right w:val="single" w:sz="4" w:space="0" w:color="auto"/>
            </w:tcBorders>
            <w:hideMark/>
          </w:tcPr>
          <w:p w14:paraId="04BA0D8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5 minutes (web-based version)</w:t>
            </w:r>
          </w:p>
        </w:tc>
        <w:tc>
          <w:tcPr>
            <w:tcW w:w="1417" w:type="dxa"/>
            <w:tcBorders>
              <w:top w:val="single" w:sz="4" w:space="0" w:color="auto"/>
              <w:left w:val="single" w:sz="4" w:space="0" w:color="auto"/>
              <w:bottom w:val="single" w:sz="4" w:space="0" w:color="auto"/>
              <w:right w:val="single" w:sz="4" w:space="0" w:color="auto"/>
            </w:tcBorders>
            <w:noWrap/>
            <w:hideMark/>
          </w:tcPr>
          <w:p w14:paraId="70A66888"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English (USA), 27 translations </w:t>
            </w:r>
          </w:p>
        </w:tc>
        <w:tc>
          <w:tcPr>
            <w:tcW w:w="1985" w:type="dxa"/>
            <w:tcBorders>
              <w:top w:val="single" w:sz="4" w:space="0" w:color="auto"/>
              <w:left w:val="single" w:sz="4" w:space="0" w:color="auto"/>
              <w:bottom w:val="single" w:sz="4" w:space="0" w:color="auto"/>
              <w:right w:val="single" w:sz="4" w:space="0" w:color="auto"/>
            </w:tcBorders>
            <w:hideMark/>
          </w:tcPr>
          <w:p w14:paraId="3B051DD8"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Copyrighted by GlaxoSmithKline Ltd. </w:t>
            </w:r>
          </w:p>
          <w:p w14:paraId="4E56CBC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Free for non-commercial</w:t>
            </w:r>
          </w:p>
          <w:p w14:paraId="72D5334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clinical practice</w:t>
            </w:r>
          </w:p>
          <w:p w14:paraId="781C8F97"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and research. </w:t>
            </w:r>
          </w:p>
          <w:p w14:paraId="7ABD969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Fee may apply for commercial use.</w:t>
            </w:r>
          </w:p>
        </w:tc>
      </w:tr>
      <w:tr w:rsidR="00915688" w:rsidRPr="00B34BF1" w14:paraId="5FFB8C95"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28ACFE2" w14:textId="77777777" w:rsidR="00915688" w:rsidRPr="00321244" w:rsidRDefault="00915688" w:rsidP="0046513E">
            <w:pPr>
              <w:jc w:val="center"/>
              <w:rPr>
                <w:rFonts w:cstheme="minorHAnsi"/>
                <w:i/>
                <w:iCs/>
                <w:sz w:val="20"/>
                <w:szCs w:val="20"/>
              </w:rPr>
            </w:pPr>
          </w:p>
        </w:tc>
        <w:tc>
          <w:tcPr>
            <w:tcW w:w="14884" w:type="dxa"/>
            <w:gridSpan w:val="10"/>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7255C88C" w14:textId="77777777" w:rsidR="00915688" w:rsidRPr="00321244" w:rsidRDefault="00915688" w:rsidP="0046513E">
            <w:pPr>
              <w:jc w:val="center"/>
              <w:cnfStyle w:val="000000000000" w:firstRow="0" w:lastRow="0" w:firstColumn="0" w:lastColumn="0" w:oddVBand="0" w:evenVBand="0" w:oddHBand="0" w:evenHBand="0" w:firstRowFirstColumn="0" w:firstRowLastColumn="0" w:lastRowFirstColumn="0" w:lastRowLastColumn="0"/>
              <w:rPr>
                <w:rFonts w:cstheme="minorHAnsi"/>
                <w:b/>
                <w:bCs/>
                <w:color w:val="FFFFFF" w:themeColor="background1"/>
                <w:sz w:val="20"/>
                <w:szCs w:val="20"/>
              </w:rPr>
            </w:pPr>
            <w:r w:rsidRPr="00321244">
              <w:rPr>
                <w:rFonts w:cstheme="minorHAnsi"/>
                <w:b/>
                <w:bCs/>
                <w:color w:val="FFFFFF" w:themeColor="background1"/>
                <w:sz w:val="20"/>
                <w:szCs w:val="20"/>
              </w:rPr>
              <w:t>Asthma control outcome measures for adults and children</w:t>
            </w:r>
          </w:p>
        </w:tc>
      </w:tr>
      <w:tr w:rsidR="00915688" w:rsidRPr="00B34BF1" w14:paraId="2A578BB8"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504D155B" w14:textId="77777777" w:rsidR="00915688" w:rsidRPr="00321244" w:rsidRDefault="00915688" w:rsidP="0046513E">
            <w:pPr>
              <w:rPr>
                <w:rFonts w:cstheme="minorHAnsi"/>
                <w:b w:val="0"/>
                <w:bCs w:val="0"/>
                <w:sz w:val="20"/>
                <w:szCs w:val="20"/>
              </w:rPr>
            </w:pPr>
            <w:r w:rsidRPr="00321244">
              <w:rPr>
                <w:rFonts w:cstheme="minorHAnsi"/>
                <w:sz w:val="20"/>
                <w:szCs w:val="20"/>
              </w:rPr>
              <w:t>ACQ-7</w:t>
            </w:r>
          </w:p>
          <w:p w14:paraId="38392D1C" w14:textId="70B1D5F9" w:rsidR="00915688" w:rsidRPr="00321244" w:rsidRDefault="00915688" w:rsidP="0046513E">
            <w:pPr>
              <w:rPr>
                <w:rFonts w:cstheme="minorHAnsi"/>
                <w:i/>
                <w:iCs/>
                <w:sz w:val="20"/>
                <w:szCs w:val="20"/>
              </w:rPr>
            </w:pPr>
            <w:r w:rsidRPr="00321244">
              <w:rPr>
                <w:rFonts w:cstheme="minorHAnsi"/>
                <w:b w:val="0"/>
                <w:bCs w:val="0"/>
                <w:sz w:val="20"/>
                <w:szCs w:val="20"/>
              </w:rPr>
              <w:t>(adults: 1999</w:t>
            </w:r>
            <w:r w:rsidRPr="00321244">
              <w:rPr>
                <w:rFonts w:cstheme="minorHAnsi"/>
                <w:sz w:val="20"/>
                <w:szCs w:val="20"/>
              </w:rPr>
              <w:fldChar w:fldCharType="begin">
                <w:fldData xml:space="preserve">PEVuZE5vdGU+PENpdGUgRXhjbHVkZVllYXI9IjEiPjxBdXRob3I+SnVuaXBlcjwvQXV0aG9yPjxZ
ZWFyPjE5OTk8L1llYXI+PFJlY051bT4xODQ8L1JlY051bT48RGlzcGxheVRleHQ+PHN0eWxlIGZh
Y2U9InN1cGVyc2NyaXB0Ij41ODwvc3R5bGU+PC9EaXNwbGF5VGV4dD48cmVjb3JkPjxyZWMtbnVt
YmVyPjE4NDwvcmVjLW51bWJlcj48Zm9yZWlnbi1rZXlzPjxrZXkgYXBwPSJFTiIgZGItaWQ9Inhz
ZTlzczl0OGE5OWR1ZXJ2eGh4ZXdmNTBlc3MyZWFlenp3diIgdGltZXN0YW1wPSIxNjY1OTI1MTY2
Ij4xODQ8L2tleT48L2ZvcmVpZ24ta2V5cz48cmVmLXR5cGUgbmFtZT0iSm91cm5hbCBBcnRpY2xl
Ij4xNzwvcmVmLXR5cGU+PGNvbnRyaWJ1dG9ycz48YXV0aG9ycz48YXV0aG9yPkp1bmlwZXIsIEUg
RjwvYXV0aG9yPjxhdXRob3I+TyZhcG9zO0J5cm5lLCBQIE08L2F1dGhvcj48YXV0aG9yPkd1eWF0
dCwgRyBIPC9hdXRob3I+PGF1dGhvcj5GZXJyaWUsIFAuIEouPC9hdXRob3I+PGF1dGhvcj5LaW5n
LCBELiBSLjwvYXV0aG9yPjwvYXV0aG9ycz48L2NvbnRyaWJ1dG9ycz48YXV0aC1hZGRyZXNzPkp1
bmlwZXIsIEUgRi4gRGVwdCBvZiBDbGluaWNhbCBFcGlkZW1pb2xvZ3kgYW5kIEJpb3N0YXRpc3Rp
Y3MsIE1jTWFzdGVyIFVuaXZlcnNpdHkgRmFjdWx0eSBvZiBIZWFsdGggU2NpZW5jZXMsIEhhbWls
dG9uLCBPbnRhcmlvLCBDYW5hZGEuPC9hdXRoLWFkZHJlc3M+PHRpdGxlcz48dGl0bGU+RGV2ZWxv
cG1lbnQgYW5kIHZhbGlkYXRpb24gb2YgYSBxdWVzdGlvbm5haXJlIHRvIG1lYXN1cmUgYXN0aG1h
IGNvbnRyb2w8L3RpdGxlPjxzZWNvbmRhcnktdGl0bGU+RXVyb3BlYW4gUmVzcGlyYXRvcnkgSm91
cm5hbDwvc2Vjb25kYXJ5LXRpdGxlPjwvdGl0bGVzPjxwZXJpb2RpY2FsPjxmdWxsLXRpdGxlPkV1
cm9wZWFuIFJlc3BpcmF0b3J5IEpvdXJuYWw8L2Z1bGwtdGl0bGU+PC9wZXJpb2RpY2FsPjxwYWdl
cz45MDItNzwvcGFnZXM+PHZvbHVtZT4xNDwvdm9sdW1lPjxudW1iZXI+NDwvbnVtYmVyPjxrZXl3
b3Jkcz48a2V5d29yZD5BZG9sZXNjZW50PC9rZXl3b3JkPjxrZXl3b3JkPkFkdWx0PC9rZXl3b3Jk
PjxrZXl3b3JkPkFnZWQ8L2tleXdvcmQ+PGtleXdvcmQ+KkFzdGhtYS9kaSBbRGlhZ25vc2lzXTwv
a2V5d29yZD48a2V5d29yZD5Bc3RobWEvcHAgW1BoeXNpb3BhdGhvbG9neV08L2tleXdvcmQ+PGtl
eXdvcmQ+Q3Jvc3MtU2VjdGlvbmFsIFN0dWRpZXM8L2tleXdvcmQ+PGtleXdvcmQ+RmVtYWxlPC9r
ZXl3b3JkPjxrZXl3b3JkPipIZWFsdGggU3RhdHVzIEluZGljYXRvcnM8L2tleXdvcmQ+PGtleXdv
cmQ+SHVtYW5zPC9rZXl3b3JkPjxrZXl3b3JkPk1hbGU8L2tleXdvcmQ+PGtleXdvcmQ+TWlkZGxl
IEFnZWQ8L2tleXdvcmQ+PGtleXdvcmQ+UXVhbGl0eSBvZiBMaWZlPC9rZXl3b3JkPjxrZXl3b3Jk
PlJlcHJvZHVjaWJpbGl0eSBvZiBSZXN1bHRzPC9rZXl3b3JkPjxrZXl3b3JkPipTdXJ2ZXlzIGFu
ZCBRdWVzdGlvbm5haXJlczwva2V5d29yZD48a2V5d29yZD5RdWVzdGlvbm5haXJlczwva2V5d29y
ZD48a2V5d29yZD5Bc3RobWE8L2tleXdvcmQ+PC9rZXl3b3Jkcz48ZGF0ZXM+PHllYXI+MTk5OTwv
eWVhcj48cHViLWRhdGVzPjxkYXRlPk9jdDwvZGF0ZT48L3B1Yi1kYXRlcz48L2RhdGVzPjxpc2Ju
PjA5MDMtMTkzNjwvaXNibj48YWNjZXNzaW9uLW51bT4xMDU3MzI0MDwvYWNjZXNzaW9uLW51bT48
dXJscz48cmVsYXRlZC11cmxzPjx1cmw+aHR0cHM6Ly9vdmlkc3Aub3ZpZC5jb20vb3ZpZHdlYi5j
Z2k/VD1KUyZhbXA7Q1NDPVkmYW1wO05FV1M9TiZhbXA7UEFHRT1mdWxsdGV4dCZhbXA7RD1tZWQ0
JmFtcDtBTj0xMDU3MzI0MCBodHRwOi8vcmVzb2x2ZXIuZWJzY29ob3N0LmNvbS9vcGVudXJsP2lz
c249MDkwMzE5MzYmYW1wO1ZvbHVtZT0xNCZhbXA7aXNzdWU9NCZhbXA7c3BhZ2U9OTAyJmFtcDt0
aXRsZT1EZXZlbG9wbWVudCthbmQrdmFsaWRhdGlvbitvZithK3F1ZXN0aW9ubmFpcmUrdG8rbWVh
c3VyZSthc3RobWErY29udHJvbC4mYW1wO3llYXI9MTk5OSZhbXA7YXVsYXN0PUp1bmlwZXI8L3Vy
bD48dXJsPmh0dHBzOi8vZXJqLmVyc2pvdXJuYWxzLmNvbS9jb250ZW50L2Vyai8xNC80LzkwMi5m
dWxsLnBkZjwvdXJsPjwvcmVsYXRlZC11cmxzPjwvdXJscz48Y3VzdG9tMT5SQVlZQU4tSU5DTFVT
SU9OOiB7JnF1b3Q7QW5uYSZxdW90Oz0mZ3Q7JnF1b3Q7SW5jbHVkZWQmcXVvdDssICZxdW90O0Vr
YXRlcmluYSZxdW90Oz0mZ3Q7JnF1b3Q7SW5jbHVkZWQmcXVvdDt9IHwgUkFZWUFOLUxBQkVMUzog
QUNRPC9jdXN0b20xPjxsYW5ndWFnZT5FbmdsaXNoPC9sYW5ndWFnZT48L3JlY29yZD48L0NpdGU+
PC9FbmROb3RlPgB=
</w:fldData>
              </w:fldChar>
            </w:r>
            <w:r w:rsidR="007E24D9">
              <w:rPr>
                <w:rFonts w:cstheme="minorHAnsi"/>
                <w:sz w:val="20"/>
                <w:szCs w:val="20"/>
              </w:rPr>
              <w:instrText xml:space="preserve"> ADDIN EN.CITE </w:instrText>
            </w:r>
            <w:r w:rsidR="007E24D9">
              <w:rPr>
                <w:rFonts w:cstheme="minorHAnsi"/>
                <w:sz w:val="20"/>
                <w:szCs w:val="20"/>
              </w:rPr>
              <w:fldChar w:fldCharType="begin">
                <w:fldData xml:space="preserve">PEVuZE5vdGU+PENpdGUgRXhjbHVkZVllYXI9IjEiPjxBdXRob3I+SnVuaXBlcjwvQXV0aG9yPjxZ
ZWFyPjE5OTk8L1llYXI+PFJlY051bT4xODQ8L1JlY051bT48RGlzcGxheVRleHQ+PHN0eWxlIGZh
Y2U9InN1cGVyc2NyaXB0Ij41ODwvc3R5bGU+PC9EaXNwbGF5VGV4dD48cmVjb3JkPjxyZWMtbnVt
YmVyPjE4NDwvcmVjLW51bWJlcj48Zm9yZWlnbi1rZXlzPjxrZXkgYXBwPSJFTiIgZGItaWQ9Inhz
ZTlzczl0OGE5OWR1ZXJ2eGh4ZXdmNTBlc3MyZWFlenp3diIgdGltZXN0YW1wPSIxNjY1OTI1MTY2
Ij4xODQ8L2tleT48L2ZvcmVpZ24ta2V5cz48cmVmLXR5cGUgbmFtZT0iSm91cm5hbCBBcnRpY2xl
Ij4xNzwvcmVmLXR5cGU+PGNvbnRyaWJ1dG9ycz48YXV0aG9ycz48YXV0aG9yPkp1bmlwZXIsIEUg
RjwvYXV0aG9yPjxhdXRob3I+TyZhcG9zO0J5cm5lLCBQIE08L2F1dGhvcj48YXV0aG9yPkd1eWF0
dCwgRyBIPC9hdXRob3I+PGF1dGhvcj5GZXJyaWUsIFAuIEouPC9hdXRob3I+PGF1dGhvcj5LaW5n
LCBELiBSLjwvYXV0aG9yPjwvYXV0aG9ycz48L2NvbnRyaWJ1dG9ycz48YXV0aC1hZGRyZXNzPkp1
bmlwZXIsIEUgRi4gRGVwdCBvZiBDbGluaWNhbCBFcGlkZW1pb2xvZ3kgYW5kIEJpb3N0YXRpc3Rp
Y3MsIE1jTWFzdGVyIFVuaXZlcnNpdHkgRmFjdWx0eSBvZiBIZWFsdGggU2NpZW5jZXMsIEhhbWls
dG9uLCBPbnRhcmlvLCBDYW5hZGEuPC9hdXRoLWFkZHJlc3M+PHRpdGxlcz48dGl0bGU+RGV2ZWxv
cG1lbnQgYW5kIHZhbGlkYXRpb24gb2YgYSBxdWVzdGlvbm5haXJlIHRvIG1lYXN1cmUgYXN0aG1h
IGNvbnRyb2w8L3RpdGxlPjxzZWNvbmRhcnktdGl0bGU+RXVyb3BlYW4gUmVzcGlyYXRvcnkgSm91
cm5hbDwvc2Vjb25kYXJ5LXRpdGxlPjwvdGl0bGVzPjxwZXJpb2RpY2FsPjxmdWxsLXRpdGxlPkV1
cm9wZWFuIFJlc3BpcmF0b3J5IEpvdXJuYWw8L2Z1bGwtdGl0bGU+PC9wZXJpb2RpY2FsPjxwYWdl
cz45MDItNzwvcGFnZXM+PHZvbHVtZT4xNDwvdm9sdW1lPjxudW1iZXI+NDwvbnVtYmVyPjxrZXl3
b3Jkcz48a2V5d29yZD5BZG9sZXNjZW50PC9rZXl3b3JkPjxrZXl3b3JkPkFkdWx0PC9rZXl3b3Jk
PjxrZXl3b3JkPkFnZWQ8L2tleXdvcmQ+PGtleXdvcmQ+KkFzdGhtYS9kaSBbRGlhZ25vc2lzXTwv
a2V5d29yZD48a2V5d29yZD5Bc3RobWEvcHAgW1BoeXNpb3BhdGhvbG9neV08L2tleXdvcmQ+PGtl
eXdvcmQ+Q3Jvc3MtU2VjdGlvbmFsIFN0dWRpZXM8L2tleXdvcmQ+PGtleXdvcmQ+RmVtYWxlPC9r
ZXl3b3JkPjxrZXl3b3JkPipIZWFsdGggU3RhdHVzIEluZGljYXRvcnM8L2tleXdvcmQ+PGtleXdv
cmQ+SHVtYW5zPC9rZXl3b3JkPjxrZXl3b3JkPk1hbGU8L2tleXdvcmQ+PGtleXdvcmQ+TWlkZGxl
IEFnZWQ8L2tleXdvcmQ+PGtleXdvcmQ+UXVhbGl0eSBvZiBMaWZlPC9rZXl3b3JkPjxrZXl3b3Jk
PlJlcHJvZHVjaWJpbGl0eSBvZiBSZXN1bHRzPC9rZXl3b3JkPjxrZXl3b3JkPipTdXJ2ZXlzIGFu
ZCBRdWVzdGlvbm5haXJlczwva2V5d29yZD48a2V5d29yZD5RdWVzdGlvbm5haXJlczwva2V5d29y
ZD48a2V5d29yZD5Bc3RobWE8L2tleXdvcmQ+PC9rZXl3b3Jkcz48ZGF0ZXM+PHllYXI+MTk5OTwv
eWVhcj48cHViLWRhdGVzPjxkYXRlPk9jdDwvZGF0ZT48L3B1Yi1kYXRlcz48L2RhdGVzPjxpc2Ju
PjA5MDMtMTkzNjwvaXNibj48YWNjZXNzaW9uLW51bT4xMDU3MzI0MDwvYWNjZXNzaW9uLW51bT48
dXJscz48cmVsYXRlZC11cmxzPjx1cmw+aHR0cHM6Ly9vdmlkc3Aub3ZpZC5jb20vb3ZpZHdlYi5j
Z2k/VD1KUyZhbXA7Q1NDPVkmYW1wO05FV1M9TiZhbXA7UEFHRT1mdWxsdGV4dCZhbXA7RD1tZWQ0
JmFtcDtBTj0xMDU3MzI0MCBodHRwOi8vcmVzb2x2ZXIuZWJzY29ob3N0LmNvbS9vcGVudXJsP2lz
c249MDkwMzE5MzYmYW1wO1ZvbHVtZT0xNCZhbXA7aXNzdWU9NCZhbXA7c3BhZ2U9OTAyJmFtcDt0
aXRsZT1EZXZlbG9wbWVudCthbmQrdmFsaWRhdGlvbitvZithK3F1ZXN0aW9ubmFpcmUrdG8rbWVh
c3VyZSthc3RobWErY29udHJvbC4mYW1wO3llYXI9MTk5OSZhbXA7YXVsYXN0PUp1bmlwZXI8L3Vy
bD48dXJsPmh0dHBzOi8vZXJqLmVyc2pvdXJuYWxzLmNvbS9jb250ZW50L2Vyai8xNC80LzkwMi5m
dWxsLnBkZjwvdXJsPjwvcmVsYXRlZC11cmxzPjwvdXJscz48Y3VzdG9tMT5SQVlZQU4tSU5DTFVT
SU9OOiB7JnF1b3Q7QW5uYSZxdW90Oz0mZ3Q7JnF1b3Q7SW5jbHVkZWQmcXVvdDssICZxdW90O0Vr
YXRlcmluYSZxdW90Oz0mZ3Q7JnF1b3Q7SW5jbHVkZWQmcXVvdDt9IHwgUkFZWUFOLUxBQkVMUzog
QUNRPC9jdXN0b20xPjxsYW5ndWFnZT5FbmdsaXNoPC9sYW5ndWFnZT48L3JlY29yZD48L0NpdGU+
PC9FbmROb3RlPgB=
</w:fldData>
              </w:fldChar>
            </w:r>
            <w:r w:rsidR="007E24D9">
              <w:rPr>
                <w:rFonts w:cstheme="minorHAnsi"/>
                <w:sz w:val="20"/>
                <w:szCs w:val="20"/>
              </w:rPr>
              <w:instrText xml:space="preserve"> ADDIN EN.CITE.DATA </w:instrText>
            </w:r>
            <w:r w:rsidR="007E24D9">
              <w:rPr>
                <w:rFonts w:cstheme="minorHAnsi"/>
                <w:sz w:val="20"/>
                <w:szCs w:val="20"/>
              </w:rPr>
            </w:r>
            <w:r w:rsidR="007E24D9">
              <w:rPr>
                <w:rFonts w:cstheme="minorHAnsi"/>
                <w:sz w:val="20"/>
                <w:szCs w:val="20"/>
              </w:rPr>
              <w:fldChar w:fldCharType="end"/>
            </w:r>
            <w:r w:rsidRPr="00321244">
              <w:rPr>
                <w:rFonts w:cstheme="minorHAnsi"/>
                <w:sz w:val="20"/>
                <w:szCs w:val="20"/>
              </w:rPr>
            </w:r>
            <w:r w:rsidRPr="00321244">
              <w:rPr>
                <w:rFonts w:cstheme="minorHAnsi"/>
                <w:sz w:val="20"/>
                <w:szCs w:val="20"/>
              </w:rPr>
              <w:fldChar w:fldCharType="separate"/>
            </w:r>
            <w:r w:rsidR="00E83C39" w:rsidRPr="00E83C39">
              <w:rPr>
                <w:rFonts w:cstheme="minorHAnsi"/>
                <w:noProof/>
                <w:sz w:val="20"/>
                <w:szCs w:val="20"/>
                <w:vertAlign w:val="superscript"/>
              </w:rPr>
              <w:t>58</w:t>
            </w:r>
            <w:r w:rsidRPr="00321244">
              <w:rPr>
                <w:rFonts w:cstheme="minorHAnsi"/>
                <w:sz w:val="20"/>
                <w:szCs w:val="20"/>
              </w:rPr>
              <w:fldChar w:fldCharType="end"/>
            </w:r>
            <w:r w:rsidRPr="00321244">
              <w:rPr>
                <w:rFonts w:cstheme="minorHAnsi"/>
                <w:b w:val="0"/>
                <w:bCs w:val="0"/>
                <w:sz w:val="20"/>
                <w:szCs w:val="20"/>
              </w:rPr>
              <w:t>, children: 2010</w:t>
            </w:r>
            <w:r w:rsidRPr="00321244">
              <w:rPr>
                <w:rFonts w:cstheme="minorHAnsi"/>
                <w:sz w:val="20"/>
                <w:szCs w:val="20"/>
              </w:rPr>
              <w:fldChar w:fldCharType="begin"/>
            </w:r>
            <w:r w:rsidR="007E24D9">
              <w:rPr>
                <w:rFonts w:cstheme="minorHAnsi"/>
                <w:sz w:val="20"/>
                <w:szCs w:val="20"/>
              </w:rPr>
              <w:instrText xml:space="preserve"> ADDIN EN.CITE &lt;EndNote&gt;&lt;Cite&gt;&lt;Author&gt;Juniper&lt;/Author&gt;&lt;Year&gt;2010&lt;/Year&gt;&lt;RecNum&gt;187&lt;/RecNum&gt;&lt;DisplayText&gt;&lt;style face="superscript"&gt;61&lt;/style&gt;&lt;/DisplayText&gt;&lt;record&gt;&lt;rec-number&gt;187&lt;/rec-number&gt;&lt;foreign-keys&gt;&lt;key app="EN" db-id="xse9ss9t8a99duervxhxewf50ess2eaezzwv" timestamp="1665925166"&gt;187&lt;/key&gt;&lt;/foreign-keys&gt;&lt;ref-type name="Journal Article"&gt;17&lt;/ref-type&gt;&lt;contributors&gt;&lt;authors&gt;&lt;author&gt;Juniper, E F&lt;/author&gt;&lt;author&gt;Gruffydd-Jones, K&lt;/author&gt;&lt;author&gt;Ward, S&lt;/author&gt;&lt;author&gt;Svensson, K.&lt;/author&gt;&lt;/authors&gt;&lt;/contributors&gt;&lt;auth-address&gt;[Juniper, E. F.] McMaster Univ, Dept Clin Epidemiol &amp;amp; Biostat, Hamilton, ON, Canada. [Gruffydd-Jones, K.] Univ Bath, Bath BA2 7AY, Avon, England. [Gruffydd-Jones, K.] Univ Aberdeen, Dept Primary Care Resp Med, Aberdeen, Scotland. [Svensson, K.] HEOR Consulting, Lund, Sweden. Juniper, EF (corresponding author), 20 Marcuse Fields, Bosham PO18 8NA, W Sussex, England. juniper@qoltech.co.uk&lt;/auth-address&gt;&lt;titles&gt;&lt;title&gt;Asthma Control Questionnaire in children: validation, measurement properties, interpretation&lt;/title&gt;&lt;secondary-title&gt;European Respiratory Journal&lt;/secondary-title&gt;&lt;/titles&gt;&lt;periodical&gt;&lt;full-title&gt;European Respiratory Journal&lt;/full-title&gt;&lt;/periodical&gt;&lt;pages&gt;1410-1416&lt;/pages&gt;&lt;volume&gt;36&lt;/volume&gt;&lt;number&gt;6&lt;/number&gt;&lt;keywords&gt;&lt;keyword&gt;Asthma control&lt;/keyword&gt;&lt;keyword&gt;measurement&lt;/keyword&gt;&lt;keyword&gt;outcome questionnaire&lt;/keyword&gt;&lt;keyword&gt;paediatric asthma&lt;/keyword&gt;&lt;keyword&gt;QUALITY-OF-LIFE&lt;/keyword&gt;&lt;keyword&gt;Questionnaires&lt;/keyword&gt;&lt;keyword&gt;Asthma&lt;/keyword&gt;&lt;keyword&gt;Only Child&lt;/keyword&gt;&lt;keyword&gt;Child&lt;/keyword&gt;&lt;/keywords&gt;&lt;dates&gt;&lt;year&gt;2010&lt;/year&gt;&lt;pub-dates&gt;&lt;date&gt;Dec&lt;/date&gt;&lt;/pub-dates&gt;&lt;/dates&gt;&lt;isbn&gt;0903-1936&lt;/isbn&gt;&lt;accession-num&gt;WOS:000284765600026&lt;/accession-num&gt;&lt;urls&gt;&lt;related-urls&gt;&lt;url&gt;https://erj.ersjournals.com/content/erj/36/6/1410.full.pdf&lt;/url&gt;&lt;/related-urls&gt;&lt;/urls&gt;&lt;custom1&gt;RAYYAN-INCLUSION: {&amp;quot;Anna&amp;quot;=&amp;gt;&amp;quot;Included&amp;quot;, &amp;quot;Ekaterina&amp;quot;=&amp;gt;&amp;quot;Included&amp;quot;} | RAYYAN-LABELS: ACQ&lt;/custom1&gt;&lt;language&gt;English&lt;/language&gt;&lt;/record&gt;&lt;/Cite&gt;&lt;/EndNote&gt;</w:instrText>
            </w:r>
            <w:r w:rsidRPr="00321244">
              <w:rPr>
                <w:rFonts w:cstheme="minorHAnsi"/>
                <w:sz w:val="20"/>
                <w:szCs w:val="20"/>
              </w:rPr>
              <w:fldChar w:fldCharType="separate"/>
            </w:r>
            <w:r w:rsidR="00E83C39" w:rsidRPr="00E83C39">
              <w:rPr>
                <w:rFonts w:cstheme="minorHAnsi"/>
                <w:noProof/>
                <w:sz w:val="20"/>
                <w:szCs w:val="20"/>
                <w:vertAlign w:val="superscript"/>
              </w:rPr>
              <w:t>61</w:t>
            </w:r>
            <w:r w:rsidRPr="00321244">
              <w:rPr>
                <w:rFonts w:cstheme="minorHAnsi"/>
                <w:sz w:val="20"/>
                <w:szCs w:val="20"/>
              </w:rPr>
              <w:fldChar w:fldCharType="end"/>
            </w:r>
            <w:r w:rsidRPr="00321244">
              <w:rPr>
                <w:rFonts w:cstheme="minorHAnsi"/>
                <w:b w:val="0"/>
                <w:bCs w:val="0"/>
                <w:sz w:val="20"/>
                <w:szCs w:val="20"/>
              </w:rPr>
              <w:t>)</w:t>
            </w:r>
          </w:p>
        </w:tc>
        <w:tc>
          <w:tcPr>
            <w:tcW w:w="1134" w:type="dxa"/>
            <w:tcBorders>
              <w:top w:val="single" w:sz="4" w:space="0" w:color="auto"/>
              <w:left w:val="single" w:sz="4" w:space="0" w:color="auto"/>
              <w:bottom w:val="single" w:sz="4" w:space="0" w:color="auto"/>
              <w:right w:val="single" w:sz="4" w:space="0" w:color="auto"/>
            </w:tcBorders>
            <w:hideMark/>
          </w:tcPr>
          <w:p w14:paraId="048457F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321244">
              <w:rPr>
                <w:rFonts w:cs="Calibri"/>
                <w:color w:val="000000"/>
                <w:sz w:val="20"/>
                <w:szCs w:val="20"/>
              </w:rPr>
              <w:t>≥ 6 years</w:t>
            </w:r>
          </w:p>
        </w:tc>
        <w:tc>
          <w:tcPr>
            <w:tcW w:w="1276" w:type="dxa"/>
            <w:tcBorders>
              <w:top w:val="single" w:sz="4" w:space="0" w:color="auto"/>
              <w:left w:val="single" w:sz="4" w:space="0" w:color="auto"/>
              <w:bottom w:val="single" w:sz="4" w:space="0" w:color="auto"/>
              <w:right w:val="single" w:sz="4" w:space="0" w:color="auto"/>
            </w:tcBorders>
            <w:hideMark/>
          </w:tcPr>
          <w:p w14:paraId="642FCC43" w14:textId="77777777" w:rsidR="00915688"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 xml:space="preserve">Patient and clinician </w:t>
            </w:r>
          </w:p>
          <w:p w14:paraId="18BC1A4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59" w:type="dxa"/>
            <w:tcBorders>
              <w:top w:val="single" w:sz="4" w:space="0" w:color="auto"/>
              <w:left w:val="single" w:sz="4" w:space="0" w:color="auto"/>
              <w:bottom w:val="single" w:sz="4" w:space="0" w:color="auto"/>
              <w:right w:val="single" w:sz="4" w:space="0" w:color="auto"/>
            </w:tcBorders>
            <w:hideMark/>
          </w:tcPr>
          <w:p w14:paraId="0348096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elf-complete (≥11 years), interviewer (6-10 years), paper, interactive web, electronic devices.</w:t>
            </w:r>
          </w:p>
        </w:tc>
        <w:tc>
          <w:tcPr>
            <w:tcW w:w="993" w:type="dxa"/>
            <w:tcBorders>
              <w:top w:val="single" w:sz="4" w:space="0" w:color="auto"/>
              <w:left w:val="single" w:sz="4" w:space="0" w:color="auto"/>
              <w:bottom w:val="single" w:sz="4" w:space="0" w:color="auto"/>
              <w:right w:val="single" w:sz="4" w:space="0" w:color="auto"/>
            </w:tcBorders>
          </w:tcPr>
          <w:p w14:paraId="7D9C98F0"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321244">
              <w:rPr>
                <w:rFonts w:cs="Calibri"/>
                <w:color w:val="000000"/>
                <w:sz w:val="20"/>
                <w:szCs w:val="20"/>
              </w:rPr>
              <w:t>7</w:t>
            </w:r>
            <w:r>
              <w:rPr>
                <w:rFonts w:cs="Calibri"/>
                <w:color w:val="000000"/>
                <w:sz w:val="20"/>
                <w:szCs w:val="20"/>
              </w:rPr>
              <w:t xml:space="preserve"> (Patient: symptom control, SABA use. Clinician: </w:t>
            </w:r>
            <w:r w:rsidRPr="00321244">
              <w:rPr>
                <w:rFonts w:cstheme="minorHAnsi"/>
                <w:sz w:val="20"/>
                <w:szCs w:val="20"/>
              </w:rPr>
              <w:t>FEV</w:t>
            </w:r>
            <w:r w:rsidRPr="00321244">
              <w:rPr>
                <w:rFonts w:cstheme="minorHAnsi"/>
                <w:sz w:val="20"/>
                <w:szCs w:val="20"/>
                <w:vertAlign w:val="subscript"/>
              </w:rPr>
              <w:t>1</w:t>
            </w:r>
            <w:r w:rsidRPr="00321244">
              <w:rPr>
                <w:rFonts w:cstheme="minorHAnsi"/>
                <w:sz w:val="20"/>
                <w:szCs w:val="20"/>
              </w:rPr>
              <w:t>% predicted</w:t>
            </w:r>
            <w:r>
              <w:rPr>
                <w:rFonts w:cstheme="minorHAnsi"/>
                <w:sz w:val="20"/>
                <w:szCs w:val="20"/>
              </w:rPr>
              <w:t>)</w:t>
            </w:r>
          </w:p>
        </w:tc>
        <w:tc>
          <w:tcPr>
            <w:tcW w:w="1134" w:type="dxa"/>
            <w:tcBorders>
              <w:top w:val="single" w:sz="4" w:space="0" w:color="auto"/>
              <w:left w:val="single" w:sz="4" w:space="0" w:color="auto"/>
              <w:bottom w:val="single" w:sz="4" w:space="0" w:color="auto"/>
              <w:right w:val="single" w:sz="4" w:space="0" w:color="auto"/>
            </w:tcBorders>
            <w:hideMark/>
          </w:tcPr>
          <w:p w14:paraId="7BA4330F"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Calibri"/>
                <w:color w:val="000000"/>
                <w:sz w:val="20"/>
                <w:szCs w:val="20"/>
              </w:rPr>
              <w:t>1 week</w:t>
            </w:r>
          </w:p>
        </w:tc>
        <w:tc>
          <w:tcPr>
            <w:tcW w:w="1417" w:type="dxa"/>
            <w:tcBorders>
              <w:top w:val="single" w:sz="4" w:space="0" w:color="auto"/>
              <w:left w:val="single" w:sz="4" w:space="0" w:color="auto"/>
              <w:bottom w:val="single" w:sz="4" w:space="0" w:color="auto"/>
              <w:right w:val="single" w:sz="4" w:space="0" w:color="auto"/>
            </w:tcBorders>
          </w:tcPr>
          <w:p w14:paraId="6547D1B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7-point Likert scale.</w:t>
            </w:r>
          </w:p>
          <w:p w14:paraId="0F463347"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0=no impairment, 6= maximum impairment.</w:t>
            </w:r>
          </w:p>
          <w:p w14:paraId="1329E8B0"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FEV</w:t>
            </w:r>
            <w:r w:rsidRPr="00321244">
              <w:rPr>
                <w:rFonts w:cstheme="minorHAnsi"/>
                <w:sz w:val="20"/>
                <w:szCs w:val="20"/>
                <w:vertAlign w:val="subscript"/>
              </w:rPr>
              <w:t>1</w:t>
            </w:r>
            <w:r w:rsidRPr="00321244">
              <w:rPr>
                <w:rFonts w:cstheme="minorHAnsi"/>
                <w:sz w:val="20"/>
                <w:szCs w:val="20"/>
              </w:rPr>
              <w:t>% predicted scored on 7-point Likert scale.</w:t>
            </w:r>
          </w:p>
        </w:tc>
        <w:tc>
          <w:tcPr>
            <w:tcW w:w="2693" w:type="dxa"/>
            <w:tcBorders>
              <w:top w:val="single" w:sz="4" w:space="0" w:color="auto"/>
              <w:left w:val="single" w:sz="4" w:space="0" w:color="auto"/>
              <w:bottom w:val="single" w:sz="4" w:space="0" w:color="auto"/>
              <w:right w:val="single" w:sz="4" w:space="0" w:color="auto"/>
            </w:tcBorders>
          </w:tcPr>
          <w:p w14:paraId="49D05CC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Total score</w:t>
            </w:r>
            <w:r>
              <w:rPr>
                <w:rFonts w:cstheme="minorHAnsi"/>
                <w:sz w:val="20"/>
                <w:szCs w:val="20"/>
              </w:rPr>
              <w:t>:</w:t>
            </w:r>
            <w:r w:rsidRPr="00321244">
              <w:rPr>
                <w:rFonts w:cstheme="minorHAnsi"/>
                <w:sz w:val="20"/>
                <w:szCs w:val="20"/>
              </w:rPr>
              <w:t xml:space="preserve"> </w:t>
            </w:r>
            <w:r>
              <w:rPr>
                <w:rFonts w:cstheme="minorHAnsi"/>
                <w:sz w:val="20"/>
                <w:szCs w:val="20"/>
              </w:rPr>
              <w:t>mean</w:t>
            </w:r>
            <w:r w:rsidRPr="00321244">
              <w:rPr>
                <w:rFonts w:cstheme="minorHAnsi"/>
                <w:sz w:val="20"/>
                <w:szCs w:val="20"/>
              </w:rPr>
              <w:t xml:space="preserve"> of responses to all items, rang</w:t>
            </w:r>
            <w:r>
              <w:rPr>
                <w:rFonts w:cstheme="minorHAnsi"/>
                <w:sz w:val="20"/>
                <w:szCs w:val="20"/>
              </w:rPr>
              <w:t>e</w:t>
            </w:r>
            <w:r w:rsidRPr="00321244">
              <w:rPr>
                <w:rFonts w:cstheme="minorHAnsi"/>
                <w:sz w:val="20"/>
                <w:szCs w:val="20"/>
              </w:rPr>
              <w:t xml:space="preserve"> 0</w:t>
            </w:r>
            <w:r>
              <w:rPr>
                <w:rFonts w:cstheme="minorHAnsi"/>
                <w:sz w:val="20"/>
                <w:szCs w:val="20"/>
              </w:rPr>
              <w:t>-</w:t>
            </w:r>
            <w:r w:rsidRPr="00321244">
              <w:rPr>
                <w:rFonts w:cstheme="minorHAnsi"/>
                <w:sz w:val="20"/>
                <w:szCs w:val="20"/>
              </w:rPr>
              <w:t>6.</w:t>
            </w:r>
          </w:p>
        </w:tc>
        <w:tc>
          <w:tcPr>
            <w:tcW w:w="1276" w:type="dxa"/>
            <w:tcBorders>
              <w:top w:val="single" w:sz="4" w:space="0" w:color="auto"/>
              <w:left w:val="single" w:sz="4" w:space="0" w:color="auto"/>
              <w:bottom w:val="single" w:sz="4" w:space="0" w:color="auto"/>
              <w:right w:val="single" w:sz="4" w:space="0" w:color="auto"/>
            </w:tcBorders>
            <w:hideMark/>
          </w:tcPr>
          <w:p w14:paraId="598380DA"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3 minutes</w:t>
            </w:r>
          </w:p>
        </w:tc>
        <w:tc>
          <w:tcPr>
            <w:tcW w:w="1417" w:type="dxa"/>
            <w:tcBorders>
              <w:top w:val="single" w:sz="4" w:space="0" w:color="auto"/>
              <w:left w:val="single" w:sz="4" w:space="0" w:color="auto"/>
              <w:bottom w:val="single" w:sz="4" w:space="0" w:color="auto"/>
              <w:right w:val="single" w:sz="4" w:space="0" w:color="auto"/>
            </w:tcBorders>
            <w:noWrap/>
            <w:hideMark/>
          </w:tcPr>
          <w:p w14:paraId="24F3072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sidRPr="00321244">
              <w:rPr>
                <w:rFonts w:cs="Calibri"/>
                <w:color w:val="000000"/>
                <w:sz w:val="20"/>
                <w:szCs w:val="20"/>
              </w:rPr>
              <w:t>For adults: English (North America)</w:t>
            </w:r>
          </w:p>
          <w:p w14:paraId="1A657853"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Calibri"/>
                <w:color w:val="000000"/>
                <w:sz w:val="20"/>
                <w:szCs w:val="20"/>
              </w:rPr>
              <w:t xml:space="preserve">For children: English (UK), 111 translations </w:t>
            </w:r>
          </w:p>
        </w:tc>
        <w:tc>
          <w:tcPr>
            <w:tcW w:w="1985" w:type="dxa"/>
            <w:tcBorders>
              <w:top w:val="single" w:sz="4" w:space="0" w:color="auto"/>
              <w:left w:val="single" w:sz="4" w:space="0" w:color="auto"/>
              <w:bottom w:val="single" w:sz="4" w:space="0" w:color="auto"/>
              <w:right w:val="single" w:sz="4" w:space="0" w:color="auto"/>
            </w:tcBorders>
            <w:hideMark/>
          </w:tcPr>
          <w:p w14:paraId="41C5BAE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Copyrighted by QoL Technologies Ltd.</w:t>
            </w:r>
          </w:p>
          <w:p w14:paraId="599F2274"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Paper version: free for non-commercial practice and research.</w:t>
            </w:r>
            <w:r w:rsidRPr="00321244">
              <w:rPr>
                <w:rFonts w:cstheme="minorHAnsi"/>
                <w:sz w:val="20"/>
                <w:szCs w:val="20"/>
              </w:rPr>
              <w:br/>
              <w:t>One-time fee for commercial use.</w:t>
            </w:r>
          </w:p>
          <w:p w14:paraId="48F9986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Electronic version: user fee for commercial and academic use.</w:t>
            </w:r>
          </w:p>
        </w:tc>
      </w:tr>
      <w:tr w:rsidR="00915688" w:rsidRPr="00B34BF1" w14:paraId="2CEEF2C1"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7B97DA72" w14:textId="77777777" w:rsidR="00915688" w:rsidRPr="00321244" w:rsidRDefault="00915688" w:rsidP="0046513E">
            <w:pPr>
              <w:rPr>
                <w:rFonts w:cstheme="minorHAnsi"/>
                <w:b w:val="0"/>
                <w:bCs w:val="0"/>
                <w:sz w:val="20"/>
                <w:szCs w:val="20"/>
              </w:rPr>
            </w:pPr>
            <w:r w:rsidRPr="00321244">
              <w:rPr>
                <w:sz w:val="20"/>
                <w:szCs w:val="20"/>
              </w:rPr>
              <w:t xml:space="preserve">ACQ-6 </w:t>
            </w:r>
          </w:p>
          <w:p w14:paraId="0BA447FF" w14:textId="6A848AAF" w:rsidR="00915688" w:rsidRPr="00321244" w:rsidRDefault="00915688" w:rsidP="0046513E">
            <w:pPr>
              <w:rPr>
                <w:rFonts w:cstheme="minorHAnsi"/>
                <w:sz w:val="20"/>
                <w:szCs w:val="20"/>
              </w:rPr>
            </w:pPr>
            <w:r w:rsidRPr="00321244">
              <w:rPr>
                <w:b w:val="0"/>
                <w:bCs w:val="0"/>
                <w:sz w:val="20"/>
                <w:szCs w:val="20"/>
              </w:rPr>
              <w:t>(adult: 2001</w:t>
            </w:r>
            <w:r w:rsidRPr="00321244">
              <w:rPr>
                <w:sz w:val="20"/>
                <w:szCs w:val="20"/>
              </w:rPr>
              <w:fldChar w:fldCharType="begin"/>
            </w:r>
            <w:r w:rsidR="007E24D9">
              <w:rPr>
                <w:sz w:val="20"/>
                <w:szCs w:val="20"/>
              </w:rPr>
              <w:instrText xml:space="preserve"> ADDIN EN.CITE &lt;EndNote&gt;&lt;Cite&gt;&lt;Author&gt;Juniper&lt;/Author&gt;&lt;Year&gt;2001&lt;/Year&gt;&lt;RecNum&gt;185&lt;/RecNum&gt;&lt;DisplayText&gt;&lt;style face="superscript"&gt;59&lt;/style&gt;&lt;/DisplayText&gt;&lt;record&gt;&lt;rec-number&gt;185&lt;/rec-number&gt;&lt;foreign-keys&gt;&lt;key app="EN" db-id="xse9ss9t8a99duervxhxewf50ess2eaezzwv" timestamp="1665925166"&gt;185&lt;/key&gt;&lt;/foreign-keys&gt;&lt;ref-type name="Journal Article"&gt;17&lt;/ref-type&gt;&lt;contributors&gt;&lt;authors&gt;&lt;author&gt;Juniper, E F&lt;/author&gt;&lt;author&gt;O&amp;apos;Byrne, P M&lt;/author&gt;&lt;author&gt;Roberts, J N&lt;/author&gt;&lt;/authors&gt;&lt;/contributors&gt;&lt;auth-address&gt;Department of Clinical Epidemiology and Biostatistics, McMaster University Faculty of Health Sciences, Hamilton, Ontario, Canada. juniper@qoltech.co.uk&lt;/auth-address&gt;&lt;titles&gt;&lt;title&gt;Measuring asthma control in group studies: do we need airway calibre and rescue beta2-agonist use?&lt;/title&gt;&lt;secondary-title&gt;Respir Med&lt;/secondary-title&gt;&lt;/titles&gt;&lt;periodical&gt;&lt;full-title&gt;Respir Med&lt;/full-title&gt;&lt;/periodical&gt;&lt;pages&gt;319-23&lt;/pages&gt;&lt;volume&gt;95&lt;/volume&gt;&lt;number&gt;5&lt;/number&gt;&lt;edition&gt;2001/06/08&lt;/edition&gt;&lt;keywords&gt;&lt;keyword&gt;Adolescent&lt;/keyword&gt;&lt;keyword&gt;Adrenergic beta-Agonists/*administration &amp;amp; dosage&lt;/keyword&gt;&lt;keyword&gt;Adult&lt;/keyword&gt;&lt;keyword&gt;Aged&lt;/keyword&gt;&lt;keyword&gt;Asthma/*drug therapy/physiopathology&lt;/keyword&gt;&lt;keyword&gt;Cross-Sectional Studies&lt;/keyword&gt;&lt;keyword&gt;Female&lt;/keyword&gt;&lt;keyword&gt;Follow-Up Studies&lt;/keyword&gt;&lt;keyword&gt;Forced Expiratory Volume/drug effects&lt;/keyword&gt;&lt;keyword&gt;Humans&lt;/keyword&gt;&lt;keyword&gt;Longitudinal Studies&lt;/keyword&gt;&lt;keyword&gt;Male&lt;/keyword&gt;&lt;keyword&gt;Middle Aged&lt;/keyword&gt;&lt;keyword&gt;Peak Expiratory Flow Rate&lt;/keyword&gt;&lt;keyword&gt;Reproducibility of Results&lt;/keyword&gt;&lt;keyword&gt;*Research Design&lt;/keyword&gt;&lt;keyword&gt;*Surveys and Questionnaires&lt;/keyword&gt;&lt;keyword&gt;Treatment Outcome&lt;/keyword&gt;&lt;/keywords&gt;&lt;dates&gt;&lt;year&gt;2001&lt;/year&gt;&lt;pub-dates&gt;&lt;date&gt;May&lt;/date&gt;&lt;/pub-dates&gt;&lt;/dates&gt;&lt;isbn&gt;0954-6111 (Print)&amp;#xD;0954-6111&lt;/isbn&gt;&lt;accession-num&gt;11392570&lt;/accession-num&gt;&lt;urls&gt;&lt;/urls&gt;&lt;electronic-resource-num&gt;10.1053/rmed.2001.1034&lt;/electronic-resource-num&gt;&lt;remote-database-provider&gt;NLM&lt;/remote-database-provider&gt;&lt;language&gt;eng&lt;/language&gt;&lt;/record&gt;&lt;/Cite&gt;&lt;/EndNote&gt;</w:instrText>
            </w:r>
            <w:r w:rsidRPr="00321244">
              <w:rPr>
                <w:sz w:val="20"/>
                <w:szCs w:val="20"/>
              </w:rPr>
              <w:fldChar w:fldCharType="separate"/>
            </w:r>
            <w:r w:rsidR="00E83C39" w:rsidRPr="00E83C39">
              <w:rPr>
                <w:noProof/>
                <w:sz w:val="20"/>
                <w:szCs w:val="20"/>
                <w:vertAlign w:val="superscript"/>
              </w:rPr>
              <w:t>59</w:t>
            </w:r>
            <w:r w:rsidRPr="00321244">
              <w:rPr>
                <w:sz w:val="20"/>
                <w:szCs w:val="20"/>
              </w:rPr>
              <w:fldChar w:fldCharType="end"/>
            </w:r>
            <w:r w:rsidRPr="00321244">
              <w:rPr>
                <w:b w:val="0"/>
                <w:bCs w:val="0"/>
                <w:sz w:val="20"/>
                <w:szCs w:val="20"/>
              </w:rPr>
              <w:t>, children: 2010</w:t>
            </w:r>
            <w:r w:rsidRPr="00321244">
              <w:rPr>
                <w:sz w:val="20"/>
                <w:szCs w:val="20"/>
              </w:rPr>
              <w:fldChar w:fldCharType="begin"/>
            </w:r>
            <w:r w:rsidR="007E24D9">
              <w:rPr>
                <w:sz w:val="20"/>
                <w:szCs w:val="20"/>
              </w:rPr>
              <w:instrText xml:space="preserve"> ADDIN EN.CITE &lt;EndNote&gt;&lt;Cite&gt;&lt;Author&gt;Juniper&lt;/Author&gt;&lt;Year&gt;2010&lt;/Year&gt;&lt;RecNum&gt;187&lt;/RecNum&gt;&lt;DisplayText&gt;&lt;style face="superscript"&gt;61&lt;/style&gt;&lt;/DisplayText&gt;&lt;record&gt;&lt;rec-number&gt;187&lt;/rec-number&gt;&lt;foreign-keys&gt;&lt;key app="EN" db-id="xse9ss9t8a99duervxhxewf50ess2eaezzwv" timestamp="1665925166"&gt;187&lt;/key&gt;&lt;/foreign-keys&gt;&lt;ref-type name="Journal Article"&gt;17&lt;/ref-type&gt;&lt;contributors&gt;&lt;authors&gt;&lt;author&gt;Juniper, E F&lt;/author&gt;&lt;author&gt;Gruffydd-Jones, K&lt;/author&gt;&lt;author&gt;Ward, S&lt;/author&gt;&lt;author&gt;Svensson, K.&lt;/author&gt;&lt;/authors&gt;&lt;/contributors&gt;&lt;auth-address&gt;[Juniper, E. F.] McMaster Univ, Dept Clin Epidemiol &amp;amp; Biostat, Hamilton, ON, Canada. [Gruffydd-Jones, K.] Univ Bath, Bath BA2 7AY, Avon, England. [Gruffydd-Jones, K.] Univ Aberdeen, Dept Primary Care Resp Med, Aberdeen, Scotland. [Svensson, K.] HEOR Consulting, Lund, Sweden. Juniper, EF (corresponding author), 20 Marcuse Fields, Bosham PO18 8NA, W Sussex, England. juniper@qoltech.co.uk&lt;/auth-address&gt;&lt;titles&gt;&lt;title&gt;Asthma Control Questionnaire in children: validation, measurement properties, interpretation&lt;/title&gt;&lt;secondary-title&gt;European Respiratory Journal&lt;/secondary-title&gt;&lt;/titles&gt;&lt;periodical&gt;&lt;full-title&gt;European Respiratory Journal&lt;/full-title&gt;&lt;/periodical&gt;&lt;pages&gt;1410-1416&lt;/pages&gt;&lt;volume&gt;36&lt;/volume&gt;&lt;number&gt;6&lt;/number&gt;&lt;keywords&gt;&lt;keyword&gt;Asthma control&lt;/keyword&gt;&lt;keyword&gt;measurement&lt;/keyword&gt;&lt;keyword&gt;outcome questionnaire&lt;/keyword&gt;&lt;keyword&gt;paediatric asthma&lt;/keyword&gt;&lt;keyword&gt;QUALITY-OF-LIFE&lt;/keyword&gt;&lt;keyword&gt;Questionnaires&lt;/keyword&gt;&lt;keyword&gt;Asthma&lt;/keyword&gt;&lt;keyword&gt;Only Child&lt;/keyword&gt;&lt;keyword&gt;Child&lt;/keyword&gt;&lt;/keywords&gt;&lt;dates&gt;&lt;year&gt;2010&lt;/year&gt;&lt;pub-dates&gt;&lt;date&gt;Dec&lt;/date&gt;&lt;/pub-dates&gt;&lt;/dates&gt;&lt;isbn&gt;0903-1936&lt;/isbn&gt;&lt;accession-num&gt;WOS:000284765600026&lt;/accession-num&gt;&lt;urls&gt;&lt;related-urls&gt;&lt;url&gt;https://erj.ersjournals.com/content/erj/36/6/1410.full.pdf&lt;/url&gt;&lt;/related-urls&gt;&lt;/urls&gt;&lt;custom1&gt;RAYYAN-INCLUSION: {&amp;quot;Anna&amp;quot;=&amp;gt;&amp;quot;Included&amp;quot;, &amp;quot;Ekaterina&amp;quot;=&amp;gt;&amp;quot;Included&amp;quot;} | RAYYAN-LABELS: ACQ&lt;/custom1&gt;&lt;language&gt;English&lt;/language&gt;&lt;/record&gt;&lt;/Cite&gt;&lt;/EndNote&gt;</w:instrText>
            </w:r>
            <w:r w:rsidRPr="00321244">
              <w:rPr>
                <w:sz w:val="20"/>
                <w:szCs w:val="20"/>
              </w:rPr>
              <w:fldChar w:fldCharType="separate"/>
            </w:r>
            <w:r w:rsidR="00E83C39" w:rsidRPr="00E83C39">
              <w:rPr>
                <w:noProof/>
                <w:sz w:val="20"/>
                <w:szCs w:val="20"/>
                <w:vertAlign w:val="superscript"/>
              </w:rPr>
              <w:t>61</w:t>
            </w:r>
            <w:r w:rsidRPr="00321244">
              <w:rPr>
                <w:sz w:val="20"/>
                <w:szCs w:val="20"/>
              </w:rPr>
              <w:fldChar w:fldCharType="end"/>
            </w:r>
            <w:r w:rsidRPr="00321244">
              <w:rPr>
                <w:b w:val="0"/>
                <w:bCs w:val="0"/>
                <w:sz w:val="20"/>
                <w:szCs w:val="20"/>
              </w:rPr>
              <w:t>)</w:t>
            </w:r>
          </w:p>
        </w:tc>
        <w:tc>
          <w:tcPr>
            <w:tcW w:w="1134" w:type="dxa"/>
            <w:tcBorders>
              <w:top w:val="single" w:sz="4" w:space="0" w:color="auto"/>
              <w:left w:val="single" w:sz="4" w:space="0" w:color="auto"/>
              <w:bottom w:val="single" w:sz="4" w:space="0" w:color="auto"/>
              <w:right w:val="single" w:sz="4" w:space="0" w:color="auto"/>
            </w:tcBorders>
            <w:hideMark/>
          </w:tcPr>
          <w:p w14:paraId="386AA96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Same as ACQ-7</w:t>
            </w:r>
          </w:p>
        </w:tc>
        <w:tc>
          <w:tcPr>
            <w:tcW w:w="1276" w:type="dxa"/>
            <w:tcBorders>
              <w:top w:val="single" w:sz="4" w:space="0" w:color="auto"/>
              <w:left w:val="single" w:sz="4" w:space="0" w:color="auto"/>
              <w:bottom w:val="single" w:sz="4" w:space="0" w:color="auto"/>
              <w:right w:val="single" w:sz="4" w:space="0" w:color="auto"/>
            </w:tcBorders>
            <w:hideMark/>
          </w:tcPr>
          <w:p w14:paraId="6EF27F61"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Patient</w:t>
            </w:r>
          </w:p>
        </w:tc>
        <w:tc>
          <w:tcPr>
            <w:tcW w:w="1559" w:type="dxa"/>
            <w:tcBorders>
              <w:top w:val="single" w:sz="4" w:space="0" w:color="auto"/>
              <w:left w:val="single" w:sz="4" w:space="0" w:color="auto"/>
              <w:bottom w:val="single" w:sz="4" w:space="0" w:color="auto"/>
              <w:right w:val="single" w:sz="4" w:space="0" w:color="auto"/>
            </w:tcBorders>
            <w:hideMark/>
          </w:tcPr>
          <w:p w14:paraId="680DA2B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c>
          <w:tcPr>
            <w:tcW w:w="993" w:type="dxa"/>
            <w:tcBorders>
              <w:top w:val="single" w:sz="4" w:space="0" w:color="auto"/>
              <w:left w:val="single" w:sz="4" w:space="0" w:color="auto"/>
              <w:bottom w:val="single" w:sz="4" w:space="0" w:color="auto"/>
              <w:right w:val="single" w:sz="4" w:space="0" w:color="auto"/>
            </w:tcBorders>
          </w:tcPr>
          <w:p w14:paraId="6E278D9B"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6</w:t>
            </w:r>
          </w:p>
        </w:tc>
        <w:tc>
          <w:tcPr>
            <w:tcW w:w="1134" w:type="dxa"/>
            <w:tcBorders>
              <w:top w:val="single" w:sz="4" w:space="0" w:color="auto"/>
              <w:left w:val="single" w:sz="4" w:space="0" w:color="auto"/>
              <w:bottom w:val="single" w:sz="4" w:space="0" w:color="auto"/>
              <w:right w:val="single" w:sz="4" w:space="0" w:color="auto"/>
            </w:tcBorders>
            <w:hideMark/>
          </w:tcPr>
          <w:p w14:paraId="7E7078A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c>
          <w:tcPr>
            <w:tcW w:w="1417" w:type="dxa"/>
            <w:tcBorders>
              <w:top w:val="single" w:sz="4" w:space="0" w:color="auto"/>
              <w:left w:val="single" w:sz="4" w:space="0" w:color="auto"/>
              <w:bottom w:val="single" w:sz="4" w:space="0" w:color="auto"/>
              <w:right w:val="single" w:sz="4" w:space="0" w:color="auto"/>
            </w:tcBorders>
          </w:tcPr>
          <w:p w14:paraId="3BD29157"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7-point Likert scale.</w:t>
            </w:r>
          </w:p>
          <w:p w14:paraId="181E804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0=no impairment, 6= maximum impairment.</w:t>
            </w:r>
          </w:p>
        </w:tc>
        <w:tc>
          <w:tcPr>
            <w:tcW w:w="2693" w:type="dxa"/>
            <w:tcBorders>
              <w:top w:val="single" w:sz="4" w:space="0" w:color="auto"/>
              <w:left w:val="single" w:sz="4" w:space="0" w:color="auto"/>
              <w:bottom w:val="single" w:sz="4" w:space="0" w:color="auto"/>
              <w:right w:val="single" w:sz="4" w:space="0" w:color="auto"/>
            </w:tcBorders>
          </w:tcPr>
          <w:p w14:paraId="652B5305"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i/>
                <w:iCs/>
                <w:sz w:val="20"/>
                <w:szCs w:val="20"/>
              </w:rPr>
              <w:t>Same as ACQ-7</w:t>
            </w:r>
          </w:p>
        </w:tc>
        <w:tc>
          <w:tcPr>
            <w:tcW w:w="1276" w:type="dxa"/>
            <w:tcBorders>
              <w:top w:val="single" w:sz="4" w:space="0" w:color="auto"/>
              <w:left w:val="single" w:sz="4" w:space="0" w:color="auto"/>
              <w:bottom w:val="single" w:sz="4" w:space="0" w:color="auto"/>
              <w:right w:val="single" w:sz="4" w:space="0" w:color="auto"/>
            </w:tcBorders>
            <w:hideMark/>
          </w:tcPr>
          <w:p w14:paraId="4A1CC80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Not reported</w:t>
            </w:r>
          </w:p>
        </w:tc>
        <w:tc>
          <w:tcPr>
            <w:tcW w:w="1417" w:type="dxa"/>
            <w:tcBorders>
              <w:top w:val="single" w:sz="4" w:space="0" w:color="auto"/>
              <w:left w:val="single" w:sz="4" w:space="0" w:color="auto"/>
              <w:bottom w:val="single" w:sz="4" w:space="0" w:color="auto"/>
              <w:right w:val="single" w:sz="4" w:space="0" w:color="auto"/>
            </w:tcBorders>
            <w:noWrap/>
            <w:hideMark/>
          </w:tcPr>
          <w:p w14:paraId="4D317207"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c>
          <w:tcPr>
            <w:tcW w:w="1985" w:type="dxa"/>
            <w:tcBorders>
              <w:top w:val="single" w:sz="4" w:space="0" w:color="auto"/>
              <w:left w:val="single" w:sz="4" w:space="0" w:color="auto"/>
              <w:bottom w:val="single" w:sz="4" w:space="0" w:color="auto"/>
              <w:right w:val="single" w:sz="4" w:space="0" w:color="auto"/>
            </w:tcBorders>
            <w:hideMark/>
          </w:tcPr>
          <w:p w14:paraId="7CF0621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r>
      <w:tr w:rsidR="00915688" w:rsidRPr="00B34BF1" w14:paraId="74552AA9"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65E3A22A" w14:textId="77777777" w:rsidR="00915688" w:rsidRPr="00321244" w:rsidRDefault="00915688" w:rsidP="0046513E">
            <w:pPr>
              <w:rPr>
                <w:b w:val="0"/>
                <w:bCs w:val="0"/>
                <w:sz w:val="20"/>
                <w:szCs w:val="20"/>
              </w:rPr>
            </w:pPr>
            <w:r w:rsidRPr="00321244">
              <w:rPr>
                <w:sz w:val="20"/>
                <w:szCs w:val="20"/>
              </w:rPr>
              <w:t xml:space="preserve">ACQ-5 </w:t>
            </w:r>
          </w:p>
          <w:p w14:paraId="68D10D1B" w14:textId="09845485" w:rsidR="00915688" w:rsidRPr="00321244" w:rsidRDefault="00915688" w:rsidP="0046513E">
            <w:pPr>
              <w:rPr>
                <w:sz w:val="20"/>
                <w:szCs w:val="20"/>
              </w:rPr>
            </w:pPr>
            <w:r w:rsidRPr="00321244">
              <w:rPr>
                <w:b w:val="0"/>
                <w:bCs w:val="0"/>
                <w:sz w:val="20"/>
                <w:szCs w:val="20"/>
              </w:rPr>
              <w:t>(adult: 2001</w:t>
            </w:r>
            <w:r w:rsidRPr="00321244">
              <w:rPr>
                <w:sz w:val="20"/>
                <w:szCs w:val="20"/>
              </w:rPr>
              <w:fldChar w:fldCharType="begin"/>
            </w:r>
            <w:r w:rsidR="007E24D9">
              <w:rPr>
                <w:sz w:val="20"/>
                <w:szCs w:val="20"/>
              </w:rPr>
              <w:instrText xml:space="preserve"> ADDIN EN.CITE &lt;EndNote&gt;&lt;Cite&gt;&lt;Author&gt;Juniper&lt;/Author&gt;&lt;Year&gt;2001&lt;/Year&gt;&lt;RecNum&gt;185&lt;/RecNum&gt;&lt;DisplayText&gt;&lt;style face="superscript"&gt;59&lt;/style&gt;&lt;/DisplayText&gt;&lt;record&gt;&lt;rec-number&gt;185&lt;/rec-number&gt;&lt;foreign-keys&gt;&lt;key app="EN" db-id="xse9ss9t8a99duervxhxewf50ess2eaezzwv" timestamp="1665925166"&gt;185&lt;/key&gt;&lt;/foreign-keys&gt;&lt;ref-type name="Journal Article"&gt;17&lt;/ref-type&gt;&lt;contributors&gt;&lt;authors&gt;&lt;author&gt;Juniper, E F&lt;/author&gt;&lt;author&gt;O&amp;apos;Byrne, P M&lt;/author&gt;&lt;author&gt;Roberts, J N&lt;/author&gt;&lt;/authors&gt;&lt;/contributors&gt;&lt;auth-address&gt;Department of Clinical Epidemiology and Biostatistics, McMaster University Faculty of Health Sciences, Hamilton, Ontario, Canada. juniper@qoltech.co.uk&lt;/auth-address&gt;&lt;titles&gt;&lt;title&gt;Measuring asthma control in group studies: do we need airway calibre and rescue beta2-agonist use?&lt;/title&gt;&lt;secondary-title&gt;Respir Med&lt;/secondary-title&gt;&lt;/titles&gt;&lt;periodical&gt;&lt;full-title&gt;Respir Med&lt;/full-title&gt;&lt;/periodical&gt;&lt;pages&gt;319-23&lt;/pages&gt;&lt;volume&gt;95&lt;/volume&gt;&lt;number&gt;5&lt;/number&gt;&lt;edition&gt;2001/06/08&lt;/edition&gt;&lt;keywords&gt;&lt;keyword&gt;Adolescent&lt;/keyword&gt;&lt;keyword&gt;Adrenergic beta-Agonists/*administration &amp;amp; dosage&lt;/keyword&gt;&lt;keyword&gt;Adult&lt;/keyword&gt;&lt;keyword&gt;Aged&lt;/keyword&gt;&lt;keyword&gt;Asthma/*drug therapy/physiopathology&lt;/keyword&gt;&lt;keyword&gt;Cross-Sectional Studies&lt;/keyword&gt;&lt;keyword&gt;Female&lt;/keyword&gt;&lt;keyword&gt;Follow-Up Studies&lt;/keyword&gt;&lt;keyword&gt;Forced Expiratory Volume/drug effects&lt;/keyword&gt;&lt;keyword&gt;Humans&lt;/keyword&gt;&lt;keyword&gt;Longitudinal Studies&lt;/keyword&gt;&lt;keyword&gt;Male&lt;/keyword&gt;&lt;keyword&gt;Middle Aged&lt;/keyword&gt;&lt;keyword&gt;Peak Expiratory Flow Rate&lt;/keyword&gt;&lt;keyword&gt;Reproducibility of Results&lt;/keyword&gt;&lt;keyword&gt;*Research Design&lt;/keyword&gt;&lt;keyword&gt;*Surveys and Questionnaires&lt;/keyword&gt;&lt;keyword&gt;Treatment Outcome&lt;/keyword&gt;&lt;/keywords&gt;&lt;dates&gt;&lt;year&gt;2001&lt;/year&gt;&lt;pub-dates&gt;&lt;date&gt;May&lt;/date&gt;&lt;/pub-dates&gt;&lt;/dates&gt;&lt;isbn&gt;0954-6111 (Print)&amp;#xD;0954-6111&lt;/isbn&gt;&lt;accession-num&gt;11392570&lt;/accession-num&gt;&lt;urls&gt;&lt;/urls&gt;&lt;electronic-resource-num&gt;10.1053/rmed.2001.1034&lt;/electronic-resource-num&gt;&lt;remote-database-provider&gt;NLM&lt;/remote-database-provider&gt;&lt;language&gt;eng&lt;/language&gt;&lt;/record&gt;&lt;/Cite&gt;&lt;/EndNote&gt;</w:instrText>
            </w:r>
            <w:r w:rsidRPr="00321244">
              <w:rPr>
                <w:sz w:val="20"/>
                <w:szCs w:val="20"/>
              </w:rPr>
              <w:fldChar w:fldCharType="separate"/>
            </w:r>
            <w:r w:rsidR="00E83C39" w:rsidRPr="00E83C39">
              <w:rPr>
                <w:noProof/>
                <w:sz w:val="20"/>
                <w:szCs w:val="20"/>
                <w:vertAlign w:val="superscript"/>
              </w:rPr>
              <w:t>59</w:t>
            </w:r>
            <w:r w:rsidRPr="00321244">
              <w:rPr>
                <w:sz w:val="20"/>
                <w:szCs w:val="20"/>
              </w:rPr>
              <w:fldChar w:fldCharType="end"/>
            </w:r>
            <w:r w:rsidRPr="00321244">
              <w:rPr>
                <w:b w:val="0"/>
                <w:bCs w:val="0"/>
                <w:sz w:val="20"/>
                <w:szCs w:val="20"/>
              </w:rPr>
              <w:t>, children: 2010</w:t>
            </w:r>
            <w:r w:rsidRPr="00321244">
              <w:rPr>
                <w:sz w:val="20"/>
                <w:szCs w:val="20"/>
              </w:rPr>
              <w:fldChar w:fldCharType="begin"/>
            </w:r>
            <w:r w:rsidR="007E24D9">
              <w:rPr>
                <w:sz w:val="20"/>
                <w:szCs w:val="20"/>
              </w:rPr>
              <w:instrText xml:space="preserve"> ADDIN EN.CITE &lt;EndNote&gt;&lt;Cite&gt;&lt;Author&gt;Juniper&lt;/Author&gt;&lt;Year&gt;2010&lt;/Year&gt;&lt;RecNum&gt;187&lt;/RecNum&gt;&lt;DisplayText&gt;&lt;style face="superscript"&gt;61&lt;/style&gt;&lt;/DisplayText&gt;&lt;record&gt;&lt;rec-number&gt;187&lt;/rec-number&gt;&lt;foreign-keys&gt;&lt;key app="EN" db-id="xse9ss9t8a99duervxhxewf50ess2eaezzwv" timestamp="1665925166"&gt;187&lt;/key&gt;&lt;/foreign-keys&gt;&lt;ref-type name="Journal Article"&gt;17&lt;/ref-type&gt;&lt;contributors&gt;&lt;authors&gt;&lt;author&gt;Juniper, E F&lt;/author&gt;&lt;author&gt;Gruffydd-Jones, K&lt;/author&gt;&lt;author&gt;Ward, S&lt;/author&gt;&lt;author&gt;Svensson, K.&lt;/author&gt;&lt;/authors&gt;&lt;/contributors&gt;&lt;auth-address&gt;[Juniper, E. F.] McMaster Univ, Dept Clin Epidemiol &amp;amp; Biostat, Hamilton, ON, Canada. [Gruffydd-Jones, K.] Univ Bath, Bath BA2 7AY, Avon, England. [Gruffydd-Jones, K.] Univ Aberdeen, Dept Primary Care Resp Med, Aberdeen, Scotland. [Svensson, K.] HEOR Consulting, Lund, Sweden. Juniper, EF (corresponding author), 20 Marcuse Fields, Bosham PO18 8NA, W Sussex, England. juniper@qoltech.co.uk&lt;/auth-address&gt;&lt;titles&gt;&lt;title&gt;Asthma Control Questionnaire in children: validation, measurement properties, interpretation&lt;/title&gt;&lt;secondary-title&gt;European Respiratory Journal&lt;/secondary-title&gt;&lt;/titles&gt;&lt;periodical&gt;&lt;full-title&gt;European Respiratory Journal&lt;/full-title&gt;&lt;/periodical&gt;&lt;pages&gt;1410-1416&lt;/pages&gt;&lt;volume&gt;36&lt;/volume&gt;&lt;number&gt;6&lt;/number&gt;&lt;keywords&gt;&lt;keyword&gt;Asthma control&lt;/keyword&gt;&lt;keyword&gt;measurement&lt;/keyword&gt;&lt;keyword&gt;outcome questionnaire&lt;/keyword&gt;&lt;keyword&gt;paediatric asthma&lt;/keyword&gt;&lt;keyword&gt;QUALITY-OF-LIFE&lt;/keyword&gt;&lt;keyword&gt;Questionnaires&lt;/keyword&gt;&lt;keyword&gt;Asthma&lt;/keyword&gt;&lt;keyword&gt;Only Child&lt;/keyword&gt;&lt;keyword&gt;Child&lt;/keyword&gt;&lt;/keywords&gt;&lt;dates&gt;&lt;year&gt;2010&lt;/year&gt;&lt;pub-dates&gt;&lt;date&gt;Dec&lt;/date&gt;&lt;/pub-dates&gt;&lt;/dates&gt;&lt;isbn&gt;0903-1936&lt;/isbn&gt;&lt;accession-num&gt;WOS:000284765600026&lt;/accession-num&gt;&lt;urls&gt;&lt;related-urls&gt;&lt;url&gt;https://erj.ersjournals.com/content/erj/36/6/1410.full.pdf&lt;/url&gt;&lt;/related-urls&gt;&lt;/urls&gt;&lt;custom1&gt;RAYYAN-INCLUSION: {&amp;quot;Anna&amp;quot;=&amp;gt;&amp;quot;Included&amp;quot;, &amp;quot;Ekaterina&amp;quot;=&amp;gt;&amp;quot;Included&amp;quot;} | RAYYAN-LABELS: ACQ&lt;/custom1&gt;&lt;language&gt;English&lt;/language&gt;&lt;/record&gt;&lt;/Cite&gt;&lt;/EndNote&gt;</w:instrText>
            </w:r>
            <w:r w:rsidRPr="00321244">
              <w:rPr>
                <w:sz w:val="20"/>
                <w:szCs w:val="20"/>
              </w:rPr>
              <w:fldChar w:fldCharType="separate"/>
            </w:r>
            <w:r w:rsidR="00E83C39" w:rsidRPr="00E83C39">
              <w:rPr>
                <w:noProof/>
                <w:sz w:val="20"/>
                <w:szCs w:val="20"/>
                <w:vertAlign w:val="superscript"/>
              </w:rPr>
              <w:t>61</w:t>
            </w:r>
            <w:r w:rsidRPr="00321244">
              <w:rPr>
                <w:sz w:val="20"/>
                <w:szCs w:val="20"/>
              </w:rPr>
              <w:fldChar w:fldCharType="end"/>
            </w:r>
            <w:r w:rsidRPr="00321244">
              <w:rPr>
                <w:b w:val="0"/>
                <w:bCs w:val="0"/>
                <w:sz w:val="20"/>
                <w:szCs w:val="20"/>
              </w:rPr>
              <w:t>)</w:t>
            </w:r>
          </w:p>
        </w:tc>
        <w:tc>
          <w:tcPr>
            <w:tcW w:w="1134" w:type="dxa"/>
            <w:tcBorders>
              <w:top w:val="single" w:sz="4" w:space="0" w:color="auto"/>
              <w:left w:val="single" w:sz="4" w:space="0" w:color="auto"/>
              <w:bottom w:val="single" w:sz="4" w:space="0" w:color="auto"/>
              <w:right w:val="single" w:sz="4" w:space="0" w:color="auto"/>
            </w:tcBorders>
            <w:hideMark/>
          </w:tcPr>
          <w:p w14:paraId="36F0BB92"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Same as ACQ-7</w:t>
            </w:r>
          </w:p>
        </w:tc>
        <w:tc>
          <w:tcPr>
            <w:tcW w:w="1276" w:type="dxa"/>
            <w:tcBorders>
              <w:top w:val="single" w:sz="4" w:space="0" w:color="auto"/>
              <w:left w:val="single" w:sz="4" w:space="0" w:color="auto"/>
              <w:bottom w:val="single" w:sz="4" w:space="0" w:color="auto"/>
              <w:right w:val="single" w:sz="4" w:space="0" w:color="auto"/>
            </w:tcBorders>
            <w:hideMark/>
          </w:tcPr>
          <w:p w14:paraId="4C58A60E"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Patient</w:t>
            </w:r>
          </w:p>
        </w:tc>
        <w:tc>
          <w:tcPr>
            <w:tcW w:w="1559" w:type="dxa"/>
            <w:tcBorders>
              <w:top w:val="single" w:sz="4" w:space="0" w:color="auto"/>
              <w:left w:val="single" w:sz="4" w:space="0" w:color="auto"/>
              <w:bottom w:val="single" w:sz="4" w:space="0" w:color="auto"/>
              <w:right w:val="single" w:sz="4" w:space="0" w:color="auto"/>
            </w:tcBorders>
            <w:hideMark/>
          </w:tcPr>
          <w:p w14:paraId="7FE7550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c>
          <w:tcPr>
            <w:tcW w:w="993" w:type="dxa"/>
            <w:tcBorders>
              <w:top w:val="single" w:sz="4" w:space="0" w:color="auto"/>
              <w:left w:val="single" w:sz="4" w:space="0" w:color="auto"/>
              <w:bottom w:val="single" w:sz="4" w:space="0" w:color="auto"/>
              <w:right w:val="single" w:sz="4" w:space="0" w:color="auto"/>
            </w:tcBorders>
          </w:tcPr>
          <w:p w14:paraId="68B4F31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5</w:t>
            </w:r>
          </w:p>
        </w:tc>
        <w:tc>
          <w:tcPr>
            <w:tcW w:w="1134" w:type="dxa"/>
            <w:tcBorders>
              <w:top w:val="single" w:sz="4" w:space="0" w:color="auto"/>
              <w:left w:val="single" w:sz="4" w:space="0" w:color="auto"/>
              <w:bottom w:val="single" w:sz="4" w:space="0" w:color="auto"/>
              <w:right w:val="single" w:sz="4" w:space="0" w:color="auto"/>
            </w:tcBorders>
            <w:hideMark/>
          </w:tcPr>
          <w:p w14:paraId="00DF5ACF"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c>
          <w:tcPr>
            <w:tcW w:w="1417" w:type="dxa"/>
            <w:tcBorders>
              <w:top w:val="single" w:sz="4" w:space="0" w:color="auto"/>
              <w:left w:val="single" w:sz="4" w:space="0" w:color="auto"/>
              <w:bottom w:val="single" w:sz="4" w:space="0" w:color="auto"/>
              <w:right w:val="single" w:sz="4" w:space="0" w:color="auto"/>
            </w:tcBorders>
          </w:tcPr>
          <w:p w14:paraId="13AB5E51"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i/>
                <w:iCs/>
                <w:sz w:val="20"/>
                <w:szCs w:val="20"/>
              </w:rPr>
              <w:t>Same as ACQ-6</w:t>
            </w:r>
          </w:p>
        </w:tc>
        <w:tc>
          <w:tcPr>
            <w:tcW w:w="2693" w:type="dxa"/>
            <w:tcBorders>
              <w:top w:val="single" w:sz="4" w:space="0" w:color="auto"/>
              <w:left w:val="single" w:sz="4" w:space="0" w:color="auto"/>
              <w:bottom w:val="single" w:sz="4" w:space="0" w:color="auto"/>
              <w:right w:val="single" w:sz="4" w:space="0" w:color="auto"/>
            </w:tcBorders>
          </w:tcPr>
          <w:p w14:paraId="304DF5DC"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i/>
                <w:iCs/>
                <w:sz w:val="20"/>
                <w:szCs w:val="20"/>
              </w:rPr>
              <w:t>Same as ACQ-7</w:t>
            </w:r>
          </w:p>
        </w:tc>
        <w:tc>
          <w:tcPr>
            <w:tcW w:w="1276" w:type="dxa"/>
            <w:tcBorders>
              <w:top w:val="single" w:sz="4" w:space="0" w:color="auto"/>
              <w:left w:val="single" w:sz="4" w:space="0" w:color="auto"/>
              <w:bottom w:val="single" w:sz="4" w:space="0" w:color="auto"/>
              <w:right w:val="single" w:sz="4" w:space="0" w:color="auto"/>
            </w:tcBorders>
            <w:hideMark/>
          </w:tcPr>
          <w:p w14:paraId="39DDD340"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244">
              <w:rPr>
                <w:rFonts w:cstheme="minorHAnsi"/>
                <w:sz w:val="20"/>
                <w:szCs w:val="20"/>
              </w:rPr>
              <w:t>Not reported</w:t>
            </w:r>
          </w:p>
        </w:tc>
        <w:tc>
          <w:tcPr>
            <w:tcW w:w="1417" w:type="dxa"/>
            <w:tcBorders>
              <w:top w:val="single" w:sz="4" w:space="0" w:color="auto"/>
              <w:left w:val="single" w:sz="4" w:space="0" w:color="auto"/>
              <w:bottom w:val="single" w:sz="4" w:space="0" w:color="auto"/>
              <w:right w:val="single" w:sz="4" w:space="0" w:color="auto"/>
            </w:tcBorders>
            <w:noWrap/>
            <w:hideMark/>
          </w:tcPr>
          <w:p w14:paraId="0DFE03AD"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c>
          <w:tcPr>
            <w:tcW w:w="1985" w:type="dxa"/>
            <w:tcBorders>
              <w:top w:val="single" w:sz="4" w:space="0" w:color="auto"/>
              <w:left w:val="single" w:sz="4" w:space="0" w:color="auto"/>
              <w:bottom w:val="single" w:sz="4" w:space="0" w:color="auto"/>
              <w:right w:val="single" w:sz="4" w:space="0" w:color="auto"/>
            </w:tcBorders>
            <w:hideMark/>
          </w:tcPr>
          <w:p w14:paraId="64DFAF4E" w14:textId="77777777" w:rsidR="00915688" w:rsidRPr="00321244" w:rsidRDefault="00915688" w:rsidP="0046513E">
            <w:pP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321244">
              <w:rPr>
                <w:rFonts w:cstheme="minorHAnsi"/>
                <w:i/>
                <w:iCs/>
                <w:sz w:val="20"/>
                <w:szCs w:val="20"/>
              </w:rPr>
              <w:t>Same as ACQ-7</w:t>
            </w:r>
          </w:p>
        </w:tc>
      </w:tr>
      <w:tr w:rsidR="00915688" w:rsidRPr="00B34BF1" w14:paraId="42D69712"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025281BF" w14:textId="2D97420D" w:rsidR="00915688" w:rsidRPr="00321244" w:rsidRDefault="00915688" w:rsidP="0046513E">
            <w:pPr>
              <w:rPr>
                <w:sz w:val="20"/>
                <w:szCs w:val="20"/>
              </w:rPr>
            </w:pPr>
            <w:r w:rsidRPr="00321244">
              <w:rPr>
                <w:rFonts w:cstheme="minorHAnsi"/>
                <w:sz w:val="20"/>
                <w:szCs w:val="20"/>
              </w:rPr>
              <w:t>ACT ¶ (2004)</w:t>
            </w:r>
            <w:r w:rsidRPr="00321244">
              <w:rPr>
                <w:rFonts w:cstheme="minorHAnsi"/>
                <w:sz w:val="20"/>
                <w:szCs w:val="20"/>
              </w:rPr>
              <w:fldChar w:fldCharType="begin">
                <w:fldData xml:space="preserve">PEVuZE5vdGU+PENpdGU+PEF1dGhvcj5OYXRoYW48L0F1dGhvcj48WWVhcj4yMDA0PC9ZZWFyPjxS
ZWNOdW0+MTgxPC9SZWNOdW0+PERpc3BsYXlUZXh0PjxzdHlsZSBmYWNlPSJzdXBlcnNjcmlwdCI+
NTU8L3N0eWxlPjwvRGlzcGxheVRleHQ+PHJlY29yZD48cmVjLW51bWJlcj4xODE8L3JlYy1udW1i
ZXI+PGZvcmVpZ24ta2V5cz48a2V5IGFwcD0iRU4iIGRiLWlkPSJ4c2U5c3M5dDhhOTlkdWVydnho
eGV3ZjUwZXNzMmVhZXp6d3YiIHRpbWVzdGFtcD0iMTY2NTkyNTE2NiI+MTgxPC9rZXk+PC9mb3Jl
aWduLWtleXM+PHJlZi10eXBlIG5hbWU9IkpvdXJuYWwgQXJ0aWNsZSI+MTc8L3JlZi10eXBlPjxj
b250cmlidXRvcnM+PGF1dGhvcnM+PGF1dGhvcj5OYXRoYW4sIFIgQTwvYXV0aG9yPjxhdXRob3I+
U29ya25lc3MsIEMgQTwvYXV0aG9yPjxhdXRob3I+S29zaW5za2ksIE08L2F1dGhvcj48YXV0aG9y
PlNjaGF0eiwgTS48L2F1dGhvcj48YXV0aG9yPkxpLCBKLiBULjwvYXV0aG9yPjxhdXRob3I+TWFy
Y3VzLCBQLjwvYXV0aG9yPjxhdXRob3I+TXVycmF5LCBKLiBKLjwvYXV0aG9yPjxhdXRob3I+UGVu
ZGVyZ3JhZnQsIFQuIEIuPC9hdXRob3I+PC9hdXRob3JzPjwvY29udHJpYnV0b3JzPjxhdXRoLWFk
ZHJlc3M+R2xheG9TbWl0aEtsaW5lLCBHbG9iYWwgSGx0aCBPdXRjb21lcywgUmVzIFRyaWFuZ2xl
IFBrLCBOQyAyNzcwOSBVU0EuIEFzdGhtYSAmYW1wOyBBbGxlcmd5IEFzc29jaWF0ZXMgJmFtcDsg
UmVzIEN0ciwgQ29sb3JhZG8gU3ByaW5ncywgQ08gVVNBLiBRdWFsIE1ldHIgSW5jLCBMaW5jb2xu
LCBSSSBVU0EuIFVuaXYgV2lzY29uc2luLCBTY2ggUGhhcm0sIE1hZGlzb24sIFdJIDUzNzA2IFVT
QS4gS2Fpc2VyIFBlcm1hbmVudGUgTWVkIEN0ciwgRGVwdCBBbGxlcmd5LCBTYW4gRGllZ28sIENB
IFVTQS4gTWF5byBNZWQgQ3RyLCBSb2NoZXN0ZXIsIE1OIFVTQS4gTmFzc2F1IENoZXN0IFBoeXMs
IEdyZWF0IE5lY2ssIE5ZIFVTQS4gVmFuZGVyYmlsdCBVbml2LCBNZWQgQ3RyLCBOYXNodmlsbGUs
IFROIFVTQS4gUGVuZGVyZ3JhZnQsIFRCIChjb3JyZXNwb25kaW5nIGF1dGhvciksIEdsYXhvU21p
dGhLbGluZSwgR2xvYmFsIEhsdGggT3V0Y29tZXMsIDUgTW9vcmUgRHIsIFJlcyBUcmlhbmdsZSBQ
aywgTkMgMjc3MDkgVVNBLjwvYXV0aC1hZGRyZXNzPjx0aXRsZXM+PHRpdGxlPkRldmVsb3BtZW50
IG9mIHRoZSBhc3RobWEgY29udHJvbCB0ZXN0OiBBIHN1cnZleSBmb3IgYXNzZXNzaW5nIGFzdGht
YSBjb250cm9sPC90aXRsZT48c2Vjb25kYXJ5LXRpdGxlPkpvdXJuYWwgb2YgQWxsZXJneSBhbmQg
Q2xpbmljYWwgSW1tdW5vbG9neTwvc2Vjb25kYXJ5LXRpdGxlPjwvdGl0bGVzPjxwZXJpb2RpY2Fs
PjxmdWxsLXRpdGxlPkpvdXJuYWwgb2YgQWxsZXJneSBhbmQgQ2xpbmljYWwgSW1tdW5vbG9neTwv
ZnVsbC10aXRsZT48L3BlcmlvZGljYWw+PHBhZ2VzPjU5LTY1PC9wYWdlcz48dm9sdW1lPjExMzwv
dm9sdW1lPjxudW1iZXI+MTwvbnVtYmVyPjxrZXl3b3Jkcz48a2V5d29yZD5hc3RobWE8L2tleXdv
cmQ+PGtleXdvcmQ+cXVlc3Rpb25uYWlyZXM8L2tleXdvcmQ+PGtleXdvcmQ+b3V0Y29tZXMgcmVz
ZWFyY2g8L2tleXdvcmQ+PGtleXdvcmQ+cGF0aWVudCBjYXJlIG1hbmFnZW1lbnQ8L2tleXdvcmQ+
PGtleXdvcmQ+c2NyZWVuaW5nPC9rZXl3b3JkPjxrZXl3b3JkPlFVQUxJVFktT0YtTElGRTwva2V5
d29yZD48L2tleXdvcmRzPjxkYXRlcz48eWVhcj4yMDA0PC95ZWFyPjxwdWItZGF0ZXM+PGRhdGU+
SmFuPC9kYXRlPjwvcHViLWRhdGVzPjwvZGF0ZXM+PGlzYm4+MDA5MS02NzQ5PC9pc2JuPjxhY2Nl
c3Npb24tbnVtPldPUzowMDAxODc4Mzc5MDAwMDc8L2FjY2Vzc2lvbi1udW0+PHVybHM+PHJlbGF0
ZWQtdXJscz48dXJsPmh0dHBzOi8vd3d3LmphY2lvbmxpbmUub3JnL2FydGljbGUvUzAwOTEtNjc0
OSgwMykwMjI3MC1YL3BkZjwvdXJsPjwvcmVsYXRlZC11cmxzPjwvdXJscz48Y3VzdG9tMT5SQVlZ
QU4tSU5DTFVTSU9OOiB7JnF1b3Q7QW5uYSZxdW90Oz0mZ3Q7JnF1b3Q7SW5jbHVkZWQmcXVvdDss
ICZxdW90O0VrYXRlcmluYSZxdW90Oz0mZ3Q7JnF1b3Q7SW5jbHVkZWQmcXVvdDt9IHwgUkFZWUFO
LUxBQkVMUzogQUNUPC9jdXN0b20xPjxsYW5ndWFnZT5FbmdsaXNoPC9sYW5ndWFnZT48L3JlY29y
ZD48L0NpdGU+PC9FbmROb3RlPgB=
</w:fldData>
              </w:fldChar>
            </w:r>
            <w:r w:rsidR="007E24D9">
              <w:rPr>
                <w:rFonts w:cstheme="minorHAnsi"/>
                <w:sz w:val="20"/>
                <w:szCs w:val="20"/>
              </w:rPr>
              <w:instrText xml:space="preserve"> ADDIN EN.CITE </w:instrText>
            </w:r>
            <w:r w:rsidR="007E24D9">
              <w:rPr>
                <w:rFonts w:cstheme="minorHAnsi"/>
                <w:sz w:val="20"/>
                <w:szCs w:val="20"/>
              </w:rPr>
              <w:fldChar w:fldCharType="begin">
                <w:fldData xml:space="preserve">PEVuZE5vdGU+PENpdGU+PEF1dGhvcj5OYXRoYW48L0F1dGhvcj48WWVhcj4yMDA0PC9ZZWFyPjxS
ZWNOdW0+MTgxPC9SZWNOdW0+PERpc3BsYXlUZXh0PjxzdHlsZSBmYWNlPSJzdXBlcnNjcmlwdCI+
NTU8L3N0eWxlPjwvRGlzcGxheVRleHQ+PHJlY29yZD48cmVjLW51bWJlcj4xODE8L3JlYy1udW1i
ZXI+PGZvcmVpZ24ta2V5cz48a2V5IGFwcD0iRU4iIGRiLWlkPSJ4c2U5c3M5dDhhOTlkdWVydnho
eGV3ZjUwZXNzMmVhZXp6d3YiIHRpbWVzdGFtcD0iMTY2NTkyNTE2NiI+MTgxPC9rZXk+PC9mb3Jl
aWduLWtleXM+PHJlZi10eXBlIG5hbWU9IkpvdXJuYWwgQXJ0aWNsZSI+MTc8L3JlZi10eXBlPjxj
b250cmlidXRvcnM+PGF1dGhvcnM+PGF1dGhvcj5OYXRoYW4sIFIgQTwvYXV0aG9yPjxhdXRob3I+
U29ya25lc3MsIEMgQTwvYXV0aG9yPjxhdXRob3I+S29zaW5za2ksIE08L2F1dGhvcj48YXV0aG9y
PlNjaGF0eiwgTS48L2F1dGhvcj48YXV0aG9yPkxpLCBKLiBULjwvYXV0aG9yPjxhdXRob3I+TWFy
Y3VzLCBQLjwvYXV0aG9yPjxhdXRob3I+TXVycmF5LCBKLiBKLjwvYXV0aG9yPjxhdXRob3I+UGVu
ZGVyZ3JhZnQsIFQuIEIuPC9hdXRob3I+PC9hdXRob3JzPjwvY29udHJpYnV0b3JzPjxhdXRoLWFk
ZHJlc3M+R2xheG9TbWl0aEtsaW5lLCBHbG9iYWwgSGx0aCBPdXRjb21lcywgUmVzIFRyaWFuZ2xl
IFBrLCBOQyAyNzcwOSBVU0EuIEFzdGhtYSAmYW1wOyBBbGxlcmd5IEFzc29jaWF0ZXMgJmFtcDsg
UmVzIEN0ciwgQ29sb3JhZG8gU3ByaW5ncywgQ08gVVNBLiBRdWFsIE1ldHIgSW5jLCBMaW5jb2xu
LCBSSSBVU0EuIFVuaXYgV2lzY29uc2luLCBTY2ggUGhhcm0sIE1hZGlzb24sIFdJIDUzNzA2IFVT
QS4gS2Fpc2VyIFBlcm1hbmVudGUgTWVkIEN0ciwgRGVwdCBBbGxlcmd5LCBTYW4gRGllZ28sIENB
IFVTQS4gTWF5byBNZWQgQ3RyLCBSb2NoZXN0ZXIsIE1OIFVTQS4gTmFzc2F1IENoZXN0IFBoeXMs
IEdyZWF0IE5lY2ssIE5ZIFVTQS4gVmFuZGVyYmlsdCBVbml2LCBNZWQgQ3RyLCBOYXNodmlsbGUs
IFROIFVTQS4gUGVuZGVyZ3JhZnQsIFRCIChjb3JyZXNwb25kaW5nIGF1dGhvciksIEdsYXhvU21p
dGhLbGluZSwgR2xvYmFsIEhsdGggT3V0Y29tZXMsIDUgTW9vcmUgRHIsIFJlcyBUcmlhbmdsZSBQ
aywgTkMgMjc3MDkgVVNBLjwvYXV0aC1hZGRyZXNzPjx0aXRsZXM+PHRpdGxlPkRldmVsb3BtZW50
IG9mIHRoZSBhc3RobWEgY29udHJvbCB0ZXN0OiBBIHN1cnZleSBmb3IgYXNzZXNzaW5nIGFzdGht
YSBjb250cm9sPC90aXRsZT48c2Vjb25kYXJ5LXRpdGxlPkpvdXJuYWwgb2YgQWxsZXJneSBhbmQg
Q2xpbmljYWwgSW1tdW5vbG9neTwvc2Vjb25kYXJ5LXRpdGxlPjwvdGl0bGVzPjxwZXJpb2RpY2Fs
PjxmdWxsLXRpdGxlPkpvdXJuYWwgb2YgQWxsZXJneSBhbmQgQ2xpbmljYWwgSW1tdW5vbG9neTwv
ZnVsbC10aXRsZT48L3BlcmlvZGljYWw+PHBhZ2VzPjU5LTY1PC9wYWdlcz48dm9sdW1lPjExMzwv
dm9sdW1lPjxudW1iZXI+MTwvbnVtYmVyPjxrZXl3b3Jkcz48a2V5d29yZD5hc3RobWE8L2tleXdv
cmQ+PGtleXdvcmQ+cXVlc3Rpb25uYWlyZXM8L2tleXdvcmQ+PGtleXdvcmQ+b3V0Y29tZXMgcmVz
ZWFyY2g8L2tleXdvcmQ+PGtleXdvcmQ+cGF0aWVudCBjYXJlIG1hbmFnZW1lbnQ8L2tleXdvcmQ+
PGtleXdvcmQ+c2NyZWVuaW5nPC9rZXl3b3JkPjxrZXl3b3JkPlFVQUxJVFktT0YtTElGRTwva2V5
d29yZD48L2tleXdvcmRzPjxkYXRlcz48eWVhcj4yMDA0PC95ZWFyPjxwdWItZGF0ZXM+PGRhdGU+
SmFuPC9kYXRlPjwvcHViLWRhdGVzPjwvZGF0ZXM+PGlzYm4+MDA5MS02NzQ5PC9pc2JuPjxhY2Nl
c3Npb24tbnVtPldPUzowMDAxODc4Mzc5MDAwMDc8L2FjY2Vzc2lvbi1udW0+PHVybHM+PHJlbGF0
ZWQtdXJscz48dXJsPmh0dHBzOi8vd3d3LmphY2lvbmxpbmUub3JnL2FydGljbGUvUzAwOTEtNjc0
OSgwMykwMjI3MC1YL3BkZjwvdXJsPjwvcmVsYXRlZC11cmxzPjwvdXJscz48Y3VzdG9tMT5SQVlZ
QU4tSU5DTFVTSU9OOiB7JnF1b3Q7QW5uYSZxdW90Oz0mZ3Q7JnF1b3Q7SW5jbHVkZWQmcXVvdDss
ICZxdW90O0VrYXRlcmluYSZxdW90Oz0mZ3Q7JnF1b3Q7SW5jbHVkZWQmcXVvdDt9IHwgUkFZWUFO
LUxBQkVMUzogQUNUPC9jdXN0b20xPjxsYW5ndWFnZT5FbmdsaXNoPC9sYW5ndWFnZT48L3JlY29y
ZD48L0NpdGU+PC9FbmROb3RlPgB=
</w:fldData>
              </w:fldChar>
            </w:r>
            <w:r w:rsidR="007E24D9">
              <w:rPr>
                <w:rFonts w:cstheme="minorHAnsi"/>
                <w:sz w:val="20"/>
                <w:szCs w:val="20"/>
              </w:rPr>
              <w:instrText xml:space="preserve"> ADDIN EN.CITE.DATA </w:instrText>
            </w:r>
            <w:r w:rsidR="007E24D9">
              <w:rPr>
                <w:rFonts w:cstheme="minorHAnsi"/>
                <w:sz w:val="20"/>
                <w:szCs w:val="20"/>
              </w:rPr>
            </w:r>
            <w:r w:rsidR="007E24D9">
              <w:rPr>
                <w:rFonts w:cstheme="minorHAnsi"/>
                <w:sz w:val="20"/>
                <w:szCs w:val="20"/>
              </w:rPr>
              <w:fldChar w:fldCharType="end"/>
            </w:r>
            <w:r w:rsidRPr="00321244">
              <w:rPr>
                <w:rFonts w:cstheme="minorHAnsi"/>
                <w:sz w:val="20"/>
                <w:szCs w:val="20"/>
              </w:rPr>
            </w:r>
            <w:r w:rsidRPr="00321244">
              <w:rPr>
                <w:rFonts w:cstheme="minorHAnsi"/>
                <w:sz w:val="20"/>
                <w:szCs w:val="20"/>
              </w:rPr>
              <w:fldChar w:fldCharType="separate"/>
            </w:r>
            <w:r w:rsidR="00E83C39" w:rsidRPr="00E83C39">
              <w:rPr>
                <w:rFonts w:cstheme="minorHAnsi"/>
                <w:noProof/>
                <w:sz w:val="20"/>
                <w:szCs w:val="20"/>
                <w:vertAlign w:val="superscript"/>
              </w:rPr>
              <w:t>55</w:t>
            </w:r>
            <w:r w:rsidRPr="00321244">
              <w:rPr>
                <w:rFonts w:cstheme="minorHAnsi"/>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324822A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 xml:space="preserve">≥12 years </w:t>
            </w:r>
          </w:p>
          <w:p w14:paraId="146719B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76" w:type="dxa"/>
            <w:tcBorders>
              <w:top w:val="single" w:sz="4" w:space="0" w:color="auto"/>
              <w:left w:val="single" w:sz="4" w:space="0" w:color="auto"/>
              <w:bottom w:val="single" w:sz="4" w:space="0" w:color="auto"/>
              <w:right w:val="single" w:sz="4" w:space="0" w:color="auto"/>
            </w:tcBorders>
          </w:tcPr>
          <w:p w14:paraId="525294A4"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lang w:val="nl-NL"/>
              </w:rPr>
            </w:pPr>
            <w:r w:rsidRPr="00321244">
              <w:rPr>
                <w:rFonts w:cs="Calibri"/>
                <w:color w:val="000000"/>
                <w:sz w:val="20"/>
                <w:szCs w:val="20"/>
              </w:rPr>
              <w:t xml:space="preserve">Patient </w:t>
            </w:r>
          </w:p>
        </w:tc>
        <w:tc>
          <w:tcPr>
            <w:tcW w:w="1559" w:type="dxa"/>
            <w:tcBorders>
              <w:top w:val="single" w:sz="4" w:space="0" w:color="auto"/>
              <w:left w:val="single" w:sz="4" w:space="0" w:color="auto"/>
              <w:bottom w:val="single" w:sz="4" w:space="0" w:color="auto"/>
              <w:right w:val="single" w:sz="4" w:space="0" w:color="auto"/>
            </w:tcBorders>
            <w:hideMark/>
          </w:tcPr>
          <w:p w14:paraId="451D2787"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Self-complete, interviewer, paper, web-based, telephone, mail</w:t>
            </w:r>
            <w:r>
              <w:rPr>
                <w:rFonts w:cstheme="minorHAnsi"/>
                <w:sz w:val="20"/>
                <w:szCs w:val="20"/>
              </w:rPr>
              <w:t>.</w:t>
            </w:r>
          </w:p>
          <w:p w14:paraId="0A82389E"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 </w:t>
            </w:r>
          </w:p>
        </w:tc>
        <w:tc>
          <w:tcPr>
            <w:tcW w:w="993" w:type="dxa"/>
            <w:tcBorders>
              <w:top w:val="single" w:sz="4" w:space="0" w:color="auto"/>
              <w:left w:val="single" w:sz="4" w:space="0" w:color="auto"/>
              <w:bottom w:val="single" w:sz="4" w:space="0" w:color="auto"/>
              <w:right w:val="single" w:sz="4" w:space="0" w:color="auto"/>
            </w:tcBorders>
          </w:tcPr>
          <w:p w14:paraId="40C2BF51"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5</w:t>
            </w:r>
          </w:p>
        </w:tc>
        <w:tc>
          <w:tcPr>
            <w:tcW w:w="1134" w:type="dxa"/>
            <w:tcBorders>
              <w:top w:val="single" w:sz="4" w:space="0" w:color="auto"/>
              <w:left w:val="single" w:sz="4" w:space="0" w:color="auto"/>
              <w:bottom w:val="single" w:sz="4" w:space="0" w:color="auto"/>
              <w:right w:val="single" w:sz="4" w:space="0" w:color="auto"/>
            </w:tcBorders>
            <w:hideMark/>
          </w:tcPr>
          <w:p w14:paraId="0A326FEE" w14:textId="77777777" w:rsidR="00915688" w:rsidRPr="00B658DD"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4 weeks</w:t>
            </w:r>
          </w:p>
        </w:tc>
        <w:tc>
          <w:tcPr>
            <w:tcW w:w="1417" w:type="dxa"/>
            <w:tcBorders>
              <w:top w:val="single" w:sz="4" w:space="0" w:color="auto"/>
              <w:left w:val="single" w:sz="4" w:space="0" w:color="auto"/>
              <w:bottom w:val="single" w:sz="4" w:space="0" w:color="auto"/>
              <w:right w:val="single" w:sz="4" w:space="0" w:color="auto"/>
            </w:tcBorders>
          </w:tcPr>
          <w:p w14:paraId="4BFCA758"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5-point Likert scale.</w:t>
            </w:r>
            <w:r>
              <w:rPr>
                <w:rFonts w:cstheme="minorHAnsi"/>
                <w:sz w:val="20"/>
                <w:szCs w:val="20"/>
              </w:rPr>
              <w:t xml:space="preserve"> </w:t>
            </w:r>
            <w:r w:rsidRPr="00321244">
              <w:rPr>
                <w:rFonts w:cstheme="minorHAnsi"/>
                <w:sz w:val="20"/>
                <w:szCs w:val="20"/>
              </w:rPr>
              <w:t xml:space="preserve">Items about symptoms and activities: </w:t>
            </w:r>
          </w:p>
          <w:p w14:paraId="36ACC96A"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1=all the time, 5=not at all.</w:t>
            </w:r>
          </w:p>
          <w:p w14:paraId="1DB7B74F"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lastRenderedPageBreak/>
              <w:t xml:space="preserve">Self-rating of control: </w:t>
            </w:r>
          </w:p>
          <w:p w14:paraId="2C00165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1=not controlled at all, 5=completely controlled.</w:t>
            </w:r>
          </w:p>
        </w:tc>
        <w:tc>
          <w:tcPr>
            <w:tcW w:w="2693" w:type="dxa"/>
            <w:tcBorders>
              <w:top w:val="single" w:sz="4" w:space="0" w:color="auto"/>
              <w:left w:val="single" w:sz="4" w:space="0" w:color="auto"/>
              <w:bottom w:val="single" w:sz="4" w:space="0" w:color="auto"/>
              <w:right w:val="single" w:sz="4" w:space="0" w:color="auto"/>
            </w:tcBorders>
          </w:tcPr>
          <w:p w14:paraId="1A65A368"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lastRenderedPageBreak/>
              <w:t>Total score range: 5-25</w:t>
            </w:r>
          </w:p>
          <w:p w14:paraId="483A8F2B"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Score ≥19 indicates well-controlled asthma.</w:t>
            </w:r>
          </w:p>
        </w:tc>
        <w:tc>
          <w:tcPr>
            <w:tcW w:w="1276" w:type="dxa"/>
            <w:tcBorders>
              <w:top w:val="single" w:sz="4" w:space="0" w:color="auto"/>
              <w:left w:val="single" w:sz="4" w:space="0" w:color="auto"/>
              <w:bottom w:val="single" w:sz="4" w:space="0" w:color="auto"/>
              <w:right w:val="single" w:sz="4" w:space="0" w:color="auto"/>
            </w:tcBorders>
          </w:tcPr>
          <w:p w14:paraId="09933BEB"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1-2 minutes</w:t>
            </w:r>
          </w:p>
          <w:p w14:paraId="706E4AEF"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23DA53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417" w:type="dxa"/>
            <w:tcBorders>
              <w:top w:val="single" w:sz="4" w:space="0" w:color="auto"/>
              <w:left w:val="single" w:sz="4" w:space="0" w:color="auto"/>
              <w:bottom w:val="single" w:sz="4" w:space="0" w:color="auto"/>
              <w:right w:val="single" w:sz="4" w:space="0" w:color="auto"/>
            </w:tcBorders>
            <w:noWrap/>
            <w:hideMark/>
          </w:tcPr>
          <w:p w14:paraId="21F8FD1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English (USA)</w:t>
            </w:r>
            <w:r>
              <w:rPr>
                <w:rFonts w:cs="Calibri"/>
                <w:color w:val="000000"/>
                <w:sz w:val="20"/>
                <w:szCs w:val="20"/>
              </w:rPr>
              <w:t>,</w:t>
            </w:r>
          </w:p>
          <w:p w14:paraId="68120C5B" w14:textId="4024576E"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179</w:t>
            </w:r>
            <w:r>
              <w:rPr>
                <w:rFonts w:cstheme="minorHAnsi"/>
                <w:sz w:val="20"/>
                <w:szCs w:val="20"/>
              </w:rPr>
              <w:t xml:space="preserve"> </w:t>
            </w:r>
            <w:r w:rsidRPr="00321244">
              <w:rPr>
                <w:rFonts w:cstheme="minorHAnsi"/>
                <w:sz w:val="20"/>
                <w:szCs w:val="20"/>
              </w:rPr>
              <w:t>translations</w:t>
            </w:r>
            <w:r w:rsidRPr="00321244">
              <w:rPr>
                <w:rFonts w:cstheme="minorHAnsi"/>
                <w:sz w:val="20"/>
                <w:szCs w:val="20"/>
              </w:rPr>
              <w:fldChar w:fldCharType="begin"/>
            </w:r>
            <w:r w:rsidR="00E83C39">
              <w:rPr>
                <w:rFonts w:cstheme="minorHAnsi"/>
                <w:sz w:val="20"/>
                <w:szCs w:val="20"/>
              </w:rPr>
              <w:instrText xml:space="preserve"> ADDIN EN.CITE &lt;EndNote&gt;&lt;Cite&gt;&lt;Author&gt;QualityMetric Asthma Control Test™ (ACT™)&lt;/Author&gt;&lt;Year&gt;2022&lt;/Year&gt;&lt;RecNum&gt;203&lt;/RecNum&gt;&lt;DisplayText&gt;&lt;style face="superscript"&gt;106&lt;/style&gt;&lt;/DisplayText&gt;&lt;record&gt;&lt;rec-number&gt;203&lt;/rec-number&gt;&lt;foreign-keys&gt;&lt;key app="EN" db-id="xse9ss9t8a99duervxhxewf50ess2eaezzwv" timestamp="1665925167"&gt;203&lt;/key&gt;&lt;/foreign-keys&gt;&lt;ref-type name="Web Page"&gt;12&lt;/ref-type&gt;&lt;contributors&gt;&lt;authors&gt;&lt;author&gt;QualityMetric Asthma Control Test™ (ACT™),&lt;/author&gt;&lt;/authors&gt;&lt;secondary-authors&gt;&lt;author&gt;QualityMetric Asthma Control Test™ (ACT™).&lt;/author&gt;&lt;/secondary-authors&gt;&lt;/contributors&gt;&lt;titles&gt;&lt;title&gt;A 5-item PRO survey designed to measure the impairment domain of asthma control as defined by the National Heart, Lung, and Blood Institute (NHLBI).&lt;/title&gt;&lt;/titles&gt;&lt;volume&gt;2022&lt;/volume&gt;&lt;number&gt;2022 April 15&lt;/number&gt;&lt;dates&gt;&lt;year&gt;2022&lt;/year&gt;&lt;/dates&gt;&lt;urls&gt;&lt;related-urls&gt;&lt;url&gt;https://www.qualitymetric.com/health-surveys/asthma-control-test-act/&lt;/url&gt;&lt;/related-urls&gt;&lt;/urls&gt;&lt;/record&gt;&lt;/Cite&gt;&lt;/EndNote&gt;</w:instrText>
            </w:r>
            <w:r w:rsidRPr="00321244">
              <w:rPr>
                <w:rFonts w:cstheme="minorHAnsi"/>
                <w:sz w:val="20"/>
                <w:szCs w:val="20"/>
              </w:rPr>
              <w:fldChar w:fldCharType="separate"/>
            </w:r>
            <w:r w:rsidR="00E83C39" w:rsidRPr="00E83C39">
              <w:rPr>
                <w:rFonts w:cstheme="minorHAnsi"/>
                <w:noProof/>
                <w:sz w:val="20"/>
                <w:szCs w:val="20"/>
                <w:vertAlign w:val="superscript"/>
              </w:rPr>
              <w:t>106</w:t>
            </w:r>
            <w:r w:rsidRPr="00321244">
              <w:rPr>
                <w:rFonts w:cstheme="minorHAnsi"/>
                <w:sz w:val="20"/>
                <w:szCs w:val="20"/>
              </w:rPr>
              <w:fldChar w:fldCharType="end"/>
            </w:r>
          </w:p>
        </w:tc>
        <w:tc>
          <w:tcPr>
            <w:tcW w:w="1985" w:type="dxa"/>
            <w:tcBorders>
              <w:top w:val="single" w:sz="4" w:space="0" w:color="auto"/>
              <w:left w:val="single" w:sz="4" w:space="0" w:color="auto"/>
              <w:bottom w:val="single" w:sz="4" w:space="0" w:color="auto"/>
              <w:right w:val="single" w:sz="4" w:space="0" w:color="auto"/>
            </w:tcBorders>
            <w:hideMark/>
          </w:tcPr>
          <w:p w14:paraId="1770F752"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Copyrighted by Quality Metric Inc.</w:t>
            </w:r>
          </w:p>
          <w:p w14:paraId="63CCCCB8"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Permission required for use.</w:t>
            </w:r>
          </w:p>
        </w:tc>
      </w:tr>
      <w:tr w:rsidR="00915688" w:rsidRPr="00B34BF1" w14:paraId="149FC5F4"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3D6E5A6A" w14:textId="77777777" w:rsidR="00915688" w:rsidRPr="00321244" w:rsidRDefault="00915688" w:rsidP="0046513E">
            <w:pPr>
              <w:jc w:val="center"/>
              <w:rPr>
                <w:rFonts w:cstheme="minorHAnsi"/>
                <w:i/>
                <w:iCs/>
                <w:sz w:val="20"/>
                <w:szCs w:val="20"/>
              </w:rPr>
            </w:pPr>
          </w:p>
        </w:tc>
        <w:tc>
          <w:tcPr>
            <w:tcW w:w="14884" w:type="dxa"/>
            <w:gridSpan w:val="10"/>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4D8F7C48" w14:textId="77777777" w:rsidR="00915688" w:rsidRPr="00321244" w:rsidRDefault="00915688" w:rsidP="0046513E">
            <w:pPr>
              <w:jc w:val="center"/>
              <w:cnfStyle w:val="000000100000" w:firstRow="0" w:lastRow="0" w:firstColumn="0" w:lastColumn="0" w:oddVBand="0" w:evenVBand="0" w:oddHBand="1" w:evenHBand="0" w:firstRowFirstColumn="0" w:firstRowLastColumn="0" w:lastRowFirstColumn="0" w:lastRowLastColumn="0"/>
              <w:rPr>
                <w:rFonts w:cstheme="minorHAnsi"/>
                <w:b/>
                <w:bCs/>
                <w:color w:val="FFFFFF" w:themeColor="background1"/>
                <w:sz w:val="20"/>
                <w:szCs w:val="20"/>
              </w:rPr>
            </w:pPr>
            <w:r w:rsidRPr="00321244">
              <w:rPr>
                <w:rFonts w:cstheme="minorHAnsi"/>
                <w:b/>
                <w:bCs/>
                <w:color w:val="FFFFFF" w:themeColor="background1"/>
                <w:sz w:val="20"/>
                <w:szCs w:val="20"/>
              </w:rPr>
              <w:t xml:space="preserve">Composite outcome measures </w:t>
            </w:r>
            <w:r w:rsidRPr="00321244">
              <w:rPr>
                <w:b/>
                <w:bCs/>
                <w:color w:val="FFFFFF" w:themeColor="background1"/>
                <w:sz w:val="20"/>
                <w:szCs w:val="20"/>
              </w:rPr>
              <w:t>for adults</w:t>
            </w:r>
          </w:p>
        </w:tc>
      </w:tr>
      <w:tr w:rsidR="00D22E80" w:rsidRPr="00B34BF1" w14:paraId="79AFB765"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79D56A" w14:textId="2B0BC29A" w:rsidR="00915688" w:rsidRPr="00321244" w:rsidRDefault="00915688" w:rsidP="0046513E">
            <w:pPr>
              <w:rPr>
                <w:i/>
                <w:iCs/>
                <w:sz w:val="20"/>
                <w:szCs w:val="20"/>
              </w:rPr>
            </w:pPr>
            <w:r w:rsidRPr="00321244">
              <w:rPr>
                <w:rFonts w:cstheme="minorHAnsi"/>
                <w:sz w:val="20"/>
                <w:szCs w:val="20"/>
              </w:rPr>
              <w:t>ACCI (2008)</w:t>
            </w:r>
            <w:r w:rsidRPr="00321244">
              <w:rPr>
                <w:rFonts w:cstheme="minorHAnsi"/>
                <w:sz w:val="20"/>
                <w:szCs w:val="20"/>
              </w:rPr>
              <w:fldChar w:fldCharType="begin">
                <w:fldData xml:space="preserve">PEVuZE5vdGU+PENpdGU+PEF1dGhvcj5QYXRpbm88L0F1dGhvcj48WWVhcj4yMDA4PC9ZZWFyPjxS
ZWNOdW0+MTkxPC9SZWNOdW0+PERpc3BsYXlUZXh0PjxzdHlsZSBmYWNlPSJzdXBlcnNjcmlwdCI+
NjU8L3N0eWxlPjwvRGlzcGxheVRleHQ+PHJlY29yZD48cmVjLW51bWJlcj4xOTE8L3JlYy1udW1i
ZXI+PGZvcmVpZ24ta2V5cz48a2V5IGFwcD0iRU4iIGRiLWlkPSJ4c2U5c3M5dDhhOTlkdWVydnho
eGV3ZjUwZXNzMmVhZXp6d3YiIHRpbWVzdGFtcD0iMTY2NTkyNTE2NiI+MTkxPC9rZXk+PC9mb3Jl
aWduLWtleXM+PHJlZi10eXBlIG5hbWU9IkpvdXJuYWwgQXJ0aWNsZSI+MTc8L3JlZi10eXBlPjxj
b250cmlidXRvcnM+PGF1dGhvcnM+PGF1dGhvcj5QYXRpbm8sIEMgTTwvYXV0aG9yPjxhdXRob3I+
T2tlbG8sIFMgTzwvYXV0aG9yPjxhdXRob3I+UmFuZCwgQyBTPC9hdXRob3I+PGF1dGhvcj5SaWVr
ZXJ0LCBLLiBBLjwvYXV0aG9yPjxhdXRob3I+S3Jpc2huYW4sIEouIEEuPC9hdXRob3I+PGF1dGhv
cj5UaG9tcHNvbiwgSy48L2F1dGhvcj48YXV0aG9yPlF1YXJ0ZXksIFIuIEkuPC9hdXRob3I+PGF1
dGhvcj5QZXJlei1XaWxsaWFtcywgRC48L2F1dGhvcj48YXV0aG9yPkJpbGRlcmJhY2ssIEEuPC9h
dXRob3I+PGF1dGhvcj5NZXJyaW1hbiwgQi48L2F1dGhvcj48YXV0aG9yPlBhdWxpbiwgTC48L2F1
dGhvcj48YXV0aG9yPkhhbnNlbCwgTi48L2F1dGhvcj48YXV0aG9yPkRpZXR0ZSwgRy4gQi48L2F1
dGhvcj48L2F1dGhvcnM+PC9jb250cmlidXRvcnM+PGF1dGgtYWRkcmVzcz5bUGF0aW5vLCBDZWNp
bGlhIE0uOyBSYW5kLCBDeW50aGlhIFMuOyBSaWVrZXJ0LCBLcmlzdGluIEEuOyBUaG9tcHNvbiwg
S2F0aHk7IEJpbGRlcmJhY2ssIEFuZHJldzsgSGFuc2VsLCBOYWRpYTsgRGlldHRlLCBHcmVnb3J5
IEIuXSBKb2hucyBIb3BraW5zIFVuaXYsIFNjaCBNZWQsIERlcHQgTWVkLCBEaXYgUHVsbSAmYW1w
OyBDcml0IENhcmUgTWVkLCBCYWx0aW1vcmUsIE1EIDIxMjA1IFVTQS4gW01lcnJpbWFuLCBCYXJy
eTsgRGlldHRlLCBHcmVnb3J5IEIuXSBKb2hucyBIb3BraW5zIFVuaXYsIEJsb29tYmVyZyBTY2gg
UHVibCBIZWFsdGgsIERlcHQgRXBpZGVtaW9sLCBCYWx0aW1vcmUsIE1EIDIxMjA1IFVTQS4gW0ty
aXNobmFuLCBKZXJyeSBBLl0gVW5pdiBDaGljYWdvLCBQdWxtICZhbXA7IENyaXQgQ2FyZSBNZWQg
U2VjdCwgQ2hpY2FnbywgSUwgNjA2MzcgVVNBLiBbT2tlbG8sIFNhbmRlIE8uXSBVbml2IE1hc3Nh
Y2h1c2V0dHMsIFNjaCBNZWQsIFdvcmNlc3RlciwgTUEgVVNBLiBbUGF1bGluLCBMYXVyYV0gSm9o
bnMgSG9wa2lucyBVbml2LCBEZXB0IFBlZGlhdCwgQmFsdGltb3JlLCBNRCAyMTIwNSBVU0EuIFtR
dWFydGV5LCBSdXRoIEkuOyBQZXJlei1XaWxsaWFtcywgRGVhbm5hXSBIb3dhcmQgVW5pdiwgRGVw
dCBNaWNyb2Jpb2wsIFdhc2hpbmd0b24sIERDIDIwMDU5IFVTQS4gRGlldHRlLCBHQiAoY29ycmVz
cG9uZGluZyBhdXRob3IpLCBKb2hucyBIb3BraW5zIFVuaXYsIFNjaCBNZWQsIERlcHQgTWVkLCBE
aXYgUHVsbSAmYW1wOyBDcml0IENhcmUgTWVkLCAxODMwIEUgTW9udW1lbnQgU3QsNXRoIEZsb29y
LCBCYWx0aW1vcmUsIE1EIDIxMjA1IFVTQS4gZ2RpZXR0ZUBqaG1pLmVkdTwvYXV0aC1hZGRyZXNz
Pjx0aXRsZXM+PHRpdGxlPlRoZSBBc3RobWEgQ29udHJvbCBhbmQgQ29tbXVuaWNhdGlvbiBJbnN0
cnVtZW50OiBBIGNsaW5pY2FsIHRvb2wgZGV2ZWxvcGVkIGZvciBldGhuaWNhbGx5IGRpdmVyc2Ug
cG9wdWxhdGlvbnM8L3RpdGxlPjxzZWNvbmRhcnktdGl0bGU+Sm91cm5hbCBvZiBBbGxlcmd5IGFu
ZCBDbGluaWNhbCBJbW11bm9sb2d5PC9zZWNvbmRhcnktdGl0bGU+PC90aXRsZXM+PHBlcmlvZGlj
YWw+PGZ1bGwtdGl0bGU+Sm91cm5hbCBvZiBBbGxlcmd5IGFuZCBDbGluaWNhbCBJbW11bm9sb2d5
PC9mdWxsLXRpdGxlPjwvcGVyaW9kaWNhbD48cGFnZXM+OTM2LTk0MzwvcGFnZXM+PHZvbHVtZT4x
MjI8L3ZvbHVtZT48bnVtYmVyPjU8L251bWJlcj48a2V5d29yZHM+PGtleXdvcmQ+QXN0aG1hIGNv
bnRyb2w8L2tleXdvcmQ+PGtleXdvcmQ+YXN0aG1hIHRyZWF0bWVudCBhc3NpZ25tZW50PC9rZXl3
b3JkPjxrZXl3b3JkPnZhbGlkYXRpb248L2tleXdvcmQ+PGtleXdvcmQ+cmFjaWFsPC9rZXl3b3Jk
PjxrZXl3b3JkPmRpc3Bhcml0aWVzPC9rZXl3b3JkPjxrZXl3b3JkPnF1YWxpdHkgb2YgYXN0aG1h
IGNhcmU8L2tleXdvcmQ+PGtleXdvcmQ+UVVBTElUWS1PRi1MSUZFPC9rZXl3b3JkPjxrZXl3b3Jk
PkhFQUxUSC1DQVJFIFVUSUxJWkFUSU9OPC9rZXl3b3JkPjxrZXl3b3JkPlVOSVRFRC1TVEFURVM8
L2tleXdvcmQ+PGtleXdvcmQ+UEFUSUVOVDwva2V5d29yZD48a2V5d29yZD5GQUNUT1JTPC9rZXl3
b3JkPjxrZXl3b3JkPlNFVkVSSVRZPC9rZXl3b3JkPjxrZXl3b3JkPlJBQ0U8L2tleXdvcmQ+PGtl
eXdvcmQ+QVNTT0NJQVRJT048L2tleXdvcmQ+PGtleXdvcmQ+TU9SVEFMSVRZPC9rZXl3b3JkPjxr
ZXl3b3JkPkNISUxEUkVOPC9rZXl3b3JkPjxrZXl3b3JkPkRJU0VBU0U8L2tleXdvcmQ+PGtleXdv
cmQ+QXN0aG1hPC9rZXl3b3JkPjwva2V5d29yZHM+PGRhdGVzPjx5ZWFyPjIwMDg8L3llYXI+PHB1
Yi1kYXRlcz48ZGF0ZT5Ob3Y8L2RhdGU+PC9wdWItZGF0ZXM+PC9kYXRlcz48aXNibj4wMDkxLTY3
NDk8L2lzYm4+PGFjY2Vzc2lvbi1udW0+V09TOjAwMDI2MDk0MDEwMDAxMjwvYWNjZXNzaW9uLW51
bT48dXJscz48cmVsYXRlZC11cmxzPjx1cmw+aHR0cHM6Ly93d3cuamFjaW9ubGluZS5vcmcvYXJ0
aWNsZS9TMDA5MS02NzQ5KDA4KTAxNTQ5LTIvcGRmPC91cmw+PC9yZWxhdGVkLXVybHM+PC91cmxz
PjxjdXN0b20xPlJBWVlBTi1JTkNMVVNJT046IHsmcXVvdDtBbm5hJnF1b3Q7PSZndDsmcXVvdDtJ
bmNsdWRlZCZxdW90OywgJnF1b3Q7RWthdGVyaW5hJnF1b3Q7PSZndDsmcXVvdDtJbmNsdWRlZCZx
dW90O30gfCBSQVlZQU4tTEFCRUxTOiBBQ0NJPC9jdXN0b20xPjxsYW5ndWFnZT5FbmdsaXNoPC9s
YW5ndWFnZT48L3JlY29yZD48L0NpdGU+PC9FbmROb3RlPgB=
</w:fldData>
              </w:fldChar>
            </w:r>
            <w:r w:rsidR="007E24D9">
              <w:rPr>
                <w:rFonts w:cstheme="minorHAnsi"/>
                <w:sz w:val="20"/>
                <w:szCs w:val="20"/>
              </w:rPr>
              <w:instrText xml:space="preserve"> ADDIN EN.CITE </w:instrText>
            </w:r>
            <w:r w:rsidR="007E24D9">
              <w:rPr>
                <w:rFonts w:cstheme="minorHAnsi"/>
                <w:sz w:val="20"/>
                <w:szCs w:val="20"/>
              </w:rPr>
              <w:fldChar w:fldCharType="begin">
                <w:fldData xml:space="preserve">PEVuZE5vdGU+PENpdGU+PEF1dGhvcj5QYXRpbm88L0F1dGhvcj48WWVhcj4yMDA4PC9ZZWFyPjxS
ZWNOdW0+MTkxPC9SZWNOdW0+PERpc3BsYXlUZXh0PjxzdHlsZSBmYWNlPSJzdXBlcnNjcmlwdCI+
NjU8L3N0eWxlPjwvRGlzcGxheVRleHQ+PHJlY29yZD48cmVjLW51bWJlcj4xOTE8L3JlYy1udW1i
ZXI+PGZvcmVpZ24ta2V5cz48a2V5IGFwcD0iRU4iIGRiLWlkPSJ4c2U5c3M5dDhhOTlkdWVydnho
eGV3ZjUwZXNzMmVhZXp6d3YiIHRpbWVzdGFtcD0iMTY2NTkyNTE2NiI+MTkxPC9rZXk+PC9mb3Jl
aWduLWtleXM+PHJlZi10eXBlIG5hbWU9IkpvdXJuYWwgQXJ0aWNsZSI+MTc8L3JlZi10eXBlPjxj
b250cmlidXRvcnM+PGF1dGhvcnM+PGF1dGhvcj5QYXRpbm8sIEMgTTwvYXV0aG9yPjxhdXRob3I+
T2tlbG8sIFMgTzwvYXV0aG9yPjxhdXRob3I+UmFuZCwgQyBTPC9hdXRob3I+PGF1dGhvcj5SaWVr
ZXJ0LCBLLiBBLjwvYXV0aG9yPjxhdXRob3I+S3Jpc2huYW4sIEouIEEuPC9hdXRob3I+PGF1dGhv
cj5UaG9tcHNvbiwgSy48L2F1dGhvcj48YXV0aG9yPlF1YXJ0ZXksIFIuIEkuPC9hdXRob3I+PGF1
dGhvcj5QZXJlei1XaWxsaWFtcywgRC48L2F1dGhvcj48YXV0aG9yPkJpbGRlcmJhY2ssIEEuPC9h
dXRob3I+PGF1dGhvcj5NZXJyaW1hbiwgQi48L2F1dGhvcj48YXV0aG9yPlBhdWxpbiwgTC48L2F1
dGhvcj48YXV0aG9yPkhhbnNlbCwgTi48L2F1dGhvcj48YXV0aG9yPkRpZXR0ZSwgRy4gQi48L2F1
dGhvcj48L2F1dGhvcnM+PC9jb250cmlidXRvcnM+PGF1dGgtYWRkcmVzcz5bUGF0aW5vLCBDZWNp
bGlhIE0uOyBSYW5kLCBDeW50aGlhIFMuOyBSaWVrZXJ0LCBLcmlzdGluIEEuOyBUaG9tcHNvbiwg
S2F0aHk7IEJpbGRlcmJhY2ssIEFuZHJldzsgSGFuc2VsLCBOYWRpYTsgRGlldHRlLCBHcmVnb3J5
IEIuXSBKb2hucyBIb3BraW5zIFVuaXYsIFNjaCBNZWQsIERlcHQgTWVkLCBEaXYgUHVsbSAmYW1w
OyBDcml0IENhcmUgTWVkLCBCYWx0aW1vcmUsIE1EIDIxMjA1IFVTQS4gW01lcnJpbWFuLCBCYXJy
eTsgRGlldHRlLCBHcmVnb3J5IEIuXSBKb2hucyBIb3BraW5zIFVuaXYsIEJsb29tYmVyZyBTY2gg
UHVibCBIZWFsdGgsIERlcHQgRXBpZGVtaW9sLCBCYWx0aW1vcmUsIE1EIDIxMjA1IFVTQS4gW0ty
aXNobmFuLCBKZXJyeSBBLl0gVW5pdiBDaGljYWdvLCBQdWxtICZhbXA7IENyaXQgQ2FyZSBNZWQg
U2VjdCwgQ2hpY2FnbywgSUwgNjA2MzcgVVNBLiBbT2tlbG8sIFNhbmRlIE8uXSBVbml2IE1hc3Nh
Y2h1c2V0dHMsIFNjaCBNZWQsIFdvcmNlc3RlciwgTUEgVVNBLiBbUGF1bGluLCBMYXVyYV0gSm9o
bnMgSG9wa2lucyBVbml2LCBEZXB0IFBlZGlhdCwgQmFsdGltb3JlLCBNRCAyMTIwNSBVU0EuIFtR
dWFydGV5LCBSdXRoIEkuOyBQZXJlei1XaWxsaWFtcywgRGVhbm5hXSBIb3dhcmQgVW5pdiwgRGVw
dCBNaWNyb2Jpb2wsIFdhc2hpbmd0b24sIERDIDIwMDU5IFVTQS4gRGlldHRlLCBHQiAoY29ycmVz
cG9uZGluZyBhdXRob3IpLCBKb2hucyBIb3BraW5zIFVuaXYsIFNjaCBNZWQsIERlcHQgTWVkLCBE
aXYgUHVsbSAmYW1wOyBDcml0IENhcmUgTWVkLCAxODMwIEUgTW9udW1lbnQgU3QsNXRoIEZsb29y
LCBCYWx0aW1vcmUsIE1EIDIxMjA1IFVTQS4gZ2RpZXR0ZUBqaG1pLmVkdTwvYXV0aC1hZGRyZXNz
Pjx0aXRsZXM+PHRpdGxlPlRoZSBBc3RobWEgQ29udHJvbCBhbmQgQ29tbXVuaWNhdGlvbiBJbnN0
cnVtZW50OiBBIGNsaW5pY2FsIHRvb2wgZGV2ZWxvcGVkIGZvciBldGhuaWNhbGx5IGRpdmVyc2Ug
cG9wdWxhdGlvbnM8L3RpdGxlPjxzZWNvbmRhcnktdGl0bGU+Sm91cm5hbCBvZiBBbGxlcmd5IGFu
ZCBDbGluaWNhbCBJbW11bm9sb2d5PC9zZWNvbmRhcnktdGl0bGU+PC90aXRsZXM+PHBlcmlvZGlj
YWw+PGZ1bGwtdGl0bGU+Sm91cm5hbCBvZiBBbGxlcmd5IGFuZCBDbGluaWNhbCBJbW11bm9sb2d5
PC9mdWxsLXRpdGxlPjwvcGVyaW9kaWNhbD48cGFnZXM+OTM2LTk0MzwvcGFnZXM+PHZvbHVtZT4x
MjI8L3ZvbHVtZT48bnVtYmVyPjU8L251bWJlcj48a2V5d29yZHM+PGtleXdvcmQ+QXN0aG1hIGNv
bnRyb2w8L2tleXdvcmQ+PGtleXdvcmQ+YXN0aG1hIHRyZWF0bWVudCBhc3NpZ25tZW50PC9rZXl3
b3JkPjxrZXl3b3JkPnZhbGlkYXRpb248L2tleXdvcmQ+PGtleXdvcmQ+cmFjaWFsPC9rZXl3b3Jk
PjxrZXl3b3JkPmRpc3Bhcml0aWVzPC9rZXl3b3JkPjxrZXl3b3JkPnF1YWxpdHkgb2YgYXN0aG1h
IGNhcmU8L2tleXdvcmQ+PGtleXdvcmQ+UVVBTElUWS1PRi1MSUZFPC9rZXl3b3JkPjxrZXl3b3Jk
PkhFQUxUSC1DQVJFIFVUSUxJWkFUSU9OPC9rZXl3b3JkPjxrZXl3b3JkPlVOSVRFRC1TVEFURVM8
L2tleXdvcmQ+PGtleXdvcmQ+UEFUSUVOVDwva2V5d29yZD48a2V5d29yZD5GQUNUT1JTPC9rZXl3
b3JkPjxrZXl3b3JkPlNFVkVSSVRZPC9rZXl3b3JkPjxrZXl3b3JkPlJBQ0U8L2tleXdvcmQ+PGtl
eXdvcmQ+QVNTT0NJQVRJT048L2tleXdvcmQ+PGtleXdvcmQ+TU9SVEFMSVRZPC9rZXl3b3JkPjxr
ZXl3b3JkPkNISUxEUkVOPC9rZXl3b3JkPjxrZXl3b3JkPkRJU0VBU0U8L2tleXdvcmQ+PGtleXdv
cmQ+QXN0aG1hPC9rZXl3b3JkPjwva2V5d29yZHM+PGRhdGVzPjx5ZWFyPjIwMDg8L3llYXI+PHB1
Yi1kYXRlcz48ZGF0ZT5Ob3Y8L2RhdGU+PC9wdWItZGF0ZXM+PC9kYXRlcz48aXNibj4wMDkxLTY3
NDk8L2lzYm4+PGFjY2Vzc2lvbi1udW0+V09TOjAwMDI2MDk0MDEwMDAxMjwvYWNjZXNzaW9uLW51
bT48dXJscz48cmVsYXRlZC11cmxzPjx1cmw+aHR0cHM6Ly93d3cuamFjaW9ubGluZS5vcmcvYXJ0
aWNsZS9TMDA5MS02NzQ5KDA4KTAxNTQ5LTIvcGRmPC91cmw+PC9yZWxhdGVkLXVybHM+PC91cmxz
PjxjdXN0b20xPlJBWVlBTi1JTkNMVVNJT046IHsmcXVvdDtBbm5hJnF1b3Q7PSZndDsmcXVvdDtJ
bmNsdWRlZCZxdW90OywgJnF1b3Q7RWthdGVyaW5hJnF1b3Q7PSZndDsmcXVvdDtJbmNsdWRlZCZx
dW90O30gfCBSQVlZQU4tTEFCRUxTOiBBQ0NJPC9jdXN0b20xPjxsYW5ndWFnZT5FbmdsaXNoPC9s
YW5ndWFnZT48L3JlY29yZD48L0NpdGU+PC9FbmROb3RlPgB=
</w:fldData>
              </w:fldChar>
            </w:r>
            <w:r w:rsidR="007E24D9">
              <w:rPr>
                <w:rFonts w:cstheme="minorHAnsi"/>
                <w:sz w:val="20"/>
                <w:szCs w:val="20"/>
              </w:rPr>
              <w:instrText xml:space="preserve"> ADDIN EN.CITE.DATA </w:instrText>
            </w:r>
            <w:r w:rsidR="007E24D9">
              <w:rPr>
                <w:rFonts w:cstheme="minorHAnsi"/>
                <w:sz w:val="20"/>
                <w:szCs w:val="20"/>
              </w:rPr>
            </w:r>
            <w:r w:rsidR="007E24D9">
              <w:rPr>
                <w:rFonts w:cstheme="minorHAnsi"/>
                <w:sz w:val="20"/>
                <w:szCs w:val="20"/>
              </w:rPr>
              <w:fldChar w:fldCharType="end"/>
            </w:r>
            <w:r w:rsidRPr="00321244">
              <w:rPr>
                <w:rFonts w:cstheme="minorHAnsi"/>
                <w:sz w:val="20"/>
                <w:szCs w:val="20"/>
              </w:rPr>
            </w:r>
            <w:r w:rsidRPr="00321244">
              <w:rPr>
                <w:rFonts w:cstheme="minorHAnsi"/>
                <w:sz w:val="20"/>
                <w:szCs w:val="20"/>
              </w:rPr>
              <w:fldChar w:fldCharType="separate"/>
            </w:r>
            <w:r w:rsidR="00E83C39" w:rsidRPr="00E83C39">
              <w:rPr>
                <w:rFonts w:cstheme="minorHAnsi"/>
                <w:noProof/>
                <w:sz w:val="20"/>
                <w:szCs w:val="20"/>
                <w:vertAlign w:val="superscript"/>
              </w:rPr>
              <w:t>65</w:t>
            </w:r>
            <w:r w:rsidRPr="00321244">
              <w:rPr>
                <w:rFonts w:cstheme="minorHAnsi"/>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CFD310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 xml:space="preserve">≥12 years </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4FAEFE"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Patient and clinician</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F9161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Self-complete, paper </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5D09B8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 xml:space="preserve">Control subscale: 5 </w:t>
            </w:r>
          </w:p>
        </w:tc>
        <w:tc>
          <w:tcPr>
            <w:tcW w:w="113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EBBF4B"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 xml:space="preserve">Control subscale: </w:t>
            </w:r>
          </w:p>
          <w:p w14:paraId="1516891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1 week (2 weeks for night-time awakening item).</w:t>
            </w:r>
          </w:p>
          <w:p w14:paraId="1C9555C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Calibri"/>
                <w:color w:val="000000"/>
                <w:sz w:val="20"/>
                <w:szCs w:val="20"/>
              </w:rPr>
              <w:t>Acute care, bother and ‘direction of symptoms’ subscales: ‘since the last clinical visi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8096048"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Multiple choice. Colour coded from green (best), to red (worst). One open-ended question.</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BF769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Calibri"/>
                <w:color w:val="000000"/>
                <w:sz w:val="20"/>
                <w:szCs w:val="20"/>
              </w:rPr>
              <w:t xml:space="preserve">Acute care, bother and ‘direction of symptoms’ subscales: </w:t>
            </w:r>
            <w:r w:rsidRPr="00321244">
              <w:rPr>
                <w:rFonts w:cstheme="minorHAnsi"/>
                <w:sz w:val="20"/>
                <w:szCs w:val="20"/>
              </w:rPr>
              <w:t>Responses converted to numbers; ↑ score = ↓ health status.</w:t>
            </w:r>
          </w:p>
          <w:p w14:paraId="6E351675"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Control subscale scored by clinician: </w:t>
            </w:r>
          </w:p>
          <w:p w14:paraId="05AB68AA"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1) 4 categories, ranging from mild intermittent (controlled) to severe-persistent (uncontrolled). </w:t>
            </w:r>
          </w:p>
          <w:p w14:paraId="1BDAF37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2) Total score assigned to each response, ranging</w:t>
            </w:r>
          </w:p>
          <w:p w14:paraId="39B9D393"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0-19, ↑score = ↓ control. </w:t>
            </w:r>
          </w:p>
          <w:p w14:paraId="28F6779C"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3) Yes / no rating of items as 0 (controlled) or 1 (uncontrolled). Summed to provide a problem index, 0-5. ↑ score = ↓ control.</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25760E9"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5-7 minutes </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D2D77D4"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Calibri"/>
                <w:color w:val="000000"/>
                <w:sz w:val="20"/>
                <w:szCs w:val="20"/>
              </w:rPr>
              <w:t xml:space="preserve">English (USA), Portuguese (Brazil) </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45AC7C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Not reported.</w:t>
            </w:r>
          </w:p>
        </w:tc>
      </w:tr>
      <w:tr w:rsidR="00915688" w:rsidRPr="00B34BF1" w14:paraId="3F9C8790" w14:textId="77777777" w:rsidTr="004651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51B992C" w14:textId="77777777" w:rsidR="00915688" w:rsidRPr="00321244" w:rsidRDefault="00915688" w:rsidP="0046513E">
            <w:pPr>
              <w:jc w:val="center"/>
              <w:rPr>
                <w:rFonts w:cstheme="minorHAnsi"/>
                <w:i/>
                <w:iCs/>
                <w:sz w:val="20"/>
                <w:szCs w:val="20"/>
              </w:rPr>
            </w:pPr>
          </w:p>
        </w:tc>
        <w:tc>
          <w:tcPr>
            <w:tcW w:w="14884" w:type="dxa"/>
            <w:gridSpan w:val="10"/>
            <w:tcBorders>
              <w:top w:val="single" w:sz="4" w:space="0" w:color="auto"/>
              <w:left w:val="single" w:sz="4" w:space="0" w:color="auto"/>
              <w:bottom w:val="single" w:sz="4" w:space="0" w:color="auto"/>
              <w:right w:val="single" w:sz="4" w:space="0" w:color="auto"/>
            </w:tcBorders>
            <w:shd w:val="clear" w:color="auto" w:fill="808080" w:themeFill="background1" w:themeFillShade="80"/>
            <w:hideMark/>
          </w:tcPr>
          <w:p w14:paraId="6ED01402" w14:textId="77777777" w:rsidR="00915688" w:rsidRPr="00321244" w:rsidRDefault="00915688" w:rsidP="0046513E">
            <w:pPr>
              <w:jc w:val="center"/>
              <w:cnfStyle w:val="000000100000" w:firstRow="0" w:lastRow="0" w:firstColumn="0" w:lastColumn="0" w:oddVBand="0" w:evenVBand="0" w:oddHBand="1" w:evenHBand="0" w:firstRowFirstColumn="0" w:firstRowLastColumn="0" w:lastRowFirstColumn="0" w:lastRowLastColumn="0"/>
              <w:rPr>
                <w:rFonts w:cstheme="minorHAnsi"/>
                <w:b/>
                <w:bCs/>
                <w:color w:val="FFFFFF" w:themeColor="background1"/>
                <w:sz w:val="20"/>
                <w:szCs w:val="20"/>
              </w:rPr>
            </w:pPr>
            <w:r w:rsidRPr="00321244">
              <w:rPr>
                <w:rFonts w:cstheme="minorHAnsi"/>
                <w:b/>
                <w:bCs/>
                <w:color w:val="FFFFFF" w:themeColor="background1"/>
                <w:sz w:val="20"/>
                <w:szCs w:val="20"/>
              </w:rPr>
              <w:t xml:space="preserve">Composite outcome measures </w:t>
            </w:r>
            <w:r w:rsidRPr="00321244">
              <w:rPr>
                <w:b/>
                <w:bCs/>
                <w:color w:val="FFFFFF" w:themeColor="background1"/>
                <w:sz w:val="20"/>
                <w:szCs w:val="20"/>
              </w:rPr>
              <w:t xml:space="preserve">for children </w:t>
            </w:r>
          </w:p>
        </w:tc>
      </w:tr>
      <w:tr w:rsidR="00915688" w:rsidRPr="00B34BF1" w14:paraId="37443E52" w14:textId="77777777" w:rsidTr="0046513E">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bottom w:val="single" w:sz="4" w:space="0" w:color="auto"/>
              <w:right w:val="single" w:sz="4" w:space="0" w:color="auto"/>
            </w:tcBorders>
            <w:hideMark/>
          </w:tcPr>
          <w:p w14:paraId="73097C72" w14:textId="1A6AF539" w:rsidR="00915688" w:rsidRPr="00321244" w:rsidRDefault="00915688" w:rsidP="0046513E">
            <w:pPr>
              <w:rPr>
                <w:i/>
                <w:iCs/>
                <w:sz w:val="20"/>
                <w:szCs w:val="20"/>
              </w:rPr>
            </w:pPr>
            <w:r w:rsidRPr="00321244">
              <w:rPr>
                <w:rFonts w:cstheme="minorHAnsi"/>
                <w:sz w:val="20"/>
                <w:szCs w:val="20"/>
              </w:rPr>
              <w:t>CASI (2012)</w:t>
            </w:r>
            <w:r w:rsidRPr="00321244">
              <w:rPr>
                <w:rFonts w:cstheme="minorHAnsi"/>
                <w:sz w:val="20"/>
                <w:szCs w:val="20"/>
              </w:rPr>
              <w:fldChar w:fldCharType="begin">
                <w:fldData xml:space="preserve">PEVuZE5vdGU+PENpdGU+PEF1dGhvcj5XaWxkZmlyZTwvQXV0aG9yPjxZZWFyPjIwMTI8L1llYXI+
PFJlY051bT4xOTI8L1JlY051bT48RGlzcGxheVRleHQ+PHN0eWxlIGZhY2U9InN1cGVyc2NyaXB0
Ij42Njwvc3R5bGU+PC9EaXNwbGF5VGV4dD48cmVjb3JkPjxyZWMtbnVtYmVyPjE5MjwvcmVjLW51
bWJlcj48Zm9yZWlnbi1rZXlzPjxrZXkgYXBwPSJFTiIgZGItaWQ9InhzZTlzczl0OGE5OWR1ZXJ2
eGh4ZXdmNTBlc3MyZWFlenp3diIgdGltZXN0YW1wPSIxNjY1OTI1MTY2Ij4xOTI8L2tleT48L2Zv
cmVpZ24ta2V5cz48cmVmLXR5cGUgbmFtZT0iSm91cm5hbCBBcnRpY2xlIj4xNzwvcmVmLXR5cGU+
PGNvbnRyaWJ1dG9ycz48YXV0aG9ycz48YXV0aG9yPldpbGRmaXJlLCBKIEo8L2F1dGhvcj48YXV0
aG9yPkdlcmdlbiwgUCBKPC9hdXRob3I+PGF1dGhvcj5Tb3JrbmVzcywgQyBBPC9hdXRob3I+PGF1
dGhvcj5NaXRjaGVsbCwgSC4gRS48L2F1dGhvcj48YXV0aG9yPkNhbGF0cm9uaSwgQS48L2F1dGhv
cj48YXV0aG9yPkthdHRhbiwgTS48L2F1dGhvcj48YXV0aG9yPlN6ZWZsZXIsIFMuIEouPC9hdXRo
b3I+PGF1dGhvcj5UZWFjaCwgUy4gSi48L2F1dGhvcj48YXV0aG9yPkJsb29tYmVyZywgRy4gUi48
L2F1dGhvcj48YXV0aG9yPldvb2QsIFIuIEEuPC9hdXRob3I+PGF1dGhvcj5MaXUsIEEuIEguPC9h
dXRob3I+PGF1dGhvcj5Qb25ncmFjaWMsIEouIEEuPC9hdXRob3I+PGF1dGhvcj5DaG1pZWwsIEou
IEYuPC9hdXRob3I+PGF1dGhvcj5Db25yb3ksIEsuPC9hdXRob3I+PGF1dGhvcj5SaXZlcmEtU2Fu
Y2hleiwgWS48L2F1dGhvcj48YXV0aG9yPkJ1c3NlLCBXLiBXLjwvYXV0aG9yPjxhdXRob3I+TW9y
Z2FuLCBXLiBKLjwvYXV0aG9yPjwvYXV0aG9ycz48L2NvbnRyaWJ1dG9ycz48YXV0aC1hZGRyZXNz
PltXaWxkZmlyZSwgSmVyZW15IEouOyBNaXRjaGVsbCwgSGVybWFuIEUuOyBDYWxhdHJvbmksIEFn
dXN0aW5dIFJobyBGZWQgU3lzdCBEaXYgSW5jLCBDaGFwZWwgSGlsbCwgTkMgMjc1MTcgVVNBLiBb
R2VyZ2VuLCBQZXRlciBKLl0gTklBSUQsIEJldGhlc2RhLCBNRCAyMDg5MiBVU0EuIFtTb3JrbmVz
cywgQ2hyaXN0aW5lIEEuOyBCdXNzZSwgV2lsbGlhbSBXLl0gVW5pdiBXaXNjb25zaW4sIFNjaCBN
ZWQgJmFtcDsgUHVibCBIbHRoLCBNYWRpc29uLCBXSSBVU0EuIFtLYXR0YW4sIE1leWVyXSBDb2x1
bWJpYSBVbml2LCBDb2xsIFBoeXMgJmFtcDsgU3VyZywgTmV3IFlvcmssIE5ZIFVTQS4gW1N6ZWZs
ZXIsIFN0YW5sZXkgSi47IExpdSwgQW5kcmV3IEguXSBOYXRsIEpld2lzaCBIbHRoLCBEZW52ZXIs
IENPIFVTQS4gW1N6ZWZsZXIsIFN0YW5sZXkgSi47IExpdSwgQW5kcmV3IEguXSBVbml2IENvbG9y
YWRvLCBTY2ggTWVkLCBEZW52ZXIsIENPIFVTQS4gW1RlYWNoLCBTdGVwaGVuIEouXSBDaGlsZHJl
bnMgTmF0bCBNZWQgQ3RyLCBXYXNoaW5ndG9uLCBEQyAyMDAxMCBVU0EuIFtCbG9vbWJlcmcsIEdv
cmRvbiBSLl0gV2FzaGluZ3RvbiBVbml2LCBTdCBMb3VpcywgTU8gVVNBLiBbV29vZCwgUm9iZXJ0
IEEuXSBKb2hucyBIb3BraW5zIFVuaXYsIFNjaCBNZWQsIEJhbHRpbW9yZSwgTUQgVVNBLiBbUG9u
Z3JhY2ljLCBKYWNxdWVsaW5lIEEuXSBDaGlsZHJlbnMgTWVtIEhvc3AsIENoaWNhZ28sIElMIDYw
NjE0IFVTQS4gW0NobWllbCwgSmFtZXMgRi5dIFJhaW5ib3cgQmFiaWVzICZhbXA7IENoaWxkcmVu
cyBIb3NwLCBDbGV2ZWxhbmQsIE9IIDQ0MTA2IFVTQS4gW0NvbnJveSwgS2F0aGxlZW5dIEJvc3Rv
biBVbml2LCBTY2ggTWVkLCBCb3N0b24sIE1BIDAyMTE4IFVTQS4gW1JpdmVyYS1TYW5jaGV6LCBZ
YWRpcmFdIFVuaXYgVGV4YXMgU1cgTWVkIEN0ciBEYWxsYXMsIERhbGxhcywgVFggNzUzOTAgVVNB
LiBbTW9yZ2FuLCBXYXluZSBKLl0gVW5pdiBBcml6b25hLCBDb2xsIE1lZCwgVHVjc29uLCBBWiBV
U0EuIFdpbGRmaXJlLCBKSiAoY29ycmVzcG9uZGluZyBhdXRob3IpLCBSaG8gRmVkIFN5c3QgRGl2
IEluYywgNjMzMCBRdWFkcmFuZ2xlIERyLCBDaGFwZWwgSGlsbCwgTkMgMjc1MTcgVVNBLiBqZXJl
bXlfd2lsZGZpcmVAcmhvd29ybGQuY29tPC9hdXRoLWFkZHJlc3M+PHRpdGxlcz48dGl0bGU+RGV2
ZWxvcG1lbnQgYW5kIHZhbGlkYXRpb24gb2YgdGhlIENvbXBvc2l0ZSBBc3RobWEgU2V2ZXJpdHkg
SW5kZXgtYW4gb3V0Y29tZSBtZWFzdXJlIGZvciB1c2UgaW4gY2hpbGRyZW4gYW5kIGFkb2xlc2Nl
bnRzPC90aXRsZT48c2Vjb25kYXJ5LXRpdGxlPkpvdXJuYWwgb2YgQWxsZXJneSBhbmQgQ2xpbmlj
YWwgSW1tdW5vbG9neTwvc2Vjb25kYXJ5LXRpdGxlPjwvdGl0bGVzPjxwZXJpb2RpY2FsPjxmdWxs
LXRpdGxlPkpvdXJuYWwgb2YgQWxsZXJneSBhbmQgQ2xpbmljYWwgSW1tdW5vbG9neTwvZnVsbC10
aXRsZT48L3BlcmlvZGljYWw+PHBhZ2VzPjY5NC03MDE8L3BhZ2VzPjx2b2x1bWU+MTI5PC92b2x1
bWU+PG51bWJlcj4zPC9udW1iZXI+PGtleXdvcmRzPjxrZXl3b3JkPkFzdGhtYTwva2V5d29yZD48
a2V5d29yZD5jb21wb3NpdGUgc2NvcmU8L2tleXdvcmQ+PGtleXdvcmQ+bW9yYmlkaXR5PC9rZXl3
b3JkPjxrZXl3b3JkPnRyZWF0bWVudDwva2V5d29yZD48a2V5d29yZD5leGFjZXJiYXRpb25zPC9r
ZXl3b3JkPjxrZXl3b3JkPnN5bXB0b21zPC9rZXl3b3JkPjxrZXl3b3JkPnNldmVyaXR5PC9rZXl3
b3JkPjxrZXl3b3JkPklOTkVSLUNJVFkgQ0hJTERSRU48L2tleXdvcmQ+PGtleXdvcmQ+Q0xJTklD
QUwtVFJJQUw8L2tleXdvcmQ+PGtleXdvcmQ+RU5ELVBPSU5UUzwva2V5d29yZD48a2V5d29yZD5N
QU5BR0VNRU5UPC9rZXl3b3JkPjxrZXl3b3JkPkFkb2xlc2NlbnQ8L2tleXdvcmQ+PGtleXdvcmQ+
T25seSBDaGlsZDwva2V5d29yZD48a2V5d29yZD5DaGlsZDwva2V5d29yZD48L2tleXdvcmRzPjxk
YXRlcz48eWVhcj4yMDEyPC95ZWFyPjxwdWItZGF0ZXM+PGRhdGU+TWFyPC9kYXRlPjwvcHViLWRh
dGVzPjwvZGF0ZXM+PGlzYm4+MDA5MS02NzQ5PC9pc2JuPjxhY2Nlc3Npb24tbnVtPldPUzowMDAz
MDExODkzMDAwMTM8L2FjY2Vzc2lvbi1udW0+PHVybHM+PC91cmxzPjxjdXN0b20xPlJBWVlBTi1J
TkNMVVNJT046IHsmcXVvdDtBbm5hJnF1b3Q7PSZndDsmcXVvdDtJbmNsdWRlZCZxdW90OywgJnF1
b3Q7RWthdGVyaW5hJnF1b3Q7PSZndDsmcXVvdDtJbmNsdWRlZCZxdW90O30gfCBSQVlZQU4tTEFC
RUxTOiBDQVNJPC9jdXN0b20xPjxsYW5ndWFnZT5FbmdsaXNoPC9sYW5ndWFnZT48L3JlY29yZD48
L0NpdGU+PC9FbmROb3RlPgB=
</w:fldData>
              </w:fldChar>
            </w:r>
            <w:r w:rsidR="007E24D9">
              <w:rPr>
                <w:rFonts w:cstheme="minorHAnsi"/>
                <w:sz w:val="20"/>
                <w:szCs w:val="20"/>
              </w:rPr>
              <w:instrText xml:space="preserve"> ADDIN EN.CITE </w:instrText>
            </w:r>
            <w:r w:rsidR="007E24D9">
              <w:rPr>
                <w:rFonts w:cstheme="minorHAnsi"/>
                <w:sz w:val="20"/>
                <w:szCs w:val="20"/>
              </w:rPr>
              <w:fldChar w:fldCharType="begin">
                <w:fldData xml:space="preserve">PEVuZE5vdGU+PENpdGU+PEF1dGhvcj5XaWxkZmlyZTwvQXV0aG9yPjxZZWFyPjIwMTI8L1llYXI+
PFJlY051bT4xOTI8L1JlY051bT48RGlzcGxheVRleHQ+PHN0eWxlIGZhY2U9InN1cGVyc2NyaXB0
Ij42Njwvc3R5bGU+PC9EaXNwbGF5VGV4dD48cmVjb3JkPjxyZWMtbnVtYmVyPjE5MjwvcmVjLW51
bWJlcj48Zm9yZWlnbi1rZXlzPjxrZXkgYXBwPSJFTiIgZGItaWQ9InhzZTlzczl0OGE5OWR1ZXJ2
eGh4ZXdmNTBlc3MyZWFlenp3diIgdGltZXN0YW1wPSIxNjY1OTI1MTY2Ij4xOTI8L2tleT48L2Zv
cmVpZ24ta2V5cz48cmVmLXR5cGUgbmFtZT0iSm91cm5hbCBBcnRpY2xlIj4xNzwvcmVmLXR5cGU+
PGNvbnRyaWJ1dG9ycz48YXV0aG9ycz48YXV0aG9yPldpbGRmaXJlLCBKIEo8L2F1dGhvcj48YXV0
aG9yPkdlcmdlbiwgUCBKPC9hdXRob3I+PGF1dGhvcj5Tb3JrbmVzcywgQyBBPC9hdXRob3I+PGF1
dGhvcj5NaXRjaGVsbCwgSC4gRS48L2F1dGhvcj48YXV0aG9yPkNhbGF0cm9uaSwgQS48L2F1dGhv
cj48YXV0aG9yPkthdHRhbiwgTS48L2F1dGhvcj48YXV0aG9yPlN6ZWZsZXIsIFMuIEouPC9hdXRo
b3I+PGF1dGhvcj5UZWFjaCwgUy4gSi48L2F1dGhvcj48YXV0aG9yPkJsb29tYmVyZywgRy4gUi48
L2F1dGhvcj48YXV0aG9yPldvb2QsIFIuIEEuPC9hdXRob3I+PGF1dGhvcj5MaXUsIEEuIEguPC9h
dXRob3I+PGF1dGhvcj5Qb25ncmFjaWMsIEouIEEuPC9hdXRob3I+PGF1dGhvcj5DaG1pZWwsIEou
IEYuPC9hdXRob3I+PGF1dGhvcj5Db25yb3ksIEsuPC9hdXRob3I+PGF1dGhvcj5SaXZlcmEtU2Fu
Y2hleiwgWS48L2F1dGhvcj48YXV0aG9yPkJ1c3NlLCBXLiBXLjwvYXV0aG9yPjxhdXRob3I+TW9y
Z2FuLCBXLiBKLjwvYXV0aG9yPjwvYXV0aG9ycz48L2NvbnRyaWJ1dG9ycz48YXV0aC1hZGRyZXNz
PltXaWxkZmlyZSwgSmVyZW15IEouOyBNaXRjaGVsbCwgSGVybWFuIEUuOyBDYWxhdHJvbmksIEFn
dXN0aW5dIFJobyBGZWQgU3lzdCBEaXYgSW5jLCBDaGFwZWwgSGlsbCwgTkMgMjc1MTcgVVNBLiBb
R2VyZ2VuLCBQZXRlciBKLl0gTklBSUQsIEJldGhlc2RhLCBNRCAyMDg5MiBVU0EuIFtTb3JrbmVz
cywgQ2hyaXN0aW5lIEEuOyBCdXNzZSwgV2lsbGlhbSBXLl0gVW5pdiBXaXNjb25zaW4sIFNjaCBN
ZWQgJmFtcDsgUHVibCBIbHRoLCBNYWRpc29uLCBXSSBVU0EuIFtLYXR0YW4sIE1leWVyXSBDb2x1
bWJpYSBVbml2LCBDb2xsIFBoeXMgJmFtcDsgU3VyZywgTmV3IFlvcmssIE5ZIFVTQS4gW1N6ZWZs
ZXIsIFN0YW5sZXkgSi47IExpdSwgQW5kcmV3IEguXSBOYXRsIEpld2lzaCBIbHRoLCBEZW52ZXIs
IENPIFVTQS4gW1N6ZWZsZXIsIFN0YW5sZXkgSi47IExpdSwgQW5kcmV3IEguXSBVbml2IENvbG9y
YWRvLCBTY2ggTWVkLCBEZW52ZXIsIENPIFVTQS4gW1RlYWNoLCBTdGVwaGVuIEouXSBDaGlsZHJl
bnMgTmF0bCBNZWQgQ3RyLCBXYXNoaW5ndG9uLCBEQyAyMDAxMCBVU0EuIFtCbG9vbWJlcmcsIEdv
cmRvbiBSLl0gV2FzaGluZ3RvbiBVbml2LCBTdCBMb3VpcywgTU8gVVNBLiBbV29vZCwgUm9iZXJ0
IEEuXSBKb2hucyBIb3BraW5zIFVuaXYsIFNjaCBNZWQsIEJhbHRpbW9yZSwgTUQgVVNBLiBbUG9u
Z3JhY2ljLCBKYWNxdWVsaW5lIEEuXSBDaGlsZHJlbnMgTWVtIEhvc3AsIENoaWNhZ28sIElMIDYw
NjE0IFVTQS4gW0NobWllbCwgSmFtZXMgRi5dIFJhaW5ib3cgQmFiaWVzICZhbXA7IENoaWxkcmVu
cyBIb3NwLCBDbGV2ZWxhbmQsIE9IIDQ0MTA2IFVTQS4gW0NvbnJveSwgS2F0aGxlZW5dIEJvc3Rv
biBVbml2LCBTY2ggTWVkLCBCb3N0b24sIE1BIDAyMTE4IFVTQS4gW1JpdmVyYS1TYW5jaGV6LCBZ
YWRpcmFdIFVuaXYgVGV4YXMgU1cgTWVkIEN0ciBEYWxsYXMsIERhbGxhcywgVFggNzUzOTAgVVNB
LiBbTW9yZ2FuLCBXYXluZSBKLl0gVW5pdiBBcml6b25hLCBDb2xsIE1lZCwgVHVjc29uLCBBWiBV
U0EuIFdpbGRmaXJlLCBKSiAoY29ycmVzcG9uZGluZyBhdXRob3IpLCBSaG8gRmVkIFN5c3QgRGl2
IEluYywgNjMzMCBRdWFkcmFuZ2xlIERyLCBDaGFwZWwgSGlsbCwgTkMgMjc1MTcgVVNBLiBqZXJl
bXlfd2lsZGZpcmVAcmhvd29ybGQuY29tPC9hdXRoLWFkZHJlc3M+PHRpdGxlcz48dGl0bGU+RGV2
ZWxvcG1lbnQgYW5kIHZhbGlkYXRpb24gb2YgdGhlIENvbXBvc2l0ZSBBc3RobWEgU2V2ZXJpdHkg
SW5kZXgtYW4gb3V0Y29tZSBtZWFzdXJlIGZvciB1c2UgaW4gY2hpbGRyZW4gYW5kIGFkb2xlc2Nl
bnRzPC90aXRsZT48c2Vjb25kYXJ5LXRpdGxlPkpvdXJuYWwgb2YgQWxsZXJneSBhbmQgQ2xpbmlj
YWwgSW1tdW5vbG9neTwvc2Vjb25kYXJ5LXRpdGxlPjwvdGl0bGVzPjxwZXJpb2RpY2FsPjxmdWxs
LXRpdGxlPkpvdXJuYWwgb2YgQWxsZXJneSBhbmQgQ2xpbmljYWwgSW1tdW5vbG9neTwvZnVsbC10
aXRsZT48L3BlcmlvZGljYWw+PHBhZ2VzPjY5NC03MDE8L3BhZ2VzPjx2b2x1bWU+MTI5PC92b2x1
bWU+PG51bWJlcj4zPC9udW1iZXI+PGtleXdvcmRzPjxrZXl3b3JkPkFzdGhtYTwva2V5d29yZD48
a2V5d29yZD5jb21wb3NpdGUgc2NvcmU8L2tleXdvcmQ+PGtleXdvcmQ+bW9yYmlkaXR5PC9rZXl3
b3JkPjxrZXl3b3JkPnRyZWF0bWVudDwva2V5d29yZD48a2V5d29yZD5leGFjZXJiYXRpb25zPC9r
ZXl3b3JkPjxrZXl3b3JkPnN5bXB0b21zPC9rZXl3b3JkPjxrZXl3b3JkPnNldmVyaXR5PC9rZXl3
b3JkPjxrZXl3b3JkPklOTkVSLUNJVFkgQ0hJTERSRU48L2tleXdvcmQ+PGtleXdvcmQ+Q0xJTklD
QUwtVFJJQUw8L2tleXdvcmQ+PGtleXdvcmQ+RU5ELVBPSU5UUzwva2V5d29yZD48a2V5d29yZD5N
QU5BR0VNRU5UPC9rZXl3b3JkPjxrZXl3b3JkPkFkb2xlc2NlbnQ8L2tleXdvcmQ+PGtleXdvcmQ+
T25seSBDaGlsZDwva2V5d29yZD48a2V5d29yZD5DaGlsZDwva2V5d29yZD48L2tleXdvcmRzPjxk
YXRlcz48eWVhcj4yMDEyPC95ZWFyPjxwdWItZGF0ZXM+PGRhdGU+TWFyPC9kYXRlPjwvcHViLWRh
dGVzPjwvZGF0ZXM+PGlzYm4+MDA5MS02NzQ5PC9pc2JuPjxhY2Nlc3Npb24tbnVtPldPUzowMDAz
MDExODkzMDAwMTM8L2FjY2Vzc2lvbi1udW0+PHVybHM+PC91cmxzPjxjdXN0b20xPlJBWVlBTi1J
TkNMVVNJT046IHsmcXVvdDtBbm5hJnF1b3Q7PSZndDsmcXVvdDtJbmNsdWRlZCZxdW90OywgJnF1
b3Q7RWthdGVyaW5hJnF1b3Q7PSZndDsmcXVvdDtJbmNsdWRlZCZxdW90O30gfCBSQVlZQU4tTEFC
RUxTOiBDQVNJPC9jdXN0b20xPjxsYW5ndWFnZT5FbmdsaXNoPC9sYW5ndWFnZT48L3JlY29yZD48
L0NpdGU+PC9FbmROb3RlPgB=
</w:fldData>
              </w:fldChar>
            </w:r>
            <w:r w:rsidR="007E24D9">
              <w:rPr>
                <w:rFonts w:cstheme="minorHAnsi"/>
                <w:sz w:val="20"/>
                <w:szCs w:val="20"/>
              </w:rPr>
              <w:instrText xml:space="preserve"> ADDIN EN.CITE.DATA </w:instrText>
            </w:r>
            <w:r w:rsidR="007E24D9">
              <w:rPr>
                <w:rFonts w:cstheme="minorHAnsi"/>
                <w:sz w:val="20"/>
                <w:szCs w:val="20"/>
              </w:rPr>
            </w:r>
            <w:r w:rsidR="007E24D9">
              <w:rPr>
                <w:rFonts w:cstheme="minorHAnsi"/>
                <w:sz w:val="20"/>
                <w:szCs w:val="20"/>
              </w:rPr>
              <w:fldChar w:fldCharType="end"/>
            </w:r>
            <w:r w:rsidRPr="00321244">
              <w:rPr>
                <w:rFonts w:cstheme="minorHAnsi"/>
                <w:sz w:val="20"/>
                <w:szCs w:val="20"/>
              </w:rPr>
            </w:r>
            <w:r w:rsidRPr="00321244">
              <w:rPr>
                <w:rFonts w:cstheme="minorHAnsi"/>
                <w:sz w:val="20"/>
                <w:szCs w:val="20"/>
              </w:rPr>
              <w:fldChar w:fldCharType="separate"/>
            </w:r>
            <w:r w:rsidR="00E83C39" w:rsidRPr="00E83C39">
              <w:rPr>
                <w:rFonts w:cstheme="minorHAnsi"/>
                <w:noProof/>
                <w:sz w:val="20"/>
                <w:szCs w:val="20"/>
                <w:vertAlign w:val="superscript"/>
              </w:rPr>
              <w:t>66</w:t>
            </w:r>
            <w:r w:rsidRPr="00321244">
              <w:rPr>
                <w:rFonts w:cstheme="minorHAnsi"/>
                <w:sz w:val="20"/>
                <w:szCs w:val="20"/>
              </w:rPr>
              <w:fldChar w:fldCharType="end"/>
            </w:r>
          </w:p>
        </w:tc>
        <w:tc>
          <w:tcPr>
            <w:tcW w:w="1134" w:type="dxa"/>
            <w:tcBorders>
              <w:top w:val="single" w:sz="4" w:space="0" w:color="auto"/>
              <w:left w:val="single" w:sz="4" w:space="0" w:color="auto"/>
              <w:bottom w:val="single" w:sz="4" w:space="0" w:color="auto"/>
              <w:right w:val="single" w:sz="4" w:space="0" w:color="auto"/>
            </w:tcBorders>
            <w:hideMark/>
          </w:tcPr>
          <w:p w14:paraId="4DF8192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theme="minorHAnsi"/>
                <w:sz w:val="20"/>
                <w:szCs w:val="20"/>
              </w:rPr>
              <w:t xml:space="preserve">≥ 6 years </w:t>
            </w:r>
          </w:p>
        </w:tc>
        <w:tc>
          <w:tcPr>
            <w:tcW w:w="1276" w:type="dxa"/>
            <w:tcBorders>
              <w:top w:val="single" w:sz="4" w:space="0" w:color="auto"/>
              <w:left w:val="single" w:sz="4" w:space="0" w:color="auto"/>
              <w:bottom w:val="single" w:sz="4" w:space="0" w:color="auto"/>
              <w:right w:val="single" w:sz="4" w:space="0" w:color="auto"/>
            </w:tcBorders>
            <w:hideMark/>
          </w:tcPr>
          <w:p w14:paraId="41E9AAD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Patient and clinician </w:t>
            </w:r>
          </w:p>
        </w:tc>
        <w:tc>
          <w:tcPr>
            <w:tcW w:w="1559" w:type="dxa"/>
            <w:tcBorders>
              <w:top w:val="single" w:sz="4" w:space="0" w:color="auto"/>
              <w:left w:val="single" w:sz="4" w:space="0" w:color="auto"/>
              <w:bottom w:val="single" w:sz="4" w:space="0" w:color="auto"/>
              <w:right w:val="single" w:sz="4" w:space="0" w:color="auto"/>
            </w:tcBorders>
            <w:hideMark/>
          </w:tcPr>
          <w:p w14:paraId="3C4B9A07"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Interviewer, paper, online calculator available</w:t>
            </w:r>
          </w:p>
        </w:tc>
        <w:tc>
          <w:tcPr>
            <w:tcW w:w="993" w:type="dxa"/>
            <w:tcBorders>
              <w:top w:val="single" w:sz="4" w:space="0" w:color="auto"/>
              <w:left w:val="single" w:sz="4" w:space="0" w:color="auto"/>
              <w:bottom w:val="single" w:sz="4" w:space="0" w:color="auto"/>
              <w:right w:val="single" w:sz="4" w:space="0" w:color="auto"/>
            </w:tcBorders>
          </w:tcPr>
          <w:p w14:paraId="3B60C08E"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 xml:space="preserve">5 domains: day symptoms and </w:t>
            </w:r>
            <w:proofErr w:type="spellStart"/>
            <w:r w:rsidRPr="00321244">
              <w:rPr>
                <w:rFonts w:cstheme="minorHAnsi"/>
                <w:sz w:val="20"/>
                <w:szCs w:val="20"/>
              </w:rPr>
              <w:t>albuterol</w:t>
            </w:r>
            <w:proofErr w:type="spellEnd"/>
            <w:r w:rsidRPr="00321244">
              <w:rPr>
                <w:rFonts w:cstheme="minorHAnsi"/>
                <w:sz w:val="20"/>
                <w:szCs w:val="20"/>
              </w:rPr>
              <w:t xml:space="preserve"> use, night </w:t>
            </w:r>
            <w:r w:rsidRPr="00321244">
              <w:rPr>
                <w:rFonts w:cstheme="minorHAnsi"/>
                <w:sz w:val="20"/>
                <w:szCs w:val="20"/>
              </w:rPr>
              <w:lastRenderedPageBreak/>
              <w:t xml:space="preserve">symptoms and </w:t>
            </w:r>
            <w:proofErr w:type="spellStart"/>
            <w:r w:rsidRPr="00321244">
              <w:rPr>
                <w:rFonts w:cstheme="minorHAnsi"/>
                <w:sz w:val="20"/>
                <w:szCs w:val="20"/>
              </w:rPr>
              <w:t>albuterol</w:t>
            </w:r>
            <w:proofErr w:type="spellEnd"/>
            <w:r w:rsidRPr="00321244">
              <w:rPr>
                <w:rFonts w:cstheme="minorHAnsi"/>
                <w:sz w:val="20"/>
                <w:szCs w:val="20"/>
              </w:rPr>
              <w:t xml:space="preserve"> use, controller medicine, lung function, exacerbations.</w:t>
            </w:r>
          </w:p>
        </w:tc>
        <w:tc>
          <w:tcPr>
            <w:tcW w:w="1134" w:type="dxa"/>
            <w:tcBorders>
              <w:top w:val="single" w:sz="4" w:space="0" w:color="auto"/>
              <w:left w:val="single" w:sz="4" w:space="0" w:color="auto"/>
              <w:bottom w:val="single" w:sz="4" w:space="0" w:color="auto"/>
              <w:right w:val="single" w:sz="4" w:space="0" w:color="auto"/>
            </w:tcBorders>
          </w:tcPr>
          <w:p w14:paraId="09C7E267"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lastRenderedPageBreak/>
              <w:t xml:space="preserve">2 weeks: day symptoms and </w:t>
            </w:r>
            <w:proofErr w:type="spellStart"/>
            <w:r w:rsidRPr="00321244">
              <w:rPr>
                <w:rFonts w:cstheme="minorHAnsi"/>
                <w:sz w:val="20"/>
                <w:szCs w:val="20"/>
              </w:rPr>
              <w:t>albuterol</w:t>
            </w:r>
            <w:proofErr w:type="spellEnd"/>
            <w:r w:rsidRPr="00321244">
              <w:rPr>
                <w:rFonts w:cstheme="minorHAnsi"/>
                <w:sz w:val="20"/>
                <w:szCs w:val="20"/>
              </w:rPr>
              <w:t xml:space="preserve"> use, night symptoms and </w:t>
            </w:r>
            <w:proofErr w:type="spellStart"/>
            <w:r w:rsidRPr="00321244">
              <w:rPr>
                <w:rFonts w:cstheme="minorHAnsi"/>
                <w:sz w:val="20"/>
                <w:szCs w:val="20"/>
              </w:rPr>
              <w:lastRenderedPageBreak/>
              <w:t>albuterol</w:t>
            </w:r>
            <w:proofErr w:type="spellEnd"/>
            <w:r w:rsidRPr="00321244">
              <w:rPr>
                <w:rFonts w:cstheme="minorHAnsi"/>
                <w:sz w:val="20"/>
                <w:szCs w:val="20"/>
              </w:rPr>
              <w:t xml:space="preserve"> use, and controller medicine.</w:t>
            </w:r>
          </w:p>
          <w:p w14:paraId="5445429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2 months: exacerbations</w:t>
            </w:r>
          </w:p>
        </w:tc>
        <w:tc>
          <w:tcPr>
            <w:tcW w:w="1417" w:type="dxa"/>
            <w:tcBorders>
              <w:top w:val="single" w:sz="4" w:space="0" w:color="auto"/>
              <w:left w:val="single" w:sz="4" w:space="0" w:color="auto"/>
              <w:bottom w:val="single" w:sz="4" w:space="0" w:color="auto"/>
              <w:right w:val="single" w:sz="4" w:space="0" w:color="auto"/>
            </w:tcBorders>
          </w:tcPr>
          <w:p w14:paraId="0018650A"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lastRenderedPageBreak/>
              <w:t xml:space="preserve">Multiple choice </w:t>
            </w:r>
          </w:p>
        </w:tc>
        <w:tc>
          <w:tcPr>
            <w:tcW w:w="2693" w:type="dxa"/>
            <w:tcBorders>
              <w:top w:val="single" w:sz="4" w:space="0" w:color="auto"/>
              <w:left w:val="single" w:sz="4" w:space="0" w:color="auto"/>
              <w:bottom w:val="single" w:sz="4" w:space="0" w:color="auto"/>
              <w:right w:val="single" w:sz="4" w:space="0" w:color="auto"/>
            </w:tcBorders>
          </w:tcPr>
          <w:p w14:paraId="42E8DD5D"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Responses converted to points with different weights</w:t>
            </w:r>
            <w:r>
              <w:rPr>
                <w:rFonts w:cstheme="minorHAnsi"/>
                <w:sz w:val="20"/>
                <w:szCs w:val="20"/>
              </w:rPr>
              <w:t xml:space="preserve">. </w:t>
            </w:r>
            <w:r w:rsidRPr="00321244">
              <w:rPr>
                <w:rFonts w:cstheme="minorHAnsi"/>
                <w:sz w:val="20"/>
                <w:szCs w:val="20"/>
              </w:rPr>
              <w:t xml:space="preserve">Total score: sum of points </w:t>
            </w:r>
            <w:r>
              <w:rPr>
                <w:rFonts w:cstheme="minorHAnsi"/>
                <w:sz w:val="20"/>
                <w:szCs w:val="20"/>
              </w:rPr>
              <w:t>of</w:t>
            </w:r>
            <w:r w:rsidRPr="00321244">
              <w:rPr>
                <w:rFonts w:cstheme="minorHAnsi"/>
                <w:sz w:val="20"/>
                <w:szCs w:val="20"/>
              </w:rPr>
              <w:t xml:space="preserve"> all items, rang</w:t>
            </w:r>
            <w:r>
              <w:rPr>
                <w:rFonts w:cstheme="minorHAnsi"/>
                <w:sz w:val="20"/>
                <w:szCs w:val="20"/>
              </w:rPr>
              <w:t>e</w:t>
            </w:r>
            <w:r w:rsidRPr="00321244">
              <w:rPr>
                <w:rFonts w:cstheme="minorHAnsi"/>
                <w:sz w:val="20"/>
                <w:szCs w:val="20"/>
              </w:rPr>
              <w:t xml:space="preserve"> 0-20.</w:t>
            </w:r>
            <w:r>
              <w:rPr>
                <w:rFonts w:cstheme="minorHAnsi"/>
                <w:sz w:val="20"/>
                <w:szCs w:val="20"/>
              </w:rPr>
              <w:t xml:space="preserve"> </w:t>
            </w:r>
            <w:r w:rsidRPr="00321244">
              <w:rPr>
                <w:rFonts w:cstheme="minorHAnsi"/>
                <w:sz w:val="20"/>
                <w:szCs w:val="20"/>
              </w:rPr>
              <w:t>↑ score indicates ↑ level of severity.</w:t>
            </w:r>
          </w:p>
        </w:tc>
        <w:tc>
          <w:tcPr>
            <w:tcW w:w="1276" w:type="dxa"/>
            <w:tcBorders>
              <w:top w:val="single" w:sz="4" w:space="0" w:color="auto"/>
              <w:left w:val="single" w:sz="4" w:space="0" w:color="auto"/>
              <w:bottom w:val="single" w:sz="4" w:space="0" w:color="auto"/>
              <w:right w:val="single" w:sz="4" w:space="0" w:color="auto"/>
            </w:tcBorders>
            <w:hideMark/>
          </w:tcPr>
          <w:p w14:paraId="7A81237B"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Not reported</w:t>
            </w:r>
          </w:p>
        </w:tc>
        <w:tc>
          <w:tcPr>
            <w:tcW w:w="1417" w:type="dxa"/>
            <w:tcBorders>
              <w:top w:val="single" w:sz="4" w:space="0" w:color="auto"/>
              <w:left w:val="single" w:sz="4" w:space="0" w:color="auto"/>
              <w:bottom w:val="single" w:sz="4" w:space="0" w:color="auto"/>
              <w:right w:val="single" w:sz="4" w:space="0" w:color="auto"/>
            </w:tcBorders>
            <w:noWrap/>
            <w:hideMark/>
          </w:tcPr>
          <w:p w14:paraId="473B2656"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sidRPr="00321244">
              <w:rPr>
                <w:rFonts w:cstheme="minorHAnsi"/>
                <w:sz w:val="20"/>
                <w:szCs w:val="20"/>
              </w:rPr>
              <w:t>English (USA)</w:t>
            </w:r>
          </w:p>
        </w:tc>
        <w:tc>
          <w:tcPr>
            <w:tcW w:w="1985" w:type="dxa"/>
            <w:tcBorders>
              <w:top w:val="single" w:sz="4" w:space="0" w:color="auto"/>
              <w:left w:val="single" w:sz="4" w:space="0" w:color="auto"/>
              <w:bottom w:val="single" w:sz="4" w:space="0" w:color="auto"/>
              <w:right w:val="single" w:sz="4" w:space="0" w:color="auto"/>
            </w:tcBorders>
            <w:hideMark/>
          </w:tcPr>
          <w:p w14:paraId="433A8670" w14:textId="77777777" w:rsidR="00915688" w:rsidRPr="00321244" w:rsidRDefault="00915688" w:rsidP="0046513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1244">
              <w:rPr>
                <w:rFonts w:cstheme="minorHAnsi"/>
                <w:sz w:val="20"/>
                <w:szCs w:val="20"/>
              </w:rPr>
              <w:t>Free to use.</w:t>
            </w:r>
          </w:p>
        </w:tc>
      </w:tr>
    </w:tbl>
    <w:p w14:paraId="50179C24" w14:textId="77777777" w:rsidR="00915688" w:rsidRDefault="00915688" w:rsidP="00915688">
      <w:pPr>
        <w:spacing w:after="0" w:line="240" w:lineRule="auto"/>
        <w:ind w:left="-426" w:right="-739"/>
        <w:jc w:val="both"/>
        <w:rPr>
          <w:rFonts w:cstheme="minorHAnsi"/>
          <w:sz w:val="20"/>
          <w:szCs w:val="20"/>
        </w:rPr>
      </w:pPr>
    </w:p>
    <w:p w14:paraId="34CDEE71" w14:textId="77777777" w:rsidR="00915688" w:rsidRPr="003F3F76" w:rsidRDefault="00915688" w:rsidP="00915688">
      <w:pPr>
        <w:spacing w:after="0" w:line="240" w:lineRule="auto"/>
        <w:ind w:left="-426" w:right="-739"/>
        <w:jc w:val="both"/>
        <w:rPr>
          <w:rFonts w:cstheme="minorHAnsi"/>
          <w:sz w:val="20"/>
          <w:szCs w:val="20"/>
        </w:rPr>
      </w:pPr>
      <w:r w:rsidRPr="003F3F76">
        <w:rPr>
          <w:rFonts w:cstheme="minorHAnsi"/>
          <w:sz w:val="20"/>
          <w:szCs w:val="20"/>
        </w:rPr>
        <w:t>AQLQ, Asthma Quality of Life Questionnaire; AQLQ-S, Asthma Quality of Life Questionnaire Standardized; Mini-AQLQ, Mini Asthma Quality of Life Questionnaire; SAQ, Severe Asthma Questionnaire; QoL, Quality of Life; PAQLQ, Paediatric Asthma Quality of Life Questionnaire; PAQLQ-S, Paediatric Asthma Quality of Life Questionnaire Standardized; Mini-PAQLQ, Mini Paediatric Asthma Quality of Life Questionnaire; C-ACT, Childhood Asthma Control Test; ACT, Asthma Control Test; ACQ, Asthma Control Questionnaire; ED, Emergency Department; FEV</w:t>
      </w:r>
      <w:r w:rsidRPr="007B5629">
        <w:rPr>
          <w:rFonts w:cstheme="minorHAnsi"/>
          <w:sz w:val="20"/>
          <w:szCs w:val="20"/>
          <w:vertAlign w:val="subscript"/>
        </w:rPr>
        <w:t>1</w:t>
      </w:r>
      <w:r w:rsidRPr="003F3F76">
        <w:rPr>
          <w:rFonts w:cstheme="minorHAnsi"/>
          <w:sz w:val="20"/>
          <w:szCs w:val="20"/>
        </w:rPr>
        <w:t xml:space="preserve">, forced expiratory volume in 1 second; ACCI, Asthma Control and Communication Instrument; CASI, Composite Asthma Severity Index; </w:t>
      </w:r>
      <w:r>
        <w:rPr>
          <w:rFonts w:cstheme="minorHAnsi"/>
          <w:sz w:val="20"/>
          <w:szCs w:val="20"/>
        </w:rPr>
        <w:t xml:space="preserve">QoL, Quality of Life; </w:t>
      </w:r>
      <w:r w:rsidRPr="003F3F76">
        <w:rPr>
          <w:rFonts w:cstheme="minorHAnsi"/>
          <w:sz w:val="20"/>
          <w:szCs w:val="20"/>
        </w:rPr>
        <w:t xml:space="preserve">NA, Non-applicable. </w:t>
      </w:r>
      <w:r>
        <w:rPr>
          <w:rFonts w:cstheme="minorHAnsi"/>
          <w:b/>
          <w:bCs/>
          <w:sz w:val="20"/>
          <w:szCs w:val="20"/>
        </w:rPr>
        <w:t>*</w:t>
      </w:r>
      <w:r w:rsidRPr="003F3F76">
        <w:rPr>
          <w:rFonts w:cstheme="minorHAnsi"/>
          <w:sz w:val="20"/>
          <w:szCs w:val="20"/>
        </w:rPr>
        <w:t xml:space="preserve">: The number of translations is an estimate sourced from sites and manuals of the instruments available in English (not from the systematic literature search). Also, evidence for the validity of the translated versions has not been synthesised as it was outside the scope of the current review. </w:t>
      </w:r>
    </w:p>
    <w:p w14:paraId="5B4124F7" w14:textId="77777777" w:rsidR="00915688" w:rsidRDefault="00915688" w:rsidP="00915688">
      <w:r>
        <w:rPr>
          <w:rFonts w:cstheme="minorHAnsi"/>
          <w:sz w:val="18"/>
          <w:szCs w:val="18"/>
        </w:rPr>
        <w:br w:type="page"/>
      </w:r>
    </w:p>
    <w:p w14:paraId="6D33EF3F" w14:textId="77777777" w:rsidR="00915688" w:rsidRDefault="00915688" w:rsidP="00915688">
      <w:pPr>
        <w:keepNext/>
        <w:tabs>
          <w:tab w:val="left" w:pos="1418"/>
        </w:tabs>
        <w:spacing w:before="120" w:after="120" w:line="360" w:lineRule="auto"/>
        <w:ind w:left="1134" w:hanging="1134"/>
        <w:contextualSpacing/>
        <w:rPr>
          <w:rFonts w:ascii="Calibri" w:eastAsia="Times New Roman" w:hAnsi="Calibri" w:cs="Times New Roman"/>
          <w:szCs w:val="26"/>
        </w:rPr>
      </w:pPr>
      <w:r w:rsidRPr="00221639">
        <w:rPr>
          <w:rFonts w:ascii="Calibri" w:eastAsia="Times New Roman" w:hAnsi="Calibri" w:cs="Times New Roman"/>
          <w:b/>
          <w:bCs/>
          <w:szCs w:val="26"/>
        </w:rPr>
        <w:lastRenderedPageBreak/>
        <w:t xml:space="preserve">Table </w:t>
      </w:r>
      <w:r>
        <w:rPr>
          <w:rFonts w:ascii="Calibri" w:eastAsia="Times New Roman" w:hAnsi="Calibri" w:cs="Times New Roman"/>
          <w:b/>
          <w:bCs/>
          <w:szCs w:val="26"/>
        </w:rPr>
        <w:t>2</w:t>
      </w:r>
      <w:r w:rsidRPr="00221639">
        <w:rPr>
          <w:rFonts w:ascii="Calibri" w:eastAsia="Times New Roman" w:hAnsi="Calibri" w:cs="Times New Roman"/>
          <w:b/>
          <w:bCs/>
          <w:szCs w:val="26"/>
        </w:rPr>
        <w:t>.</w:t>
      </w:r>
      <w:r w:rsidRPr="006F61AE">
        <w:rPr>
          <w:rFonts w:ascii="Calibri" w:eastAsia="Times New Roman" w:hAnsi="Calibri" w:cs="Times New Roman"/>
          <w:szCs w:val="26"/>
        </w:rPr>
        <w:t xml:space="preserve"> Quality of </w:t>
      </w:r>
      <w:r w:rsidRPr="00FD0DAA">
        <w:rPr>
          <w:rFonts w:ascii="Calibri" w:eastAsia="Times New Roman" w:hAnsi="Calibri" w:cs="Times New Roman"/>
          <w:szCs w:val="26"/>
        </w:rPr>
        <w:t>evidence for measurement properties of priority outcome measures</w:t>
      </w:r>
      <w:r w:rsidRPr="006F61AE">
        <w:rPr>
          <w:rFonts w:ascii="Calibri" w:eastAsia="Times New Roman" w:hAnsi="Calibri" w:cs="Times New Roman"/>
          <w:szCs w:val="26"/>
        </w:rPr>
        <w:t xml:space="preserve"> for</w:t>
      </w:r>
      <w:r>
        <w:rPr>
          <w:rFonts w:ascii="Calibri" w:eastAsia="Times New Roman" w:hAnsi="Calibri" w:cs="Times New Roman"/>
          <w:szCs w:val="26"/>
        </w:rPr>
        <w:t xml:space="preserve"> severe asthma</w:t>
      </w:r>
      <w:r w:rsidRPr="006F61AE">
        <w:rPr>
          <w:rFonts w:ascii="Calibri" w:eastAsia="Times New Roman" w:hAnsi="Calibri" w:cs="Times New Roman"/>
          <w:szCs w:val="26"/>
        </w:rPr>
        <w:t>.</w:t>
      </w:r>
    </w:p>
    <w:tbl>
      <w:tblPr>
        <w:tblStyle w:val="PlainTable116"/>
        <w:tblW w:w="1630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0"/>
        <w:gridCol w:w="743"/>
        <w:gridCol w:w="1064"/>
        <w:gridCol w:w="774"/>
        <w:gridCol w:w="1134"/>
        <w:gridCol w:w="709"/>
        <w:gridCol w:w="1134"/>
        <w:gridCol w:w="709"/>
        <w:gridCol w:w="1134"/>
        <w:gridCol w:w="709"/>
        <w:gridCol w:w="1134"/>
        <w:gridCol w:w="708"/>
        <w:gridCol w:w="1134"/>
        <w:gridCol w:w="709"/>
        <w:gridCol w:w="1134"/>
        <w:gridCol w:w="709"/>
        <w:gridCol w:w="1134"/>
      </w:tblGrid>
      <w:tr w:rsidR="00915688" w:rsidRPr="001C270D" w14:paraId="1A062D1D" w14:textId="77777777" w:rsidTr="00E511F7">
        <w:trPr>
          <w:cnfStyle w:val="100000000000" w:firstRow="1" w:lastRow="0" w:firstColumn="0" w:lastColumn="0" w:oddVBand="0" w:evenVBand="0" w:oddHBand="0" w:evenHBand="0" w:firstRowFirstColumn="0" w:firstRowLastColumn="0" w:lastRowFirstColumn="0" w:lastRowLastColumn="0"/>
          <w:trHeight w:val="61"/>
          <w:tblHeader/>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BFBFBF" w:themeFill="background1" w:themeFillShade="BF"/>
            <w:vAlign w:val="center"/>
          </w:tcPr>
          <w:p w14:paraId="7C6E23B7" w14:textId="77777777" w:rsidR="00915688" w:rsidRPr="001F4149" w:rsidRDefault="00915688" w:rsidP="0046513E">
            <w:pPr>
              <w:jc w:val="center"/>
              <w:rPr>
                <w:rFonts w:ascii="Calibri" w:eastAsia="Times New Roman" w:hAnsi="Calibri" w:cs="Times New Roman"/>
                <w:sz w:val="18"/>
                <w:szCs w:val="18"/>
                <w:lang w:eastAsia="zh-CN"/>
              </w:rPr>
            </w:pPr>
            <w:r w:rsidRPr="0014382D">
              <w:rPr>
                <w:rFonts w:ascii="Calibri" w:eastAsia="Times New Roman" w:hAnsi="Calibri" w:cs="Times New Roman"/>
                <w:sz w:val="20"/>
                <w:szCs w:val="20"/>
                <w:lang w:eastAsia="zh-CN"/>
              </w:rPr>
              <w:t>Outcome measure</w:t>
            </w:r>
          </w:p>
        </w:tc>
        <w:tc>
          <w:tcPr>
            <w:tcW w:w="14772" w:type="dxa"/>
            <w:gridSpan w:val="16"/>
            <w:shd w:val="clear" w:color="auto" w:fill="BFBFBF" w:themeFill="background1" w:themeFillShade="BF"/>
          </w:tcPr>
          <w:p w14:paraId="285D2FF9" w14:textId="77777777" w:rsidR="00915688" w:rsidRPr="00912378"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912378">
              <w:rPr>
                <w:rFonts w:ascii="Calibri" w:eastAsia="Times New Roman" w:hAnsi="Calibri" w:cs="Times New Roman"/>
                <w:sz w:val="20"/>
                <w:szCs w:val="20"/>
                <w:lang w:eastAsia="zh-CN"/>
              </w:rPr>
              <w:t>Measurement property</w:t>
            </w:r>
          </w:p>
        </w:tc>
      </w:tr>
      <w:tr w:rsidR="00E511F7" w:rsidRPr="001C270D" w14:paraId="663E269A" w14:textId="77777777" w:rsidTr="00E511F7">
        <w:trPr>
          <w:cnfStyle w:val="100000000000" w:firstRow="1" w:lastRow="0" w:firstColumn="0" w:lastColumn="0" w:oddVBand="0" w:evenVBand="0" w:oddHBand="0" w:evenHBand="0" w:firstRowFirstColumn="0" w:firstRowLastColumn="0" w:lastRowFirstColumn="0" w:lastRowLastColumn="0"/>
          <w:trHeight w:val="61"/>
          <w:tblHeader/>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BFBFBF" w:themeFill="background1" w:themeFillShade="BF"/>
          </w:tcPr>
          <w:p w14:paraId="79FD7A36" w14:textId="77777777" w:rsidR="00915688" w:rsidRPr="001F4149" w:rsidRDefault="00915688" w:rsidP="0046513E">
            <w:pPr>
              <w:jc w:val="center"/>
              <w:rPr>
                <w:rFonts w:ascii="Calibri" w:eastAsia="Times New Roman" w:hAnsi="Calibri" w:cs="Times New Roman"/>
                <w:sz w:val="18"/>
                <w:szCs w:val="18"/>
                <w:lang w:eastAsia="zh-CN"/>
              </w:rPr>
            </w:pPr>
          </w:p>
        </w:tc>
        <w:tc>
          <w:tcPr>
            <w:tcW w:w="1807" w:type="dxa"/>
            <w:gridSpan w:val="2"/>
            <w:shd w:val="clear" w:color="auto" w:fill="D9D9D9" w:themeFill="background1" w:themeFillShade="D9"/>
          </w:tcPr>
          <w:p w14:paraId="0C46712A"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Relevance</w:t>
            </w:r>
            <w:r>
              <w:rPr>
                <w:rFonts w:ascii="Calibri" w:eastAsia="Times New Roman" w:hAnsi="Calibri" w:cs="Times New Roman"/>
                <w:sz w:val="18"/>
                <w:szCs w:val="18"/>
                <w:lang w:eastAsia="zh-CN"/>
              </w:rPr>
              <w:t>*</w:t>
            </w:r>
          </w:p>
        </w:tc>
        <w:tc>
          <w:tcPr>
            <w:tcW w:w="1908" w:type="dxa"/>
            <w:gridSpan w:val="2"/>
            <w:shd w:val="clear" w:color="auto" w:fill="D9D9D9" w:themeFill="background1" w:themeFillShade="D9"/>
          </w:tcPr>
          <w:p w14:paraId="0570225E"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Comprehensiveness</w:t>
            </w:r>
            <w:r>
              <w:rPr>
                <w:rFonts w:ascii="Calibri" w:eastAsia="Times New Roman" w:hAnsi="Calibri" w:cs="Times New Roman"/>
                <w:sz w:val="18"/>
                <w:szCs w:val="18"/>
                <w:lang w:eastAsia="zh-CN"/>
              </w:rPr>
              <w:t>*</w:t>
            </w:r>
          </w:p>
        </w:tc>
        <w:tc>
          <w:tcPr>
            <w:tcW w:w="1843" w:type="dxa"/>
            <w:gridSpan w:val="2"/>
            <w:shd w:val="clear" w:color="auto" w:fill="D9D9D9" w:themeFill="background1" w:themeFillShade="D9"/>
          </w:tcPr>
          <w:p w14:paraId="39E315EA"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Comprehensibility</w:t>
            </w:r>
            <w:r>
              <w:rPr>
                <w:rFonts w:ascii="Calibri" w:eastAsia="Times New Roman" w:hAnsi="Calibri" w:cs="Times New Roman"/>
                <w:sz w:val="18"/>
                <w:szCs w:val="18"/>
                <w:lang w:eastAsia="zh-CN"/>
              </w:rPr>
              <w:t>*</w:t>
            </w:r>
          </w:p>
        </w:tc>
        <w:tc>
          <w:tcPr>
            <w:tcW w:w="1843" w:type="dxa"/>
            <w:gridSpan w:val="2"/>
            <w:shd w:val="clear" w:color="auto" w:fill="D9D9D9" w:themeFill="background1" w:themeFillShade="D9"/>
          </w:tcPr>
          <w:p w14:paraId="57CC7A76"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Internal consistency</w:t>
            </w:r>
          </w:p>
        </w:tc>
        <w:tc>
          <w:tcPr>
            <w:tcW w:w="1843" w:type="dxa"/>
            <w:gridSpan w:val="2"/>
            <w:shd w:val="clear" w:color="auto" w:fill="D9D9D9" w:themeFill="background1" w:themeFillShade="D9"/>
          </w:tcPr>
          <w:p w14:paraId="5A82F382"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Test-retest reliability</w:t>
            </w:r>
          </w:p>
        </w:tc>
        <w:tc>
          <w:tcPr>
            <w:tcW w:w="1842" w:type="dxa"/>
            <w:gridSpan w:val="2"/>
            <w:shd w:val="clear" w:color="auto" w:fill="D9D9D9" w:themeFill="background1" w:themeFillShade="D9"/>
          </w:tcPr>
          <w:p w14:paraId="6CC4989E" w14:textId="7136ED1D"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Criterion validity</w:t>
            </w:r>
            <w:r w:rsidR="00E14AB3">
              <w:rPr>
                <w:rFonts w:ascii="Calibri" w:eastAsia="Times New Roman" w:hAnsi="Calibri" w:cstheme="minorHAnsi"/>
                <w:sz w:val="20"/>
                <w:szCs w:val="20"/>
                <w:lang w:eastAsia="zh-CN"/>
              </w:rPr>
              <w:t>**</w:t>
            </w:r>
            <w:r>
              <w:rPr>
                <w:rFonts w:ascii="Calibri" w:hAnsi="Calibri" w:cs="Calibri"/>
              </w:rPr>
              <w:t xml:space="preserve"> </w:t>
            </w:r>
          </w:p>
        </w:tc>
        <w:tc>
          <w:tcPr>
            <w:tcW w:w="1843" w:type="dxa"/>
            <w:gridSpan w:val="2"/>
            <w:shd w:val="clear" w:color="auto" w:fill="D9D9D9" w:themeFill="background1" w:themeFillShade="D9"/>
          </w:tcPr>
          <w:p w14:paraId="4D1FCFCC"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Construct validity</w:t>
            </w:r>
          </w:p>
        </w:tc>
        <w:tc>
          <w:tcPr>
            <w:tcW w:w="1843" w:type="dxa"/>
            <w:gridSpan w:val="2"/>
            <w:shd w:val="clear" w:color="auto" w:fill="D9D9D9" w:themeFill="background1" w:themeFillShade="D9"/>
          </w:tcPr>
          <w:p w14:paraId="58739C40" w14:textId="77777777" w:rsidR="00915688" w:rsidRPr="001F4149" w:rsidRDefault="00915688" w:rsidP="0046513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eastAsia="zh-CN"/>
              </w:rPr>
            </w:pPr>
            <w:r w:rsidRPr="001F4149">
              <w:rPr>
                <w:rFonts w:ascii="Calibri" w:eastAsia="Times New Roman" w:hAnsi="Calibri" w:cs="Times New Roman"/>
                <w:sz w:val="18"/>
                <w:szCs w:val="18"/>
                <w:lang w:eastAsia="zh-CN"/>
              </w:rPr>
              <w:t>Responsiveness to change</w:t>
            </w:r>
          </w:p>
        </w:tc>
      </w:tr>
      <w:tr w:rsidR="00AD3C7F" w:rsidRPr="001C270D" w14:paraId="60CBED0B" w14:textId="77777777" w:rsidTr="00E511F7">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BFBFBF" w:themeFill="background1" w:themeFillShade="BF"/>
          </w:tcPr>
          <w:p w14:paraId="795BDC9A" w14:textId="77777777" w:rsidR="00915688" w:rsidRPr="001F4149" w:rsidRDefault="00915688" w:rsidP="0046513E">
            <w:pPr>
              <w:spacing w:line="276" w:lineRule="auto"/>
              <w:rPr>
                <w:rFonts w:ascii="Calibri" w:eastAsia="Times New Roman" w:hAnsi="Calibri" w:cs="Times New Roman"/>
                <w:sz w:val="18"/>
                <w:szCs w:val="18"/>
                <w:lang w:eastAsia="zh-CN"/>
              </w:rPr>
            </w:pPr>
          </w:p>
        </w:tc>
        <w:tc>
          <w:tcPr>
            <w:tcW w:w="743" w:type="dxa"/>
            <w:shd w:val="clear" w:color="auto" w:fill="BFBFBF" w:themeFill="background1" w:themeFillShade="BF"/>
          </w:tcPr>
          <w:p w14:paraId="542AE70C" w14:textId="6C234703" w:rsidR="00915688" w:rsidRPr="00F967AF"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vertAlign w:val="superscript"/>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w:t>
            </w:r>
            <w:r w:rsidR="00E511F7">
              <w:rPr>
                <w:rFonts w:ascii="Calibri" w:eastAsia="Times New Roman" w:hAnsi="Calibri" w:cs="Times New Roman"/>
                <w:b/>
                <w:bCs/>
                <w:sz w:val="18"/>
                <w:szCs w:val="18"/>
                <w:lang w:eastAsia="zh-CN"/>
              </w:rPr>
              <w:t>ng</w:t>
            </w:r>
          </w:p>
        </w:tc>
        <w:tc>
          <w:tcPr>
            <w:tcW w:w="1064" w:type="dxa"/>
            <w:shd w:val="clear" w:color="auto" w:fill="BFBFBF" w:themeFill="background1" w:themeFillShade="BF"/>
          </w:tcPr>
          <w:p w14:paraId="0CEE8ECE"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74" w:type="dxa"/>
            <w:shd w:val="clear" w:color="auto" w:fill="BFBFBF" w:themeFill="background1" w:themeFillShade="BF"/>
          </w:tcPr>
          <w:p w14:paraId="36E92757"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2996F86B"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09" w:type="dxa"/>
            <w:shd w:val="clear" w:color="auto" w:fill="BFBFBF" w:themeFill="background1" w:themeFillShade="BF"/>
          </w:tcPr>
          <w:p w14:paraId="1FC4E31C"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5F497286"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09" w:type="dxa"/>
            <w:shd w:val="clear" w:color="auto" w:fill="BFBFBF" w:themeFill="background1" w:themeFillShade="BF"/>
          </w:tcPr>
          <w:p w14:paraId="1FBB7837"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75FFA148"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09" w:type="dxa"/>
            <w:shd w:val="clear" w:color="auto" w:fill="BFBFBF" w:themeFill="background1" w:themeFillShade="BF"/>
          </w:tcPr>
          <w:p w14:paraId="6ADB360C"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76B563F7"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08" w:type="dxa"/>
            <w:shd w:val="clear" w:color="auto" w:fill="BFBFBF" w:themeFill="background1" w:themeFillShade="BF"/>
          </w:tcPr>
          <w:p w14:paraId="27C8F371"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63300180"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09" w:type="dxa"/>
            <w:shd w:val="clear" w:color="auto" w:fill="BFBFBF" w:themeFill="background1" w:themeFillShade="BF"/>
          </w:tcPr>
          <w:p w14:paraId="43B68855"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4C98EFE2"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c>
          <w:tcPr>
            <w:tcW w:w="709" w:type="dxa"/>
            <w:shd w:val="clear" w:color="auto" w:fill="BFBFBF" w:themeFill="background1" w:themeFillShade="BF"/>
          </w:tcPr>
          <w:p w14:paraId="22378420"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R</w:t>
            </w:r>
            <w:r w:rsidRPr="001F4149">
              <w:rPr>
                <w:rFonts w:ascii="Calibri" w:eastAsia="Times New Roman" w:hAnsi="Calibri" w:cs="Times New Roman"/>
                <w:b/>
                <w:bCs/>
                <w:sz w:val="18"/>
                <w:szCs w:val="18"/>
                <w:lang w:eastAsia="zh-CN"/>
              </w:rPr>
              <w:t>ating</w:t>
            </w:r>
          </w:p>
        </w:tc>
        <w:tc>
          <w:tcPr>
            <w:tcW w:w="1134" w:type="dxa"/>
            <w:shd w:val="clear" w:color="auto" w:fill="BFBFBF" w:themeFill="background1" w:themeFillShade="BF"/>
          </w:tcPr>
          <w:p w14:paraId="46D47CFE" w14:textId="77777777" w:rsidR="00915688" w:rsidRPr="001F4149" w:rsidRDefault="00915688" w:rsidP="0046513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18"/>
                <w:szCs w:val="18"/>
                <w:lang w:eastAsia="zh-CN"/>
              </w:rPr>
            </w:pPr>
            <w:r>
              <w:rPr>
                <w:rFonts w:ascii="Calibri" w:eastAsia="Times New Roman" w:hAnsi="Calibri" w:cs="Times New Roman"/>
                <w:b/>
                <w:bCs/>
                <w:sz w:val="18"/>
                <w:szCs w:val="18"/>
                <w:lang w:eastAsia="zh-CN"/>
              </w:rPr>
              <w:t>GRADE</w:t>
            </w:r>
          </w:p>
        </w:tc>
      </w:tr>
      <w:tr w:rsidR="00915688" w:rsidRPr="001C270D" w14:paraId="7C0725DF" w14:textId="77777777" w:rsidTr="00E511F7">
        <w:trPr>
          <w:trHeight w:val="173"/>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808080" w:themeFill="background1" w:themeFillShade="80"/>
          </w:tcPr>
          <w:p w14:paraId="0A51B7DC" w14:textId="77777777" w:rsidR="00915688" w:rsidRPr="000F02DE" w:rsidRDefault="00915688" w:rsidP="0046513E">
            <w:pPr>
              <w:spacing w:line="276" w:lineRule="auto"/>
              <w:jc w:val="center"/>
              <w:rPr>
                <w:rFonts w:ascii="Cambria Math" w:eastAsia="Times New Roman" w:hAnsi="Cambria Math" w:cs="Cambria Math"/>
                <w:i/>
                <w:iCs/>
                <w:color w:val="FFFFFF" w:themeColor="background1"/>
                <w:sz w:val="20"/>
                <w:szCs w:val="20"/>
                <w:lang w:eastAsia="zh-CN"/>
              </w:rPr>
            </w:pPr>
            <w:r w:rsidRPr="000F02DE">
              <w:rPr>
                <w:rFonts w:ascii="Calibri" w:eastAsia="Times New Roman" w:hAnsi="Calibri" w:cs="Times New Roman"/>
                <w:i/>
                <w:iCs/>
                <w:color w:val="FFFFFF" w:themeColor="background1"/>
                <w:sz w:val="20"/>
                <w:szCs w:val="20"/>
                <w:lang w:eastAsia="zh-CN"/>
              </w:rPr>
              <w:t>Adult</w:t>
            </w:r>
          </w:p>
        </w:tc>
      </w:tr>
      <w:tr w:rsidR="00915688" w:rsidRPr="001C270D" w14:paraId="1EF81BCD" w14:textId="77777777" w:rsidTr="00E511F7">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FFFFFF" w:themeFill="background1"/>
            <w:vAlign w:val="center"/>
          </w:tcPr>
          <w:p w14:paraId="3944C9A2" w14:textId="77777777" w:rsidR="00915688" w:rsidRPr="00B34E17" w:rsidRDefault="00915688" w:rsidP="0046513E">
            <w:pPr>
              <w:spacing w:line="276" w:lineRule="auto"/>
              <w:jc w:val="center"/>
              <w:rPr>
                <w:rFonts w:ascii="Cambria Math" w:eastAsia="Times New Roman" w:hAnsi="Cambria Math" w:cs="Cambria Math"/>
                <w:i/>
                <w:iCs/>
                <w:sz w:val="20"/>
                <w:szCs w:val="20"/>
                <w:lang w:eastAsia="zh-CN"/>
              </w:rPr>
            </w:pPr>
            <w:r w:rsidRPr="00B34E17">
              <w:rPr>
                <w:rFonts w:ascii="Calibri" w:eastAsia="Times New Roman" w:hAnsi="Calibri" w:cs="Times New Roman"/>
                <w:i/>
                <w:iCs/>
                <w:sz w:val="20"/>
                <w:szCs w:val="20"/>
                <w:lang w:eastAsia="zh-CN"/>
              </w:rPr>
              <w:t>Quality of life</w:t>
            </w:r>
          </w:p>
        </w:tc>
      </w:tr>
      <w:tr w:rsidR="00AD3C7F" w:rsidRPr="001C270D" w14:paraId="12DE2319" w14:textId="77777777" w:rsidTr="00E511F7">
        <w:trPr>
          <w:trHeight w:val="384"/>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2F4F5A0C" w14:textId="73937AF7" w:rsidR="00915688" w:rsidRPr="00600B7D" w:rsidRDefault="00915688" w:rsidP="0046513E">
            <w:pPr>
              <w:spacing w:line="276" w:lineRule="auto"/>
              <w:ind w:left="-20"/>
              <w:rPr>
                <w:rFonts w:eastAsia="Times New Roman" w:cstheme="minorHAnsi"/>
                <w:sz w:val="20"/>
                <w:szCs w:val="20"/>
                <w:lang w:eastAsia="zh-CN"/>
              </w:rPr>
            </w:pPr>
            <w:r w:rsidRPr="00600B7D">
              <w:rPr>
                <w:rFonts w:eastAsia="Times New Roman" w:cstheme="minorHAnsi"/>
                <w:sz w:val="20"/>
                <w:szCs w:val="20"/>
                <w:lang w:eastAsia="zh-CN"/>
              </w:rPr>
              <w:t>AQLQ</w:t>
            </w:r>
            <w:r w:rsidRPr="004E60A3">
              <w:rPr>
                <w:rFonts w:cstheme="minorHAnsi"/>
                <w:sz w:val="20"/>
                <w:szCs w:val="20"/>
              </w:rPr>
              <w:fldChar w:fldCharType="begin">
                <w:fldData xml:space="preserve">PEVuZE5vdGU+PENpdGUgRXhjbHVkZVllYXI9IjEiPjxBdXRob3I+SnVuaXBlcjwvQXV0aG9yPjxZ
ZWFyPjE5OTM8L1llYXI+PFJlY051bT4xNjQ8L1JlY051bT48RGlzcGxheVRleHQ+PHN0eWxlIGZh
Y2U9InN1cGVyc2NyaXB0Ij4zNS00MSw1NDwvc3R5bGU+PC9EaXNwbGF5VGV4dD48cmVjb3JkPjxy
ZWMtbnVtYmVyPjE2NDwvcmVjLW51bWJlcj48Zm9yZWlnbi1rZXlzPjxrZXkgYXBwPSJFTiIgZGIt
aWQ9InhzZTlzczl0OGE5OWR1ZXJ2eGh4ZXdmNTBlc3MyZWFlenp3diIgdGltZXN0YW1wPSIxNjY1
OTI1MTY2Ij4xNjQ8L2tleT48L2ZvcmVpZ24ta2V5cz48cmVmLXR5cGUgbmFtZT0iSm91cm5hbCBB
cnRpY2xlIj4xNzwvcmVmLXR5cGU+PGNvbnRyaWJ1dG9ycz48YXV0aG9ycz48YXV0aG9yPkp1bmlw
ZXIsIEUgRjwvYXV0aG9yPjxhdXRob3I+R3V5YXR0LCBHIEg8L2F1dGhvcj48YXV0aG9yPkZlcnJp
ZSwgUCBKPC9hdXRob3I+PGF1dGhvcj5HcmlmZml0aCwgTC4gRS48L2F1dGhvcj48L2F1dGhvcnM+
PC9jb250cmlidXRvcnM+PGF1dGgtYWRkcmVzcz5NY21hc3RlciB1bml2LG1lZCBjdHIsZGVwdCBt
ZWQsaGFtaWx0b24gbDhuIDN6NSxvbnRhcmlvLGNhbmFkYS4gSlVOSVBFUiwgRUYgKGNvcnJlc3Bv
bmRpbmcgYXV0aG9yKSwgTUNNQVNURVIgVU5JVixNRUQgQ1RSLERFUFQgQ0xJTiBFUElERU1JT0wg
JmFtcDsgQklPU1RBVCwxMjAwIE1BSU4gU1QgVyxIQU1JTFRPTiBMOE4gM1o1LE9OVEFSSU8sQ0FO
QURBLjwvYXV0aC1hZGRyZXNzPjx0aXRsZXM+PHRpdGxlPk1lYXN1cmluZyBRdWFsaXR5LW9mLUxp
ZmUgaW4gQXN0aG1hPC90aXRsZT48c2Vjb25kYXJ5LXRpdGxlPkFtZXJpY2FuIFJldmlldyBvZiBS
ZXNwaXJhdG9yeSBEaXNlYXNlPC9zZWNvbmRhcnktdGl0bGU+PC90aXRsZXM+PHBlcmlvZGljYWw+
PGZ1bGwtdGl0bGU+QW1lcmljYW4gUmV2aWV3IG9mIFJlc3BpcmF0b3J5IERpc2Vhc2U8L2Z1bGwt
dGl0bGU+PC9wZXJpb2RpY2FsPjxwYWdlcz44MzItODM4PC9wYWdlcz48dm9sdW1lPjE0Nzwvdm9s
dW1lPjxudW1iZXI+NDwvbnVtYmVyPjxrZXl3b3Jkcz48a2V5d29yZD5DTElOSUNBTC1UUklBTFM8
L2tleXdvcmQ+PGtleXdvcmQ+SEVBTFRILVNUQVRVUzwva2V5d29yZD48a2V5d29yZD5BSVJXQVkg
SFlQRVJSRVNQT05TSVZFTkVTUzwva2V5d29yZD48a2V5d29yZD5CUk9OQ0hJQUw8L2tleXdvcmQ+
PGtleXdvcmQ+UkVTUE9OU0lWRU5FU1M8L2tleXdvcmQ+PGtleXdvcmQ+SElTVEFNSU5FPC9rZXl3
b3JkPjxrZXl3b3JkPkRJU0VBU0U8L2tleXdvcmQ+PGtleXdvcmQ+TUVUSEFDSE9MSU5FPC9rZXl3
b3JkPjxrZXl3b3JkPlJFU1BPTlNFUzwva2V5d29yZD48a2V5d29yZD5RdWFsaXR5IG9mIExpZmU8
L2tleXdvcmQ+PGtleXdvcmQ+QXN0aG1hPC9rZXl3b3JkPjwva2V5d29yZHM+PGRhdGVzPjx5ZWFy
PjE5OTM8L3llYXI+PHB1Yi1kYXRlcz48ZGF0ZT5BcHI8L2RhdGU+PC9wdWItZGF0ZXM+PC9kYXRl
cz48aXNibj4wMDAzLTA4MDU8L2lzYm4+PGFjY2Vzc2lvbi1udW0+V09TOkExOTkzS1Y3MjQwMDAw
ODwvYWNjZXNzaW9uLW51bT48dXJscz48L3VybHM+PGN1c3RvbTE+UkFZWUFOLUlOQ0xVU0lPTjog
eyZxdW90O0FubmEmcXVvdDs9Jmd0OyZxdW90O0luY2x1ZGVkJnF1b3Q7LCAmcXVvdDtFa2F0ZXJp
bmEmcXVvdDs9Jmd0OyZxdW90O0luY2x1ZGVkJnF1b3Q7fSB8IFJBWVlBTi1MQUJFTFM6IEFRTFE8
L2N1c3RvbTE+PGxhbmd1YWdlPkVuZ2xpc2g8L2xhbmd1YWdlPjwvcmVjb3JkPjwvQ2l0ZT48Q2l0
ZT48QXV0aG9yPkFidXJ1ejwvQXV0aG9yPjxZZWFyPjIwMDc8L1llYXI+PFJlY051bT4xNjU8L1Jl
Y051bT48cmVjb3JkPjxyZWMtbnVtYmVyPjE2NTwvcmVjLW51bWJlcj48Zm9yZWlnbi1rZXlzPjxr
ZXkgYXBwPSJFTiIgZGItaWQ9InhzZTlzczl0OGE5OWR1ZXJ2eGh4ZXdmNTBlc3MyZWFlenp3diIg
dGltZXN0YW1wPSIxNjY1OTI1MTY2Ij4xNjU8L2tleT48L2ZvcmVpZ24ta2V5cz48cmVmLXR5cGUg
bmFtZT0iSm91cm5hbCBBcnRpY2xlIj4xNzwvcmVmLXR5cGU+PGNvbnRyaWJ1dG9ycz48YXV0aG9y
cz48YXV0aG9yPkFidXJ1eiwgUzwvYXV0aG9yPjxhdXRob3I+R2FtYmxlLCBKPC9hdXRob3I+PGF1
dGhvcj5IZWFuZXksIEwgRzwvYXV0aG9yPjwvYXV0aG9ycz48L2NvbnRyaWJ1dG9ycz48YXV0aC1h
ZGRyZXNzPkFidXJ1eiwgU2FsYWguIERlcGFydG1lbnQgb2YgQ2xpbmljYWwgUGhhcm1hY3ksIEZh
Y3VsdHkgb2YgUGhhcm1hY3ksIFVuaXZlcnNpdHkgb2YgSm9yZGFuLCBBbW1hbiwgSm9yZGFuLiBh
YnVydXpAanUuZWR1LmpvPC9hdXRoLWFkZHJlc3M+PHRpdGxlcz48dGl0bGU+QXNzZXNzbWVudCBv
ZiBpbXBhaXJtZW50IGluIGhlYWx0aC1yZWxhdGVkIHF1YWxpdHkgb2YgbGlmZSBpbiBwYXRpZW50
cyB3aXRoIGRpZmZpY3VsdCBhc3RobWE6IHBzeWNob21ldHJpYyBwZXJmb3JtYW5jZSBvZiB0aGUg
QXN0aG1hIFF1YWxpdHkgb2YgTGlmZSBRdWVzdGlvbm5haXJlPC90aXRsZT48c2Vjb25kYXJ5LXRp
dGxlPlJlc3Bpcm9sb2d5PC9zZWNvbmRhcnktdGl0bGU+PC90aXRsZXM+PHBlcmlvZGljYWw+PGZ1
bGwtdGl0bGU+UmVzcGlyb2xvZ3k8L2Z1bGwtdGl0bGU+PC9wZXJpb2RpY2FsPjxwYWdlcz4yMjct
MzM8L3BhZ2VzPjx2b2x1bWU+MTI8L3ZvbHVtZT48bnVtYmVyPjI8L251bWJlcj48a2V5d29yZHM+
PGtleXdvcmQ+QWR1bHQ8L2tleXdvcmQ+PGtleXdvcmQ+KkFzdGhtYS9weCBbUHN5Y2hvbG9neV08
L2tleXdvcmQ+PGtleXdvcmQ+RmVtYWxlPC9rZXl3b3JkPjxrZXl3b3JkPipIZWFsdGggU3RhdHVz
PC9rZXl3b3JkPjxrZXl3b3JkPkh1bWFuczwva2V5d29yZD48a2V5d29yZD5NYWxlPC9rZXl3b3Jk
PjxrZXl3b3JkPipPdXRjb21lIEFzc2Vzc21lbnQsIEhlYWx0aCBDYXJlL210IFtNZXRob2RzXTwv
a2V5d29yZD48a2V5d29yZD5Qcm9nbm9zaXM8L2tleXdvcmQ+PGtleXdvcmQ+KlBzeWNob21ldHJp
Y3MvbXQgW01ldGhvZHNdPC9rZXl3b3JkPjxrZXl3b3JkPipRdWFsaXR5IG9mIExpZmU8L2tleXdv
cmQ+PGtleXdvcmQ+U2V2ZXJpdHkgb2YgSWxsbmVzcyBJbmRleDwva2V5d29yZD48a2V5d29yZD4q
U3VydmV5cyBhbmQgUXVlc3Rpb25uYWlyZXM8L2tleXdvcmQ+PGtleXdvcmQ+UHN5Y2hvbWV0cmlj
czwva2V5d29yZD48a2V5d29yZD5Bc3RobWE8L2tleXdvcmQ+PGtleXdvcmQ+UXVhbGl0eSBvZiBM
aWZlPC9rZXl3b3JkPjxrZXl3b3JkPlF1ZXN0aW9ubmFpcmVzPC9rZXl3b3JkPjwva2V5d29yZHM+
PGRhdGVzPjx5ZWFyPjIwMDc8L3llYXI+PHB1Yi1kYXRlcz48ZGF0ZT5NYXI8L2RhdGU+PC9wdWIt
ZGF0ZXM+PC9kYXRlcz48aXNibj4xMzIzLTc3OTk8L2lzYm4+PGFjY2Vzc2lvbi1udW0+MTcyOTg0
NTU8L2FjY2Vzc2lvbi1udW0+PHVybHM+PHJlbGF0ZWQtdXJscz48dXJsPmh0dHBzOi8vb3ZpZHNw
Lm92aWQuY29tL292aWR3ZWIuY2dpP1Q9SlMmYW1wO0NTQz1ZJmFtcDtORVdTPU4mYW1wO1BBR0U9
ZnVsbHRleHQmYW1wO0Q9bWVkNiZhbXA7QU49MTcyOTg0NTUgaHR0cDovL3Jlc29sdmVyLmVic2Nv
aG9zdC5jb20vb3BlbnVybD9pc3NuPTEzMjM3Nzk5JmFtcDtWb2x1bWU9MTImYW1wO2lzc3VlPTIm
YW1wO3NwYWdlPTIyNyZhbXA7dGl0bGU9QXNzZXNzbWVudCtvZitpbXBhaXJtZW50K2luK2hlYWx0
aC1yZWxhdGVkK3F1YWxpdHkrb2YrbGlmZStpbitwYXRpZW50cyt3aXRoK2RpZmZpY3VsdCthc3Ro
bWElM0ErcHN5Y2hvbWV0cmljK3BlcmZvcm1hbmNlK29mK3RoZStBc3RobWErUXVhbGl0eStvZitM
aWZlK1F1ZXN0aW9ubmFpcmUuJmFtcDt5ZWFyPTIwMDcmYW1wO2F1bGFzdD1BYnVydXo8L3VybD48
dXJsPmh0dHBzOi8vb25saW5lbGlicmFyeS53aWxleS5jb20vZG9pL2Ficy8xMC4xMTExL2ouMTQ0
MC0xODQzLjIwMDYuMDEwMjAueDwvdXJsPjwvcmVsYXRlZC11cmxzPjwvdXJscz48Y3VzdG9tMT5S
QVlZQU4tSU5DTFVTSU9OOiB7JnF1b3Q7QW5uYSZxdW90Oz0mZ3Q7JnF1b3Q7SW5jbHVkZWQmcXVv
dDssICZxdW90O0VrYXRlcmluYSZxdW90Oz0mZ3Q7JnF1b3Q7SW5jbHVkZWQmcXVvdDt9IHwgUkFZ
WUFOLUxBQkVMUzogQVFMUTwvY3VzdG9tMT48ZWxlY3Ryb25pYy1yZXNvdXJjZS1udW0+MTAuMTEx
MS9qLjE0NDAtMTg0My4yMDA2LjAxMDIwLng8L2VsZWN0cm9uaWMtcmVzb3VyY2UtbnVtPjxsYW5n
dWFnZT5FbmdsaXNoPC9sYW5ndWFnZT48L3JlY29yZD48L0NpdGU+PENpdGU+PEF1dGhvcj5MZWlk
eTwvQXV0aG9yPjxZZWFyPjE5OTg8L1llYXI+PFJlY051bT4xNjY8L1JlY051bT48cmVjb3JkPjxy
ZWMtbnVtYmVyPjE2NjwvcmVjLW51bWJlcj48Zm9yZWlnbi1rZXlzPjxrZXkgYXBwPSJFTiIgZGIt
aWQ9InhzZTlzczl0OGE5OWR1ZXJ2eGh4ZXdmNTBlc3MyZWFlenp3diIgdGltZXN0YW1wPSIxNjY1
OTI1MTY2Ij4xNjY8L2tleT48L2ZvcmVpZ24ta2V5cz48cmVmLXR5cGUgbmFtZT0iSm91cm5hbCBB
cnRpY2xlIj4xNzwvcmVmLXR5cGU+PGNvbnRyaWJ1dG9ycz48YXV0aG9ycz48YXV0aG9yPkxlaWR5
LCBOIEs8L2F1dGhvcj48YXV0aG9yPkNvdWdobGluLCBDPC9hdXRob3I+PC9hdXRob3JzPjwvY29u
dHJpYnV0b3JzPjxhdXRoLWFkZHJlc3M+TGVpZHksIE4gSy4gQ2VudGVyIGZvciBIZWFsdGggT3V0
Y29tZXMgUmVzZWFyY2gsIE1FRFRBUCBJbnRlcm5hdGlvbmFsLCBJbmMuLCBCZXRoZXNkYSwgTUQg
MjA4MTQsIFVTQS48L2F1dGgtYWRkcmVzcz48dGl0bGVzPjx0aXRsZT5Qc3ljaG9tZXRyaWMgcGVy
Zm9ybWFuY2Ugb2YgdGhlIEFzdGhtYSBRdWFsaXR5IG9mIExpZmUgUXVlc3Rpb25uYWlyZSBpbiBh
IFVTIHNhbXBsZTwvdGl0bGU+PHNlY29uZGFyeS10aXRsZT5RdWFsaXR5IG9mIExpZmUgUmVzZWFy
Y2g8L3NlY29uZGFyeS10aXRsZT48L3RpdGxlcz48cGVyaW9kaWNhbD48ZnVsbC10aXRsZT5RdWFs
aXR5IG9mIExpZmUgUmVzZWFyY2g8L2Z1bGwtdGl0bGU+PC9wZXJpb2RpY2FsPjxwYWdlcz4xMjct
MzQ8L3BhZ2VzPjx2b2x1bWU+Nzwvdm9sdW1lPjxudW1iZXI+MjwvbnVtYmVyPjxrZXl3b3Jkcz48
a2V5d29yZD5BZHVsdDwva2V5d29yZD48a2V5d29yZD5BbmFseXNpcyBvZiBWYXJpYW5jZTwva2V5
d29yZD48a2V5d29yZD4qQXN0aG1hL3B4IFtQc3ljaG9sb2d5XTwva2V5d29yZD48a2V5d29yZD5D
cm9zcy1TZWN0aW9uYWwgU3R1ZGllczwva2V5d29yZD48a2V5d29yZD5GZW1hbGU8L2tleXdvcmQ+
PGtleXdvcmQ+SHVtYW5zPC9rZXl3b3JkPjxrZXl3b3JkPk1hbGU8L2tleXdvcmQ+PGtleXdvcmQ+
UHN5Y2hvbWV0cmljczwva2V5d29yZD48a2V5d29yZD4qUXVhbGl0eSBvZiBMaWZlPC9rZXl3b3Jk
PjxrZXl3b3JkPlJlcHJvZHVjaWJpbGl0eSBvZiBSZXN1bHRzPC9rZXl3b3JkPjxrZXl3b3JkPlNl
dmVyaXR5IG9mIElsbG5lc3MgSW5kZXg8L2tleXdvcmQ+PGtleXdvcmQ+U3RhdGlzdGljcywgTm9u
cGFyYW1ldHJpYzwva2V5d29yZD48a2V5d29yZD4qU3VydmV5cyBhbmQgUXVlc3Rpb25uYWlyZXM8
L2tleXdvcmQ+PGtleXdvcmQ+VW5pdGVkIFN0YXRlczwva2V5d29yZD48a2V5d29yZD5RdWVzdGlv
bm5haXJlczwva2V5d29yZD48a2V5d29yZD5RdWFsaXR5IG9mIExpZmU8L2tleXdvcmQ+PGtleXdv
cmQ+QXN0aG1hPC9rZXl3b3JkPjwva2V5d29yZHM+PGRhdGVzPjx5ZWFyPjE5OTg8L3llYXI+PHB1
Yi1kYXRlcz48ZGF0ZT5GZWI8L2RhdGU+PC9wdWItZGF0ZXM+PC9kYXRlcz48aXNibj4wOTYyLTkz
NDM8L2lzYm4+PGFjY2Vzc2lvbi1udW0+OTUyMzQ5NDwvYWNjZXNzaW9uLW51bT48dXJscz48cmVs
YXRlZC11cmxzPjx1cmw+aHR0cHM6Ly9vdmlkc3Aub3ZpZC5jb20vb3ZpZHdlYi5jZ2k/VD1KUyZh
bXA7Q1NDPVkmYW1wO05FV1M9TiZhbXA7UEFHRT1mdWxsdGV4dCZhbXA7RD1tZWQ0JmFtcDtBTj05
NTIzNDk0IGh0dHA6Ly9yZXNvbHZlci5lYnNjb2hvc3QuY29tL29wZW51cmw/aXNzbj0wOTYyOTM0
MyZhbXA7Vm9sdW1lPTcmYW1wO2lzc3VlPTImYW1wO3NwYWdlPTEyNyZhbXA7dGl0bGU9UHN5Y2hv
bWV0cmljK3BlcmZvcm1hbmNlK29mK3RoZStBc3RobWErUXVhbGl0eStvZitMaWZlK1F1ZXN0aW9u
bmFpcmUraW4rYStVUytzYW1wbGUuJmFtcDt5ZWFyPTE5OTgmYW1wO2F1bGFzdD1MZWlkeTwvdXJs
PjwvcmVsYXRlZC11cmxzPjwvdXJscz48Y3VzdG9tMT5SQVlZQU4tSU5DTFVTSU9OOiB7JnF1b3Q7
QW5uYSZxdW90Oz0mZ3Q7JnF1b3Q7SW5jbHVkZWQmcXVvdDssICZxdW90O0VrYXRlcmluYSZxdW90
Oz0mZ3Q7JnF1b3Q7SW5jbHVkZWQmcXVvdDt9IHwgUkFZWUFOLUxBQkVMUzogQVFMUTwvY3VzdG9t
MT48bGFuZ3VhZ2U+RW5nbGlzaDwvbGFuZ3VhZ2U+PC9yZWNvcmQ+PC9DaXRlPjxDaXRlPjxBdXRo
b3I+TGVpZHk8L0F1dGhvcj48WWVhcj4xOTk4PC9ZZWFyPjxSZWNOdW0+MTY3PC9SZWNOdW0+PHJl
Y29yZD48cmVjLW51bWJlcj4xNjc8L3JlYy1udW1iZXI+PGZvcmVpZ24ta2V5cz48a2V5IGFwcD0i
RU4iIGRiLWlkPSJ4c2U5c3M5dDhhOTlkdWVydnhoeGV3ZjUwZXNzMmVhZXp6d3YiIHRpbWVzdGFt
cD0iMTY2NTkyNTE2NiI+MTY3PC9rZXk+PC9mb3JlaWduLWtleXM+PHJlZi10eXBlIG5hbWU9Ikpv
dXJuYWwgQXJ0aWNsZSI+MTc8L3JlZi10eXBlPjxjb250cmlidXRvcnM+PGF1dGhvcnM+PGF1dGhv
cj5MZWlkeSwgTiBLPC9hdXRob3I+PGF1dGhvcj5DaGFuLCBLIFM8L2F1dGhvcj48YXV0aG9yPkNv
dWdobGluLCBDPC9hdXRob3I+PC9hdXRob3JzPjwvY29udHJpYnV0b3JzPjxhdXRoLWFkZHJlc3M+
KExlaWR5KSBDZW50ZXIgZm9yIEhlYWx0aCBPdXRjb21lcyBSZXNlYXJjaCwgTUVEVEFQIEludGVy
bmF0aW9uYWwgSW5jLiAoTGVpZHkpIENlbnRlciBmb3IgSGVhbHRoIE91dGNvbWVzIFJlc2VhcmNo
LCBNRURUQVAgSW50ZXJuYXRpb25hbCBJbmMuLCA3MTAxIFdpc2NvbnNpbiBBdmVudWUsIEJldGhl
c2RhLCBNRCAyMDgxNCwgVW5pdGVkIFN0YXRlcyBOLksuIExlaWR5LCBDZW50ZXIgZm9yIEhlYWx0
aCBPdXRjb21lcyBSZXNlYXJjaCwgTUVEVEFQIEludGVybmF0aW9uYWwgSW5jLiwgNzEwMSBXaXNj
b25zaW4gQXZlbnVlLCBCZXRoZXNkYSwgTUQgMjA4MTQsIFVuaXRlZCBTdGF0ZXM8L2F1dGgtYWRk
cmVzcz48dGl0bGVzPjx0aXRsZT5JcyB0aGUgYXN0aG1hIHF1YWxpdHkgb2YgbGlmZSBxdWVzdGlv
bm5haXJlIGEgdXNlZnVsIG1lYXN1cmUgZm9yIGxvdy0gaW5jb21lIGFzdGhtYXRpY3M/PC90aXRs
ZT48c2Vjb25kYXJ5LXRpdGxlPkFtZXJpY2FuIEpvdXJuYWwgb2YgUmVzcGlyYXRvcnkgYW5kIENy
aXRpY2FsIENhcmUgTWVkaWNpbmU8L3NlY29uZGFyeS10aXRsZT48L3RpdGxlcz48cGVyaW9kaWNh
bD48ZnVsbC10aXRsZT5BbWVyaWNhbiBKb3VybmFsIG9mIFJlc3BpcmF0b3J5IGFuZCBDcml0aWNh
bCBDYXJlIE1lZGljaW5lPC9mdWxsLXRpdGxlPjwvcGVyaW9kaWNhbD48cGFnZXM+MTA4Mi0xMDkw
PC9wYWdlcz48dm9sdW1lPjE1ODwvdm9sdW1lPjxudW1iZXI+NDwvbnVtYmVyPjxrZXl3b3Jkcz48
a2V5d29yZD5hZHVsdDwva2V5d29yZD48a2V5d29yZD5hcnRpY2xlPC9rZXl3b3JkPjxrZXl3b3Jk
PmFzdGhtYS9kaSBbRGlhZ25vc2lzXTwva2V5d29yZD48a2V5d29yZD5kaWFnbm9zdGljIGFjY3Vy
YWN5PC9rZXl3b3JkPjxrZXl3b3JkPmRpYWdub3N0aWMgdmFsdWU8L2tleXdvcmQ+PGtleXdvcmQ+
ZGlzZWFzZSBzZXZlcml0eTwva2V5d29yZD48a2V5d29yZD5odW1hbjwva2V5d29yZD48a2V5d29y
ZD5sb3dlc3QgaW5jb21lIGdyb3VwPC9rZXl3b3JkPjxrZXl3b3JkPm1ham9yIGNsaW5pY2FsIHN0
dWR5PC9rZXl3b3JkPjxrZXl3b3JkPnByaW9yaXR5IGpvdXJuYWw8L2tleXdvcmQ+PGtleXdvcmQ+
cXVhbGl0eSBvZiBsaWZlPC9rZXl3b3JkPjxrZXl3b3JkPnNjb3Jpbmcgc3lzdGVtPC9rZXl3b3Jk
PjxrZXl3b3JkPlF1ZXN0aW9ubmFpcmVzPC9rZXl3b3JkPjxrZXl3b3JkPkFzdGhtYTwva2V5d29y
ZD48L2tleXdvcmRzPjxkYXRlcz48eWVhcj4xOTk4PC95ZWFyPjxwdWItZGF0ZXM+PGRhdGU+MTk5
ODwvZGF0ZT48L3B1Yi1kYXRlcz48L2RhdGVzPjxpc2JuPjEwNzMtNDQ5WDwvaXNibj48YWNjZXNz
aW9uLW51bT4yODQ4OTAwNTwvYWNjZXNzaW9uLW51bT48dXJscz48cmVsYXRlZC11cmxzPjx1cmw+
aHR0cHM6Ly9vdmlkc3Aub3ZpZC5jb20vb3ZpZHdlYi5jZ2k/VD1KUyZhbXA7Q1NDPVkmYW1wO05F
V1M9TiZhbXA7UEFHRT1mdWxsdGV4dCZhbXA7RD1lbWVkNiZhbXA7QU49Mjg0ODkwMDUgaHR0cDov
L3Jlc29sdmVyLmVic2NvaG9zdC5jb20vb3BlbnVybD9pc3NuPTEwNzM0NDlYJmFtcDtWb2x1bWU9
MTU4JmFtcDtpc3N1ZT00JmFtcDtzcGFnZT0xMDgyJmFtcDt0aXRsZT1Jcyt0aGUrYXN0aG1hK3F1
YWxpdHkrb2YrbGlmZStxdWVzdGlvbm5haXJlK2ErdXNlZnVsK21lYXN1cmUrZm9yK2xvdy0raW5j
b21lK2FzdGhtYXRpY3MlM0YmYW1wO3llYXI9MTk5OCZhbXA7YXVsYXN0PUxlaWR5PC91cmw+PC9y
ZWxhdGVkLXVybHM+PC91cmxzPjxjdXN0b20xPlJBWVlBTi1JTkNMVVNJT046IHsmcXVvdDtBbm5h
JnF1b3Q7PSZndDsmcXVvdDtJbmNsdWRlZCZxdW90OywgJnF1b3Q7RWthdGVyaW5hJnF1b3Q7PSZn
dDsmcXVvdDtJbmNsdWRlZCZxdW90O30gfCBSQVlZQU4tTEFCRUxTOiBBUUxRPC9jdXN0b20xPjxs
YW5ndWFnZT5FbmdsaXNoPC9sYW5ndWFnZT48L3JlY29yZD48L0NpdGU+PENpdGU+PEF1dGhvcj5D
aGhhYnJhPC9BdXRob3I+PFllYXI+MjAwNTwvWWVhcj48UmVjTnVtPjE2ODwvUmVjTnVtPjxyZWNv
cmQ+PHJlYy1udW1iZXI+MTY4PC9yZWMtbnVtYmVyPjxmb3JlaWduLWtleXM+PGtleSBhcHA9IkVO
IiBkYi1pZD0ieHNlOXNzOXQ4YTk5ZHVlcnZ4aHhld2Y1MGVzczJlYWV6end2IiB0aW1lc3RhbXA9
IjE2NjU5MjUxNjYiPjE2ODwva2V5PjwvZm9yZWlnbi1rZXlzPjxyZWYtdHlwZSBuYW1lPSJKb3Vy
bmFsIEFydGljbGUiPjE3PC9yZWYtdHlwZT48Y29udHJpYnV0b3JzPjxhdXRob3JzPjxhdXRob3I+
Q2hoYWJyYSwgUyBLPC9hdXRob3I+PGF1dGhvcj5LYXVzaGlrLCBTPC9hdXRob3I+PC9hdXRob3Jz
PjwvY29udHJpYnV0b3JzPjxhdXRoLWFkZHJlc3M+Q2hoYWJyYSwgU3VuaWwgSy4gRGVwYXJ0bWVu
dCBvZiBDYXJkaW9yZXNwaXJhdG9yeSBQaHlzaW9sb2d5LCBDbGluaWNhbCBSZXNlYXJjaCBDZW50
cmUsIFZhbGxhYmhiaGFpIFBhdGVsIENoZXN0IEluc3RpdHV0ZSwgVW5pdmVyc2l0eSBvZiBEZWxo
aSwgRGVsaGksIEluZGlhLiBza2NoaGFicmFAbWFpbGNpdHkuY29tPC9hdXRoLWFkZHJlc3M+PHRp
dGxlcz48dGl0bGU+VmFsaWRhdGlvbiBvZiB0aGUgYXN0aG1hIHF1YWxpdHkgb2YgbGlmZSBxdWVz
dGlvbm5haXJlIChBUUxRLVVLIEVuZ2xpc2ggdmVyc2lvbikgaW4gSW5kaWFuIGFzdGhtYXRpYyBz
dWJqZWN0czwvdGl0bGU+PHNlY29uZGFyeS10aXRsZT5JbmRpYW4gSm91cm5hbCBvZiBDaGVzdCBE
aXNlYXNlcyAmYW1wOyBBbGxpZWQgU2NpZW5jZXM8L3NlY29uZGFyeS10aXRsZT48L3RpdGxlcz48
cGVyaW9kaWNhbD48ZnVsbC10aXRsZT5JbmRpYW4gSm91cm5hbCBvZiBDaGVzdCBEaXNlYXNlcyAm
YW1wOyBBbGxpZWQgU2NpZW5jZXM8L2Z1bGwtdGl0bGU+PC9wZXJpb2RpY2FsPjxwYWdlcz4xNjct
NzM8L3BhZ2VzPjx2b2x1bWU+NDc8L3ZvbHVtZT48bnVtYmVyPjM8L251bWJlcj48a2V5d29yZHM+
PGtleXdvcmQ+QWR1bHQ8L2tleXdvcmQ+PGtleXdvcmQ+KkFzdGhtYS9jbyBbQ29tcGxpY2F0aW9u
c108L2tleXdvcmQ+PGtleXdvcmQ+KkFzdGhtYS9weCBbUHN5Y2hvbG9neV08L2tleXdvcmQ+PGtl
eXdvcmQ+QXN0aG1hL3RoIFtUaGVyYXB5XTwva2V5d29yZD48a2V5d29yZD5GZW1hbGU8L2tleXdv
cmQ+PGtleXdvcmQ+SHVtYW5zPC9rZXl3b3JkPjxrZXl3b3JkPkluZGlhPC9rZXl3b3JkPjxrZXl3
b3JkPkxhbmd1YWdlPC9rZXl3b3JkPjxrZXl3b3JkPk1hbGU8L2tleXdvcmQ+PGtleXdvcmQ+UHN5
Y2hvbWV0cmljczwva2V5d29yZD48a2V5d29yZD4qUXVhbGl0eSBvZiBMaWZlPC9rZXl3b3JkPjxr
ZXl3b3JkPipTdXJ2ZXlzIGFuZCBRdWVzdGlvbm5haXJlczwva2V5d29yZD48a2V5d29yZD5RdWVz
dGlvbm5haXJlczwva2V5d29yZD48a2V5d29yZD5RdWFsaXR5IG9mIExpZmU8L2tleXdvcmQ+PGtl
eXdvcmQ+QXN0aG1hPC9rZXl3b3JkPjwva2V5d29yZHM+PGRhdGVzPjx5ZWFyPjIwMDU8L3llYXI+
PHB1Yi1kYXRlcz48ZGF0ZT5KdWwtU2VwPC9kYXRlPjwvcHViLWRhdGVzPjwvZGF0ZXM+PGlzYm4+
MDM3Ny05MzQzPC9pc2JuPjxhY2Nlc3Npb24tbnVtPjE2MDIyMTQzPC9hY2Nlc3Npb24tbnVtPjx1
cmxzPjxyZWxhdGVkLXVybHM+PHVybD5odHRwczovL292aWRzcC5vdmlkLmNvbS9vdmlkd2ViLmNn
aT9UPUpTJmFtcDtDU0M9WSZhbXA7TkVXUz1OJmFtcDtQQUdFPWZ1bGx0ZXh0JmFtcDtEPW1lZDYm
YW1wO0FOPTE2MDIyMTQzIGh0dHA6Ly9yZXNvbHZlci5lYnNjb2hvc3QuY29tL29wZW51cmw/aXNz
bj0wMzc3OTM0MyZhbXA7Vm9sdW1lPTQ3JmFtcDtpc3N1ZT0zJmFtcDtzcGFnZT0xNjcmYW1wO3Rp
dGxlPVZhbGlkYXRpb24rb2YrdGhlK2FzdGhtYStxdWFsaXR5K29mK2xpZmUrcXVlc3Rpb25uYWly
ZSslMjhBUUxRLVVLK0VuZ2xpc2grdmVyc2lvbiUyOStpbitJbmRpYW4rYXN0aG1hdGljK3N1Ympl
Y3RzLiZhbXA7eWVhcj0yMDA1JmFtcDthdWxhc3Q9Q2hoYWJyYTwvdXJsPjwvcmVsYXRlZC11cmxz
PjwvdXJscz48Y3VzdG9tMT5SQVlZQU4tSU5DTFVTSU9OOiB7JnF1b3Q7QW5uYSZxdW90Oz0mZ3Q7
JnF1b3Q7SW5jbHVkZWQmcXVvdDssICZxdW90O0VrYXRlcmluYSZxdW90Oz0mZ3Q7JnF1b3Q7SW5j
bHVkZWQmcXVvdDt9IHwgUkFZWUFOLUxBQkVMUzogQVFMUTwvY3VzdG9tMT48bGFuZ3VhZ2U+RW5n
bGlzaDwvbGFuZ3VhZ2U+PC9yZWNvcmQ+PC9DaXRlPjxDaXRlPjxBdXRob3I+V3lyd2ljaDwvQXV0
aG9yPjxZZWFyPjIwMDI8L1llYXI+PFJlY051bT4xNjk8L1JlY051bT48cmVjb3JkPjxyZWMtbnVt
YmVyPjE2OTwvcmVjLW51bWJlcj48Zm9yZWlnbi1rZXlzPjxrZXkgYXBwPSJFTiIgZGItaWQ9Inhz
ZTlzczl0OGE5OWR1ZXJ2eGh4ZXdmNTBlc3MyZWFlenp3diIgdGltZXN0YW1wPSIxNjY1OTI1MTY2
Ij4xNjk8L2tleT48L2ZvcmVpZ24ta2V5cz48cmVmLXR5cGUgbmFtZT0iSm91cm5hbCBBcnRpY2xl
Ij4xNzwvcmVmLXR5cGU+PGNvbnRyaWJ1dG9ycz48YXV0aG9ycz48YXV0aG9yPld5cndpY2gsIEsg
VzwvYXV0aG9yPjxhdXRob3I+VGllcm5leSwgVyBNPC9hdXRob3I+PGF1dGhvcj5Xb2xpbnNreSwg
RiBEPC9hdXRob3I+PC9hdXRob3JzPjwvY29udHJpYnV0b3JzPjxhdXRoLWFkZHJlc3M+V3lyd2lj
aCwgS2F0aGxlZW4gVy4gU2FpbnQgTG91aXMgVW5pdmVyc2l0eSBTY2hvb2wgb2YgUHVibGljIEhl
YWx0aCwgU3QgTG91aXMsIE1PIDYzMTA0LTEzOTksIFVTQS4gd3lyd2ljaGtAc2x1LmVkdTwvYXV0
aC1hZGRyZXNzPjx0aXRsZXM+PHRpdGxlPlVzaW5nIHRoZSBzdGFuZGFyZCBlcnJvciBvZiBtZWFz
dXJlbWVudCB0byBpZGVudGlmeSBpbXBvcnRhbnQgY2hhbmdlcyBvbiB0aGUgQXN0aG1hIFF1YWxp
dHkgb2YgTGlmZSBRdWVzdGlvbm5haXJlPC90aXRsZT48c2Vjb25kYXJ5LXRpdGxlPlF1YWxpdHkg
b2YgTGlmZSBSZXNlYXJjaDwvc2Vjb25kYXJ5LXRpdGxlPjwvdGl0bGVzPjxwZXJpb2RpY2FsPjxm
dWxsLXRpdGxlPlF1YWxpdHkgb2YgTGlmZSBSZXNlYXJjaDwvZnVsbC10aXRsZT48L3BlcmlvZGlj
YWw+PHBhZ2VzPjEtNzwvcGFnZXM+PHZvbHVtZT4xMTwvdm9sdW1lPjxudW1iZXI+MTwvbnVtYmVy
PjxrZXl3b3Jkcz48a2V5d29yZD4qQXN0aG1hL3B4IFtQc3ljaG9sb2d5XTwva2V5d29yZD48a2V5
d29yZD5DaHJvbmljIERpc2Vhc2U8L2tleXdvcmQ+PGtleXdvcmQ+SHVtYW5zPC9rZXl3b3JkPjxr
ZXl3b3JkPkludGVydmlld3MgYXMgVG9waWM8L2tleXdvcmQ+PGtleXdvcmQ+KlF1YWxpdHkgb2Yg
TGlmZTwva2V5d29yZD48a2V5d29yZD5SZXByb2R1Y2liaWxpdHkgb2YgUmVzdWx0czwva2V5d29y
ZD48a2V5d29yZD5TdGF0aXN0aWNzIGFzIFRvcGljPC9rZXl3b3JkPjxrZXl3b3JkPipTdXJ2ZXlz
IGFuZCBRdWVzdGlvbm5haXJlcy9zdCBbU3RhbmRhcmRzXTwva2V5d29yZD48a2V5d29yZD5VcmJh
biBQb3B1bGF0aW9uPC9rZXl3b3JkPjxrZXl3b3JkPlF1ZXN0aW9ubmFpcmVzPC9rZXl3b3JkPjxr
ZXl3b3JkPlF1YWxpdHkgb2YgTGlmZTwva2V5d29yZD48a2V5d29yZD5Bc3RobWE8L2tleXdvcmQ+
PC9rZXl3b3Jkcz48ZGF0ZXM+PHllYXI+MjAwMjwveWVhcj48cHViLWRhdGVzPjxkYXRlPkZlYjwv
ZGF0ZT48L3B1Yi1kYXRlcz48L2RhdGVzPjxpc2JuPjA5NjItOTM0MzwvaXNibj48YWNjZXNzaW9u
LW51bT4xMjAwMzA1MTwvYWNjZXNzaW9uLW51bT48dXJscz48cmVsYXRlZC11cmxzPjx1cmw+aHR0
cHM6Ly9vdmlkc3Aub3ZpZC5jb20vb3ZpZHdlYi5jZ2k/VD1KUyZhbXA7Q1NDPVkmYW1wO05FV1M9
TiZhbXA7UEFHRT1mdWxsdGV4dCZhbXA7RD1tZWQ0JmFtcDtBTj0xMjAwMzA1MSBodHRwOi8vcmVz
b2x2ZXIuZWJzY29ob3N0LmNvbS9vcGVudXJsP2lzc249MDk2MjkzNDMmYW1wO1ZvbHVtZT0xMSZh
bXA7aXNzdWU9MSZhbXA7c3BhZ2U9MSZhbXA7dGl0bGU9VXNpbmcrdGhlK3N0YW5kYXJkK2Vycm9y
K29mK21lYXN1cmVtZW50K3RvK2lkZW50aWZ5K2ltcG9ydGFudCtjaGFuZ2VzK29uK3RoZStBc3Ro
bWErUXVhbGl0eStvZitMaWZlK1F1ZXN0aW9ubmFpcmUuJmFtcDt5ZWFyPTIwMDImYW1wO2F1bGFz
dD1XeXJ3aWNoPC91cmw+PC9yZWxhdGVkLXVybHM+PC91cmxzPjxjdXN0b20xPlJBWVlBTi1JTkNM
VVNJT046IHsmcXVvdDtBbm5hJnF1b3Q7PSZndDsmcXVvdDtJbmNsdWRlZCZxdW90OywgJnF1b3Q7
RWthdGVyaW5hJnF1b3Q7PSZndDsmcXVvdDtJbmNsdWRlZCZxdW90O308L2N1c3RvbTE+PGxhbmd1
YWdlPkVuZ2xpc2g8L2xhbmd1YWdlPjwvcmVjb3JkPjwvQ2l0ZT48Q2l0ZT48QXV0aG9yPkp1bmlw
ZXI8L0F1dGhvcj48WWVhcj4xOTkyPC9ZZWFyPjxSZWNOdW0+NjY8L1JlY051bT48cmVjb3JkPjxy
ZWMtbnVtYmVyPjY2PC9yZWMtbnVtYmVyPjxmb3JlaWduLWtleXM+PGtleSBhcHA9IkVOIiBkYi1p
ZD0ieHNlOXNzOXQ4YTk5ZHVlcnZ4aHhld2Y1MGVzczJlYWV6end2IiB0aW1lc3RhbXA9IjE2MzQ1
MTg0NjIiPjY2PC9rZXk+PC9mb3JlaWduLWtleXM+PHJlZi10eXBlIG5hbWU9IkpvdXJuYWwgQXJ0
aWNsZSI+MTc8L3JlZi10eXBlPjxjb250cmlidXRvcnM+PGF1dGhvcnM+PGF1dGhvcj5KdW5pcGVy
LCBFIEY8L2F1dGhvcj48YXV0aG9yPkd1eWF0dCwgRyBIPC9hdXRob3I+PGF1dGhvcj5FcHN0ZWlu
LCBSIFM8L2F1dGhvcj48YXV0aG9yPkZlcnJpZSwgUC4gSi48L2F1dGhvcj48YXV0aG9yPkphZXNj
aGtlLCBSLjwvYXV0aG9yPjxhdXRob3I+SGlsbGVyLCBULiBLLjwvYXV0aG9yPjwvYXV0aG9ycz48
L2NvbnRyaWJ1dG9ycz48YXV0aC1hZGRyZXNzPkRlcGFydG1lbnQgb2YgQ2xpbmljYWwgRXBpZGVt
aW9sb2d5IGFuZCBCaW9zdGF0aXN0aWNzLCBNY01hc3RlciBVbml2ZXJzaXR5LCBIYW1pbHRvbiwg
T250YXJpbywgQ2FuYWRhLjwvYXV0aC1hZGRyZXNzPjx0aXRsZXM+PHRpdGxlPkV2YWx1YXRpb24g
b2YgaW1wYWlybWVudCBvZiBoZWFsdGggcmVsYXRlZCBxdWFsaXR5IG9mIGxpZmUgaW4gYXN0aG1h
OiBkZXZlbG9wbWVudCBvZiBhIHF1ZXN0aW9ubmFpcmUgZm9yIHVzZSBpbiBjbGluaWNhbCB0cmlh
bHM8L3RpdGxlPjxzZWNvbmRhcnktdGl0bGU+VGhvcmF4PC9zZWNvbmRhcnktdGl0bGU+PC90aXRs
ZXM+PHBlcmlvZGljYWw+PGZ1bGwtdGl0bGU+VGhvcmF4PC9mdWxsLXRpdGxlPjwvcGVyaW9kaWNh
bD48cGFnZXM+NzYtODM8L3BhZ2VzPjx2b2x1bWU+NDc8L3ZvbHVtZT48bnVtYmVyPjI8L251bWJl
cj48ZWRpdGlvbj4xOTkyLzAyLzAxPC9lZGl0aW9uPjxrZXl3b3Jkcz48a2V5d29yZD5BZG9sZXNj
ZW50PC9rZXl3b3JkPjxrZXl3b3JkPkFkdWx0PC9rZXl3b3JkPjxrZXl3b3JkPkFnZWQ8L2tleXdv
cmQ+PGtleXdvcmQ+QXN0aG1hLypwaHlzaW9wYXRob2xvZ3kvcHN5Y2hvbG9neS9yZWhhYmlsaXRh
dGlvbjwva2V5d29yZD48a2V5d29yZD5DbGluaWNhbCBUcmlhbHMgYXMgVG9waWMvKm1ldGhvZHM8
L2tleXdvcmQ+PGtleXdvcmQ+RW1vdGlvbnM8L2tleXdvcmQ+PGtleXdvcmQ+RW52aXJvbm1lbnQ8
L2tleXdvcmQ+PGtleXdvcmQ+RmVtYWxlPC9rZXl3b3JkPjxrZXl3b3JkPkh1bWFuczwva2V5d29y
ZD48a2V5d29yZD5NYWxlPC9rZXl3b3JkPjxrZXl3b3JkPk1pZGRsZSBBZ2VkPC9rZXl3b3JkPjxr
ZXl3b3JkPlBoeXNpY2FsIEZpdG5lc3MvcGh5c2lvbG9neTwva2V5d29yZD48a2V5d29yZD4qUXVh
bGl0eSBvZiBMaWZlPC9rZXl3b3JkPjxrZXl3b3JkPlN1cnZleXMgYW5kIFF1ZXN0aW9ubmFpcmVz
PC9rZXl3b3JkPjwva2V5d29yZHM+PGRhdGVzPjx5ZWFyPjE5OTI8L3llYXI+PHB1Yi1kYXRlcz48
ZGF0ZT5GZWI8L2RhdGU+PC9wdWItZGF0ZXM+PC9kYXRlcz48aXNibj4wMDQwLTYzNzYgKFByaW50
KSYjeEQ7MDA0MC02Mzc2PC9pc2JuPjxhY2Nlc3Npb24tbnVtPjE1NDk4Mjc8L2FjY2Vzc2lvbi1u
dW0+PHVybHM+PC91cmxzPjxjdXN0b20yPlBNQzQ2MzU3NDwvY3VzdG9tMj48ZWxlY3Ryb25pYy1y
ZXNvdXJjZS1udW0+MTAuMTEzNi90aHguNDcuMi43NjwvZWxlY3Ryb25pYy1yZXNvdXJjZS1udW0+
PHJlbW90ZS1kYXRhYmFzZS1wcm92aWRlcj5OTE08L3JlbW90ZS1kYXRhYmFzZS1wcm92aWRlcj48
bGFuZ3VhZ2U+ZW5nPC9sYW5ndWFnZT48L3JlY29yZD48L0NpdGU+PENpdGU+PEF1dGhvcj5BcGZl
bGJhY2hlcjwvQXV0aG9yPjxZZWFyPjIwMTY8L1llYXI+PFJlY051bT4xODA8L1JlY051bT48cmVj
b3JkPjxyZWMtbnVtYmVyPjE4MDwvcmVjLW51bWJlcj48Zm9yZWlnbi1rZXlzPjxrZXkgYXBwPSJF
TiIgZGItaWQ9InhzZTlzczl0OGE5OWR1ZXJ2eGh4ZXdmNTBlc3MyZWFlenp3diIgdGltZXN0YW1w
PSIxNjY1OTI1MTY2Ij4xODA8L2tleT48L2ZvcmVpZ24ta2V5cz48cmVmLXR5cGUgbmFtZT0iSm91
cm5hbCBBcnRpY2xlIj4xNzwvcmVmLXR5cGU+PGNvbnRyaWJ1dG9ycz48YXV0aG9ycz48YXV0aG9y
PkFwZmVsYmFjaGVyLCBDIEo8L2F1dGhvcj48YXV0aG9yPkpvbmVzLCBDIEo8L2F1dGhvcj48YXV0
aG9yPkZyZXcsIEE8L2F1dGhvcj48YXV0aG9yPlNtaXRoLCBILjwvYXV0aG9yPjwvYXV0aG9ycz48
L2NvbnRyaWJ1dG9ycz48YXV0aC1hZGRyZXNzPkRpdmlzaW9uIG9mIFByaW1hcnkgQ2FyZSBhbmQg
UHVibGljIEhlYWx0aCwgQnJpZ2h0b24gYW5kIFN1c3NleCBNZWRpY2FsIFNjaG9vbCwgQnJpZ2h0
b24sIFVLLiYjeEQ7TWVkaWNhbCBTb2Npb2xvZ3ksIEluc3RpdHV0ZSBvZiBFcGlkZW1pb2xvZ3kg
YW5kIFByZXZlbnRpdmUgTWVkaWNpbmUsIFVuaXZlcnNpdHkgb2YgUmVnZW5zYnVyZywgUmVnZW5z
YnVyZywgR2VybWFueS4mI3hEO0RlcGFydG1lbnQgb2YgUmVzcGlyYXRvcnkgTWVkaWNpbmUsIEJy
aWdodG9uIGFuZCBTdXNzZXggVW5pdmVyc2l0eSBIb3NwaXRhbHMgTkhTIFRydXN0LCBCcmlnaHRv
biwgVUsuPC9hdXRoLWFkZHJlc3M+PHRpdGxlcz48dGl0bGU+VmFsaWRpdHkgb2YgdGhyZWUgYXN0
aG1hLXNwZWNpZmljIHF1YWxpdHkgb2YgbGlmZSBxdWVzdGlvbm5haXJlczogdGhlIHBhdGllbnRz
JmFwb3M7IHBlcnNwZWN0aXZlPC90aXRsZT48c2Vjb25kYXJ5LXRpdGxlPkJNSiBPcGVuPC9zZWNv
bmRhcnktdGl0bGU+PC90aXRsZXM+PHBlcmlvZGljYWw+PGZ1bGwtdGl0bGU+Qk1KIE9wZW48L2Z1
bGwtdGl0bGU+PC9wZXJpb2RpY2FsPjxwYWdlcz5lMDExNzkzPC9wYWdlcz48dm9sdW1lPjY8L3Zv
bHVtZT48bnVtYmVyPjEyPC9udW1iZXI+PGVkaXRpb24+MjAxNi8xMi8yMzwvZWRpdGlvbj48a2V5
d29yZHM+PGtleXdvcmQ+QWN0aXZpdGllcyBvZiBEYWlseSBMaXZpbmc8L2tleXdvcmQ+PGtleXdv
cmQ+QWR1bHQ8L2tleXdvcmQ+PGtleXdvcmQ+QWdlZDwva2V5d29yZD48a2V5d29yZD4qQXN0aG1h
PC9rZXl3b3JkPjxrZXl3b3JkPkZlbWFsZTwva2V5d29yZD48a2V5d29yZD5IdW1hbnM8L2tleXdv
cmQ+PGtleXdvcmQ+TWFsZTwva2V5d29yZD48a2V5d29yZD5NaWRkbGUgQWdlZDwva2V5d29yZD48
a2V5d29yZD5QYXRpZW50IFNhdGlzZmFjdGlvbjwva2V5d29yZD48a2V5d29yZD5RdWFsaXRhdGl2
ZSBSZXNlYXJjaDwva2V5d29yZD48a2V5d29yZD4qUXVhbGl0eSBvZiBMaWZlPC9rZXl3b3JkPjxr
ZXl3b3JkPlJlcHJvZHVjaWJpbGl0eSBvZiBSZXN1bHRzPC9rZXl3b3JkPjxrZXl3b3JkPipTdXJ2
ZXlzIGFuZCBRdWVzdGlvbm5haXJlczwva2V5d29yZD48a2V5d29yZD5Vbml0ZWQgS2luZ2RvbTwv
a2V5d29yZD48a2V5d29yZD5Zb3VuZyBBZHVsdDwva2V5d29yZD48a2V5d29yZD4qcXVhbGl0YXRp
dmUgcmVzZWFyY2g8L2tleXdvcmQ+PC9rZXl3b3Jkcz48ZGF0ZXM+PHllYXI+MjAxNjwveWVhcj48
cHViLWRhdGVzPjxkYXRlPkRlYyAyMjwvZGF0ZT48L3B1Yi1kYXRlcz48L2RhdGVzPjxpc2JuPjIw
NDQtNjA1NTwvaXNibj48YWNjZXNzaW9uLW51bT4yODAwNzcwNjwvYWNjZXNzaW9uLW51bT48dXJs
cz48L3VybHM+PGN1c3RvbTI+UE1DNTIyMzY0MTwvY3VzdG9tMj48ZWxlY3Ryb25pYy1yZXNvdXJj
ZS1udW0+MTAuMTEzNi9ibWpvcGVuLTIwMTYtMDExNzkzPC9lbGVjdHJvbmljLXJlc291cmNlLW51
bT48cmVtb3RlLWRhdGFiYXNlLXByb3ZpZGVyPk5MTTwvcmVtb3RlLWRhdGFiYXNlLXByb3ZpZGVy
PjxsYW5ndWFnZT5lbmc8L2xhbmd1YWdlPjwvcmVjb3JkPjwvQ2l0ZT48L0VuZE5vdGU+
</w:fldData>
              </w:fldChar>
            </w:r>
            <w:r w:rsidR="007E24D9">
              <w:rPr>
                <w:rFonts w:cstheme="minorHAnsi"/>
                <w:sz w:val="20"/>
                <w:szCs w:val="20"/>
              </w:rPr>
              <w:instrText xml:space="preserve"> ADDIN EN.CITE </w:instrText>
            </w:r>
            <w:r w:rsidR="007E24D9">
              <w:rPr>
                <w:rFonts w:cstheme="minorHAnsi"/>
                <w:sz w:val="20"/>
                <w:szCs w:val="20"/>
              </w:rPr>
              <w:fldChar w:fldCharType="begin">
                <w:fldData xml:space="preserve">PEVuZE5vdGU+PENpdGUgRXhjbHVkZVllYXI9IjEiPjxBdXRob3I+SnVuaXBlcjwvQXV0aG9yPjxZ
ZWFyPjE5OTM8L1llYXI+PFJlY051bT4xNjQ8L1JlY051bT48RGlzcGxheVRleHQ+PHN0eWxlIGZh
Y2U9InN1cGVyc2NyaXB0Ij4zNS00MSw1NDwvc3R5bGU+PC9EaXNwbGF5VGV4dD48cmVjb3JkPjxy
ZWMtbnVtYmVyPjE2NDwvcmVjLW51bWJlcj48Zm9yZWlnbi1rZXlzPjxrZXkgYXBwPSJFTiIgZGIt
aWQ9InhzZTlzczl0OGE5OWR1ZXJ2eGh4ZXdmNTBlc3MyZWFlenp3diIgdGltZXN0YW1wPSIxNjY1
OTI1MTY2Ij4xNjQ8L2tleT48L2ZvcmVpZ24ta2V5cz48cmVmLXR5cGUgbmFtZT0iSm91cm5hbCBB
cnRpY2xlIj4xNzwvcmVmLXR5cGU+PGNvbnRyaWJ1dG9ycz48YXV0aG9ycz48YXV0aG9yPkp1bmlw
ZXIsIEUgRjwvYXV0aG9yPjxhdXRob3I+R3V5YXR0LCBHIEg8L2F1dGhvcj48YXV0aG9yPkZlcnJp
ZSwgUCBKPC9hdXRob3I+PGF1dGhvcj5HcmlmZml0aCwgTC4gRS48L2F1dGhvcj48L2F1dGhvcnM+
PC9jb250cmlidXRvcnM+PGF1dGgtYWRkcmVzcz5NY21hc3RlciB1bml2LG1lZCBjdHIsZGVwdCBt
ZWQsaGFtaWx0b24gbDhuIDN6NSxvbnRhcmlvLGNhbmFkYS4gSlVOSVBFUiwgRUYgKGNvcnJlc3Bv
bmRpbmcgYXV0aG9yKSwgTUNNQVNURVIgVU5JVixNRUQgQ1RSLERFUFQgQ0xJTiBFUElERU1JT0wg
JmFtcDsgQklPU1RBVCwxMjAwIE1BSU4gU1QgVyxIQU1JTFRPTiBMOE4gM1o1LE9OVEFSSU8sQ0FO
QURBLjwvYXV0aC1hZGRyZXNzPjx0aXRsZXM+PHRpdGxlPk1lYXN1cmluZyBRdWFsaXR5LW9mLUxp
ZmUgaW4gQXN0aG1hPC90aXRsZT48c2Vjb25kYXJ5LXRpdGxlPkFtZXJpY2FuIFJldmlldyBvZiBS
ZXNwaXJhdG9yeSBEaXNlYXNlPC9zZWNvbmRhcnktdGl0bGU+PC90aXRsZXM+PHBlcmlvZGljYWw+
PGZ1bGwtdGl0bGU+QW1lcmljYW4gUmV2aWV3IG9mIFJlc3BpcmF0b3J5IERpc2Vhc2U8L2Z1bGwt
dGl0bGU+PC9wZXJpb2RpY2FsPjxwYWdlcz44MzItODM4PC9wYWdlcz48dm9sdW1lPjE0Nzwvdm9s
dW1lPjxudW1iZXI+NDwvbnVtYmVyPjxrZXl3b3Jkcz48a2V5d29yZD5DTElOSUNBTC1UUklBTFM8
L2tleXdvcmQ+PGtleXdvcmQ+SEVBTFRILVNUQVRVUzwva2V5d29yZD48a2V5d29yZD5BSVJXQVkg
SFlQRVJSRVNQT05TSVZFTkVTUzwva2V5d29yZD48a2V5d29yZD5CUk9OQ0hJQUw8L2tleXdvcmQ+
PGtleXdvcmQ+UkVTUE9OU0lWRU5FU1M8L2tleXdvcmQ+PGtleXdvcmQ+SElTVEFNSU5FPC9rZXl3
b3JkPjxrZXl3b3JkPkRJU0VBU0U8L2tleXdvcmQ+PGtleXdvcmQ+TUVUSEFDSE9MSU5FPC9rZXl3
b3JkPjxrZXl3b3JkPlJFU1BPTlNFUzwva2V5d29yZD48a2V5d29yZD5RdWFsaXR5IG9mIExpZmU8
L2tleXdvcmQ+PGtleXdvcmQ+QXN0aG1hPC9rZXl3b3JkPjwva2V5d29yZHM+PGRhdGVzPjx5ZWFy
PjE5OTM8L3llYXI+PHB1Yi1kYXRlcz48ZGF0ZT5BcHI8L2RhdGU+PC9wdWItZGF0ZXM+PC9kYXRl
cz48aXNibj4wMDAzLTA4MDU8L2lzYm4+PGFjY2Vzc2lvbi1udW0+V09TOkExOTkzS1Y3MjQwMDAw
ODwvYWNjZXNzaW9uLW51bT48dXJscz48L3VybHM+PGN1c3RvbTE+UkFZWUFOLUlOQ0xVU0lPTjog
eyZxdW90O0FubmEmcXVvdDs9Jmd0OyZxdW90O0luY2x1ZGVkJnF1b3Q7LCAmcXVvdDtFa2F0ZXJp
bmEmcXVvdDs9Jmd0OyZxdW90O0luY2x1ZGVkJnF1b3Q7fSB8IFJBWVlBTi1MQUJFTFM6IEFRTFE8
L2N1c3RvbTE+PGxhbmd1YWdlPkVuZ2xpc2g8L2xhbmd1YWdlPjwvcmVjb3JkPjwvQ2l0ZT48Q2l0
ZT48QXV0aG9yPkFidXJ1ejwvQXV0aG9yPjxZZWFyPjIwMDc8L1llYXI+PFJlY051bT4xNjU8L1Jl
Y051bT48cmVjb3JkPjxyZWMtbnVtYmVyPjE2NTwvcmVjLW51bWJlcj48Zm9yZWlnbi1rZXlzPjxr
ZXkgYXBwPSJFTiIgZGItaWQ9InhzZTlzczl0OGE5OWR1ZXJ2eGh4ZXdmNTBlc3MyZWFlenp3diIg
dGltZXN0YW1wPSIxNjY1OTI1MTY2Ij4xNjU8L2tleT48L2ZvcmVpZ24ta2V5cz48cmVmLXR5cGUg
bmFtZT0iSm91cm5hbCBBcnRpY2xlIj4xNzwvcmVmLXR5cGU+PGNvbnRyaWJ1dG9ycz48YXV0aG9y
cz48YXV0aG9yPkFidXJ1eiwgUzwvYXV0aG9yPjxhdXRob3I+R2FtYmxlLCBKPC9hdXRob3I+PGF1
dGhvcj5IZWFuZXksIEwgRzwvYXV0aG9yPjwvYXV0aG9ycz48L2NvbnRyaWJ1dG9ycz48YXV0aC1h
ZGRyZXNzPkFidXJ1eiwgU2FsYWguIERlcGFydG1lbnQgb2YgQ2xpbmljYWwgUGhhcm1hY3ksIEZh
Y3VsdHkgb2YgUGhhcm1hY3ksIFVuaXZlcnNpdHkgb2YgSm9yZGFuLCBBbW1hbiwgSm9yZGFuLiBh
YnVydXpAanUuZWR1LmpvPC9hdXRoLWFkZHJlc3M+PHRpdGxlcz48dGl0bGU+QXNzZXNzbWVudCBv
ZiBpbXBhaXJtZW50IGluIGhlYWx0aC1yZWxhdGVkIHF1YWxpdHkgb2YgbGlmZSBpbiBwYXRpZW50
cyB3aXRoIGRpZmZpY3VsdCBhc3RobWE6IHBzeWNob21ldHJpYyBwZXJmb3JtYW5jZSBvZiB0aGUg
QXN0aG1hIFF1YWxpdHkgb2YgTGlmZSBRdWVzdGlvbm5haXJlPC90aXRsZT48c2Vjb25kYXJ5LXRp
dGxlPlJlc3Bpcm9sb2d5PC9zZWNvbmRhcnktdGl0bGU+PC90aXRsZXM+PHBlcmlvZGljYWw+PGZ1
bGwtdGl0bGU+UmVzcGlyb2xvZ3k8L2Z1bGwtdGl0bGU+PC9wZXJpb2RpY2FsPjxwYWdlcz4yMjct
MzM8L3BhZ2VzPjx2b2x1bWU+MTI8L3ZvbHVtZT48bnVtYmVyPjI8L251bWJlcj48a2V5d29yZHM+
PGtleXdvcmQ+QWR1bHQ8L2tleXdvcmQ+PGtleXdvcmQ+KkFzdGhtYS9weCBbUHN5Y2hvbG9neV08
L2tleXdvcmQ+PGtleXdvcmQ+RmVtYWxlPC9rZXl3b3JkPjxrZXl3b3JkPipIZWFsdGggU3RhdHVz
PC9rZXl3b3JkPjxrZXl3b3JkPkh1bWFuczwva2V5d29yZD48a2V5d29yZD5NYWxlPC9rZXl3b3Jk
PjxrZXl3b3JkPipPdXRjb21lIEFzc2Vzc21lbnQsIEhlYWx0aCBDYXJlL210IFtNZXRob2RzXTwv
a2V5d29yZD48a2V5d29yZD5Qcm9nbm9zaXM8L2tleXdvcmQ+PGtleXdvcmQ+KlBzeWNob21ldHJp
Y3MvbXQgW01ldGhvZHNdPC9rZXl3b3JkPjxrZXl3b3JkPipRdWFsaXR5IG9mIExpZmU8L2tleXdv
cmQ+PGtleXdvcmQ+U2V2ZXJpdHkgb2YgSWxsbmVzcyBJbmRleDwva2V5d29yZD48a2V5d29yZD4q
U3VydmV5cyBhbmQgUXVlc3Rpb25uYWlyZXM8L2tleXdvcmQ+PGtleXdvcmQ+UHN5Y2hvbWV0cmlj
czwva2V5d29yZD48a2V5d29yZD5Bc3RobWE8L2tleXdvcmQ+PGtleXdvcmQ+UXVhbGl0eSBvZiBM
aWZlPC9rZXl3b3JkPjxrZXl3b3JkPlF1ZXN0aW9ubmFpcmVzPC9rZXl3b3JkPjwva2V5d29yZHM+
PGRhdGVzPjx5ZWFyPjIwMDc8L3llYXI+PHB1Yi1kYXRlcz48ZGF0ZT5NYXI8L2RhdGU+PC9wdWIt
ZGF0ZXM+PC9kYXRlcz48aXNibj4xMzIzLTc3OTk8L2lzYm4+PGFjY2Vzc2lvbi1udW0+MTcyOTg0
NTU8L2FjY2Vzc2lvbi1udW0+PHVybHM+PHJlbGF0ZWQtdXJscz48dXJsPmh0dHBzOi8vb3ZpZHNw
Lm92aWQuY29tL292aWR3ZWIuY2dpP1Q9SlMmYW1wO0NTQz1ZJmFtcDtORVdTPU4mYW1wO1BBR0U9
ZnVsbHRleHQmYW1wO0Q9bWVkNiZhbXA7QU49MTcyOTg0NTUgaHR0cDovL3Jlc29sdmVyLmVic2Nv
aG9zdC5jb20vb3BlbnVybD9pc3NuPTEzMjM3Nzk5JmFtcDtWb2x1bWU9MTImYW1wO2lzc3VlPTIm
YW1wO3NwYWdlPTIyNyZhbXA7dGl0bGU9QXNzZXNzbWVudCtvZitpbXBhaXJtZW50K2luK2hlYWx0
aC1yZWxhdGVkK3F1YWxpdHkrb2YrbGlmZStpbitwYXRpZW50cyt3aXRoK2RpZmZpY3VsdCthc3Ro
bWElM0ErcHN5Y2hvbWV0cmljK3BlcmZvcm1hbmNlK29mK3RoZStBc3RobWErUXVhbGl0eStvZitM
aWZlK1F1ZXN0aW9ubmFpcmUuJmFtcDt5ZWFyPTIwMDcmYW1wO2F1bGFzdD1BYnVydXo8L3VybD48
dXJsPmh0dHBzOi8vb25saW5lbGlicmFyeS53aWxleS5jb20vZG9pL2Ficy8xMC4xMTExL2ouMTQ0
MC0xODQzLjIwMDYuMDEwMjAueDwvdXJsPjwvcmVsYXRlZC11cmxzPjwvdXJscz48Y3VzdG9tMT5S
QVlZQU4tSU5DTFVTSU9OOiB7JnF1b3Q7QW5uYSZxdW90Oz0mZ3Q7JnF1b3Q7SW5jbHVkZWQmcXVv
dDssICZxdW90O0VrYXRlcmluYSZxdW90Oz0mZ3Q7JnF1b3Q7SW5jbHVkZWQmcXVvdDt9IHwgUkFZ
WUFOLUxBQkVMUzogQVFMUTwvY3VzdG9tMT48ZWxlY3Ryb25pYy1yZXNvdXJjZS1udW0+MTAuMTEx
MS9qLjE0NDAtMTg0My4yMDA2LjAxMDIwLng8L2VsZWN0cm9uaWMtcmVzb3VyY2UtbnVtPjxsYW5n
dWFnZT5FbmdsaXNoPC9sYW5ndWFnZT48L3JlY29yZD48L0NpdGU+PENpdGU+PEF1dGhvcj5MZWlk
eTwvQXV0aG9yPjxZZWFyPjE5OTg8L1llYXI+PFJlY051bT4xNjY8L1JlY051bT48cmVjb3JkPjxy
ZWMtbnVtYmVyPjE2NjwvcmVjLW51bWJlcj48Zm9yZWlnbi1rZXlzPjxrZXkgYXBwPSJFTiIgZGIt
aWQ9InhzZTlzczl0OGE5OWR1ZXJ2eGh4ZXdmNTBlc3MyZWFlenp3diIgdGltZXN0YW1wPSIxNjY1
OTI1MTY2Ij4xNjY8L2tleT48L2ZvcmVpZ24ta2V5cz48cmVmLXR5cGUgbmFtZT0iSm91cm5hbCBB
cnRpY2xlIj4xNzwvcmVmLXR5cGU+PGNvbnRyaWJ1dG9ycz48YXV0aG9ycz48YXV0aG9yPkxlaWR5
LCBOIEs8L2F1dGhvcj48YXV0aG9yPkNvdWdobGluLCBDPC9hdXRob3I+PC9hdXRob3JzPjwvY29u
dHJpYnV0b3JzPjxhdXRoLWFkZHJlc3M+TGVpZHksIE4gSy4gQ2VudGVyIGZvciBIZWFsdGggT3V0
Y29tZXMgUmVzZWFyY2gsIE1FRFRBUCBJbnRlcm5hdGlvbmFsLCBJbmMuLCBCZXRoZXNkYSwgTUQg
MjA4MTQsIFVTQS48L2F1dGgtYWRkcmVzcz48dGl0bGVzPjx0aXRsZT5Qc3ljaG9tZXRyaWMgcGVy
Zm9ybWFuY2Ugb2YgdGhlIEFzdGhtYSBRdWFsaXR5IG9mIExpZmUgUXVlc3Rpb25uYWlyZSBpbiBh
IFVTIHNhbXBsZTwvdGl0bGU+PHNlY29uZGFyeS10aXRsZT5RdWFsaXR5IG9mIExpZmUgUmVzZWFy
Y2g8L3NlY29uZGFyeS10aXRsZT48L3RpdGxlcz48cGVyaW9kaWNhbD48ZnVsbC10aXRsZT5RdWFs
aXR5IG9mIExpZmUgUmVzZWFyY2g8L2Z1bGwtdGl0bGU+PC9wZXJpb2RpY2FsPjxwYWdlcz4xMjct
MzQ8L3BhZ2VzPjx2b2x1bWU+Nzwvdm9sdW1lPjxudW1iZXI+MjwvbnVtYmVyPjxrZXl3b3Jkcz48
a2V5d29yZD5BZHVsdDwva2V5d29yZD48a2V5d29yZD5BbmFseXNpcyBvZiBWYXJpYW5jZTwva2V5
d29yZD48a2V5d29yZD4qQXN0aG1hL3B4IFtQc3ljaG9sb2d5XTwva2V5d29yZD48a2V5d29yZD5D
cm9zcy1TZWN0aW9uYWwgU3R1ZGllczwva2V5d29yZD48a2V5d29yZD5GZW1hbGU8L2tleXdvcmQ+
PGtleXdvcmQ+SHVtYW5zPC9rZXl3b3JkPjxrZXl3b3JkPk1hbGU8L2tleXdvcmQ+PGtleXdvcmQ+
UHN5Y2hvbWV0cmljczwva2V5d29yZD48a2V5d29yZD4qUXVhbGl0eSBvZiBMaWZlPC9rZXl3b3Jk
PjxrZXl3b3JkPlJlcHJvZHVjaWJpbGl0eSBvZiBSZXN1bHRzPC9rZXl3b3JkPjxrZXl3b3JkPlNl
dmVyaXR5IG9mIElsbG5lc3MgSW5kZXg8L2tleXdvcmQ+PGtleXdvcmQ+U3RhdGlzdGljcywgTm9u
cGFyYW1ldHJpYzwva2V5d29yZD48a2V5d29yZD4qU3VydmV5cyBhbmQgUXVlc3Rpb25uYWlyZXM8
L2tleXdvcmQ+PGtleXdvcmQ+VW5pdGVkIFN0YXRlczwva2V5d29yZD48a2V5d29yZD5RdWVzdGlv
bm5haXJlczwva2V5d29yZD48a2V5d29yZD5RdWFsaXR5IG9mIExpZmU8L2tleXdvcmQ+PGtleXdv
cmQ+QXN0aG1hPC9rZXl3b3JkPjwva2V5d29yZHM+PGRhdGVzPjx5ZWFyPjE5OTg8L3llYXI+PHB1
Yi1kYXRlcz48ZGF0ZT5GZWI8L2RhdGU+PC9wdWItZGF0ZXM+PC9kYXRlcz48aXNibj4wOTYyLTkz
NDM8L2lzYm4+PGFjY2Vzc2lvbi1udW0+OTUyMzQ5NDwvYWNjZXNzaW9uLW51bT48dXJscz48cmVs
YXRlZC11cmxzPjx1cmw+aHR0cHM6Ly9vdmlkc3Aub3ZpZC5jb20vb3ZpZHdlYi5jZ2k/VD1KUyZh
bXA7Q1NDPVkmYW1wO05FV1M9TiZhbXA7UEFHRT1mdWxsdGV4dCZhbXA7RD1tZWQ0JmFtcDtBTj05
NTIzNDk0IGh0dHA6Ly9yZXNvbHZlci5lYnNjb2hvc3QuY29tL29wZW51cmw/aXNzbj0wOTYyOTM0
MyZhbXA7Vm9sdW1lPTcmYW1wO2lzc3VlPTImYW1wO3NwYWdlPTEyNyZhbXA7dGl0bGU9UHN5Y2hv
bWV0cmljK3BlcmZvcm1hbmNlK29mK3RoZStBc3RobWErUXVhbGl0eStvZitMaWZlK1F1ZXN0aW9u
bmFpcmUraW4rYStVUytzYW1wbGUuJmFtcDt5ZWFyPTE5OTgmYW1wO2F1bGFzdD1MZWlkeTwvdXJs
PjwvcmVsYXRlZC11cmxzPjwvdXJscz48Y3VzdG9tMT5SQVlZQU4tSU5DTFVTSU9OOiB7JnF1b3Q7
QW5uYSZxdW90Oz0mZ3Q7JnF1b3Q7SW5jbHVkZWQmcXVvdDssICZxdW90O0VrYXRlcmluYSZxdW90
Oz0mZ3Q7JnF1b3Q7SW5jbHVkZWQmcXVvdDt9IHwgUkFZWUFOLUxBQkVMUzogQVFMUTwvY3VzdG9t
MT48bGFuZ3VhZ2U+RW5nbGlzaDwvbGFuZ3VhZ2U+PC9yZWNvcmQ+PC9DaXRlPjxDaXRlPjxBdXRo
b3I+TGVpZHk8L0F1dGhvcj48WWVhcj4xOTk4PC9ZZWFyPjxSZWNOdW0+MTY3PC9SZWNOdW0+PHJl
Y29yZD48cmVjLW51bWJlcj4xNjc8L3JlYy1udW1iZXI+PGZvcmVpZ24ta2V5cz48a2V5IGFwcD0i
RU4iIGRiLWlkPSJ4c2U5c3M5dDhhOTlkdWVydnhoeGV3ZjUwZXNzMmVhZXp6d3YiIHRpbWVzdGFt
cD0iMTY2NTkyNTE2NiI+MTY3PC9rZXk+PC9mb3JlaWduLWtleXM+PHJlZi10eXBlIG5hbWU9Ikpv
dXJuYWwgQXJ0aWNsZSI+MTc8L3JlZi10eXBlPjxjb250cmlidXRvcnM+PGF1dGhvcnM+PGF1dGhv
cj5MZWlkeSwgTiBLPC9hdXRob3I+PGF1dGhvcj5DaGFuLCBLIFM8L2F1dGhvcj48YXV0aG9yPkNv
dWdobGluLCBDPC9hdXRob3I+PC9hdXRob3JzPjwvY29udHJpYnV0b3JzPjxhdXRoLWFkZHJlc3M+
KExlaWR5KSBDZW50ZXIgZm9yIEhlYWx0aCBPdXRjb21lcyBSZXNlYXJjaCwgTUVEVEFQIEludGVy
bmF0aW9uYWwgSW5jLiAoTGVpZHkpIENlbnRlciBmb3IgSGVhbHRoIE91dGNvbWVzIFJlc2VhcmNo
LCBNRURUQVAgSW50ZXJuYXRpb25hbCBJbmMuLCA3MTAxIFdpc2NvbnNpbiBBdmVudWUsIEJldGhl
c2RhLCBNRCAyMDgxNCwgVW5pdGVkIFN0YXRlcyBOLksuIExlaWR5LCBDZW50ZXIgZm9yIEhlYWx0
aCBPdXRjb21lcyBSZXNlYXJjaCwgTUVEVEFQIEludGVybmF0aW9uYWwgSW5jLiwgNzEwMSBXaXNj
b25zaW4gQXZlbnVlLCBCZXRoZXNkYSwgTUQgMjA4MTQsIFVuaXRlZCBTdGF0ZXM8L2F1dGgtYWRk
cmVzcz48dGl0bGVzPjx0aXRsZT5JcyB0aGUgYXN0aG1hIHF1YWxpdHkgb2YgbGlmZSBxdWVzdGlv
bm5haXJlIGEgdXNlZnVsIG1lYXN1cmUgZm9yIGxvdy0gaW5jb21lIGFzdGhtYXRpY3M/PC90aXRs
ZT48c2Vjb25kYXJ5LXRpdGxlPkFtZXJpY2FuIEpvdXJuYWwgb2YgUmVzcGlyYXRvcnkgYW5kIENy
aXRpY2FsIENhcmUgTWVkaWNpbmU8L3NlY29uZGFyeS10aXRsZT48L3RpdGxlcz48cGVyaW9kaWNh
bD48ZnVsbC10aXRsZT5BbWVyaWNhbiBKb3VybmFsIG9mIFJlc3BpcmF0b3J5IGFuZCBDcml0aWNh
bCBDYXJlIE1lZGljaW5lPC9mdWxsLXRpdGxlPjwvcGVyaW9kaWNhbD48cGFnZXM+MTA4Mi0xMDkw
PC9wYWdlcz48dm9sdW1lPjE1ODwvdm9sdW1lPjxudW1iZXI+NDwvbnVtYmVyPjxrZXl3b3Jkcz48
a2V5d29yZD5hZHVsdDwva2V5d29yZD48a2V5d29yZD5hcnRpY2xlPC9rZXl3b3JkPjxrZXl3b3Jk
PmFzdGhtYS9kaSBbRGlhZ25vc2lzXTwva2V5d29yZD48a2V5d29yZD5kaWFnbm9zdGljIGFjY3Vy
YWN5PC9rZXl3b3JkPjxrZXl3b3JkPmRpYWdub3N0aWMgdmFsdWU8L2tleXdvcmQ+PGtleXdvcmQ+
ZGlzZWFzZSBzZXZlcml0eTwva2V5d29yZD48a2V5d29yZD5odW1hbjwva2V5d29yZD48a2V5d29y
ZD5sb3dlc3QgaW5jb21lIGdyb3VwPC9rZXl3b3JkPjxrZXl3b3JkPm1ham9yIGNsaW5pY2FsIHN0
dWR5PC9rZXl3b3JkPjxrZXl3b3JkPnByaW9yaXR5IGpvdXJuYWw8L2tleXdvcmQ+PGtleXdvcmQ+
cXVhbGl0eSBvZiBsaWZlPC9rZXl3b3JkPjxrZXl3b3JkPnNjb3Jpbmcgc3lzdGVtPC9rZXl3b3Jk
PjxrZXl3b3JkPlF1ZXN0aW9ubmFpcmVzPC9rZXl3b3JkPjxrZXl3b3JkPkFzdGhtYTwva2V5d29y
ZD48L2tleXdvcmRzPjxkYXRlcz48eWVhcj4xOTk4PC95ZWFyPjxwdWItZGF0ZXM+PGRhdGU+MTk5
ODwvZGF0ZT48L3B1Yi1kYXRlcz48L2RhdGVzPjxpc2JuPjEwNzMtNDQ5WDwvaXNibj48YWNjZXNz
aW9uLW51bT4yODQ4OTAwNTwvYWNjZXNzaW9uLW51bT48dXJscz48cmVsYXRlZC11cmxzPjx1cmw+
aHR0cHM6Ly9vdmlkc3Aub3ZpZC5jb20vb3ZpZHdlYi5jZ2k/VD1KUyZhbXA7Q1NDPVkmYW1wO05F
V1M9TiZhbXA7UEFHRT1mdWxsdGV4dCZhbXA7RD1lbWVkNiZhbXA7QU49Mjg0ODkwMDUgaHR0cDov
L3Jlc29sdmVyLmVic2NvaG9zdC5jb20vb3BlbnVybD9pc3NuPTEwNzM0NDlYJmFtcDtWb2x1bWU9
MTU4JmFtcDtpc3N1ZT00JmFtcDtzcGFnZT0xMDgyJmFtcDt0aXRsZT1Jcyt0aGUrYXN0aG1hK3F1
YWxpdHkrb2YrbGlmZStxdWVzdGlvbm5haXJlK2ErdXNlZnVsK21lYXN1cmUrZm9yK2xvdy0raW5j
b21lK2FzdGhtYXRpY3MlM0YmYW1wO3llYXI9MTk5OCZhbXA7YXVsYXN0PUxlaWR5PC91cmw+PC9y
ZWxhdGVkLXVybHM+PC91cmxzPjxjdXN0b20xPlJBWVlBTi1JTkNMVVNJT046IHsmcXVvdDtBbm5h
JnF1b3Q7PSZndDsmcXVvdDtJbmNsdWRlZCZxdW90OywgJnF1b3Q7RWthdGVyaW5hJnF1b3Q7PSZn
dDsmcXVvdDtJbmNsdWRlZCZxdW90O30gfCBSQVlZQU4tTEFCRUxTOiBBUUxRPC9jdXN0b20xPjxs
YW5ndWFnZT5FbmdsaXNoPC9sYW5ndWFnZT48L3JlY29yZD48L0NpdGU+PENpdGU+PEF1dGhvcj5D
aGhhYnJhPC9BdXRob3I+PFllYXI+MjAwNTwvWWVhcj48UmVjTnVtPjE2ODwvUmVjTnVtPjxyZWNv
cmQ+PHJlYy1udW1iZXI+MTY4PC9yZWMtbnVtYmVyPjxmb3JlaWduLWtleXM+PGtleSBhcHA9IkVO
IiBkYi1pZD0ieHNlOXNzOXQ4YTk5ZHVlcnZ4aHhld2Y1MGVzczJlYWV6end2IiB0aW1lc3RhbXA9
IjE2NjU5MjUxNjYiPjE2ODwva2V5PjwvZm9yZWlnbi1rZXlzPjxyZWYtdHlwZSBuYW1lPSJKb3Vy
bmFsIEFydGljbGUiPjE3PC9yZWYtdHlwZT48Y29udHJpYnV0b3JzPjxhdXRob3JzPjxhdXRob3I+
Q2hoYWJyYSwgUyBLPC9hdXRob3I+PGF1dGhvcj5LYXVzaGlrLCBTPC9hdXRob3I+PC9hdXRob3Jz
PjwvY29udHJpYnV0b3JzPjxhdXRoLWFkZHJlc3M+Q2hoYWJyYSwgU3VuaWwgSy4gRGVwYXJ0bWVu
dCBvZiBDYXJkaW9yZXNwaXJhdG9yeSBQaHlzaW9sb2d5LCBDbGluaWNhbCBSZXNlYXJjaCBDZW50
cmUsIFZhbGxhYmhiaGFpIFBhdGVsIENoZXN0IEluc3RpdHV0ZSwgVW5pdmVyc2l0eSBvZiBEZWxo
aSwgRGVsaGksIEluZGlhLiBza2NoaGFicmFAbWFpbGNpdHkuY29tPC9hdXRoLWFkZHJlc3M+PHRp
dGxlcz48dGl0bGU+VmFsaWRhdGlvbiBvZiB0aGUgYXN0aG1hIHF1YWxpdHkgb2YgbGlmZSBxdWVz
dGlvbm5haXJlIChBUUxRLVVLIEVuZ2xpc2ggdmVyc2lvbikgaW4gSW5kaWFuIGFzdGhtYXRpYyBz
dWJqZWN0czwvdGl0bGU+PHNlY29uZGFyeS10aXRsZT5JbmRpYW4gSm91cm5hbCBvZiBDaGVzdCBE
aXNlYXNlcyAmYW1wOyBBbGxpZWQgU2NpZW5jZXM8L3NlY29uZGFyeS10aXRsZT48L3RpdGxlcz48
cGVyaW9kaWNhbD48ZnVsbC10aXRsZT5JbmRpYW4gSm91cm5hbCBvZiBDaGVzdCBEaXNlYXNlcyAm
YW1wOyBBbGxpZWQgU2NpZW5jZXM8L2Z1bGwtdGl0bGU+PC9wZXJpb2RpY2FsPjxwYWdlcz4xNjct
NzM8L3BhZ2VzPjx2b2x1bWU+NDc8L3ZvbHVtZT48bnVtYmVyPjM8L251bWJlcj48a2V5d29yZHM+
PGtleXdvcmQ+QWR1bHQ8L2tleXdvcmQ+PGtleXdvcmQ+KkFzdGhtYS9jbyBbQ29tcGxpY2F0aW9u
c108L2tleXdvcmQ+PGtleXdvcmQ+KkFzdGhtYS9weCBbUHN5Y2hvbG9neV08L2tleXdvcmQ+PGtl
eXdvcmQ+QXN0aG1hL3RoIFtUaGVyYXB5XTwva2V5d29yZD48a2V5d29yZD5GZW1hbGU8L2tleXdv
cmQ+PGtleXdvcmQ+SHVtYW5zPC9rZXl3b3JkPjxrZXl3b3JkPkluZGlhPC9rZXl3b3JkPjxrZXl3
b3JkPkxhbmd1YWdlPC9rZXl3b3JkPjxrZXl3b3JkPk1hbGU8L2tleXdvcmQ+PGtleXdvcmQ+UHN5
Y2hvbWV0cmljczwva2V5d29yZD48a2V5d29yZD4qUXVhbGl0eSBvZiBMaWZlPC9rZXl3b3JkPjxr
ZXl3b3JkPipTdXJ2ZXlzIGFuZCBRdWVzdGlvbm5haXJlczwva2V5d29yZD48a2V5d29yZD5RdWVz
dGlvbm5haXJlczwva2V5d29yZD48a2V5d29yZD5RdWFsaXR5IG9mIExpZmU8L2tleXdvcmQ+PGtl
eXdvcmQ+QXN0aG1hPC9rZXl3b3JkPjwva2V5d29yZHM+PGRhdGVzPjx5ZWFyPjIwMDU8L3llYXI+
PHB1Yi1kYXRlcz48ZGF0ZT5KdWwtU2VwPC9kYXRlPjwvcHViLWRhdGVzPjwvZGF0ZXM+PGlzYm4+
MDM3Ny05MzQzPC9pc2JuPjxhY2Nlc3Npb24tbnVtPjE2MDIyMTQzPC9hY2Nlc3Npb24tbnVtPjx1
cmxzPjxyZWxhdGVkLXVybHM+PHVybD5odHRwczovL292aWRzcC5vdmlkLmNvbS9vdmlkd2ViLmNn
aT9UPUpTJmFtcDtDU0M9WSZhbXA7TkVXUz1OJmFtcDtQQUdFPWZ1bGx0ZXh0JmFtcDtEPW1lZDYm
YW1wO0FOPTE2MDIyMTQzIGh0dHA6Ly9yZXNvbHZlci5lYnNjb2hvc3QuY29tL29wZW51cmw/aXNz
bj0wMzc3OTM0MyZhbXA7Vm9sdW1lPTQ3JmFtcDtpc3N1ZT0zJmFtcDtzcGFnZT0xNjcmYW1wO3Rp
dGxlPVZhbGlkYXRpb24rb2YrdGhlK2FzdGhtYStxdWFsaXR5K29mK2xpZmUrcXVlc3Rpb25uYWly
ZSslMjhBUUxRLVVLK0VuZ2xpc2grdmVyc2lvbiUyOStpbitJbmRpYW4rYXN0aG1hdGljK3N1Ympl
Y3RzLiZhbXA7eWVhcj0yMDA1JmFtcDthdWxhc3Q9Q2hoYWJyYTwvdXJsPjwvcmVsYXRlZC11cmxz
PjwvdXJscz48Y3VzdG9tMT5SQVlZQU4tSU5DTFVTSU9OOiB7JnF1b3Q7QW5uYSZxdW90Oz0mZ3Q7
JnF1b3Q7SW5jbHVkZWQmcXVvdDssICZxdW90O0VrYXRlcmluYSZxdW90Oz0mZ3Q7JnF1b3Q7SW5j
bHVkZWQmcXVvdDt9IHwgUkFZWUFOLUxBQkVMUzogQVFMUTwvY3VzdG9tMT48bGFuZ3VhZ2U+RW5n
bGlzaDwvbGFuZ3VhZ2U+PC9yZWNvcmQ+PC9DaXRlPjxDaXRlPjxBdXRob3I+V3lyd2ljaDwvQXV0
aG9yPjxZZWFyPjIwMDI8L1llYXI+PFJlY051bT4xNjk8L1JlY051bT48cmVjb3JkPjxyZWMtbnVt
YmVyPjE2OTwvcmVjLW51bWJlcj48Zm9yZWlnbi1rZXlzPjxrZXkgYXBwPSJFTiIgZGItaWQ9Inhz
ZTlzczl0OGE5OWR1ZXJ2eGh4ZXdmNTBlc3MyZWFlenp3diIgdGltZXN0YW1wPSIxNjY1OTI1MTY2
Ij4xNjk8L2tleT48L2ZvcmVpZ24ta2V5cz48cmVmLXR5cGUgbmFtZT0iSm91cm5hbCBBcnRpY2xl
Ij4xNzwvcmVmLXR5cGU+PGNvbnRyaWJ1dG9ycz48YXV0aG9ycz48YXV0aG9yPld5cndpY2gsIEsg
VzwvYXV0aG9yPjxhdXRob3I+VGllcm5leSwgVyBNPC9hdXRob3I+PGF1dGhvcj5Xb2xpbnNreSwg
RiBEPC9hdXRob3I+PC9hdXRob3JzPjwvY29udHJpYnV0b3JzPjxhdXRoLWFkZHJlc3M+V3lyd2lj
aCwgS2F0aGxlZW4gVy4gU2FpbnQgTG91aXMgVW5pdmVyc2l0eSBTY2hvb2wgb2YgUHVibGljIEhl
YWx0aCwgU3QgTG91aXMsIE1PIDYzMTA0LTEzOTksIFVTQS4gd3lyd2ljaGtAc2x1LmVkdTwvYXV0
aC1hZGRyZXNzPjx0aXRsZXM+PHRpdGxlPlVzaW5nIHRoZSBzdGFuZGFyZCBlcnJvciBvZiBtZWFz
dXJlbWVudCB0byBpZGVudGlmeSBpbXBvcnRhbnQgY2hhbmdlcyBvbiB0aGUgQXN0aG1hIFF1YWxp
dHkgb2YgTGlmZSBRdWVzdGlvbm5haXJlPC90aXRsZT48c2Vjb25kYXJ5LXRpdGxlPlF1YWxpdHkg
b2YgTGlmZSBSZXNlYXJjaDwvc2Vjb25kYXJ5LXRpdGxlPjwvdGl0bGVzPjxwZXJpb2RpY2FsPjxm
dWxsLXRpdGxlPlF1YWxpdHkgb2YgTGlmZSBSZXNlYXJjaDwvZnVsbC10aXRsZT48L3BlcmlvZGlj
YWw+PHBhZ2VzPjEtNzwvcGFnZXM+PHZvbHVtZT4xMTwvdm9sdW1lPjxudW1iZXI+MTwvbnVtYmVy
PjxrZXl3b3Jkcz48a2V5d29yZD4qQXN0aG1hL3B4IFtQc3ljaG9sb2d5XTwva2V5d29yZD48a2V5
d29yZD5DaHJvbmljIERpc2Vhc2U8L2tleXdvcmQ+PGtleXdvcmQ+SHVtYW5zPC9rZXl3b3JkPjxr
ZXl3b3JkPkludGVydmlld3MgYXMgVG9waWM8L2tleXdvcmQ+PGtleXdvcmQ+KlF1YWxpdHkgb2Yg
TGlmZTwva2V5d29yZD48a2V5d29yZD5SZXByb2R1Y2liaWxpdHkgb2YgUmVzdWx0czwva2V5d29y
ZD48a2V5d29yZD5TdGF0aXN0aWNzIGFzIFRvcGljPC9rZXl3b3JkPjxrZXl3b3JkPipTdXJ2ZXlz
IGFuZCBRdWVzdGlvbm5haXJlcy9zdCBbU3RhbmRhcmRzXTwva2V5d29yZD48a2V5d29yZD5VcmJh
biBQb3B1bGF0aW9uPC9rZXl3b3JkPjxrZXl3b3JkPlF1ZXN0aW9ubmFpcmVzPC9rZXl3b3JkPjxr
ZXl3b3JkPlF1YWxpdHkgb2YgTGlmZTwva2V5d29yZD48a2V5d29yZD5Bc3RobWE8L2tleXdvcmQ+
PC9rZXl3b3Jkcz48ZGF0ZXM+PHllYXI+MjAwMjwveWVhcj48cHViLWRhdGVzPjxkYXRlPkZlYjwv
ZGF0ZT48L3B1Yi1kYXRlcz48L2RhdGVzPjxpc2JuPjA5NjItOTM0MzwvaXNibj48YWNjZXNzaW9u
LW51bT4xMjAwMzA1MTwvYWNjZXNzaW9uLW51bT48dXJscz48cmVsYXRlZC11cmxzPjx1cmw+aHR0
cHM6Ly9vdmlkc3Aub3ZpZC5jb20vb3ZpZHdlYi5jZ2k/VD1KUyZhbXA7Q1NDPVkmYW1wO05FV1M9
TiZhbXA7UEFHRT1mdWxsdGV4dCZhbXA7RD1tZWQ0JmFtcDtBTj0xMjAwMzA1MSBodHRwOi8vcmVz
b2x2ZXIuZWJzY29ob3N0LmNvbS9vcGVudXJsP2lzc249MDk2MjkzNDMmYW1wO1ZvbHVtZT0xMSZh
bXA7aXNzdWU9MSZhbXA7c3BhZ2U9MSZhbXA7dGl0bGU9VXNpbmcrdGhlK3N0YW5kYXJkK2Vycm9y
K29mK21lYXN1cmVtZW50K3RvK2lkZW50aWZ5K2ltcG9ydGFudCtjaGFuZ2VzK29uK3RoZStBc3Ro
bWErUXVhbGl0eStvZitMaWZlK1F1ZXN0aW9ubmFpcmUuJmFtcDt5ZWFyPTIwMDImYW1wO2F1bGFz
dD1XeXJ3aWNoPC91cmw+PC9yZWxhdGVkLXVybHM+PC91cmxzPjxjdXN0b20xPlJBWVlBTi1JTkNM
VVNJT046IHsmcXVvdDtBbm5hJnF1b3Q7PSZndDsmcXVvdDtJbmNsdWRlZCZxdW90OywgJnF1b3Q7
RWthdGVyaW5hJnF1b3Q7PSZndDsmcXVvdDtJbmNsdWRlZCZxdW90O308L2N1c3RvbTE+PGxhbmd1
YWdlPkVuZ2xpc2g8L2xhbmd1YWdlPjwvcmVjb3JkPjwvQ2l0ZT48Q2l0ZT48QXV0aG9yPkp1bmlw
ZXI8L0F1dGhvcj48WWVhcj4xOTkyPC9ZZWFyPjxSZWNOdW0+NjY8L1JlY051bT48cmVjb3JkPjxy
ZWMtbnVtYmVyPjY2PC9yZWMtbnVtYmVyPjxmb3JlaWduLWtleXM+PGtleSBhcHA9IkVOIiBkYi1p
ZD0ieHNlOXNzOXQ4YTk5ZHVlcnZ4aHhld2Y1MGVzczJlYWV6end2IiB0aW1lc3RhbXA9IjE2MzQ1
MTg0NjIiPjY2PC9rZXk+PC9mb3JlaWduLWtleXM+PHJlZi10eXBlIG5hbWU9IkpvdXJuYWwgQXJ0
aWNsZSI+MTc8L3JlZi10eXBlPjxjb250cmlidXRvcnM+PGF1dGhvcnM+PGF1dGhvcj5KdW5pcGVy
LCBFIEY8L2F1dGhvcj48YXV0aG9yPkd1eWF0dCwgRyBIPC9hdXRob3I+PGF1dGhvcj5FcHN0ZWlu
LCBSIFM8L2F1dGhvcj48YXV0aG9yPkZlcnJpZSwgUC4gSi48L2F1dGhvcj48YXV0aG9yPkphZXNj
aGtlLCBSLjwvYXV0aG9yPjxhdXRob3I+SGlsbGVyLCBULiBLLjwvYXV0aG9yPjwvYXV0aG9ycz48
L2NvbnRyaWJ1dG9ycz48YXV0aC1hZGRyZXNzPkRlcGFydG1lbnQgb2YgQ2xpbmljYWwgRXBpZGVt
aW9sb2d5IGFuZCBCaW9zdGF0aXN0aWNzLCBNY01hc3RlciBVbml2ZXJzaXR5LCBIYW1pbHRvbiwg
T250YXJpbywgQ2FuYWRhLjwvYXV0aC1hZGRyZXNzPjx0aXRsZXM+PHRpdGxlPkV2YWx1YXRpb24g
b2YgaW1wYWlybWVudCBvZiBoZWFsdGggcmVsYXRlZCBxdWFsaXR5IG9mIGxpZmUgaW4gYXN0aG1h
OiBkZXZlbG9wbWVudCBvZiBhIHF1ZXN0aW9ubmFpcmUgZm9yIHVzZSBpbiBjbGluaWNhbCB0cmlh
bHM8L3RpdGxlPjxzZWNvbmRhcnktdGl0bGU+VGhvcmF4PC9zZWNvbmRhcnktdGl0bGU+PC90aXRs
ZXM+PHBlcmlvZGljYWw+PGZ1bGwtdGl0bGU+VGhvcmF4PC9mdWxsLXRpdGxlPjwvcGVyaW9kaWNh
bD48cGFnZXM+NzYtODM8L3BhZ2VzPjx2b2x1bWU+NDc8L3ZvbHVtZT48bnVtYmVyPjI8L251bWJl
cj48ZWRpdGlvbj4xOTkyLzAyLzAxPC9lZGl0aW9uPjxrZXl3b3Jkcz48a2V5d29yZD5BZG9sZXNj
ZW50PC9rZXl3b3JkPjxrZXl3b3JkPkFkdWx0PC9rZXl3b3JkPjxrZXl3b3JkPkFnZWQ8L2tleXdv
cmQ+PGtleXdvcmQ+QXN0aG1hLypwaHlzaW9wYXRob2xvZ3kvcHN5Y2hvbG9neS9yZWhhYmlsaXRh
dGlvbjwva2V5d29yZD48a2V5d29yZD5DbGluaWNhbCBUcmlhbHMgYXMgVG9waWMvKm1ldGhvZHM8
L2tleXdvcmQ+PGtleXdvcmQ+RW1vdGlvbnM8L2tleXdvcmQ+PGtleXdvcmQ+RW52aXJvbm1lbnQ8
L2tleXdvcmQ+PGtleXdvcmQ+RmVtYWxlPC9rZXl3b3JkPjxrZXl3b3JkPkh1bWFuczwva2V5d29y
ZD48a2V5d29yZD5NYWxlPC9rZXl3b3JkPjxrZXl3b3JkPk1pZGRsZSBBZ2VkPC9rZXl3b3JkPjxr
ZXl3b3JkPlBoeXNpY2FsIEZpdG5lc3MvcGh5c2lvbG9neTwva2V5d29yZD48a2V5d29yZD4qUXVh
bGl0eSBvZiBMaWZlPC9rZXl3b3JkPjxrZXl3b3JkPlN1cnZleXMgYW5kIFF1ZXN0aW9ubmFpcmVz
PC9rZXl3b3JkPjwva2V5d29yZHM+PGRhdGVzPjx5ZWFyPjE5OTI8L3llYXI+PHB1Yi1kYXRlcz48
ZGF0ZT5GZWI8L2RhdGU+PC9wdWItZGF0ZXM+PC9kYXRlcz48aXNibj4wMDQwLTYzNzYgKFByaW50
KSYjeEQ7MDA0MC02Mzc2PC9pc2JuPjxhY2Nlc3Npb24tbnVtPjE1NDk4Mjc8L2FjY2Vzc2lvbi1u
dW0+PHVybHM+PC91cmxzPjxjdXN0b20yPlBNQzQ2MzU3NDwvY3VzdG9tMj48ZWxlY3Ryb25pYy1y
ZXNvdXJjZS1udW0+MTAuMTEzNi90aHguNDcuMi43NjwvZWxlY3Ryb25pYy1yZXNvdXJjZS1udW0+
PHJlbW90ZS1kYXRhYmFzZS1wcm92aWRlcj5OTE08L3JlbW90ZS1kYXRhYmFzZS1wcm92aWRlcj48
bGFuZ3VhZ2U+ZW5nPC9sYW5ndWFnZT48L3JlY29yZD48L0NpdGU+PENpdGU+PEF1dGhvcj5BcGZl
bGJhY2hlcjwvQXV0aG9yPjxZZWFyPjIwMTY8L1llYXI+PFJlY051bT4xODA8L1JlY051bT48cmVj
b3JkPjxyZWMtbnVtYmVyPjE4MDwvcmVjLW51bWJlcj48Zm9yZWlnbi1rZXlzPjxrZXkgYXBwPSJF
TiIgZGItaWQ9InhzZTlzczl0OGE5OWR1ZXJ2eGh4ZXdmNTBlc3MyZWFlenp3diIgdGltZXN0YW1w
PSIxNjY1OTI1MTY2Ij4xODA8L2tleT48L2ZvcmVpZ24ta2V5cz48cmVmLXR5cGUgbmFtZT0iSm91
cm5hbCBBcnRpY2xlIj4xNzwvcmVmLXR5cGU+PGNvbnRyaWJ1dG9ycz48YXV0aG9ycz48YXV0aG9y
PkFwZmVsYmFjaGVyLCBDIEo8L2F1dGhvcj48YXV0aG9yPkpvbmVzLCBDIEo8L2F1dGhvcj48YXV0
aG9yPkZyZXcsIEE8L2F1dGhvcj48YXV0aG9yPlNtaXRoLCBILjwvYXV0aG9yPjwvYXV0aG9ycz48
L2NvbnRyaWJ1dG9ycz48YXV0aC1hZGRyZXNzPkRpdmlzaW9uIG9mIFByaW1hcnkgQ2FyZSBhbmQg
UHVibGljIEhlYWx0aCwgQnJpZ2h0b24gYW5kIFN1c3NleCBNZWRpY2FsIFNjaG9vbCwgQnJpZ2h0
b24sIFVLLiYjeEQ7TWVkaWNhbCBTb2Npb2xvZ3ksIEluc3RpdHV0ZSBvZiBFcGlkZW1pb2xvZ3kg
YW5kIFByZXZlbnRpdmUgTWVkaWNpbmUsIFVuaXZlcnNpdHkgb2YgUmVnZW5zYnVyZywgUmVnZW5z
YnVyZywgR2VybWFueS4mI3hEO0RlcGFydG1lbnQgb2YgUmVzcGlyYXRvcnkgTWVkaWNpbmUsIEJy
aWdodG9uIGFuZCBTdXNzZXggVW5pdmVyc2l0eSBIb3NwaXRhbHMgTkhTIFRydXN0LCBCcmlnaHRv
biwgVUsuPC9hdXRoLWFkZHJlc3M+PHRpdGxlcz48dGl0bGU+VmFsaWRpdHkgb2YgdGhyZWUgYXN0
aG1hLXNwZWNpZmljIHF1YWxpdHkgb2YgbGlmZSBxdWVzdGlvbm5haXJlczogdGhlIHBhdGllbnRz
JmFwb3M7IHBlcnNwZWN0aXZlPC90aXRsZT48c2Vjb25kYXJ5LXRpdGxlPkJNSiBPcGVuPC9zZWNv
bmRhcnktdGl0bGU+PC90aXRsZXM+PHBlcmlvZGljYWw+PGZ1bGwtdGl0bGU+Qk1KIE9wZW48L2Z1
bGwtdGl0bGU+PC9wZXJpb2RpY2FsPjxwYWdlcz5lMDExNzkzPC9wYWdlcz48dm9sdW1lPjY8L3Zv
bHVtZT48bnVtYmVyPjEyPC9udW1iZXI+PGVkaXRpb24+MjAxNi8xMi8yMzwvZWRpdGlvbj48a2V5
d29yZHM+PGtleXdvcmQ+QWN0aXZpdGllcyBvZiBEYWlseSBMaXZpbmc8L2tleXdvcmQ+PGtleXdv
cmQ+QWR1bHQ8L2tleXdvcmQ+PGtleXdvcmQ+QWdlZDwva2V5d29yZD48a2V5d29yZD4qQXN0aG1h
PC9rZXl3b3JkPjxrZXl3b3JkPkZlbWFsZTwva2V5d29yZD48a2V5d29yZD5IdW1hbnM8L2tleXdv
cmQ+PGtleXdvcmQ+TWFsZTwva2V5d29yZD48a2V5d29yZD5NaWRkbGUgQWdlZDwva2V5d29yZD48
a2V5d29yZD5QYXRpZW50IFNhdGlzZmFjdGlvbjwva2V5d29yZD48a2V5d29yZD5RdWFsaXRhdGl2
ZSBSZXNlYXJjaDwva2V5d29yZD48a2V5d29yZD4qUXVhbGl0eSBvZiBMaWZlPC9rZXl3b3JkPjxr
ZXl3b3JkPlJlcHJvZHVjaWJpbGl0eSBvZiBSZXN1bHRzPC9rZXl3b3JkPjxrZXl3b3JkPipTdXJ2
ZXlzIGFuZCBRdWVzdGlvbm5haXJlczwva2V5d29yZD48a2V5d29yZD5Vbml0ZWQgS2luZ2RvbTwv
a2V5d29yZD48a2V5d29yZD5Zb3VuZyBBZHVsdDwva2V5d29yZD48a2V5d29yZD4qcXVhbGl0YXRp
dmUgcmVzZWFyY2g8L2tleXdvcmQ+PC9rZXl3b3Jkcz48ZGF0ZXM+PHllYXI+MjAxNjwveWVhcj48
cHViLWRhdGVzPjxkYXRlPkRlYyAyMjwvZGF0ZT48L3B1Yi1kYXRlcz48L2RhdGVzPjxpc2JuPjIw
NDQtNjA1NTwvaXNibj48YWNjZXNzaW9uLW51bT4yODAwNzcwNjwvYWNjZXNzaW9uLW51bT48dXJs
cz48L3VybHM+PGN1c3RvbTI+UE1DNTIyMzY0MTwvY3VzdG9tMj48ZWxlY3Ryb25pYy1yZXNvdXJj
ZS1udW0+MTAuMTEzNi9ibWpvcGVuLTIwMTYtMDExNzkzPC9lbGVjdHJvbmljLXJlc291cmNlLW51
bT48cmVtb3RlLWRhdGFiYXNlLXByb3ZpZGVyPk5MTTwvcmVtb3RlLWRhdGFiYXNlLXByb3ZpZGVy
PjxsYW5ndWFnZT5lbmc8L2xhbmd1YWdlPjwvcmVjb3JkPjwvQ2l0ZT48L0VuZE5vdGU+
</w:fldData>
              </w:fldChar>
            </w:r>
            <w:r w:rsidR="007E24D9">
              <w:rPr>
                <w:rFonts w:cstheme="minorHAnsi"/>
                <w:sz w:val="20"/>
                <w:szCs w:val="20"/>
              </w:rPr>
              <w:instrText xml:space="preserve"> ADDIN EN.CITE.DATA </w:instrText>
            </w:r>
            <w:r w:rsidR="007E24D9">
              <w:rPr>
                <w:rFonts w:cstheme="minorHAnsi"/>
                <w:sz w:val="20"/>
                <w:szCs w:val="20"/>
              </w:rPr>
            </w:r>
            <w:r w:rsidR="007E24D9">
              <w:rPr>
                <w:rFonts w:cstheme="minorHAnsi"/>
                <w:sz w:val="20"/>
                <w:szCs w:val="20"/>
              </w:rPr>
              <w:fldChar w:fldCharType="end"/>
            </w:r>
            <w:r w:rsidRPr="004E60A3">
              <w:rPr>
                <w:rFonts w:cstheme="minorHAnsi"/>
                <w:sz w:val="20"/>
                <w:szCs w:val="20"/>
              </w:rPr>
            </w:r>
            <w:r w:rsidRPr="004E60A3">
              <w:rPr>
                <w:rFonts w:cstheme="minorHAnsi"/>
                <w:sz w:val="20"/>
                <w:szCs w:val="20"/>
              </w:rPr>
              <w:fldChar w:fldCharType="separate"/>
            </w:r>
            <w:r w:rsidR="00E83C39" w:rsidRPr="00E83C39">
              <w:rPr>
                <w:rFonts w:cstheme="minorHAnsi"/>
                <w:noProof/>
                <w:sz w:val="20"/>
                <w:szCs w:val="20"/>
                <w:vertAlign w:val="superscript"/>
              </w:rPr>
              <w:t>35-41,54</w:t>
            </w:r>
            <w:r w:rsidRPr="004E60A3">
              <w:rPr>
                <w:rFonts w:cstheme="minorHAnsi"/>
                <w:sz w:val="20"/>
                <w:szCs w:val="20"/>
              </w:rPr>
              <w:fldChar w:fldCharType="end"/>
            </w:r>
          </w:p>
        </w:tc>
        <w:tc>
          <w:tcPr>
            <w:tcW w:w="743" w:type="dxa"/>
            <w:shd w:val="clear" w:color="auto" w:fill="F2F2F2" w:themeFill="background1" w:themeFillShade="F2"/>
            <w:vAlign w:val="center"/>
          </w:tcPr>
          <w:p w14:paraId="123E3848" w14:textId="77777777" w:rsidR="00915688" w:rsidRPr="001F4149"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064" w:type="dxa"/>
            <w:shd w:val="clear" w:color="auto" w:fill="F2F2F2" w:themeFill="background1" w:themeFillShade="F2"/>
            <w:vAlign w:val="center"/>
          </w:tcPr>
          <w:p w14:paraId="7801E54A" w14:textId="77777777" w:rsidR="00915688" w:rsidRPr="00B44EEA"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vertAlign w:val="superscript"/>
                <w:lang w:eastAsia="zh-CN"/>
              </w:rPr>
            </w:pPr>
            <w:r w:rsidRPr="00F435B2">
              <w:rPr>
                <w:rFonts w:ascii="Cambria Math" w:hAnsi="Cambria Math" w:cs="Cambria Math"/>
                <w:sz w:val="20"/>
                <w:szCs w:val="20"/>
              </w:rPr>
              <w:t>⨁</w:t>
            </w:r>
            <w:r w:rsidRPr="00F435B2">
              <w:rPr>
                <w:rFonts w:ascii="Cambria Math" w:hAnsi="Cambria Math" w:cs="Cambria Math"/>
                <w:sz w:val="16"/>
                <w:szCs w:val="16"/>
              </w:rPr>
              <w:t>◯</w:t>
            </w:r>
            <w:r w:rsidRPr="009127C3">
              <w:rPr>
                <w:rFonts w:ascii="Cambria Math" w:hAnsi="Cambria Math" w:cs="Cambria Math"/>
                <w:sz w:val="16"/>
                <w:szCs w:val="16"/>
              </w:rPr>
              <w:t>◯◯</w:t>
            </w:r>
            <w:proofErr w:type="gramStart"/>
            <w:r>
              <w:rPr>
                <w:rFonts w:cstheme="minorHAnsi"/>
                <w:b/>
                <w:bCs/>
                <w:sz w:val="16"/>
                <w:szCs w:val="16"/>
                <w:vertAlign w:val="superscript"/>
              </w:rPr>
              <w:t>A,B</w:t>
            </w:r>
            <w:proofErr w:type="gramEnd"/>
            <w:r>
              <w:rPr>
                <w:rFonts w:cstheme="minorHAnsi"/>
                <w:b/>
                <w:bCs/>
                <w:sz w:val="16"/>
                <w:szCs w:val="16"/>
                <w:vertAlign w:val="superscript"/>
              </w:rPr>
              <w:t>,C</w:t>
            </w:r>
          </w:p>
        </w:tc>
        <w:tc>
          <w:tcPr>
            <w:tcW w:w="774" w:type="dxa"/>
            <w:shd w:val="clear" w:color="auto" w:fill="F2F2F2" w:themeFill="background1" w:themeFillShade="F2"/>
            <w:vAlign w:val="center"/>
          </w:tcPr>
          <w:p w14:paraId="7BC63E7E" w14:textId="77777777" w:rsidR="00915688" w:rsidRPr="001F4149"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134" w:type="dxa"/>
            <w:shd w:val="clear" w:color="auto" w:fill="F2F2F2" w:themeFill="background1" w:themeFillShade="F2"/>
            <w:vAlign w:val="center"/>
          </w:tcPr>
          <w:p w14:paraId="7F58564A" w14:textId="77777777" w:rsidR="00915688" w:rsidRPr="00607C1E"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mbria Math" w:eastAsia="Times New Roman" w:hAnsi="Cambria Math" w:cs="Cambria Math"/>
                <w:sz w:val="20"/>
                <w:szCs w:val="20"/>
                <w:lang w:eastAsia="zh-CN"/>
              </w:rPr>
              <w:t>⨁</w:t>
            </w:r>
            <w:r w:rsidRPr="00607C1E">
              <w:rPr>
                <w:rFonts w:ascii="Cambria Math" w:eastAsia="Times New Roman" w:hAnsi="Cambria Math" w:cs="Cambria Math"/>
                <w:sz w:val="16"/>
                <w:szCs w:val="16"/>
                <w:lang w:eastAsia="zh-CN"/>
              </w:rPr>
              <w:t>◯◯◯</w:t>
            </w:r>
            <w:proofErr w:type="gramStart"/>
            <w:r w:rsidRPr="00607C1E">
              <w:rPr>
                <w:rFonts w:cstheme="minorHAnsi"/>
                <w:b/>
                <w:bCs/>
                <w:sz w:val="16"/>
                <w:szCs w:val="16"/>
                <w:vertAlign w:val="superscript"/>
              </w:rPr>
              <w:t>A,B</w:t>
            </w:r>
            <w:proofErr w:type="gramEnd"/>
            <w:r w:rsidRPr="00607C1E">
              <w:rPr>
                <w:rFonts w:cstheme="minorHAnsi"/>
                <w:b/>
                <w:bCs/>
                <w:sz w:val="16"/>
                <w:szCs w:val="16"/>
                <w:vertAlign w:val="superscript"/>
              </w:rPr>
              <w:t>,C</w:t>
            </w:r>
          </w:p>
        </w:tc>
        <w:tc>
          <w:tcPr>
            <w:tcW w:w="709" w:type="dxa"/>
            <w:shd w:val="clear" w:color="auto" w:fill="F2F2F2" w:themeFill="background1" w:themeFillShade="F2"/>
            <w:vAlign w:val="center"/>
          </w:tcPr>
          <w:p w14:paraId="7AF35216"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607C1E">
              <w:rPr>
                <w:rFonts w:ascii="Calibri" w:eastAsia="Times New Roman" w:hAnsi="Calibri" w:cs="Calibri"/>
                <w:b/>
                <w:bCs/>
                <w:lang w:eastAsia="zh-CN"/>
              </w:rPr>
              <w:t>+</w:t>
            </w:r>
          </w:p>
        </w:tc>
        <w:tc>
          <w:tcPr>
            <w:tcW w:w="1134" w:type="dxa"/>
            <w:shd w:val="clear" w:color="auto" w:fill="F2F2F2" w:themeFill="background1" w:themeFillShade="F2"/>
            <w:vAlign w:val="center"/>
          </w:tcPr>
          <w:p w14:paraId="63A103E9" w14:textId="77777777" w:rsidR="00915688" w:rsidRPr="00607C1E"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mbria Math" w:eastAsia="Times New Roman" w:hAnsi="Cambria Math" w:cs="Cambria Math"/>
                <w:sz w:val="20"/>
                <w:szCs w:val="20"/>
                <w:lang w:eastAsia="zh-CN"/>
              </w:rPr>
              <w:t>⨁⨁</w:t>
            </w:r>
            <w:r w:rsidRPr="00607C1E">
              <w:rPr>
                <w:rFonts w:ascii="Cambria Math" w:eastAsia="Times New Roman" w:hAnsi="Cambria Math" w:cs="Cambria Math"/>
                <w:sz w:val="16"/>
                <w:szCs w:val="16"/>
                <w:lang w:eastAsia="zh-CN"/>
              </w:rPr>
              <w:t>◯◯</w:t>
            </w:r>
            <w:proofErr w:type="gramStart"/>
            <w:r w:rsidRPr="00607C1E">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331FED78"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607C1E">
              <w:rPr>
                <w:rFonts w:ascii="Calibri" w:eastAsia="Times New Roman" w:hAnsi="Calibri" w:cs="Calibri"/>
                <w:b/>
                <w:bCs/>
                <w:lang w:eastAsia="zh-CN"/>
              </w:rPr>
              <w:t>+</w:t>
            </w:r>
          </w:p>
        </w:tc>
        <w:tc>
          <w:tcPr>
            <w:tcW w:w="1134" w:type="dxa"/>
            <w:shd w:val="clear" w:color="auto" w:fill="F2F2F2" w:themeFill="background1" w:themeFillShade="F2"/>
            <w:vAlign w:val="center"/>
          </w:tcPr>
          <w:p w14:paraId="6AE5D6AE" w14:textId="77777777" w:rsidR="00915688" w:rsidRPr="00607C1E"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mbria Math" w:eastAsia="Times New Roman" w:hAnsi="Cambria Math" w:cs="Cambria Math"/>
                <w:sz w:val="20"/>
                <w:szCs w:val="20"/>
                <w:lang w:eastAsia="zh-CN"/>
              </w:rPr>
              <w:t>⨁⨁⨁</w:t>
            </w:r>
            <w:r w:rsidRPr="00607C1E">
              <w:rPr>
                <w:rFonts w:ascii="Cambria Math" w:eastAsia="Times New Roman" w:hAnsi="Cambria Math" w:cs="Cambria Math"/>
                <w:sz w:val="16"/>
                <w:szCs w:val="16"/>
                <w:lang w:eastAsia="zh-CN"/>
              </w:rPr>
              <w:t>◯</w:t>
            </w:r>
            <w:r w:rsidRPr="00607C1E">
              <w:rPr>
                <w:rFonts w:cstheme="minorHAnsi"/>
                <w:b/>
                <w:bCs/>
                <w:sz w:val="16"/>
                <w:szCs w:val="16"/>
                <w:vertAlign w:val="superscript"/>
              </w:rPr>
              <w:t>C</w:t>
            </w:r>
          </w:p>
        </w:tc>
        <w:tc>
          <w:tcPr>
            <w:tcW w:w="709" w:type="dxa"/>
            <w:shd w:val="clear" w:color="auto" w:fill="F2F2F2" w:themeFill="background1" w:themeFillShade="F2"/>
            <w:vAlign w:val="center"/>
          </w:tcPr>
          <w:p w14:paraId="0E69B2FF"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607C1E">
              <w:rPr>
                <w:rFonts w:ascii="Calibri" w:eastAsia="Times New Roman" w:hAnsi="Calibri" w:cs="Calibri"/>
                <w:b/>
                <w:bCs/>
                <w:lang w:eastAsia="zh-CN"/>
              </w:rPr>
              <w:t>+</w:t>
            </w:r>
          </w:p>
        </w:tc>
        <w:tc>
          <w:tcPr>
            <w:tcW w:w="1134" w:type="dxa"/>
            <w:shd w:val="clear" w:color="auto" w:fill="F2F2F2" w:themeFill="background1" w:themeFillShade="F2"/>
            <w:vAlign w:val="center"/>
          </w:tcPr>
          <w:p w14:paraId="080495C4" w14:textId="77777777" w:rsidR="00915688" w:rsidRPr="00607C1E"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mbria Math" w:hAnsi="Cambria Math" w:cs="Cambria Math"/>
                <w:sz w:val="20"/>
                <w:szCs w:val="20"/>
              </w:rPr>
              <w:t>⨁</w:t>
            </w:r>
            <w:r w:rsidRPr="00607C1E">
              <w:rPr>
                <w:rFonts w:ascii="Cambria Math" w:hAnsi="Cambria Math" w:cs="Cambria Math"/>
                <w:sz w:val="16"/>
                <w:szCs w:val="16"/>
              </w:rPr>
              <w:t>◯◯◯</w:t>
            </w:r>
            <w:proofErr w:type="gramStart"/>
            <w:r w:rsidRPr="00607C1E">
              <w:rPr>
                <w:rFonts w:cstheme="minorHAnsi"/>
                <w:b/>
                <w:bCs/>
                <w:sz w:val="16"/>
                <w:szCs w:val="16"/>
                <w:vertAlign w:val="superscript"/>
              </w:rPr>
              <w:t>A,C</w:t>
            </w:r>
            <w:proofErr w:type="gramEnd"/>
          </w:p>
        </w:tc>
        <w:tc>
          <w:tcPr>
            <w:tcW w:w="708" w:type="dxa"/>
            <w:shd w:val="diagStripe" w:color="808080" w:themeColor="background1" w:themeShade="80" w:fill="auto"/>
            <w:vAlign w:val="center"/>
          </w:tcPr>
          <w:p w14:paraId="32F22B5D"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p>
        </w:tc>
        <w:tc>
          <w:tcPr>
            <w:tcW w:w="1134" w:type="dxa"/>
            <w:shd w:val="diagStripe" w:color="808080" w:themeColor="background1" w:themeShade="80" w:fill="auto"/>
            <w:vAlign w:val="center"/>
          </w:tcPr>
          <w:p w14:paraId="0F765A3E"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p>
        </w:tc>
        <w:tc>
          <w:tcPr>
            <w:tcW w:w="709" w:type="dxa"/>
            <w:shd w:val="clear" w:color="auto" w:fill="F2F2F2" w:themeFill="background1" w:themeFillShade="F2"/>
            <w:vAlign w:val="center"/>
          </w:tcPr>
          <w:p w14:paraId="4A70ACA1"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libri" w:eastAsia="Times New Roman" w:hAnsi="Calibri" w:cs="Calibri"/>
                <w:b/>
                <w:bCs/>
                <w:lang w:eastAsia="zh-CN"/>
              </w:rPr>
              <w:t>-</w:t>
            </w:r>
          </w:p>
        </w:tc>
        <w:tc>
          <w:tcPr>
            <w:tcW w:w="1134" w:type="dxa"/>
            <w:shd w:val="clear" w:color="auto" w:fill="F2F2F2" w:themeFill="background1" w:themeFillShade="F2"/>
            <w:vAlign w:val="center"/>
          </w:tcPr>
          <w:p w14:paraId="5F9B677D" w14:textId="77777777" w:rsidR="00915688" w:rsidRPr="00607C1E"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mbria Math" w:eastAsia="Times New Roman" w:hAnsi="Cambria Math" w:cs="Cambria Math"/>
                <w:sz w:val="20"/>
                <w:szCs w:val="20"/>
                <w:lang w:eastAsia="zh-CN"/>
              </w:rPr>
              <w:t>⨁⨁</w:t>
            </w:r>
            <w:r w:rsidRPr="00607C1E">
              <w:rPr>
                <w:rFonts w:ascii="Cambria Math" w:eastAsia="Times New Roman" w:hAnsi="Cambria Math" w:cs="Cambria Math"/>
                <w:sz w:val="16"/>
                <w:szCs w:val="16"/>
                <w:lang w:eastAsia="zh-CN"/>
              </w:rPr>
              <w:t>◯◯</w:t>
            </w:r>
            <w:proofErr w:type="gramStart"/>
            <w:r w:rsidRPr="00607C1E">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67DE1FCB" w14:textId="77777777" w:rsidR="00915688" w:rsidRPr="00607C1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libri" w:eastAsia="Times New Roman" w:hAnsi="Calibri" w:cs="Times New Roman"/>
                <w:b/>
                <w:bCs/>
                <w:lang w:eastAsia="zh-CN"/>
              </w:rPr>
              <w:t>+</w:t>
            </w:r>
          </w:p>
        </w:tc>
        <w:tc>
          <w:tcPr>
            <w:tcW w:w="1134" w:type="dxa"/>
            <w:shd w:val="clear" w:color="auto" w:fill="F2F2F2" w:themeFill="background1" w:themeFillShade="F2"/>
            <w:vAlign w:val="center"/>
          </w:tcPr>
          <w:p w14:paraId="4F76927A" w14:textId="77777777" w:rsidR="00915688" w:rsidRPr="00607C1E"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607C1E">
              <w:rPr>
                <w:rFonts w:ascii="Cambria Math" w:eastAsia="Times New Roman" w:hAnsi="Cambria Math" w:cs="Cambria Math"/>
                <w:sz w:val="20"/>
                <w:szCs w:val="20"/>
                <w:lang w:eastAsia="zh-CN"/>
              </w:rPr>
              <w:t>⨁⨁</w:t>
            </w:r>
            <w:r w:rsidRPr="00607C1E">
              <w:rPr>
                <w:rFonts w:ascii="Cambria Math" w:eastAsia="Times New Roman" w:hAnsi="Cambria Math" w:cs="Cambria Math"/>
                <w:sz w:val="16"/>
                <w:szCs w:val="16"/>
                <w:lang w:eastAsia="zh-CN"/>
              </w:rPr>
              <w:t>◯◯</w:t>
            </w:r>
            <w:proofErr w:type="gramStart"/>
            <w:r w:rsidRPr="00607C1E">
              <w:rPr>
                <w:rFonts w:cstheme="minorHAnsi"/>
                <w:b/>
                <w:bCs/>
                <w:sz w:val="16"/>
                <w:szCs w:val="16"/>
                <w:vertAlign w:val="superscript"/>
              </w:rPr>
              <w:t>A,C</w:t>
            </w:r>
            <w:proofErr w:type="gramEnd"/>
          </w:p>
        </w:tc>
      </w:tr>
      <w:tr w:rsidR="00AD3C7F" w:rsidRPr="001C270D" w14:paraId="382B96F8" w14:textId="77777777" w:rsidTr="00E511F7">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6EF52236" w14:textId="7AA9AFCB" w:rsidR="00915688" w:rsidRPr="00600B7D" w:rsidRDefault="00915688" w:rsidP="0046513E">
            <w:pPr>
              <w:spacing w:line="276" w:lineRule="auto"/>
              <w:ind w:left="-20"/>
              <w:rPr>
                <w:rFonts w:eastAsia="Times New Roman" w:cstheme="minorHAnsi"/>
                <w:sz w:val="20"/>
                <w:szCs w:val="20"/>
                <w:lang w:eastAsia="zh-CN"/>
              </w:rPr>
            </w:pPr>
            <w:r w:rsidRPr="00600B7D">
              <w:rPr>
                <w:rFonts w:eastAsia="Times New Roman" w:cstheme="minorHAnsi"/>
                <w:sz w:val="20"/>
                <w:szCs w:val="20"/>
                <w:lang w:eastAsia="zh-CN"/>
              </w:rPr>
              <w:t>AQLQ-S</w:t>
            </w:r>
            <w:r w:rsidRPr="004E60A3">
              <w:rPr>
                <w:rFonts w:cstheme="minorHAnsi"/>
                <w:sz w:val="20"/>
                <w:szCs w:val="20"/>
              </w:rPr>
              <w:fldChar w:fldCharType="begin">
                <w:fldData xml:space="preserve">PEVuZE5vdGU+PENpdGU+PEF1dGhvcj5KdW5pcGVyPC9BdXRob3I+PFllYXI+MTk5OTwvWWVhcj48
UmVjTnVtPjE3MDwvUmVjTnVtPjxEaXNwbGF5VGV4dD48c3R5bGUgZmFjZT0ic3VwZXJzY3JpcHQi
PjQxLTQzPC9zdHlsZT48L0Rpc3BsYXlUZXh0PjxyZWNvcmQ+PHJlYy1udW1iZXI+MTcwPC9yZWMt
bnVtYmVyPjxmb3JlaWduLWtleXM+PGtleSBhcHA9IkVOIiBkYi1pZD0ieHNlOXNzOXQ4YTk5ZHVl
cnZ4aHhld2Y1MGVzczJlYWV6end2IiB0aW1lc3RhbXA9IjE2NjU5MjUxNjYiPjE3MDwva2V5Pjwv
Zm9yZWlnbi1rZXlzPjxyZWYtdHlwZSBuYW1lPSJKb3VybmFsIEFydGljbGUiPjE3PC9yZWYtdHlw
ZT48Y29udHJpYnV0b3JzPjxhdXRob3JzPjxhdXRob3I+SnVuaXBlciwgRSBGPC9hdXRob3I+PGF1
dGhvcj5CdWlzdCwgQSBTPC9hdXRob3I+PGF1dGhvcj5Db3gsIEYgTTwvYXV0aG9yPjxhdXRob3I+
RmVycmllLCBQLiBKLjwvYXV0aG9yPjxhdXRob3I+S2luZywgRC4gUi48L2F1dGhvcj48L2F1dGhv
cnM+PC9jb250cmlidXRvcnM+PGF1dGgtYWRkcmVzcz5KdW5pcGVyLCBFIEYuIERlcGFydG1lbnQg
b2YgQ2xpbmljYWwgRXBpZGVtaW9sb2d5IGFuZCBCaW9zdGF0aXN0aWNzLCBNY01hc3RlciBVbml2
ZXJzaXR5LCBIYW1pbHRvbiwgT250YXJpbywgQ2FuYWRhLiBqdW5pcGVyQGZocy5tY21hc3Rlci5j
YTwvYXV0aC1hZGRyZXNzPjx0aXRsZXM+PHRpdGxlPlZhbGlkYXRpb24gb2YgYSBzdGFuZGFyZGl6
ZWQgdmVyc2lvbiBvZiB0aGUgQXN0aG1hIFF1YWxpdHkgb2YgTGlmZSBRdWVzdGlvbm5haXJlPC90
aXRsZT48c2Vjb25kYXJ5LXRpdGxlPkNoZXN0PC9zZWNvbmRhcnktdGl0bGU+PC90aXRsZXM+PHBl
cmlvZGljYWw+PGZ1bGwtdGl0bGU+Q2hlc3Q8L2Z1bGwtdGl0bGU+PC9wZXJpb2RpY2FsPjxwYWdl
cz4xMjY1LTcwPC9wYWdlcz48dm9sdW1lPjExNTwvdm9sdW1lPjxudW1iZXI+NTwvbnVtYmVyPjxr
ZXl3b3Jkcz48a2V5d29yZD5BY3Rpdml0aWVzIG9mIERhaWx5IExpdmluZzwva2V5d29yZD48a2V5
d29yZD5BZG9sZXNjZW50PC9rZXl3b3JkPjxrZXl3b3JkPkFkdWx0PC9rZXl3b3JkPjxrZXl3b3Jk
PkFnZWQ8L2tleXdvcmQ+PGtleXdvcmQ+QXN0aG1hL2RpIFtEaWFnbm9zaXNdPC9rZXl3b3JkPjxr
ZXl3b3JkPkFzdGhtYS9kdCBbRHJ1ZyBUaGVyYXB5XTwva2V5d29yZD48a2V5d29yZD5Bc3RobWEv
cHAgW1BoeXNpb3BhdGhvbG9neV08L2tleXdvcmQ+PGtleXdvcmQ+KkFzdGhtYTwva2V5d29yZD48
a2V5d29yZD5FeGVyY2lzZSBUb2xlcmFuY2U8L2tleXdvcmQ+PGtleXdvcmQ+RmVtYWxlPC9rZXl3
b3JkPjxrZXl3b3JkPkhlYWx0aCBTdGF0dXM8L2tleXdvcmQ+PGtleXdvcmQ+SHVtYW5zPC9rZXl3
b3JkPjxrZXl3b3JkPk1hbGU8L2tleXdvcmQ+PGtleXdvcmQ+TWlkZGxlIEFnZWQ8L2tleXdvcmQ+
PGtleXdvcmQ+KlF1YWxpdHkgb2YgTGlmZTwva2V5d29yZD48a2V5d29yZD5SZXByb2R1Y2liaWxp
dHkgb2YgUmVzdWx0czwva2V5d29yZD48a2V5d29yZD5TbGVlcDwva2V5d29yZD48a2V5d29yZD5T
cGlyb21ldHJ5PC9rZXl3b3JkPjxrZXl3b3JkPipTdXJ2ZXlzIGFuZCBRdWVzdGlvbm5haXJlczwv
a2V5d29yZD48a2V5d29yZD5Xb3JrPC9rZXl3b3JkPjxrZXl3b3JkPlF1ZXN0aW9ubmFpcmVzPC9r
ZXl3b3JkPjxrZXl3b3JkPlF1YWxpdHkgb2YgTGlmZTwva2V5d29yZD48a2V5d29yZD5Bc3RobWE8
L2tleXdvcmQ+PC9rZXl3b3Jkcz48ZGF0ZXM+PHllYXI+MTk5OTwveWVhcj48cHViLWRhdGVzPjxk
YXRlPk1heTwvZGF0ZT48L3B1Yi1kYXRlcz48L2RhdGVzPjxpc2JuPjAwMTItMzY5MjwvaXNibj48
YWNjZXNzaW9uLW51bT4xMDMzNDEzODwvYWNjZXNzaW9uLW51bT48dXJscz48cmVsYXRlZC11cmxz
Pjx1cmw+aHR0cHM6Ly9vdmlkc3Aub3ZpZC5jb20vb3ZpZHdlYi5jZ2k/VD1KUyZhbXA7Q1NDPVkm
YW1wO05FV1M9TiZhbXA7UEFHRT1mdWxsdGV4dCZhbXA7RD1tZWQ0JmFtcDtBTj0xMDMzNDEzOCBo
dHRwOi8vcmVzb2x2ZXIuZWJzY29ob3N0LmNvbS9vcGVudXJsP2lzc249MDAxMjM2OTImYW1wO1Zv
bHVtZT0xMTUmYW1wO2lzc3VlPTUmYW1wO3NwYWdlPTEyNjUmYW1wO3RpdGxlPVZhbGlkYXRpb24r
b2YrYStzdGFuZGFyZGl6ZWQrdmVyc2lvbitvZit0aGUrQXN0aG1hK1F1YWxpdHkrb2YrTGlmZStR
dWVzdGlvbm5haXJlLiZhbXA7eWVhcj0xOTk5JmFtcDthdWxhc3Q9SnVuaXBlcjwvdXJsPjx1cmw+
aHR0cHM6Ly9qb3VybmFsLmNoZXN0bmV0Lm9yZy9hcnRpY2xlL1MwMDEyLTM2OTIoMTUpMzUyNzgt
OC9mdWxsdGV4dDwvdXJsPjwvcmVsYXRlZC11cmxzPjwvdXJscz48Y3VzdG9tMT5SQVlZQU4tSU5D
TFVTSU9OOiB7JnF1b3Q7QW5uYSZxdW90Oz0mZ3Q7JnF1b3Q7SW5jbHVkZWQmcXVvdDssICZxdW90
O0VrYXRlcmluYSZxdW90Oz0mZ3Q7JnF1b3Q7SW5jbHVkZWQmcXVvdDt9IHwgUkFZWUFOLUxBQkVM
UzogQVFMUTwvY3VzdG9tMT48bGFuZ3VhZ2U+RW5nbGlzaDwvbGFuZ3VhZ2U+PC9yZWNvcmQ+PC9D
aXRlPjxDaXRlPjxBdXRob3I+VGFuPC9BdXRob3I+PFllYXI+MjAwNDwvWWVhcj48UmVjTnVtPjE3
MTwvUmVjTnVtPjxyZWNvcmQ+PHJlYy1udW1iZXI+MTcxPC9yZWMtbnVtYmVyPjxmb3JlaWduLWtl
eXM+PGtleSBhcHA9IkVOIiBkYi1pZD0ieHNlOXNzOXQ4YTk5ZHVlcnZ4aHhld2Y1MGVzczJlYWV6
end2IiB0aW1lc3RhbXA9IjE2NjU5MjUxNjYiPjE3MTwva2V5PjwvZm9yZWlnbi1rZXlzPjxyZWYt
dHlwZSBuYW1lPSJKb3VybmFsIEFydGljbGUiPjE3PC9yZWYtdHlwZT48Y29udHJpYnV0b3JzPjxh
dXRob3JzPjxhdXRob3I+VGFuLCBXIEM8L2F1dGhvcj48YXV0aG9yPlRhbiwgSiBXIEw8L2F1dGhv
cj48YXV0aG9yPldlZSwgRSBXIEw8L2F1dGhvcj48YXV0aG9yPk5pdGksIE0uPC9hdXRob3I+PGF1
dGhvcj5OZywgVC4gUC48L2F1dGhvcj48L2F1dGhvcnM+PC9jb250cmlidXRvcnM+PGF1dGgtYWRk
cmVzcz5OYXRsIFVuaXYgU2luZ2Fwb3JlLCBGYWMgTWVkLCBEZXB0IE1lZCwgU2luZ2Fwb3JlIDEx
OTA3NCwgU2luZ2Fwb3JlLiBOYXRsIFVuaXYgU2luZ2Fwb3JlLCBEZXB0IENvbW11bml0eSBPY2N1
cGF0ICZhbXA7IEZhbWlseSBNZWQsIFNpbmdhcG9yZSAxMTkwNzQsIFNpbmdhcG9yZS4gVGFuLCBX
QyAoY29ycmVzcG9uZGluZyBhdXRob3IpLCBOYXRsIFVuaXYgU2luZ2Fwb3JlLCBGYWMgTWVkLCBE
ZXB0IE1lZCwgNSBMb3dlciBLZW50IFJpZGdlIFJkLCBTaW5nYXBvcmUgMTE5MDc0LCBTaW5nYXBv
cmUuIG1kY3RhbndjQG51cy5lZHUuc2c8L2F1dGgtYWRkcmVzcz48dGl0bGVzPjx0aXRsZT5WYWxp
ZGF0aW9uIG9mIHRoZSBFbmdsaXNoIHZlcnNpb24gb2YgdGhlIEFzdGhtYSBRdWFsaXR5IG9mIExp
ZmUgUXVlc3Rpb25uYWlyZSBpbiBhIG11bHRpLWV0aG5pYyBBc2lhbiBwb3B1bGF0aW9uPC90aXRs
ZT48c2Vjb25kYXJ5LXRpdGxlPlF1YWxpdHkgb2YgTGlmZSBSZXNlYXJjaDwvc2Vjb25kYXJ5LXRp
dGxlPjwvdGl0bGVzPjxwZXJpb2RpY2FsPjxmdWxsLXRpdGxlPlF1YWxpdHkgb2YgTGlmZSBSZXNl
YXJjaDwvZnVsbC10aXRsZT48L3BlcmlvZGljYWw+PHBhZ2VzPjU1MS01NTY8L3BhZ2VzPjx2b2x1
bWU+MTM8L3ZvbHVtZT48bnVtYmVyPjI8L251bWJlcj48a2V5d29yZHM+PGtleXdvcmQ+QXN0aG1h
IFF1YWxpdHkgb2YgTGlmZSBRdWVzdGlvbm5haXJlPC9rZXl3b3JkPjxrZXl3b3JkPm11bHRpLWV0
aG5pYyBwb3B1bGF0aW9uczwva2V5d29yZD48a2V5d29yZD5wc3ljaG9tZXRyaWMgdmFsaWRhdGlv
bjwva2V5d29yZD48a2V5d29yZD5RdWVzdGlvbm5haXJlczwva2V5d29yZD48a2V5d29yZD5RdWFs
aXR5IG9mIExpZmU8L2tleXdvcmQ+PGtleXdvcmQ+QXN0aG1hPC9rZXl3b3JkPjwva2V5d29yZHM+
PGRhdGVzPjx5ZWFyPjIwMDQ8L3llYXI+PHB1Yi1kYXRlcz48ZGF0ZT5NYXI8L2RhdGU+PC9wdWIt
ZGF0ZXM+PC9kYXRlcz48aXNibj4wOTYyLTkzNDM8L2lzYm4+PGFjY2Vzc2lvbi1udW0+V09TOjAw
MDIyMDAwNDUwMDAyNzwvYWNjZXNzaW9uLW51bT48dXJscz48cmVsYXRlZC11cmxzPjx1cmw+aHR0
cHM6Ly9saW5rLnNwcmluZ2VyLmNvbS9hcnRpY2xlLzEwLjEwMjMlMkZCJTNBUVVSRS4wMDAwMDE4
NDk1LjM2NzU5LjQ2PC91cmw+PC9yZWxhdGVkLXVybHM+PC91cmxzPjxjdXN0b20xPlJBWVlBTi1J
TkNMVVNJT046IHsmcXVvdDtBbm5hJnF1b3Q7PSZndDsmcXVvdDtJbmNsdWRlZCZxdW90OywgJnF1
b3Q7RWthdGVyaW5hJnF1b3Q7PSZndDsmcXVvdDtJbmNsdWRlZCZxdW90O30gfCBSQVlZQU4tTEFC
RUxTOiBBUUxRPC9jdXN0b20xPjxsYW5ndWFnZT5FbmdsaXNoPC9sYW5ndWFnZT48L3JlY29yZD48
L0NpdGU+PENpdGU+PEF1dGhvcj5KdW5pcGVyPC9BdXRob3I+PFllYXI+MTk5MjwvWWVhcj48UmVj
TnVtPjY2PC9SZWNOdW0+PHJlY29yZD48cmVjLW51bWJlcj42NjwvcmVjLW51bWJlcj48Zm9yZWln
bi1rZXlzPjxrZXkgYXBwPSJFTiIgZGItaWQ9InhzZTlzczl0OGE5OWR1ZXJ2eGh4ZXdmNTBlc3My
ZWFlenp3diIgdGltZXN0YW1wPSIxNjM0NTE4NDYyIj42Njwva2V5PjwvZm9yZWlnbi1rZXlzPjxy
ZWYtdHlwZSBuYW1lPSJKb3VybmFsIEFydGljbGUiPjE3PC9yZWYtdHlwZT48Y29udHJpYnV0b3Jz
PjxhdXRob3JzPjxhdXRob3I+SnVuaXBlciwgRSBGPC9hdXRob3I+PGF1dGhvcj5HdXlhdHQsIEcg
SDwvYXV0aG9yPjxhdXRob3I+RXBzdGVpbiwgUiBTPC9hdXRob3I+PGF1dGhvcj5GZXJyaWUsIFAu
IEouPC9hdXRob3I+PGF1dGhvcj5KYWVzY2hrZSwgUi48L2F1dGhvcj48YXV0aG9yPkhpbGxlciwg
VC4gSy48L2F1dGhvcj48L2F1dGhvcnM+PC9jb250cmlidXRvcnM+PGF1dGgtYWRkcmVzcz5EZXBh
cnRtZW50IG9mIENsaW5pY2FsIEVwaWRlbWlvbG9neSBhbmQgQmlvc3RhdGlzdGljcywgTWNNYXN0
ZXIgVW5pdmVyc2l0eSwgSGFtaWx0b24sIE9udGFyaW8sIENhbmFkYS48L2F1dGgtYWRkcmVzcz48
dGl0bGVzPjx0aXRsZT5FdmFsdWF0aW9uIG9mIGltcGFpcm1lbnQgb2YgaGVhbHRoIHJlbGF0ZWQg
cXVhbGl0eSBvZiBsaWZlIGluIGFzdGhtYTogZGV2ZWxvcG1lbnQgb2YgYSBxdWVzdGlvbm5haXJl
IGZvciB1c2UgaW4gY2xpbmljYWwgdHJpYWxzPC90aXRsZT48c2Vjb25kYXJ5LXRpdGxlPlRob3Jh
eDwvc2Vjb25kYXJ5LXRpdGxlPjwvdGl0bGVzPjxwZXJpb2RpY2FsPjxmdWxsLXRpdGxlPlRob3Jh
eDwvZnVsbC10aXRsZT48L3BlcmlvZGljYWw+PHBhZ2VzPjc2LTgzPC9wYWdlcz48dm9sdW1lPjQ3
PC92b2x1bWU+PG51bWJlcj4yPC9udW1iZXI+PGVkaXRpb24+MTk5Mi8wMi8wMTwvZWRpdGlvbj48
a2V5d29yZHM+PGtleXdvcmQ+QWRvbGVzY2VudDwva2V5d29yZD48a2V5d29yZD5BZHVsdDwva2V5
d29yZD48a2V5d29yZD5BZ2VkPC9rZXl3b3JkPjxrZXl3b3JkPkFzdGhtYS8qcGh5c2lvcGF0aG9s
b2d5L3BzeWNob2xvZ3kvcmVoYWJpbGl0YXRpb248L2tleXdvcmQ+PGtleXdvcmQ+Q2xpbmljYWwg
VHJpYWxzIGFzIFRvcGljLyptZXRob2RzPC9rZXl3b3JkPjxrZXl3b3JkPkVtb3Rpb25zPC9rZXl3
b3JkPjxrZXl3b3JkPkVudmlyb25tZW50PC9rZXl3b3JkPjxrZXl3b3JkPkZlbWFsZTwva2V5d29y
ZD48a2V5d29yZD5IdW1hbnM8L2tleXdvcmQ+PGtleXdvcmQ+TWFsZTwva2V5d29yZD48a2V5d29y
ZD5NaWRkbGUgQWdlZDwva2V5d29yZD48a2V5d29yZD5QaHlzaWNhbCBGaXRuZXNzL3BoeXNpb2xv
Z3k8L2tleXdvcmQ+PGtleXdvcmQ+KlF1YWxpdHkgb2YgTGlmZTwva2V5d29yZD48a2V5d29yZD5T
dXJ2ZXlzIGFuZCBRdWVzdGlvbm5haXJlczwva2V5d29yZD48L2tleXdvcmRzPjxkYXRlcz48eWVh
cj4xOTkyPC95ZWFyPjxwdWItZGF0ZXM+PGRhdGU+RmViPC9kYXRlPjwvcHViLWRhdGVzPjwvZGF0
ZXM+PGlzYm4+MDA0MC02Mzc2IChQcmludCkmI3hEOzAwNDAtNjM3NjwvaXNibj48YWNjZXNzaW9u
LW51bT4xNTQ5ODI3PC9hY2Nlc3Npb24tbnVtPjx1cmxzPjwvdXJscz48Y3VzdG9tMj5QTUM0NjM1
NzQ8L2N1c3RvbTI+PGVsZWN0cm9uaWMtcmVzb3VyY2UtbnVtPjEwLjExMzYvdGh4LjQ3LjIuNzY8
L2VsZWN0cm9uaWMtcmVzb3VyY2UtbnVtPjxyZW1vdGUtZGF0YWJhc2UtcHJvdmlkZXI+TkxNPC9y
ZW1vdGUtZGF0YWJhc2UtcHJvdmlkZXI+PGxhbmd1YWdlPmVuZzwvbGFuZ3VhZ2U+PC9yZWNvcmQ+
PC9DaXRlPjwvRW5kTm90ZT4A
</w:fldData>
              </w:fldChar>
            </w:r>
            <w:r w:rsidR="00E44D47">
              <w:rPr>
                <w:rFonts w:cstheme="minorHAnsi"/>
                <w:sz w:val="20"/>
                <w:szCs w:val="20"/>
              </w:rPr>
              <w:instrText xml:space="preserve"> ADDIN EN.CITE </w:instrText>
            </w:r>
            <w:r w:rsidR="00E44D47">
              <w:rPr>
                <w:rFonts w:cstheme="minorHAnsi"/>
                <w:sz w:val="20"/>
                <w:szCs w:val="20"/>
              </w:rPr>
              <w:fldChar w:fldCharType="begin">
                <w:fldData xml:space="preserve">PEVuZE5vdGU+PENpdGU+PEF1dGhvcj5KdW5pcGVyPC9BdXRob3I+PFllYXI+MTk5OTwvWWVhcj48
UmVjTnVtPjE3MDwvUmVjTnVtPjxEaXNwbGF5VGV4dD48c3R5bGUgZmFjZT0ic3VwZXJzY3JpcHQi
PjQxLTQzPC9zdHlsZT48L0Rpc3BsYXlUZXh0PjxyZWNvcmQ+PHJlYy1udW1iZXI+MTcwPC9yZWMt
bnVtYmVyPjxmb3JlaWduLWtleXM+PGtleSBhcHA9IkVOIiBkYi1pZD0ieHNlOXNzOXQ4YTk5ZHVl
cnZ4aHhld2Y1MGVzczJlYWV6end2IiB0aW1lc3RhbXA9IjE2NjU5MjUxNjYiPjE3MDwva2V5Pjwv
Zm9yZWlnbi1rZXlzPjxyZWYtdHlwZSBuYW1lPSJKb3VybmFsIEFydGljbGUiPjE3PC9yZWYtdHlw
ZT48Y29udHJpYnV0b3JzPjxhdXRob3JzPjxhdXRob3I+SnVuaXBlciwgRSBGPC9hdXRob3I+PGF1
dGhvcj5CdWlzdCwgQSBTPC9hdXRob3I+PGF1dGhvcj5Db3gsIEYgTTwvYXV0aG9yPjxhdXRob3I+
RmVycmllLCBQLiBKLjwvYXV0aG9yPjxhdXRob3I+S2luZywgRC4gUi48L2F1dGhvcj48L2F1dGhv
cnM+PC9jb250cmlidXRvcnM+PGF1dGgtYWRkcmVzcz5KdW5pcGVyLCBFIEYuIERlcGFydG1lbnQg
b2YgQ2xpbmljYWwgRXBpZGVtaW9sb2d5IGFuZCBCaW9zdGF0aXN0aWNzLCBNY01hc3RlciBVbml2
ZXJzaXR5LCBIYW1pbHRvbiwgT250YXJpbywgQ2FuYWRhLiBqdW5pcGVyQGZocy5tY21hc3Rlci5j
YTwvYXV0aC1hZGRyZXNzPjx0aXRsZXM+PHRpdGxlPlZhbGlkYXRpb24gb2YgYSBzdGFuZGFyZGl6
ZWQgdmVyc2lvbiBvZiB0aGUgQXN0aG1hIFF1YWxpdHkgb2YgTGlmZSBRdWVzdGlvbm5haXJlPC90
aXRsZT48c2Vjb25kYXJ5LXRpdGxlPkNoZXN0PC9zZWNvbmRhcnktdGl0bGU+PC90aXRsZXM+PHBl
cmlvZGljYWw+PGZ1bGwtdGl0bGU+Q2hlc3Q8L2Z1bGwtdGl0bGU+PC9wZXJpb2RpY2FsPjxwYWdl
cz4xMjY1LTcwPC9wYWdlcz48dm9sdW1lPjExNTwvdm9sdW1lPjxudW1iZXI+NTwvbnVtYmVyPjxr
ZXl3b3Jkcz48a2V5d29yZD5BY3Rpdml0aWVzIG9mIERhaWx5IExpdmluZzwva2V5d29yZD48a2V5
d29yZD5BZG9sZXNjZW50PC9rZXl3b3JkPjxrZXl3b3JkPkFkdWx0PC9rZXl3b3JkPjxrZXl3b3Jk
PkFnZWQ8L2tleXdvcmQ+PGtleXdvcmQ+QXN0aG1hL2RpIFtEaWFnbm9zaXNdPC9rZXl3b3JkPjxr
ZXl3b3JkPkFzdGhtYS9kdCBbRHJ1ZyBUaGVyYXB5XTwva2V5d29yZD48a2V5d29yZD5Bc3RobWEv
cHAgW1BoeXNpb3BhdGhvbG9neV08L2tleXdvcmQ+PGtleXdvcmQ+KkFzdGhtYTwva2V5d29yZD48
a2V5d29yZD5FeGVyY2lzZSBUb2xlcmFuY2U8L2tleXdvcmQ+PGtleXdvcmQ+RmVtYWxlPC9rZXl3
b3JkPjxrZXl3b3JkPkhlYWx0aCBTdGF0dXM8L2tleXdvcmQ+PGtleXdvcmQ+SHVtYW5zPC9rZXl3
b3JkPjxrZXl3b3JkPk1hbGU8L2tleXdvcmQ+PGtleXdvcmQ+TWlkZGxlIEFnZWQ8L2tleXdvcmQ+
PGtleXdvcmQ+KlF1YWxpdHkgb2YgTGlmZTwva2V5d29yZD48a2V5d29yZD5SZXByb2R1Y2liaWxp
dHkgb2YgUmVzdWx0czwva2V5d29yZD48a2V5d29yZD5TbGVlcDwva2V5d29yZD48a2V5d29yZD5T
cGlyb21ldHJ5PC9rZXl3b3JkPjxrZXl3b3JkPipTdXJ2ZXlzIGFuZCBRdWVzdGlvbm5haXJlczwv
a2V5d29yZD48a2V5d29yZD5Xb3JrPC9rZXl3b3JkPjxrZXl3b3JkPlF1ZXN0aW9ubmFpcmVzPC9r
ZXl3b3JkPjxrZXl3b3JkPlF1YWxpdHkgb2YgTGlmZTwva2V5d29yZD48a2V5d29yZD5Bc3RobWE8
L2tleXdvcmQ+PC9rZXl3b3Jkcz48ZGF0ZXM+PHllYXI+MTk5OTwveWVhcj48cHViLWRhdGVzPjxk
YXRlPk1heTwvZGF0ZT48L3B1Yi1kYXRlcz48L2RhdGVzPjxpc2JuPjAwMTItMzY5MjwvaXNibj48
YWNjZXNzaW9uLW51bT4xMDMzNDEzODwvYWNjZXNzaW9uLW51bT48dXJscz48cmVsYXRlZC11cmxz
Pjx1cmw+aHR0cHM6Ly9vdmlkc3Aub3ZpZC5jb20vb3ZpZHdlYi5jZ2k/VD1KUyZhbXA7Q1NDPVkm
YW1wO05FV1M9TiZhbXA7UEFHRT1mdWxsdGV4dCZhbXA7RD1tZWQ0JmFtcDtBTj0xMDMzNDEzOCBo
dHRwOi8vcmVzb2x2ZXIuZWJzY29ob3N0LmNvbS9vcGVudXJsP2lzc249MDAxMjM2OTImYW1wO1Zv
bHVtZT0xMTUmYW1wO2lzc3VlPTUmYW1wO3NwYWdlPTEyNjUmYW1wO3RpdGxlPVZhbGlkYXRpb24r
b2YrYStzdGFuZGFyZGl6ZWQrdmVyc2lvbitvZit0aGUrQXN0aG1hK1F1YWxpdHkrb2YrTGlmZStR
dWVzdGlvbm5haXJlLiZhbXA7eWVhcj0xOTk5JmFtcDthdWxhc3Q9SnVuaXBlcjwvdXJsPjx1cmw+
aHR0cHM6Ly9qb3VybmFsLmNoZXN0bmV0Lm9yZy9hcnRpY2xlL1MwMDEyLTM2OTIoMTUpMzUyNzgt
OC9mdWxsdGV4dDwvdXJsPjwvcmVsYXRlZC11cmxzPjwvdXJscz48Y3VzdG9tMT5SQVlZQU4tSU5D
TFVTSU9OOiB7JnF1b3Q7QW5uYSZxdW90Oz0mZ3Q7JnF1b3Q7SW5jbHVkZWQmcXVvdDssICZxdW90
O0VrYXRlcmluYSZxdW90Oz0mZ3Q7JnF1b3Q7SW5jbHVkZWQmcXVvdDt9IHwgUkFZWUFOLUxBQkVM
UzogQVFMUTwvY3VzdG9tMT48bGFuZ3VhZ2U+RW5nbGlzaDwvbGFuZ3VhZ2U+PC9yZWNvcmQ+PC9D
aXRlPjxDaXRlPjxBdXRob3I+VGFuPC9BdXRob3I+PFllYXI+MjAwNDwvWWVhcj48UmVjTnVtPjE3
MTwvUmVjTnVtPjxyZWNvcmQ+PHJlYy1udW1iZXI+MTcxPC9yZWMtbnVtYmVyPjxmb3JlaWduLWtl
eXM+PGtleSBhcHA9IkVOIiBkYi1pZD0ieHNlOXNzOXQ4YTk5ZHVlcnZ4aHhld2Y1MGVzczJlYWV6
end2IiB0aW1lc3RhbXA9IjE2NjU5MjUxNjYiPjE3MTwva2V5PjwvZm9yZWlnbi1rZXlzPjxyZWYt
dHlwZSBuYW1lPSJKb3VybmFsIEFydGljbGUiPjE3PC9yZWYtdHlwZT48Y29udHJpYnV0b3JzPjxh
dXRob3JzPjxhdXRob3I+VGFuLCBXIEM8L2F1dGhvcj48YXV0aG9yPlRhbiwgSiBXIEw8L2F1dGhv
cj48YXV0aG9yPldlZSwgRSBXIEw8L2F1dGhvcj48YXV0aG9yPk5pdGksIE0uPC9hdXRob3I+PGF1
dGhvcj5OZywgVC4gUC48L2F1dGhvcj48L2F1dGhvcnM+PC9jb250cmlidXRvcnM+PGF1dGgtYWRk
cmVzcz5OYXRsIFVuaXYgU2luZ2Fwb3JlLCBGYWMgTWVkLCBEZXB0IE1lZCwgU2luZ2Fwb3JlIDEx
OTA3NCwgU2luZ2Fwb3JlLiBOYXRsIFVuaXYgU2luZ2Fwb3JlLCBEZXB0IENvbW11bml0eSBPY2N1
cGF0ICZhbXA7IEZhbWlseSBNZWQsIFNpbmdhcG9yZSAxMTkwNzQsIFNpbmdhcG9yZS4gVGFuLCBX
QyAoY29ycmVzcG9uZGluZyBhdXRob3IpLCBOYXRsIFVuaXYgU2luZ2Fwb3JlLCBGYWMgTWVkLCBE
ZXB0IE1lZCwgNSBMb3dlciBLZW50IFJpZGdlIFJkLCBTaW5nYXBvcmUgMTE5MDc0LCBTaW5nYXBv
cmUuIG1kY3RhbndjQG51cy5lZHUuc2c8L2F1dGgtYWRkcmVzcz48dGl0bGVzPjx0aXRsZT5WYWxp
ZGF0aW9uIG9mIHRoZSBFbmdsaXNoIHZlcnNpb24gb2YgdGhlIEFzdGhtYSBRdWFsaXR5IG9mIExp
ZmUgUXVlc3Rpb25uYWlyZSBpbiBhIG11bHRpLWV0aG5pYyBBc2lhbiBwb3B1bGF0aW9uPC90aXRs
ZT48c2Vjb25kYXJ5LXRpdGxlPlF1YWxpdHkgb2YgTGlmZSBSZXNlYXJjaDwvc2Vjb25kYXJ5LXRp
dGxlPjwvdGl0bGVzPjxwZXJpb2RpY2FsPjxmdWxsLXRpdGxlPlF1YWxpdHkgb2YgTGlmZSBSZXNl
YXJjaDwvZnVsbC10aXRsZT48L3BlcmlvZGljYWw+PHBhZ2VzPjU1MS01NTY8L3BhZ2VzPjx2b2x1
bWU+MTM8L3ZvbHVtZT48bnVtYmVyPjI8L251bWJlcj48a2V5d29yZHM+PGtleXdvcmQ+QXN0aG1h
IFF1YWxpdHkgb2YgTGlmZSBRdWVzdGlvbm5haXJlPC9rZXl3b3JkPjxrZXl3b3JkPm11bHRpLWV0
aG5pYyBwb3B1bGF0aW9uczwva2V5d29yZD48a2V5d29yZD5wc3ljaG9tZXRyaWMgdmFsaWRhdGlv
bjwva2V5d29yZD48a2V5d29yZD5RdWVzdGlvbm5haXJlczwva2V5d29yZD48a2V5d29yZD5RdWFs
aXR5IG9mIExpZmU8L2tleXdvcmQ+PGtleXdvcmQ+QXN0aG1hPC9rZXl3b3JkPjwva2V5d29yZHM+
PGRhdGVzPjx5ZWFyPjIwMDQ8L3llYXI+PHB1Yi1kYXRlcz48ZGF0ZT5NYXI8L2RhdGU+PC9wdWIt
ZGF0ZXM+PC9kYXRlcz48aXNibj4wOTYyLTkzNDM8L2lzYm4+PGFjY2Vzc2lvbi1udW0+V09TOjAw
MDIyMDAwNDUwMDAyNzwvYWNjZXNzaW9uLW51bT48dXJscz48cmVsYXRlZC11cmxzPjx1cmw+aHR0
cHM6Ly9saW5rLnNwcmluZ2VyLmNvbS9hcnRpY2xlLzEwLjEwMjMlMkZCJTNBUVVSRS4wMDAwMDE4
NDk1LjM2NzU5LjQ2PC91cmw+PC9yZWxhdGVkLXVybHM+PC91cmxzPjxjdXN0b20xPlJBWVlBTi1J
TkNMVVNJT046IHsmcXVvdDtBbm5hJnF1b3Q7PSZndDsmcXVvdDtJbmNsdWRlZCZxdW90OywgJnF1
b3Q7RWthdGVyaW5hJnF1b3Q7PSZndDsmcXVvdDtJbmNsdWRlZCZxdW90O30gfCBSQVlZQU4tTEFC
RUxTOiBBUUxRPC9jdXN0b20xPjxsYW5ndWFnZT5FbmdsaXNoPC9sYW5ndWFnZT48L3JlY29yZD48
L0NpdGU+PENpdGU+PEF1dGhvcj5KdW5pcGVyPC9BdXRob3I+PFllYXI+MTk5MjwvWWVhcj48UmVj
TnVtPjY2PC9SZWNOdW0+PHJlY29yZD48cmVjLW51bWJlcj42NjwvcmVjLW51bWJlcj48Zm9yZWln
bi1rZXlzPjxrZXkgYXBwPSJFTiIgZGItaWQ9InhzZTlzczl0OGE5OWR1ZXJ2eGh4ZXdmNTBlc3My
ZWFlenp3diIgdGltZXN0YW1wPSIxNjM0NTE4NDYyIj42Njwva2V5PjwvZm9yZWlnbi1rZXlzPjxy
ZWYtdHlwZSBuYW1lPSJKb3VybmFsIEFydGljbGUiPjE3PC9yZWYtdHlwZT48Y29udHJpYnV0b3Jz
PjxhdXRob3JzPjxhdXRob3I+SnVuaXBlciwgRSBGPC9hdXRob3I+PGF1dGhvcj5HdXlhdHQsIEcg
SDwvYXV0aG9yPjxhdXRob3I+RXBzdGVpbiwgUiBTPC9hdXRob3I+PGF1dGhvcj5GZXJyaWUsIFAu
IEouPC9hdXRob3I+PGF1dGhvcj5KYWVzY2hrZSwgUi48L2F1dGhvcj48YXV0aG9yPkhpbGxlciwg
VC4gSy48L2F1dGhvcj48L2F1dGhvcnM+PC9jb250cmlidXRvcnM+PGF1dGgtYWRkcmVzcz5EZXBh
cnRtZW50IG9mIENsaW5pY2FsIEVwaWRlbWlvbG9neSBhbmQgQmlvc3RhdGlzdGljcywgTWNNYXN0
ZXIgVW5pdmVyc2l0eSwgSGFtaWx0b24sIE9udGFyaW8sIENhbmFkYS48L2F1dGgtYWRkcmVzcz48
dGl0bGVzPjx0aXRsZT5FdmFsdWF0aW9uIG9mIGltcGFpcm1lbnQgb2YgaGVhbHRoIHJlbGF0ZWQg
cXVhbGl0eSBvZiBsaWZlIGluIGFzdGhtYTogZGV2ZWxvcG1lbnQgb2YgYSBxdWVzdGlvbm5haXJl
IGZvciB1c2UgaW4gY2xpbmljYWwgdHJpYWxzPC90aXRsZT48c2Vjb25kYXJ5LXRpdGxlPlRob3Jh
eDwvc2Vjb25kYXJ5LXRpdGxlPjwvdGl0bGVzPjxwZXJpb2RpY2FsPjxmdWxsLXRpdGxlPlRob3Jh
eDwvZnVsbC10aXRsZT48L3BlcmlvZGljYWw+PHBhZ2VzPjc2LTgzPC9wYWdlcz48dm9sdW1lPjQ3
PC92b2x1bWU+PG51bWJlcj4yPC9udW1iZXI+PGVkaXRpb24+MTk5Mi8wMi8wMTwvZWRpdGlvbj48
a2V5d29yZHM+PGtleXdvcmQ+QWRvbGVzY2VudDwva2V5d29yZD48a2V5d29yZD5BZHVsdDwva2V5
d29yZD48a2V5d29yZD5BZ2VkPC9rZXl3b3JkPjxrZXl3b3JkPkFzdGhtYS8qcGh5c2lvcGF0aG9s
b2d5L3BzeWNob2xvZ3kvcmVoYWJpbGl0YXRpb248L2tleXdvcmQ+PGtleXdvcmQ+Q2xpbmljYWwg
VHJpYWxzIGFzIFRvcGljLyptZXRob2RzPC9rZXl3b3JkPjxrZXl3b3JkPkVtb3Rpb25zPC9rZXl3
b3JkPjxrZXl3b3JkPkVudmlyb25tZW50PC9rZXl3b3JkPjxrZXl3b3JkPkZlbWFsZTwva2V5d29y
ZD48a2V5d29yZD5IdW1hbnM8L2tleXdvcmQ+PGtleXdvcmQ+TWFsZTwva2V5d29yZD48a2V5d29y
ZD5NaWRkbGUgQWdlZDwva2V5d29yZD48a2V5d29yZD5QaHlzaWNhbCBGaXRuZXNzL3BoeXNpb2xv
Z3k8L2tleXdvcmQ+PGtleXdvcmQ+KlF1YWxpdHkgb2YgTGlmZTwva2V5d29yZD48a2V5d29yZD5T
dXJ2ZXlzIGFuZCBRdWVzdGlvbm5haXJlczwva2V5d29yZD48L2tleXdvcmRzPjxkYXRlcz48eWVh
cj4xOTkyPC95ZWFyPjxwdWItZGF0ZXM+PGRhdGU+RmViPC9kYXRlPjwvcHViLWRhdGVzPjwvZGF0
ZXM+PGlzYm4+MDA0MC02Mzc2IChQcmludCkmI3hEOzAwNDAtNjM3NjwvaXNibj48YWNjZXNzaW9u
LW51bT4xNTQ5ODI3PC9hY2Nlc3Npb24tbnVtPjx1cmxzPjwvdXJscz48Y3VzdG9tMj5QTUM0NjM1
NzQ8L2N1c3RvbTI+PGVsZWN0cm9uaWMtcmVzb3VyY2UtbnVtPjEwLjExMzYvdGh4LjQ3LjIuNzY8
L2VsZWN0cm9uaWMtcmVzb3VyY2UtbnVtPjxyZW1vdGUtZGF0YWJhc2UtcHJvdmlkZXI+TkxNPC9y
ZW1vdGUtZGF0YWJhc2UtcHJvdmlkZXI+PGxhbmd1YWdlPmVuZzwvbGFuZ3VhZ2U+PC9yZWNvcmQ+
PC9DaXRlPjwvRW5kTm90ZT4A
</w:fldData>
              </w:fldChar>
            </w:r>
            <w:r w:rsidR="00E44D47">
              <w:rPr>
                <w:rFonts w:cstheme="minorHAnsi"/>
                <w:sz w:val="20"/>
                <w:szCs w:val="20"/>
              </w:rPr>
              <w:instrText xml:space="preserve"> ADDIN EN.CITE.DATA </w:instrText>
            </w:r>
            <w:r w:rsidR="00E44D47">
              <w:rPr>
                <w:rFonts w:cstheme="minorHAnsi"/>
                <w:sz w:val="20"/>
                <w:szCs w:val="20"/>
              </w:rPr>
            </w:r>
            <w:r w:rsidR="00E44D47">
              <w:rPr>
                <w:rFonts w:cstheme="minorHAnsi"/>
                <w:sz w:val="20"/>
                <w:szCs w:val="20"/>
              </w:rPr>
              <w:fldChar w:fldCharType="end"/>
            </w:r>
            <w:r w:rsidRPr="004E60A3">
              <w:rPr>
                <w:rFonts w:cstheme="minorHAnsi"/>
                <w:sz w:val="20"/>
                <w:szCs w:val="20"/>
              </w:rPr>
            </w:r>
            <w:r w:rsidRPr="004E60A3">
              <w:rPr>
                <w:rFonts w:cstheme="minorHAnsi"/>
                <w:sz w:val="20"/>
                <w:szCs w:val="20"/>
              </w:rPr>
              <w:fldChar w:fldCharType="separate"/>
            </w:r>
            <w:r w:rsidR="00E83C39" w:rsidRPr="00E83C39">
              <w:rPr>
                <w:rFonts w:cstheme="minorHAnsi"/>
                <w:noProof/>
                <w:sz w:val="20"/>
                <w:szCs w:val="20"/>
                <w:vertAlign w:val="superscript"/>
              </w:rPr>
              <w:t>41-43</w:t>
            </w:r>
            <w:r w:rsidRPr="004E60A3">
              <w:rPr>
                <w:rFonts w:cstheme="minorHAnsi"/>
                <w:sz w:val="20"/>
                <w:szCs w:val="20"/>
              </w:rPr>
              <w:fldChar w:fldCharType="end"/>
            </w:r>
            <w:r w:rsidRPr="004E60A3">
              <w:rPr>
                <w:rFonts w:eastAsia="Times New Roman" w:cstheme="minorHAnsi"/>
                <w:b w:val="0"/>
                <w:bCs w:val="0"/>
                <w:sz w:val="20"/>
                <w:szCs w:val="20"/>
                <w:vertAlign w:val="superscript"/>
                <w:lang w:eastAsia="zh-CN"/>
              </w:rPr>
              <w:t>¶</w:t>
            </w:r>
          </w:p>
        </w:tc>
        <w:tc>
          <w:tcPr>
            <w:tcW w:w="743" w:type="dxa"/>
            <w:shd w:val="clear" w:color="auto" w:fill="FFFFFF" w:themeFill="background1"/>
            <w:vAlign w:val="center"/>
          </w:tcPr>
          <w:p w14:paraId="4D2E714B" w14:textId="77777777" w:rsidR="00915688" w:rsidRPr="001F4149"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064" w:type="dxa"/>
            <w:shd w:val="clear" w:color="auto" w:fill="FFFFFF" w:themeFill="background1"/>
            <w:vAlign w:val="center"/>
          </w:tcPr>
          <w:p w14:paraId="09BD37DF" w14:textId="77777777" w:rsidR="00915688" w:rsidRPr="0026290C"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proofErr w:type="gramStart"/>
            <w:r>
              <w:rPr>
                <w:rFonts w:cstheme="minorHAnsi"/>
                <w:b/>
                <w:bCs/>
                <w:sz w:val="16"/>
                <w:szCs w:val="16"/>
                <w:vertAlign w:val="superscript"/>
              </w:rPr>
              <w:t>A,C</w:t>
            </w:r>
            <w:proofErr w:type="gramEnd"/>
          </w:p>
        </w:tc>
        <w:tc>
          <w:tcPr>
            <w:tcW w:w="774" w:type="dxa"/>
            <w:shd w:val="clear" w:color="auto" w:fill="FFFFFF" w:themeFill="background1"/>
            <w:vAlign w:val="center"/>
          </w:tcPr>
          <w:p w14:paraId="3B150F86" w14:textId="77777777" w:rsidR="00915688" w:rsidRPr="001F4149"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134" w:type="dxa"/>
            <w:shd w:val="clear" w:color="auto" w:fill="FFFFFF" w:themeFill="background1"/>
            <w:vAlign w:val="center"/>
          </w:tcPr>
          <w:p w14:paraId="32015349" w14:textId="77777777" w:rsidR="00915688" w:rsidRPr="0026290C"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proofErr w:type="gramStart"/>
            <w:r>
              <w:rPr>
                <w:rFonts w:cstheme="minorHAnsi"/>
                <w:b/>
                <w:bCs/>
                <w:sz w:val="16"/>
                <w:szCs w:val="16"/>
                <w:vertAlign w:val="superscript"/>
              </w:rPr>
              <w:t>A,C</w:t>
            </w:r>
            <w:proofErr w:type="gramEnd"/>
          </w:p>
        </w:tc>
        <w:tc>
          <w:tcPr>
            <w:tcW w:w="709" w:type="dxa"/>
            <w:shd w:val="clear" w:color="auto" w:fill="FFFFFF" w:themeFill="background1"/>
            <w:vAlign w:val="center"/>
          </w:tcPr>
          <w:p w14:paraId="77E4D58F" w14:textId="77777777" w:rsidR="00915688" w:rsidRPr="001F4149"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Times New Roman"/>
                <w:b/>
                <w:bCs/>
                <w:lang w:eastAsia="zh-CN"/>
              </w:rPr>
              <w:t>+</w:t>
            </w:r>
          </w:p>
        </w:tc>
        <w:tc>
          <w:tcPr>
            <w:tcW w:w="1134" w:type="dxa"/>
            <w:shd w:val="clear" w:color="auto" w:fill="FFFFFF" w:themeFill="background1"/>
            <w:vAlign w:val="center"/>
          </w:tcPr>
          <w:p w14:paraId="20E1B813" w14:textId="77777777" w:rsidR="00915688" w:rsidRPr="0026290C"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F435B2">
              <w:rPr>
                <w:rFonts w:ascii="Cambria Math" w:hAnsi="Cambria Math" w:cs="Cambria Math"/>
                <w:sz w:val="20"/>
                <w:szCs w:val="20"/>
              </w:rPr>
              <w:t>⨁</w:t>
            </w:r>
            <w:r w:rsidRPr="00F435B2">
              <w:rPr>
                <w:rFonts w:ascii="Cambria Math" w:hAnsi="Cambria Math" w:cs="Cambria Math"/>
                <w:sz w:val="16"/>
                <w:szCs w:val="16"/>
              </w:rPr>
              <w:t>◯</w:t>
            </w:r>
            <w:r w:rsidRPr="009127C3">
              <w:rPr>
                <w:rFonts w:ascii="Cambria Math" w:hAnsi="Cambria Math" w:cs="Cambria Math"/>
                <w:sz w:val="16"/>
                <w:szCs w:val="16"/>
              </w:rPr>
              <w:t>◯◯</w:t>
            </w:r>
            <w:proofErr w:type="gramStart"/>
            <w:r>
              <w:rPr>
                <w:rFonts w:cstheme="minorHAnsi"/>
                <w:b/>
                <w:bCs/>
                <w:sz w:val="16"/>
                <w:szCs w:val="16"/>
                <w:vertAlign w:val="superscript"/>
              </w:rPr>
              <w:t>A,B</w:t>
            </w:r>
            <w:proofErr w:type="gramEnd"/>
            <w:r>
              <w:rPr>
                <w:rFonts w:cstheme="minorHAnsi"/>
                <w:b/>
                <w:bCs/>
                <w:sz w:val="16"/>
                <w:szCs w:val="16"/>
                <w:vertAlign w:val="superscript"/>
              </w:rPr>
              <w:t>,C</w:t>
            </w:r>
          </w:p>
        </w:tc>
        <w:tc>
          <w:tcPr>
            <w:tcW w:w="709" w:type="dxa"/>
            <w:shd w:val="clear" w:color="auto" w:fill="FFFFFF" w:themeFill="background1"/>
            <w:vAlign w:val="center"/>
          </w:tcPr>
          <w:p w14:paraId="0E5F84C0"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0174770C"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0F0688">
              <w:rPr>
                <w:rFonts w:ascii="Cambria Math" w:eastAsia="Times New Roman" w:hAnsi="Cambria Math" w:cs="Cambria Math"/>
                <w:sz w:val="20"/>
                <w:szCs w:val="20"/>
                <w:lang w:eastAsia="zh-CN"/>
              </w:rPr>
              <w:t>⨁⨁</w:t>
            </w:r>
            <w:r w:rsidRPr="000F0688">
              <w:rPr>
                <w:rFonts w:ascii="Cambria Math" w:eastAsia="Times New Roman" w:hAnsi="Cambria Math" w:cs="Cambria Math"/>
                <w:sz w:val="16"/>
                <w:szCs w:val="16"/>
                <w:lang w:eastAsia="zh-CN"/>
              </w:rPr>
              <w:t>◯◯</w:t>
            </w:r>
            <w:proofErr w:type="gramStart"/>
            <w:r w:rsidRPr="000F0688">
              <w:rPr>
                <w:rFonts w:cstheme="minorHAnsi"/>
                <w:b/>
                <w:bCs/>
                <w:sz w:val="16"/>
                <w:szCs w:val="16"/>
                <w:vertAlign w:val="superscript"/>
              </w:rPr>
              <w:t>B,C</w:t>
            </w:r>
            <w:proofErr w:type="gramEnd"/>
          </w:p>
        </w:tc>
        <w:tc>
          <w:tcPr>
            <w:tcW w:w="709" w:type="dxa"/>
            <w:shd w:val="clear" w:color="auto" w:fill="FFFFFF" w:themeFill="background1"/>
            <w:vAlign w:val="center"/>
          </w:tcPr>
          <w:p w14:paraId="6C07AACC"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7D305116"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8" w:type="dxa"/>
            <w:shd w:val="diagStripe" w:color="808080" w:themeColor="background1" w:themeShade="80" w:fill="auto"/>
            <w:vAlign w:val="center"/>
          </w:tcPr>
          <w:p w14:paraId="41A3C3D6"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p>
        </w:tc>
        <w:tc>
          <w:tcPr>
            <w:tcW w:w="1134" w:type="dxa"/>
            <w:shd w:val="diagStripe" w:color="808080" w:themeColor="background1" w:themeShade="80" w:fill="auto"/>
            <w:vAlign w:val="center"/>
          </w:tcPr>
          <w:p w14:paraId="429CB28C"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p>
        </w:tc>
        <w:tc>
          <w:tcPr>
            <w:tcW w:w="709" w:type="dxa"/>
            <w:shd w:val="clear" w:color="auto" w:fill="FFFFFF" w:themeFill="background1"/>
            <w:vAlign w:val="center"/>
          </w:tcPr>
          <w:p w14:paraId="107A7B7B"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45DFD043"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0F0688">
              <w:rPr>
                <w:rFonts w:ascii="Cambria Math" w:eastAsia="Times New Roman" w:hAnsi="Cambria Math" w:cs="Cambria Math"/>
                <w:sz w:val="20"/>
                <w:szCs w:val="20"/>
                <w:lang w:eastAsia="zh-CN"/>
              </w:rPr>
              <w:t>⨁⨁</w:t>
            </w:r>
            <w:r w:rsidRPr="000F0688">
              <w:rPr>
                <w:rFonts w:ascii="Cambria Math" w:eastAsia="Times New Roman" w:hAnsi="Cambria Math" w:cs="Cambria Math"/>
                <w:sz w:val="16"/>
                <w:szCs w:val="16"/>
                <w:lang w:eastAsia="zh-CN"/>
              </w:rPr>
              <w:t>◯◯</w:t>
            </w:r>
            <w:proofErr w:type="gramStart"/>
            <w:r w:rsidRPr="000F0688">
              <w:rPr>
                <w:rFonts w:cstheme="minorHAnsi"/>
                <w:b/>
                <w:bCs/>
                <w:sz w:val="16"/>
                <w:szCs w:val="16"/>
                <w:vertAlign w:val="superscript"/>
              </w:rPr>
              <w:t>B,C</w:t>
            </w:r>
            <w:proofErr w:type="gramEnd"/>
          </w:p>
        </w:tc>
        <w:tc>
          <w:tcPr>
            <w:tcW w:w="709" w:type="dxa"/>
            <w:shd w:val="clear" w:color="auto" w:fill="FFFFFF" w:themeFill="background1"/>
            <w:vAlign w:val="center"/>
          </w:tcPr>
          <w:p w14:paraId="3645651F" w14:textId="77777777" w:rsidR="00915688" w:rsidRPr="00607C1E"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highlight w:val="cyan"/>
                <w:lang w:eastAsia="zh-CN"/>
              </w:rPr>
            </w:pPr>
            <w:r w:rsidRPr="001C270D">
              <w:rPr>
                <w:rFonts w:ascii="Calibri" w:eastAsia="Times New Roman" w:hAnsi="Calibri" w:cs="Calibri"/>
                <w:b/>
                <w:bCs/>
                <w:lang w:eastAsia="zh-CN"/>
              </w:rPr>
              <w:t>+</w:t>
            </w:r>
            <w:r w:rsidRPr="0073790F">
              <w:rPr>
                <w:rFonts w:ascii="Calibri" w:hAnsi="Calibri" w:cs="Calibri"/>
                <w:b/>
                <w:bCs/>
                <w:vertAlign w:val="superscript"/>
              </w:rPr>
              <w:t>#</w:t>
            </w:r>
          </w:p>
        </w:tc>
        <w:tc>
          <w:tcPr>
            <w:tcW w:w="1134" w:type="dxa"/>
            <w:shd w:val="clear" w:color="auto" w:fill="FFFFFF" w:themeFill="background1"/>
            <w:vAlign w:val="center"/>
          </w:tcPr>
          <w:p w14:paraId="1F451461" w14:textId="77777777" w:rsidR="00915688" w:rsidRPr="001C270D"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BF7D65">
              <w:rPr>
                <w:rFonts w:ascii="Cambria Math" w:hAnsi="Cambria Math" w:cs="Cambria Math"/>
                <w:sz w:val="20"/>
                <w:szCs w:val="20"/>
              </w:rPr>
              <w:t>⨁</w:t>
            </w:r>
            <w:r w:rsidRPr="00BF7D65">
              <w:rPr>
                <w:rFonts w:ascii="Cambria Math" w:hAnsi="Cambria Math" w:cs="Cambria Math"/>
                <w:sz w:val="16"/>
                <w:szCs w:val="16"/>
              </w:rPr>
              <w:t>◯◯◯</w:t>
            </w:r>
            <w:proofErr w:type="gramStart"/>
            <w:r w:rsidRPr="00BF7D65">
              <w:rPr>
                <w:rFonts w:cstheme="minorHAnsi"/>
                <w:b/>
                <w:bCs/>
                <w:sz w:val="16"/>
                <w:szCs w:val="16"/>
                <w:vertAlign w:val="superscript"/>
              </w:rPr>
              <w:t>A,B</w:t>
            </w:r>
            <w:proofErr w:type="gramEnd"/>
            <w:r w:rsidRPr="00BF7D65">
              <w:rPr>
                <w:rFonts w:cstheme="minorHAnsi"/>
                <w:b/>
                <w:bCs/>
                <w:sz w:val="16"/>
                <w:szCs w:val="16"/>
                <w:vertAlign w:val="superscript"/>
              </w:rPr>
              <w:t>,C</w:t>
            </w:r>
            <w:r w:rsidRPr="00BF7D65" w:rsidDel="000D48AE">
              <w:rPr>
                <w:rFonts w:ascii="Cambria Math" w:eastAsia="Times New Roman" w:hAnsi="Cambria Math" w:cs="Cambria Math"/>
                <w:sz w:val="20"/>
                <w:szCs w:val="20"/>
                <w:lang w:eastAsia="zh-CN"/>
              </w:rPr>
              <w:t xml:space="preserve"> </w:t>
            </w:r>
          </w:p>
        </w:tc>
      </w:tr>
      <w:tr w:rsidR="00AD3C7F" w:rsidRPr="001C270D" w14:paraId="69D5F263" w14:textId="77777777" w:rsidTr="00E511F7">
        <w:trPr>
          <w:trHeight w:val="384"/>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7B4B77BD" w14:textId="094517E2" w:rsidR="00915688" w:rsidRPr="004E60A3" w:rsidRDefault="00915688" w:rsidP="0046513E">
            <w:pPr>
              <w:spacing w:line="276" w:lineRule="auto"/>
              <w:ind w:left="-20"/>
              <w:rPr>
                <w:rFonts w:eastAsia="Times New Roman" w:cstheme="minorHAnsi"/>
                <w:b w:val="0"/>
                <w:bCs w:val="0"/>
                <w:sz w:val="20"/>
                <w:szCs w:val="20"/>
                <w:lang w:eastAsia="zh-CN"/>
              </w:rPr>
            </w:pPr>
            <w:r w:rsidRPr="004E60A3">
              <w:rPr>
                <w:rFonts w:eastAsia="Times New Roman" w:cstheme="minorHAnsi"/>
                <w:sz w:val="20"/>
                <w:szCs w:val="20"/>
                <w:lang w:eastAsia="zh-CN"/>
              </w:rPr>
              <w:t>MiniAQLQ</w:t>
            </w:r>
            <w:r w:rsidRPr="004E60A3">
              <w:rPr>
                <w:rFonts w:eastAsia="Times New Roman" w:cstheme="minorHAnsi"/>
                <w:color w:val="000000"/>
                <w:sz w:val="20"/>
                <w:szCs w:val="20"/>
                <w:lang w:eastAsia="en-GB"/>
              </w:rPr>
              <w:fldChar w:fldCharType="begin">
                <w:fldData xml:space="preserve">PEVuZE5vdGU+PENpdGU+PEF1dGhvcj5KdW5pcGVyPC9BdXRob3I+PFllYXI+MTk5OTwvWWVhcj48
UmVjTnVtPjE3MjwvUmVjTnVtPjxEaXNwbGF5VGV4dD48c3R5bGUgZmFjZT0ic3VwZXJzY3JpcHQi
PjQxLDQ0PC9zdHlsZT48L0Rpc3BsYXlUZXh0PjxyZWNvcmQ+PHJlYy1udW1iZXI+MTcyPC9yZWMt
bnVtYmVyPjxmb3JlaWduLWtleXM+PGtleSBhcHA9IkVOIiBkYi1pZD0ieHNlOXNzOXQ4YTk5ZHVl
cnZ4aHhld2Y1MGVzczJlYWV6end2IiB0aW1lc3RhbXA9IjE2NjU5MjUxNjYiPjE3Mjwva2V5Pjwv
Zm9yZWlnbi1rZXlzPjxyZWYtdHlwZSBuYW1lPSJKb3VybmFsIEFydGljbGUiPjE3PC9yZWYtdHlw
ZT48Y29udHJpYnV0b3JzPjxhdXRob3JzPjxhdXRob3I+SnVuaXBlciwgRSBGPC9hdXRob3I+PGF1
dGhvcj5HdXlhdHQsIEcgSDwvYXV0aG9yPjxhdXRob3I+Q294LCBGIE08L2F1dGhvcj48YXV0aG9y
PkZlcnJpZSwgUC4gSi48L2F1dGhvcj48YXV0aG9yPktpbmcsIEQuIFIuPC9hdXRob3I+PC9hdXRo
b3JzPjwvY29udHJpYnV0b3JzPjxhdXRoLWFkZHJlc3M+SnVuaXBlciwgRSBGLiBEZXB0IG9mIENs
aW5pY2FsIEVwaWRlbWlvbG9neSBhbmQgQmlvc3RhdGlzdGljcywgTWNNYXN0ZXIgVW5pdmVyc2l0
eSwgSGFtaWx0b24sIE9udGFyaW8sIENhbmFkYS48L2F1dGgtYWRkcmVzcz48dGl0bGVzPjx0aXRs
ZT5EZXZlbG9wbWVudCBhbmQgdmFsaWRhdGlvbiBvZiB0aGUgTWluaSBBc3RobWEgUXVhbGl0eSBv
ZiBMaWZlIFF1ZXN0aW9ubmFpcmU8L3RpdGxlPjxzZWNvbmRhcnktdGl0bGU+RXVyb3BlYW4gUmVz
cGlyYXRvcnkgSm91cm5hbDwvc2Vjb25kYXJ5LXRpdGxlPjwvdGl0bGVzPjxwZXJpb2RpY2FsPjxm
dWxsLXRpdGxlPkV1cm9wZWFuIFJlc3BpcmF0b3J5IEpvdXJuYWw8L2Z1bGwtdGl0bGU+PC9wZXJp
b2RpY2FsPjxwYWdlcz4zMi04PC9wYWdlcz48dm9sdW1lPjE0PC92b2x1bWU+PG51bWJlcj4xPC9u
dW1iZXI+PGtleXdvcmRzPjxrZXl3b3JkPkFkb2xlc2NlbnQ8L2tleXdvcmQ+PGtleXdvcmQ+QWR1
bHQ8L2tleXdvcmQ+PGtleXdvcmQ+QWdlZDwva2V5d29yZD48a2V5d29yZD5Bc3RobWEvcHAgW1Bo
eXNpb3BhdGhvbG9neV08L2tleXdvcmQ+PGtleXdvcmQ+KkFzdGhtYS9weCBbUHN5Y2hvbG9neV08
L2tleXdvcmQ+PGtleXdvcmQ+Q3Jvc3MtU2VjdGlvbmFsIFN0dWRpZXM8L2tleXdvcmQ+PGtleXdv
cmQ+RXZhbHVhdGlvbiBTdHVkaWVzIGFzIFRvcGljPC9rZXl3b3JkPjxrZXl3b3JkPkZlbWFsZTwv
a2V5d29yZD48a2V5d29yZD5Gb2xsb3ctVXAgU3R1ZGllczwva2V5d29yZD48a2V5d29yZD5IdW1h
bnM8L2tleXdvcmQ+PGtleXdvcmQ+TWFsZTwva2V5d29yZD48a2V5d29yZD5NaWRkbGUgQWdlZDwv
a2V5d29yZD48a2V5d29yZD5PZmZpY2UgVmlzaXRzPC9rZXl3b3JkPjxrZXl3b3JkPipRdWFsaXR5
IG9mIExpZmU8L2tleXdvcmQ+PGtleXdvcmQ+UmVwcm9kdWNpYmlsaXR5IG9mIFJlc3VsdHM8L2tl
eXdvcmQ+PGtleXdvcmQ+UmVzcGlyYXRvcnkgRnVuY3Rpb24gVGVzdHM8L2tleXdvcmQ+PGtleXdv
cmQ+U2Vuc2l0aXZpdHkgYW5kIFNwZWNpZmljaXR5PC9rZXl3b3JkPjxrZXl3b3JkPipTdXJ2ZXlz
IGFuZCBRdWVzdGlvbm5haXJlczwva2V5d29yZD48a2V5d29yZD5RdWVzdGlvbm5haXJlczwva2V5
d29yZD48a2V5d29yZD5RdWFsaXR5IG9mIExpZmU8L2tleXdvcmQ+PGtleXdvcmQ+QXN0aG1hPC9r
ZXl3b3JkPjwva2V5d29yZHM+PGRhdGVzPjx5ZWFyPjE5OTk8L3llYXI+PHB1Yi1kYXRlcz48ZGF0
ZT5KdWw8L2RhdGU+PC9wdWItZGF0ZXM+PC9kYXRlcz48aXNibj4wOTAzLTE5MzY8L2lzYm4+PGFj
Y2Vzc2lvbi1udW0+MTA0ODk4MjY8L2FjY2Vzc2lvbi1udW0+PHVybHM+PHJlbGF0ZWQtdXJscz48
dXJsPmh0dHBzOi8vb3ZpZHNwLm92aWQuY29tL292aWR3ZWIuY2dpP1Q9SlMmYW1wO0NTQz1ZJmFt
cDtORVdTPU4mYW1wO1BBR0U9ZnVsbHRleHQmYW1wO0Q9bWVkNCZhbXA7QU49MTA0ODk4MjYgaHR0
cDovL3Jlc29sdmVyLmVic2NvaG9zdC5jb20vb3BlbnVybD9pc3NuPTA5MDMxOTM2JmFtcDtWb2x1
bWU9MTQmYW1wO2lzc3VlPTEmYW1wO3NwYWdlPTMyJmFtcDt0aXRsZT1EZXZlbG9wbWVudCthbmQr
dmFsaWRhdGlvbitvZit0aGUrTWluaStBc3RobWErUXVhbGl0eStvZitMaWZlK1F1ZXN0aW9ubmFp
cmUuJmFtcDt5ZWFyPTE5OTkmYW1wO2F1bGFzdD1KdW5pcGVyPC91cmw+PHVybD5odHRwczovL2Vy
ai5lcnNqb3VybmFscy5jb20vY29udGVudC9lcmovMTQvMS8zMi5mdWxsLnBkZjwvdXJsPjwvcmVs
YXRlZC11cmxzPjwvdXJscz48Y3VzdG9tMT5SQVlZQU4tSU5DTFVTSU9OOiB7JnF1b3Q7QW5uYSZx
dW90Oz0mZ3Q7JnF1b3Q7SW5jbHVkZWQmcXVvdDssICZxdW90O0VrYXRlcmluYSZxdW90Oz0mZ3Q7
JnF1b3Q7SW5jbHVkZWQmcXVvdDt9IHwgUkFZWUFOLUxBQkVMUzogbWluaUFRTFE8L2N1c3RvbTE+
PGxhbmd1YWdlPkVuZ2xpc2g8L2xhbmd1YWdlPjwvcmVjb3JkPjwvQ2l0ZT48Q2l0ZT48QXV0aG9y
Pkp1bmlwZXI8L0F1dGhvcj48WWVhcj4xOTkyPC9ZZWFyPjxSZWNOdW0+NjY8L1JlY051bT48cmVj
b3JkPjxyZWMtbnVtYmVyPjY2PC9yZWMtbnVtYmVyPjxmb3JlaWduLWtleXM+PGtleSBhcHA9IkVO
IiBkYi1pZD0ieHNlOXNzOXQ4YTk5ZHVlcnZ4aHhld2Y1MGVzczJlYWV6end2IiB0aW1lc3RhbXA9
IjE2MzQ1MTg0NjIiPjY2PC9rZXk+PC9mb3JlaWduLWtleXM+PHJlZi10eXBlIG5hbWU9IkpvdXJu
YWwgQXJ0aWNsZSI+MTc8L3JlZi10eXBlPjxjb250cmlidXRvcnM+PGF1dGhvcnM+PGF1dGhvcj5K
dW5pcGVyLCBFIEY8L2F1dGhvcj48YXV0aG9yPkd1eWF0dCwgRyBIPC9hdXRob3I+PGF1dGhvcj5F
cHN0ZWluLCBSIFM8L2F1dGhvcj48YXV0aG9yPkZlcnJpZSwgUC4gSi48L2F1dGhvcj48YXV0aG9y
PkphZXNjaGtlLCBSLjwvYXV0aG9yPjxhdXRob3I+SGlsbGVyLCBULiBLLjwvYXV0aG9yPjwvYXV0
aG9ycz48L2NvbnRyaWJ1dG9ycz48YXV0aC1hZGRyZXNzPkRlcGFydG1lbnQgb2YgQ2xpbmljYWwg
RXBpZGVtaW9sb2d5IGFuZCBCaW9zdGF0aXN0aWNzLCBNY01hc3RlciBVbml2ZXJzaXR5LCBIYW1p
bHRvbiwgT250YXJpbywgQ2FuYWRhLjwvYXV0aC1hZGRyZXNzPjx0aXRsZXM+PHRpdGxlPkV2YWx1
YXRpb24gb2YgaW1wYWlybWVudCBvZiBoZWFsdGggcmVsYXRlZCBxdWFsaXR5IG9mIGxpZmUgaW4g
YXN0aG1hOiBkZXZlbG9wbWVudCBvZiBhIHF1ZXN0aW9ubmFpcmUgZm9yIHVzZSBpbiBjbGluaWNh
bCB0cmlhbHM8L3RpdGxlPjxzZWNvbmRhcnktdGl0bGU+VGhvcmF4PC9zZWNvbmRhcnktdGl0bGU+
PC90aXRsZXM+PHBlcmlvZGljYWw+PGZ1bGwtdGl0bGU+VGhvcmF4PC9mdWxsLXRpdGxlPjwvcGVy
aW9kaWNhbD48cGFnZXM+NzYtODM8L3BhZ2VzPjx2b2x1bWU+NDc8L3ZvbHVtZT48bnVtYmVyPjI8
L251bWJlcj48ZWRpdGlvbj4xOTkyLzAyLzAxPC9lZGl0aW9uPjxrZXl3b3Jkcz48a2V5d29yZD5B
ZG9sZXNjZW50PC9rZXl3b3JkPjxrZXl3b3JkPkFkdWx0PC9rZXl3b3JkPjxrZXl3b3JkPkFnZWQ8
L2tleXdvcmQ+PGtleXdvcmQ+QXN0aG1hLypwaHlzaW9wYXRob2xvZ3kvcHN5Y2hvbG9neS9yZWhh
YmlsaXRhdGlvbjwva2V5d29yZD48a2V5d29yZD5DbGluaWNhbCBUcmlhbHMgYXMgVG9waWMvKm1l
dGhvZHM8L2tleXdvcmQ+PGtleXdvcmQ+RW1vdGlvbnM8L2tleXdvcmQ+PGtleXdvcmQ+RW52aXJv
bm1lbnQ8L2tleXdvcmQ+PGtleXdvcmQ+RmVtYWxlPC9rZXl3b3JkPjxrZXl3b3JkPkh1bWFuczwv
a2V5d29yZD48a2V5d29yZD5NYWxlPC9rZXl3b3JkPjxrZXl3b3JkPk1pZGRsZSBBZ2VkPC9rZXl3
b3JkPjxrZXl3b3JkPlBoeXNpY2FsIEZpdG5lc3MvcGh5c2lvbG9neTwva2V5d29yZD48a2V5d29y
ZD4qUXVhbGl0eSBvZiBMaWZlPC9rZXl3b3JkPjxrZXl3b3JkPlN1cnZleXMgYW5kIFF1ZXN0aW9u
bmFpcmVzPC9rZXl3b3JkPjwva2V5d29yZHM+PGRhdGVzPjx5ZWFyPjE5OTI8L3llYXI+PHB1Yi1k
YXRlcz48ZGF0ZT5GZWI8L2RhdGU+PC9wdWItZGF0ZXM+PC9kYXRlcz48aXNibj4wMDQwLTYzNzYg
KFByaW50KSYjeEQ7MDA0MC02Mzc2PC9pc2JuPjxhY2Nlc3Npb24tbnVtPjE1NDk4Mjc8L2FjY2Vz
c2lvbi1udW0+PHVybHM+PC91cmxzPjxjdXN0b20yPlBNQzQ2MzU3NDwvY3VzdG9tMj48ZWxlY3Ry
b25pYy1yZXNvdXJjZS1udW0+MTAuMTEzNi90aHguNDcuMi43NjwvZWxlY3Ryb25pYy1yZXNvdXJj
ZS1udW0+PHJlbW90ZS1kYXRhYmFzZS1wcm92aWRlcj5OTE08L3JlbW90ZS1kYXRhYmFzZS1wcm92
aWRlcj48bGFuZ3VhZ2U+ZW5nPC9sYW5ndWFnZT48L3JlY29yZD48L0NpdGU+PC9FbmROb3RlPn==
</w:fldData>
              </w:fldChar>
            </w:r>
            <w:r w:rsidR="00E44D47">
              <w:rPr>
                <w:rFonts w:eastAsia="Times New Roman" w:cstheme="minorHAnsi"/>
                <w:color w:val="000000"/>
                <w:sz w:val="20"/>
                <w:szCs w:val="20"/>
                <w:lang w:eastAsia="en-GB"/>
              </w:rPr>
              <w:instrText xml:space="preserve"> ADDIN EN.CITE </w:instrText>
            </w:r>
            <w:r w:rsidR="00E44D47">
              <w:rPr>
                <w:rFonts w:eastAsia="Times New Roman" w:cstheme="minorHAnsi"/>
                <w:color w:val="000000"/>
                <w:sz w:val="20"/>
                <w:szCs w:val="20"/>
                <w:lang w:eastAsia="en-GB"/>
              </w:rPr>
              <w:fldChar w:fldCharType="begin">
                <w:fldData xml:space="preserve">PEVuZE5vdGU+PENpdGU+PEF1dGhvcj5KdW5pcGVyPC9BdXRob3I+PFllYXI+MTk5OTwvWWVhcj48
UmVjTnVtPjE3MjwvUmVjTnVtPjxEaXNwbGF5VGV4dD48c3R5bGUgZmFjZT0ic3VwZXJzY3JpcHQi
PjQxLDQ0PC9zdHlsZT48L0Rpc3BsYXlUZXh0PjxyZWNvcmQ+PHJlYy1udW1iZXI+MTcyPC9yZWMt
bnVtYmVyPjxmb3JlaWduLWtleXM+PGtleSBhcHA9IkVOIiBkYi1pZD0ieHNlOXNzOXQ4YTk5ZHVl
cnZ4aHhld2Y1MGVzczJlYWV6end2IiB0aW1lc3RhbXA9IjE2NjU5MjUxNjYiPjE3Mjwva2V5Pjwv
Zm9yZWlnbi1rZXlzPjxyZWYtdHlwZSBuYW1lPSJKb3VybmFsIEFydGljbGUiPjE3PC9yZWYtdHlw
ZT48Y29udHJpYnV0b3JzPjxhdXRob3JzPjxhdXRob3I+SnVuaXBlciwgRSBGPC9hdXRob3I+PGF1
dGhvcj5HdXlhdHQsIEcgSDwvYXV0aG9yPjxhdXRob3I+Q294LCBGIE08L2F1dGhvcj48YXV0aG9y
PkZlcnJpZSwgUC4gSi48L2F1dGhvcj48YXV0aG9yPktpbmcsIEQuIFIuPC9hdXRob3I+PC9hdXRo
b3JzPjwvY29udHJpYnV0b3JzPjxhdXRoLWFkZHJlc3M+SnVuaXBlciwgRSBGLiBEZXB0IG9mIENs
aW5pY2FsIEVwaWRlbWlvbG9neSBhbmQgQmlvc3RhdGlzdGljcywgTWNNYXN0ZXIgVW5pdmVyc2l0
eSwgSGFtaWx0b24sIE9udGFyaW8sIENhbmFkYS48L2F1dGgtYWRkcmVzcz48dGl0bGVzPjx0aXRs
ZT5EZXZlbG9wbWVudCBhbmQgdmFsaWRhdGlvbiBvZiB0aGUgTWluaSBBc3RobWEgUXVhbGl0eSBv
ZiBMaWZlIFF1ZXN0aW9ubmFpcmU8L3RpdGxlPjxzZWNvbmRhcnktdGl0bGU+RXVyb3BlYW4gUmVz
cGlyYXRvcnkgSm91cm5hbDwvc2Vjb25kYXJ5LXRpdGxlPjwvdGl0bGVzPjxwZXJpb2RpY2FsPjxm
dWxsLXRpdGxlPkV1cm9wZWFuIFJlc3BpcmF0b3J5IEpvdXJuYWw8L2Z1bGwtdGl0bGU+PC9wZXJp
b2RpY2FsPjxwYWdlcz4zMi04PC9wYWdlcz48dm9sdW1lPjE0PC92b2x1bWU+PG51bWJlcj4xPC9u
dW1iZXI+PGtleXdvcmRzPjxrZXl3b3JkPkFkb2xlc2NlbnQ8L2tleXdvcmQ+PGtleXdvcmQ+QWR1
bHQ8L2tleXdvcmQ+PGtleXdvcmQ+QWdlZDwva2V5d29yZD48a2V5d29yZD5Bc3RobWEvcHAgW1Bo
eXNpb3BhdGhvbG9neV08L2tleXdvcmQ+PGtleXdvcmQ+KkFzdGhtYS9weCBbUHN5Y2hvbG9neV08
L2tleXdvcmQ+PGtleXdvcmQ+Q3Jvc3MtU2VjdGlvbmFsIFN0dWRpZXM8L2tleXdvcmQ+PGtleXdv
cmQ+RXZhbHVhdGlvbiBTdHVkaWVzIGFzIFRvcGljPC9rZXl3b3JkPjxrZXl3b3JkPkZlbWFsZTwv
a2V5d29yZD48a2V5d29yZD5Gb2xsb3ctVXAgU3R1ZGllczwva2V5d29yZD48a2V5d29yZD5IdW1h
bnM8L2tleXdvcmQ+PGtleXdvcmQ+TWFsZTwva2V5d29yZD48a2V5d29yZD5NaWRkbGUgQWdlZDwv
a2V5d29yZD48a2V5d29yZD5PZmZpY2UgVmlzaXRzPC9rZXl3b3JkPjxrZXl3b3JkPipRdWFsaXR5
IG9mIExpZmU8L2tleXdvcmQ+PGtleXdvcmQ+UmVwcm9kdWNpYmlsaXR5IG9mIFJlc3VsdHM8L2tl
eXdvcmQ+PGtleXdvcmQ+UmVzcGlyYXRvcnkgRnVuY3Rpb24gVGVzdHM8L2tleXdvcmQ+PGtleXdv
cmQ+U2Vuc2l0aXZpdHkgYW5kIFNwZWNpZmljaXR5PC9rZXl3b3JkPjxrZXl3b3JkPipTdXJ2ZXlz
IGFuZCBRdWVzdGlvbm5haXJlczwva2V5d29yZD48a2V5d29yZD5RdWVzdGlvbm5haXJlczwva2V5
d29yZD48a2V5d29yZD5RdWFsaXR5IG9mIExpZmU8L2tleXdvcmQ+PGtleXdvcmQ+QXN0aG1hPC9r
ZXl3b3JkPjwva2V5d29yZHM+PGRhdGVzPjx5ZWFyPjE5OTk8L3llYXI+PHB1Yi1kYXRlcz48ZGF0
ZT5KdWw8L2RhdGU+PC9wdWItZGF0ZXM+PC9kYXRlcz48aXNibj4wOTAzLTE5MzY8L2lzYm4+PGFj
Y2Vzc2lvbi1udW0+MTA0ODk4MjY8L2FjY2Vzc2lvbi1udW0+PHVybHM+PHJlbGF0ZWQtdXJscz48
dXJsPmh0dHBzOi8vb3ZpZHNwLm92aWQuY29tL292aWR3ZWIuY2dpP1Q9SlMmYW1wO0NTQz1ZJmFt
cDtORVdTPU4mYW1wO1BBR0U9ZnVsbHRleHQmYW1wO0Q9bWVkNCZhbXA7QU49MTA0ODk4MjYgaHR0
cDovL3Jlc29sdmVyLmVic2NvaG9zdC5jb20vb3BlbnVybD9pc3NuPTA5MDMxOTM2JmFtcDtWb2x1
bWU9MTQmYW1wO2lzc3VlPTEmYW1wO3NwYWdlPTMyJmFtcDt0aXRsZT1EZXZlbG9wbWVudCthbmQr
dmFsaWRhdGlvbitvZit0aGUrTWluaStBc3RobWErUXVhbGl0eStvZitMaWZlK1F1ZXN0aW9ubmFp
cmUuJmFtcDt5ZWFyPTE5OTkmYW1wO2F1bGFzdD1KdW5pcGVyPC91cmw+PHVybD5odHRwczovL2Vy
ai5lcnNqb3VybmFscy5jb20vY29udGVudC9lcmovMTQvMS8zMi5mdWxsLnBkZjwvdXJsPjwvcmVs
YXRlZC11cmxzPjwvdXJscz48Y3VzdG9tMT5SQVlZQU4tSU5DTFVTSU9OOiB7JnF1b3Q7QW5uYSZx
dW90Oz0mZ3Q7JnF1b3Q7SW5jbHVkZWQmcXVvdDssICZxdW90O0VrYXRlcmluYSZxdW90Oz0mZ3Q7
JnF1b3Q7SW5jbHVkZWQmcXVvdDt9IHwgUkFZWUFOLUxBQkVMUzogbWluaUFRTFE8L2N1c3RvbTE+
PGxhbmd1YWdlPkVuZ2xpc2g8L2xhbmd1YWdlPjwvcmVjb3JkPjwvQ2l0ZT48Q2l0ZT48QXV0aG9y
Pkp1bmlwZXI8L0F1dGhvcj48WWVhcj4xOTkyPC9ZZWFyPjxSZWNOdW0+NjY8L1JlY051bT48cmVj
b3JkPjxyZWMtbnVtYmVyPjY2PC9yZWMtbnVtYmVyPjxmb3JlaWduLWtleXM+PGtleSBhcHA9IkVO
IiBkYi1pZD0ieHNlOXNzOXQ4YTk5ZHVlcnZ4aHhld2Y1MGVzczJlYWV6end2IiB0aW1lc3RhbXA9
IjE2MzQ1MTg0NjIiPjY2PC9rZXk+PC9mb3JlaWduLWtleXM+PHJlZi10eXBlIG5hbWU9IkpvdXJu
YWwgQXJ0aWNsZSI+MTc8L3JlZi10eXBlPjxjb250cmlidXRvcnM+PGF1dGhvcnM+PGF1dGhvcj5K
dW5pcGVyLCBFIEY8L2F1dGhvcj48YXV0aG9yPkd1eWF0dCwgRyBIPC9hdXRob3I+PGF1dGhvcj5F
cHN0ZWluLCBSIFM8L2F1dGhvcj48YXV0aG9yPkZlcnJpZSwgUC4gSi48L2F1dGhvcj48YXV0aG9y
PkphZXNjaGtlLCBSLjwvYXV0aG9yPjxhdXRob3I+SGlsbGVyLCBULiBLLjwvYXV0aG9yPjwvYXV0
aG9ycz48L2NvbnRyaWJ1dG9ycz48YXV0aC1hZGRyZXNzPkRlcGFydG1lbnQgb2YgQ2xpbmljYWwg
RXBpZGVtaW9sb2d5IGFuZCBCaW9zdGF0aXN0aWNzLCBNY01hc3RlciBVbml2ZXJzaXR5LCBIYW1p
bHRvbiwgT250YXJpbywgQ2FuYWRhLjwvYXV0aC1hZGRyZXNzPjx0aXRsZXM+PHRpdGxlPkV2YWx1
YXRpb24gb2YgaW1wYWlybWVudCBvZiBoZWFsdGggcmVsYXRlZCBxdWFsaXR5IG9mIGxpZmUgaW4g
YXN0aG1hOiBkZXZlbG9wbWVudCBvZiBhIHF1ZXN0aW9ubmFpcmUgZm9yIHVzZSBpbiBjbGluaWNh
bCB0cmlhbHM8L3RpdGxlPjxzZWNvbmRhcnktdGl0bGU+VGhvcmF4PC9zZWNvbmRhcnktdGl0bGU+
PC90aXRsZXM+PHBlcmlvZGljYWw+PGZ1bGwtdGl0bGU+VGhvcmF4PC9mdWxsLXRpdGxlPjwvcGVy
aW9kaWNhbD48cGFnZXM+NzYtODM8L3BhZ2VzPjx2b2x1bWU+NDc8L3ZvbHVtZT48bnVtYmVyPjI8
L251bWJlcj48ZWRpdGlvbj4xOTkyLzAyLzAxPC9lZGl0aW9uPjxrZXl3b3Jkcz48a2V5d29yZD5B
ZG9sZXNjZW50PC9rZXl3b3JkPjxrZXl3b3JkPkFkdWx0PC9rZXl3b3JkPjxrZXl3b3JkPkFnZWQ8
L2tleXdvcmQ+PGtleXdvcmQ+QXN0aG1hLypwaHlzaW9wYXRob2xvZ3kvcHN5Y2hvbG9neS9yZWhh
YmlsaXRhdGlvbjwva2V5d29yZD48a2V5d29yZD5DbGluaWNhbCBUcmlhbHMgYXMgVG9waWMvKm1l
dGhvZHM8L2tleXdvcmQ+PGtleXdvcmQ+RW1vdGlvbnM8L2tleXdvcmQ+PGtleXdvcmQ+RW52aXJv
bm1lbnQ8L2tleXdvcmQ+PGtleXdvcmQ+RmVtYWxlPC9rZXl3b3JkPjxrZXl3b3JkPkh1bWFuczwv
a2V5d29yZD48a2V5d29yZD5NYWxlPC9rZXl3b3JkPjxrZXl3b3JkPk1pZGRsZSBBZ2VkPC9rZXl3
b3JkPjxrZXl3b3JkPlBoeXNpY2FsIEZpdG5lc3MvcGh5c2lvbG9neTwva2V5d29yZD48a2V5d29y
ZD4qUXVhbGl0eSBvZiBMaWZlPC9rZXl3b3JkPjxrZXl3b3JkPlN1cnZleXMgYW5kIFF1ZXN0aW9u
bmFpcmVzPC9rZXl3b3JkPjwva2V5d29yZHM+PGRhdGVzPjx5ZWFyPjE5OTI8L3llYXI+PHB1Yi1k
YXRlcz48ZGF0ZT5GZWI8L2RhdGU+PC9wdWItZGF0ZXM+PC9kYXRlcz48aXNibj4wMDQwLTYzNzYg
KFByaW50KSYjeEQ7MDA0MC02Mzc2PC9pc2JuPjxhY2Nlc3Npb24tbnVtPjE1NDk4Mjc8L2FjY2Vz
c2lvbi1udW0+PHVybHM+PC91cmxzPjxjdXN0b20yPlBNQzQ2MzU3NDwvY3VzdG9tMj48ZWxlY3Ry
b25pYy1yZXNvdXJjZS1udW0+MTAuMTEzNi90aHguNDcuMi43NjwvZWxlY3Ryb25pYy1yZXNvdXJj
ZS1udW0+PHJlbW90ZS1kYXRhYmFzZS1wcm92aWRlcj5OTE08L3JlbW90ZS1kYXRhYmFzZS1wcm92
aWRlcj48bGFuZ3VhZ2U+ZW5nPC9sYW5ndWFnZT48L3JlY29yZD48L0NpdGU+PC9FbmROb3RlPn==
</w:fldData>
              </w:fldChar>
            </w:r>
            <w:r w:rsidR="00E44D47">
              <w:rPr>
                <w:rFonts w:eastAsia="Times New Roman" w:cstheme="minorHAnsi"/>
                <w:color w:val="000000"/>
                <w:sz w:val="20"/>
                <w:szCs w:val="20"/>
                <w:lang w:eastAsia="en-GB"/>
              </w:rPr>
              <w:instrText xml:space="preserve"> ADDIN EN.CITE.DATA </w:instrText>
            </w:r>
            <w:r w:rsidR="00E44D47">
              <w:rPr>
                <w:rFonts w:eastAsia="Times New Roman" w:cstheme="minorHAnsi"/>
                <w:color w:val="000000"/>
                <w:sz w:val="20"/>
                <w:szCs w:val="20"/>
                <w:lang w:eastAsia="en-GB"/>
              </w:rPr>
            </w:r>
            <w:r w:rsidR="00E44D47">
              <w:rPr>
                <w:rFonts w:eastAsia="Times New Roman" w:cstheme="minorHAnsi"/>
                <w:color w:val="000000"/>
                <w:sz w:val="20"/>
                <w:szCs w:val="20"/>
                <w:lang w:eastAsia="en-GB"/>
              </w:rPr>
              <w:fldChar w:fldCharType="end"/>
            </w:r>
            <w:r w:rsidRPr="004E60A3">
              <w:rPr>
                <w:rFonts w:eastAsia="Times New Roman" w:cstheme="minorHAnsi"/>
                <w:color w:val="000000"/>
                <w:sz w:val="20"/>
                <w:szCs w:val="20"/>
                <w:lang w:eastAsia="en-GB"/>
              </w:rPr>
            </w:r>
            <w:r w:rsidRPr="004E60A3">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41,44</w:t>
            </w:r>
            <w:r w:rsidRPr="004E60A3">
              <w:rPr>
                <w:rFonts w:eastAsia="Times New Roman" w:cstheme="minorHAnsi"/>
                <w:color w:val="000000"/>
                <w:sz w:val="20"/>
                <w:szCs w:val="20"/>
                <w:lang w:eastAsia="en-GB"/>
              </w:rPr>
              <w:fldChar w:fldCharType="end"/>
            </w:r>
            <w:r w:rsidRPr="004E60A3">
              <w:rPr>
                <w:rFonts w:eastAsia="Times New Roman" w:cstheme="minorHAnsi"/>
                <w:b w:val="0"/>
                <w:bCs w:val="0"/>
                <w:sz w:val="20"/>
                <w:szCs w:val="20"/>
                <w:vertAlign w:val="superscript"/>
                <w:lang w:eastAsia="zh-CN"/>
              </w:rPr>
              <w:t>¶</w:t>
            </w:r>
          </w:p>
        </w:tc>
        <w:tc>
          <w:tcPr>
            <w:tcW w:w="743" w:type="dxa"/>
            <w:shd w:val="clear" w:color="auto" w:fill="F2F2F2" w:themeFill="background1" w:themeFillShade="F2"/>
            <w:vAlign w:val="center"/>
          </w:tcPr>
          <w:p w14:paraId="193D9116" w14:textId="77777777" w:rsidR="00915688" w:rsidRPr="001F4149"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064" w:type="dxa"/>
            <w:shd w:val="clear" w:color="auto" w:fill="F2F2F2" w:themeFill="background1" w:themeFillShade="F2"/>
            <w:vAlign w:val="center"/>
          </w:tcPr>
          <w:p w14:paraId="69F3C38B" w14:textId="77777777" w:rsidR="00915688" w:rsidRPr="0026290C"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proofErr w:type="gramStart"/>
            <w:r>
              <w:rPr>
                <w:rFonts w:cstheme="minorHAnsi"/>
                <w:b/>
                <w:bCs/>
                <w:sz w:val="16"/>
                <w:szCs w:val="16"/>
                <w:vertAlign w:val="superscript"/>
              </w:rPr>
              <w:t>A,C</w:t>
            </w:r>
            <w:proofErr w:type="gramEnd"/>
          </w:p>
        </w:tc>
        <w:tc>
          <w:tcPr>
            <w:tcW w:w="774" w:type="dxa"/>
            <w:shd w:val="clear" w:color="auto" w:fill="F2F2F2" w:themeFill="background1" w:themeFillShade="F2"/>
            <w:vAlign w:val="center"/>
          </w:tcPr>
          <w:p w14:paraId="47A1A16F" w14:textId="77777777" w:rsidR="00915688" w:rsidRPr="00B85ECC"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B85ECC">
              <w:rPr>
                <w:rFonts w:ascii="Calibri" w:eastAsia="Times New Roman" w:hAnsi="Calibri" w:cs="Calibri"/>
                <w:b/>
                <w:bCs/>
                <w:lang w:eastAsia="zh-CN"/>
              </w:rPr>
              <w:t>-</w:t>
            </w:r>
          </w:p>
        </w:tc>
        <w:tc>
          <w:tcPr>
            <w:tcW w:w="1134" w:type="dxa"/>
            <w:shd w:val="clear" w:color="auto" w:fill="F2F2F2" w:themeFill="background1" w:themeFillShade="F2"/>
            <w:vAlign w:val="center"/>
          </w:tcPr>
          <w:p w14:paraId="1EBAF56B" w14:textId="77777777" w:rsidR="00915688" w:rsidRPr="00B85ECC"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B85ECC">
              <w:rPr>
                <w:rFonts w:ascii="Cambria Math" w:eastAsia="Times New Roman" w:hAnsi="Cambria Math" w:cs="Cambria Math"/>
                <w:sz w:val="20"/>
                <w:szCs w:val="20"/>
                <w:lang w:eastAsia="zh-CN"/>
              </w:rPr>
              <w:t>⨁</w:t>
            </w:r>
            <w:r w:rsidRPr="00B85ECC">
              <w:rPr>
                <w:rFonts w:ascii="Cambria Math" w:eastAsia="Times New Roman" w:hAnsi="Cambria Math" w:cs="Cambria Math"/>
                <w:sz w:val="16"/>
                <w:szCs w:val="16"/>
                <w:lang w:eastAsia="zh-CN"/>
              </w:rPr>
              <w:t>◯◯◯</w:t>
            </w:r>
            <w:proofErr w:type="gramStart"/>
            <w:r w:rsidRPr="00B85ECC">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0565D866" w14:textId="77777777" w:rsidR="00915688" w:rsidRPr="00B85ECC"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B85ECC">
              <w:rPr>
                <w:rFonts w:ascii="Calibri" w:eastAsia="Times New Roman" w:hAnsi="Calibri" w:cs="Calibri"/>
                <w:b/>
                <w:bCs/>
                <w:lang w:eastAsia="zh-CN"/>
              </w:rPr>
              <w:t>+</w:t>
            </w:r>
          </w:p>
        </w:tc>
        <w:tc>
          <w:tcPr>
            <w:tcW w:w="1134" w:type="dxa"/>
            <w:shd w:val="clear" w:color="auto" w:fill="F2F2F2" w:themeFill="background1" w:themeFillShade="F2"/>
            <w:vAlign w:val="center"/>
          </w:tcPr>
          <w:p w14:paraId="2F2B8252" w14:textId="77777777" w:rsidR="00915688" w:rsidRPr="00B85ECC"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B85ECC">
              <w:rPr>
                <w:rFonts w:ascii="Cambria Math" w:eastAsia="Times New Roman" w:hAnsi="Cambria Math" w:cs="Cambria Math"/>
                <w:sz w:val="20"/>
                <w:szCs w:val="20"/>
                <w:lang w:eastAsia="zh-CN"/>
              </w:rPr>
              <w:t>⨁⨁</w:t>
            </w:r>
            <w:r w:rsidRPr="00B85ECC">
              <w:rPr>
                <w:rFonts w:ascii="Cambria Math" w:eastAsia="Times New Roman" w:hAnsi="Cambria Math" w:cs="Cambria Math"/>
                <w:sz w:val="16"/>
                <w:szCs w:val="16"/>
                <w:lang w:eastAsia="zh-CN"/>
              </w:rPr>
              <w:t>◯◯</w:t>
            </w:r>
            <w:proofErr w:type="gramStart"/>
            <w:r w:rsidRPr="00B85ECC">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33333F49"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zh-CN"/>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500F8F89"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0F0688">
              <w:rPr>
                <w:rFonts w:ascii="Cambria Math" w:eastAsia="Times New Roman" w:hAnsi="Cambria Math" w:cs="Cambria Math"/>
                <w:sz w:val="20"/>
                <w:szCs w:val="20"/>
                <w:lang w:eastAsia="zh-CN"/>
              </w:rPr>
              <w:t>⨁⨁</w:t>
            </w:r>
            <w:r w:rsidRPr="000F0688">
              <w:rPr>
                <w:rFonts w:ascii="Cambria Math" w:eastAsia="Times New Roman" w:hAnsi="Cambria Math" w:cs="Cambria Math"/>
                <w:sz w:val="16"/>
                <w:szCs w:val="16"/>
                <w:lang w:eastAsia="zh-CN"/>
              </w:rPr>
              <w:t>◯◯</w:t>
            </w:r>
            <w:proofErr w:type="gramStart"/>
            <w:r w:rsidRPr="000F0688">
              <w:rPr>
                <w:rFonts w:cstheme="minorHAnsi"/>
                <w:b/>
                <w:bCs/>
                <w:sz w:val="16"/>
                <w:szCs w:val="16"/>
                <w:vertAlign w:val="superscript"/>
              </w:rPr>
              <w:t>C,D</w:t>
            </w:r>
            <w:proofErr w:type="gramEnd"/>
          </w:p>
        </w:tc>
        <w:tc>
          <w:tcPr>
            <w:tcW w:w="709" w:type="dxa"/>
            <w:shd w:val="clear" w:color="auto" w:fill="F2F2F2" w:themeFill="background1" w:themeFillShade="F2"/>
            <w:vAlign w:val="center"/>
          </w:tcPr>
          <w:p w14:paraId="00026792"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774BF59F"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0F0688">
              <w:rPr>
                <w:rFonts w:ascii="Cambria Math" w:eastAsia="Times New Roman" w:hAnsi="Cambria Math" w:cs="Cambria Math"/>
                <w:sz w:val="20"/>
                <w:szCs w:val="20"/>
                <w:lang w:eastAsia="zh-CN"/>
              </w:rPr>
              <w:t>⨁⨁</w:t>
            </w:r>
            <w:r w:rsidRPr="000F0688">
              <w:rPr>
                <w:rFonts w:ascii="Cambria Math" w:eastAsia="Times New Roman" w:hAnsi="Cambria Math" w:cs="Cambria Math"/>
                <w:sz w:val="16"/>
                <w:szCs w:val="16"/>
                <w:lang w:eastAsia="zh-CN"/>
              </w:rPr>
              <w:t>◯◯</w:t>
            </w:r>
            <w:proofErr w:type="gramStart"/>
            <w:r w:rsidRPr="000F0688">
              <w:rPr>
                <w:rFonts w:cstheme="minorHAnsi"/>
                <w:b/>
                <w:bCs/>
                <w:sz w:val="16"/>
                <w:szCs w:val="16"/>
                <w:vertAlign w:val="superscript"/>
              </w:rPr>
              <w:t>C,D</w:t>
            </w:r>
            <w:proofErr w:type="gramEnd"/>
          </w:p>
        </w:tc>
        <w:tc>
          <w:tcPr>
            <w:tcW w:w="708" w:type="dxa"/>
            <w:tcBorders>
              <w:bottom w:val="single" w:sz="4" w:space="0" w:color="auto"/>
            </w:tcBorders>
            <w:shd w:val="clear" w:color="auto" w:fill="F2F2F2" w:themeFill="background1" w:themeFillShade="F2"/>
            <w:vAlign w:val="center"/>
          </w:tcPr>
          <w:p w14:paraId="381ACDB3"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0F0688">
              <w:rPr>
                <w:rFonts w:ascii="Calibri" w:eastAsia="Times New Roman" w:hAnsi="Calibri" w:cs="Calibri"/>
                <w:b/>
                <w:bCs/>
                <w:lang w:eastAsia="zh-CN"/>
              </w:rPr>
              <w:t>+</w:t>
            </w:r>
          </w:p>
        </w:tc>
        <w:tc>
          <w:tcPr>
            <w:tcW w:w="1134" w:type="dxa"/>
            <w:tcBorders>
              <w:bottom w:val="single" w:sz="4" w:space="0" w:color="auto"/>
            </w:tcBorders>
            <w:shd w:val="clear" w:color="auto" w:fill="F2F2F2" w:themeFill="background1" w:themeFillShade="F2"/>
            <w:vAlign w:val="center"/>
          </w:tcPr>
          <w:p w14:paraId="775213E1"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C,D</w:t>
            </w:r>
            <w:proofErr w:type="gramEnd"/>
          </w:p>
        </w:tc>
        <w:tc>
          <w:tcPr>
            <w:tcW w:w="709" w:type="dxa"/>
            <w:shd w:val="clear" w:color="auto" w:fill="F2F2F2" w:themeFill="background1" w:themeFillShade="F2"/>
            <w:vAlign w:val="center"/>
          </w:tcPr>
          <w:p w14:paraId="22D1A65C"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5FE7E891"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r w:rsidRPr="000F0688">
              <w:rPr>
                <w:rFonts w:cstheme="minorHAnsi"/>
                <w:b/>
                <w:bCs/>
                <w:sz w:val="16"/>
                <w:szCs w:val="16"/>
                <w:vertAlign w:val="superscript"/>
              </w:rPr>
              <w:t>,D</w:t>
            </w:r>
          </w:p>
        </w:tc>
        <w:tc>
          <w:tcPr>
            <w:tcW w:w="709" w:type="dxa"/>
            <w:shd w:val="clear" w:color="auto" w:fill="F2F2F2" w:themeFill="background1" w:themeFillShade="F2"/>
            <w:vAlign w:val="center"/>
          </w:tcPr>
          <w:p w14:paraId="5ED1F803" w14:textId="77777777" w:rsidR="00915688" w:rsidRPr="00B85ECC"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lang w:eastAsia="zh-CN"/>
              </w:rPr>
            </w:pPr>
            <w:r w:rsidRPr="00B85ECC">
              <w:rPr>
                <w:rFonts w:ascii="Calibri" w:eastAsia="Times New Roman" w:hAnsi="Calibri" w:cs="Calibri"/>
                <w:lang w:eastAsia="zh-CN"/>
              </w:rPr>
              <w:t>?</w:t>
            </w:r>
            <w:r w:rsidRPr="00B85ECC">
              <w:rPr>
                <w:rFonts w:ascii="Calibri" w:eastAsia="Times New Roman" w:hAnsi="Calibri" w:cstheme="minorHAnsi"/>
                <w:b/>
                <w:bCs/>
                <w:sz w:val="20"/>
                <w:szCs w:val="20"/>
                <w:vertAlign w:val="superscript"/>
                <w:lang w:eastAsia="zh-CN"/>
              </w:rPr>
              <w:t>‡</w:t>
            </w:r>
          </w:p>
        </w:tc>
        <w:tc>
          <w:tcPr>
            <w:tcW w:w="1134" w:type="dxa"/>
            <w:shd w:val="clear" w:color="auto" w:fill="F2F2F2" w:themeFill="background1" w:themeFillShade="F2"/>
            <w:vAlign w:val="center"/>
          </w:tcPr>
          <w:p w14:paraId="3824762A" w14:textId="77777777" w:rsidR="00915688" w:rsidRPr="003917D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
                <w:bCs/>
                <w:highlight w:val="cyan"/>
                <w:lang w:eastAsia="zh-CN"/>
              </w:rPr>
            </w:pPr>
          </w:p>
        </w:tc>
      </w:tr>
      <w:tr w:rsidR="00AD3C7F" w:rsidRPr="001C270D" w14:paraId="17091852" w14:textId="77777777" w:rsidTr="00E511F7">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4FC0A498" w14:textId="321A957B" w:rsidR="00915688" w:rsidRPr="00600B7D" w:rsidRDefault="00915688" w:rsidP="0046513E">
            <w:pPr>
              <w:spacing w:line="276" w:lineRule="auto"/>
              <w:ind w:left="-20"/>
              <w:rPr>
                <w:rFonts w:eastAsia="Times New Roman" w:cstheme="minorHAnsi"/>
                <w:sz w:val="20"/>
                <w:szCs w:val="20"/>
                <w:lang w:eastAsia="zh-CN"/>
              </w:rPr>
            </w:pPr>
            <w:r w:rsidRPr="00600B7D">
              <w:rPr>
                <w:rFonts w:eastAsia="Times New Roman" w:cstheme="minorHAnsi"/>
                <w:sz w:val="20"/>
                <w:szCs w:val="20"/>
                <w:lang w:eastAsia="zh-CN"/>
              </w:rPr>
              <w:t>SAQ</w:t>
            </w:r>
            <w:r w:rsidRPr="004E60A3">
              <w:rPr>
                <w:rFonts w:eastAsia="Times New Roman" w:cstheme="minorHAnsi"/>
                <w:color w:val="000000"/>
                <w:sz w:val="20"/>
                <w:szCs w:val="20"/>
                <w:lang w:eastAsia="en-GB"/>
              </w:rPr>
              <w:fldChar w:fldCharType="begin">
                <w:fldData xml:space="preserve">PEVuZE5vdGU+PENpdGU+PEF1dGhvcj5IeWxhbmQ8L0F1dGhvcj48WWVhcj4yMDE4PC9ZZWFyPjxS
ZWNOdW0+MTczPC9SZWNOdW0+PERpc3BsYXlUZXh0PjxzdHlsZSBmYWNlPSJzdXBlcnNjcmlwdCI+
NDUsNDYsODAsODE8L3N0eWxlPjwvRGlzcGxheVRleHQ+PHJlY29yZD48cmVjLW51bWJlcj4xNzM8
L3JlYy1udW1iZXI+PGZvcmVpZ24ta2V5cz48a2V5IGFwcD0iRU4iIGRiLWlkPSJ4c2U5c3M5dDhh
OTlkdWVydnhoeGV3ZjUwZXNzMmVhZXp6d3YiIHRpbWVzdGFtcD0iMTY2NTkyNTE2NiI+MTczPC9r
ZXk+PC9mb3JlaWduLWtleXM+PHJlZi10eXBlIG5hbWU9IkpvdXJuYWwgQXJ0aWNsZSI+MTc8L3Jl
Zi10eXBlPjxjb250cmlidXRvcnM+PGF1dGhvcnM+PGF1dGhvcj5IeWxhbmQsIE0gRTwvYXV0aG9y
PjxhdXRob3I+Sm9uZXMsIFIgQzwvYXV0aG9yPjxhdXRob3I+TGFuYXJpbywgSiBXPC9hdXRob3I+
PGF1dGhvcj5NYXNvbGksIE0uPC9hdXRob3I+PC9hdXRob3JzPjwvY29udHJpYnV0b3JzPjxhdXRo
LWFkZHJlc3M+SHlsYW5kLCBNaWNoYWVsIEUuIFNjaG9vbCBvZiBQc3ljaG9sb2d5LCBVbml2ZXJz
aXR5IG9mIFBseW1vdXRoLCBQbHltb3V0aCwgVUsuIEh5bGFuZCwgTWljaGFlbCBFLiBVbml2ZXJz
aXR5IEhvc3BpdGFscyBQbHltb3V0aCBOSFMgVHJ1c3QsIFBseW1vdXRoLCBVSy4gSm9uZXMsIFJ1
cGVydCBDLiBVbml2ZXJzaXR5IEhvc3BpdGFscyBQbHltb3V0aCBOSFMgVHJ1c3QsIFBseW1vdXRo
LCBVSy4gSm9uZXMsIFJ1cGVydCBDLiBGYWN1bHR5IG9mIE1lZGljaW5lIGFuZCBEZW50aXN0cnks
IFVuaXZlcnNpdHkgb2YgUGx5bW91dGgsIFBseW1vdXRoLCBVSy4gTGFuYXJpbywgSm9zZXBoIFcu
IFNjaG9vbCBvZiBQc3ljaG9sb2d5LCBVbml2ZXJzaXR5IG9mIFBseW1vdXRoLCBQbHltb3V0aCwg
VUsuIExhbmFyaW8sIEpvc2VwaCBXLiBVbml2ZXJzaXR5IEhvc3BpdGFscyBQbHltb3V0aCBOSFMg
VHJ1c3QsIFBseW1vdXRoLCBVSy4gTWFzb2xpLCBNYXR0aGV3LiBVbml2ZXJzaXR5IEhvc3BpdGFs
cyBQbHltb3V0aCBOSFMgVHJ1c3QsIFBseW1vdXRoLCBVSy48L2F1dGgtYWRkcmVzcz48dGl0bGVz
Pjx0aXRsZT5UaGUgY29uc3RydWN0aW9uIGFuZCB2YWxpZGF0aW9uIG9mIHRoZSBTZXZlcmUgQXN0
aG1hIFF1ZXN0aW9ubmFpcmU8L3RpdGxlPjxzZWNvbmRhcnktdGl0bGU+RXVyb3BlYW4gUmVzcGly
YXRvcnkgSm91cm5hbDwvc2Vjb25kYXJ5LXRpdGxlPjwvdGl0bGVzPjxwZXJpb2RpY2FsPjxmdWxs
LXRpdGxlPkV1cm9wZWFuIFJlc3BpcmF0b3J5IEpvdXJuYWw8L2Z1bGwtdGl0bGU+PC9wZXJpb2Rp
Y2FsPjxwYWdlcz4xODAwNjE4PC9wYWdlcz48dm9sdW1lPjUyPC92b2x1bWU+PG51bWJlcj4xPC9u
dW1iZXI+PGtleXdvcmRzPjxrZXl3b3JkPkFkb2xlc2NlbnQ8L2tleXdvcmQ+PGtleXdvcmQ+QWR1
bHQ8L2tleXdvcmQ+PGtleXdvcmQ+QWdlZDwva2V5d29yZD48a2V5d29yZD4qQXN0aG1hL3BwIFtQ
aHlzaW9wYXRob2xvZ3ldPC9rZXl3b3JkPjxrZXl3b3JkPkZhY3RvciBBbmFseXNpcywgU3RhdGlz
dGljYWw8L2tleXdvcmQ+PGtleXdvcmQ+RmVtYWxlPC9rZXl3b3JkPjxrZXl3b3JkPkh1bWFuczwv
a2V5d29yZD48a2V5d29yZD5NYWxlPC9rZXl3b3JkPjxrZXl3b3JkPk1pZGRsZSBBZ2VkPC9rZXl3
b3JkPjxrZXl3b3JkPlBhdGllbnQgUmVwb3J0ZWQgT3V0Y29tZSBNZWFzdXJlczwva2V5d29yZD48
a2V5d29yZD4qUXVhbGl0eSBvZiBMaWZlPC9rZXl3b3JkPjxrZXl3b3JkPlJlcHJvZHVjaWJpbGl0
eSBvZiBSZXN1bHRzPC9rZXl3b3JkPjxrZXl3b3JkPlNldmVyaXR5IG9mIElsbG5lc3MgSW5kZXg8
L2tleXdvcmQ+PGtleXdvcmQ+KlN1cnZleXMgYW5kIFF1ZXN0aW9ubmFpcmVzPC9rZXl3b3JkPjxr
ZXl3b3JkPllvdW5nIEFkdWx0PC9rZXl3b3JkPjxrZXl3b3JkPlF1ZXN0aW9ubmFpcmVzPC9rZXl3
b3JkPjxrZXl3b3JkPkFzdGhtYTwva2V5d29yZD48L2tleXdvcmRzPjxkYXRlcz48eWVhcj4yMDE4
PC95ZWFyPjxwdWItZGF0ZXM+PGRhdGU+MDc8L2RhdGU+PC9wdWItZGF0ZXM+PC9kYXRlcz48aXNi
bj4xMzk5LTMwMDM8L2lzYm4+PGFjY2Vzc2lvbi1udW0+Mjk3OTQxMzI8L2FjY2Vzc2lvbi1udW0+
PHVybHM+PHJlbGF0ZWQtdXJscz48dXJsPmh0dHBzOi8vb3ZpZHNwLm92aWQuY29tL292aWR3ZWIu
Y2dpP1Q9SlMmYW1wO0NTQz1ZJmFtcDtORVdTPU4mYW1wO1BBR0U9ZnVsbHRleHQmYW1wO0Q9bWVk
MTUmYW1wO0FOPTI5Nzk0MTMyIGh0dHA6Ly9yZXNvbHZlci5lYnNjb2hvc3QuY29tL29wZW51cmw/
aXNzbj0wOTAzMTkzNiZhbXA7Vm9sdW1lPTUyJmFtcDtpc3N1ZT0xJmFtcDtzcGFnZT0xODAwNjE4
JmFtcDt0aXRsZT1UaGUrY29uc3RydWN0aW9uK2FuZCt2YWxpZGF0aW9uK29mK3RoZStTZXZlcmUr
QXN0aG1hK1F1ZXN0aW9ubmFpcmUuJmFtcDt5ZWFyPTIwMTgmYW1wO2F1bGFzdD1IeWxhbmQ8L3Vy
bD48L3JlbGF0ZWQtdXJscz48L3VybHM+PGN1c3RvbTE+UkFZWUFOLUlOQ0xVU0lPTjogeyZxdW90
O0FubmEmcXVvdDs9Jmd0OyZxdW90O0luY2x1ZGVkJnF1b3Q7LCAmcXVvdDtFa2F0ZXJpbmEmcXVv
dDs9Jmd0OyZxdW90O0luY2x1ZGVkJnF1b3Q7fSB8IFJBWVlBTi1MQUJFTFM6IFNBUTwvY3VzdG9t
MT48bGFuZ3VhZ2U+RW5nbGlzaDwvbGFuZ3VhZ2U+PC9yZWNvcmQ+PC9DaXRlPjxDaXRlPjxBdXRo
b3I+SHlsYW5kPC9BdXRob3I+PFllYXI+MjAxODwvWWVhcj48UmVjTnVtPjE3NDwvUmVjTnVtPjxy
ZWNvcmQ+PHJlYy1udW1iZXI+MTc0PC9yZWMtbnVtYmVyPjxmb3JlaWduLWtleXM+PGtleSBhcHA9
IkVOIiBkYi1pZD0ieHNlOXNzOXQ4YTk5ZHVlcnZ4aHhld2Y1MGVzczJlYWV6end2IiB0aW1lc3Rh
bXA9IjE2NjU5MjUxNjYiPjE3NDwva2V5PjwvZm9yZWlnbi1rZXlzPjxyZWYtdHlwZSBuYW1lPSJK
b3VybmFsIEFydGljbGUiPjE3PC9yZWYtdHlwZT48Y29udHJpYnV0b3JzPjxhdXRob3JzPjxhdXRo
b3I+SHlsYW5kLCBNIEU8L2F1dGhvcj48YXV0aG9yPkxhbmFyaW8sIEogVzwvYXV0aG9yPjxhdXRo
b3I+UG9vbGVyLCBKPC9hdXRob3I+PGF1dGhvcj5NYXNvbGksIE0uPC9hdXRob3I+PGF1dGhvcj5K
b25lcywgUi4gQy48L2F1dGhvcj48L2F1dGhvcnM+PC9jb250cmlidXRvcnM+PGF1dGgtYWRkcmVz
cz5bSHlsYW5kLCBNaWNoYWVsIEUuOyBMYW5hcmlvLCBKb3NlcGggVy5dIFVuaXYgUGx5bW91dGgs
IFNjaCBQc3ljaG9sLCBQbHltb3V0aCBQTDQgOEFBLCBEZXZvbiwgRW5nbGFuZC4gW0h5bGFuZCwg
TWljaGFlbCBFLjsgTGFuYXJpbywgSm9zZXBoIFcuOyBNYXNvbGksIE1hdHRoZXc7IEpvbmVzLCBS
dXBlcnQgQy5dIFBseW1vdXRoIEhvc3AgTkhTIFRydXN0LCBQbHltb3V0aCwgRGV2b24sIEVuZ2xh
bmQuIFtQb29sZXIsIEppbGw7IEpvbmVzLCBSdXBlcnQgQy5dIFVuaXYgUGx5bW91dGgsIFBlbmlu
c3VsYSBTY2ggTWVkICZhbXA7IERlbnQsIFBseW1vdXRoLCBEZXZvbiwgRW5nbGFuZC4gSHlsYW5k
LCBNRSAoY29ycmVzcG9uZGluZyBhdXRob3IpLCBVbml2IFBseW1vdXRoLCBTY2ggUHN5Y2hvbCwg
UGx5bW91dGggUEw0IDhBQSwgRGV2b24sIEVuZ2xhbmQuOyBIeWxhbmQsIE1FIChjb3JyZXNwb25k
aW5nIGF1dGhvciksIFBseW1vdXRoIEhvc3AgTkhTIFRydXN0LCBQbHltb3V0aCwgRGV2b24sIEVu
Z2xhbmQuIG1oeWxhbmRAcGx5bW91dGguYWMudWs8L2F1dGgtYWRkcmVzcz48dGl0bGVzPjx0aXRs
ZT5Ib3cgcGF0aWVudCBwYXJ0aWNpcGF0aW9uIHdhcyB1c2VkIHRvIGRldmVsb3AgYSBxdWVzdGlv
bm5haXJlIHRoYXQgaXMgZml0IGZvciBwdXJwb3NlIGZvciBhc3Nlc3NpbmcgcXVhbGl0eSBvZiBs
aWZlIGluIHNldmVyZSBhc3RobWE8L3RpdGxlPjxzZWNvbmRhcnktdGl0bGU+SGVhbHRoIGFuZCBR
dWFsaXR5IG9mIExpZmUgT3V0Y29tZXM8L3NlY29uZGFyeS10aXRsZT48L3RpdGxlcz48cGVyaW9k
aWNhbD48ZnVsbC10aXRsZT5IZWFsdGggYW5kIFF1YWxpdHkgb2YgTGlmZSBPdXRjb21lczwvZnVs
bC10aXRsZT48L3BlcmlvZGljYWw+PHBhZ2VzPjI0PC9wYWdlcz48dm9sdW1lPjE2PC92b2x1bWU+
PG51bWJlcj4xPC9udW1iZXI+PGtleXdvcmRzPjxrZXl3b3JkPkFzc2Vzc21lbnQ8L2tleXdvcmQ+
PGtleXdvcmQ+Q29udGVudCB2YWxpZGl0eTwva2V5d29yZD48a2V5d29yZD5RdWVzdGlvbm5haXJl
IGNvbnN0cnVjdGlvbjwva2V5d29yZD48a2V5d29yZD5NZXRob2RvbG9neTwva2V5d29yZD48a2V5
d29yZD5QYXRpZW50IHJlcG9ydGVkIG91dGNvbWU8L2tleXdvcmQ+PGtleXdvcmQ+U2V2ZXJlIGFz
dGhtYTwva2V5d29yZD48a2V5d29yZD5UUkVBVE1FTlQgQlVSREVOPC9rZXl3b3JkPjxrZXl3b3Jk
PkhFQUxUSDwva2V5d29yZD48a2V5d29yZD5FWFBFUklFTkNFPC9rZXl3b3JkPjxrZXl3b3JkPklN
UEFDVDwva2V5d29yZD48a2V5d29yZD5GTElFUzwva2V5d29yZD48a2V5d29yZD5USU1FPC9rZXl3
b3JkPjxrZXl3b3JkPlF1YWxpdHkgb2YgTGlmZTwva2V5d29yZD48a2V5d29yZD5Bc3RobWE8L2tl
eXdvcmQ+PGtleXdvcmQ+UXVlc3Rpb25uYWlyZXM8L2tleXdvcmQ+PGtleXdvcmQ+UGF0aWVudCBQ
YXJ0aWNpcGF0aW9uPC9rZXl3b3JkPjwva2V5d29yZHM+PGRhdGVzPjx5ZWFyPjIwMTg8L3llYXI+
PHB1Yi1kYXRlcz48ZGF0ZT5KYW48L2RhdGU+PC9wdWItZGF0ZXM+PC9kYXRlcz48aXNibj4xNDc3
LTc1MjU8L2lzYm4+PGFjY2Vzc2lvbi1udW0+V09TOjAwMDQyMzczNDcwMDAwMTwvYWNjZXNzaW9u
LW51bT48dXJscz48L3VybHM+PGN1c3RvbTE+UkFZWUFOLUlOQ0xVU0lPTjogeyZxdW90O0FubmEm
cXVvdDs9Jmd0OyZxdW90O0luY2x1ZGVkJnF1b3Q7LCAmcXVvdDtFa2F0ZXJpbmEmcXVvdDs9Jmd0
OyZxdW90O0luY2x1ZGVkJnF1b3Q7fSB8IFJBWVlBTi1MQUJFTFM6IFNBUTwvY3VzdG9tMT48bGFu
Z3VhZ2U+RW5nbGlzaDwvbGFuZ3VhZ2U+PC9yZWNvcmQ+PC9DaXRlPjxDaXRlPjxBdXRob3I+TGFu
YXJpbzwvQXV0aG9yPjxZZWFyPjIwMjA8L1llYXI+PFJlY051bT40MzwvUmVjTnVtPjxyZWNvcmQ+
PHJlYy1udW1iZXI+NDM8L3JlYy1udW1iZXI+PGZvcmVpZ24ta2V5cz48a2V5IGFwcD0iRU4iIGRi
LWlkPSJ4c2U5c3M5dDhhOTlkdWVydnhoeGV3ZjUwZXNzMmVhZXp6d3YiIHRpbWVzdGFtcD0iMTYz
MTc0MDgyMyI+NDM8L2tleT48L2ZvcmVpZ24ta2V5cz48cmVmLXR5cGUgbmFtZT0iSm91cm5hbCBB
cnRpY2xlIj4xNzwvcmVmLXR5cGU+PGNvbnRyaWJ1dG9ycz48YXV0aG9ycz48YXV0aG9yPkxhbmFy
aW8sIEogVzwvYXV0aG9yPjxhdXRob3I+SHlsYW5kLCBNIEU8L2F1dGhvcj48YXV0aG9yPk1lbnpp
ZXMtR293LCBBPC9hdXRob3I+PGF1dGhvcj5NYW5zdXIsIEEuIEguPC9hdXRob3I+PGF1dGhvcj5E
b2RkLCBKLiBXLjwvYXV0aG9yPjxhdXRob3I+Rm93bGVyLCBTLiBKLjwvYXV0aG9yPjxhdXRob3I+
Sm9uZXMsIFIuIEMuPC9hdXRob3I+PGF1dGhvcj5NYXNvbGksIE0uPC9hdXRob3I+PC9hdXRob3Jz
PjwvY29udHJpYnV0b3JzPjxhdXRoLWFkZHJlc3M+VW5pdmVyc2l0eSBvZiBQbHltb3V0aCwgUGx5
bW91dGgsIFVLLiYjeEQ7VW5pdmVyc2l0eSBvZiBQbHltb3V0aCwgUGx5bW91dGgsIFVLLiBtaHls
YW5kQHBseW1vdXRoLmFjLnVrLiYjeEQ7UGx5bW91dGggTWFyam9uIFVuaXZlcnNpdHksIFBseW1v
dXRoLCBVSy4gbWh5bGFuZEBwbHltb3V0aC5hYy51ay4mI3hEO1JveWFsIEJyb21wdG9uIEhvc3Bp
dGFsLCBMb25kb24sIFVLLiYjeEQ7SGVhcnRsYW5kcyBIb3NwaXRhbCwgVW5pdmVyc2l0eSBIb3Nw
aXRhbHMgQmlybWluZ2hhbSwgVW5pdmVyc2l0eSBvZiBCaXJtaW5naGFtLCBCaXJtaW5naGFtLCBV
Sy4mI3hEO0FjYWRlbWljIFJlc3BpcmF0b3J5IFVuaXQsIFNvdXRobWVhZCBIb3NwaXRhbCwgTm9y
dGggQnJpc3RvbCBIb3NwaXRhbCBUcnVzdCwgQnJpc3RvbCwgVUsuJiN4RDtTY2hvb2wgb2YgQmlv
bG9naWNhbCBTY2llbmNlcywgRmFjdWx0eSBvZiBCaW9sb2d5LCBNZWRpY2luZSBhbmQgSGVhbHRo
LCBVbml2ZXJzaXR5IG9mIE1hbmNoZXN0ZXIsIE1hbmNoZXN0ZXIgQWNhZGVtaWMgSGVhbHRoIFNj
aWVuY2UgQ2VudHJlIGFuZCBOSUhSIE1hbmNoZXN0ZXIgQmlvbWVkaWNhbCBSZXNlYXJjaCBDZW50
cmUsIE1hbmNoZXN0ZXIgVW5pdmVyc2l0eSBIb3NwaXRhbHMgTkhTIEZvdW5kYXRpb24gVHJ1c3Qs
IE1hbmNoZXN0ZXIsIFVLLiYjeEQ7Um95YWwgRGV2b24gYW5kIEV4ZXRlciBIb3NwaXRhbCwgVW5p
dmVyc2l0eSBvZiBFeGV0ZXIsIEV4ZXRlciwgVUsuPC9hdXRoLWFkZHJlc3M+PHRpdGxlcz48dGl0
bGU+VmFsaWRhdGlvbiBvZiBzdWJzY2FsZXMgb2YgdGhlIFNldmVyZSBBc3RobWEgUXVlc3Rpb25u
YWlyZSAoU0FRKSB1c2luZyBleHBsb3JhdG9yeSBmYWN0b3IgYW5hbHlzaXMgKEVGQSk8L3RpdGxl
PjxzZWNvbmRhcnktdGl0bGU+SGVhbHRoIFF1YWwgTGlmZSBPdXRjb21lczwvc2Vjb25kYXJ5LXRp
dGxlPjwvdGl0bGVzPjxwZXJpb2RpY2FsPjxmdWxsLXRpdGxlPkhlYWx0aCBRdWFsIExpZmUgT3V0
Y29tZXM8L2Z1bGwtdGl0bGU+PC9wZXJpb2RpY2FsPjxwYWdlcz4zMzY8L3BhZ2VzPjx2b2x1bWU+
MTg8L3ZvbHVtZT48bnVtYmVyPjE8L251bWJlcj48ZWRpdGlvbj4yMDIwLzEwLzExPC9lZGl0aW9u
PjxrZXl3b3Jkcz48a2V5d29yZD5Bc3RobWEvcGh5c2lvcGF0aG9sb2d5Lypwc3ljaG9sb2d5PC9r
ZXl3b3JkPjxrZXl3b3JkPkZhY3RvciBBbmFseXNpcywgU3RhdGlzdGljYWw8L2tleXdvcmQ+PGtl
eXdvcmQ+RmVtYWxlPC9rZXl3b3JkPjxrZXl3b3JkPkh1bWFuczwva2V5d29yZD48a2V5d29yZD5N
YWxlPC9rZXl3b3JkPjxrZXl3b3JkPk1pZGRsZSBBZ2VkPC9rZXl3b3JkPjxrZXl3b3JkPipRdWFs
aXR5IG9mIExpZmU8L2tleXdvcmQ+PGtleXdvcmQ+UmVwcm9kdWNpYmlsaXR5IG9mIFJlc3VsdHM8
L2tleXdvcmQ+PGtleXdvcmQ+U3VydmV5cyBhbmQgUXVlc3Rpb25uYWlyZXMvKnN0YW5kYXJkczwv
a2V5d29yZD48a2V5d29yZD5Bc3RobWE8L2tleXdvcmQ+PGtleXdvcmQ+RXhwbG9yYXRvcnkgZmFj
dG9yIGFuYWx5c2lzPC9rZXl3b3JkPjxrZXl3b3JkPk1lYXN1cmVtZW50PC9rZXl3b3JkPjxrZXl3
b3JkPlF1YWxpdHkgb2YgbGlmZTwva2V5d29yZD48L2tleXdvcmRzPjxkYXRlcz48eWVhcj4yMDIw
PC95ZWFyPjxwdWItZGF0ZXM+PGRhdGU+T2N0IDk8L2RhdGU+PC9wdWItZGF0ZXM+PC9kYXRlcz48
aXNibj4xNDc3LTc1MjU8L2lzYm4+PGFjY2Vzc2lvbi1udW0+MzMwMzY2MTU8L2FjY2Vzc2lvbi1u
dW0+PHVybHM+PC91cmxzPjxjdXN0b20yPlBNQzc1NDc0ODQ8L2N1c3RvbTI+PGVsZWN0cm9uaWMt
cmVzb3VyY2UtbnVtPjEwLjExODYvczEyOTU1LTAyMC0wMTU5My05PC9lbGVjdHJvbmljLXJlc291
cmNlLW51bT48cmVtb3RlLWRhdGFiYXNlLXByb3ZpZGVyPk5MTTwvcmVtb3RlLWRhdGFiYXNlLXBy
b3ZpZGVyPjxsYW5ndWFnZT5lbmc8L2xhbmd1YWdlPjwvcmVjb3JkPjwvQ2l0ZT48Q2l0ZT48QXV0
aG9yPk1hc29saTwvQXV0aG9yPjxZZWFyPjIwMjE8L1llYXI+PFJlY051bT4xOTM8L1JlY051bT48
cmVjb3JkPjxyZWMtbnVtYmVyPjE5MzwvcmVjLW51bWJlcj48Zm9yZWlnbi1rZXlzPjxrZXkgYXBw
PSJFTiIgZGItaWQ9InhzZTlzczl0OGE5OWR1ZXJ2eGh4ZXdmNTBlc3MyZWFlenp3diIgdGltZXN0
YW1wPSIxNjY1OTI1MTY3Ij4xOTM8L2tleT48L2ZvcmVpZ24ta2V5cz48cmVmLXR5cGUgbmFtZT0i
Sm91cm5hbCBBcnRpY2xlIj4xNzwvcmVmLXR5cGU+PGNvbnRyaWJ1dG9ycz48YXV0aG9ycz48YXV0
aG9yPk1hc29saSwgTTwvYXV0aG9yPjxhdXRob3I+TGFuYXJpbywgSiBXPC9hdXRob3I+PGF1dGhv
cj5IeWxhbmQsIE0gRTwvYXV0aG9yPjxhdXRob3I+TWVuemllcy1Hb3csIEEuPC9hdXRob3I+PGF1
dGhvcj5NYW5zdXIsIEEuIEguPC9hdXRob3I+PGF1dGhvcj5BbGxlbiwgRC48L2F1dGhvcj48YXV0
aG9yPkRvZGQsIEouIFcuPC9hdXRob3I+PGF1dGhvcj5IYXllcywgRy48L2F1dGhvcj48YXV0aG9y
PlZhbGRlcmFzLCBKLiBNLjwvYXV0aG9yPjxhdXRob3I+TGFtYiwgUy4gRS48L2F1dGhvcj48YXV0
aG9yPkpvbmVzLCBSLiBDLjwvYXV0aG9yPjwvYXV0aG9ycz48L2NvbnRyaWJ1dG9ycz48YXV0aC1h
ZGRyZXNzPlJveWFsIERldm9uIGFuZCBFeGV0ZXIgSG9zcGl0YWwsIFVuaXZlcnNpdHkgb2YgRXhl
dGVyLCBFeGV0ZXIsIFVLLiYjeEQ7RmFjdWx0eSBvZiBIZWFsdGgsIFVuaXZlcnNpdHkgb2YgUGx5
bW91dGgsIFBseW1vdXRoLCBVSy4mI3hEO1BseW1vdXRoIE1hcmpvbiBVbml2ZXJzaXR5LCBQbHlt
b3V0aCwgVUsuJiN4RDtSb3lhbCBCcm9tcHRvbiBIb3NwaXRhbCwgTG9uZG9uLCBVSy4mI3hEO0hl
YXJ0bGFuZHMgSG9zcGl0YWwsIFVuaXZlcnNpdHkgSG9zcGl0YWxzIEJpcm1pbmdoYW0gYW5kIFVu
aXZlcnNpdHkgb2YgQmlybWluZ2hhbSwgQmlybWluZ2hhbSwgVUsuJiN4RDtGYWN1bHR5IG9mIEJp
b2xvZ3ksIE1lZGljaW5lIGFuZCBIZWFsdGgsIFNjaG9vbCBvZiBCaW9sb2dpY2FsIFNjaWVuY2Vz
LCBVbml2ZXJzaXR5IG9mIE1hbmNoZXN0ZXIsIE1hbmNoZXN0ZXIgQWNhZGVtaWMgSGVhbHRoIFNj
aWVuY2UgQ2VudHJlIGFuZCBOSUhSIE1hbmNoZXN0ZXIgQmlvbWVkaWNhbCBSZXNlYXJjaCBDZW50
cmUsIE1hbmNoZXN0ZXIgVW5pdmVyc2l0eSBIb3NwaXRhbHMgTkhTIEZvdW5kYXRpb24gVHJ1c3Qs
IE1hbmNoZXN0ZXIsIFVLLiYjeEQ7QWNhZGVtaWMgUmVzcGlyYXRvcnkgVW5pdCwgVW5pdmVyc2l0
eSBvZiBCcmlzdG9sLCBTb3V0aG1lYWQgSG9zcGl0YWwsIE5vcnRoIEJyaXN0b2wgSG9zcGl0YWwg
VHJ1c3QsIEJyaXN0b2wsIFVLLiYjeEQ7VW5pdmVyc2l0eSBIb3NwaXRhbHMgUGx5bW91dGggTkhT
IFRydXN0LCBQbHltb3V0aCwgVUsuJiN4RDtDb2xsZWdlIG9mIE1lZGljaW5lIGFuZCBIZWFsdGgs
IFVuaXZlcnNpdHkgb2YgRXhldGVyLCBFeGV0ZXIsIFVLLjwvYXV0aC1hZGRyZXNzPjx0aXRsZXM+
PHRpdGxlPlRoZSBTZXZlcmUgQXN0aG1hIFF1ZXN0aW9ubmFpcmU6IHNlbnNpdGl2aXR5IHRvIGNo
YW5nZSBhbmQgbWluaW1hbCBjbGluaWNhbGx5IGltcG9ydGFudCBkaWZmZXJlbmNlIChNQ0lEKTwv
dGl0bGU+PHNlY29uZGFyeS10aXRsZT5FdXIgUmVzcGlyIEo8L3NlY29uZGFyeS10aXRsZT48L3Rp
dGxlcz48cGVyaW9kaWNhbD48ZnVsbC10aXRsZT5FdXIgUmVzcGlyIEo8L2Z1bGwtdGl0bGU+PC9w
ZXJpb2RpY2FsPjxwYWdlcz4yMTAwMzAwPC9wYWdlcz48dm9sdW1lPjU3PC92b2x1bWU+PG51bWJl
cj42PC9udW1iZXI+PGVkaXRpb24+MjAyMS8wMi8yNzwvZWRpdGlvbj48ZGF0ZXM+PHllYXI+MjAy
MTwveWVhcj48cHViLWRhdGVzPjxkYXRlPk1hciAxMDwvZGF0ZT48L3B1Yi1kYXRlcz48L2RhdGVz
Pjxpc2JuPjA5MDMtMTkzNjwvaXNibj48YWNjZXNzaW9uLW51bT4zMzYzMjgwMTwvYWNjZXNzaW9u
LW51bT48dXJscz48L3VybHM+PGVsZWN0cm9uaWMtcmVzb3VyY2UtbnVtPjEwLjExODMvMTM5OTMw
MDMuMDAzMDAtMjAyMTwvZWxlY3Ryb25pYy1yZXNvdXJjZS1udW0+PHJlbW90ZS1kYXRhYmFzZS1w
cm92aWRlcj5OTE08L3JlbW90ZS1kYXRhYmFzZS1wcm92aWRlcj48bGFuZ3VhZ2U+ZW5nPC9sYW5n
dWFnZT48L3JlY29yZD48L0NpdGU+PC9FbmROb3RlPgB=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IeWxhbmQ8L0F1dGhvcj48WWVhcj4yMDE4PC9ZZWFyPjxS
ZWNOdW0+MTczPC9SZWNOdW0+PERpc3BsYXlUZXh0PjxzdHlsZSBmYWNlPSJzdXBlcnNjcmlwdCI+
NDUsNDYsODAsODE8L3N0eWxlPjwvRGlzcGxheVRleHQ+PHJlY29yZD48cmVjLW51bWJlcj4xNzM8
L3JlYy1udW1iZXI+PGZvcmVpZ24ta2V5cz48a2V5IGFwcD0iRU4iIGRiLWlkPSJ4c2U5c3M5dDhh
OTlkdWVydnhoeGV3ZjUwZXNzMmVhZXp6d3YiIHRpbWVzdGFtcD0iMTY2NTkyNTE2NiI+MTczPC9r
ZXk+PC9mb3JlaWduLWtleXM+PHJlZi10eXBlIG5hbWU9IkpvdXJuYWwgQXJ0aWNsZSI+MTc8L3Jl
Zi10eXBlPjxjb250cmlidXRvcnM+PGF1dGhvcnM+PGF1dGhvcj5IeWxhbmQsIE0gRTwvYXV0aG9y
PjxhdXRob3I+Sm9uZXMsIFIgQzwvYXV0aG9yPjxhdXRob3I+TGFuYXJpbywgSiBXPC9hdXRob3I+
PGF1dGhvcj5NYXNvbGksIE0uPC9hdXRob3I+PC9hdXRob3JzPjwvY29udHJpYnV0b3JzPjxhdXRo
LWFkZHJlc3M+SHlsYW5kLCBNaWNoYWVsIEUuIFNjaG9vbCBvZiBQc3ljaG9sb2d5LCBVbml2ZXJz
aXR5IG9mIFBseW1vdXRoLCBQbHltb3V0aCwgVUsuIEh5bGFuZCwgTWljaGFlbCBFLiBVbml2ZXJz
aXR5IEhvc3BpdGFscyBQbHltb3V0aCBOSFMgVHJ1c3QsIFBseW1vdXRoLCBVSy4gSm9uZXMsIFJ1
cGVydCBDLiBVbml2ZXJzaXR5IEhvc3BpdGFscyBQbHltb3V0aCBOSFMgVHJ1c3QsIFBseW1vdXRo
LCBVSy4gSm9uZXMsIFJ1cGVydCBDLiBGYWN1bHR5IG9mIE1lZGljaW5lIGFuZCBEZW50aXN0cnks
IFVuaXZlcnNpdHkgb2YgUGx5bW91dGgsIFBseW1vdXRoLCBVSy4gTGFuYXJpbywgSm9zZXBoIFcu
IFNjaG9vbCBvZiBQc3ljaG9sb2d5LCBVbml2ZXJzaXR5IG9mIFBseW1vdXRoLCBQbHltb3V0aCwg
VUsuIExhbmFyaW8sIEpvc2VwaCBXLiBVbml2ZXJzaXR5IEhvc3BpdGFscyBQbHltb3V0aCBOSFMg
VHJ1c3QsIFBseW1vdXRoLCBVSy4gTWFzb2xpLCBNYXR0aGV3LiBVbml2ZXJzaXR5IEhvc3BpdGFs
cyBQbHltb3V0aCBOSFMgVHJ1c3QsIFBseW1vdXRoLCBVSy48L2F1dGgtYWRkcmVzcz48dGl0bGVz
Pjx0aXRsZT5UaGUgY29uc3RydWN0aW9uIGFuZCB2YWxpZGF0aW9uIG9mIHRoZSBTZXZlcmUgQXN0
aG1hIFF1ZXN0aW9ubmFpcmU8L3RpdGxlPjxzZWNvbmRhcnktdGl0bGU+RXVyb3BlYW4gUmVzcGly
YXRvcnkgSm91cm5hbDwvc2Vjb25kYXJ5LXRpdGxlPjwvdGl0bGVzPjxwZXJpb2RpY2FsPjxmdWxs
LXRpdGxlPkV1cm9wZWFuIFJlc3BpcmF0b3J5IEpvdXJuYWw8L2Z1bGwtdGl0bGU+PC9wZXJpb2Rp
Y2FsPjxwYWdlcz4xODAwNjE4PC9wYWdlcz48dm9sdW1lPjUyPC92b2x1bWU+PG51bWJlcj4xPC9u
dW1iZXI+PGtleXdvcmRzPjxrZXl3b3JkPkFkb2xlc2NlbnQ8L2tleXdvcmQ+PGtleXdvcmQ+QWR1
bHQ8L2tleXdvcmQ+PGtleXdvcmQ+QWdlZDwva2V5d29yZD48a2V5d29yZD4qQXN0aG1hL3BwIFtQ
aHlzaW9wYXRob2xvZ3ldPC9rZXl3b3JkPjxrZXl3b3JkPkZhY3RvciBBbmFseXNpcywgU3RhdGlz
dGljYWw8L2tleXdvcmQ+PGtleXdvcmQ+RmVtYWxlPC9rZXl3b3JkPjxrZXl3b3JkPkh1bWFuczwv
a2V5d29yZD48a2V5d29yZD5NYWxlPC9rZXl3b3JkPjxrZXl3b3JkPk1pZGRsZSBBZ2VkPC9rZXl3
b3JkPjxrZXl3b3JkPlBhdGllbnQgUmVwb3J0ZWQgT3V0Y29tZSBNZWFzdXJlczwva2V5d29yZD48
a2V5d29yZD4qUXVhbGl0eSBvZiBMaWZlPC9rZXl3b3JkPjxrZXl3b3JkPlJlcHJvZHVjaWJpbGl0
eSBvZiBSZXN1bHRzPC9rZXl3b3JkPjxrZXl3b3JkPlNldmVyaXR5IG9mIElsbG5lc3MgSW5kZXg8
L2tleXdvcmQ+PGtleXdvcmQ+KlN1cnZleXMgYW5kIFF1ZXN0aW9ubmFpcmVzPC9rZXl3b3JkPjxr
ZXl3b3JkPllvdW5nIEFkdWx0PC9rZXl3b3JkPjxrZXl3b3JkPlF1ZXN0aW9ubmFpcmVzPC9rZXl3
b3JkPjxrZXl3b3JkPkFzdGhtYTwva2V5d29yZD48L2tleXdvcmRzPjxkYXRlcz48eWVhcj4yMDE4
PC95ZWFyPjxwdWItZGF0ZXM+PGRhdGU+MDc8L2RhdGU+PC9wdWItZGF0ZXM+PC9kYXRlcz48aXNi
bj4xMzk5LTMwMDM8L2lzYm4+PGFjY2Vzc2lvbi1udW0+Mjk3OTQxMzI8L2FjY2Vzc2lvbi1udW0+
PHVybHM+PHJlbGF0ZWQtdXJscz48dXJsPmh0dHBzOi8vb3ZpZHNwLm92aWQuY29tL292aWR3ZWIu
Y2dpP1Q9SlMmYW1wO0NTQz1ZJmFtcDtORVdTPU4mYW1wO1BBR0U9ZnVsbHRleHQmYW1wO0Q9bWVk
MTUmYW1wO0FOPTI5Nzk0MTMyIGh0dHA6Ly9yZXNvbHZlci5lYnNjb2hvc3QuY29tL29wZW51cmw/
aXNzbj0wOTAzMTkzNiZhbXA7Vm9sdW1lPTUyJmFtcDtpc3N1ZT0xJmFtcDtzcGFnZT0xODAwNjE4
JmFtcDt0aXRsZT1UaGUrY29uc3RydWN0aW9uK2FuZCt2YWxpZGF0aW9uK29mK3RoZStTZXZlcmUr
QXN0aG1hK1F1ZXN0aW9ubmFpcmUuJmFtcDt5ZWFyPTIwMTgmYW1wO2F1bGFzdD1IeWxhbmQ8L3Vy
bD48L3JlbGF0ZWQtdXJscz48L3VybHM+PGN1c3RvbTE+UkFZWUFOLUlOQ0xVU0lPTjogeyZxdW90
O0FubmEmcXVvdDs9Jmd0OyZxdW90O0luY2x1ZGVkJnF1b3Q7LCAmcXVvdDtFa2F0ZXJpbmEmcXVv
dDs9Jmd0OyZxdW90O0luY2x1ZGVkJnF1b3Q7fSB8IFJBWVlBTi1MQUJFTFM6IFNBUTwvY3VzdG9t
MT48bGFuZ3VhZ2U+RW5nbGlzaDwvbGFuZ3VhZ2U+PC9yZWNvcmQ+PC9DaXRlPjxDaXRlPjxBdXRo
b3I+SHlsYW5kPC9BdXRob3I+PFllYXI+MjAxODwvWWVhcj48UmVjTnVtPjE3NDwvUmVjTnVtPjxy
ZWNvcmQ+PHJlYy1udW1iZXI+MTc0PC9yZWMtbnVtYmVyPjxmb3JlaWduLWtleXM+PGtleSBhcHA9
IkVOIiBkYi1pZD0ieHNlOXNzOXQ4YTk5ZHVlcnZ4aHhld2Y1MGVzczJlYWV6end2IiB0aW1lc3Rh
bXA9IjE2NjU5MjUxNjYiPjE3NDwva2V5PjwvZm9yZWlnbi1rZXlzPjxyZWYtdHlwZSBuYW1lPSJK
b3VybmFsIEFydGljbGUiPjE3PC9yZWYtdHlwZT48Y29udHJpYnV0b3JzPjxhdXRob3JzPjxhdXRo
b3I+SHlsYW5kLCBNIEU8L2F1dGhvcj48YXV0aG9yPkxhbmFyaW8sIEogVzwvYXV0aG9yPjxhdXRo
b3I+UG9vbGVyLCBKPC9hdXRob3I+PGF1dGhvcj5NYXNvbGksIE0uPC9hdXRob3I+PGF1dGhvcj5K
b25lcywgUi4gQy48L2F1dGhvcj48L2F1dGhvcnM+PC9jb250cmlidXRvcnM+PGF1dGgtYWRkcmVz
cz5bSHlsYW5kLCBNaWNoYWVsIEUuOyBMYW5hcmlvLCBKb3NlcGggVy5dIFVuaXYgUGx5bW91dGgs
IFNjaCBQc3ljaG9sLCBQbHltb3V0aCBQTDQgOEFBLCBEZXZvbiwgRW5nbGFuZC4gW0h5bGFuZCwg
TWljaGFlbCBFLjsgTGFuYXJpbywgSm9zZXBoIFcuOyBNYXNvbGksIE1hdHRoZXc7IEpvbmVzLCBS
dXBlcnQgQy5dIFBseW1vdXRoIEhvc3AgTkhTIFRydXN0LCBQbHltb3V0aCwgRGV2b24sIEVuZ2xh
bmQuIFtQb29sZXIsIEppbGw7IEpvbmVzLCBSdXBlcnQgQy5dIFVuaXYgUGx5bW91dGgsIFBlbmlu
c3VsYSBTY2ggTWVkICZhbXA7IERlbnQsIFBseW1vdXRoLCBEZXZvbiwgRW5nbGFuZC4gSHlsYW5k
LCBNRSAoY29ycmVzcG9uZGluZyBhdXRob3IpLCBVbml2IFBseW1vdXRoLCBTY2ggUHN5Y2hvbCwg
UGx5bW91dGggUEw0IDhBQSwgRGV2b24sIEVuZ2xhbmQuOyBIeWxhbmQsIE1FIChjb3JyZXNwb25k
aW5nIGF1dGhvciksIFBseW1vdXRoIEhvc3AgTkhTIFRydXN0LCBQbHltb3V0aCwgRGV2b24sIEVu
Z2xhbmQuIG1oeWxhbmRAcGx5bW91dGguYWMudWs8L2F1dGgtYWRkcmVzcz48dGl0bGVzPjx0aXRs
ZT5Ib3cgcGF0aWVudCBwYXJ0aWNpcGF0aW9uIHdhcyB1c2VkIHRvIGRldmVsb3AgYSBxdWVzdGlv
bm5haXJlIHRoYXQgaXMgZml0IGZvciBwdXJwb3NlIGZvciBhc3Nlc3NpbmcgcXVhbGl0eSBvZiBs
aWZlIGluIHNldmVyZSBhc3RobWE8L3RpdGxlPjxzZWNvbmRhcnktdGl0bGU+SGVhbHRoIGFuZCBR
dWFsaXR5IG9mIExpZmUgT3V0Y29tZXM8L3NlY29uZGFyeS10aXRsZT48L3RpdGxlcz48cGVyaW9k
aWNhbD48ZnVsbC10aXRsZT5IZWFsdGggYW5kIFF1YWxpdHkgb2YgTGlmZSBPdXRjb21lczwvZnVs
bC10aXRsZT48L3BlcmlvZGljYWw+PHBhZ2VzPjI0PC9wYWdlcz48dm9sdW1lPjE2PC92b2x1bWU+
PG51bWJlcj4xPC9udW1iZXI+PGtleXdvcmRzPjxrZXl3b3JkPkFzc2Vzc21lbnQ8L2tleXdvcmQ+
PGtleXdvcmQ+Q29udGVudCB2YWxpZGl0eTwva2V5d29yZD48a2V5d29yZD5RdWVzdGlvbm5haXJl
IGNvbnN0cnVjdGlvbjwva2V5d29yZD48a2V5d29yZD5NZXRob2RvbG9neTwva2V5d29yZD48a2V5
d29yZD5QYXRpZW50IHJlcG9ydGVkIG91dGNvbWU8L2tleXdvcmQ+PGtleXdvcmQ+U2V2ZXJlIGFz
dGhtYTwva2V5d29yZD48a2V5d29yZD5UUkVBVE1FTlQgQlVSREVOPC9rZXl3b3JkPjxrZXl3b3Jk
PkhFQUxUSDwva2V5d29yZD48a2V5d29yZD5FWFBFUklFTkNFPC9rZXl3b3JkPjxrZXl3b3JkPklN
UEFDVDwva2V5d29yZD48a2V5d29yZD5GTElFUzwva2V5d29yZD48a2V5d29yZD5USU1FPC9rZXl3
b3JkPjxrZXl3b3JkPlF1YWxpdHkgb2YgTGlmZTwva2V5d29yZD48a2V5d29yZD5Bc3RobWE8L2tl
eXdvcmQ+PGtleXdvcmQ+UXVlc3Rpb25uYWlyZXM8L2tleXdvcmQ+PGtleXdvcmQ+UGF0aWVudCBQ
YXJ0aWNpcGF0aW9uPC9rZXl3b3JkPjwva2V5d29yZHM+PGRhdGVzPjx5ZWFyPjIwMTg8L3llYXI+
PHB1Yi1kYXRlcz48ZGF0ZT5KYW48L2RhdGU+PC9wdWItZGF0ZXM+PC9kYXRlcz48aXNibj4xNDc3
LTc1MjU8L2lzYm4+PGFjY2Vzc2lvbi1udW0+V09TOjAwMDQyMzczNDcwMDAwMTwvYWNjZXNzaW9u
LW51bT48dXJscz48L3VybHM+PGN1c3RvbTE+UkFZWUFOLUlOQ0xVU0lPTjogeyZxdW90O0FubmEm
cXVvdDs9Jmd0OyZxdW90O0luY2x1ZGVkJnF1b3Q7LCAmcXVvdDtFa2F0ZXJpbmEmcXVvdDs9Jmd0
OyZxdW90O0luY2x1ZGVkJnF1b3Q7fSB8IFJBWVlBTi1MQUJFTFM6IFNBUTwvY3VzdG9tMT48bGFu
Z3VhZ2U+RW5nbGlzaDwvbGFuZ3VhZ2U+PC9yZWNvcmQ+PC9DaXRlPjxDaXRlPjxBdXRob3I+TGFu
YXJpbzwvQXV0aG9yPjxZZWFyPjIwMjA8L1llYXI+PFJlY051bT40MzwvUmVjTnVtPjxyZWNvcmQ+
PHJlYy1udW1iZXI+NDM8L3JlYy1udW1iZXI+PGZvcmVpZ24ta2V5cz48a2V5IGFwcD0iRU4iIGRi
LWlkPSJ4c2U5c3M5dDhhOTlkdWVydnhoeGV3ZjUwZXNzMmVhZXp6d3YiIHRpbWVzdGFtcD0iMTYz
MTc0MDgyMyI+NDM8L2tleT48L2ZvcmVpZ24ta2V5cz48cmVmLXR5cGUgbmFtZT0iSm91cm5hbCBB
cnRpY2xlIj4xNzwvcmVmLXR5cGU+PGNvbnRyaWJ1dG9ycz48YXV0aG9ycz48YXV0aG9yPkxhbmFy
aW8sIEogVzwvYXV0aG9yPjxhdXRob3I+SHlsYW5kLCBNIEU8L2F1dGhvcj48YXV0aG9yPk1lbnpp
ZXMtR293LCBBPC9hdXRob3I+PGF1dGhvcj5NYW5zdXIsIEEuIEguPC9hdXRob3I+PGF1dGhvcj5E
b2RkLCBKLiBXLjwvYXV0aG9yPjxhdXRob3I+Rm93bGVyLCBTLiBKLjwvYXV0aG9yPjxhdXRob3I+
Sm9uZXMsIFIuIEMuPC9hdXRob3I+PGF1dGhvcj5NYXNvbGksIE0uPC9hdXRob3I+PC9hdXRob3Jz
PjwvY29udHJpYnV0b3JzPjxhdXRoLWFkZHJlc3M+VW5pdmVyc2l0eSBvZiBQbHltb3V0aCwgUGx5
bW91dGgsIFVLLiYjeEQ7VW5pdmVyc2l0eSBvZiBQbHltb3V0aCwgUGx5bW91dGgsIFVLLiBtaHls
YW5kQHBseW1vdXRoLmFjLnVrLiYjeEQ7UGx5bW91dGggTWFyam9uIFVuaXZlcnNpdHksIFBseW1v
dXRoLCBVSy4gbWh5bGFuZEBwbHltb3V0aC5hYy51ay4mI3hEO1JveWFsIEJyb21wdG9uIEhvc3Bp
dGFsLCBMb25kb24sIFVLLiYjeEQ7SGVhcnRsYW5kcyBIb3NwaXRhbCwgVW5pdmVyc2l0eSBIb3Nw
aXRhbHMgQmlybWluZ2hhbSwgVW5pdmVyc2l0eSBvZiBCaXJtaW5naGFtLCBCaXJtaW5naGFtLCBV
Sy4mI3hEO0FjYWRlbWljIFJlc3BpcmF0b3J5IFVuaXQsIFNvdXRobWVhZCBIb3NwaXRhbCwgTm9y
dGggQnJpc3RvbCBIb3NwaXRhbCBUcnVzdCwgQnJpc3RvbCwgVUsuJiN4RDtTY2hvb2wgb2YgQmlv
bG9naWNhbCBTY2llbmNlcywgRmFjdWx0eSBvZiBCaW9sb2d5LCBNZWRpY2luZSBhbmQgSGVhbHRo
LCBVbml2ZXJzaXR5IG9mIE1hbmNoZXN0ZXIsIE1hbmNoZXN0ZXIgQWNhZGVtaWMgSGVhbHRoIFNj
aWVuY2UgQ2VudHJlIGFuZCBOSUhSIE1hbmNoZXN0ZXIgQmlvbWVkaWNhbCBSZXNlYXJjaCBDZW50
cmUsIE1hbmNoZXN0ZXIgVW5pdmVyc2l0eSBIb3NwaXRhbHMgTkhTIEZvdW5kYXRpb24gVHJ1c3Qs
IE1hbmNoZXN0ZXIsIFVLLiYjeEQ7Um95YWwgRGV2b24gYW5kIEV4ZXRlciBIb3NwaXRhbCwgVW5p
dmVyc2l0eSBvZiBFeGV0ZXIsIEV4ZXRlciwgVUsuPC9hdXRoLWFkZHJlc3M+PHRpdGxlcz48dGl0
bGU+VmFsaWRhdGlvbiBvZiBzdWJzY2FsZXMgb2YgdGhlIFNldmVyZSBBc3RobWEgUXVlc3Rpb25u
YWlyZSAoU0FRKSB1c2luZyBleHBsb3JhdG9yeSBmYWN0b3IgYW5hbHlzaXMgKEVGQSk8L3RpdGxl
PjxzZWNvbmRhcnktdGl0bGU+SGVhbHRoIFF1YWwgTGlmZSBPdXRjb21lczwvc2Vjb25kYXJ5LXRp
dGxlPjwvdGl0bGVzPjxwZXJpb2RpY2FsPjxmdWxsLXRpdGxlPkhlYWx0aCBRdWFsIExpZmUgT3V0
Y29tZXM8L2Z1bGwtdGl0bGU+PC9wZXJpb2RpY2FsPjxwYWdlcz4zMzY8L3BhZ2VzPjx2b2x1bWU+
MTg8L3ZvbHVtZT48bnVtYmVyPjE8L251bWJlcj48ZWRpdGlvbj4yMDIwLzEwLzExPC9lZGl0aW9u
PjxrZXl3b3Jkcz48a2V5d29yZD5Bc3RobWEvcGh5c2lvcGF0aG9sb2d5Lypwc3ljaG9sb2d5PC9r
ZXl3b3JkPjxrZXl3b3JkPkZhY3RvciBBbmFseXNpcywgU3RhdGlzdGljYWw8L2tleXdvcmQ+PGtl
eXdvcmQ+RmVtYWxlPC9rZXl3b3JkPjxrZXl3b3JkPkh1bWFuczwva2V5d29yZD48a2V5d29yZD5N
YWxlPC9rZXl3b3JkPjxrZXl3b3JkPk1pZGRsZSBBZ2VkPC9rZXl3b3JkPjxrZXl3b3JkPipRdWFs
aXR5IG9mIExpZmU8L2tleXdvcmQ+PGtleXdvcmQ+UmVwcm9kdWNpYmlsaXR5IG9mIFJlc3VsdHM8
L2tleXdvcmQ+PGtleXdvcmQ+U3VydmV5cyBhbmQgUXVlc3Rpb25uYWlyZXMvKnN0YW5kYXJkczwv
a2V5d29yZD48a2V5d29yZD5Bc3RobWE8L2tleXdvcmQ+PGtleXdvcmQ+RXhwbG9yYXRvcnkgZmFj
dG9yIGFuYWx5c2lzPC9rZXl3b3JkPjxrZXl3b3JkPk1lYXN1cmVtZW50PC9rZXl3b3JkPjxrZXl3
b3JkPlF1YWxpdHkgb2YgbGlmZTwva2V5d29yZD48L2tleXdvcmRzPjxkYXRlcz48eWVhcj4yMDIw
PC95ZWFyPjxwdWItZGF0ZXM+PGRhdGU+T2N0IDk8L2RhdGU+PC9wdWItZGF0ZXM+PC9kYXRlcz48
aXNibj4xNDc3LTc1MjU8L2lzYm4+PGFjY2Vzc2lvbi1udW0+MzMwMzY2MTU8L2FjY2Vzc2lvbi1u
dW0+PHVybHM+PC91cmxzPjxjdXN0b20yPlBNQzc1NDc0ODQ8L2N1c3RvbTI+PGVsZWN0cm9uaWMt
cmVzb3VyY2UtbnVtPjEwLjExODYvczEyOTU1LTAyMC0wMTU5My05PC9lbGVjdHJvbmljLXJlc291
cmNlLW51bT48cmVtb3RlLWRhdGFiYXNlLXByb3ZpZGVyPk5MTTwvcmVtb3RlLWRhdGFiYXNlLXBy
b3ZpZGVyPjxsYW5ndWFnZT5lbmc8L2xhbmd1YWdlPjwvcmVjb3JkPjwvQ2l0ZT48Q2l0ZT48QXV0
aG9yPk1hc29saTwvQXV0aG9yPjxZZWFyPjIwMjE8L1llYXI+PFJlY051bT4xOTM8L1JlY051bT48
cmVjb3JkPjxyZWMtbnVtYmVyPjE5MzwvcmVjLW51bWJlcj48Zm9yZWlnbi1rZXlzPjxrZXkgYXBw
PSJFTiIgZGItaWQ9InhzZTlzczl0OGE5OWR1ZXJ2eGh4ZXdmNTBlc3MyZWFlenp3diIgdGltZXN0
YW1wPSIxNjY1OTI1MTY3Ij4xOTM8L2tleT48L2ZvcmVpZ24ta2V5cz48cmVmLXR5cGUgbmFtZT0i
Sm91cm5hbCBBcnRpY2xlIj4xNzwvcmVmLXR5cGU+PGNvbnRyaWJ1dG9ycz48YXV0aG9ycz48YXV0
aG9yPk1hc29saSwgTTwvYXV0aG9yPjxhdXRob3I+TGFuYXJpbywgSiBXPC9hdXRob3I+PGF1dGhv
cj5IeWxhbmQsIE0gRTwvYXV0aG9yPjxhdXRob3I+TWVuemllcy1Hb3csIEEuPC9hdXRob3I+PGF1
dGhvcj5NYW5zdXIsIEEuIEguPC9hdXRob3I+PGF1dGhvcj5BbGxlbiwgRC48L2F1dGhvcj48YXV0
aG9yPkRvZGQsIEouIFcuPC9hdXRob3I+PGF1dGhvcj5IYXllcywgRy48L2F1dGhvcj48YXV0aG9y
PlZhbGRlcmFzLCBKLiBNLjwvYXV0aG9yPjxhdXRob3I+TGFtYiwgUy4gRS48L2F1dGhvcj48YXV0
aG9yPkpvbmVzLCBSLiBDLjwvYXV0aG9yPjwvYXV0aG9ycz48L2NvbnRyaWJ1dG9ycz48YXV0aC1h
ZGRyZXNzPlJveWFsIERldm9uIGFuZCBFeGV0ZXIgSG9zcGl0YWwsIFVuaXZlcnNpdHkgb2YgRXhl
dGVyLCBFeGV0ZXIsIFVLLiYjeEQ7RmFjdWx0eSBvZiBIZWFsdGgsIFVuaXZlcnNpdHkgb2YgUGx5
bW91dGgsIFBseW1vdXRoLCBVSy4mI3hEO1BseW1vdXRoIE1hcmpvbiBVbml2ZXJzaXR5LCBQbHlt
b3V0aCwgVUsuJiN4RDtSb3lhbCBCcm9tcHRvbiBIb3NwaXRhbCwgTG9uZG9uLCBVSy4mI3hEO0hl
YXJ0bGFuZHMgSG9zcGl0YWwsIFVuaXZlcnNpdHkgSG9zcGl0YWxzIEJpcm1pbmdoYW0gYW5kIFVu
aXZlcnNpdHkgb2YgQmlybWluZ2hhbSwgQmlybWluZ2hhbSwgVUsuJiN4RDtGYWN1bHR5IG9mIEJp
b2xvZ3ksIE1lZGljaW5lIGFuZCBIZWFsdGgsIFNjaG9vbCBvZiBCaW9sb2dpY2FsIFNjaWVuY2Vz
LCBVbml2ZXJzaXR5IG9mIE1hbmNoZXN0ZXIsIE1hbmNoZXN0ZXIgQWNhZGVtaWMgSGVhbHRoIFNj
aWVuY2UgQ2VudHJlIGFuZCBOSUhSIE1hbmNoZXN0ZXIgQmlvbWVkaWNhbCBSZXNlYXJjaCBDZW50
cmUsIE1hbmNoZXN0ZXIgVW5pdmVyc2l0eSBIb3NwaXRhbHMgTkhTIEZvdW5kYXRpb24gVHJ1c3Qs
IE1hbmNoZXN0ZXIsIFVLLiYjeEQ7QWNhZGVtaWMgUmVzcGlyYXRvcnkgVW5pdCwgVW5pdmVyc2l0
eSBvZiBCcmlzdG9sLCBTb3V0aG1lYWQgSG9zcGl0YWwsIE5vcnRoIEJyaXN0b2wgSG9zcGl0YWwg
VHJ1c3QsIEJyaXN0b2wsIFVLLiYjeEQ7VW5pdmVyc2l0eSBIb3NwaXRhbHMgUGx5bW91dGggTkhT
IFRydXN0LCBQbHltb3V0aCwgVUsuJiN4RDtDb2xsZWdlIG9mIE1lZGljaW5lIGFuZCBIZWFsdGgs
IFVuaXZlcnNpdHkgb2YgRXhldGVyLCBFeGV0ZXIsIFVLLjwvYXV0aC1hZGRyZXNzPjx0aXRsZXM+
PHRpdGxlPlRoZSBTZXZlcmUgQXN0aG1hIFF1ZXN0aW9ubmFpcmU6IHNlbnNpdGl2aXR5IHRvIGNo
YW5nZSBhbmQgbWluaW1hbCBjbGluaWNhbGx5IGltcG9ydGFudCBkaWZmZXJlbmNlIChNQ0lEKTwv
dGl0bGU+PHNlY29uZGFyeS10aXRsZT5FdXIgUmVzcGlyIEo8L3NlY29uZGFyeS10aXRsZT48L3Rp
dGxlcz48cGVyaW9kaWNhbD48ZnVsbC10aXRsZT5FdXIgUmVzcGlyIEo8L2Z1bGwtdGl0bGU+PC9w
ZXJpb2RpY2FsPjxwYWdlcz4yMTAwMzAwPC9wYWdlcz48dm9sdW1lPjU3PC92b2x1bWU+PG51bWJl
cj42PC9udW1iZXI+PGVkaXRpb24+MjAyMS8wMi8yNzwvZWRpdGlvbj48ZGF0ZXM+PHllYXI+MjAy
MTwveWVhcj48cHViLWRhdGVzPjxkYXRlPk1hciAxMDwvZGF0ZT48L3B1Yi1kYXRlcz48L2RhdGVz
Pjxpc2JuPjA5MDMtMTkzNjwvaXNibj48YWNjZXNzaW9uLW51bT4zMzYzMjgwMTwvYWNjZXNzaW9u
LW51bT48dXJscz48L3VybHM+PGVsZWN0cm9uaWMtcmVzb3VyY2UtbnVtPjEwLjExODMvMTM5OTMw
MDMuMDAzMDAtMjAyMTwvZWxlY3Ryb25pYy1yZXNvdXJjZS1udW0+PHJlbW90ZS1kYXRhYmFzZS1w
cm92aWRlcj5OTE08L3JlbW90ZS1kYXRhYmFzZS1wcm92aWRlcj48bGFuZ3VhZ2U+ZW5nPC9sYW5n
dWFnZT48L3JlY29yZD48L0NpdGU+PC9FbmROb3RlPgB=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4E60A3">
              <w:rPr>
                <w:rFonts w:eastAsia="Times New Roman" w:cstheme="minorHAnsi"/>
                <w:color w:val="000000"/>
                <w:sz w:val="20"/>
                <w:szCs w:val="20"/>
                <w:lang w:eastAsia="en-GB"/>
              </w:rPr>
            </w:r>
            <w:r w:rsidRPr="004E60A3">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45,46,80,81</w:t>
            </w:r>
            <w:r w:rsidRPr="004E60A3">
              <w:rPr>
                <w:rFonts w:eastAsia="Times New Roman" w:cstheme="minorHAnsi"/>
                <w:color w:val="000000"/>
                <w:sz w:val="20"/>
                <w:szCs w:val="20"/>
                <w:lang w:eastAsia="en-GB"/>
              </w:rPr>
              <w:fldChar w:fldCharType="end"/>
            </w:r>
          </w:p>
        </w:tc>
        <w:tc>
          <w:tcPr>
            <w:tcW w:w="743" w:type="dxa"/>
            <w:shd w:val="clear" w:color="auto" w:fill="FFFFFF" w:themeFill="background1"/>
            <w:vAlign w:val="center"/>
          </w:tcPr>
          <w:p w14:paraId="2C7732E3" w14:textId="77777777" w:rsidR="00915688" w:rsidRPr="001F4149"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064" w:type="dxa"/>
            <w:shd w:val="clear" w:color="auto" w:fill="FFFFFF" w:themeFill="background1"/>
            <w:vAlign w:val="center"/>
          </w:tcPr>
          <w:p w14:paraId="73E7F5DE" w14:textId="77777777" w:rsidR="00915688" w:rsidRPr="00811771"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r>
              <w:rPr>
                <w:rFonts w:cstheme="minorHAnsi"/>
                <w:b/>
                <w:bCs/>
                <w:sz w:val="16"/>
                <w:szCs w:val="16"/>
                <w:vertAlign w:val="superscript"/>
              </w:rPr>
              <w:t>A</w:t>
            </w:r>
          </w:p>
        </w:tc>
        <w:tc>
          <w:tcPr>
            <w:tcW w:w="774" w:type="dxa"/>
            <w:shd w:val="clear" w:color="auto" w:fill="FFFFFF" w:themeFill="background1"/>
            <w:vAlign w:val="center"/>
          </w:tcPr>
          <w:p w14:paraId="24D049D3" w14:textId="77777777" w:rsidR="00915688" w:rsidRPr="001F4149"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1C270D">
              <w:rPr>
                <w:rFonts w:ascii="Calibri" w:eastAsia="Times New Roman" w:hAnsi="Calibri" w:cs="Calibri"/>
                <w:b/>
                <w:bCs/>
                <w:lang w:eastAsia="zh-CN"/>
              </w:rPr>
              <w:t>+</w:t>
            </w:r>
          </w:p>
        </w:tc>
        <w:tc>
          <w:tcPr>
            <w:tcW w:w="1134" w:type="dxa"/>
            <w:shd w:val="clear" w:color="auto" w:fill="FFFFFF" w:themeFill="background1"/>
            <w:vAlign w:val="center"/>
          </w:tcPr>
          <w:p w14:paraId="65ACE703" w14:textId="77777777" w:rsidR="00915688" w:rsidRPr="00FE7384"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FE7384">
              <w:rPr>
                <w:rFonts w:ascii="Cambria Math" w:eastAsia="Times New Roman" w:hAnsi="Cambria Math" w:cs="Cambria Math"/>
                <w:sz w:val="20"/>
                <w:szCs w:val="20"/>
                <w:lang w:eastAsia="zh-CN"/>
              </w:rPr>
              <w:t>⨁⨁⨁</w:t>
            </w:r>
            <w:r w:rsidRPr="00FE7384">
              <w:rPr>
                <w:rFonts w:ascii="Cambria Math" w:eastAsia="Times New Roman" w:hAnsi="Cambria Math" w:cs="Cambria Math"/>
                <w:sz w:val="16"/>
                <w:szCs w:val="16"/>
                <w:lang w:eastAsia="zh-CN"/>
              </w:rPr>
              <w:t>◯</w:t>
            </w:r>
            <w:r w:rsidRPr="00FE7384">
              <w:rPr>
                <w:rFonts w:cstheme="minorHAnsi"/>
                <w:b/>
                <w:bCs/>
                <w:sz w:val="16"/>
                <w:szCs w:val="16"/>
                <w:vertAlign w:val="superscript"/>
              </w:rPr>
              <w:t>A</w:t>
            </w:r>
          </w:p>
        </w:tc>
        <w:tc>
          <w:tcPr>
            <w:tcW w:w="709" w:type="dxa"/>
            <w:shd w:val="clear" w:color="auto" w:fill="FFFFFF" w:themeFill="background1"/>
            <w:vAlign w:val="center"/>
          </w:tcPr>
          <w:p w14:paraId="3527433E" w14:textId="77777777" w:rsidR="00915688" w:rsidRPr="00FE7384"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FE7384">
              <w:rPr>
                <w:rFonts w:ascii="Calibri" w:eastAsia="Times New Roman" w:hAnsi="Calibri" w:cs="Calibri"/>
                <w:b/>
                <w:bCs/>
                <w:lang w:eastAsia="zh-CN"/>
              </w:rPr>
              <w:t>+</w:t>
            </w:r>
          </w:p>
        </w:tc>
        <w:tc>
          <w:tcPr>
            <w:tcW w:w="1134" w:type="dxa"/>
            <w:shd w:val="clear" w:color="auto" w:fill="FFFFFF" w:themeFill="background1"/>
            <w:vAlign w:val="center"/>
          </w:tcPr>
          <w:p w14:paraId="3E4B839B" w14:textId="77777777" w:rsidR="00915688" w:rsidRPr="00FE7384"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FE7384">
              <w:rPr>
                <w:rFonts w:ascii="Cambria Math" w:eastAsia="Times New Roman" w:hAnsi="Cambria Math" w:cs="Cambria Math"/>
                <w:sz w:val="20"/>
                <w:szCs w:val="20"/>
                <w:lang w:eastAsia="zh-CN"/>
              </w:rPr>
              <w:t>⨁⨁⨁</w:t>
            </w:r>
            <w:r w:rsidRPr="00FE7384">
              <w:rPr>
                <w:rFonts w:ascii="Cambria Math" w:eastAsia="Times New Roman" w:hAnsi="Cambria Math" w:cs="Cambria Math"/>
                <w:sz w:val="16"/>
                <w:szCs w:val="16"/>
                <w:lang w:eastAsia="zh-CN"/>
              </w:rPr>
              <w:t>◯</w:t>
            </w:r>
            <w:r w:rsidRPr="00FE7384">
              <w:rPr>
                <w:rFonts w:cstheme="minorHAnsi"/>
                <w:b/>
                <w:bCs/>
                <w:sz w:val="16"/>
                <w:szCs w:val="16"/>
                <w:vertAlign w:val="superscript"/>
              </w:rPr>
              <w:t>A</w:t>
            </w:r>
          </w:p>
        </w:tc>
        <w:tc>
          <w:tcPr>
            <w:tcW w:w="709" w:type="dxa"/>
            <w:shd w:val="clear" w:color="auto" w:fill="FFFFFF" w:themeFill="background1"/>
            <w:vAlign w:val="center"/>
          </w:tcPr>
          <w:p w14:paraId="7204A23A"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Pr>
                <w:rFonts w:ascii="Calibri" w:eastAsia="Times New Roman" w:hAnsi="Calibri" w:cs="Calibri"/>
                <w:lang w:eastAsia="zh-CN"/>
              </w:rPr>
              <w:t>?</w:t>
            </w:r>
            <w:r w:rsidRPr="000F0688">
              <w:rPr>
                <w:rFonts w:ascii="Calibri" w:hAnsi="Calibri" w:cs="Calibri"/>
                <w:b/>
                <w:bCs/>
                <w:vertAlign w:val="superscript"/>
              </w:rPr>
              <w:t>§</w:t>
            </w:r>
          </w:p>
        </w:tc>
        <w:tc>
          <w:tcPr>
            <w:tcW w:w="1134" w:type="dxa"/>
            <w:shd w:val="clear" w:color="auto" w:fill="FFFFFF" w:themeFill="background1"/>
            <w:vAlign w:val="center"/>
          </w:tcPr>
          <w:p w14:paraId="36D091DE"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18"/>
                <w:lang w:eastAsia="zh-CN"/>
              </w:rPr>
            </w:pPr>
          </w:p>
        </w:tc>
        <w:tc>
          <w:tcPr>
            <w:tcW w:w="709" w:type="dxa"/>
            <w:shd w:val="clear" w:color="auto" w:fill="FFFFFF" w:themeFill="background1"/>
            <w:vAlign w:val="center"/>
          </w:tcPr>
          <w:p w14:paraId="7A78C2CB"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zh-CN"/>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05D5DB16"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0F0688">
              <w:rPr>
                <w:rFonts w:ascii="Cambria Math" w:eastAsia="Times New Roman" w:hAnsi="Cambria Math" w:cs="Cambria Math"/>
                <w:sz w:val="20"/>
                <w:szCs w:val="20"/>
                <w:lang w:eastAsia="zh-CN"/>
              </w:rPr>
              <w:t>⨁⨁⨁</w:t>
            </w:r>
            <w:r w:rsidRPr="000F0688">
              <w:rPr>
                <w:rFonts w:ascii="Cambria Math" w:eastAsia="Times New Roman" w:hAnsi="Cambria Math" w:cs="Cambria Math"/>
                <w:sz w:val="16"/>
                <w:szCs w:val="16"/>
                <w:lang w:eastAsia="zh-CN"/>
              </w:rPr>
              <w:t>◯</w:t>
            </w:r>
            <w:r w:rsidRPr="000F0688">
              <w:rPr>
                <w:rFonts w:cstheme="minorHAnsi"/>
                <w:b/>
                <w:bCs/>
                <w:sz w:val="16"/>
                <w:szCs w:val="16"/>
                <w:vertAlign w:val="superscript"/>
              </w:rPr>
              <w:t>A</w:t>
            </w:r>
          </w:p>
        </w:tc>
        <w:tc>
          <w:tcPr>
            <w:tcW w:w="708" w:type="dxa"/>
            <w:shd w:val="diagStripe" w:color="808080" w:themeColor="background1" w:themeShade="80" w:fill="FFFFFF" w:themeFill="background1"/>
            <w:vAlign w:val="center"/>
          </w:tcPr>
          <w:p w14:paraId="78429FD9"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p>
        </w:tc>
        <w:tc>
          <w:tcPr>
            <w:tcW w:w="1134" w:type="dxa"/>
            <w:shd w:val="diagStripe" w:color="808080" w:themeColor="background1" w:themeShade="80" w:fill="FFFFFF" w:themeFill="background1"/>
            <w:vAlign w:val="center"/>
          </w:tcPr>
          <w:p w14:paraId="2EFB4543"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p>
        </w:tc>
        <w:tc>
          <w:tcPr>
            <w:tcW w:w="709" w:type="dxa"/>
            <w:shd w:val="clear" w:color="auto" w:fill="FFFFFF" w:themeFill="background1"/>
            <w:vAlign w:val="center"/>
          </w:tcPr>
          <w:p w14:paraId="789CF7E0"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0F0688">
              <w:rPr>
                <w:rFonts w:ascii="Calibri" w:eastAsia="Times New Roman" w:hAnsi="Calibri" w:cs="Times New Roman"/>
                <w:b/>
                <w:bCs/>
                <w:lang w:eastAsia="zh-CN"/>
              </w:rPr>
              <w:t>+</w:t>
            </w:r>
          </w:p>
        </w:tc>
        <w:tc>
          <w:tcPr>
            <w:tcW w:w="1134" w:type="dxa"/>
            <w:shd w:val="clear" w:color="auto" w:fill="FFFFFF" w:themeFill="background1"/>
            <w:vAlign w:val="center"/>
          </w:tcPr>
          <w:p w14:paraId="38DE32BA"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lang w:eastAsia="zh-CN"/>
              </w:rPr>
            </w:pPr>
            <w:r w:rsidRPr="000F0688">
              <w:rPr>
                <w:rFonts w:ascii="Cambria Math" w:eastAsia="Times New Roman" w:hAnsi="Cambria Math" w:cs="Cambria Math"/>
                <w:sz w:val="20"/>
                <w:szCs w:val="20"/>
                <w:lang w:eastAsia="zh-CN"/>
              </w:rPr>
              <w:t>⨁⨁⨁⨁</w:t>
            </w:r>
            <w:r w:rsidRPr="000F0688">
              <w:rPr>
                <w:rFonts w:cstheme="minorHAnsi"/>
                <w:b/>
                <w:bCs/>
                <w:sz w:val="16"/>
                <w:szCs w:val="16"/>
                <w:vertAlign w:val="superscript"/>
              </w:rPr>
              <w:t xml:space="preserve"> </w:t>
            </w:r>
          </w:p>
        </w:tc>
        <w:tc>
          <w:tcPr>
            <w:tcW w:w="709" w:type="dxa"/>
            <w:shd w:val="clear" w:color="auto" w:fill="FFFFFF" w:themeFill="background1"/>
            <w:vAlign w:val="center"/>
          </w:tcPr>
          <w:p w14:paraId="3F4CE835" w14:textId="77777777" w:rsidR="00915688" w:rsidRPr="00FE7384"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B85ECC">
              <w:rPr>
                <w:rFonts w:ascii="Calibri" w:eastAsia="Times New Roman" w:hAnsi="Calibri" w:cs="Calibri"/>
                <w:lang w:eastAsia="zh-CN"/>
              </w:rPr>
              <w:t>?</w:t>
            </w:r>
            <w:r w:rsidRPr="00FE7384">
              <w:rPr>
                <w:rFonts w:ascii="Calibri" w:eastAsia="Times New Roman" w:hAnsi="Calibri" w:cstheme="minorHAnsi"/>
                <w:b/>
                <w:bCs/>
                <w:sz w:val="20"/>
                <w:szCs w:val="20"/>
                <w:vertAlign w:val="superscript"/>
                <w:lang w:eastAsia="zh-CN"/>
              </w:rPr>
              <w:t>††</w:t>
            </w:r>
          </w:p>
        </w:tc>
        <w:tc>
          <w:tcPr>
            <w:tcW w:w="1134" w:type="dxa"/>
            <w:shd w:val="clear" w:color="auto" w:fill="FFFFFF" w:themeFill="background1"/>
            <w:vAlign w:val="center"/>
          </w:tcPr>
          <w:p w14:paraId="0474FC8B" w14:textId="77777777" w:rsidR="00915688" w:rsidRPr="00FE7384"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p>
        </w:tc>
      </w:tr>
      <w:tr w:rsidR="00915688" w:rsidRPr="001C270D" w14:paraId="5F6F0E09" w14:textId="77777777" w:rsidTr="00E511F7">
        <w:trPr>
          <w:trHeight w:val="50"/>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FFFFFF" w:themeFill="background1"/>
            <w:vAlign w:val="center"/>
          </w:tcPr>
          <w:p w14:paraId="52F6C1A1" w14:textId="77777777" w:rsidR="00915688" w:rsidRPr="00B34E17" w:rsidRDefault="00915688" w:rsidP="0046513E">
            <w:pPr>
              <w:spacing w:line="276" w:lineRule="auto"/>
              <w:jc w:val="center"/>
              <w:rPr>
                <w:rFonts w:ascii="Calibri" w:eastAsia="Times New Roman" w:hAnsi="Calibri" w:cs="Times New Roman"/>
                <w:i/>
                <w:iCs/>
                <w:lang w:eastAsia="zh-CN"/>
              </w:rPr>
            </w:pPr>
            <w:r w:rsidRPr="00B34E17">
              <w:rPr>
                <w:rFonts w:ascii="Calibri" w:eastAsia="Times New Roman" w:hAnsi="Calibri" w:cs="Times New Roman"/>
                <w:i/>
                <w:iCs/>
                <w:sz w:val="20"/>
                <w:szCs w:val="20"/>
                <w:lang w:eastAsia="zh-CN"/>
              </w:rPr>
              <w:t>Asthma control</w:t>
            </w:r>
          </w:p>
        </w:tc>
      </w:tr>
      <w:tr w:rsidR="00AD3C7F" w:rsidRPr="001C270D" w14:paraId="15373446" w14:textId="77777777" w:rsidTr="00E511F7">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27A5339" w14:textId="0E7D4FCF" w:rsidR="00915688" w:rsidRPr="00600B7D" w:rsidRDefault="00915688" w:rsidP="0046513E">
            <w:pPr>
              <w:spacing w:line="276" w:lineRule="auto"/>
              <w:ind w:left="-20"/>
              <w:rPr>
                <w:rFonts w:eastAsia="Times New Roman" w:cstheme="minorHAnsi"/>
                <w:sz w:val="20"/>
                <w:szCs w:val="20"/>
                <w:lang w:eastAsia="zh-CN"/>
              </w:rPr>
            </w:pPr>
            <w:r w:rsidRPr="00143ED9">
              <w:rPr>
                <w:sz w:val="20"/>
                <w:szCs w:val="20"/>
              </w:rPr>
              <w:t>ACT</w:t>
            </w:r>
            <w:r w:rsidRPr="004E60A3">
              <w:rPr>
                <w:rFonts w:eastAsia="Times New Roman" w:cstheme="minorHAnsi"/>
                <w:color w:val="000000"/>
                <w:sz w:val="20"/>
                <w:szCs w:val="20"/>
                <w:lang w:eastAsia="en-GB"/>
              </w:rPr>
              <w:fldChar w:fldCharType="begin">
                <w:fldData xml:space="preserve">PEVuZE5vdGU+PENpdGU+PEF1dGhvcj5OYXRoYW48L0F1dGhvcj48WWVhcj4yMDA0PC9ZZWFyPjxS
ZWNOdW0+MTgxPC9SZWNOdW0+PERpc3BsYXlUZXh0PjxzdHlsZSBmYWNlPSJzdXBlcnNjcmlwdCI+
NTUtNTc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TY2hhdHo8L0F1dGhvcj48WWVhcj4yMDA2PC9ZZWFy
PjxSZWNOdW0+MTgyPC9SZWNOdW0+PHJlY29yZD48cmVjLW51bWJlcj4xODI8L3JlYy1udW1iZXI+
PGZvcmVpZ24ta2V5cz48a2V5IGFwcD0iRU4iIGRiLWlkPSJ4c2U5c3M5dDhhOTlkdWVydnhoeGV3
ZjUwZXNzMmVhZXp6d3YiIHRpbWVzdGFtcD0iMTY2NTkyNTE2NiI+MTgyPC9rZXk+PC9mb3JlaWdu
LWtleXM+PHJlZi10eXBlIG5hbWU9IkpvdXJuYWwgQXJ0aWNsZSI+MTc8L3JlZi10eXBlPjxjb250
cmlidXRvcnM+PGF1dGhvcnM+PGF1dGhvcj5TY2hhdHosIE08L2F1dGhvcj48YXV0aG9yPlNvcmtu
ZXNzLCBDIEE8L2F1dGhvcj48YXV0aG9yPkxpLCBKIFQ8L2F1dGhvcj48YXV0aG9yPk1hcmN1cywg
UC48L2F1dGhvcj48YXV0aG9yPk11cnJheSwgSi4gSi48L2F1dGhvcj48YXV0aG9yPk5hdGhhbiwg
Ui4gQS48L2F1dGhvcj48YXV0aG9yPktvc2luc2tpLCBNLjwvYXV0aG9yPjxhdXRob3I+UGVuZGVy
Z3JhZnQsIFQuIEIuPC9hdXRob3I+PGF1dGhvcj5KaGluZ3JhbiwgUC48L2F1dGhvcj48L2F1dGhv
cnM+PC9jb250cmlidXRvcnM+PGF1dGgtYWRkcmVzcz5LYWlzZXIgUGVybWFuZW50ZSBNZWQgQ3Ry
LCBTYW4gRGllZ28sIENBIDkyMTExIFVTQS4gVW5pdiBXaXNjb25zaW4sIFNjaCBQaGFybSwgTWFk
aXNvbiwgV0kgNTM3MDYgVVNBLiBNYXlvIE1lZCBDdHIsIFJvY2hlc3RlciwgTU4gVVNBLiBOYXNz
YXUgQ2hlc3QgUGh5cyBQQywgR3JlYXQgTmVjaywgTlkgVVNBLiBWYW5kZXJiaWx0IEFzdGhtYSBT
aW51cyBBbGxlcmd5IFByb2dyYW0sIE5hc2h2aWxsZSwgVE4gVVNBLiBBc3RobWEgJmFtcDsgQWxs
ZXJneSBBc3NvY2lhdGVzICZhbXA7IFJlcyBDdHIsIENvbG9yYWRvIFNwcmluZ3MsIENPIFVTQS4g
UXVhbGl0eU1ldHIgSW5jLCBMaW5jb2xuLCBORSBVU0EuIEdsYXhvU21pdGhLbGluZSBJbmMsIFJl
cyBUcmlhbmdsZSBQaywgTkMgVVNBLiBTY2hhdHosIE0gKGNvcnJlc3BvbmRpbmcgYXV0aG9yKSwg
S2Fpc2VyIFBlcm1hbmVudGUgTWVkIEN0ciwgNzA2MCBDbGFpcmVtb250IE1lc2EgQmx2ZCwgU2Fu
IERpZWdvLCBDQSA5MjExMSBVU0EuIE1pY2hhZWwueC5zY2hhdHpAa3Aub3JnPC9hdXRoLWFkZHJl
c3M+PHRpdGxlcz48dGl0bGU+QXN0aG1hIENvbnRyb2wgVGVzdDogUmVsaWFiaWxpdHksIHZhbGlk
aXR5LCBhbmQgcmVzcG9uc2l2ZW5lc3MgaW4gcGF0aWVudHMgbm90IHByZXZpb3VzbHkgZm9sbG93
ZWQgYnkgYXN0aG1hIHNwZWNpYWxpc3RzPC90aXRsZT48c2Vjb25kYXJ5LXRpdGxlPkpvdXJuYWwg
b2YgQWxsZXJneSBhbmQgQ2xpbmljYWwgSW1tdW5vbG9neTwvc2Vjb25kYXJ5LXRpdGxlPjwvdGl0
bGVzPjxwZXJpb2RpY2FsPjxmdWxsLXRpdGxlPkpvdXJuYWwgb2YgQWxsZXJneSBhbmQgQ2xpbmlj
YWwgSW1tdW5vbG9neTwvZnVsbC10aXRsZT48L3BlcmlvZGljYWw+PHBhZ2VzPjU0OS01NTY8L3Bh
Z2VzPjx2b2x1bWU+MTE3PC92b2x1bWU+PG51bWJlcj4zPC9udW1iZXI+PGtleXdvcmRzPjxrZXl3
b3JkPmFzdGhtYSBjb250cm9sIGFzc2Vzc21lbnQ8L2tleXdvcmQ+PGtleXdvcmQ+QXN0aG1hIENv
bnRyb2wgVGVzdDwva2V5d29yZD48a2V5d29yZD5RVUFMSVRZLU9GLUxJRkU8L2tleXdvcmQ+PGtl
eXdvcmQ+TUFOQUdFTUVOVCBHVUlERUxJTkVTPC9rZXl3b3JkPjxrZXl3b3JkPkNBUkU8L2tleXdv
cmQ+PGtleXdvcmQ+U0VWRVJJVFk8L2tleXdvcmQ+PGtleXdvcmQ+UVVFU1RJT05OQUlSRTwva2V5
d29yZD48a2V5d29yZD5VUzwva2V5d29yZD48a2V5d29yZD5Bc3RobWE8L2tleXdvcmQ+PC9rZXl3
b3Jkcz48ZGF0ZXM+PHllYXI+MjAwNjwveWVhcj48cHViLWRhdGVzPjxkYXRlPk1hcjwvZGF0ZT48
L3B1Yi1kYXRlcz48L2RhdGVzPjxpc2JuPjAwOTEtNjc0OTwvaXNibj48YWNjZXNzaW9uLW51bT5X
T1M6MDAwMjM2MjYzMTAwMDA4PC9hY2Nlc3Npb24tbnVtPjx1cmxzPjxyZWxhdGVkLXVybHM+PHVy
bD5odHRwczovL3d3dy5qYWNpb25saW5lLm9yZy9hcnRpY2xlL1MwMDkxLTY3NDkoMDYpMDAxNzQt
Ni9wZGY8L3VybD48L3JlbGF0ZWQtdXJscz48L3VybHM+PGN1c3RvbTE+UkFZWUFOLUlOQ0xVU0lP
TjogeyZxdW90O0FubmEmcXVvdDs9Jmd0OyZxdW90O0luY2x1ZGVkJnF1b3Q7LCAmcXVvdDtFa2F0
ZXJpbmEmcXVvdDs9Jmd0OyZxdW90O0luY2x1ZGVkJnF1b3Q7fSB8IFJBWVlBTi1MQUJFTFM6IEFD
VDwvY3VzdG9tMT48bGFuZ3VhZ2U+RW5nbGlzaDwvbGFuZ3VhZ2U+PC9yZWNvcmQ+PC9DaXRlPjxD
aXRlPjxBdXRob3I+U2NoYXR6PC9BdXRob3I+PFllYXI+MjAwOTwvWWVhcj48UmVjTnVtPjE4Mzwv
UmVjTnVtPjxyZWNvcmQ+PHJlYy1udW1iZXI+MTgzPC9yZWMtbnVtYmVyPjxmb3JlaWduLWtleXM+
PGtleSBhcHA9IkVOIiBkYi1pZD0ieHNlOXNzOXQ4YTk5ZHVlcnZ4aHhld2Y1MGVzczJlYWV6end2
IiB0aW1lc3RhbXA9IjE2NjU5MjUxNjYiPjE4Mzwva2V5PjwvZm9yZWlnbi1rZXlzPjxyZWYtdHlw
ZSBuYW1lPSJKb3VybmFsIEFydGljbGUiPjE3PC9yZWYtdHlwZT48Y29udHJpYnV0b3JzPjxhdXRo
b3JzPjxhdXRob3I+U2NoYXR6LCBNPC9hdXRob3I+PGF1dGhvcj5Lb3NpbnNraSwgTTwvYXV0aG9y
PjxhdXRob3I+WWFybGFzLCBBIFM8L2F1dGhvcj48YXV0aG9yPkhhbmxvbiwgSi48L2F1dGhvcj48
YXV0aG9yPldhdHNvbiwgTS4gRS48L2F1dGhvcj48YXV0aG9yPkpoaW5ncmFuLCBQLjwvYXV0aG9y
PjwvYXV0aG9ycz48L2NvbnRyaWJ1dG9ycz48YXV0aC1hZGRyZXNzPltTY2hhdHosIE1pY2hhZWxd
IEthaXNlciBQZXJtYW5lbnRlIE1lZCBDdHIsIERlcHQgQWxsZXJneSwgU2FuIERpZWdvLCBDQSA5
MjExMSBVU0EuIFtLb3NpbnNraSwgTWFyazsgWWFybGFzLCBBYXJvbiBTLjsgSGFubG9uLCBKZW5u
aWZlcl0gUXVhbGl0eU1ldHJpYywgTGluY29sbiwgTkUgVVNBLiBbV2F0c29uLCBNYXJpYSBFLjsg
SmhpbmdyYW4sIFByaXRpXSBHbGF4b1NtaXRoS2xpbmUgSW5jLCBSZXMgVHJpYW5nbGUgUGssIE5D
IFVTQS4gU2NoYXR6LCBNIChjb3JyZXNwb25kaW5nIGF1dGhvciksIEthaXNlciBQZXJtYW5lbnRl
IE1lZCBDdHIsIERlcHQgQWxsZXJneSwgNzA2MCBDbGFpcmVtb250IE1lc2EgQmx2ZCwgU2FuIERp
ZWdvLCBDQSA5MjExMSBVU0EuIG1pY2hhZWwueC5zY2hhdHpAa3Aub3JnPC9hdXRoLWFkZHJlc3M+
PHRpdGxlcz48dGl0bGU+VGhlIG1pbmltYWxseSBpbXBvcnRhbnQgZGlmZmVyZW5jZSBvZiB0aGUg
QXN0aG1hIENvbnRyb2wgVGVzdDwvdGl0bGU+PHNlY29uZGFyeS10aXRsZT5Kb3VybmFsIG9mIEFs
bGVyZ3kgYW5kIENsaW5pY2FsIEltbXVub2xvZ3k8L3NlY29uZGFyeS10aXRsZT48L3RpdGxlcz48
cGVyaW9kaWNhbD48ZnVsbC10aXRsZT5Kb3VybmFsIG9mIEFsbGVyZ3kgYW5kIENsaW5pY2FsIElt
bXVub2xvZ3k8L2Z1bGwtdGl0bGU+PC9wZXJpb2RpY2FsPjxwYWdlcz43MTktNzIzPC9wYWdlcz48
dm9sdW1lPjEyNDwvdm9sdW1lPjxudW1iZXI+NDwvbnVtYmVyPjxrZXl3b3Jkcz48a2V5d29yZD5B
c3RobWE8L2tleXdvcmQ+PGtleXdvcmQ+YXN0aG1hIGNvbnRyb2w8L2tleXdvcmQ+PGtleXdvcmQ+
QXN0aG1hIENvbnRyb2wgVGVzdDwva2V5d29yZD48a2V5d29yZD5taW5pbWFsbHkgaW1wb3J0YW50
PC9rZXl3b3JkPjxrZXl3b3JkPmRpZmZlcmVuY2U8L2tleXdvcmQ+PGtleXdvcmQ+ZGlzdHJpYnV0
aW9uLWJhc2VkIG1ldGhvZDwva2V5d29yZD48a2V5d29yZD5hbmNob3ItYmFzZWQgbWV0aG9kPC9r
ZXl3b3JkPjxrZXl3b3JkPlFVQUxJVFktT0YtTElGRTwva2V5d29yZD48a2V5d29yZD5DTElOSUNB
TC1TSUdOSUZJQ0FOQ0U8L2tleXdvcmQ+PGtleXdvcmQ+SEVBTFRILVNUQVRVUzwva2V5d29yZD48
a2V5d29yZD5WQUxJRElUWTwva2V5d29yZD48a2V5d29yZD5SRVNQT05TSVZFTkVTUzwva2V5d29y
ZD48a2V5d29yZD5RVUVTVElPTk5BSVJFPC9rZXl3b3JkPjxrZXl3b3JkPlJFTElBQklMSVRZPC9r
ZXl3b3JkPjxrZXl3b3JkPlZBTElEQVRJT048L2tleXdvcmQ+PC9rZXl3b3Jkcz48ZGF0ZXM+PHll
YXI+MjAwOTwveWVhcj48cHViLWRhdGVzPjxkYXRlPk9jdDwvZGF0ZT48L3B1Yi1kYXRlcz48L2Rh
dGVzPjxpc2JuPjAwOTEtNjc0OTwvaXNibj48YWNjZXNzaW9uLW51bT5XT1M6MDAwMjcwODAyODAw
MDE1PC9hY2Nlc3Npb24tbnVtPjx1cmxzPjxyZWxhdGVkLXVybHM+PHVybD5odHRwczovL3d3dy5q
YWNpb25saW5lLm9yZy9hcnRpY2xlL1MwMDkxLTY3NDkoMDkpMDEyNDUtNy9wZGY8L3VybD48L3Jl
bGF0ZWQtdXJscz48L3VybHM+PGN1c3RvbTE+UkFZWUFOLUlOQ0xVU0lPTjogeyZxdW90O0FubmEm
cXVvdDs9Jmd0OyZxdW90O0luY2x1ZGVkJnF1b3Q7LCAmcXVvdDtFa2F0ZXJpbmEmcXVvdDs9Jmd0
OyZxdW90O0luY2x1ZGVkJnF1b3Q7fSB8IFJBWVlBTi1MQUJFTFM6IEFDVCxNQ0lEPC9jdXN0b20x
PjxsYW5ndWFnZT5FbmdsaXNoPC9sYW5ndWFnZT48L3JlY29yZD48L0NpdGU+PC9FbmROb3RlPgB=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OYXRoYW48L0F1dGhvcj48WWVhcj4yMDA0PC9ZZWFyPjxS
ZWNOdW0+MTgxPC9SZWNOdW0+PERpc3BsYXlUZXh0PjxzdHlsZSBmYWNlPSJzdXBlcnNjcmlwdCI+
NTUtNTc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TY2hhdHo8L0F1dGhvcj48WWVhcj4yMDA2PC9ZZWFy
PjxSZWNOdW0+MTgyPC9SZWNOdW0+PHJlY29yZD48cmVjLW51bWJlcj4xODI8L3JlYy1udW1iZXI+
PGZvcmVpZ24ta2V5cz48a2V5IGFwcD0iRU4iIGRiLWlkPSJ4c2U5c3M5dDhhOTlkdWVydnhoeGV3
ZjUwZXNzMmVhZXp6d3YiIHRpbWVzdGFtcD0iMTY2NTkyNTE2NiI+MTgyPC9rZXk+PC9mb3JlaWdu
LWtleXM+PHJlZi10eXBlIG5hbWU9IkpvdXJuYWwgQXJ0aWNsZSI+MTc8L3JlZi10eXBlPjxjb250
cmlidXRvcnM+PGF1dGhvcnM+PGF1dGhvcj5TY2hhdHosIE08L2F1dGhvcj48YXV0aG9yPlNvcmtu
ZXNzLCBDIEE8L2F1dGhvcj48YXV0aG9yPkxpLCBKIFQ8L2F1dGhvcj48YXV0aG9yPk1hcmN1cywg
UC48L2F1dGhvcj48YXV0aG9yPk11cnJheSwgSi4gSi48L2F1dGhvcj48YXV0aG9yPk5hdGhhbiwg
Ui4gQS48L2F1dGhvcj48YXV0aG9yPktvc2luc2tpLCBNLjwvYXV0aG9yPjxhdXRob3I+UGVuZGVy
Z3JhZnQsIFQuIEIuPC9hdXRob3I+PGF1dGhvcj5KaGluZ3JhbiwgUC48L2F1dGhvcj48L2F1dGhv
cnM+PC9jb250cmlidXRvcnM+PGF1dGgtYWRkcmVzcz5LYWlzZXIgUGVybWFuZW50ZSBNZWQgQ3Ry
LCBTYW4gRGllZ28sIENBIDkyMTExIFVTQS4gVW5pdiBXaXNjb25zaW4sIFNjaCBQaGFybSwgTWFk
aXNvbiwgV0kgNTM3MDYgVVNBLiBNYXlvIE1lZCBDdHIsIFJvY2hlc3RlciwgTU4gVVNBLiBOYXNz
YXUgQ2hlc3QgUGh5cyBQQywgR3JlYXQgTmVjaywgTlkgVVNBLiBWYW5kZXJiaWx0IEFzdGhtYSBT
aW51cyBBbGxlcmd5IFByb2dyYW0sIE5hc2h2aWxsZSwgVE4gVVNBLiBBc3RobWEgJmFtcDsgQWxs
ZXJneSBBc3NvY2lhdGVzICZhbXA7IFJlcyBDdHIsIENvbG9yYWRvIFNwcmluZ3MsIENPIFVTQS4g
UXVhbGl0eU1ldHIgSW5jLCBMaW5jb2xuLCBORSBVU0EuIEdsYXhvU21pdGhLbGluZSBJbmMsIFJl
cyBUcmlhbmdsZSBQaywgTkMgVVNBLiBTY2hhdHosIE0gKGNvcnJlc3BvbmRpbmcgYXV0aG9yKSwg
S2Fpc2VyIFBlcm1hbmVudGUgTWVkIEN0ciwgNzA2MCBDbGFpcmVtb250IE1lc2EgQmx2ZCwgU2Fu
IERpZWdvLCBDQSA5MjExMSBVU0EuIE1pY2hhZWwueC5zY2hhdHpAa3Aub3JnPC9hdXRoLWFkZHJl
c3M+PHRpdGxlcz48dGl0bGU+QXN0aG1hIENvbnRyb2wgVGVzdDogUmVsaWFiaWxpdHksIHZhbGlk
aXR5LCBhbmQgcmVzcG9uc2l2ZW5lc3MgaW4gcGF0aWVudHMgbm90IHByZXZpb3VzbHkgZm9sbG93
ZWQgYnkgYXN0aG1hIHNwZWNpYWxpc3RzPC90aXRsZT48c2Vjb25kYXJ5LXRpdGxlPkpvdXJuYWwg
b2YgQWxsZXJneSBhbmQgQ2xpbmljYWwgSW1tdW5vbG9neTwvc2Vjb25kYXJ5LXRpdGxlPjwvdGl0
bGVzPjxwZXJpb2RpY2FsPjxmdWxsLXRpdGxlPkpvdXJuYWwgb2YgQWxsZXJneSBhbmQgQ2xpbmlj
YWwgSW1tdW5vbG9neTwvZnVsbC10aXRsZT48L3BlcmlvZGljYWw+PHBhZ2VzPjU0OS01NTY8L3Bh
Z2VzPjx2b2x1bWU+MTE3PC92b2x1bWU+PG51bWJlcj4zPC9udW1iZXI+PGtleXdvcmRzPjxrZXl3
b3JkPmFzdGhtYSBjb250cm9sIGFzc2Vzc21lbnQ8L2tleXdvcmQ+PGtleXdvcmQ+QXN0aG1hIENv
bnRyb2wgVGVzdDwva2V5d29yZD48a2V5d29yZD5RVUFMSVRZLU9GLUxJRkU8L2tleXdvcmQ+PGtl
eXdvcmQ+TUFOQUdFTUVOVCBHVUlERUxJTkVTPC9rZXl3b3JkPjxrZXl3b3JkPkNBUkU8L2tleXdv
cmQ+PGtleXdvcmQ+U0VWRVJJVFk8L2tleXdvcmQ+PGtleXdvcmQ+UVVFU1RJT05OQUlSRTwva2V5
d29yZD48a2V5d29yZD5VUzwva2V5d29yZD48a2V5d29yZD5Bc3RobWE8L2tleXdvcmQ+PC9rZXl3
b3Jkcz48ZGF0ZXM+PHllYXI+MjAwNjwveWVhcj48cHViLWRhdGVzPjxkYXRlPk1hcjwvZGF0ZT48
L3B1Yi1kYXRlcz48L2RhdGVzPjxpc2JuPjAwOTEtNjc0OTwvaXNibj48YWNjZXNzaW9uLW51bT5X
T1M6MDAwMjM2MjYzMTAwMDA4PC9hY2Nlc3Npb24tbnVtPjx1cmxzPjxyZWxhdGVkLXVybHM+PHVy
bD5odHRwczovL3d3dy5qYWNpb25saW5lLm9yZy9hcnRpY2xlL1MwMDkxLTY3NDkoMDYpMDAxNzQt
Ni9wZGY8L3VybD48L3JlbGF0ZWQtdXJscz48L3VybHM+PGN1c3RvbTE+UkFZWUFOLUlOQ0xVU0lP
TjogeyZxdW90O0FubmEmcXVvdDs9Jmd0OyZxdW90O0luY2x1ZGVkJnF1b3Q7LCAmcXVvdDtFa2F0
ZXJpbmEmcXVvdDs9Jmd0OyZxdW90O0luY2x1ZGVkJnF1b3Q7fSB8IFJBWVlBTi1MQUJFTFM6IEFD
VDwvY3VzdG9tMT48bGFuZ3VhZ2U+RW5nbGlzaDwvbGFuZ3VhZ2U+PC9yZWNvcmQ+PC9DaXRlPjxD
aXRlPjxBdXRob3I+U2NoYXR6PC9BdXRob3I+PFllYXI+MjAwOTwvWWVhcj48UmVjTnVtPjE4Mzwv
UmVjTnVtPjxyZWNvcmQ+PHJlYy1udW1iZXI+MTgzPC9yZWMtbnVtYmVyPjxmb3JlaWduLWtleXM+
PGtleSBhcHA9IkVOIiBkYi1pZD0ieHNlOXNzOXQ4YTk5ZHVlcnZ4aHhld2Y1MGVzczJlYWV6end2
IiB0aW1lc3RhbXA9IjE2NjU5MjUxNjYiPjE4Mzwva2V5PjwvZm9yZWlnbi1rZXlzPjxyZWYtdHlw
ZSBuYW1lPSJKb3VybmFsIEFydGljbGUiPjE3PC9yZWYtdHlwZT48Y29udHJpYnV0b3JzPjxhdXRo
b3JzPjxhdXRob3I+U2NoYXR6LCBNPC9hdXRob3I+PGF1dGhvcj5Lb3NpbnNraSwgTTwvYXV0aG9y
PjxhdXRob3I+WWFybGFzLCBBIFM8L2F1dGhvcj48YXV0aG9yPkhhbmxvbiwgSi48L2F1dGhvcj48
YXV0aG9yPldhdHNvbiwgTS4gRS48L2F1dGhvcj48YXV0aG9yPkpoaW5ncmFuLCBQLjwvYXV0aG9y
PjwvYXV0aG9ycz48L2NvbnRyaWJ1dG9ycz48YXV0aC1hZGRyZXNzPltTY2hhdHosIE1pY2hhZWxd
IEthaXNlciBQZXJtYW5lbnRlIE1lZCBDdHIsIERlcHQgQWxsZXJneSwgU2FuIERpZWdvLCBDQSA5
MjExMSBVU0EuIFtLb3NpbnNraSwgTWFyazsgWWFybGFzLCBBYXJvbiBTLjsgSGFubG9uLCBKZW5u
aWZlcl0gUXVhbGl0eU1ldHJpYywgTGluY29sbiwgTkUgVVNBLiBbV2F0c29uLCBNYXJpYSBFLjsg
SmhpbmdyYW4sIFByaXRpXSBHbGF4b1NtaXRoS2xpbmUgSW5jLCBSZXMgVHJpYW5nbGUgUGssIE5D
IFVTQS4gU2NoYXR6LCBNIChjb3JyZXNwb25kaW5nIGF1dGhvciksIEthaXNlciBQZXJtYW5lbnRl
IE1lZCBDdHIsIERlcHQgQWxsZXJneSwgNzA2MCBDbGFpcmVtb250IE1lc2EgQmx2ZCwgU2FuIERp
ZWdvLCBDQSA5MjExMSBVU0EuIG1pY2hhZWwueC5zY2hhdHpAa3Aub3JnPC9hdXRoLWFkZHJlc3M+
PHRpdGxlcz48dGl0bGU+VGhlIG1pbmltYWxseSBpbXBvcnRhbnQgZGlmZmVyZW5jZSBvZiB0aGUg
QXN0aG1hIENvbnRyb2wgVGVzdDwvdGl0bGU+PHNlY29uZGFyeS10aXRsZT5Kb3VybmFsIG9mIEFs
bGVyZ3kgYW5kIENsaW5pY2FsIEltbXVub2xvZ3k8L3NlY29uZGFyeS10aXRsZT48L3RpdGxlcz48
cGVyaW9kaWNhbD48ZnVsbC10aXRsZT5Kb3VybmFsIG9mIEFsbGVyZ3kgYW5kIENsaW5pY2FsIElt
bXVub2xvZ3k8L2Z1bGwtdGl0bGU+PC9wZXJpb2RpY2FsPjxwYWdlcz43MTktNzIzPC9wYWdlcz48
dm9sdW1lPjEyNDwvdm9sdW1lPjxudW1iZXI+NDwvbnVtYmVyPjxrZXl3b3Jkcz48a2V5d29yZD5B
c3RobWE8L2tleXdvcmQ+PGtleXdvcmQ+YXN0aG1hIGNvbnRyb2w8L2tleXdvcmQ+PGtleXdvcmQ+
QXN0aG1hIENvbnRyb2wgVGVzdDwva2V5d29yZD48a2V5d29yZD5taW5pbWFsbHkgaW1wb3J0YW50
PC9rZXl3b3JkPjxrZXl3b3JkPmRpZmZlcmVuY2U8L2tleXdvcmQ+PGtleXdvcmQ+ZGlzdHJpYnV0
aW9uLWJhc2VkIG1ldGhvZDwva2V5d29yZD48a2V5d29yZD5hbmNob3ItYmFzZWQgbWV0aG9kPC9r
ZXl3b3JkPjxrZXl3b3JkPlFVQUxJVFktT0YtTElGRTwva2V5d29yZD48a2V5d29yZD5DTElOSUNB
TC1TSUdOSUZJQ0FOQ0U8L2tleXdvcmQ+PGtleXdvcmQ+SEVBTFRILVNUQVRVUzwva2V5d29yZD48
a2V5d29yZD5WQUxJRElUWTwva2V5d29yZD48a2V5d29yZD5SRVNQT05TSVZFTkVTUzwva2V5d29y
ZD48a2V5d29yZD5RVUVTVElPTk5BSVJFPC9rZXl3b3JkPjxrZXl3b3JkPlJFTElBQklMSVRZPC9r
ZXl3b3JkPjxrZXl3b3JkPlZBTElEQVRJT048L2tleXdvcmQ+PC9rZXl3b3Jkcz48ZGF0ZXM+PHll
YXI+MjAwOTwveWVhcj48cHViLWRhdGVzPjxkYXRlPk9jdDwvZGF0ZT48L3B1Yi1kYXRlcz48L2Rh
dGVzPjxpc2JuPjAwOTEtNjc0OTwvaXNibj48YWNjZXNzaW9uLW51bT5XT1M6MDAwMjcwODAyODAw
MDE1PC9hY2Nlc3Npb24tbnVtPjx1cmxzPjxyZWxhdGVkLXVybHM+PHVybD5odHRwczovL3d3dy5q
YWNpb25saW5lLm9yZy9hcnRpY2xlL1MwMDkxLTY3NDkoMDkpMDEyNDUtNy9wZGY8L3VybD48L3Jl
bGF0ZWQtdXJscz48L3VybHM+PGN1c3RvbTE+UkFZWUFOLUlOQ0xVU0lPTjogeyZxdW90O0FubmEm
cXVvdDs9Jmd0OyZxdW90O0luY2x1ZGVkJnF1b3Q7LCAmcXVvdDtFa2F0ZXJpbmEmcXVvdDs9Jmd0
OyZxdW90O0luY2x1ZGVkJnF1b3Q7fSB8IFJBWVlBTi1MQUJFTFM6IEFDVCxNQ0lEPC9jdXN0b20x
PjxsYW5ndWFnZT5FbmdsaXNoPC9sYW5ndWFnZT48L3JlY29yZD48L0NpdGU+PC9FbmROb3RlPgB=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4E60A3">
              <w:rPr>
                <w:rFonts w:eastAsia="Times New Roman" w:cstheme="minorHAnsi"/>
                <w:color w:val="000000"/>
                <w:sz w:val="20"/>
                <w:szCs w:val="20"/>
                <w:lang w:eastAsia="en-GB"/>
              </w:rPr>
            </w:r>
            <w:r w:rsidRPr="004E60A3">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55-57</w:t>
            </w:r>
            <w:r w:rsidRPr="004E60A3">
              <w:rPr>
                <w:rFonts w:eastAsia="Times New Roman" w:cstheme="minorHAnsi"/>
                <w:color w:val="000000"/>
                <w:sz w:val="20"/>
                <w:szCs w:val="20"/>
                <w:lang w:eastAsia="en-GB"/>
              </w:rPr>
              <w:fldChar w:fldCharType="end"/>
            </w:r>
          </w:p>
        </w:tc>
        <w:tc>
          <w:tcPr>
            <w:tcW w:w="743" w:type="dxa"/>
            <w:vAlign w:val="center"/>
          </w:tcPr>
          <w:p w14:paraId="69D79762"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811771">
              <w:rPr>
                <w:rFonts w:ascii="Calibri" w:hAnsi="Calibri"/>
                <w:b/>
                <w:bCs/>
              </w:rPr>
              <w:t>±</w:t>
            </w:r>
          </w:p>
        </w:tc>
        <w:tc>
          <w:tcPr>
            <w:tcW w:w="1064" w:type="dxa"/>
            <w:vAlign w:val="center"/>
          </w:tcPr>
          <w:p w14:paraId="0ED7771A"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74" w:type="dxa"/>
            <w:vAlign w:val="center"/>
          </w:tcPr>
          <w:p w14:paraId="7B00D484"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69E5D55F"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9" w:type="dxa"/>
            <w:vAlign w:val="center"/>
          </w:tcPr>
          <w:p w14:paraId="31377C72"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38AE0093"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9" w:type="dxa"/>
            <w:vAlign w:val="center"/>
          </w:tcPr>
          <w:p w14:paraId="0658D51B"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zh-CN"/>
              </w:rPr>
            </w:pPr>
            <w:r w:rsidRPr="000F0688">
              <w:rPr>
                <w:rFonts w:ascii="Calibri" w:hAnsi="Calibri"/>
                <w:b/>
                <w:bCs/>
              </w:rPr>
              <w:t>+</w:t>
            </w:r>
          </w:p>
        </w:tc>
        <w:tc>
          <w:tcPr>
            <w:tcW w:w="1134" w:type="dxa"/>
            <w:vAlign w:val="center"/>
          </w:tcPr>
          <w:p w14:paraId="18F42E26"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iCs/>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cstheme="minorHAnsi"/>
                <w:b/>
                <w:bCs/>
                <w:sz w:val="16"/>
                <w:szCs w:val="16"/>
                <w:vertAlign w:val="superscript"/>
              </w:rPr>
              <w:t>C</w:t>
            </w:r>
          </w:p>
        </w:tc>
        <w:tc>
          <w:tcPr>
            <w:tcW w:w="709" w:type="dxa"/>
            <w:vAlign w:val="center"/>
          </w:tcPr>
          <w:p w14:paraId="6A9B2A44"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5DB150F6"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c>
          <w:tcPr>
            <w:tcW w:w="708" w:type="dxa"/>
            <w:tcBorders>
              <w:bottom w:val="single" w:sz="4" w:space="0" w:color="auto"/>
            </w:tcBorders>
            <w:shd w:val="diagStripe" w:color="808080" w:themeColor="background1" w:themeShade="80" w:fill="FFFFFF" w:themeFill="background1"/>
            <w:vAlign w:val="center"/>
          </w:tcPr>
          <w:p w14:paraId="767BDA89"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p>
        </w:tc>
        <w:tc>
          <w:tcPr>
            <w:tcW w:w="1134" w:type="dxa"/>
            <w:tcBorders>
              <w:bottom w:val="single" w:sz="4" w:space="0" w:color="auto"/>
            </w:tcBorders>
            <w:shd w:val="diagStripe" w:color="808080" w:themeColor="background1" w:themeShade="80" w:fill="FFFFFF" w:themeFill="background1"/>
            <w:vAlign w:val="center"/>
          </w:tcPr>
          <w:p w14:paraId="087BAC90"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p>
        </w:tc>
        <w:tc>
          <w:tcPr>
            <w:tcW w:w="709" w:type="dxa"/>
            <w:vAlign w:val="center"/>
          </w:tcPr>
          <w:p w14:paraId="0B97CE48"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zh-CN"/>
              </w:rPr>
            </w:pPr>
            <w:r w:rsidRPr="000F0688">
              <w:rPr>
                <w:rFonts w:ascii="Calibri" w:hAnsi="Calibri"/>
                <w:b/>
                <w:bCs/>
              </w:rPr>
              <w:t>-</w:t>
            </w:r>
          </w:p>
        </w:tc>
        <w:tc>
          <w:tcPr>
            <w:tcW w:w="1134" w:type="dxa"/>
            <w:vAlign w:val="center"/>
          </w:tcPr>
          <w:p w14:paraId="59D15BF3"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c>
          <w:tcPr>
            <w:tcW w:w="709" w:type="dxa"/>
            <w:vAlign w:val="center"/>
          </w:tcPr>
          <w:p w14:paraId="4FC1512B"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0F0688">
              <w:rPr>
                <w:rFonts w:ascii="Calibri" w:hAnsi="Calibri"/>
                <w:b/>
                <w:bCs/>
              </w:rPr>
              <w:t>-</w:t>
            </w:r>
          </w:p>
        </w:tc>
        <w:tc>
          <w:tcPr>
            <w:tcW w:w="1134" w:type="dxa"/>
            <w:vAlign w:val="center"/>
          </w:tcPr>
          <w:p w14:paraId="4653BAEF" w14:textId="77777777" w:rsidR="00915688" w:rsidRPr="001C270D"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r>
      <w:tr w:rsidR="00AD3C7F" w:rsidRPr="001C270D" w14:paraId="502C086C" w14:textId="77777777" w:rsidTr="00E511F7">
        <w:trPr>
          <w:trHeight w:val="384"/>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01DD25EB" w14:textId="0C343E00" w:rsidR="00915688" w:rsidRPr="00600B7D" w:rsidRDefault="00915688" w:rsidP="0046513E">
            <w:pPr>
              <w:spacing w:line="276" w:lineRule="auto"/>
              <w:ind w:left="-20"/>
              <w:rPr>
                <w:rFonts w:eastAsia="Times New Roman" w:cstheme="minorHAnsi"/>
                <w:sz w:val="20"/>
                <w:szCs w:val="20"/>
                <w:lang w:eastAsia="zh-CN"/>
              </w:rPr>
            </w:pPr>
            <w:r w:rsidRPr="007B51F4">
              <w:rPr>
                <w:sz w:val="20"/>
                <w:szCs w:val="20"/>
              </w:rPr>
              <w:t>ACQ5</w:t>
            </w:r>
            <w:r w:rsidRPr="007B51F4">
              <w:rPr>
                <w:sz w:val="20"/>
                <w:szCs w:val="20"/>
              </w:rPr>
              <w:fldChar w:fldCharType="begin">
                <w:fldData xml:space="preserve">PEVuZE5vdGU+PENpdGU+PEF1dGhvcj5KdW5pcGVyPC9BdXRob3I+PFllYXI+MjAwMTwvWWVhcj48
UmVjTnVtPjE4NTwvUmVjTnVtPjxEaXNwbGF5VGV4dD48c3R5bGUgZmFjZT0ic3VwZXJzY3JpcHQi
PjU4LTYwPC9zdHlsZT48L0Rpc3BsYXlUZXh0PjxyZWNvcmQ+PHJlYy1udW1iZXI+MTg1PC9yZWMt
bnVtYmVyPjxmb3JlaWduLWtleXM+PGtleSBhcHA9IkVOIiBkYi1pZD0ieHNlOXNzOXQ4YTk5ZHVl
cnZ4aHhld2Y1MGVzczJlYWV6end2IiB0aW1lc3RhbXA9IjE2NjU5MjUxNjYiPjE4NTwva2V5Pjwv
Zm9yZWlnbi1rZXlzPjxyZWYtdHlwZSBuYW1lPSJKb3VybmFsIEFydGljbGUiPjE3PC9yZWYtdHlw
ZT48Y29udHJpYnV0b3JzPjxhdXRob3JzPjxhdXRob3I+SnVuaXBlciwgRSBGPC9hdXRob3I+PGF1
dGhvcj5PJmFwb3M7QnlybmUsIFAgTTwvYXV0aG9yPjxhdXRob3I+Um9iZXJ0cywgSiBOPC9hdXRo
b3I+PC9hdXRob3JzPjwvY29udHJpYnV0b3JzPjxhdXRoLWFkZHJlc3M+RGVwYXJ0bWVudCBvZiBD
bGluaWNhbCBFcGlkZW1pb2xvZ3kgYW5kIEJpb3N0YXRpc3RpY3MsIE1jTWFzdGVyIFVuaXZlcnNp
dHkgRmFjdWx0eSBvZiBIZWFsdGggU2NpZW5jZXMsIEhhbWlsdG9uLCBPbnRhcmlvLCBDYW5hZGEu
IGp1bmlwZXJAcW9sdGVjaC5jby51azwvYXV0aC1hZGRyZXNzPjx0aXRsZXM+PHRpdGxlPk1lYXN1
cmluZyBhc3RobWEgY29udHJvbCBpbiBncm91cCBzdHVkaWVzOiBkbyB3ZSBuZWVkIGFpcndheSBj
YWxpYnJlIGFuZCByZXNjdWUgYmV0YTItYWdvbmlzdCB1c2U/PC90aXRsZT48c2Vjb25kYXJ5LXRp
dGxlPlJlc3BpciBNZWQ8L3NlY29uZGFyeS10aXRsZT48L3RpdGxlcz48cGVyaW9kaWNhbD48ZnVs
bC10aXRsZT5SZXNwaXIgTWVkPC9mdWxsLXRpdGxlPjwvcGVyaW9kaWNhbD48cGFnZXM+MzE5LTIz
PC9wYWdlcz48dm9sdW1lPjk1PC92b2x1bWU+PG51bWJlcj41PC9udW1iZXI+PGVkaXRpb24+MjAw
MS8wNi8wODwvZWRpdGlvbj48a2V5d29yZHM+PGtleXdvcmQ+QWRvbGVzY2VudDwva2V5d29yZD48
a2V5d29yZD5BZHJlbmVyZ2ljIGJldGEtQWdvbmlzdHMvKmFkbWluaXN0cmF0aW9uICZhbXA7IGRv
c2FnZTwva2V5d29yZD48a2V5d29yZD5BZHVsdDwva2V5d29yZD48a2V5d29yZD5BZ2VkPC9rZXl3
b3JkPjxrZXl3b3JkPkFzdGhtYS8qZHJ1ZyB0aGVyYXB5L3BoeXNpb3BhdGhvbG9neTwva2V5d29y
ZD48a2V5d29yZD5Dcm9zcy1TZWN0aW9uYWwgU3R1ZGllczwva2V5d29yZD48a2V5d29yZD5GZW1h
bGU8L2tleXdvcmQ+PGtleXdvcmQ+Rm9sbG93LVVwIFN0dWRpZXM8L2tleXdvcmQ+PGtleXdvcmQ+
Rm9yY2VkIEV4cGlyYXRvcnkgVm9sdW1lL2RydWcgZWZmZWN0czwva2V5d29yZD48a2V5d29yZD5I
dW1hbnM8L2tleXdvcmQ+PGtleXdvcmQ+TG9uZ2l0dWRpbmFsIFN0dWRpZXM8L2tleXdvcmQ+PGtl
eXdvcmQ+TWFsZTwva2V5d29yZD48a2V5d29yZD5NaWRkbGUgQWdlZDwva2V5d29yZD48a2V5d29y
ZD5QZWFrIEV4cGlyYXRvcnkgRmxvdyBSYXRlPC9rZXl3b3JkPjxrZXl3b3JkPlJlcHJvZHVjaWJp
bGl0eSBvZiBSZXN1bHRzPC9rZXl3b3JkPjxrZXl3b3JkPipSZXNlYXJjaCBEZXNpZ248L2tleXdv
cmQ+PGtleXdvcmQ+KlN1cnZleXMgYW5kIFF1ZXN0aW9ubmFpcmVzPC9rZXl3b3JkPjxrZXl3b3Jk
PlRyZWF0bWVudCBPdXRjb21lPC9rZXl3b3JkPjwva2V5d29yZHM+PGRhdGVzPjx5ZWFyPjIwMDE8
L3llYXI+PHB1Yi1kYXRlcz48ZGF0ZT5NYXk8L2RhdGU+PC9wdWItZGF0ZXM+PC9kYXRlcz48aXNi
bj4wOTU0LTYxMTEgKFByaW50KSYjeEQ7MDk1NC02MTExPC9pc2JuPjxhY2Nlc3Npb24tbnVtPjEx
MzkyNTcwPC9hY2Nlc3Npb24tbnVtPjx1cmxzPjwvdXJscz48ZWxlY3Ryb25pYy1yZXNvdXJjZS1u
dW0+MTAuMTA1My9ybWVkLjIwMDEuMTAzNDwvZWxlY3Ryb25pYy1yZXNvdXJjZS1udW0+PHJlbW90
ZS1kYXRhYmFzZS1wcm92aWRlcj5OTE08L3JlbW90ZS1kYXRhYmFzZS1wcm92aWRlcj48bGFuZ3Vh
Z2U+ZW5nPC9sYW5ndWFnZT48L3JlY29yZD48L0NpdGU+PENpdGU+PEF1dGhvcj5XeXJ3aWNoPC9B
dXRob3I+PFllYXI+MjAxMTwvWWVhcj48UmVjTnVtPjE4NjwvUmVjTnVtPjxyZWNvcmQ+PHJlYy1u
dW1iZXI+MTg2PC9yZWMtbnVtYmVyPjxmb3JlaWduLWtleXM+PGtleSBhcHA9IkVOIiBkYi1pZD0i
eHNlOXNzOXQ4YTk5ZHVlcnZ4aHhld2Y1MGVzczJlYWV6end2IiB0aW1lc3RhbXA9IjE2NjU5MjUx
NjYiPjE4Njwva2V5PjwvZm9yZWlnbi1rZXlzPjxyZWYtdHlwZSBuYW1lPSJKb3VybmFsIEFydGlj
bGUiPjE3PC9yZWYtdHlwZT48Y29udHJpYnV0b3JzPjxhdXRob3JzPjxhdXRob3I+V3lyd2ljaCwg
SyBXPC9hdXRob3I+PGF1dGhvcj5LaGFuLCBTIEE8L2F1dGhvcj48YXV0aG9yPk5hdmFyYXRuYW0s
IFA8L2F1dGhvcj48YXV0aG9yPk5vbHRlLCBILjwvYXV0aG9yPjxhdXRob3I+R2F0ZXMsIEQuIEYu
LCBKci48L2F1dGhvcj48L2F1dGhvcnM+PC9jb250cmlidXRvcnM+PGF1dGgtYWRkcmVzcz5XeXJ3
aWNoLCBLYXRobGVlbiBXLiBVbml0ZWQgQmlvU291cmNlIENvcnBvcmF0aW9uLCA3MTAxIFdpc2Nv
bnNpbiBBdmVudWUsIFN1aXRlIDYwMCwgQmV0aGVzZGEsIE1EIDIwODE0LCBVU0EuIGthdGh5Lnd5
cndpY2hAdW5pdGVkYmlvc291cmNlLmNvbTwvYXV0aC1hZGRyZXNzPjx0aXRsZXM+PHRpdGxlPlZh
bGlkYXRpb24gYW5kIGFncmVlbWVudCBhY3Jvc3MgZm91ciB2ZXJzaW9ucyBvZiB0aGUgYXN0aG1h
IGNvbnRyb2wgcXVlc3Rpb25uYWlyZSBpbiBwYXRpZW50cyB3aXRoIHBlcnNpc3RlbnQgYXN0aG1h
PC90aXRsZT48c2Vjb25kYXJ5LXRpdGxlPlJlc3BpcmF0b3J5IE1lZGljaW5lPC9zZWNvbmRhcnkt
dGl0bGU+PC90aXRsZXM+PHBlcmlvZGljYWw+PGZ1bGwtdGl0bGU+UmVzcGlyYXRvcnkgTWVkaWNp
bmU8L2Z1bGwtdGl0bGU+PC9wZXJpb2RpY2FsPjxwYWdlcz42OTgtNzEyPC9wYWdlcz48dm9sdW1l
PjEwNTwvdm9sdW1lPjxudW1iZXI+NTwvbnVtYmVyPjxrZXl3b3Jkcz48a2V5d29yZD5BZG9sZXNj
ZW50PC9rZXl3b3JkPjxrZXl3b3JkPkFkdWx0PC9rZXl3b3JkPjxrZXl3b3JkPipBbnRpLUFzdGht
YXRpYyBBZ2VudHMvdHUgW1RoZXJhcGV1dGljIFVzZV08L2tleXdvcmQ+PGtleXdvcmQ+KkFzdGht
YS9kdCBbRHJ1ZyBUaGVyYXB5XTwva2V5d29yZD48a2V5d29yZD5Bc3RobWEvZXAgW0VwaWRlbWlv
bG9neV08L2tleXdvcmQ+PGtleXdvcmQ+QXN0aG1hL3B4IFtQc3ljaG9sb2d5XTwva2V5d29yZD48
a2V5d29yZD5DaGlsZDwva2V5d29yZD48a2V5d29yZD5DbGluaWNhbCBUcmlhbHMsIFBoYXNlIElJ
SSBhcyBUb3BpYzwva2V5d29yZD48a2V5d29yZD5GZW1hbGU8L2tleXdvcmQ+PGtleXdvcmQ+SGVh
bHRoIFN0YXR1cyBJbmRpY2F0b3JzPC9rZXl3b3JkPjxrZXl3b3JkPkh1bWFuczwva2V5d29yZD48
a2V5d29yZD5NYWxlPC9rZXl3b3JkPjxrZXl3b3JkPk11bHRpY2VudGVyIFN0dWRpZXMgYXMgVG9w
aWM8L2tleXdvcmQ+PGtleXdvcmQ+UHN5Y2hvbWV0cmljczwva2V5d29yZD48a2V5d29yZD5RdWFs
aXR5IG9mIExpZmUvcHggW1BzeWNob2xvZ3ldPC9rZXl3b3JkPjxrZXl3b3JkPlJhbmRvbWl6ZWQg
Q29udHJvbGxlZCBUcmlhbHMgYXMgVG9waWM8L2tleXdvcmQ+PGtleXdvcmQ+U2V2ZXJpdHkgb2Yg
SWxsbmVzcyBJbmRleDwva2V5d29yZD48a2V5d29yZD4qU3VydmV5cyBhbmQgUXVlc3Rpb25uYWly
ZXM8L2tleXdvcmQ+PGtleXdvcmQ+VHJlYXRtZW50IE91dGNvbWU8L2tleXdvcmQ+PGtleXdvcmQ+
WW91bmcgQWR1bHQ8L2tleXdvcmQ+PGtleXdvcmQ+MCAoQW50aS1Bc3RobWF0aWMgQWdlbnRzKTwv
a2V5d29yZD48a2V5d29yZD5RdWVzdGlvbm5haXJlczwva2V5d29yZD48a2V5d29yZD5Bc3RobWE8
L2tleXdvcmQ+PC9rZXl3b3Jkcz48ZGF0ZXM+PHllYXI+MjAxMTwveWVhcj48cHViLWRhdGVzPjxk
YXRlPk1heTwvZGF0ZT48L3B1Yi1kYXRlcz48L2RhdGVzPjxpc2JuPjE1MzItMzA2NDwvaXNibj48
YWNjZXNzaW9uLW51bT4yMTE0NjM4OTwvYWNjZXNzaW9uLW51bT48dXJscz48cmVsYXRlZC11cmxz
Pjx1cmw+aHR0cHM6Ly9vdmlkc3Aub3ZpZC5jb20vb3ZpZHdlYi5jZ2k/VD1KUyZhbXA7Q1NDPVkm
YW1wO05FV1M9TiZhbXA7UEFHRT1mdWxsdGV4dCZhbXA7RD1tZWQ4JmFtcDtBTj0yMTE0NjM4OSBo
dHRwOi8vcmVzb2x2ZXIuZWJzY29ob3N0LmNvbS9vcGVudXJsP2lzc249MDk1NDYxMTEmYW1wO1Zv
bHVtZT0xMDUmYW1wO2lzc3VlPTUmYW1wO3NwYWdlPTY5OCZhbXA7dGl0bGU9VmFsaWRhdGlvbith
bmQrYWdyZWVtZW50K2Fjcm9zcytmb3VyK3ZlcnNpb25zK29mK3RoZSthc3RobWErY29udHJvbCtx
dWVzdGlvbm5haXJlK2luK3BhdGllbnRzK3dpdGgrcGVyc2lzdGVudCthc3RobWEuJmFtcDt5ZWFy
PTIwMTEmYW1wO2F1bGFzdD1XeXJ3aWNoPC91cmw+PC9yZWxhdGVkLXVybHM+PC91cmxzPjxjdXN0
b20xPlJBWVlBTi1JTkNMVVNJT046IHsmcXVvdDtBbm5hJnF1b3Q7PSZndDsmcXVvdDtJbmNsdWRl
ZCZxdW90OywgJnF1b3Q7RWthdGVyaW5hJnF1b3Q7PSZndDsmcXVvdDtJbmNsdWRlZCZxdW90O30g
fCBSQVlZQU4tTEFCRUxTOiBBQ1E8L2N1c3RvbTE+PGxhbmd1YWdlPkVuZ2xpc2g8L2xhbmd1YWdl
PjwvcmVjb3JkPjwvQ2l0ZT48Q2l0ZT48QXV0aG9yPkp1bmlwZXI8L0F1dGhvcj48WWVhcj4xOTk5
PC9ZZWFyPjxSZWNOdW0+MTg0PC9SZWNOdW0+PHJlY29yZD48cmVjLW51bWJlcj4xODQ8L3JlYy1u
dW1iZXI+PGZvcmVpZ24ta2V5cz48a2V5IGFwcD0iRU4iIGRiLWlkPSJ4c2U5c3M5dDhhOTlkdWVy
dnhoeGV3ZjUwZXNzMmVhZXp6d3YiIHRpbWVzdGFtcD0iMTY2NTkyNTE2NiI+MTg0PC9rZXk+PC9m
b3JlaWduLWtleXM+PHJlZi10eXBlIG5hbWU9IkpvdXJuYWwgQXJ0aWNsZSI+MTc8L3JlZi10eXBl
Pjxjb250cmlidXRvcnM+PGF1dGhvcnM+PGF1dGhvcj5KdW5pcGVyLCBFIEY8L2F1dGhvcj48YXV0
aG9yPk8mYXBvcztCeXJuZSwgUCBNPC9hdXRob3I+PGF1dGhvcj5HdXlhdHQsIEcgSDwvYXV0aG9y
PjxhdXRob3I+RmVycmllLCBQLiBKLjwvYXV0aG9yPjxhdXRob3I+S2luZywgRC4gUi48L2F1dGhv
cj48L2F1dGhvcnM+PC9jb250cmlidXRvcnM+PGF1dGgtYWRkcmVzcz5KdW5pcGVyLCBFIEYuIERl
cHQgb2YgQ2xpbmljYWwgRXBpZGVtaW9sb2d5IGFuZCBCaW9zdGF0aXN0aWNzLCBNY01hc3RlciBV
bml2ZXJzaXR5IEZhY3VsdHkgb2YgSGVhbHRoIFNjaWVuY2VzLCBIYW1pbHRvbiwgT250YXJpbywg
Q2FuYWRhLjwvYXV0aC1hZGRyZXNzPjx0aXRsZXM+PHRpdGxlPkRldmVsb3BtZW50IGFuZCB2YWxp
ZGF0aW9uIG9mIGEgcXVlc3Rpb25uYWlyZSB0byBtZWFzdXJlIGFzdGhtYSBjb250cm9sPC90aXRs
ZT48c2Vjb25kYXJ5LXRpdGxlPkV1cm9wZWFuIFJlc3BpcmF0b3J5IEpvdXJuYWw8L3NlY29uZGFy
eS10aXRsZT48L3RpdGxlcz48cGVyaW9kaWNhbD48ZnVsbC10aXRsZT5FdXJvcGVhbiBSZXNwaXJh
dG9yeSBKb3VybmFsPC9mdWxsLXRpdGxlPjwvcGVyaW9kaWNhbD48cGFnZXM+OTAyLTc8L3BhZ2Vz
Pjx2b2x1bWU+MTQ8L3ZvbHVtZT48bnVtYmVyPjQ8L251bWJlcj48a2V5d29yZHM+PGtleXdvcmQ+
QWRvbGVzY2VudDwva2V5d29yZD48a2V5d29yZD5BZHVsdDwva2V5d29yZD48a2V5d29yZD5BZ2Vk
PC9rZXl3b3JkPjxrZXl3b3JkPipBc3RobWEvZGkgW0RpYWdub3Npc108L2tleXdvcmQ+PGtleXdv
cmQ+QXN0aG1hL3BwIFtQaHlzaW9wYXRob2xvZ3ld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GtleXdvcmQ+UXVlc3Rpb25uYWlyZXM8L2tleXdvcmQ+PGtleXdvcmQ+QXN0
aG1hPC9rZXl3b3JkPjwva2V5d29yZHM+PGRhdGVzPjx5ZWFyPjE5OTk8L3llYXI+PHB1Yi1kYXRl
cz48ZGF0ZT5PY3Q8L2RhdGU+PC9wdWItZGF0ZXM+PC9kYXRlcz48aXNibj4wOTAzLTE5MzY8L2lz
Ym4+PGFjY2Vzc2lvbi1udW0+MTA1NzMyNDA8L2FjY2Vzc2lvbi1udW0+PHVybHM+PHJlbGF0ZWQt
dXJscz48dXJsPmh0dHBzOi8vb3ZpZHNwLm92aWQuY29tL292aWR3ZWIuY2dpP1Q9SlMmYW1wO0NT
Qz1ZJmFtcDtORVdTPU4mYW1wO1BBR0U9ZnVsbHRleHQmYW1wO0Q9bWVkNCZhbXA7QU49MTA1NzMy
NDAgaHR0cDovL3Jlc29sdmVyLmVic2NvaG9zdC5jb20vb3BlbnVybD9pc3NuPTA5MDMxOTM2JmFt
cDtWb2x1bWU9MTQmYW1wO2lzc3VlPTQmYW1wO3NwYWdlPTkwMiZhbXA7dGl0bGU9RGV2ZWxvcG1l
bnQrYW5kK3ZhbGlkYXRpb24rb2YrYStxdWVzdGlvbm5haXJlK3RvK21lYXN1cmUrYXN0aG1hK2Nv
bnRyb2wuJmFtcDt5ZWFyPTE5OTkmYW1wO2F1bGFzdD1KdW5pcGVyPC91cmw+PHVybD5odHRwczov
L2Vyai5lcnNqb3VybmFscy5jb20vY29udGVudC9lcmovMTQvNC85MDIuZnVsbC5wZGY8L3VybD48
L3JlbGF0ZWQtdXJscz48L3VybHM+PGN1c3RvbTE+UkFZWUFOLUlOQ0xVU0lPTjogeyZxdW90O0Fu
bmEmcXVvdDs9Jmd0OyZxdW90O0luY2x1ZGVkJnF1b3Q7LCAmcXVvdDtFa2F0ZXJpbmEmcXVvdDs9
Jmd0OyZxdW90O0luY2x1ZGVkJnF1b3Q7fSB8IFJBWVlBTi1MQUJFTFM6IEFDUTwvY3VzdG9tMT48
bGFuZ3VhZ2U+RW5nbGlzaDwvbGFuZ3VhZ2U+PC9yZWNvcmQ+PC9DaXRlPjwvRW5kTm90ZT4A
</w:fldData>
              </w:fldChar>
            </w:r>
            <w:r w:rsidR="007E24D9">
              <w:rPr>
                <w:sz w:val="20"/>
                <w:szCs w:val="20"/>
              </w:rPr>
              <w:instrText xml:space="preserve"> ADDIN EN.CITE </w:instrText>
            </w:r>
            <w:r w:rsidR="007E24D9">
              <w:rPr>
                <w:sz w:val="20"/>
                <w:szCs w:val="20"/>
              </w:rPr>
              <w:fldChar w:fldCharType="begin">
                <w:fldData xml:space="preserve">PEVuZE5vdGU+PENpdGU+PEF1dGhvcj5KdW5pcGVyPC9BdXRob3I+PFllYXI+MjAwMTwvWWVhcj48
UmVjTnVtPjE4NTwvUmVjTnVtPjxEaXNwbGF5VGV4dD48c3R5bGUgZmFjZT0ic3VwZXJzY3JpcHQi
PjU4LTYwPC9zdHlsZT48L0Rpc3BsYXlUZXh0PjxyZWNvcmQ+PHJlYy1udW1iZXI+MTg1PC9yZWMt
bnVtYmVyPjxmb3JlaWduLWtleXM+PGtleSBhcHA9IkVOIiBkYi1pZD0ieHNlOXNzOXQ4YTk5ZHVl
cnZ4aHhld2Y1MGVzczJlYWV6end2IiB0aW1lc3RhbXA9IjE2NjU5MjUxNjYiPjE4NTwva2V5Pjwv
Zm9yZWlnbi1rZXlzPjxyZWYtdHlwZSBuYW1lPSJKb3VybmFsIEFydGljbGUiPjE3PC9yZWYtdHlw
ZT48Y29udHJpYnV0b3JzPjxhdXRob3JzPjxhdXRob3I+SnVuaXBlciwgRSBGPC9hdXRob3I+PGF1
dGhvcj5PJmFwb3M7QnlybmUsIFAgTTwvYXV0aG9yPjxhdXRob3I+Um9iZXJ0cywgSiBOPC9hdXRo
b3I+PC9hdXRob3JzPjwvY29udHJpYnV0b3JzPjxhdXRoLWFkZHJlc3M+RGVwYXJ0bWVudCBvZiBD
bGluaWNhbCBFcGlkZW1pb2xvZ3kgYW5kIEJpb3N0YXRpc3RpY3MsIE1jTWFzdGVyIFVuaXZlcnNp
dHkgRmFjdWx0eSBvZiBIZWFsdGggU2NpZW5jZXMsIEhhbWlsdG9uLCBPbnRhcmlvLCBDYW5hZGEu
IGp1bmlwZXJAcW9sdGVjaC5jby51azwvYXV0aC1hZGRyZXNzPjx0aXRsZXM+PHRpdGxlPk1lYXN1
cmluZyBhc3RobWEgY29udHJvbCBpbiBncm91cCBzdHVkaWVzOiBkbyB3ZSBuZWVkIGFpcndheSBj
YWxpYnJlIGFuZCByZXNjdWUgYmV0YTItYWdvbmlzdCB1c2U/PC90aXRsZT48c2Vjb25kYXJ5LXRp
dGxlPlJlc3BpciBNZWQ8L3NlY29uZGFyeS10aXRsZT48L3RpdGxlcz48cGVyaW9kaWNhbD48ZnVs
bC10aXRsZT5SZXNwaXIgTWVkPC9mdWxsLXRpdGxlPjwvcGVyaW9kaWNhbD48cGFnZXM+MzE5LTIz
PC9wYWdlcz48dm9sdW1lPjk1PC92b2x1bWU+PG51bWJlcj41PC9udW1iZXI+PGVkaXRpb24+MjAw
MS8wNi8wODwvZWRpdGlvbj48a2V5d29yZHM+PGtleXdvcmQ+QWRvbGVzY2VudDwva2V5d29yZD48
a2V5d29yZD5BZHJlbmVyZ2ljIGJldGEtQWdvbmlzdHMvKmFkbWluaXN0cmF0aW9uICZhbXA7IGRv
c2FnZTwva2V5d29yZD48a2V5d29yZD5BZHVsdDwva2V5d29yZD48a2V5d29yZD5BZ2VkPC9rZXl3
b3JkPjxrZXl3b3JkPkFzdGhtYS8qZHJ1ZyB0aGVyYXB5L3BoeXNpb3BhdGhvbG9neTwva2V5d29y
ZD48a2V5d29yZD5Dcm9zcy1TZWN0aW9uYWwgU3R1ZGllczwva2V5d29yZD48a2V5d29yZD5GZW1h
bGU8L2tleXdvcmQ+PGtleXdvcmQ+Rm9sbG93LVVwIFN0dWRpZXM8L2tleXdvcmQ+PGtleXdvcmQ+
Rm9yY2VkIEV4cGlyYXRvcnkgVm9sdW1lL2RydWcgZWZmZWN0czwva2V5d29yZD48a2V5d29yZD5I
dW1hbnM8L2tleXdvcmQ+PGtleXdvcmQ+TG9uZ2l0dWRpbmFsIFN0dWRpZXM8L2tleXdvcmQ+PGtl
eXdvcmQ+TWFsZTwva2V5d29yZD48a2V5d29yZD5NaWRkbGUgQWdlZDwva2V5d29yZD48a2V5d29y
ZD5QZWFrIEV4cGlyYXRvcnkgRmxvdyBSYXRlPC9rZXl3b3JkPjxrZXl3b3JkPlJlcHJvZHVjaWJp
bGl0eSBvZiBSZXN1bHRzPC9rZXl3b3JkPjxrZXl3b3JkPipSZXNlYXJjaCBEZXNpZ248L2tleXdv
cmQ+PGtleXdvcmQ+KlN1cnZleXMgYW5kIFF1ZXN0aW9ubmFpcmVzPC9rZXl3b3JkPjxrZXl3b3Jk
PlRyZWF0bWVudCBPdXRjb21lPC9rZXl3b3JkPjwva2V5d29yZHM+PGRhdGVzPjx5ZWFyPjIwMDE8
L3llYXI+PHB1Yi1kYXRlcz48ZGF0ZT5NYXk8L2RhdGU+PC9wdWItZGF0ZXM+PC9kYXRlcz48aXNi
bj4wOTU0LTYxMTEgKFByaW50KSYjeEQ7MDk1NC02MTExPC9pc2JuPjxhY2Nlc3Npb24tbnVtPjEx
MzkyNTcwPC9hY2Nlc3Npb24tbnVtPjx1cmxzPjwvdXJscz48ZWxlY3Ryb25pYy1yZXNvdXJjZS1u
dW0+MTAuMTA1My9ybWVkLjIwMDEuMTAzNDwvZWxlY3Ryb25pYy1yZXNvdXJjZS1udW0+PHJlbW90
ZS1kYXRhYmFzZS1wcm92aWRlcj5OTE08L3JlbW90ZS1kYXRhYmFzZS1wcm92aWRlcj48bGFuZ3Vh
Z2U+ZW5nPC9sYW5ndWFnZT48L3JlY29yZD48L0NpdGU+PENpdGU+PEF1dGhvcj5XeXJ3aWNoPC9B
dXRob3I+PFllYXI+MjAxMTwvWWVhcj48UmVjTnVtPjE4NjwvUmVjTnVtPjxyZWNvcmQ+PHJlYy1u
dW1iZXI+MTg2PC9yZWMtbnVtYmVyPjxmb3JlaWduLWtleXM+PGtleSBhcHA9IkVOIiBkYi1pZD0i
eHNlOXNzOXQ4YTk5ZHVlcnZ4aHhld2Y1MGVzczJlYWV6end2IiB0aW1lc3RhbXA9IjE2NjU5MjUx
NjYiPjE4Njwva2V5PjwvZm9yZWlnbi1rZXlzPjxyZWYtdHlwZSBuYW1lPSJKb3VybmFsIEFydGlj
bGUiPjE3PC9yZWYtdHlwZT48Y29udHJpYnV0b3JzPjxhdXRob3JzPjxhdXRob3I+V3lyd2ljaCwg
SyBXPC9hdXRob3I+PGF1dGhvcj5LaGFuLCBTIEE8L2F1dGhvcj48YXV0aG9yPk5hdmFyYXRuYW0s
IFA8L2F1dGhvcj48YXV0aG9yPk5vbHRlLCBILjwvYXV0aG9yPjxhdXRob3I+R2F0ZXMsIEQuIEYu
LCBKci48L2F1dGhvcj48L2F1dGhvcnM+PC9jb250cmlidXRvcnM+PGF1dGgtYWRkcmVzcz5XeXJ3
aWNoLCBLYXRobGVlbiBXLiBVbml0ZWQgQmlvU291cmNlIENvcnBvcmF0aW9uLCA3MTAxIFdpc2Nv
bnNpbiBBdmVudWUsIFN1aXRlIDYwMCwgQmV0aGVzZGEsIE1EIDIwODE0LCBVU0EuIGthdGh5Lnd5
cndpY2hAdW5pdGVkYmlvc291cmNlLmNvbTwvYXV0aC1hZGRyZXNzPjx0aXRsZXM+PHRpdGxlPlZh
bGlkYXRpb24gYW5kIGFncmVlbWVudCBhY3Jvc3MgZm91ciB2ZXJzaW9ucyBvZiB0aGUgYXN0aG1h
IGNvbnRyb2wgcXVlc3Rpb25uYWlyZSBpbiBwYXRpZW50cyB3aXRoIHBlcnNpc3RlbnQgYXN0aG1h
PC90aXRsZT48c2Vjb25kYXJ5LXRpdGxlPlJlc3BpcmF0b3J5IE1lZGljaW5lPC9zZWNvbmRhcnkt
dGl0bGU+PC90aXRsZXM+PHBlcmlvZGljYWw+PGZ1bGwtdGl0bGU+UmVzcGlyYXRvcnkgTWVkaWNp
bmU8L2Z1bGwtdGl0bGU+PC9wZXJpb2RpY2FsPjxwYWdlcz42OTgtNzEyPC9wYWdlcz48dm9sdW1l
PjEwNTwvdm9sdW1lPjxudW1iZXI+NTwvbnVtYmVyPjxrZXl3b3Jkcz48a2V5d29yZD5BZG9sZXNj
ZW50PC9rZXl3b3JkPjxrZXl3b3JkPkFkdWx0PC9rZXl3b3JkPjxrZXl3b3JkPipBbnRpLUFzdGht
YXRpYyBBZ2VudHMvdHUgW1RoZXJhcGV1dGljIFVzZV08L2tleXdvcmQ+PGtleXdvcmQ+KkFzdGht
YS9kdCBbRHJ1ZyBUaGVyYXB5XTwva2V5d29yZD48a2V5d29yZD5Bc3RobWEvZXAgW0VwaWRlbWlv
bG9neV08L2tleXdvcmQ+PGtleXdvcmQ+QXN0aG1hL3B4IFtQc3ljaG9sb2d5XTwva2V5d29yZD48
a2V5d29yZD5DaGlsZDwva2V5d29yZD48a2V5d29yZD5DbGluaWNhbCBUcmlhbHMsIFBoYXNlIElJ
SSBhcyBUb3BpYzwva2V5d29yZD48a2V5d29yZD5GZW1hbGU8L2tleXdvcmQ+PGtleXdvcmQ+SGVh
bHRoIFN0YXR1cyBJbmRpY2F0b3JzPC9rZXl3b3JkPjxrZXl3b3JkPkh1bWFuczwva2V5d29yZD48
a2V5d29yZD5NYWxlPC9rZXl3b3JkPjxrZXl3b3JkPk11bHRpY2VudGVyIFN0dWRpZXMgYXMgVG9w
aWM8L2tleXdvcmQ+PGtleXdvcmQ+UHN5Y2hvbWV0cmljczwva2V5d29yZD48a2V5d29yZD5RdWFs
aXR5IG9mIExpZmUvcHggW1BzeWNob2xvZ3ldPC9rZXl3b3JkPjxrZXl3b3JkPlJhbmRvbWl6ZWQg
Q29udHJvbGxlZCBUcmlhbHMgYXMgVG9waWM8L2tleXdvcmQ+PGtleXdvcmQ+U2V2ZXJpdHkgb2Yg
SWxsbmVzcyBJbmRleDwva2V5d29yZD48a2V5d29yZD4qU3VydmV5cyBhbmQgUXVlc3Rpb25uYWly
ZXM8L2tleXdvcmQ+PGtleXdvcmQ+VHJlYXRtZW50IE91dGNvbWU8L2tleXdvcmQ+PGtleXdvcmQ+
WW91bmcgQWR1bHQ8L2tleXdvcmQ+PGtleXdvcmQ+MCAoQW50aS1Bc3RobWF0aWMgQWdlbnRzKTwv
a2V5d29yZD48a2V5d29yZD5RdWVzdGlvbm5haXJlczwva2V5d29yZD48a2V5d29yZD5Bc3RobWE8
L2tleXdvcmQ+PC9rZXl3b3Jkcz48ZGF0ZXM+PHllYXI+MjAxMTwveWVhcj48cHViLWRhdGVzPjxk
YXRlPk1heTwvZGF0ZT48L3B1Yi1kYXRlcz48L2RhdGVzPjxpc2JuPjE1MzItMzA2NDwvaXNibj48
YWNjZXNzaW9uLW51bT4yMTE0NjM4OTwvYWNjZXNzaW9uLW51bT48dXJscz48cmVsYXRlZC11cmxz
Pjx1cmw+aHR0cHM6Ly9vdmlkc3Aub3ZpZC5jb20vb3ZpZHdlYi5jZ2k/VD1KUyZhbXA7Q1NDPVkm
YW1wO05FV1M9TiZhbXA7UEFHRT1mdWxsdGV4dCZhbXA7RD1tZWQ4JmFtcDtBTj0yMTE0NjM4OSBo
dHRwOi8vcmVzb2x2ZXIuZWJzY29ob3N0LmNvbS9vcGVudXJsP2lzc249MDk1NDYxMTEmYW1wO1Zv
bHVtZT0xMDUmYW1wO2lzc3VlPTUmYW1wO3NwYWdlPTY5OCZhbXA7dGl0bGU9VmFsaWRhdGlvbith
bmQrYWdyZWVtZW50K2Fjcm9zcytmb3VyK3ZlcnNpb25zK29mK3RoZSthc3RobWErY29udHJvbCtx
dWVzdGlvbm5haXJlK2luK3BhdGllbnRzK3dpdGgrcGVyc2lzdGVudCthc3RobWEuJmFtcDt5ZWFy
PTIwMTEmYW1wO2F1bGFzdD1XeXJ3aWNoPC91cmw+PC9yZWxhdGVkLXVybHM+PC91cmxzPjxjdXN0
b20xPlJBWVlBTi1JTkNMVVNJT046IHsmcXVvdDtBbm5hJnF1b3Q7PSZndDsmcXVvdDtJbmNsdWRl
ZCZxdW90OywgJnF1b3Q7RWthdGVyaW5hJnF1b3Q7PSZndDsmcXVvdDtJbmNsdWRlZCZxdW90O30g
fCBSQVlZQU4tTEFCRUxTOiBBQ1E8L2N1c3RvbTE+PGxhbmd1YWdlPkVuZ2xpc2g8L2xhbmd1YWdl
PjwvcmVjb3JkPjwvQ2l0ZT48Q2l0ZT48QXV0aG9yPkp1bmlwZXI8L0F1dGhvcj48WWVhcj4xOTk5
PC9ZZWFyPjxSZWNOdW0+MTg0PC9SZWNOdW0+PHJlY29yZD48cmVjLW51bWJlcj4xODQ8L3JlYy1u
dW1iZXI+PGZvcmVpZ24ta2V5cz48a2V5IGFwcD0iRU4iIGRiLWlkPSJ4c2U5c3M5dDhhOTlkdWVy
dnhoeGV3ZjUwZXNzMmVhZXp6d3YiIHRpbWVzdGFtcD0iMTY2NTkyNTE2NiI+MTg0PC9rZXk+PC9m
b3JlaWduLWtleXM+PHJlZi10eXBlIG5hbWU9IkpvdXJuYWwgQXJ0aWNsZSI+MTc8L3JlZi10eXBl
Pjxjb250cmlidXRvcnM+PGF1dGhvcnM+PGF1dGhvcj5KdW5pcGVyLCBFIEY8L2F1dGhvcj48YXV0
aG9yPk8mYXBvcztCeXJuZSwgUCBNPC9hdXRob3I+PGF1dGhvcj5HdXlhdHQsIEcgSDwvYXV0aG9y
PjxhdXRob3I+RmVycmllLCBQLiBKLjwvYXV0aG9yPjxhdXRob3I+S2luZywgRC4gUi48L2F1dGhv
cj48L2F1dGhvcnM+PC9jb250cmlidXRvcnM+PGF1dGgtYWRkcmVzcz5KdW5pcGVyLCBFIEYuIERl
cHQgb2YgQ2xpbmljYWwgRXBpZGVtaW9sb2d5IGFuZCBCaW9zdGF0aXN0aWNzLCBNY01hc3RlciBV
bml2ZXJzaXR5IEZhY3VsdHkgb2YgSGVhbHRoIFNjaWVuY2VzLCBIYW1pbHRvbiwgT250YXJpbywg
Q2FuYWRhLjwvYXV0aC1hZGRyZXNzPjx0aXRsZXM+PHRpdGxlPkRldmVsb3BtZW50IGFuZCB2YWxp
ZGF0aW9uIG9mIGEgcXVlc3Rpb25uYWlyZSB0byBtZWFzdXJlIGFzdGhtYSBjb250cm9sPC90aXRs
ZT48c2Vjb25kYXJ5LXRpdGxlPkV1cm9wZWFuIFJlc3BpcmF0b3J5IEpvdXJuYWw8L3NlY29uZGFy
eS10aXRsZT48L3RpdGxlcz48cGVyaW9kaWNhbD48ZnVsbC10aXRsZT5FdXJvcGVhbiBSZXNwaXJh
dG9yeSBKb3VybmFsPC9mdWxsLXRpdGxlPjwvcGVyaW9kaWNhbD48cGFnZXM+OTAyLTc8L3BhZ2Vz
Pjx2b2x1bWU+MTQ8L3ZvbHVtZT48bnVtYmVyPjQ8L251bWJlcj48a2V5d29yZHM+PGtleXdvcmQ+
QWRvbGVzY2VudDwva2V5d29yZD48a2V5d29yZD5BZHVsdDwva2V5d29yZD48a2V5d29yZD5BZ2Vk
PC9rZXl3b3JkPjxrZXl3b3JkPipBc3RobWEvZGkgW0RpYWdub3Npc108L2tleXdvcmQ+PGtleXdv
cmQ+QXN0aG1hL3BwIFtQaHlzaW9wYXRob2xvZ3ld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GtleXdvcmQ+UXVlc3Rpb25uYWlyZXM8L2tleXdvcmQ+PGtleXdvcmQ+QXN0
aG1hPC9rZXl3b3JkPjwva2V5d29yZHM+PGRhdGVzPjx5ZWFyPjE5OTk8L3llYXI+PHB1Yi1kYXRl
cz48ZGF0ZT5PY3Q8L2RhdGU+PC9wdWItZGF0ZXM+PC9kYXRlcz48aXNibj4wOTAzLTE5MzY8L2lz
Ym4+PGFjY2Vzc2lvbi1udW0+MTA1NzMyNDA8L2FjY2Vzc2lvbi1udW0+PHVybHM+PHJlbGF0ZWQt
dXJscz48dXJsPmh0dHBzOi8vb3ZpZHNwLm92aWQuY29tL292aWR3ZWIuY2dpP1Q9SlMmYW1wO0NT
Qz1ZJmFtcDtORVdTPU4mYW1wO1BBR0U9ZnVsbHRleHQmYW1wO0Q9bWVkNCZhbXA7QU49MTA1NzMy
NDAgaHR0cDovL3Jlc29sdmVyLmVic2NvaG9zdC5jb20vb3BlbnVybD9pc3NuPTA5MDMxOTM2JmFt
cDtWb2x1bWU9MTQmYW1wO2lzc3VlPTQmYW1wO3NwYWdlPTkwMiZhbXA7dGl0bGU9RGV2ZWxvcG1l
bnQrYW5kK3ZhbGlkYXRpb24rb2YrYStxdWVzdGlvbm5haXJlK3RvK21lYXN1cmUrYXN0aG1hK2Nv
bnRyb2wuJmFtcDt5ZWFyPTE5OTkmYW1wO2F1bGFzdD1KdW5pcGVyPC91cmw+PHVybD5odHRwczov
L2Vyai5lcnNqb3VybmFscy5jb20vY29udGVudC9lcmovMTQvNC85MDIuZnVsbC5wZGY8L3VybD48
L3JlbGF0ZWQtdXJscz48L3VybHM+PGN1c3RvbTE+UkFZWUFOLUlOQ0xVU0lPTjogeyZxdW90O0Fu
bmEmcXVvdDs9Jmd0OyZxdW90O0luY2x1ZGVkJnF1b3Q7LCAmcXVvdDtFa2F0ZXJpbmEmcXVvdDs9
Jmd0OyZxdW90O0luY2x1ZGVkJnF1b3Q7fSB8IFJBWVlBTi1MQUJFTFM6IEFDUTwvY3VzdG9tMT48
bGFuZ3VhZ2U+RW5nbGlzaDwvbGFuZ3VhZ2U+PC9yZWNvcmQ+PC9DaXRlPjwvRW5kTm90ZT4A
</w:fldData>
              </w:fldChar>
            </w:r>
            <w:r w:rsidR="007E24D9">
              <w:rPr>
                <w:sz w:val="20"/>
                <w:szCs w:val="20"/>
              </w:rPr>
              <w:instrText xml:space="preserve"> ADDIN EN.CITE.DATA </w:instrText>
            </w:r>
            <w:r w:rsidR="007E24D9">
              <w:rPr>
                <w:sz w:val="20"/>
                <w:szCs w:val="20"/>
              </w:rPr>
            </w:r>
            <w:r w:rsidR="007E24D9">
              <w:rPr>
                <w:sz w:val="20"/>
                <w:szCs w:val="20"/>
              </w:rPr>
              <w:fldChar w:fldCharType="end"/>
            </w:r>
            <w:r w:rsidRPr="007B51F4">
              <w:rPr>
                <w:sz w:val="20"/>
                <w:szCs w:val="20"/>
              </w:rPr>
            </w:r>
            <w:r w:rsidRPr="007B51F4">
              <w:rPr>
                <w:sz w:val="20"/>
                <w:szCs w:val="20"/>
              </w:rPr>
              <w:fldChar w:fldCharType="separate"/>
            </w:r>
            <w:r w:rsidR="00E83C39" w:rsidRPr="00E83C39">
              <w:rPr>
                <w:noProof/>
                <w:sz w:val="20"/>
                <w:szCs w:val="20"/>
                <w:vertAlign w:val="superscript"/>
              </w:rPr>
              <w:t>58-60</w:t>
            </w:r>
            <w:r w:rsidRPr="007B51F4">
              <w:rPr>
                <w:sz w:val="20"/>
                <w:szCs w:val="20"/>
              </w:rPr>
              <w:fldChar w:fldCharType="end"/>
            </w:r>
          </w:p>
        </w:tc>
        <w:tc>
          <w:tcPr>
            <w:tcW w:w="743" w:type="dxa"/>
            <w:shd w:val="clear" w:color="auto" w:fill="FFFFFF" w:themeFill="background1"/>
            <w:vAlign w:val="center"/>
          </w:tcPr>
          <w:p w14:paraId="1C045C99" w14:textId="77777777" w:rsidR="00915688" w:rsidRPr="001C270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7B51F4">
              <w:rPr>
                <w:rFonts w:ascii="Calibri" w:hAnsi="Calibri"/>
                <w:b/>
                <w:bCs/>
              </w:rPr>
              <w:t>±</w:t>
            </w:r>
          </w:p>
        </w:tc>
        <w:tc>
          <w:tcPr>
            <w:tcW w:w="1064" w:type="dxa"/>
            <w:shd w:val="clear" w:color="auto" w:fill="FFFFFF" w:themeFill="background1"/>
            <w:vAlign w:val="center"/>
          </w:tcPr>
          <w:p w14:paraId="6E612436"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74" w:type="dxa"/>
            <w:shd w:val="clear" w:color="auto" w:fill="FFFFFF" w:themeFill="background1"/>
            <w:vAlign w:val="center"/>
          </w:tcPr>
          <w:p w14:paraId="1FB7192A" w14:textId="77777777" w:rsidR="00915688" w:rsidRPr="001C270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shd w:val="clear" w:color="auto" w:fill="FFFFFF" w:themeFill="background1"/>
            <w:vAlign w:val="center"/>
          </w:tcPr>
          <w:p w14:paraId="4E4D2950"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09" w:type="dxa"/>
            <w:shd w:val="clear" w:color="auto" w:fill="FFFFFF" w:themeFill="background1"/>
            <w:vAlign w:val="center"/>
          </w:tcPr>
          <w:p w14:paraId="0136BFBA" w14:textId="77777777" w:rsidR="00915688" w:rsidRPr="001C270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shd w:val="clear" w:color="auto" w:fill="FFFFFF" w:themeFill="background1"/>
            <w:vAlign w:val="center"/>
          </w:tcPr>
          <w:p w14:paraId="2C65F7FF"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9" w:type="dxa"/>
            <w:shd w:val="clear" w:color="auto" w:fill="FFFFFF" w:themeFill="background1"/>
            <w:vAlign w:val="center"/>
          </w:tcPr>
          <w:p w14:paraId="5EE7B8AB"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shd w:val="clear" w:color="auto" w:fill="FFFFFF" w:themeFill="background1"/>
            <w:vAlign w:val="center"/>
          </w:tcPr>
          <w:p w14:paraId="7AA464F4"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cstheme="minorHAnsi"/>
                <w:b/>
                <w:bCs/>
                <w:sz w:val="16"/>
                <w:szCs w:val="16"/>
                <w:vertAlign w:val="superscript"/>
              </w:rPr>
              <w:t>C</w:t>
            </w:r>
          </w:p>
        </w:tc>
        <w:tc>
          <w:tcPr>
            <w:tcW w:w="709" w:type="dxa"/>
            <w:shd w:val="clear" w:color="auto" w:fill="FFFFFF" w:themeFill="background1"/>
            <w:vAlign w:val="center"/>
          </w:tcPr>
          <w:p w14:paraId="0FC1CB4C"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shd w:val="clear" w:color="auto" w:fill="FFFFFF" w:themeFill="background1"/>
            <w:vAlign w:val="center"/>
          </w:tcPr>
          <w:p w14:paraId="18A0D065"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c>
          <w:tcPr>
            <w:tcW w:w="708" w:type="dxa"/>
            <w:tcBorders>
              <w:bottom w:val="single" w:sz="4" w:space="0" w:color="auto"/>
            </w:tcBorders>
            <w:shd w:val="clear" w:color="808080" w:themeColor="background1" w:themeShade="80" w:fill="FFFFFF" w:themeFill="background1"/>
            <w:vAlign w:val="center"/>
          </w:tcPr>
          <w:p w14:paraId="6C67657E"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0F0688">
              <w:rPr>
                <w:rFonts w:ascii="Calibri" w:hAnsi="Calibri"/>
                <w:b/>
                <w:bCs/>
              </w:rPr>
              <w:t>+</w:t>
            </w:r>
          </w:p>
        </w:tc>
        <w:tc>
          <w:tcPr>
            <w:tcW w:w="1134" w:type="dxa"/>
            <w:tcBorders>
              <w:bottom w:val="single" w:sz="4" w:space="0" w:color="auto"/>
            </w:tcBorders>
            <w:shd w:val="clear" w:color="808080" w:themeColor="background1" w:themeShade="80" w:fill="FFFFFF" w:themeFill="background1"/>
            <w:vAlign w:val="center"/>
          </w:tcPr>
          <w:p w14:paraId="55AD7275"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c>
          <w:tcPr>
            <w:tcW w:w="709" w:type="dxa"/>
            <w:shd w:val="clear" w:color="auto" w:fill="FFFFFF" w:themeFill="background1"/>
            <w:vAlign w:val="center"/>
          </w:tcPr>
          <w:p w14:paraId="7A0CCAB1"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shd w:val="clear" w:color="auto" w:fill="FFFFFF" w:themeFill="background1"/>
            <w:vAlign w:val="center"/>
          </w:tcPr>
          <w:p w14:paraId="57C8E07C" w14:textId="77777777" w:rsidR="00915688" w:rsidRPr="000F0688"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09" w:type="dxa"/>
            <w:shd w:val="clear" w:color="auto" w:fill="FFFFFF" w:themeFill="background1"/>
            <w:vAlign w:val="center"/>
          </w:tcPr>
          <w:p w14:paraId="5058DC5F" w14:textId="77777777" w:rsidR="00915688" w:rsidRPr="001C270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shd w:val="clear" w:color="auto" w:fill="FFFFFF" w:themeFill="background1"/>
            <w:vAlign w:val="center"/>
          </w:tcPr>
          <w:p w14:paraId="7C0B14DB"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r>
      <w:tr w:rsidR="00D22E80" w:rsidRPr="001C270D" w14:paraId="557AEC60" w14:textId="77777777" w:rsidTr="00E511F7">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44C029B" w14:textId="6AFCFE9E" w:rsidR="00915688" w:rsidRPr="00600B7D" w:rsidRDefault="00915688" w:rsidP="0046513E">
            <w:pPr>
              <w:spacing w:line="276" w:lineRule="auto"/>
              <w:ind w:left="-20"/>
              <w:rPr>
                <w:rFonts w:eastAsia="Times New Roman" w:cstheme="minorHAnsi"/>
                <w:sz w:val="20"/>
                <w:szCs w:val="20"/>
                <w:lang w:eastAsia="zh-CN"/>
              </w:rPr>
            </w:pPr>
            <w:r w:rsidRPr="007B51F4">
              <w:rPr>
                <w:sz w:val="20"/>
                <w:szCs w:val="20"/>
              </w:rPr>
              <w:t>ACQ6</w:t>
            </w:r>
            <w:r w:rsidRPr="007B51F4">
              <w:rPr>
                <w:sz w:val="20"/>
                <w:szCs w:val="20"/>
              </w:rPr>
              <w:fldChar w:fldCharType="begin">
                <w:fldData xml:space="preserve">PEVuZE5vdGU+PENpdGU+PEF1dGhvcj5KdW5pcGVyPC9BdXRob3I+PFllYXI+MjAwMTwvWWVhcj48
UmVjTnVtPjE4NTwvUmVjTnVtPjxEaXNwbGF5VGV4dD48c3R5bGUgZmFjZT0ic3VwZXJzY3JpcHQi
PjU4LTYwPC9zdHlsZT48L0Rpc3BsYXlUZXh0PjxyZWNvcmQ+PHJlYy1udW1iZXI+MTg1PC9yZWMt
bnVtYmVyPjxmb3JlaWduLWtleXM+PGtleSBhcHA9IkVOIiBkYi1pZD0ieHNlOXNzOXQ4YTk5ZHVl
cnZ4aHhld2Y1MGVzczJlYWV6end2IiB0aW1lc3RhbXA9IjE2NjU5MjUxNjYiPjE4NTwva2V5Pjwv
Zm9yZWlnbi1rZXlzPjxyZWYtdHlwZSBuYW1lPSJKb3VybmFsIEFydGljbGUiPjE3PC9yZWYtdHlw
ZT48Y29udHJpYnV0b3JzPjxhdXRob3JzPjxhdXRob3I+SnVuaXBlciwgRSBGPC9hdXRob3I+PGF1
dGhvcj5PJmFwb3M7QnlybmUsIFAgTTwvYXV0aG9yPjxhdXRob3I+Um9iZXJ0cywgSiBOPC9hdXRo
b3I+PC9hdXRob3JzPjwvY29udHJpYnV0b3JzPjxhdXRoLWFkZHJlc3M+RGVwYXJ0bWVudCBvZiBD
bGluaWNhbCBFcGlkZW1pb2xvZ3kgYW5kIEJpb3N0YXRpc3RpY3MsIE1jTWFzdGVyIFVuaXZlcnNp
dHkgRmFjdWx0eSBvZiBIZWFsdGggU2NpZW5jZXMsIEhhbWlsdG9uLCBPbnRhcmlvLCBDYW5hZGEu
IGp1bmlwZXJAcW9sdGVjaC5jby51azwvYXV0aC1hZGRyZXNzPjx0aXRsZXM+PHRpdGxlPk1lYXN1
cmluZyBhc3RobWEgY29udHJvbCBpbiBncm91cCBzdHVkaWVzOiBkbyB3ZSBuZWVkIGFpcndheSBj
YWxpYnJlIGFuZCByZXNjdWUgYmV0YTItYWdvbmlzdCB1c2U/PC90aXRsZT48c2Vjb25kYXJ5LXRp
dGxlPlJlc3BpciBNZWQ8L3NlY29uZGFyeS10aXRsZT48L3RpdGxlcz48cGVyaW9kaWNhbD48ZnVs
bC10aXRsZT5SZXNwaXIgTWVkPC9mdWxsLXRpdGxlPjwvcGVyaW9kaWNhbD48cGFnZXM+MzE5LTIz
PC9wYWdlcz48dm9sdW1lPjk1PC92b2x1bWU+PG51bWJlcj41PC9udW1iZXI+PGVkaXRpb24+MjAw
MS8wNi8wODwvZWRpdGlvbj48a2V5d29yZHM+PGtleXdvcmQ+QWRvbGVzY2VudDwva2V5d29yZD48
a2V5d29yZD5BZHJlbmVyZ2ljIGJldGEtQWdvbmlzdHMvKmFkbWluaXN0cmF0aW9uICZhbXA7IGRv
c2FnZTwva2V5d29yZD48a2V5d29yZD5BZHVsdDwva2V5d29yZD48a2V5d29yZD5BZ2VkPC9rZXl3
b3JkPjxrZXl3b3JkPkFzdGhtYS8qZHJ1ZyB0aGVyYXB5L3BoeXNpb3BhdGhvbG9neTwva2V5d29y
ZD48a2V5d29yZD5Dcm9zcy1TZWN0aW9uYWwgU3R1ZGllczwva2V5d29yZD48a2V5d29yZD5GZW1h
bGU8L2tleXdvcmQ+PGtleXdvcmQ+Rm9sbG93LVVwIFN0dWRpZXM8L2tleXdvcmQ+PGtleXdvcmQ+
Rm9yY2VkIEV4cGlyYXRvcnkgVm9sdW1lL2RydWcgZWZmZWN0czwva2V5d29yZD48a2V5d29yZD5I
dW1hbnM8L2tleXdvcmQ+PGtleXdvcmQ+TG9uZ2l0dWRpbmFsIFN0dWRpZXM8L2tleXdvcmQ+PGtl
eXdvcmQ+TWFsZTwva2V5d29yZD48a2V5d29yZD5NaWRkbGUgQWdlZDwva2V5d29yZD48a2V5d29y
ZD5QZWFrIEV4cGlyYXRvcnkgRmxvdyBSYXRlPC9rZXl3b3JkPjxrZXl3b3JkPlJlcHJvZHVjaWJp
bGl0eSBvZiBSZXN1bHRzPC9rZXl3b3JkPjxrZXl3b3JkPipSZXNlYXJjaCBEZXNpZ248L2tleXdv
cmQ+PGtleXdvcmQ+KlN1cnZleXMgYW5kIFF1ZXN0aW9ubmFpcmVzPC9rZXl3b3JkPjxrZXl3b3Jk
PlRyZWF0bWVudCBPdXRjb21lPC9rZXl3b3JkPjwva2V5d29yZHM+PGRhdGVzPjx5ZWFyPjIwMDE8
L3llYXI+PHB1Yi1kYXRlcz48ZGF0ZT5NYXk8L2RhdGU+PC9wdWItZGF0ZXM+PC9kYXRlcz48aXNi
bj4wOTU0LTYxMTEgKFByaW50KSYjeEQ7MDk1NC02MTExPC9pc2JuPjxhY2Nlc3Npb24tbnVtPjEx
MzkyNTcwPC9hY2Nlc3Npb24tbnVtPjx1cmxzPjwvdXJscz48ZWxlY3Ryb25pYy1yZXNvdXJjZS1u
dW0+MTAuMTA1My9ybWVkLjIwMDEuMTAzNDwvZWxlY3Ryb25pYy1yZXNvdXJjZS1udW0+PHJlbW90
ZS1kYXRhYmFzZS1wcm92aWRlcj5OTE08L3JlbW90ZS1kYXRhYmFzZS1wcm92aWRlcj48bGFuZ3Vh
Z2U+ZW5nPC9sYW5ndWFnZT48L3JlY29yZD48L0NpdGU+PENpdGU+PEF1dGhvcj5XeXJ3aWNoPC9B
dXRob3I+PFllYXI+MjAxMTwvWWVhcj48UmVjTnVtPjE4NjwvUmVjTnVtPjxyZWNvcmQ+PHJlYy1u
dW1iZXI+MTg2PC9yZWMtbnVtYmVyPjxmb3JlaWduLWtleXM+PGtleSBhcHA9IkVOIiBkYi1pZD0i
eHNlOXNzOXQ4YTk5ZHVlcnZ4aHhld2Y1MGVzczJlYWV6end2IiB0aW1lc3RhbXA9IjE2NjU5MjUx
NjYiPjE4Njwva2V5PjwvZm9yZWlnbi1rZXlzPjxyZWYtdHlwZSBuYW1lPSJKb3VybmFsIEFydGlj
bGUiPjE3PC9yZWYtdHlwZT48Y29udHJpYnV0b3JzPjxhdXRob3JzPjxhdXRob3I+V3lyd2ljaCwg
SyBXPC9hdXRob3I+PGF1dGhvcj5LaGFuLCBTIEE8L2F1dGhvcj48YXV0aG9yPk5hdmFyYXRuYW0s
IFA8L2F1dGhvcj48YXV0aG9yPk5vbHRlLCBILjwvYXV0aG9yPjxhdXRob3I+R2F0ZXMsIEQuIEYu
LCBKci48L2F1dGhvcj48L2F1dGhvcnM+PC9jb250cmlidXRvcnM+PGF1dGgtYWRkcmVzcz5XeXJ3
aWNoLCBLYXRobGVlbiBXLiBVbml0ZWQgQmlvU291cmNlIENvcnBvcmF0aW9uLCA3MTAxIFdpc2Nv
bnNpbiBBdmVudWUsIFN1aXRlIDYwMCwgQmV0aGVzZGEsIE1EIDIwODE0LCBVU0EuIGthdGh5Lnd5
cndpY2hAdW5pdGVkYmlvc291cmNlLmNvbTwvYXV0aC1hZGRyZXNzPjx0aXRsZXM+PHRpdGxlPlZh
bGlkYXRpb24gYW5kIGFncmVlbWVudCBhY3Jvc3MgZm91ciB2ZXJzaW9ucyBvZiB0aGUgYXN0aG1h
IGNvbnRyb2wgcXVlc3Rpb25uYWlyZSBpbiBwYXRpZW50cyB3aXRoIHBlcnNpc3RlbnQgYXN0aG1h
PC90aXRsZT48c2Vjb25kYXJ5LXRpdGxlPlJlc3BpcmF0b3J5IE1lZGljaW5lPC9zZWNvbmRhcnkt
dGl0bGU+PC90aXRsZXM+PHBlcmlvZGljYWw+PGZ1bGwtdGl0bGU+UmVzcGlyYXRvcnkgTWVkaWNp
bmU8L2Z1bGwtdGl0bGU+PC9wZXJpb2RpY2FsPjxwYWdlcz42OTgtNzEyPC9wYWdlcz48dm9sdW1l
PjEwNTwvdm9sdW1lPjxudW1iZXI+NTwvbnVtYmVyPjxrZXl3b3Jkcz48a2V5d29yZD5BZG9sZXNj
ZW50PC9rZXl3b3JkPjxrZXl3b3JkPkFkdWx0PC9rZXl3b3JkPjxrZXl3b3JkPipBbnRpLUFzdGht
YXRpYyBBZ2VudHMvdHUgW1RoZXJhcGV1dGljIFVzZV08L2tleXdvcmQ+PGtleXdvcmQ+KkFzdGht
YS9kdCBbRHJ1ZyBUaGVyYXB5XTwva2V5d29yZD48a2V5d29yZD5Bc3RobWEvZXAgW0VwaWRlbWlv
bG9neV08L2tleXdvcmQ+PGtleXdvcmQ+QXN0aG1hL3B4IFtQc3ljaG9sb2d5XTwva2V5d29yZD48
a2V5d29yZD5DaGlsZDwva2V5d29yZD48a2V5d29yZD5DbGluaWNhbCBUcmlhbHMsIFBoYXNlIElJ
SSBhcyBUb3BpYzwva2V5d29yZD48a2V5d29yZD5GZW1hbGU8L2tleXdvcmQ+PGtleXdvcmQ+SGVh
bHRoIFN0YXR1cyBJbmRpY2F0b3JzPC9rZXl3b3JkPjxrZXl3b3JkPkh1bWFuczwva2V5d29yZD48
a2V5d29yZD5NYWxlPC9rZXl3b3JkPjxrZXl3b3JkPk11bHRpY2VudGVyIFN0dWRpZXMgYXMgVG9w
aWM8L2tleXdvcmQ+PGtleXdvcmQ+UHN5Y2hvbWV0cmljczwva2V5d29yZD48a2V5d29yZD5RdWFs
aXR5IG9mIExpZmUvcHggW1BzeWNob2xvZ3ldPC9rZXl3b3JkPjxrZXl3b3JkPlJhbmRvbWl6ZWQg
Q29udHJvbGxlZCBUcmlhbHMgYXMgVG9waWM8L2tleXdvcmQ+PGtleXdvcmQ+U2V2ZXJpdHkgb2Yg
SWxsbmVzcyBJbmRleDwva2V5d29yZD48a2V5d29yZD4qU3VydmV5cyBhbmQgUXVlc3Rpb25uYWly
ZXM8L2tleXdvcmQ+PGtleXdvcmQ+VHJlYXRtZW50IE91dGNvbWU8L2tleXdvcmQ+PGtleXdvcmQ+
WW91bmcgQWR1bHQ8L2tleXdvcmQ+PGtleXdvcmQ+MCAoQW50aS1Bc3RobWF0aWMgQWdlbnRzKTwv
a2V5d29yZD48a2V5d29yZD5RdWVzdGlvbm5haXJlczwva2V5d29yZD48a2V5d29yZD5Bc3RobWE8
L2tleXdvcmQ+PC9rZXl3b3Jkcz48ZGF0ZXM+PHllYXI+MjAxMTwveWVhcj48cHViLWRhdGVzPjxk
YXRlPk1heTwvZGF0ZT48L3B1Yi1kYXRlcz48L2RhdGVzPjxpc2JuPjE1MzItMzA2NDwvaXNibj48
YWNjZXNzaW9uLW51bT4yMTE0NjM4OTwvYWNjZXNzaW9uLW51bT48dXJscz48cmVsYXRlZC11cmxz
Pjx1cmw+aHR0cHM6Ly9vdmlkc3Aub3ZpZC5jb20vb3ZpZHdlYi5jZ2k/VD1KUyZhbXA7Q1NDPVkm
YW1wO05FV1M9TiZhbXA7UEFHRT1mdWxsdGV4dCZhbXA7RD1tZWQ4JmFtcDtBTj0yMTE0NjM4OSBo
dHRwOi8vcmVzb2x2ZXIuZWJzY29ob3N0LmNvbS9vcGVudXJsP2lzc249MDk1NDYxMTEmYW1wO1Zv
bHVtZT0xMDUmYW1wO2lzc3VlPTUmYW1wO3NwYWdlPTY5OCZhbXA7dGl0bGU9VmFsaWRhdGlvbith
bmQrYWdyZWVtZW50K2Fjcm9zcytmb3VyK3ZlcnNpb25zK29mK3RoZSthc3RobWErY29udHJvbCtx
dWVzdGlvbm5haXJlK2luK3BhdGllbnRzK3dpdGgrcGVyc2lzdGVudCthc3RobWEuJmFtcDt5ZWFy
PTIwMTEmYW1wO2F1bGFzdD1XeXJ3aWNoPC91cmw+PC9yZWxhdGVkLXVybHM+PC91cmxzPjxjdXN0
b20xPlJBWVlBTi1JTkNMVVNJT046IHsmcXVvdDtBbm5hJnF1b3Q7PSZndDsmcXVvdDtJbmNsdWRl
ZCZxdW90OywgJnF1b3Q7RWthdGVyaW5hJnF1b3Q7PSZndDsmcXVvdDtJbmNsdWRlZCZxdW90O30g
fCBSQVlZQU4tTEFCRUxTOiBBQ1E8L2N1c3RvbTE+PGxhbmd1YWdlPkVuZ2xpc2g8L2xhbmd1YWdl
PjwvcmVjb3JkPjwvQ2l0ZT48Q2l0ZT48QXV0aG9yPkp1bmlwZXI8L0F1dGhvcj48WWVhcj4xOTk5
PC9ZZWFyPjxSZWNOdW0+MTg0PC9SZWNOdW0+PHJlY29yZD48cmVjLW51bWJlcj4xODQ8L3JlYy1u
dW1iZXI+PGZvcmVpZ24ta2V5cz48a2V5IGFwcD0iRU4iIGRiLWlkPSJ4c2U5c3M5dDhhOTlkdWVy
dnhoeGV3ZjUwZXNzMmVhZXp6d3YiIHRpbWVzdGFtcD0iMTY2NTkyNTE2NiI+MTg0PC9rZXk+PC9m
b3JlaWduLWtleXM+PHJlZi10eXBlIG5hbWU9IkpvdXJuYWwgQXJ0aWNsZSI+MTc8L3JlZi10eXBl
Pjxjb250cmlidXRvcnM+PGF1dGhvcnM+PGF1dGhvcj5KdW5pcGVyLCBFIEY8L2F1dGhvcj48YXV0
aG9yPk8mYXBvcztCeXJuZSwgUCBNPC9hdXRob3I+PGF1dGhvcj5HdXlhdHQsIEcgSDwvYXV0aG9y
PjxhdXRob3I+RmVycmllLCBQLiBKLjwvYXV0aG9yPjxhdXRob3I+S2luZywgRC4gUi48L2F1dGhv
cj48L2F1dGhvcnM+PC9jb250cmlidXRvcnM+PGF1dGgtYWRkcmVzcz5KdW5pcGVyLCBFIEYuIERl
cHQgb2YgQ2xpbmljYWwgRXBpZGVtaW9sb2d5IGFuZCBCaW9zdGF0aXN0aWNzLCBNY01hc3RlciBV
bml2ZXJzaXR5IEZhY3VsdHkgb2YgSGVhbHRoIFNjaWVuY2VzLCBIYW1pbHRvbiwgT250YXJpbywg
Q2FuYWRhLjwvYXV0aC1hZGRyZXNzPjx0aXRsZXM+PHRpdGxlPkRldmVsb3BtZW50IGFuZCB2YWxp
ZGF0aW9uIG9mIGEgcXVlc3Rpb25uYWlyZSB0byBtZWFzdXJlIGFzdGhtYSBjb250cm9sPC90aXRs
ZT48c2Vjb25kYXJ5LXRpdGxlPkV1cm9wZWFuIFJlc3BpcmF0b3J5IEpvdXJuYWw8L3NlY29uZGFy
eS10aXRsZT48L3RpdGxlcz48cGVyaW9kaWNhbD48ZnVsbC10aXRsZT5FdXJvcGVhbiBSZXNwaXJh
dG9yeSBKb3VybmFsPC9mdWxsLXRpdGxlPjwvcGVyaW9kaWNhbD48cGFnZXM+OTAyLTc8L3BhZ2Vz
Pjx2b2x1bWU+MTQ8L3ZvbHVtZT48bnVtYmVyPjQ8L251bWJlcj48a2V5d29yZHM+PGtleXdvcmQ+
QWRvbGVzY2VudDwva2V5d29yZD48a2V5d29yZD5BZHVsdDwva2V5d29yZD48a2V5d29yZD5BZ2Vk
PC9rZXl3b3JkPjxrZXl3b3JkPipBc3RobWEvZGkgW0RpYWdub3Npc108L2tleXdvcmQ+PGtleXdv
cmQ+QXN0aG1hL3BwIFtQaHlzaW9wYXRob2xvZ3ld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GtleXdvcmQ+UXVlc3Rpb25uYWlyZXM8L2tleXdvcmQ+PGtleXdvcmQ+QXN0
aG1hPC9rZXl3b3JkPjwva2V5d29yZHM+PGRhdGVzPjx5ZWFyPjE5OTk8L3llYXI+PHB1Yi1kYXRl
cz48ZGF0ZT5PY3Q8L2RhdGU+PC9wdWItZGF0ZXM+PC9kYXRlcz48aXNibj4wOTAzLTE5MzY8L2lz
Ym4+PGFjY2Vzc2lvbi1udW0+MTA1NzMyNDA8L2FjY2Vzc2lvbi1udW0+PHVybHM+PHJlbGF0ZWQt
dXJscz48dXJsPmh0dHBzOi8vb3ZpZHNwLm92aWQuY29tL292aWR3ZWIuY2dpP1Q9SlMmYW1wO0NT
Qz1ZJmFtcDtORVdTPU4mYW1wO1BBR0U9ZnVsbHRleHQmYW1wO0Q9bWVkNCZhbXA7QU49MTA1NzMy
NDAgaHR0cDovL3Jlc29sdmVyLmVic2NvaG9zdC5jb20vb3BlbnVybD9pc3NuPTA5MDMxOTM2JmFt
cDtWb2x1bWU9MTQmYW1wO2lzc3VlPTQmYW1wO3NwYWdlPTkwMiZhbXA7dGl0bGU9RGV2ZWxvcG1l
bnQrYW5kK3ZhbGlkYXRpb24rb2YrYStxdWVzdGlvbm5haXJlK3RvK21lYXN1cmUrYXN0aG1hK2Nv
bnRyb2wuJmFtcDt5ZWFyPTE5OTkmYW1wO2F1bGFzdD1KdW5pcGVyPC91cmw+PHVybD5odHRwczov
L2Vyai5lcnNqb3VybmFscy5jb20vY29udGVudC9lcmovMTQvNC85MDIuZnVsbC5wZGY8L3VybD48
L3JlbGF0ZWQtdXJscz48L3VybHM+PGN1c3RvbTE+UkFZWUFOLUlOQ0xVU0lPTjogeyZxdW90O0Fu
bmEmcXVvdDs9Jmd0OyZxdW90O0luY2x1ZGVkJnF1b3Q7LCAmcXVvdDtFa2F0ZXJpbmEmcXVvdDs9
Jmd0OyZxdW90O0luY2x1ZGVkJnF1b3Q7fSB8IFJBWVlBTi1MQUJFTFM6IEFDUTwvY3VzdG9tMT48
bGFuZ3VhZ2U+RW5nbGlzaDwvbGFuZ3VhZ2U+PC9yZWNvcmQ+PC9DaXRlPjwvRW5kTm90ZT4A
</w:fldData>
              </w:fldChar>
            </w:r>
            <w:r w:rsidR="007E24D9">
              <w:rPr>
                <w:sz w:val="20"/>
                <w:szCs w:val="20"/>
              </w:rPr>
              <w:instrText xml:space="preserve"> ADDIN EN.CITE </w:instrText>
            </w:r>
            <w:r w:rsidR="007E24D9">
              <w:rPr>
                <w:sz w:val="20"/>
                <w:szCs w:val="20"/>
              </w:rPr>
              <w:fldChar w:fldCharType="begin">
                <w:fldData xml:space="preserve">PEVuZE5vdGU+PENpdGU+PEF1dGhvcj5KdW5pcGVyPC9BdXRob3I+PFllYXI+MjAwMTwvWWVhcj48
UmVjTnVtPjE4NTwvUmVjTnVtPjxEaXNwbGF5VGV4dD48c3R5bGUgZmFjZT0ic3VwZXJzY3JpcHQi
PjU4LTYwPC9zdHlsZT48L0Rpc3BsYXlUZXh0PjxyZWNvcmQ+PHJlYy1udW1iZXI+MTg1PC9yZWMt
bnVtYmVyPjxmb3JlaWduLWtleXM+PGtleSBhcHA9IkVOIiBkYi1pZD0ieHNlOXNzOXQ4YTk5ZHVl
cnZ4aHhld2Y1MGVzczJlYWV6end2IiB0aW1lc3RhbXA9IjE2NjU5MjUxNjYiPjE4NTwva2V5Pjwv
Zm9yZWlnbi1rZXlzPjxyZWYtdHlwZSBuYW1lPSJKb3VybmFsIEFydGljbGUiPjE3PC9yZWYtdHlw
ZT48Y29udHJpYnV0b3JzPjxhdXRob3JzPjxhdXRob3I+SnVuaXBlciwgRSBGPC9hdXRob3I+PGF1
dGhvcj5PJmFwb3M7QnlybmUsIFAgTTwvYXV0aG9yPjxhdXRob3I+Um9iZXJ0cywgSiBOPC9hdXRo
b3I+PC9hdXRob3JzPjwvY29udHJpYnV0b3JzPjxhdXRoLWFkZHJlc3M+RGVwYXJ0bWVudCBvZiBD
bGluaWNhbCBFcGlkZW1pb2xvZ3kgYW5kIEJpb3N0YXRpc3RpY3MsIE1jTWFzdGVyIFVuaXZlcnNp
dHkgRmFjdWx0eSBvZiBIZWFsdGggU2NpZW5jZXMsIEhhbWlsdG9uLCBPbnRhcmlvLCBDYW5hZGEu
IGp1bmlwZXJAcW9sdGVjaC5jby51azwvYXV0aC1hZGRyZXNzPjx0aXRsZXM+PHRpdGxlPk1lYXN1
cmluZyBhc3RobWEgY29udHJvbCBpbiBncm91cCBzdHVkaWVzOiBkbyB3ZSBuZWVkIGFpcndheSBj
YWxpYnJlIGFuZCByZXNjdWUgYmV0YTItYWdvbmlzdCB1c2U/PC90aXRsZT48c2Vjb25kYXJ5LXRp
dGxlPlJlc3BpciBNZWQ8L3NlY29uZGFyeS10aXRsZT48L3RpdGxlcz48cGVyaW9kaWNhbD48ZnVs
bC10aXRsZT5SZXNwaXIgTWVkPC9mdWxsLXRpdGxlPjwvcGVyaW9kaWNhbD48cGFnZXM+MzE5LTIz
PC9wYWdlcz48dm9sdW1lPjk1PC92b2x1bWU+PG51bWJlcj41PC9udW1iZXI+PGVkaXRpb24+MjAw
MS8wNi8wODwvZWRpdGlvbj48a2V5d29yZHM+PGtleXdvcmQ+QWRvbGVzY2VudDwva2V5d29yZD48
a2V5d29yZD5BZHJlbmVyZ2ljIGJldGEtQWdvbmlzdHMvKmFkbWluaXN0cmF0aW9uICZhbXA7IGRv
c2FnZTwva2V5d29yZD48a2V5d29yZD5BZHVsdDwva2V5d29yZD48a2V5d29yZD5BZ2VkPC9rZXl3
b3JkPjxrZXl3b3JkPkFzdGhtYS8qZHJ1ZyB0aGVyYXB5L3BoeXNpb3BhdGhvbG9neTwva2V5d29y
ZD48a2V5d29yZD5Dcm9zcy1TZWN0aW9uYWwgU3R1ZGllczwva2V5d29yZD48a2V5d29yZD5GZW1h
bGU8L2tleXdvcmQ+PGtleXdvcmQ+Rm9sbG93LVVwIFN0dWRpZXM8L2tleXdvcmQ+PGtleXdvcmQ+
Rm9yY2VkIEV4cGlyYXRvcnkgVm9sdW1lL2RydWcgZWZmZWN0czwva2V5d29yZD48a2V5d29yZD5I
dW1hbnM8L2tleXdvcmQ+PGtleXdvcmQ+TG9uZ2l0dWRpbmFsIFN0dWRpZXM8L2tleXdvcmQ+PGtl
eXdvcmQ+TWFsZTwva2V5d29yZD48a2V5d29yZD5NaWRkbGUgQWdlZDwva2V5d29yZD48a2V5d29y
ZD5QZWFrIEV4cGlyYXRvcnkgRmxvdyBSYXRlPC9rZXl3b3JkPjxrZXl3b3JkPlJlcHJvZHVjaWJp
bGl0eSBvZiBSZXN1bHRzPC9rZXl3b3JkPjxrZXl3b3JkPipSZXNlYXJjaCBEZXNpZ248L2tleXdv
cmQ+PGtleXdvcmQ+KlN1cnZleXMgYW5kIFF1ZXN0aW9ubmFpcmVzPC9rZXl3b3JkPjxrZXl3b3Jk
PlRyZWF0bWVudCBPdXRjb21lPC9rZXl3b3JkPjwva2V5d29yZHM+PGRhdGVzPjx5ZWFyPjIwMDE8
L3llYXI+PHB1Yi1kYXRlcz48ZGF0ZT5NYXk8L2RhdGU+PC9wdWItZGF0ZXM+PC9kYXRlcz48aXNi
bj4wOTU0LTYxMTEgKFByaW50KSYjeEQ7MDk1NC02MTExPC9pc2JuPjxhY2Nlc3Npb24tbnVtPjEx
MzkyNTcwPC9hY2Nlc3Npb24tbnVtPjx1cmxzPjwvdXJscz48ZWxlY3Ryb25pYy1yZXNvdXJjZS1u
dW0+MTAuMTA1My9ybWVkLjIwMDEuMTAzNDwvZWxlY3Ryb25pYy1yZXNvdXJjZS1udW0+PHJlbW90
ZS1kYXRhYmFzZS1wcm92aWRlcj5OTE08L3JlbW90ZS1kYXRhYmFzZS1wcm92aWRlcj48bGFuZ3Vh
Z2U+ZW5nPC9sYW5ndWFnZT48L3JlY29yZD48L0NpdGU+PENpdGU+PEF1dGhvcj5XeXJ3aWNoPC9B
dXRob3I+PFllYXI+MjAxMTwvWWVhcj48UmVjTnVtPjE4NjwvUmVjTnVtPjxyZWNvcmQ+PHJlYy1u
dW1iZXI+MTg2PC9yZWMtbnVtYmVyPjxmb3JlaWduLWtleXM+PGtleSBhcHA9IkVOIiBkYi1pZD0i
eHNlOXNzOXQ4YTk5ZHVlcnZ4aHhld2Y1MGVzczJlYWV6end2IiB0aW1lc3RhbXA9IjE2NjU5MjUx
NjYiPjE4Njwva2V5PjwvZm9yZWlnbi1rZXlzPjxyZWYtdHlwZSBuYW1lPSJKb3VybmFsIEFydGlj
bGUiPjE3PC9yZWYtdHlwZT48Y29udHJpYnV0b3JzPjxhdXRob3JzPjxhdXRob3I+V3lyd2ljaCwg
SyBXPC9hdXRob3I+PGF1dGhvcj5LaGFuLCBTIEE8L2F1dGhvcj48YXV0aG9yPk5hdmFyYXRuYW0s
IFA8L2F1dGhvcj48YXV0aG9yPk5vbHRlLCBILjwvYXV0aG9yPjxhdXRob3I+R2F0ZXMsIEQuIEYu
LCBKci48L2F1dGhvcj48L2F1dGhvcnM+PC9jb250cmlidXRvcnM+PGF1dGgtYWRkcmVzcz5XeXJ3
aWNoLCBLYXRobGVlbiBXLiBVbml0ZWQgQmlvU291cmNlIENvcnBvcmF0aW9uLCA3MTAxIFdpc2Nv
bnNpbiBBdmVudWUsIFN1aXRlIDYwMCwgQmV0aGVzZGEsIE1EIDIwODE0LCBVU0EuIGthdGh5Lnd5
cndpY2hAdW5pdGVkYmlvc291cmNlLmNvbTwvYXV0aC1hZGRyZXNzPjx0aXRsZXM+PHRpdGxlPlZh
bGlkYXRpb24gYW5kIGFncmVlbWVudCBhY3Jvc3MgZm91ciB2ZXJzaW9ucyBvZiB0aGUgYXN0aG1h
IGNvbnRyb2wgcXVlc3Rpb25uYWlyZSBpbiBwYXRpZW50cyB3aXRoIHBlcnNpc3RlbnQgYXN0aG1h
PC90aXRsZT48c2Vjb25kYXJ5LXRpdGxlPlJlc3BpcmF0b3J5IE1lZGljaW5lPC9zZWNvbmRhcnkt
dGl0bGU+PC90aXRsZXM+PHBlcmlvZGljYWw+PGZ1bGwtdGl0bGU+UmVzcGlyYXRvcnkgTWVkaWNp
bmU8L2Z1bGwtdGl0bGU+PC9wZXJpb2RpY2FsPjxwYWdlcz42OTgtNzEyPC9wYWdlcz48dm9sdW1l
PjEwNTwvdm9sdW1lPjxudW1iZXI+NTwvbnVtYmVyPjxrZXl3b3Jkcz48a2V5d29yZD5BZG9sZXNj
ZW50PC9rZXl3b3JkPjxrZXl3b3JkPkFkdWx0PC9rZXl3b3JkPjxrZXl3b3JkPipBbnRpLUFzdGht
YXRpYyBBZ2VudHMvdHUgW1RoZXJhcGV1dGljIFVzZV08L2tleXdvcmQ+PGtleXdvcmQ+KkFzdGht
YS9kdCBbRHJ1ZyBUaGVyYXB5XTwva2V5d29yZD48a2V5d29yZD5Bc3RobWEvZXAgW0VwaWRlbWlv
bG9neV08L2tleXdvcmQ+PGtleXdvcmQ+QXN0aG1hL3B4IFtQc3ljaG9sb2d5XTwva2V5d29yZD48
a2V5d29yZD5DaGlsZDwva2V5d29yZD48a2V5d29yZD5DbGluaWNhbCBUcmlhbHMsIFBoYXNlIElJ
SSBhcyBUb3BpYzwva2V5d29yZD48a2V5d29yZD5GZW1hbGU8L2tleXdvcmQ+PGtleXdvcmQ+SGVh
bHRoIFN0YXR1cyBJbmRpY2F0b3JzPC9rZXl3b3JkPjxrZXl3b3JkPkh1bWFuczwva2V5d29yZD48
a2V5d29yZD5NYWxlPC9rZXl3b3JkPjxrZXl3b3JkPk11bHRpY2VudGVyIFN0dWRpZXMgYXMgVG9w
aWM8L2tleXdvcmQ+PGtleXdvcmQ+UHN5Y2hvbWV0cmljczwva2V5d29yZD48a2V5d29yZD5RdWFs
aXR5IG9mIExpZmUvcHggW1BzeWNob2xvZ3ldPC9rZXl3b3JkPjxrZXl3b3JkPlJhbmRvbWl6ZWQg
Q29udHJvbGxlZCBUcmlhbHMgYXMgVG9waWM8L2tleXdvcmQ+PGtleXdvcmQ+U2V2ZXJpdHkgb2Yg
SWxsbmVzcyBJbmRleDwva2V5d29yZD48a2V5d29yZD4qU3VydmV5cyBhbmQgUXVlc3Rpb25uYWly
ZXM8L2tleXdvcmQ+PGtleXdvcmQ+VHJlYXRtZW50IE91dGNvbWU8L2tleXdvcmQ+PGtleXdvcmQ+
WW91bmcgQWR1bHQ8L2tleXdvcmQ+PGtleXdvcmQ+MCAoQW50aS1Bc3RobWF0aWMgQWdlbnRzKTwv
a2V5d29yZD48a2V5d29yZD5RdWVzdGlvbm5haXJlczwva2V5d29yZD48a2V5d29yZD5Bc3RobWE8
L2tleXdvcmQ+PC9rZXl3b3Jkcz48ZGF0ZXM+PHllYXI+MjAxMTwveWVhcj48cHViLWRhdGVzPjxk
YXRlPk1heTwvZGF0ZT48L3B1Yi1kYXRlcz48L2RhdGVzPjxpc2JuPjE1MzItMzA2NDwvaXNibj48
YWNjZXNzaW9uLW51bT4yMTE0NjM4OTwvYWNjZXNzaW9uLW51bT48dXJscz48cmVsYXRlZC11cmxz
Pjx1cmw+aHR0cHM6Ly9vdmlkc3Aub3ZpZC5jb20vb3ZpZHdlYi5jZ2k/VD1KUyZhbXA7Q1NDPVkm
YW1wO05FV1M9TiZhbXA7UEFHRT1mdWxsdGV4dCZhbXA7RD1tZWQ4JmFtcDtBTj0yMTE0NjM4OSBo
dHRwOi8vcmVzb2x2ZXIuZWJzY29ob3N0LmNvbS9vcGVudXJsP2lzc249MDk1NDYxMTEmYW1wO1Zv
bHVtZT0xMDUmYW1wO2lzc3VlPTUmYW1wO3NwYWdlPTY5OCZhbXA7dGl0bGU9VmFsaWRhdGlvbith
bmQrYWdyZWVtZW50K2Fjcm9zcytmb3VyK3ZlcnNpb25zK29mK3RoZSthc3RobWErY29udHJvbCtx
dWVzdGlvbm5haXJlK2luK3BhdGllbnRzK3dpdGgrcGVyc2lzdGVudCthc3RobWEuJmFtcDt5ZWFy
PTIwMTEmYW1wO2F1bGFzdD1XeXJ3aWNoPC91cmw+PC9yZWxhdGVkLXVybHM+PC91cmxzPjxjdXN0
b20xPlJBWVlBTi1JTkNMVVNJT046IHsmcXVvdDtBbm5hJnF1b3Q7PSZndDsmcXVvdDtJbmNsdWRl
ZCZxdW90OywgJnF1b3Q7RWthdGVyaW5hJnF1b3Q7PSZndDsmcXVvdDtJbmNsdWRlZCZxdW90O30g
fCBSQVlZQU4tTEFCRUxTOiBBQ1E8L2N1c3RvbTE+PGxhbmd1YWdlPkVuZ2xpc2g8L2xhbmd1YWdl
PjwvcmVjb3JkPjwvQ2l0ZT48Q2l0ZT48QXV0aG9yPkp1bmlwZXI8L0F1dGhvcj48WWVhcj4xOTk5
PC9ZZWFyPjxSZWNOdW0+MTg0PC9SZWNOdW0+PHJlY29yZD48cmVjLW51bWJlcj4xODQ8L3JlYy1u
dW1iZXI+PGZvcmVpZ24ta2V5cz48a2V5IGFwcD0iRU4iIGRiLWlkPSJ4c2U5c3M5dDhhOTlkdWVy
dnhoeGV3ZjUwZXNzMmVhZXp6d3YiIHRpbWVzdGFtcD0iMTY2NTkyNTE2NiI+MTg0PC9rZXk+PC9m
b3JlaWduLWtleXM+PHJlZi10eXBlIG5hbWU9IkpvdXJuYWwgQXJ0aWNsZSI+MTc8L3JlZi10eXBl
Pjxjb250cmlidXRvcnM+PGF1dGhvcnM+PGF1dGhvcj5KdW5pcGVyLCBFIEY8L2F1dGhvcj48YXV0
aG9yPk8mYXBvcztCeXJuZSwgUCBNPC9hdXRob3I+PGF1dGhvcj5HdXlhdHQsIEcgSDwvYXV0aG9y
PjxhdXRob3I+RmVycmllLCBQLiBKLjwvYXV0aG9yPjxhdXRob3I+S2luZywgRC4gUi48L2F1dGhv
cj48L2F1dGhvcnM+PC9jb250cmlidXRvcnM+PGF1dGgtYWRkcmVzcz5KdW5pcGVyLCBFIEYuIERl
cHQgb2YgQ2xpbmljYWwgRXBpZGVtaW9sb2d5IGFuZCBCaW9zdGF0aXN0aWNzLCBNY01hc3RlciBV
bml2ZXJzaXR5IEZhY3VsdHkgb2YgSGVhbHRoIFNjaWVuY2VzLCBIYW1pbHRvbiwgT250YXJpbywg
Q2FuYWRhLjwvYXV0aC1hZGRyZXNzPjx0aXRsZXM+PHRpdGxlPkRldmVsb3BtZW50IGFuZCB2YWxp
ZGF0aW9uIG9mIGEgcXVlc3Rpb25uYWlyZSB0byBtZWFzdXJlIGFzdGhtYSBjb250cm9sPC90aXRs
ZT48c2Vjb25kYXJ5LXRpdGxlPkV1cm9wZWFuIFJlc3BpcmF0b3J5IEpvdXJuYWw8L3NlY29uZGFy
eS10aXRsZT48L3RpdGxlcz48cGVyaW9kaWNhbD48ZnVsbC10aXRsZT5FdXJvcGVhbiBSZXNwaXJh
dG9yeSBKb3VybmFsPC9mdWxsLXRpdGxlPjwvcGVyaW9kaWNhbD48cGFnZXM+OTAyLTc8L3BhZ2Vz
Pjx2b2x1bWU+MTQ8L3ZvbHVtZT48bnVtYmVyPjQ8L251bWJlcj48a2V5d29yZHM+PGtleXdvcmQ+
QWRvbGVzY2VudDwva2V5d29yZD48a2V5d29yZD5BZHVsdDwva2V5d29yZD48a2V5d29yZD5BZ2Vk
PC9rZXl3b3JkPjxrZXl3b3JkPipBc3RobWEvZGkgW0RpYWdub3Npc108L2tleXdvcmQ+PGtleXdv
cmQ+QXN0aG1hL3BwIFtQaHlzaW9wYXRob2xvZ3ld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GtleXdvcmQ+UXVlc3Rpb25uYWlyZXM8L2tleXdvcmQ+PGtleXdvcmQ+QXN0
aG1hPC9rZXl3b3JkPjwva2V5d29yZHM+PGRhdGVzPjx5ZWFyPjE5OTk8L3llYXI+PHB1Yi1kYXRl
cz48ZGF0ZT5PY3Q8L2RhdGU+PC9wdWItZGF0ZXM+PC9kYXRlcz48aXNibj4wOTAzLTE5MzY8L2lz
Ym4+PGFjY2Vzc2lvbi1udW0+MTA1NzMyNDA8L2FjY2Vzc2lvbi1udW0+PHVybHM+PHJlbGF0ZWQt
dXJscz48dXJsPmh0dHBzOi8vb3ZpZHNwLm92aWQuY29tL292aWR3ZWIuY2dpP1Q9SlMmYW1wO0NT
Qz1ZJmFtcDtORVdTPU4mYW1wO1BBR0U9ZnVsbHRleHQmYW1wO0Q9bWVkNCZhbXA7QU49MTA1NzMy
NDAgaHR0cDovL3Jlc29sdmVyLmVic2NvaG9zdC5jb20vb3BlbnVybD9pc3NuPTA5MDMxOTM2JmFt
cDtWb2x1bWU9MTQmYW1wO2lzc3VlPTQmYW1wO3NwYWdlPTkwMiZhbXA7dGl0bGU9RGV2ZWxvcG1l
bnQrYW5kK3ZhbGlkYXRpb24rb2YrYStxdWVzdGlvbm5haXJlK3RvK21lYXN1cmUrYXN0aG1hK2Nv
bnRyb2wuJmFtcDt5ZWFyPTE5OTkmYW1wO2F1bGFzdD1KdW5pcGVyPC91cmw+PHVybD5odHRwczov
L2Vyai5lcnNqb3VybmFscy5jb20vY29udGVudC9lcmovMTQvNC85MDIuZnVsbC5wZGY8L3VybD48
L3JlbGF0ZWQtdXJscz48L3VybHM+PGN1c3RvbTE+UkFZWUFOLUlOQ0xVU0lPTjogeyZxdW90O0Fu
bmEmcXVvdDs9Jmd0OyZxdW90O0luY2x1ZGVkJnF1b3Q7LCAmcXVvdDtFa2F0ZXJpbmEmcXVvdDs9
Jmd0OyZxdW90O0luY2x1ZGVkJnF1b3Q7fSB8IFJBWVlBTi1MQUJFTFM6IEFDUTwvY3VzdG9tMT48
bGFuZ3VhZ2U+RW5nbGlzaDwvbGFuZ3VhZ2U+PC9yZWNvcmQ+PC9DaXRlPjwvRW5kTm90ZT4A
</w:fldData>
              </w:fldChar>
            </w:r>
            <w:r w:rsidR="007E24D9">
              <w:rPr>
                <w:sz w:val="20"/>
                <w:szCs w:val="20"/>
              </w:rPr>
              <w:instrText xml:space="preserve"> ADDIN EN.CITE.DATA </w:instrText>
            </w:r>
            <w:r w:rsidR="007E24D9">
              <w:rPr>
                <w:sz w:val="20"/>
                <w:szCs w:val="20"/>
              </w:rPr>
            </w:r>
            <w:r w:rsidR="007E24D9">
              <w:rPr>
                <w:sz w:val="20"/>
                <w:szCs w:val="20"/>
              </w:rPr>
              <w:fldChar w:fldCharType="end"/>
            </w:r>
            <w:r w:rsidRPr="007B51F4">
              <w:rPr>
                <w:sz w:val="20"/>
                <w:szCs w:val="20"/>
              </w:rPr>
            </w:r>
            <w:r w:rsidRPr="007B51F4">
              <w:rPr>
                <w:sz w:val="20"/>
                <w:szCs w:val="20"/>
              </w:rPr>
              <w:fldChar w:fldCharType="separate"/>
            </w:r>
            <w:r w:rsidR="00E83C39" w:rsidRPr="00E83C39">
              <w:rPr>
                <w:noProof/>
                <w:sz w:val="20"/>
                <w:szCs w:val="20"/>
                <w:vertAlign w:val="superscript"/>
              </w:rPr>
              <w:t>58-60</w:t>
            </w:r>
            <w:r w:rsidRPr="007B51F4">
              <w:rPr>
                <w:sz w:val="20"/>
                <w:szCs w:val="20"/>
              </w:rPr>
              <w:fldChar w:fldCharType="end"/>
            </w:r>
          </w:p>
        </w:tc>
        <w:tc>
          <w:tcPr>
            <w:tcW w:w="743" w:type="dxa"/>
            <w:vAlign w:val="center"/>
          </w:tcPr>
          <w:p w14:paraId="330CD950"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7B51F4">
              <w:rPr>
                <w:rFonts w:ascii="Calibri" w:hAnsi="Calibri"/>
                <w:b/>
                <w:bCs/>
              </w:rPr>
              <w:t>±</w:t>
            </w:r>
          </w:p>
        </w:tc>
        <w:tc>
          <w:tcPr>
            <w:tcW w:w="1064" w:type="dxa"/>
            <w:vAlign w:val="center"/>
          </w:tcPr>
          <w:p w14:paraId="0EF9A636"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74" w:type="dxa"/>
            <w:vAlign w:val="center"/>
          </w:tcPr>
          <w:p w14:paraId="1A6A186C"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7337A08D"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09" w:type="dxa"/>
            <w:vAlign w:val="center"/>
          </w:tcPr>
          <w:p w14:paraId="38173FB4"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6EF3A73E"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9" w:type="dxa"/>
            <w:vAlign w:val="center"/>
          </w:tcPr>
          <w:p w14:paraId="1463E0F9" w14:textId="77777777" w:rsidR="00915688" w:rsidRPr="006D73A1"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56BA7637"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cstheme="minorHAnsi"/>
                <w:b/>
                <w:bCs/>
                <w:sz w:val="16"/>
                <w:szCs w:val="16"/>
                <w:vertAlign w:val="superscript"/>
              </w:rPr>
              <w:t>C</w:t>
            </w:r>
          </w:p>
        </w:tc>
        <w:tc>
          <w:tcPr>
            <w:tcW w:w="709" w:type="dxa"/>
            <w:vAlign w:val="center"/>
          </w:tcPr>
          <w:p w14:paraId="4A55F9F1"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5F6263D9"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c>
          <w:tcPr>
            <w:tcW w:w="708" w:type="dxa"/>
            <w:vAlign w:val="center"/>
          </w:tcPr>
          <w:p w14:paraId="5C9D58BE"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0F0688">
              <w:rPr>
                <w:rFonts w:ascii="Calibri" w:hAnsi="Calibri"/>
                <w:b/>
                <w:bCs/>
              </w:rPr>
              <w:t>+</w:t>
            </w:r>
          </w:p>
        </w:tc>
        <w:tc>
          <w:tcPr>
            <w:tcW w:w="1134" w:type="dxa"/>
            <w:vAlign w:val="center"/>
          </w:tcPr>
          <w:p w14:paraId="1B6253DB" w14:textId="77777777" w:rsidR="00915688" w:rsidRPr="001C270D"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cstheme="minorHAnsi"/>
                <w:b/>
                <w:bCs/>
                <w:sz w:val="16"/>
                <w:szCs w:val="16"/>
                <w:vertAlign w:val="superscript"/>
              </w:rPr>
              <w:t>A,C</w:t>
            </w:r>
            <w:proofErr w:type="gramEnd"/>
          </w:p>
        </w:tc>
        <w:tc>
          <w:tcPr>
            <w:tcW w:w="709" w:type="dxa"/>
            <w:vAlign w:val="center"/>
          </w:tcPr>
          <w:p w14:paraId="2637C271" w14:textId="77777777" w:rsidR="00915688" w:rsidRPr="006D73A1"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442B2046"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eastAsia="Times New Roman"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c>
          <w:tcPr>
            <w:tcW w:w="709" w:type="dxa"/>
            <w:vAlign w:val="center"/>
          </w:tcPr>
          <w:p w14:paraId="4581F240" w14:textId="77777777" w:rsidR="00915688" w:rsidRPr="001C270D"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zh-CN"/>
              </w:rPr>
            </w:pPr>
            <w:r w:rsidRPr="000F0688">
              <w:rPr>
                <w:rFonts w:ascii="Calibri" w:hAnsi="Calibri"/>
                <w:b/>
                <w:bCs/>
              </w:rPr>
              <w:t>-</w:t>
            </w:r>
          </w:p>
        </w:tc>
        <w:tc>
          <w:tcPr>
            <w:tcW w:w="1134" w:type="dxa"/>
            <w:vAlign w:val="center"/>
          </w:tcPr>
          <w:p w14:paraId="25374C68" w14:textId="77777777" w:rsidR="00915688" w:rsidRPr="00F435B2"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C</w:t>
            </w:r>
            <w:proofErr w:type="gramEnd"/>
          </w:p>
        </w:tc>
      </w:tr>
      <w:tr w:rsidR="00915688" w:rsidRPr="001C270D" w14:paraId="70F3934E" w14:textId="77777777" w:rsidTr="00E511F7">
        <w:trPr>
          <w:trHeight w:val="121"/>
        </w:trPr>
        <w:tc>
          <w:tcPr>
            <w:cnfStyle w:val="001000000000" w:firstRow="0" w:lastRow="0" w:firstColumn="1" w:lastColumn="0" w:oddVBand="0" w:evenVBand="0" w:oddHBand="0" w:evenHBand="0" w:firstRowFirstColumn="0" w:firstRowLastColumn="0" w:lastRowFirstColumn="0" w:lastRowLastColumn="0"/>
            <w:tcW w:w="16302" w:type="dxa"/>
            <w:gridSpan w:val="17"/>
            <w:vAlign w:val="center"/>
          </w:tcPr>
          <w:p w14:paraId="67CAFA5C" w14:textId="77777777" w:rsidR="00915688" w:rsidRPr="00B34E17" w:rsidRDefault="00915688" w:rsidP="0046513E">
            <w:pPr>
              <w:spacing w:line="276" w:lineRule="auto"/>
              <w:jc w:val="center"/>
              <w:rPr>
                <w:rFonts w:ascii="Cambria Math" w:hAnsi="Cambria Math" w:cs="Cambria Math"/>
                <w:i/>
                <w:iCs/>
                <w:sz w:val="20"/>
                <w:szCs w:val="20"/>
              </w:rPr>
            </w:pPr>
            <w:r w:rsidRPr="00B34E17">
              <w:rPr>
                <w:i/>
                <w:iCs/>
                <w:sz w:val="20"/>
                <w:szCs w:val="20"/>
              </w:rPr>
              <w:t>Composite</w:t>
            </w:r>
          </w:p>
        </w:tc>
      </w:tr>
      <w:tr w:rsidR="00D22E80" w:rsidRPr="001C270D" w14:paraId="62CBB7FB" w14:textId="77777777" w:rsidTr="00E511F7">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B670927" w14:textId="7848C549" w:rsidR="00915688" w:rsidRPr="007B51F4" w:rsidRDefault="00915688" w:rsidP="0046513E">
            <w:pPr>
              <w:spacing w:line="276" w:lineRule="auto"/>
              <w:ind w:left="-20"/>
              <w:rPr>
                <w:sz w:val="20"/>
                <w:szCs w:val="20"/>
              </w:rPr>
            </w:pPr>
            <w:r w:rsidRPr="00143ED9">
              <w:rPr>
                <w:sz w:val="20"/>
                <w:szCs w:val="20"/>
              </w:rPr>
              <w:t>ACCI</w:t>
            </w:r>
            <w:r w:rsidRPr="004E60A3">
              <w:rPr>
                <w:rFonts w:eastAsia="Times New Roman" w:cstheme="minorHAnsi"/>
                <w:color w:val="000000"/>
                <w:sz w:val="20"/>
                <w:szCs w:val="20"/>
                <w:lang w:eastAsia="en-GB"/>
              </w:rPr>
              <w:fldChar w:fldCharType="begin">
                <w:fldData xml:space="preserve">PEVuZE5vdGU+PENpdGU+PEF1dGhvcj5QYXRpbm88L0F1dGhvcj48WWVhcj4yMDA4PC9ZZWFyPjxS
ZWNOdW0+MTkxPC9SZWNOdW0+PERpc3BsYXlUZXh0PjxzdHlsZSBmYWNlPSJzdXBlcnNjcmlwdCI+
NjU8L3N0eWxlPjwvRGlzcGxheVRleHQ+PHJlY29yZD48cmVjLW51bWJlcj4xOTE8L3JlYy1udW1i
ZXI+PGZvcmVpZ24ta2V5cz48a2V5IGFwcD0iRU4iIGRiLWlkPSJ4c2U5c3M5dDhhOTlkdWVydnho
eGV3ZjUwZXNzMmVhZXp6d3YiIHRpbWVzdGFtcD0iMTY2NTkyNTE2NiI+MTkxPC9rZXk+PC9mb3Jl
aWduLWtleXM+PHJlZi10eXBlIG5hbWU9IkpvdXJuYWwgQXJ0aWNsZSI+MTc8L3JlZi10eXBlPjxj
b250cmlidXRvcnM+PGF1dGhvcnM+PGF1dGhvcj5QYXRpbm8sIEMgTTwvYXV0aG9yPjxhdXRob3I+
T2tlbG8sIFMgTzwvYXV0aG9yPjxhdXRob3I+UmFuZCwgQyBTPC9hdXRob3I+PGF1dGhvcj5SaWVr
ZXJ0LCBLLiBBLjwvYXV0aG9yPjxhdXRob3I+S3Jpc2huYW4sIEouIEEuPC9hdXRob3I+PGF1dGhv
cj5UaG9tcHNvbiwgSy48L2F1dGhvcj48YXV0aG9yPlF1YXJ0ZXksIFIuIEkuPC9hdXRob3I+PGF1
dGhvcj5QZXJlei1XaWxsaWFtcywgRC48L2F1dGhvcj48YXV0aG9yPkJpbGRlcmJhY2ssIEEuPC9h
dXRob3I+PGF1dGhvcj5NZXJyaW1hbiwgQi48L2F1dGhvcj48YXV0aG9yPlBhdWxpbiwgTC48L2F1
dGhvcj48YXV0aG9yPkhhbnNlbCwgTi48L2F1dGhvcj48YXV0aG9yPkRpZXR0ZSwgRy4gQi48L2F1
dGhvcj48L2F1dGhvcnM+PC9jb250cmlidXRvcnM+PGF1dGgtYWRkcmVzcz5bUGF0aW5vLCBDZWNp
bGlhIE0uOyBSYW5kLCBDeW50aGlhIFMuOyBSaWVrZXJ0LCBLcmlzdGluIEEuOyBUaG9tcHNvbiwg
S2F0aHk7IEJpbGRlcmJhY2ssIEFuZHJldzsgSGFuc2VsLCBOYWRpYTsgRGlldHRlLCBHcmVnb3J5
IEIuXSBKb2hucyBIb3BraW5zIFVuaXYsIFNjaCBNZWQsIERlcHQgTWVkLCBEaXYgUHVsbSAmYW1w
OyBDcml0IENhcmUgTWVkLCBCYWx0aW1vcmUsIE1EIDIxMjA1IFVTQS4gW01lcnJpbWFuLCBCYXJy
eTsgRGlldHRlLCBHcmVnb3J5IEIuXSBKb2hucyBIb3BraW5zIFVuaXYsIEJsb29tYmVyZyBTY2gg
UHVibCBIZWFsdGgsIERlcHQgRXBpZGVtaW9sLCBCYWx0aW1vcmUsIE1EIDIxMjA1IFVTQS4gW0ty
aXNobmFuLCBKZXJyeSBBLl0gVW5pdiBDaGljYWdvLCBQdWxtICZhbXA7IENyaXQgQ2FyZSBNZWQg
U2VjdCwgQ2hpY2FnbywgSUwgNjA2MzcgVVNBLiBbT2tlbG8sIFNhbmRlIE8uXSBVbml2IE1hc3Nh
Y2h1c2V0dHMsIFNjaCBNZWQsIFdvcmNlc3RlciwgTUEgVVNBLiBbUGF1bGluLCBMYXVyYV0gSm9o
bnMgSG9wa2lucyBVbml2LCBEZXB0IFBlZGlhdCwgQmFsdGltb3JlLCBNRCAyMTIwNSBVU0EuIFtR
dWFydGV5LCBSdXRoIEkuOyBQZXJlei1XaWxsaWFtcywgRGVhbm5hXSBIb3dhcmQgVW5pdiwgRGVw
dCBNaWNyb2Jpb2wsIFdhc2hpbmd0b24sIERDIDIwMDU5IFVTQS4gRGlldHRlLCBHQiAoY29ycmVz
cG9uZGluZyBhdXRob3IpLCBKb2hucyBIb3BraW5zIFVuaXYsIFNjaCBNZWQsIERlcHQgTWVkLCBE
aXYgUHVsbSAmYW1wOyBDcml0IENhcmUgTWVkLCAxODMwIEUgTW9udW1lbnQgU3QsNXRoIEZsb29y
LCBCYWx0aW1vcmUsIE1EIDIxMjA1IFVTQS4gZ2RpZXR0ZUBqaG1pLmVkdTwvYXV0aC1hZGRyZXNz
Pjx0aXRsZXM+PHRpdGxlPlRoZSBBc3RobWEgQ29udHJvbCBhbmQgQ29tbXVuaWNhdGlvbiBJbnN0
cnVtZW50OiBBIGNsaW5pY2FsIHRvb2wgZGV2ZWxvcGVkIGZvciBldGhuaWNhbGx5IGRpdmVyc2Ug
cG9wdWxhdGlvbnM8L3RpdGxlPjxzZWNvbmRhcnktdGl0bGU+Sm91cm5hbCBvZiBBbGxlcmd5IGFu
ZCBDbGluaWNhbCBJbW11bm9sb2d5PC9zZWNvbmRhcnktdGl0bGU+PC90aXRsZXM+PHBlcmlvZGlj
YWw+PGZ1bGwtdGl0bGU+Sm91cm5hbCBvZiBBbGxlcmd5IGFuZCBDbGluaWNhbCBJbW11bm9sb2d5
PC9mdWxsLXRpdGxlPjwvcGVyaW9kaWNhbD48cGFnZXM+OTM2LTk0MzwvcGFnZXM+PHZvbHVtZT4x
MjI8L3ZvbHVtZT48bnVtYmVyPjU8L251bWJlcj48a2V5d29yZHM+PGtleXdvcmQ+QXN0aG1hIGNv
bnRyb2w8L2tleXdvcmQ+PGtleXdvcmQ+YXN0aG1hIHRyZWF0bWVudCBhc3NpZ25tZW50PC9rZXl3
b3JkPjxrZXl3b3JkPnZhbGlkYXRpb248L2tleXdvcmQ+PGtleXdvcmQ+cmFjaWFsPC9rZXl3b3Jk
PjxrZXl3b3JkPmRpc3Bhcml0aWVzPC9rZXl3b3JkPjxrZXl3b3JkPnF1YWxpdHkgb2YgYXN0aG1h
IGNhcmU8L2tleXdvcmQ+PGtleXdvcmQ+UVVBTElUWS1PRi1MSUZFPC9rZXl3b3JkPjxrZXl3b3Jk
PkhFQUxUSC1DQVJFIFVUSUxJWkFUSU9OPC9rZXl3b3JkPjxrZXl3b3JkPlVOSVRFRC1TVEFURVM8
L2tleXdvcmQ+PGtleXdvcmQ+UEFUSUVOVDwva2V5d29yZD48a2V5d29yZD5GQUNUT1JTPC9rZXl3
b3JkPjxrZXl3b3JkPlNFVkVSSVRZPC9rZXl3b3JkPjxrZXl3b3JkPlJBQ0U8L2tleXdvcmQ+PGtl
eXdvcmQ+QVNTT0NJQVRJT048L2tleXdvcmQ+PGtleXdvcmQ+TU9SVEFMSVRZPC9rZXl3b3JkPjxr
ZXl3b3JkPkNISUxEUkVOPC9rZXl3b3JkPjxrZXl3b3JkPkRJU0VBU0U8L2tleXdvcmQ+PGtleXdv
cmQ+QXN0aG1hPC9rZXl3b3JkPjwva2V5d29yZHM+PGRhdGVzPjx5ZWFyPjIwMDg8L3llYXI+PHB1
Yi1kYXRlcz48ZGF0ZT5Ob3Y8L2RhdGU+PC9wdWItZGF0ZXM+PC9kYXRlcz48aXNibj4wMDkxLTY3
NDk8L2lzYm4+PGFjY2Vzc2lvbi1udW0+V09TOjAwMDI2MDk0MDEwMDAxMjwvYWNjZXNzaW9uLW51
bT48dXJscz48cmVsYXRlZC11cmxzPjx1cmw+aHR0cHM6Ly93d3cuamFjaW9ubGluZS5vcmcvYXJ0
aWNsZS9TMDA5MS02NzQ5KDA4KTAxNTQ5LTIvcGRmPC91cmw+PC9yZWxhdGVkLXVybHM+PC91cmxz
PjxjdXN0b20xPlJBWVlBTi1JTkNMVVNJT046IHsmcXVvdDtBbm5hJnF1b3Q7PSZndDsmcXVvdDtJ
bmNsdWRlZCZxdW90OywgJnF1b3Q7RWthdGVyaW5hJnF1b3Q7PSZndDsmcXVvdDtJbmNsdWRlZCZx
dW90O30gfCBSQVlZQU4tTEFCRUxTOiBBQ0NJPC9jdXN0b20xPjxsYW5ndWFnZT5FbmdsaXNoPC9s
YW5ndWFnZT48L3JlY29yZD48L0NpdGU+PC9FbmROb3RlPgB=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QYXRpbm88L0F1dGhvcj48WWVhcj4yMDA4PC9ZZWFyPjxS
ZWNOdW0+MTkxPC9SZWNOdW0+PERpc3BsYXlUZXh0PjxzdHlsZSBmYWNlPSJzdXBlcnNjcmlwdCI+
NjU8L3N0eWxlPjwvRGlzcGxheVRleHQ+PHJlY29yZD48cmVjLW51bWJlcj4xOTE8L3JlYy1udW1i
ZXI+PGZvcmVpZ24ta2V5cz48a2V5IGFwcD0iRU4iIGRiLWlkPSJ4c2U5c3M5dDhhOTlkdWVydnho
eGV3ZjUwZXNzMmVhZXp6d3YiIHRpbWVzdGFtcD0iMTY2NTkyNTE2NiI+MTkxPC9rZXk+PC9mb3Jl
aWduLWtleXM+PHJlZi10eXBlIG5hbWU9IkpvdXJuYWwgQXJ0aWNsZSI+MTc8L3JlZi10eXBlPjxj
b250cmlidXRvcnM+PGF1dGhvcnM+PGF1dGhvcj5QYXRpbm8sIEMgTTwvYXV0aG9yPjxhdXRob3I+
T2tlbG8sIFMgTzwvYXV0aG9yPjxhdXRob3I+UmFuZCwgQyBTPC9hdXRob3I+PGF1dGhvcj5SaWVr
ZXJ0LCBLLiBBLjwvYXV0aG9yPjxhdXRob3I+S3Jpc2huYW4sIEouIEEuPC9hdXRob3I+PGF1dGhv
cj5UaG9tcHNvbiwgSy48L2F1dGhvcj48YXV0aG9yPlF1YXJ0ZXksIFIuIEkuPC9hdXRob3I+PGF1
dGhvcj5QZXJlei1XaWxsaWFtcywgRC48L2F1dGhvcj48YXV0aG9yPkJpbGRlcmJhY2ssIEEuPC9h
dXRob3I+PGF1dGhvcj5NZXJyaW1hbiwgQi48L2F1dGhvcj48YXV0aG9yPlBhdWxpbiwgTC48L2F1
dGhvcj48YXV0aG9yPkhhbnNlbCwgTi48L2F1dGhvcj48YXV0aG9yPkRpZXR0ZSwgRy4gQi48L2F1
dGhvcj48L2F1dGhvcnM+PC9jb250cmlidXRvcnM+PGF1dGgtYWRkcmVzcz5bUGF0aW5vLCBDZWNp
bGlhIE0uOyBSYW5kLCBDeW50aGlhIFMuOyBSaWVrZXJ0LCBLcmlzdGluIEEuOyBUaG9tcHNvbiwg
S2F0aHk7IEJpbGRlcmJhY2ssIEFuZHJldzsgSGFuc2VsLCBOYWRpYTsgRGlldHRlLCBHcmVnb3J5
IEIuXSBKb2hucyBIb3BraW5zIFVuaXYsIFNjaCBNZWQsIERlcHQgTWVkLCBEaXYgUHVsbSAmYW1w
OyBDcml0IENhcmUgTWVkLCBCYWx0aW1vcmUsIE1EIDIxMjA1IFVTQS4gW01lcnJpbWFuLCBCYXJy
eTsgRGlldHRlLCBHcmVnb3J5IEIuXSBKb2hucyBIb3BraW5zIFVuaXYsIEJsb29tYmVyZyBTY2gg
UHVibCBIZWFsdGgsIERlcHQgRXBpZGVtaW9sLCBCYWx0aW1vcmUsIE1EIDIxMjA1IFVTQS4gW0ty
aXNobmFuLCBKZXJyeSBBLl0gVW5pdiBDaGljYWdvLCBQdWxtICZhbXA7IENyaXQgQ2FyZSBNZWQg
U2VjdCwgQ2hpY2FnbywgSUwgNjA2MzcgVVNBLiBbT2tlbG8sIFNhbmRlIE8uXSBVbml2IE1hc3Nh
Y2h1c2V0dHMsIFNjaCBNZWQsIFdvcmNlc3RlciwgTUEgVVNBLiBbUGF1bGluLCBMYXVyYV0gSm9o
bnMgSG9wa2lucyBVbml2LCBEZXB0IFBlZGlhdCwgQmFsdGltb3JlLCBNRCAyMTIwNSBVU0EuIFtR
dWFydGV5LCBSdXRoIEkuOyBQZXJlei1XaWxsaWFtcywgRGVhbm5hXSBIb3dhcmQgVW5pdiwgRGVw
dCBNaWNyb2Jpb2wsIFdhc2hpbmd0b24sIERDIDIwMDU5IFVTQS4gRGlldHRlLCBHQiAoY29ycmVz
cG9uZGluZyBhdXRob3IpLCBKb2hucyBIb3BraW5zIFVuaXYsIFNjaCBNZWQsIERlcHQgTWVkLCBE
aXYgUHVsbSAmYW1wOyBDcml0IENhcmUgTWVkLCAxODMwIEUgTW9udW1lbnQgU3QsNXRoIEZsb29y
LCBCYWx0aW1vcmUsIE1EIDIxMjA1IFVTQS4gZ2RpZXR0ZUBqaG1pLmVkdTwvYXV0aC1hZGRyZXNz
Pjx0aXRsZXM+PHRpdGxlPlRoZSBBc3RobWEgQ29udHJvbCBhbmQgQ29tbXVuaWNhdGlvbiBJbnN0
cnVtZW50OiBBIGNsaW5pY2FsIHRvb2wgZGV2ZWxvcGVkIGZvciBldGhuaWNhbGx5IGRpdmVyc2Ug
cG9wdWxhdGlvbnM8L3RpdGxlPjxzZWNvbmRhcnktdGl0bGU+Sm91cm5hbCBvZiBBbGxlcmd5IGFu
ZCBDbGluaWNhbCBJbW11bm9sb2d5PC9zZWNvbmRhcnktdGl0bGU+PC90aXRsZXM+PHBlcmlvZGlj
YWw+PGZ1bGwtdGl0bGU+Sm91cm5hbCBvZiBBbGxlcmd5IGFuZCBDbGluaWNhbCBJbW11bm9sb2d5
PC9mdWxsLXRpdGxlPjwvcGVyaW9kaWNhbD48cGFnZXM+OTM2LTk0MzwvcGFnZXM+PHZvbHVtZT4x
MjI8L3ZvbHVtZT48bnVtYmVyPjU8L251bWJlcj48a2V5d29yZHM+PGtleXdvcmQ+QXN0aG1hIGNv
bnRyb2w8L2tleXdvcmQ+PGtleXdvcmQ+YXN0aG1hIHRyZWF0bWVudCBhc3NpZ25tZW50PC9rZXl3
b3JkPjxrZXl3b3JkPnZhbGlkYXRpb248L2tleXdvcmQ+PGtleXdvcmQ+cmFjaWFsPC9rZXl3b3Jk
PjxrZXl3b3JkPmRpc3Bhcml0aWVzPC9rZXl3b3JkPjxrZXl3b3JkPnF1YWxpdHkgb2YgYXN0aG1h
IGNhcmU8L2tleXdvcmQ+PGtleXdvcmQ+UVVBTElUWS1PRi1MSUZFPC9rZXl3b3JkPjxrZXl3b3Jk
PkhFQUxUSC1DQVJFIFVUSUxJWkFUSU9OPC9rZXl3b3JkPjxrZXl3b3JkPlVOSVRFRC1TVEFURVM8
L2tleXdvcmQ+PGtleXdvcmQ+UEFUSUVOVDwva2V5d29yZD48a2V5d29yZD5GQUNUT1JTPC9rZXl3
b3JkPjxrZXl3b3JkPlNFVkVSSVRZPC9rZXl3b3JkPjxrZXl3b3JkPlJBQ0U8L2tleXdvcmQ+PGtl
eXdvcmQ+QVNTT0NJQVRJT048L2tleXdvcmQ+PGtleXdvcmQ+TU9SVEFMSVRZPC9rZXl3b3JkPjxr
ZXl3b3JkPkNISUxEUkVOPC9rZXl3b3JkPjxrZXl3b3JkPkRJU0VBU0U8L2tleXdvcmQ+PGtleXdv
cmQ+QXN0aG1hPC9rZXl3b3JkPjwva2V5d29yZHM+PGRhdGVzPjx5ZWFyPjIwMDg8L3llYXI+PHB1
Yi1kYXRlcz48ZGF0ZT5Ob3Y8L2RhdGU+PC9wdWItZGF0ZXM+PC9kYXRlcz48aXNibj4wMDkxLTY3
NDk8L2lzYm4+PGFjY2Vzc2lvbi1udW0+V09TOjAwMDI2MDk0MDEwMDAxMjwvYWNjZXNzaW9uLW51
bT48dXJscz48cmVsYXRlZC11cmxzPjx1cmw+aHR0cHM6Ly93d3cuamFjaW9ubGluZS5vcmcvYXJ0
aWNsZS9TMDA5MS02NzQ5KDA4KTAxNTQ5LTIvcGRmPC91cmw+PC9yZWxhdGVkLXVybHM+PC91cmxz
PjxjdXN0b20xPlJBWVlBTi1JTkNMVVNJT046IHsmcXVvdDtBbm5hJnF1b3Q7PSZndDsmcXVvdDtJ
bmNsdWRlZCZxdW90OywgJnF1b3Q7RWthdGVyaW5hJnF1b3Q7PSZndDsmcXVvdDtJbmNsdWRlZCZx
dW90O30gfCBSQVlZQU4tTEFCRUxTOiBBQ0NJPC9jdXN0b20xPjxsYW5ndWFnZT5FbmdsaXNoPC9s
YW5ndWFnZT48L3JlY29yZD48L0NpdGU+PC9FbmROb3RlPgB=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4E60A3">
              <w:rPr>
                <w:rFonts w:eastAsia="Times New Roman" w:cstheme="minorHAnsi"/>
                <w:color w:val="000000"/>
                <w:sz w:val="20"/>
                <w:szCs w:val="20"/>
                <w:lang w:eastAsia="en-GB"/>
              </w:rPr>
            </w:r>
            <w:r w:rsidRPr="004E60A3">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65</w:t>
            </w:r>
            <w:r w:rsidRPr="004E60A3">
              <w:rPr>
                <w:rFonts w:eastAsia="Times New Roman" w:cstheme="minorHAnsi"/>
                <w:color w:val="000000"/>
                <w:sz w:val="20"/>
                <w:szCs w:val="20"/>
                <w:lang w:eastAsia="en-GB"/>
              </w:rPr>
              <w:fldChar w:fldCharType="end"/>
            </w:r>
            <w:r w:rsidRPr="0026455D">
              <w:rPr>
                <w:rFonts w:ascii="Calibri" w:eastAsia="Times New Roman" w:hAnsi="Calibri" w:cstheme="minorHAnsi"/>
                <w:sz w:val="20"/>
                <w:szCs w:val="20"/>
                <w:vertAlign w:val="superscript"/>
                <w:lang w:eastAsia="zh-CN"/>
              </w:rPr>
              <w:t>††</w:t>
            </w:r>
          </w:p>
        </w:tc>
        <w:tc>
          <w:tcPr>
            <w:tcW w:w="743" w:type="dxa"/>
            <w:vAlign w:val="center"/>
          </w:tcPr>
          <w:p w14:paraId="4AD6F3B6" w14:textId="77777777" w:rsidR="00915688" w:rsidRPr="007B51F4"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811771">
              <w:rPr>
                <w:rFonts w:ascii="Calibri" w:hAnsi="Calibri" w:cs="Calibri"/>
                <w:b/>
                <w:bCs/>
                <w:color w:val="000000"/>
              </w:rPr>
              <w:t>+</w:t>
            </w:r>
          </w:p>
        </w:tc>
        <w:tc>
          <w:tcPr>
            <w:tcW w:w="1064" w:type="dxa"/>
            <w:vAlign w:val="center"/>
          </w:tcPr>
          <w:p w14:paraId="33505F17" w14:textId="77777777" w:rsidR="00915688" w:rsidRPr="000F0688" w:rsidRDefault="00915688" w:rsidP="0046513E">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74" w:type="dxa"/>
            <w:vAlign w:val="center"/>
          </w:tcPr>
          <w:p w14:paraId="2D5CC442"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811771">
              <w:rPr>
                <w:rFonts w:ascii="Calibri" w:eastAsia="Times New Roman" w:hAnsi="Calibri" w:cs="Calibri"/>
                <w:b/>
                <w:bCs/>
                <w:lang w:eastAsia="zh-CN"/>
              </w:rPr>
              <w:t>-</w:t>
            </w:r>
          </w:p>
        </w:tc>
        <w:tc>
          <w:tcPr>
            <w:tcW w:w="1134" w:type="dxa"/>
            <w:vAlign w:val="center"/>
          </w:tcPr>
          <w:p w14:paraId="5AE1D5B7"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9" w:type="dxa"/>
            <w:vAlign w:val="center"/>
          </w:tcPr>
          <w:p w14:paraId="24D0C119"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811771">
              <w:rPr>
                <w:rFonts w:ascii="Calibri" w:eastAsia="Times New Roman" w:hAnsi="Calibri" w:cs="Calibri"/>
                <w:b/>
                <w:bCs/>
                <w:lang w:eastAsia="zh-CN"/>
              </w:rPr>
              <w:t>+</w:t>
            </w:r>
          </w:p>
        </w:tc>
        <w:tc>
          <w:tcPr>
            <w:tcW w:w="1134" w:type="dxa"/>
            <w:vAlign w:val="center"/>
          </w:tcPr>
          <w:p w14:paraId="778C99F8"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cstheme="minorHAnsi"/>
                <w:b/>
                <w:bCs/>
                <w:sz w:val="16"/>
                <w:szCs w:val="16"/>
                <w:vertAlign w:val="superscript"/>
              </w:rPr>
              <w:t>A,B</w:t>
            </w:r>
            <w:proofErr w:type="gramEnd"/>
            <w:r w:rsidRPr="000F0688">
              <w:rPr>
                <w:rFonts w:cstheme="minorHAnsi"/>
                <w:b/>
                <w:bCs/>
                <w:sz w:val="16"/>
                <w:szCs w:val="16"/>
                <w:vertAlign w:val="superscript"/>
              </w:rPr>
              <w:t>,C</w:t>
            </w:r>
          </w:p>
        </w:tc>
        <w:tc>
          <w:tcPr>
            <w:tcW w:w="709" w:type="dxa"/>
            <w:vAlign w:val="center"/>
          </w:tcPr>
          <w:p w14:paraId="67FBC0A5"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811771">
              <w:rPr>
                <w:rFonts w:ascii="Calibri" w:eastAsia="Times New Roman" w:hAnsi="Calibri" w:cs="Calibri"/>
                <w:b/>
                <w:bCs/>
                <w:lang w:eastAsia="zh-CN"/>
              </w:rPr>
              <w:t>-</w:t>
            </w:r>
          </w:p>
        </w:tc>
        <w:tc>
          <w:tcPr>
            <w:tcW w:w="1134" w:type="dxa"/>
            <w:vAlign w:val="center"/>
          </w:tcPr>
          <w:p w14:paraId="401A5607"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r w:rsidRPr="00F435B2">
              <w:rPr>
                <w:rFonts w:ascii="Cambria Math" w:hAnsi="Cambria Math" w:cs="Cambria Math"/>
                <w:sz w:val="20"/>
                <w:szCs w:val="20"/>
              </w:rPr>
              <w:t>⨁</w:t>
            </w:r>
            <w:r w:rsidRPr="00F435B2">
              <w:rPr>
                <w:rFonts w:ascii="Cambria Math" w:hAnsi="Cambria Math" w:cs="Cambria Math"/>
                <w:sz w:val="16"/>
                <w:szCs w:val="16"/>
              </w:rPr>
              <w:t>◯</w:t>
            </w:r>
            <w:r w:rsidRPr="009127C3">
              <w:rPr>
                <w:rFonts w:ascii="Cambria Math" w:hAnsi="Cambria Math" w:cs="Cambria Math"/>
                <w:sz w:val="16"/>
                <w:szCs w:val="16"/>
              </w:rPr>
              <w:t>◯◯</w:t>
            </w:r>
            <w:proofErr w:type="gramStart"/>
            <w:r>
              <w:rPr>
                <w:rFonts w:cstheme="minorHAnsi"/>
                <w:b/>
                <w:bCs/>
                <w:sz w:val="16"/>
                <w:szCs w:val="16"/>
                <w:vertAlign w:val="superscript"/>
              </w:rPr>
              <w:t>A,C</w:t>
            </w:r>
            <w:proofErr w:type="gramEnd"/>
          </w:p>
        </w:tc>
        <w:tc>
          <w:tcPr>
            <w:tcW w:w="709" w:type="dxa"/>
            <w:vAlign w:val="center"/>
          </w:tcPr>
          <w:p w14:paraId="4D632D73"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Pr>
                <w:rFonts w:ascii="Calibri" w:eastAsia="Times New Roman" w:hAnsi="Calibri" w:cs="Times New Roman"/>
                <w:lang w:eastAsia="zh-CN"/>
              </w:rPr>
              <w:t>?</w:t>
            </w:r>
          </w:p>
        </w:tc>
        <w:tc>
          <w:tcPr>
            <w:tcW w:w="1134" w:type="dxa"/>
            <w:vAlign w:val="center"/>
          </w:tcPr>
          <w:p w14:paraId="70D3659F"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p>
        </w:tc>
        <w:tc>
          <w:tcPr>
            <w:tcW w:w="708" w:type="dxa"/>
            <w:shd w:val="diagStripe" w:color="808080" w:themeColor="background1" w:themeShade="80" w:fill="F2F2F2" w:themeFill="background1" w:themeFillShade="F2"/>
            <w:vAlign w:val="center"/>
          </w:tcPr>
          <w:p w14:paraId="78EE8496"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1134" w:type="dxa"/>
            <w:shd w:val="diagStripe" w:color="808080" w:themeColor="background1" w:themeShade="80" w:fill="F2F2F2" w:themeFill="background1" w:themeFillShade="F2"/>
            <w:vAlign w:val="center"/>
          </w:tcPr>
          <w:p w14:paraId="71616A32"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p>
        </w:tc>
        <w:tc>
          <w:tcPr>
            <w:tcW w:w="709" w:type="dxa"/>
            <w:vAlign w:val="center"/>
          </w:tcPr>
          <w:p w14:paraId="4133FC2C"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811771">
              <w:rPr>
                <w:rFonts w:ascii="Calibri" w:eastAsia="Times New Roman" w:hAnsi="Calibri" w:cs="Calibri"/>
                <w:b/>
                <w:bCs/>
                <w:lang w:eastAsia="zh-CN"/>
              </w:rPr>
              <w:t>+</w:t>
            </w:r>
          </w:p>
        </w:tc>
        <w:tc>
          <w:tcPr>
            <w:tcW w:w="1134" w:type="dxa"/>
            <w:vAlign w:val="center"/>
          </w:tcPr>
          <w:p w14:paraId="025DEF24" w14:textId="77777777" w:rsidR="00915688" w:rsidRPr="000F0688" w:rsidRDefault="00915688" w:rsidP="0046513E">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proofErr w:type="gramStart"/>
            <w:r>
              <w:rPr>
                <w:rFonts w:cstheme="minorHAnsi"/>
                <w:b/>
                <w:bCs/>
                <w:sz w:val="16"/>
                <w:szCs w:val="16"/>
                <w:vertAlign w:val="superscript"/>
              </w:rPr>
              <w:t>A,C</w:t>
            </w:r>
            <w:proofErr w:type="gramEnd"/>
          </w:p>
        </w:tc>
        <w:tc>
          <w:tcPr>
            <w:tcW w:w="709" w:type="dxa"/>
            <w:vAlign w:val="center"/>
          </w:tcPr>
          <w:p w14:paraId="68ABF2AB"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Pr>
                <w:rFonts w:ascii="Calibri" w:eastAsia="Times New Roman" w:hAnsi="Calibri" w:cs="Times New Roman"/>
                <w:lang w:eastAsia="zh-CN"/>
              </w:rPr>
              <w:t>?</w:t>
            </w:r>
          </w:p>
        </w:tc>
        <w:tc>
          <w:tcPr>
            <w:tcW w:w="1134" w:type="dxa"/>
            <w:vAlign w:val="center"/>
          </w:tcPr>
          <w:p w14:paraId="27898BFA"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p>
        </w:tc>
      </w:tr>
      <w:tr w:rsidR="00915688" w:rsidRPr="001C270D" w14:paraId="7D56A81D" w14:textId="77777777" w:rsidTr="00E511F7">
        <w:trPr>
          <w:trHeight w:val="50"/>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808080" w:themeFill="background1" w:themeFillShade="80"/>
          </w:tcPr>
          <w:p w14:paraId="3C5E00EF" w14:textId="77777777" w:rsidR="00915688" w:rsidRPr="00B34E17" w:rsidRDefault="00915688" w:rsidP="0046513E">
            <w:pPr>
              <w:spacing w:line="276" w:lineRule="auto"/>
              <w:jc w:val="center"/>
              <w:rPr>
                <w:rFonts w:ascii="Calibri" w:eastAsia="Times New Roman" w:hAnsi="Calibri" w:cs="Times New Roman"/>
                <w:i/>
                <w:iCs/>
                <w:color w:val="FFFFFF" w:themeColor="background1"/>
                <w:sz w:val="20"/>
                <w:szCs w:val="20"/>
                <w:lang w:eastAsia="zh-CN"/>
              </w:rPr>
            </w:pPr>
            <w:r w:rsidRPr="00B34E17">
              <w:rPr>
                <w:rFonts w:ascii="Calibri" w:eastAsia="Times New Roman" w:hAnsi="Calibri" w:cs="Times New Roman"/>
                <w:i/>
                <w:iCs/>
                <w:color w:val="FFFFFF" w:themeColor="background1"/>
                <w:sz w:val="20"/>
                <w:szCs w:val="20"/>
                <w:lang w:eastAsia="zh-CN"/>
              </w:rPr>
              <w:t>Children and adolescents</w:t>
            </w:r>
          </w:p>
        </w:tc>
      </w:tr>
      <w:tr w:rsidR="00915688" w:rsidRPr="001C270D" w14:paraId="3C5BFE12" w14:textId="77777777" w:rsidTr="00E511F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FFFFFF" w:themeFill="background1"/>
            <w:vAlign w:val="center"/>
          </w:tcPr>
          <w:p w14:paraId="007C51D5" w14:textId="77777777" w:rsidR="00915688" w:rsidRPr="00B34E17" w:rsidRDefault="00915688" w:rsidP="0046513E">
            <w:pPr>
              <w:pStyle w:val="NormalWeb"/>
              <w:spacing w:before="0" w:beforeAutospacing="0" w:after="0" w:afterAutospacing="0"/>
              <w:jc w:val="center"/>
              <w:rPr>
                <w:rFonts w:ascii="Cambria Math" w:hAnsi="Cambria Math" w:cs="Cambria Math"/>
                <w:i/>
                <w:iCs/>
                <w:sz w:val="20"/>
                <w:szCs w:val="20"/>
                <w:lang w:eastAsia="zh-CN"/>
              </w:rPr>
            </w:pPr>
            <w:r w:rsidRPr="00B34E17">
              <w:rPr>
                <w:rFonts w:ascii="Calibri" w:hAnsi="Calibri"/>
                <w:i/>
                <w:iCs/>
                <w:sz w:val="20"/>
                <w:szCs w:val="20"/>
                <w:lang w:eastAsia="zh-CN"/>
              </w:rPr>
              <w:t>Quality of life</w:t>
            </w:r>
          </w:p>
        </w:tc>
      </w:tr>
      <w:tr w:rsidR="00AD3C7F" w:rsidRPr="001C270D" w14:paraId="2B917FE8" w14:textId="77777777" w:rsidTr="00E511F7">
        <w:trPr>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302EBA07" w14:textId="019CBC90" w:rsidR="00915688" w:rsidRPr="00A309A7" w:rsidRDefault="00915688" w:rsidP="0046513E">
            <w:pPr>
              <w:spacing w:line="276" w:lineRule="auto"/>
              <w:rPr>
                <w:rFonts w:eastAsia="Times New Roman" w:cstheme="minorHAnsi"/>
                <w:sz w:val="20"/>
                <w:szCs w:val="20"/>
                <w:lang w:eastAsia="zh-CN"/>
              </w:rPr>
            </w:pPr>
            <w:r w:rsidRPr="00A309A7">
              <w:rPr>
                <w:rFonts w:eastAsia="Times New Roman" w:cstheme="minorHAnsi"/>
                <w:sz w:val="20"/>
                <w:szCs w:val="20"/>
                <w:lang w:eastAsia="zh-CN"/>
              </w:rPr>
              <w:t>PAQLQ</w:t>
            </w:r>
            <w:r w:rsidRPr="00A309A7">
              <w:rPr>
                <w:rFonts w:cstheme="minorHAnsi"/>
                <w:sz w:val="20"/>
                <w:szCs w:val="20"/>
              </w:rPr>
              <w:fldChar w:fldCharType="begin">
                <w:fldData xml:space="preserve">PEVuZE5vdGU+PENpdGU+PEF1dGhvcj5KdW5pcGVyPC9BdXRob3I+PFllYXI+MTk5NjwvWWVhcj48
UmVjTnVtPjE3NTwvUmVjTnVtPjxEaXNwbGF5VGV4dD48c3R5bGUgZmFjZT0ic3VwZXJzY3JpcHQi
PjQ3LTQ5LDUxLDUyPC9zdHlsZT48L0Rpc3BsYXlUZXh0PjxyZWNvcmQ+PHJlYy1udW1iZXI+MTc1
PC9yZWMtbnVtYmVyPjxmb3JlaWduLWtleXM+PGtleSBhcHA9IkVOIiBkYi1pZD0ieHNlOXNzOXQ4
YTk5ZHVlcnZ4aHhld2Y1MGVzczJlYWV6end2IiB0aW1lc3RhbXA9IjE2NjU5MjUxNjYiPjE3NTwv
a2V5PjwvZm9yZWlnbi1rZXlzPjxyZWYtdHlwZSBuYW1lPSJKb3VybmFsIEFydGljbGUiPjE3PC9y
ZWYtdHlwZT48Y29udHJpYnV0b3JzPjxhdXRob3JzPjxhdXRob3I+SnVuaXBlciwgRSBGPC9hdXRo
b3I+PGF1dGhvcj5HdXlhdHQsIEcgSDwvYXV0aG9yPjxhdXRob3I+RmVlbnksIEQgSDwvYXV0aG9y
PjxhdXRob3I+RmVycmllLCBQLiBKLjwvYXV0aG9yPjxhdXRob3I+R3JpZmZpdGgsIEwuIEUuPC9h
dXRob3I+PGF1dGhvcj5Ub3duc2VuZCwgTS48L2F1dGhvcj48L2F1dGhvcnM+PC9jb250cmlidXRv
cnM+PGF1dGgtYWRkcmVzcz5NY21hc3RlciB1bml2LG1lZCBjdHIsZGVwdCBtZWQsaGFtaWx0b24s
b24gbDhuIDN6NSxjYW5hZGEuIE1jbWFzdGVyIHVuaXYsY3RyIGhsdGggZWNvbiAmYW1wOyBwb2xp
Y3kgYW5hbCxoYW1pbHRvbixvbiBsOG4gM3o1LGNhbmFkYS4gSnVuaXBlciwgRUYgKGNvcnJlc3Bv
bmRpbmcgYXV0aG9yKSwgTUNNQVNURVIgVU5JVixNRUQgQ1RSLERFUFQgQ0xJTiBFUElERU1JT0wg
JmFtcDsgQklPU1RBVCwxMjAwIE1BSU4gU1QgVyxIQU1JTFRPTixPTiBMOE4gM1o1LENBTkFEQS48
L2F1dGgtYWRkcmVzcz48dGl0bGVzPjx0aXRsZT5NZWFzdXJpbmcgcXVhbGl0eSBvZiBsaWZlIGlu
IGNoaWxkcmVuIHdpdGggYXN0aG1hPC90aXRsZT48c2Vjb25kYXJ5LXRpdGxlPlF1YWxpdHkgb2Yg
TGlmZSBSZXNlYXJjaDwvc2Vjb25kYXJ5LXRpdGxlPjwvdGl0bGVzPjxwZXJpb2RpY2FsPjxmdWxs
LXRpdGxlPlF1YWxpdHkgb2YgTGlmZSBSZXNlYXJjaDwvZnVsbC10aXRsZT48L3BlcmlvZGljYWw+
PHBhZ2VzPjM1LTQ2PC9wYWdlcz48dm9sdW1lPjU8L3ZvbHVtZT48bnVtYmVyPjE8L251bWJlcj48
a2V5d29yZHM+PGtleXdvcmQ+YXN0aG1hPC9rZXl3b3JkPjxrZXl3b3JkPmhlYWx0aC1yZWxhdGVk
IHF1YWxpdHkgb2YgbGlmZTwva2V5d29yZD48a2V5d29yZD5wYWVkaWF0cmljczwva2V5d29yZD48
a2V5d29yZD5PRi1MSUZFPC9rZXl3b3JkPjxrZXl3b3JkPlFVRVNUSU9OTkFJUkU8L2tleXdvcmQ+
PGtleXdvcmQ+U1lNUFRPTVM8L2tleXdvcmQ+PGtleXdvcmQ+T25seSBDaGlsZDwva2V5d29yZD48
a2V5d29yZD5DaGlsZDwva2V5d29yZD48a2V5d29yZD5RdWFsaXR5IG9mIExpZmU8L2tleXdvcmQ+
PC9rZXl3b3Jkcz48ZGF0ZXM+PHllYXI+MTk5NjwveWVhcj48cHViLWRhdGVzPjxkYXRlPkZlYjwv
ZGF0ZT48L3B1Yi1kYXRlcz48L2RhdGVzPjxpc2JuPjA5NjItOTM0MzwvaXNibj48YWNjZXNzaW9u
LW51bT5XT1M6QTE5OTZVQjIzNDAwMDA1PC9hY2Nlc3Npb24tbnVtPjx1cmxzPjwvdXJscz48Y3Vz
dG9tMT5SQVlZQU4tSU5DTFVTSU9OOiB7JnF1b3Q7QW5uYSZxdW90Oz0mZ3Q7JnF1b3Q7SW5jbHVk
ZWQmcXVvdDssICZxdW90O0VrYXRlcmluYSZxdW90Oz0mZ3Q7JnF1b3Q7SW5jbHVkZWQmcXVvdDt9
IHwgUkFZWUFOLUxBQkVMUzogUEFRTFE8L2N1c3RvbTE+PGxhbmd1YWdlPkVuZ2xpc2g8L2xhbmd1
YWdlPjwvcmVjb3JkPjwvQ2l0ZT48Q2l0ZT48QXV0aG9yPlRvd25zZW5kPC9BdXRob3I+PFllYXI+
MTk5MTwvWWVhcj48UmVjTnVtPjEyMDwvUmVjTnVtPjxyZWNvcmQ+PHJlYy1udW1iZXI+MTIwPC9y
ZWMtbnVtYmVyPjxmb3JlaWduLWtleXM+PGtleSBhcHA9IkVOIiBkYi1pZD0ieHNlOXNzOXQ4YTk5
ZHVlcnZ4aHhld2Y1MGVzczJlYWV6end2IiB0aW1lc3RhbXA9IjE2NDk0NTAwNTEiPjEyMDwva2V5
PjwvZm9yZWlnbi1rZXlzPjxyZWYtdHlwZSBuYW1lPSJKb3VybmFsIEFydGljbGUiPjE3PC9yZWYt
dHlwZT48Y29udHJpYnV0b3JzPjxhdXRob3JzPjxhdXRob3I+VG93bnNlbmQsIE08L2F1dGhvcj48
YXV0aG9yPkZlZW55LCBEIEg8L2F1dGhvcj48YXV0aG9yPkd1eWF0dCwgRyBIPC9hdXRob3I+PGF1
dGhvcj5GdXJsb25nLCBXLiBKLjwvYXV0aG9yPjxhdXRob3I+U2VpcCwgQS4gRS48L2F1dGhvcj48
YXV0aG9yPkRvbG92aWNoLCBKLjwvYXV0aG9yPjwvYXV0aG9ycz48L2NvbnRyaWJ1dG9ycz48YXV0
aC1hZGRyZXNzPkRlcGFydG1lbnQgb2YgQ2xpbmljYWwgRXBpZGVtaW9sb2d5IGFuZCBCaW9zdGF0
aXN0aWNzLCBNY01hc3RlciBVbml2ZXJzaXR5LCBIYW1pbHRvbiwgT250YXJpbywgQ2FuYWRhLjwv
YXV0aC1hZGRyZXNzPjx0aXRsZXM+PHRpdGxlPkV2YWx1YXRpb24gb2YgdGhlIGJ1cmRlbiBvZiBp
bGxuZXNzIGZvciBwZWRpYXRyaWMgYXN0aG1hdGljIHBhdGllbnRzIGFuZCB0aGVpciBwYXJlbnRz
PC90aXRsZT48c2Vjb25kYXJ5LXRpdGxlPkFubiBBbGxlcmd5PC9zZWNvbmRhcnktdGl0bGU+PC90
aXRsZXM+PHBlcmlvZGljYWw+PGZ1bGwtdGl0bGU+QW5uIEFsbGVyZ3k8L2Z1bGwtdGl0bGU+PC9w
ZXJpb2RpY2FsPjxwYWdlcz40MDMtODwvcGFnZXM+PHZvbHVtZT42Nzwvdm9sdW1lPjxudW1iZXI+
NDwvbnVtYmVyPjxlZGl0aW9uPjE5OTEvMTAvMDE8L2VkaXRpb24+PGtleXdvcmRzPjxrZXl3b3Jk
PkFkb2xlc2NlbnQ8L2tleXdvcmQ+PGtleXdvcmQ+QW54aWV0eTwva2V5d29yZD48a2V5d29yZD5B
c3RobWEvcGF0aG9sb2d5Lypwc3ljaG9sb2d5PC9rZXl3b3JkPjxrZXl3b3JkPkNoaWxkPC9rZXl3
b3JkPjxrZXl3b3JkPkRpc2FiaWxpdHkgRXZhbHVhdGlvbjwva2V5d29yZD48a2V5d29yZD5GZW1h
bGU8L2tleXdvcmQ+PGtleXdvcmQ+SHVtYW5zPC9rZXl3b3JkPjxrZXl3b3JkPk1hbGU8L2tleXdv
cmQ+PGtleXdvcmQ+UGFyZW50LUNoaWxkIFJlbGF0aW9uczwva2V5d29yZD48a2V5d29yZD5QYXJl
bnRpbmcvKnBzeWNob2xvZ3k8L2tleXdvcmQ+PGtleXdvcmQ+KlF1YWxpdHkgb2YgTGlmZTwva2V5
d29yZD48a2V5d29yZD5TdXJ2ZXlzIGFuZCBRdWVzdGlvbm5haXJlczwva2V5d29yZD48L2tleXdv
cmRzPjxkYXRlcz48eWVhcj4xOTkxPC95ZWFyPjxwdWItZGF0ZXM+PGRhdGU+T2N0PC9kYXRlPjwv
cHViLWRhdGVzPjwvZGF0ZXM+PGlzYm4+MDAwMy00NzM4IChQcmludCkmI3hEOzAwMDMtNDczODwv
aXNibj48YWNjZXNzaW9uLW51bT4xOTUyMjk2PC9hY2Nlc3Npb24tbnVtPjx1cmxzPjwvdXJscz48
cmVtb3RlLWRhdGFiYXNlLXByb3ZpZGVyPk5MTTwvcmVtb3RlLWRhdGFiYXNlLXByb3ZpZGVyPjxs
YW5ndWFnZT5lbmc8L2xhbmd1YWdlPjwvcmVjb3JkPjwvQ2l0ZT48Q2l0ZT48QXV0aG9yPldpbmc8
L0F1dGhvcj48WWVhcj4yMDEyPC9ZZWFyPjxSZWNOdW0+MjY2PC9SZWNOdW0+PHJlY29yZD48cmVj
LW51bWJlcj4yNjY8L3JlYy1udW1iZXI+PGZvcmVpZ24ta2V5cz48a2V5IGFwcD0iRU4iIGRiLWlk
PSJ2NXA5cmQ5ZDZ3ZGYyNmV3ZXY3cGR3MmRzNXpwZnBhd2R6djkiIHRpbWVzdGFtcD0iMTU5ODI2
MDEwNCI+MjY2PC9rZXk+PC9mb3JlaWduLWtleXM+PHJlZi10eXBlIG5hbWU9IkpvdXJuYWwgQXJ0
aWNsZSI+MTc8L3JlZi10eXBlPjxjb250cmlidXRvcnM+PGF1dGhvcnM+PGF1dGhvcj5XaW5nLCBB
LjwvYXV0aG9yPjxhdXRob3I+VXB0b24sIEouPC9hdXRob3I+PGF1dGhvcj5TdmVuc3NvbiwgSy48
L2F1dGhvcj48YXV0aG9yPldlbGxlciwgUC48L2F1dGhvcj48YXV0aG9yPkZsZXRjaGVyLCBNLjwv
YXV0aG9yPjxhdXRob3I+V2Fsa2VyLCBTLjwvYXV0aG9yPjwvYXV0aG9ycz48L2NvbnRyaWJ1dG9y
cz48YXV0aC1hZGRyZXNzPldpbmcsIEFubmllLiBFZHVjYXRpb24gZm9yIEhlYWx0aCwgVGhlIEF0
aGVuYWV1bSwgMTAgQ2h1cmNoIFN0cmVldCwgV2Fyd2ljayBDVjM0IDRBQiwgV2Fyd2lja3NoaXJl
LCBVSy48L2F1dGgtYWRkcmVzcz48dGl0bGVzPjx0aXRsZT5UaGUgc3RhbmRhcmRpemVkIGFuZCBt
aW5pIHZlcnNpb25zIG9mIHRoZSBQQVFMUSBhcmUgdmFsaWQsIHJlbGlhYmxlLCBhbmQgcmVzcG9u
c2l2ZSBtZWFzdXJlbWVudCB0b29sczwvdGl0bGU+PHNlY29uZGFyeS10aXRsZT5Kb3VybmFsIG9m
IENsaW5pY2FsIEVwaWRlbWlvbG9neTwvc2Vjb25kYXJ5LXRpdGxlPjwvdGl0bGVzPjxwZXJpb2Rp
Y2FsPjxmdWxsLXRpdGxlPkpvdXJuYWwgb2YgQ2xpbmljYWwgRXBpZGVtaW9sb2d5PC9mdWxsLXRp
dGxlPjwvcGVyaW9kaWNhbD48cGFnZXM+NjQzLTUwPC9wYWdlcz48dm9sdW1lPjY1PC92b2x1bWU+
PG51bWJlcj42PC9udW1iZXI+PGtleXdvcmRzPjxrZXl3b3JkPkFkb2xlc2NlbnQ8L2tleXdvcmQ+
PGtleXdvcmQ+QWxnb3JpdGhtczwva2V5d29yZD48a2V5d29yZD5Bc3RobWEvZGkgW0RpYWdub3Np
c108L2tleXdvcmQ+PGtleXdvcmQ+QXN0aG1hL3BwIFtQaHlzaW9wYXRob2xvZ3ldPC9rZXl3b3Jk
PjxrZXl3b3JkPkFzdGhtYS9weCBbUHN5Y2hvbG9neV08L2tleXdvcmQ+PGtleXdvcmQ+KkFzdGht
YTwva2V5d29yZD48a2V5d29yZD5DaGlsZDwva2V5d29yZD48a2V5d29yZD5GZW1hbGU8L2tleXdv
cmQ+PGtleXdvcmQ+SHVtYW5zPC9rZXl3b3JkPjxrZXl3b3JkPk1hbGU8L2tleXdvcmQ+PGtleXdv
cmQ+UHN5Y2hvbWV0cmljczwva2V5d29yZD48a2V5d29yZD4qUXVhbGl0eSBvZiBMaWZlPC9rZXl3
b3JkPjxrZXl3b3JkPlJlcHJvZHVjaWJpbGl0eSBvZiBSZXN1bHRzPC9rZXl3b3JkPjxrZXl3b3Jk
PlNldmVyaXR5IG9mIElsbG5lc3MgSW5kZXg8L2tleXdvcmQ+PGtleXdvcmQ+KlN1cnZleXMgYW5k
IFF1ZXN0aW9ubmFpcmVzL3N0IFtTdGFuZGFyZHNdPC9rZXl3b3JkPjwva2V5d29yZHM+PGRhdGVz
Pjx5ZWFyPjIwMTI8L3llYXI+PHB1Yi1kYXRlcz48ZGF0ZT5KdW48L2RhdGU+PC9wdWItZGF0ZXM+
PC9kYXRlcz48aXNibj4xODc4LTU5MjE8L2lzYm4+PGFjY2Vzc2lvbi1udW0+MjI1Mzc0Njg8L2Fj
Y2Vzc2lvbi1udW0+PHVybHM+PHJlbGF0ZWQtdXJscz48dXJsPmh0dHBzOi8vb3ZpZHNwLm92aWQu
Y29tL292aWR3ZWIuY2dpP1Q9SlMmYW1wO0NTQz1ZJmFtcDtORVdTPU4mYW1wO1BBR0U9ZnVsbHRl
eHQmYW1wO0Q9bWVkOSZhbXA7QU49MjI1Mzc0NjggaHR0cDovL3Jlc29sdmVyLmVic2NvaG9zdC5j
b20vb3BlbnVybD9pc3NuPTA4OTU0MzU2JmFtcDtWb2x1bWU9NjUmYW1wO2lzc3VlPTYmYW1wO3Nw
YWdlPTY0MyZhbXA7dGl0bGU9VGhlK3N0YW5kYXJkaXplZCthbmQrbWluaSt2ZXJzaW9ucytvZit0
aGUrUEFRTFErYXJlK3ZhbGlkJTJDK3JlbGlhYmxlJTJDK2FuZCtyZXNwb25zaXZlK21lYXN1cmVt
ZW50K3Rvb2xzLiZhbXA7eWVhcj0yMDEyJmFtcDthdWxhc3Q9V2luZzwvdXJsPjwvcmVsYXRlZC11
cmxzPjwvdXJscz48Y3VzdG9tMT5SQVlZQU4tSU5DTFVTSU9OOiB7JnF1b3Q7QW5uYSZxdW90Oz0m
Z3Q7JnF1b3Q7SW5jbHVkZWQmcXVvdDssICZxdW90O0VrYXRlcmluYSZxdW90Oz0mZ3Q7JnF1b3Q7
SW5jbHVkZWQmcXVvdDt9IHwgUkFZWUFOLUxBQkVMUzogTWluaVBBUUxRPC9jdXN0b20xPjxsYW5n
dWFnZT5FbmdsaXNoPC9sYW5ndWFnZT48L3JlY29yZD48L0NpdGU+PENpdGU+PEF1dGhvcj5KdW5p
cGVyPC9BdXRob3I+PFllYXI+MTk5NzwvWWVhcj48UmVjTnVtPjE3NjwvUmVjTnVtPjxyZWNvcmQ+
PHJlYy1udW1iZXI+MTc2PC9yZWMtbnVtYmVyPjxmb3JlaWduLWtleXM+PGtleSBhcHA9IkVOIiBk
Yi1pZD0ieHNlOXNzOXQ4YTk5ZHVlcnZ4aHhld2Y1MGVzczJlYWV6end2IiB0aW1lc3RhbXA9IjE2
NjU5MjUxNjYiPjE3Njwva2V5PjwvZm9yZWlnbi1rZXlzPjxyZWYtdHlwZSBuYW1lPSJKb3VybmFs
IEFydGljbGUiPjE3PC9yZWYtdHlwZT48Y29udHJpYnV0b3JzPjxhdXRob3JzPjxhdXRob3I+SnVu
aXBlciwgRSBGPC9hdXRob3I+PGF1dGhvcj5HdXlhdHQsIEcgSDwvYXV0aG9yPjxhdXRob3I+RmVl
bnksIEQgSDwvYXV0aG9yPjxhdXRob3I+R3JpZmZpdGgsIEwuIEUuPC9hdXRob3I+PGF1dGhvcj5G
ZXJyaWUsIFAuIEouPC9hdXRob3I+PC9hdXRob3JzPjwvY29udHJpYnV0b3JzPjxhdXRoLWFkZHJl
c3M+SnVuaXBlciwgRSBGLiBEZXB0IG9mIENsaW5pY2FsIEVwaWRlbWlvbG9neSwgTWNNYXN0ZXIg
VW5pdmVyc2l0eSwgSGFtaWx0b24sIE9udGFyaW8sIENhbmFkYS48L2F1dGgtYWRkcmVzcz48dGl0
bGVzPjx0aXRsZT5NaW5pbXVtIHNraWxscyByZXF1aXJlZCBieSBjaGlsZHJlbiB0byBjb21wbGV0
ZSBoZWFsdGgtcmVsYXRlZCBxdWFsaXR5IG9mIGxpZmUgaW5zdHJ1bWVudHMgZm9yIGFzdGhtYTog
Y29tcGFyaXNvbiBvZiBtZWFzdXJlbWVudCBwcm9wZXJ0aWVzPC90aXRsZT48c2Vjb25kYXJ5LXRp
dGxlPkV1cm9wZWFuIFJlc3BpcmF0b3J5IEpvdXJuYWw8L3NlY29uZGFyeS10aXRsZT48L3RpdGxl
cz48cGVyaW9kaWNhbD48ZnVsbC10aXRsZT5FdXJvcGVhbiBSZXNwaXJhdG9yeSBKb3VybmFsPC9m
dWxsLXRpdGxlPjwvcGVyaW9kaWNhbD48cGFnZXM+MjI4NS05NDwvcGFnZXM+PHZvbHVtZT4xMDwv
dm9sdW1lPjxudW1iZXI+MTA8L251bWJlcj48a2V5d29yZHM+PGtleXdvcmQ+QWRvbGVzY2VudDwv
a2V5d29yZD48a2V5d29yZD5BZ2UgRmFjdG9yczwva2V5d29yZD48a2V5d29yZD4qQXN0aG1hL3Bw
IFtQaHlzaW9wYXRob2xvZ3ldPC9rZXl3b3JkPjxrZXl3b3JkPkNhbmFkYTwva2V5d29yZD48a2V5
d29yZD5DaGlsZDwva2V5d29yZD48a2V5d29yZD5Dcm9zcy1TZWN0aW9uYWwgU3R1ZGllczwva2V5
d29yZD48a2V5d29yZD5FZHVjYXRpb25hbCBNZWFzdXJlbWVudDwva2V5d29yZD48a2V5d29yZD5F
ZHVjYXRpb25hbCBTdGF0dXM8L2tleXdvcmQ+PGtleXdvcmQ+RmVtYWxlPC9rZXl3b3JkPjxrZXl3
b3JkPkhlYWx0aCBTdGF0dXMgSW5kaWNhdG9yczwva2V5d29yZD48a2V5d29yZD5IdW1hbnM8L2tl
eXdvcmQ+PGtleXdvcmQ+TWFsZTwva2V5d29yZD48a2V5d29yZD5QYXRpZW50IENvbXBsaWFuY2U8
L2tleXdvcmQ+PGtleXdvcmQ+KlF1YWxpdHkgb2YgTGlmZTwva2V5d29yZD48a2V5d29yZD5SZWFk
aW5nPC9rZXl3b3JkPjxrZXl3b3JkPlJlcHJvZHVjaWJpbGl0eSBvZiBSZXN1bHRzPC9rZXl3b3Jk
PjxrZXl3b3JkPlJlc3BpcmF0b3J5IEZ1bmN0aW9uIFRlc3RzPC9rZXl3b3JkPjxrZXl3b3JkPipT
dXJ2ZXlzIGFuZCBRdWVzdGlvbm5haXJlczwva2V5d29yZD48a2V5d29yZD5UYXNrIFBlcmZvcm1h
bmNlIGFuZCBBbmFseXNpczwva2V5d29yZD48a2V5d29yZD5RdWFsaXR5IG9mIExpZmU8L2tleXdv
cmQ+PGtleXdvcmQ+T25seSBDaGlsZDwva2V5d29yZD48a2V5d29yZD5Bc3RobWE8L2tleXdvcmQ+
PC9rZXl3b3Jkcz48ZGF0ZXM+PHllYXI+MTk5NzwveWVhcj48cHViLWRhdGVzPjxkYXRlPk9jdDwv
ZGF0ZT48L3B1Yi1kYXRlcz48L2RhdGVzPjxpc2JuPjA5MDMtMTkzNjwvaXNibj48YWNjZXNzaW9u
LW51bT45Mzg3OTU1PC9hY2Nlc3Npb24tbnVtPjx1cmxzPjxyZWxhdGVkLXVybHM+PHVybD5odHRw
czovL292aWRzcC5vdmlkLmNvbS9vdmlkd2ViLmNnaT9UPUpTJmFtcDtDU0M9WSZhbXA7TkVXUz1O
JmFtcDtQQUdFPWZ1bGx0ZXh0JmFtcDtEPW1lZDQmYW1wO0FOPTkzODc5NTUgaHR0cDovL3Jlc29s
dmVyLmVic2NvaG9zdC5jb20vb3BlbnVybD9pc3NuPTA5MDMxOTM2JmFtcDtWb2x1bWU9MTAmYW1w
O2lzc3VlPTEwJmFtcDtzcGFnZT0yMjg1JmFtcDt0aXRsZT1NaW5pbXVtK3NraWxscytyZXF1aXJl
ZCtieStjaGlsZHJlbit0bytjb21wbGV0ZStoZWFsdGgtcmVsYXRlZCtxdWFsaXR5K29mK2xpZmUr
aW5zdHJ1bWVudHMrZm9yK2FzdGhtYSUzQStjb21wYXJpc29uK29mK21lYXN1cmVtZW50K3Byb3Bl
cnRpZXMuJmFtcDt5ZWFyPTE5OTcmYW1wO2F1bGFzdD1KdW5pcGVyPC91cmw+PHVybD5odHRwczov
L2Vyai5lcnNqb3VybmFscy5jb20vY29udGVudC9lcmovMTAvMTAvMjI4NS5mdWxsLnBkZjwvdXJs
PjwvcmVsYXRlZC11cmxzPjwvdXJscz48Y3VzdG9tMT5SQVlZQU4tSU5DTFVTSU9OOiB7JnF1b3Q7
QW5uYSZxdW90Oz0mZ3Q7JnF1b3Q7SW5jbHVkZWQmcXVvdDssICZxdW90O0VrYXRlcmluYSZxdW90
Oz0mZ3Q7JnF1b3Q7SW5jbHVkZWQmcXVvdDt9IHwgUkFZWUFOLUxBQkVMUzogUEFRTFE8L2N1c3Rv
bTE+PGxhbmd1YWdlPkVuZ2xpc2g8L2xhbmd1YWdlPjwvcmVjb3JkPjwvQ2l0ZT48Q2l0ZT48QXV0
aG9yPkVsaXphYmV0aDwvQXV0aG9yPjxZZWFyPjE5OTk8L1llYXI+PFJlY051bT4xNzc8L1JlY051
bT48cmVjb3JkPjxyZWMtbnVtYmVyPjE3NzwvcmVjLW51bWJlcj48Zm9yZWlnbi1rZXlzPjxrZXkg
YXBwPSJFTiIgZGItaWQ9InhzZTlzczl0OGE5OWR1ZXJ2eGh4ZXdmNTBlc3MyZWFlenp3diIgdGlt
ZXN0YW1wPSIxNjY1OTI1MTY2Ij4xNzc8L2tleT48L2ZvcmVpZ24ta2V5cz48cmVmLXR5cGUgbmFt
ZT0iSm91cm5hbCBBcnRpY2xlIj4xNzwvcmVmLXR5cGU+PGNvbnRyaWJ1dG9ycz48YXV0aG9ycz48
YXV0aG9yPkVsaXphYmV0aCwgQzwvYXV0aG9yPjxhdXRob3I+U3V6YW5uYSwgUzwvYXV0aG9yPjxh
dXRob3I+VGltLCBDIEY8L2F1dGhvcj48YXV0aG9yPkNoaSwgUy4gTC4gUC48L2F1dGhvcj48YXV0
aG9yPk1pdGFsLCBSLjwvYXV0aG9yPjxhdXRob3I+QmVlLVdhaCwgTC48L2F1dGhvcj48L2F1dGhv
cnM+PC9jb250cmlidXRvcnM+PGF1dGgtYWRkcmVzcz4oRWxpemFiZXRoLCBTdXphbm5hLCBUaW0s
IENoaSwgTWl0YWwsIEJlZS1XYWgpIENoaWxkcmVuJmFwb3M7cyBNZWRpY2FsIENlbnRyZSwgTmF0
aW9uYWwgVW5pdmVyc2l0eSBIb3NwaXRhbCwgU2luZ2Fwb3JlLCBTaW5nYXBvcmUgRS4gQ2xhcmtl
LCBDaGlsZHJlbiZhcG9zO3MgTWVkaWNhbCBDZW50cmUsIE5hdGlvbmFsIFVuaXZlcnNpdHkgSG9z
cGl0YWwsIFNpbmdhcG9yZSwgU2luZ2Fwb3JlPC9hdXRoLWFkZHJlc3M+PHRpdGxlcz48dGl0bGU+
UGVkaWF0cmljIEFzdGhtYSBRdWFsaXR5IG9mIExpZmUgUXVlc3Rpb25uYWlyZTogVmFsaWRhdGlv
biBpbiBjaGlsZHJlbiBmcm9tIFNpbmdhcG9yZTwvdGl0bGU+PHNlY29uZGFyeS10aXRsZT5Bc2lh
biBQYWNpZmljIEpvdXJuYWwgb2YgQWxsZXJneSBhbmQgSW1tdW5vbG9neTwvc2Vjb25kYXJ5LXRp
dGxlPjwvdGl0bGVzPjxwZXJpb2RpY2FsPjxmdWxsLXRpdGxlPkFzaWFuIFBhY2lmaWMgSm91cm5h
bCBvZiBBbGxlcmd5IGFuZCBJbW11bm9sb2d5PC9mdWxsLXRpdGxlPjwvcGVyaW9kaWNhbD48cGFn
ZXM+MTU1LTE2MTwvcGFnZXM+PHZvbHVtZT4xNzwvdm9sdW1lPjxudW1iZXI+MzwvbnVtYmVyPjxr
ZXl3b3Jkcz48a2V5d29yZD5hZG9sZXNjZW50PC9rZXl3b3JkPjxrZXl3b3JkPmFydGljbGU8L2tl
eXdvcmQ+PGtleXdvcmQ+YXN0aG1hPC9rZXl3b3JkPjxrZXl3b3JkPmNoaWxkPC9rZXl3b3JkPjxr
ZXl3b3JkPmNsaW5pY2FsIGFydGljbGU8L2tleXdvcmQ+PGtleXdvcmQ+ZW1vdGlvbjwva2V5d29y
ZD48a2V5d29yZD5mZW1hbGU8L2tleXdvcmQ+PGtleXdvcmQ+aHVtYW48L2tleXdvcmQ+PGtleXdv
cmQ+bWFsZTwva2V5d29yZD48a2V5d29yZD5wZWRpYXRyaWNzPC9rZXl3b3JkPjxrZXl3b3JkPnBo
eXNpY2FsIGFjdGl2aXR5PC9rZXl3b3JkPjxrZXl3b3JkPnF1YWxpdHkgb2YgbGlmZTwva2V5d29y
ZD48a2V5d29yZD5xdWVzdGlvbm5haXJlPC9rZXl3b3JkPjxrZXl3b3JkPnNjaG9vbCBjaGlsZDwv
a2V5d29yZD48a2V5d29yZD5TaW5nYXBvcmU8L2tleXdvcmQ+PGtleXdvcmQ+c3ltcHRvbTwva2V5
d29yZD48a2V5d29yZD5RdWVzdGlvbm5haXJlczwva2V5d29yZD48a2V5d29yZD5Pbmx5IENoaWxk
PC9rZXl3b3JkPjwva2V5d29yZHM+PGRhdGVzPjx5ZWFyPjE5OTk8L3llYXI+PHB1Yi1kYXRlcz48
ZGF0ZT5TZXB0ZW1iZXI8L2RhdGU+PC9wdWItZGF0ZXM+PC9kYXRlcz48aXNibj4wMTI1LTg3N1g8
L2lzYm4+PGFjY2Vzc2lvbi1udW0+Mjk1MTIwOTU8L2FjY2Vzc2lvbi1udW0+PHVybHM+PHJlbGF0
ZWQtdXJscz48dXJsPmh0dHBzOi8vb3ZpZHNwLm92aWQuY29tL292aWR3ZWIuY2dpP1Q9SlMmYW1w
O0NTQz1ZJmFtcDtORVdTPU4mYW1wO1BBR0U9ZnVsbHRleHQmYW1wO0Q9ZW1lZDYmYW1wO0FOPTI5
NTEyMDk1IGh0dHA6Ly9yZXNvbHZlci5lYnNjb2hvc3QuY29tL29wZW51cmw/aXNzbj0wMTI1ODc3
WCZhbXA7Vm9sdW1lPTE3JmFtcDtpc3N1ZT0zJmFtcDtzcGFnZT0xNTUmYW1wO3RpdGxlPVBlZGlh
dHJpYytBc3RobWErUXVhbGl0eStvZitMaWZlK1F1ZXN0aW9ubmFpcmUlM0ErVmFsaWRhdGlvbitp
bitjaGlsZHJlbitmcm9tK1NpbmdhcG9yZSZhbXA7eWVhcj0xOTk5JmFtcDthdWxhc3Q9RWxpemFi
ZXRoPC91cmw+PC9yZWxhdGVkLXVybHM+PC91cmxzPjxjdXN0b20xPlJBWVlBTi1JTkNMVVNJT046
IHsmcXVvdDtBbm5hJnF1b3Q7PSZndDsmcXVvdDtJbmNsdWRlZCZxdW90OywgJnF1b3Q7RWthdGVy
aW5hJnF1b3Q7PSZndDsmcXVvdDtJbmNsdWRlZCZxdW90O30gfCBSQVlZQU4tTEFCRUxTOiBQQVFM
UTwvY3VzdG9tMT48bGFuZ3VhZ2U+RW5nbGlzaDwvbGFuZ3VhZ2U+PC9yZWNvcmQ+PC9DaXRlPjwv
RW5kTm90ZT4A
</w:fldData>
              </w:fldChar>
            </w:r>
            <w:r w:rsidR="00E44D47">
              <w:rPr>
                <w:rFonts w:cstheme="minorHAnsi"/>
                <w:sz w:val="20"/>
                <w:szCs w:val="20"/>
              </w:rPr>
              <w:instrText xml:space="preserve"> ADDIN EN.CITE </w:instrText>
            </w:r>
            <w:r w:rsidR="00E44D47">
              <w:rPr>
                <w:rFonts w:cstheme="minorHAnsi"/>
                <w:sz w:val="20"/>
                <w:szCs w:val="20"/>
              </w:rPr>
              <w:fldChar w:fldCharType="begin">
                <w:fldData xml:space="preserve">PEVuZE5vdGU+PENpdGU+PEF1dGhvcj5KdW5pcGVyPC9BdXRob3I+PFllYXI+MTk5NjwvWWVhcj48
UmVjTnVtPjE3NTwvUmVjTnVtPjxEaXNwbGF5VGV4dD48c3R5bGUgZmFjZT0ic3VwZXJzY3JpcHQi
PjQ3LTQ5LDUxLDUyPC9zdHlsZT48L0Rpc3BsYXlUZXh0PjxyZWNvcmQ+PHJlYy1udW1iZXI+MTc1
PC9yZWMtbnVtYmVyPjxmb3JlaWduLWtleXM+PGtleSBhcHA9IkVOIiBkYi1pZD0ieHNlOXNzOXQ4
YTk5ZHVlcnZ4aHhld2Y1MGVzczJlYWV6end2IiB0aW1lc3RhbXA9IjE2NjU5MjUxNjYiPjE3NTwv
a2V5PjwvZm9yZWlnbi1rZXlzPjxyZWYtdHlwZSBuYW1lPSJKb3VybmFsIEFydGljbGUiPjE3PC9y
ZWYtdHlwZT48Y29udHJpYnV0b3JzPjxhdXRob3JzPjxhdXRob3I+SnVuaXBlciwgRSBGPC9hdXRo
b3I+PGF1dGhvcj5HdXlhdHQsIEcgSDwvYXV0aG9yPjxhdXRob3I+RmVlbnksIEQgSDwvYXV0aG9y
PjxhdXRob3I+RmVycmllLCBQLiBKLjwvYXV0aG9yPjxhdXRob3I+R3JpZmZpdGgsIEwuIEUuPC9h
dXRob3I+PGF1dGhvcj5Ub3duc2VuZCwgTS48L2F1dGhvcj48L2F1dGhvcnM+PC9jb250cmlidXRv
cnM+PGF1dGgtYWRkcmVzcz5NY21hc3RlciB1bml2LG1lZCBjdHIsZGVwdCBtZWQsaGFtaWx0b24s
b24gbDhuIDN6NSxjYW5hZGEuIE1jbWFzdGVyIHVuaXYsY3RyIGhsdGggZWNvbiAmYW1wOyBwb2xp
Y3kgYW5hbCxoYW1pbHRvbixvbiBsOG4gM3o1LGNhbmFkYS4gSnVuaXBlciwgRUYgKGNvcnJlc3Bv
bmRpbmcgYXV0aG9yKSwgTUNNQVNURVIgVU5JVixNRUQgQ1RSLERFUFQgQ0xJTiBFUElERU1JT0wg
JmFtcDsgQklPU1RBVCwxMjAwIE1BSU4gU1QgVyxIQU1JTFRPTixPTiBMOE4gM1o1LENBTkFEQS48
L2F1dGgtYWRkcmVzcz48dGl0bGVzPjx0aXRsZT5NZWFzdXJpbmcgcXVhbGl0eSBvZiBsaWZlIGlu
IGNoaWxkcmVuIHdpdGggYXN0aG1hPC90aXRsZT48c2Vjb25kYXJ5LXRpdGxlPlF1YWxpdHkgb2Yg
TGlmZSBSZXNlYXJjaDwvc2Vjb25kYXJ5LXRpdGxlPjwvdGl0bGVzPjxwZXJpb2RpY2FsPjxmdWxs
LXRpdGxlPlF1YWxpdHkgb2YgTGlmZSBSZXNlYXJjaDwvZnVsbC10aXRsZT48L3BlcmlvZGljYWw+
PHBhZ2VzPjM1LTQ2PC9wYWdlcz48dm9sdW1lPjU8L3ZvbHVtZT48bnVtYmVyPjE8L251bWJlcj48
a2V5d29yZHM+PGtleXdvcmQ+YXN0aG1hPC9rZXl3b3JkPjxrZXl3b3JkPmhlYWx0aC1yZWxhdGVk
IHF1YWxpdHkgb2YgbGlmZTwva2V5d29yZD48a2V5d29yZD5wYWVkaWF0cmljczwva2V5d29yZD48
a2V5d29yZD5PRi1MSUZFPC9rZXl3b3JkPjxrZXl3b3JkPlFVRVNUSU9OTkFJUkU8L2tleXdvcmQ+
PGtleXdvcmQ+U1lNUFRPTVM8L2tleXdvcmQ+PGtleXdvcmQ+T25seSBDaGlsZDwva2V5d29yZD48
a2V5d29yZD5DaGlsZDwva2V5d29yZD48a2V5d29yZD5RdWFsaXR5IG9mIExpZmU8L2tleXdvcmQ+
PC9rZXl3b3Jkcz48ZGF0ZXM+PHllYXI+MTk5NjwveWVhcj48cHViLWRhdGVzPjxkYXRlPkZlYjwv
ZGF0ZT48L3B1Yi1kYXRlcz48L2RhdGVzPjxpc2JuPjA5NjItOTM0MzwvaXNibj48YWNjZXNzaW9u
LW51bT5XT1M6QTE5OTZVQjIzNDAwMDA1PC9hY2Nlc3Npb24tbnVtPjx1cmxzPjwvdXJscz48Y3Vz
dG9tMT5SQVlZQU4tSU5DTFVTSU9OOiB7JnF1b3Q7QW5uYSZxdW90Oz0mZ3Q7JnF1b3Q7SW5jbHVk
ZWQmcXVvdDssICZxdW90O0VrYXRlcmluYSZxdW90Oz0mZ3Q7JnF1b3Q7SW5jbHVkZWQmcXVvdDt9
IHwgUkFZWUFOLUxBQkVMUzogUEFRTFE8L2N1c3RvbTE+PGxhbmd1YWdlPkVuZ2xpc2g8L2xhbmd1
YWdlPjwvcmVjb3JkPjwvQ2l0ZT48Q2l0ZT48QXV0aG9yPlRvd25zZW5kPC9BdXRob3I+PFllYXI+
MTk5MTwvWWVhcj48UmVjTnVtPjEyMDwvUmVjTnVtPjxyZWNvcmQ+PHJlYy1udW1iZXI+MTIwPC9y
ZWMtbnVtYmVyPjxmb3JlaWduLWtleXM+PGtleSBhcHA9IkVOIiBkYi1pZD0ieHNlOXNzOXQ4YTk5
ZHVlcnZ4aHhld2Y1MGVzczJlYWV6end2IiB0aW1lc3RhbXA9IjE2NDk0NTAwNTEiPjEyMDwva2V5
PjwvZm9yZWlnbi1rZXlzPjxyZWYtdHlwZSBuYW1lPSJKb3VybmFsIEFydGljbGUiPjE3PC9yZWYt
dHlwZT48Y29udHJpYnV0b3JzPjxhdXRob3JzPjxhdXRob3I+VG93bnNlbmQsIE08L2F1dGhvcj48
YXV0aG9yPkZlZW55LCBEIEg8L2F1dGhvcj48YXV0aG9yPkd1eWF0dCwgRyBIPC9hdXRob3I+PGF1
dGhvcj5GdXJsb25nLCBXLiBKLjwvYXV0aG9yPjxhdXRob3I+U2VpcCwgQS4gRS48L2F1dGhvcj48
YXV0aG9yPkRvbG92aWNoLCBKLjwvYXV0aG9yPjwvYXV0aG9ycz48L2NvbnRyaWJ1dG9ycz48YXV0
aC1hZGRyZXNzPkRlcGFydG1lbnQgb2YgQ2xpbmljYWwgRXBpZGVtaW9sb2d5IGFuZCBCaW9zdGF0
aXN0aWNzLCBNY01hc3RlciBVbml2ZXJzaXR5LCBIYW1pbHRvbiwgT250YXJpbywgQ2FuYWRhLjwv
YXV0aC1hZGRyZXNzPjx0aXRsZXM+PHRpdGxlPkV2YWx1YXRpb24gb2YgdGhlIGJ1cmRlbiBvZiBp
bGxuZXNzIGZvciBwZWRpYXRyaWMgYXN0aG1hdGljIHBhdGllbnRzIGFuZCB0aGVpciBwYXJlbnRz
PC90aXRsZT48c2Vjb25kYXJ5LXRpdGxlPkFubiBBbGxlcmd5PC9zZWNvbmRhcnktdGl0bGU+PC90
aXRsZXM+PHBlcmlvZGljYWw+PGZ1bGwtdGl0bGU+QW5uIEFsbGVyZ3k8L2Z1bGwtdGl0bGU+PC9w
ZXJpb2RpY2FsPjxwYWdlcz40MDMtODwvcGFnZXM+PHZvbHVtZT42Nzwvdm9sdW1lPjxudW1iZXI+
NDwvbnVtYmVyPjxlZGl0aW9uPjE5OTEvMTAvMDE8L2VkaXRpb24+PGtleXdvcmRzPjxrZXl3b3Jk
PkFkb2xlc2NlbnQ8L2tleXdvcmQ+PGtleXdvcmQ+QW54aWV0eTwva2V5d29yZD48a2V5d29yZD5B
c3RobWEvcGF0aG9sb2d5Lypwc3ljaG9sb2d5PC9rZXl3b3JkPjxrZXl3b3JkPkNoaWxkPC9rZXl3
b3JkPjxrZXl3b3JkPkRpc2FiaWxpdHkgRXZhbHVhdGlvbjwva2V5d29yZD48a2V5d29yZD5GZW1h
bGU8L2tleXdvcmQ+PGtleXdvcmQ+SHVtYW5zPC9rZXl3b3JkPjxrZXl3b3JkPk1hbGU8L2tleXdv
cmQ+PGtleXdvcmQ+UGFyZW50LUNoaWxkIFJlbGF0aW9uczwva2V5d29yZD48a2V5d29yZD5QYXJl
bnRpbmcvKnBzeWNob2xvZ3k8L2tleXdvcmQ+PGtleXdvcmQ+KlF1YWxpdHkgb2YgTGlmZTwva2V5
d29yZD48a2V5d29yZD5TdXJ2ZXlzIGFuZCBRdWVzdGlvbm5haXJlczwva2V5d29yZD48L2tleXdv
cmRzPjxkYXRlcz48eWVhcj4xOTkxPC95ZWFyPjxwdWItZGF0ZXM+PGRhdGU+T2N0PC9kYXRlPjwv
cHViLWRhdGVzPjwvZGF0ZXM+PGlzYm4+MDAwMy00NzM4IChQcmludCkmI3hEOzAwMDMtNDczODwv
aXNibj48YWNjZXNzaW9uLW51bT4xOTUyMjk2PC9hY2Nlc3Npb24tbnVtPjx1cmxzPjwvdXJscz48
cmVtb3RlLWRhdGFiYXNlLXByb3ZpZGVyPk5MTTwvcmVtb3RlLWRhdGFiYXNlLXByb3ZpZGVyPjxs
YW5ndWFnZT5lbmc8L2xhbmd1YWdlPjwvcmVjb3JkPjwvQ2l0ZT48Q2l0ZT48QXV0aG9yPldpbmc8
L0F1dGhvcj48WWVhcj4yMDEyPC9ZZWFyPjxSZWNOdW0+MjY2PC9SZWNOdW0+PHJlY29yZD48cmVj
LW51bWJlcj4yNjY8L3JlYy1udW1iZXI+PGZvcmVpZ24ta2V5cz48a2V5IGFwcD0iRU4iIGRiLWlk
PSJ2NXA5cmQ5ZDZ3ZGYyNmV3ZXY3cGR3MmRzNXpwZnBhd2R6djkiIHRpbWVzdGFtcD0iMTU5ODI2
MDEwNCI+MjY2PC9rZXk+PC9mb3JlaWduLWtleXM+PHJlZi10eXBlIG5hbWU9IkpvdXJuYWwgQXJ0
aWNsZSI+MTc8L3JlZi10eXBlPjxjb250cmlidXRvcnM+PGF1dGhvcnM+PGF1dGhvcj5XaW5nLCBB
LjwvYXV0aG9yPjxhdXRob3I+VXB0b24sIEouPC9hdXRob3I+PGF1dGhvcj5TdmVuc3NvbiwgSy48
L2F1dGhvcj48YXV0aG9yPldlbGxlciwgUC48L2F1dGhvcj48YXV0aG9yPkZsZXRjaGVyLCBNLjwv
YXV0aG9yPjxhdXRob3I+V2Fsa2VyLCBTLjwvYXV0aG9yPjwvYXV0aG9ycz48L2NvbnRyaWJ1dG9y
cz48YXV0aC1hZGRyZXNzPldpbmcsIEFubmllLiBFZHVjYXRpb24gZm9yIEhlYWx0aCwgVGhlIEF0
aGVuYWV1bSwgMTAgQ2h1cmNoIFN0cmVldCwgV2Fyd2ljayBDVjM0IDRBQiwgV2Fyd2lja3NoaXJl
LCBVSy48L2F1dGgtYWRkcmVzcz48dGl0bGVzPjx0aXRsZT5UaGUgc3RhbmRhcmRpemVkIGFuZCBt
aW5pIHZlcnNpb25zIG9mIHRoZSBQQVFMUSBhcmUgdmFsaWQsIHJlbGlhYmxlLCBhbmQgcmVzcG9u
c2l2ZSBtZWFzdXJlbWVudCB0b29sczwvdGl0bGU+PHNlY29uZGFyeS10aXRsZT5Kb3VybmFsIG9m
IENsaW5pY2FsIEVwaWRlbWlvbG9neTwvc2Vjb25kYXJ5LXRpdGxlPjwvdGl0bGVzPjxwZXJpb2Rp
Y2FsPjxmdWxsLXRpdGxlPkpvdXJuYWwgb2YgQ2xpbmljYWwgRXBpZGVtaW9sb2d5PC9mdWxsLXRp
dGxlPjwvcGVyaW9kaWNhbD48cGFnZXM+NjQzLTUwPC9wYWdlcz48dm9sdW1lPjY1PC92b2x1bWU+
PG51bWJlcj42PC9udW1iZXI+PGtleXdvcmRzPjxrZXl3b3JkPkFkb2xlc2NlbnQ8L2tleXdvcmQ+
PGtleXdvcmQ+QWxnb3JpdGhtczwva2V5d29yZD48a2V5d29yZD5Bc3RobWEvZGkgW0RpYWdub3Np
c108L2tleXdvcmQ+PGtleXdvcmQ+QXN0aG1hL3BwIFtQaHlzaW9wYXRob2xvZ3ldPC9rZXl3b3Jk
PjxrZXl3b3JkPkFzdGhtYS9weCBbUHN5Y2hvbG9neV08L2tleXdvcmQ+PGtleXdvcmQ+KkFzdGht
YTwva2V5d29yZD48a2V5d29yZD5DaGlsZDwva2V5d29yZD48a2V5d29yZD5GZW1hbGU8L2tleXdv
cmQ+PGtleXdvcmQ+SHVtYW5zPC9rZXl3b3JkPjxrZXl3b3JkPk1hbGU8L2tleXdvcmQ+PGtleXdv
cmQ+UHN5Y2hvbWV0cmljczwva2V5d29yZD48a2V5d29yZD4qUXVhbGl0eSBvZiBMaWZlPC9rZXl3
b3JkPjxrZXl3b3JkPlJlcHJvZHVjaWJpbGl0eSBvZiBSZXN1bHRzPC9rZXl3b3JkPjxrZXl3b3Jk
PlNldmVyaXR5IG9mIElsbG5lc3MgSW5kZXg8L2tleXdvcmQ+PGtleXdvcmQ+KlN1cnZleXMgYW5k
IFF1ZXN0aW9ubmFpcmVzL3N0IFtTdGFuZGFyZHNdPC9rZXl3b3JkPjwva2V5d29yZHM+PGRhdGVz
Pjx5ZWFyPjIwMTI8L3llYXI+PHB1Yi1kYXRlcz48ZGF0ZT5KdW48L2RhdGU+PC9wdWItZGF0ZXM+
PC9kYXRlcz48aXNibj4xODc4LTU5MjE8L2lzYm4+PGFjY2Vzc2lvbi1udW0+MjI1Mzc0Njg8L2Fj
Y2Vzc2lvbi1udW0+PHVybHM+PHJlbGF0ZWQtdXJscz48dXJsPmh0dHBzOi8vb3ZpZHNwLm92aWQu
Y29tL292aWR3ZWIuY2dpP1Q9SlMmYW1wO0NTQz1ZJmFtcDtORVdTPU4mYW1wO1BBR0U9ZnVsbHRl
eHQmYW1wO0Q9bWVkOSZhbXA7QU49MjI1Mzc0NjggaHR0cDovL3Jlc29sdmVyLmVic2NvaG9zdC5j
b20vb3BlbnVybD9pc3NuPTA4OTU0MzU2JmFtcDtWb2x1bWU9NjUmYW1wO2lzc3VlPTYmYW1wO3Nw
YWdlPTY0MyZhbXA7dGl0bGU9VGhlK3N0YW5kYXJkaXplZCthbmQrbWluaSt2ZXJzaW9ucytvZit0
aGUrUEFRTFErYXJlK3ZhbGlkJTJDK3JlbGlhYmxlJTJDK2FuZCtyZXNwb25zaXZlK21lYXN1cmVt
ZW50K3Rvb2xzLiZhbXA7eWVhcj0yMDEyJmFtcDthdWxhc3Q9V2luZzwvdXJsPjwvcmVsYXRlZC11
cmxzPjwvdXJscz48Y3VzdG9tMT5SQVlZQU4tSU5DTFVTSU9OOiB7JnF1b3Q7QW5uYSZxdW90Oz0m
Z3Q7JnF1b3Q7SW5jbHVkZWQmcXVvdDssICZxdW90O0VrYXRlcmluYSZxdW90Oz0mZ3Q7JnF1b3Q7
SW5jbHVkZWQmcXVvdDt9IHwgUkFZWUFOLUxBQkVMUzogTWluaVBBUUxRPC9jdXN0b20xPjxsYW5n
dWFnZT5FbmdsaXNoPC9sYW5ndWFnZT48L3JlY29yZD48L0NpdGU+PENpdGU+PEF1dGhvcj5KdW5p
cGVyPC9BdXRob3I+PFllYXI+MTk5NzwvWWVhcj48UmVjTnVtPjE3NjwvUmVjTnVtPjxyZWNvcmQ+
PHJlYy1udW1iZXI+MTc2PC9yZWMtbnVtYmVyPjxmb3JlaWduLWtleXM+PGtleSBhcHA9IkVOIiBk
Yi1pZD0ieHNlOXNzOXQ4YTk5ZHVlcnZ4aHhld2Y1MGVzczJlYWV6end2IiB0aW1lc3RhbXA9IjE2
NjU5MjUxNjYiPjE3Njwva2V5PjwvZm9yZWlnbi1rZXlzPjxyZWYtdHlwZSBuYW1lPSJKb3VybmFs
IEFydGljbGUiPjE3PC9yZWYtdHlwZT48Y29udHJpYnV0b3JzPjxhdXRob3JzPjxhdXRob3I+SnVu
aXBlciwgRSBGPC9hdXRob3I+PGF1dGhvcj5HdXlhdHQsIEcgSDwvYXV0aG9yPjxhdXRob3I+RmVl
bnksIEQgSDwvYXV0aG9yPjxhdXRob3I+R3JpZmZpdGgsIEwuIEUuPC9hdXRob3I+PGF1dGhvcj5G
ZXJyaWUsIFAuIEouPC9hdXRob3I+PC9hdXRob3JzPjwvY29udHJpYnV0b3JzPjxhdXRoLWFkZHJl
c3M+SnVuaXBlciwgRSBGLiBEZXB0IG9mIENsaW5pY2FsIEVwaWRlbWlvbG9neSwgTWNNYXN0ZXIg
VW5pdmVyc2l0eSwgSGFtaWx0b24sIE9udGFyaW8sIENhbmFkYS48L2F1dGgtYWRkcmVzcz48dGl0
bGVzPjx0aXRsZT5NaW5pbXVtIHNraWxscyByZXF1aXJlZCBieSBjaGlsZHJlbiB0byBjb21wbGV0
ZSBoZWFsdGgtcmVsYXRlZCBxdWFsaXR5IG9mIGxpZmUgaW5zdHJ1bWVudHMgZm9yIGFzdGhtYTog
Y29tcGFyaXNvbiBvZiBtZWFzdXJlbWVudCBwcm9wZXJ0aWVzPC90aXRsZT48c2Vjb25kYXJ5LXRp
dGxlPkV1cm9wZWFuIFJlc3BpcmF0b3J5IEpvdXJuYWw8L3NlY29uZGFyeS10aXRsZT48L3RpdGxl
cz48cGVyaW9kaWNhbD48ZnVsbC10aXRsZT5FdXJvcGVhbiBSZXNwaXJhdG9yeSBKb3VybmFsPC9m
dWxsLXRpdGxlPjwvcGVyaW9kaWNhbD48cGFnZXM+MjI4NS05NDwvcGFnZXM+PHZvbHVtZT4xMDwv
dm9sdW1lPjxudW1iZXI+MTA8L251bWJlcj48a2V5d29yZHM+PGtleXdvcmQ+QWRvbGVzY2VudDwv
a2V5d29yZD48a2V5d29yZD5BZ2UgRmFjdG9yczwva2V5d29yZD48a2V5d29yZD4qQXN0aG1hL3Bw
IFtQaHlzaW9wYXRob2xvZ3ldPC9rZXl3b3JkPjxrZXl3b3JkPkNhbmFkYTwva2V5d29yZD48a2V5
d29yZD5DaGlsZDwva2V5d29yZD48a2V5d29yZD5Dcm9zcy1TZWN0aW9uYWwgU3R1ZGllczwva2V5
d29yZD48a2V5d29yZD5FZHVjYXRpb25hbCBNZWFzdXJlbWVudDwva2V5d29yZD48a2V5d29yZD5F
ZHVjYXRpb25hbCBTdGF0dXM8L2tleXdvcmQ+PGtleXdvcmQ+RmVtYWxlPC9rZXl3b3JkPjxrZXl3
b3JkPkhlYWx0aCBTdGF0dXMgSW5kaWNhdG9yczwva2V5d29yZD48a2V5d29yZD5IdW1hbnM8L2tl
eXdvcmQ+PGtleXdvcmQ+TWFsZTwva2V5d29yZD48a2V5d29yZD5QYXRpZW50IENvbXBsaWFuY2U8
L2tleXdvcmQ+PGtleXdvcmQ+KlF1YWxpdHkgb2YgTGlmZTwva2V5d29yZD48a2V5d29yZD5SZWFk
aW5nPC9rZXl3b3JkPjxrZXl3b3JkPlJlcHJvZHVjaWJpbGl0eSBvZiBSZXN1bHRzPC9rZXl3b3Jk
PjxrZXl3b3JkPlJlc3BpcmF0b3J5IEZ1bmN0aW9uIFRlc3RzPC9rZXl3b3JkPjxrZXl3b3JkPipT
dXJ2ZXlzIGFuZCBRdWVzdGlvbm5haXJlczwva2V5d29yZD48a2V5d29yZD5UYXNrIFBlcmZvcm1h
bmNlIGFuZCBBbmFseXNpczwva2V5d29yZD48a2V5d29yZD5RdWFsaXR5IG9mIExpZmU8L2tleXdv
cmQ+PGtleXdvcmQ+T25seSBDaGlsZDwva2V5d29yZD48a2V5d29yZD5Bc3RobWE8L2tleXdvcmQ+
PC9rZXl3b3Jkcz48ZGF0ZXM+PHllYXI+MTk5NzwveWVhcj48cHViLWRhdGVzPjxkYXRlPk9jdDwv
ZGF0ZT48L3B1Yi1kYXRlcz48L2RhdGVzPjxpc2JuPjA5MDMtMTkzNjwvaXNibj48YWNjZXNzaW9u
LW51bT45Mzg3OTU1PC9hY2Nlc3Npb24tbnVtPjx1cmxzPjxyZWxhdGVkLXVybHM+PHVybD5odHRw
czovL292aWRzcC5vdmlkLmNvbS9vdmlkd2ViLmNnaT9UPUpTJmFtcDtDU0M9WSZhbXA7TkVXUz1O
JmFtcDtQQUdFPWZ1bGx0ZXh0JmFtcDtEPW1lZDQmYW1wO0FOPTkzODc5NTUgaHR0cDovL3Jlc29s
dmVyLmVic2NvaG9zdC5jb20vb3BlbnVybD9pc3NuPTA5MDMxOTM2JmFtcDtWb2x1bWU9MTAmYW1w
O2lzc3VlPTEwJmFtcDtzcGFnZT0yMjg1JmFtcDt0aXRsZT1NaW5pbXVtK3NraWxscytyZXF1aXJl
ZCtieStjaGlsZHJlbit0bytjb21wbGV0ZStoZWFsdGgtcmVsYXRlZCtxdWFsaXR5K29mK2xpZmUr
aW5zdHJ1bWVudHMrZm9yK2FzdGhtYSUzQStjb21wYXJpc29uK29mK21lYXN1cmVtZW50K3Byb3Bl
cnRpZXMuJmFtcDt5ZWFyPTE5OTcmYW1wO2F1bGFzdD1KdW5pcGVyPC91cmw+PHVybD5odHRwczov
L2Vyai5lcnNqb3VybmFscy5jb20vY29udGVudC9lcmovMTAvMTAvMjI4NS5mdWxsLnBkZjwvdXJs
PjwvcmVsYXRlZC11cmxzPjwvdXJscz48Y3VzdG9tMT5SQVlZQU4tSU5DTFVTSU9OOiB7JnF1b3Q7
QW5uYSZxdW90Oz0mZ3Q7JnF1b3Q7SW5jbHVkZWQmcXVvdDssICZxdW90O0VrYXRlcmluYSZxdW90
Oz0mZ3Q7JnF1b3Q7SW5jbHVkZWQmcXVvdDt9IHwgUkFZWUFOLUxBQkVMUzogUEFRTFE8L2N1c3Rv
bTE+PGxhbmd1YWdlPkVuZ2xpc2g8L2xhbmd1YWdlPjwvcmVjb3JkPjwvQ2l0ZT48Q2l0ZT48QXV0
aG9yPkVsaXphYmV0aDwvQXV0aG9yPjxZZWFyPjE5OTk8L1llYXI+PFJlY051bT4xNzc8L1JlY051
bT48cmVjb3JkPjxyZWMtbnVtYmVyPjE3NzwvcmVjLW51bWJlcj48Zm9yZWlnbi1rZXlzPjxrZXkg
YXBwPSJFTiIgZGItaWQ9InhzZTlzczl0OGE5OWR1ZXJ2eGh4ZXdmNTBlc3MyZWFlenp3diIgdGlt
ZXN0YW1wPSIxNjY1OTI1MTY2Ij4xNzc8L2tleT48L2ZvcmVpZ24ta2V5cz48cmVmLXR5cGUgbmFt
ZT0iSm91cm5hbCBBcnRpY2xlIj4xNzwvcmVmLXR5cGU+PGNvbnRyaWJ1dG9ycz48YXV0aG9ycz48
YXV0aG9yPkVsaXphYmV0aCwgQzwvYXV0aG9yPjxhdXRob3I+U3V6YW5uYSwgUzwvYXV0aG9yPjxh
dXRob3I+VGltLCBDIEY8L2F1dGhvcj48YXV0aG9yPkNoaSwgUy4gTC4gUC48L2F1dGhvcj48YXV0
aG9yPk1pdGFsLCBSLjwvYXV0aG9yPjxhdXRob3I+QmVlLVdhaCwgTC48L2F1dGhvcj48L2F1dGhv
cnM+PC9jb250cmlidXRvcnM+PGF1dGgtYWRkcmVzcz4oRWxpemFiZXRoLCBTdXphbm5hLCBUaW0s
IENoaSwgTWl0YWwsIEJlZS1XYWgpIENoaWxkcmVuJmFwb3M7cyBNZWRpY2FsIENlbnRyZSwgTmF0
aW9uYWwgVW5pdmVyc2l0eSBIb3NwaXRhbCwgU2luZ2Fwb3JlLCBTaW5nYXBvcmUgRS4gQ2xhcmtl
LCBDaGlsZHJlbiZhcG9zO3MgTWVkaWNhbCBDZW50cmUsIE5hdGlvbmFsIFVuaXZlcnNpdHkgSG9z
cGl0YWwsIFNpbmdhcG9yZSwgU2luZ2Fwb3JlPC9hdXRoLWFkZHJlc3M+PHRpdGxlcz48dGl0bGU+
UGVkaWF0cmljIEFzdGhtYSBRdWFsaXR5IG9mIExpZmUgUXVlc3Rpb25uYWlyZTogVmFsaWRhdGlv
biBpbiBjaGlsZHJlbiBmcm9tIFNpbmdhcG9yZTwvdGl0bGU+PHNlY29uZGFyeS10aXRsZT5Bc2lh
biBQYWNpZmljIEpvdXJuYWwgb2YgQWxsZXJneSBhbmQgSW1tdW5vbG9neTwvc2Vjb25kYXJ5LXRp
dGxlPjwvdGl0bGVzPjxwZXJpb2RpY2FsPjxmdWxsLXRpdGxlPkFzaWFuIFBhY2lmaWMgSm91cm5h
bCBvZiBBbGxlcmd5IGFuZCBJbW11bm9sb2d5PC9mdWxsLXRpdGxlPjwvcGVyaW9kaWNhbD48cGFn
ZXM+MTU1LTE2MTwvcGFnZXM+PHZvbHVtZT4xNzwvdm9sdW1lPjxudW1iZXI+MzwvbnVtYmVyPjxr
ZXl3b3Jkcz48a2V5d29yZD5hZG9sZXNjZW50PC9rZXl3b3JkPjxrZXl3b3JkPmFydGljbGU8L2tl
eXdvcmQ+PGtleXdvcmQ+YXN0aG1hPC9rZXl3b3JkPjxrZXl3b3JkPmNoaWxkPC9rZXl3b3JkPjxr
ZXl3b3JkPmNsaW5pY2FsIGFydGljbGU8L2tleXdvcmQ+PGtleXdvcmQ+ZW1vdGlvbjwva2V5d29y
ZD48a2V5d29yZD5mZW1hbGU8L2tleXdvcmQ+PGtleXdvcmQ+aHVtYW48L2tleXdvcmQ+PGtleXdv
cmQ+bWFsZTwva2V5d29yZD48a2V5d29yZD5wZWRpYXRyaWNzPC9rZXl3b3JkPjxrZXl3b3JkPnBo
eXNpY2FsIGFjdGl2aXR5PC9rZXl3b3JkPjxrZXl3b3JkPnF1YWxpdHkgb2YgbGlmZTwva2V5d29y
ZD48a2V5d29yZD5xdWVzdGlvbm5haXJlPC9rZXl3b3JkPjxrZXl3b3JkPnNjaG9vbCBjaGlsZDwv
a2V5d29yZD48a2V5d29yZD5TaW5nYXBvcmU8L2tleXdvcmQ+PGtleXdvcmQ+c3ltcHRvbTwva2V5
d29yZD48a2V5d29yZD5RdWVzdGlvbm5haXJlczwva2V5d29yZD48a2V5d29yZD5Pbmx5IENoaWxk
PC9rZXl3b3JkPjwva2V5d29yZHM+PGRhdGVzPjx5ZWFyPjE5OTk8L3llYXI+PHB1Yi1kYXRlcz48
ZGF0ZT5TZXB0ZW1iZXI8L2RhdGU+PC9wdWItZGF0ZXM+PC9kYXRlcz48aXNibj4wMTI1LTg3N1g8
L2lzYm4+PGFjY2Vzc2lvbi1udW0+Mjk1MTIwOTU8L2FjY2Vzc2lvbi1udW0+PHVybHM+PHJlbGF0
ZWQtdXJscz48dXJsPmh0dHBzOi8vb3ZpZHNwLm92aWQuY29tL292aWR3ZWIuY2dpP1Q9SlMmYW1w
O0NTQz1ZJmFtcDtORVdTPU4mYW1wO1BBR0U9ZnVsbHRleHQmYW1wO0Q9ZW1lZDYmYW1wO0FOPTI5
NTEyMDk1IGh0dHA6Ly9yZXNvbHZlci5lYnNjb2hvc3QuY29tL29wZW51cmw/aXNzbj0wMTI1ODc3
WCZhbXA7Vm9sdW1lPTE3JmFtcDtpc3N1ZT0zJmFtcDtzcGFnZT0xNTUmYW1wO3RpdGxlPVBlZGlh
dHJpYytBc3RobWErUXVhbGl0eStvZitMaWZlK1F1ZXN0aW9ubmFpcmUlM0ErVmFsaWRhdGlvbitp
bitjaGlsZHJlbitmcm9tK1NpbmdhcG9yZSZhbXA7eWVhcj0xOTk5JmFtcDthdWxhc3Q9RWxpemFi
ZXRoPC91cmw+PC9yZWxhdGVkLXVybHM+PC91cmxzPjxjdXN0b20xPlJBWVlBTi1JTkNMVVNJT046
IHsmcXVvdDtBbm5hJnF1b3Q7PSZndDsmcXVvdDtJbmNsdWRlZCZxdW90OywgJnF1b3Q7RWthdGVy
aW5hJnF1b3Q7PSZndDsmcXVvdDtJbmNsdWRlZCZxdW90O30gfCBSQVlZQU4tTEFCRUxTOiBQQVFM
UTwvY3VzdG9tMT48bGFuZ3VhZ2U+RW5nbGlzaDwvbGFuZ3VhZ2U+PC9yZWNvcmQ+PC9DaXRlPjwv
RW5kTm90ZT4A
</w:fldData>
              </w:fldChar>
            </w:r>
            <w:r w:rsidR="00E44D47">
              <w:rPr>
                <w:rFonts w:cstheme="minorHAnsi"/>
                <w:sz w:val="20"/>
                <w:szCs w:val="20"/>
              </w:rPr>
              <w:instrText xml:space="preserve"> ADDIN EN.CITE.DATA </w:instrText>
            </w:r>
            <w:r w:rsidR="00E44D47">
              <w:rPr>
                <w:rFonts w:cstheme="minorHAnsi"/>
                <w:sz w:val="20"/>
                <w:szCs w:val="20"/>
              </w:rPr>
            </w:r>
            <w:r w:rsidR="00E44D47">
              <w:rPr>
                <w:rFonts w:cstheme="minorHAnsi"/>
                <w:sz w:val="20"/>
                <w:szCs w:val="20"/>
              </w:rPr>
              <w:fldChar w:fldCharType="end"/>
            </w:r>
            <w:r w:rsidRPr="00A309A7">
              <w:rPr>
                <w:rFonts w:cstheme="minorHAnsi"/>
                <w:sz w:val="20"/>
                <w:szCs w:val="20"/>
              </w:rPr>
            </w:r>
            <w:r w:rsidRPr="00A309A7">
              <w:rPr>
                <w:rFonts w:cstheme="minorHAnsi"/>
                <w:sz w:val="20"/>
                <w:szCs w:val="20"/>
              </w:rPr>
              <w:fldChar w:fldCharType="separate"/>
            </w:r>
            <w:r w:rsidR="00E83C39" w:rsidRPr="00E83C39">
              <w:rPr>
                <w:rFonts w:cstheme="minorHAnsi"/>
                <w:noProof/>
                <w:sz w:val="20"/>
                <w:szCs w:val="20"/>
                <w:vertAlign w:val="superscript"/>
              </w:rPr>
              <w:t>47-49,51,52</w:t>
            </w:r>
            <w:r w:rsidRPr="00A309A7">
              <w:rPr>
                <w:rFonts w:cstheme="minorHAnsi"/>
                <w:sz w:val="20"/>
                <w:szCs w:val="20"/>
              </w:rPr>
              <w:fldChar w:fldCharType="end"/>
            </w:r>
          </w:p>
        </w:tc>
        <w:tc>
          <w:tcPr>
            <w:tcW w:w="743" w:type="dxa"/>
            <w:shd w:val="clear" w:color="auto" w:fill="F2F2F2" w:themeFill="background1" w:themeFillShade="F2"/>
            <w:vAlign w:val="center"/>
          </w:tcPr>
          <w:p w14:paraId="0BA37A69"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064" w:type="dxa"/>
            <w:shd w:val="clear" w:color="auto" w:fill="F2F2F2" w:themeFill="background1" w:themeFillShade="F2"/>
            <w:vAlign w:val="center"/>
          </w:tcPr>
          <w:p w14:paraId="199BB5C9"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proofErr w:type="gramStart"/>
            <w:r w:rsidRPr="00A309A7">
              <w:rPr>
                <w:rFonts w:asciiTheme="minorHAnsi" w:hAnsiTheme="minorHAnsi" w:cstheme="minorHAnsi"/>
                <w:b/>
                <w:bCs/>
                <w:sz w:val="16"/>
                <w:szCs w:val="16"/>
                <w:vertAlign w:val="superscript"/>
              </w:rPr>
              <w:t>A,C</w:t>
            </w:r>
            <w:proofErr w:type="gramEnd"/>
          </w:p>
        </w:tc>
        <w:tc>
          <w:tcPr>
            <w:tcW w:w="774" w:type="dxa"/>
            <w:shd w:val="clear" w:color="auto" w:fill="F2F2F2" w:themeFill="background1" w:themeFillShade="F2"/>
            <w:vAlign w:val="center"/>
          </w:tcPr>
          <w:p w14:paraId="059996DF"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703D9AFC"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A,B</w:t>
            </w:r>
            <w:proofErr w:type="gramEnd"/>
            <w:r w:rsidRPr="00A309A7">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066FBBAC"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077F6E5C"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proofErr w:type="gramStart"/>
            <w:r w:rsidRPr="00A309A7">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3EB96DBA"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6AB35C26"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w:t>
            </w:r>
            <w:proofErr w:type="gramStart"/>
            <w:r w:rsidRPr="00A309A7">
              <w:rPr>
                <w:rFonts w:asciiTheme="minorHAnsi" w:hAnsiTheme="minorHAnsi" w:cstheme="minorHAnsi"/>
                <w:b/>
                <w:bCs/>
                <w:sz w:val="16"/>
                <w:szCs w:val="16"/>
                <w:vertAlign w:val="superscript"/>
              </w:rPr>
              <w:t>C,D</w:t>
            </w:r>
            <w:proofErr w:type="gramEnd"/>
          </w:p>
        </w:tc>
        <w:tc>
          <w:tcPr>
            <w:tcW w:w="709" w:type="dxa"/>
            <w:shd w:val="clear" w:color="auto" w:fill="F2F2F2" w:themeFill="background1" w:themeFillShade="F2"/>
            <w:vAlign w:val="center"/>
          </w:tcPr>
          <w:p w14:paraId="7DE30700"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09908C1B"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C</w:t>
            </w:r>
          </w:p>
        </w:tc>
        <w:tc>
          <w:tcPr>
            <w:tcW w:w="708" w:type="dxa"/>
            <w:tcBorders>
              <w:bottom w:val="single" w:sz="4" w:space="0" w:color="auto"/>
            </w:tcBorders>
            <w:shd w:val="diagStripe" w:color="808080" w:themeColor="background1" w:themeShade="80" w:fill="auto"/>
            <w:vAlign w:val="center"/>
          </w:tcPr>
          <w:p w14:paraId="095B9A17"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p>
        </w:tc>
        <w:tc>
          <w:tcPr>
            <w:tcW w:w="1134" w:type="dxa"/>
            <w:tcBorders>
              <w:bottom w:val="single" w:sz="4" w:space="0" w:color="auto"/>
            </w:tcBorders>
            <w:shd w:val="diagStripe" w:color="808080" w:themeColor="background1" w:themeShade="80" w:fill="auto"/>
            <w:vAlign w:val="center"/>
          </w:tcPr>
          <w:p w14:paraId="1A331343"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p>
        </w:tc>
        <w:tc>
          <w:tcPr>
            <w:tcW w:w="709" w:type="dxa"/>
            <w:shd w:val="clear" w:color="auto" w:fill="F2F2F2" w:themeFill="background1" w:themeFillShade="F2"/>
            <w:vAlign w:val="center"/>
          </w:tcPr>
          <w:p w14:paraId="3476BFF1"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4AAE48C8"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C</w:t>
            </w:r>
          </w:p>
        </w:tc>
        <w:tc>
          <w:tcPr>
            <w:tcW w:w="709" w:type="dxa"/>
            <w:shd w:val="clear" w:color="auto" w:fill="F2F2F2" w:themeFill="background1" w:themeFillShade="F2"/>
            <w:vAlign w:val="center"/>
          </w:tcPr>
          <w:p w14:paraId="1B2AFE65"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5B6E2515"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w:t>
            </w:r>
            <w:proofErr w:type="gramStart"/>
            <w:r w:rsidRPr="00A309A7">
              <w:rPr>
                <w:rFonts w:asciiTheme="minorHAnsi" w:hAnsiTheme="minorHAnsi" w:cstheme="minorHAnsi"/>
                <w:b/>
                <w:bCs/>
                <w:sz w:val="16"/>
                <w:szCs w:val="16"/>
                <w:vertAlign w:val="superscript"/>
              </w:rPr>
              <w:t>A,C</w:t>
            </w:r>
            <w:proofErr w:type="gramEnd"/>
          </w:p>
        </w:tc>
      </w:tr>
      <w:tr w:rsidR="00AD3C7F" w:rsidRPr="001C270D" w14:paraId="67067126" w14:textId="77777777" w:rsidTr="00E511F7">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07E4A2A1" w14:textId="316CEEBE" w:rsidR="00915688" w:rsidRPr="00A309A7" w:rsidRDefault="00915688" w:rsidP="0046513E">
            <w:pPr>
              <w:spacing w:line="276" w:lineRule="auto"/>
              <w:rPr>
                <w:rFonts w:eastAsia="Times New Roman" w:cstheme="minorHAnsi"/>
                <w:sz w:val="20"/>
                <w:szCs w:val="20"/>
                <w:lang w:eastAsia="zh-CN"/>
              </w:rPr>
            </w:pPr>
            <w:r w:rsidRPr="00A309A7">
              <w:rPr>
                <w:rFonts w:eastAsia="Times New Roman" w:cstheme="minorHAnsi"/>
                <w:sz w:val="20"/>
                <w:szCs w:val="20"/>
                <w:lang w:eastAsia="zh-CN"/>
              </w:rPr>
              <w:t>PAQLQ-S</w:t>
            </w:r>
            <w:r w:rsidRPr="00A309A7">
              <w:rPr>
                <w:rFonts w:cstheme="minorHAnsi"/>
                <w:sz w:val="20"/>
                <w:szCs w:val="20"/>
              </w:rPr>
              <w:fldChar w:fldCharType="begin">
                <w:fldData xml:space="preserve">PEVuZE5vdGU+PENpdGU+PEF1dGhvcj5KdW5pcGVyPC9BdXRob3I+PFllYXI+MTk5NjwvWWVhcj48
UmVjTnVtPjE3NTwvUmVjTnVtPjxEaXNwbGF5VGV4dD48c3R5bGUgZmFjZT0ic3VwZXJzY3JpcHQi
PjQ3LDUwLTUyPC9zdHlsZT48L0Rpc3BsYXlUZXh0PjxyZWNvcmQ+PHJlYy1udW1iZXI+MTc1PC9y
ZWMtbnVtYmVyPjxmb3JlaWduLWtleXM+PGtleSBhcHA9IkVOIiBkYi1pZD0ieHNlOXNzOXQ4YTk5
ZHVlcnZ4aHhld2Y1MGVzczJlYWV6end2IiB0aW1lc3RhbXA9IjE2NjU5MjUxNjYiPjE3NTwva2V5
PjwvZm9yZWlnbi1rZXlzPjxyZWYtdHlwZSBuYW1lPSJKb3VybmFsIEFydGljbGUiPjE3PC9yZWYt
dHlwZT48Y29udHJpYnV0b3JzPjxhdXRob3JzPjxhdXRob3I+SnVuaXBlciwgRSBGPC9hdXRob3I+
PGF1dGhvcj5HdXlhdHQsIEcgSDwvYXV0aG9yPjxhdXRob3I+RmVlbnksIEQgSDwvYXV0aG9yPjxh
dXRob3I+RmVycmllLCBQLiBKLjwvYXV0aG9yPjxhdXRob3I+R3JpZmZpdGgsIEwuIEUuPC9hdXRo
b3I+PGF1dGhvcj5Ub3duc2VuZCwgTS48L2F1dGhvcj48L2F1dGhvcnM+PC9jb250cmlidXRvcnM+
PGF1dGgtYWRkcmVzcz5NY21hc3RlciB1bml2LG1lZCBjdHIsZGVwdCBtZWQsaGFtaWx0b24sb24g
bDhuIDN6NSxjYW5hZGEuIE1jbWFzdGVyIHVuaXYsY3RyIGhsdGggZWNvbiAmYW1wOyBwb2xpY3kg
YW5hbCxoYW1pbHRvbixvbiBsOG4gM3o1LGNhbmFkYS4gSnVuaXBlciwgRUYgKGNvcnJlc3BvbmRp
bmcgYXV0aG9yKSwgTUNNQVNURVIgVU5JVixNRUQgQ1RSLERFUFQgQ0xJTiBFUElERU1JT0wgJmFt
cDsgQklPU1RBVCwxMjAwIE1BSU4gU1QgVyxIQU1JTFRPTixPTiBMOE4gM1o1LENBTkFEQS48L2F1
dGgtYWRkcmVzcz48dGl0bGVzPjx0aXRsZT5NZWFzdXJpbmcgcXVhbGl0eSBvZiBsaWZlIGluIGNo
aWxkcmVuIHdpdGggYXN0aG1hPC90aXRsZT48c2Vjb25kYXJ5LXRpdGxlPlF1YWxpdHkgb2YgTGlm
ZSBSZXNlYXJjaDwvc2Vjb25kYXJ5LXRpdGxlPjwvdGl0bGVzPjxwZXJpb2RpY2FsPjxmdWxsLXRp
dGxlPlF1YWxpdHkgb2YgTGlmZSBSZXNlYXJjaDwvZnVsbC10aXRsZT48L3BlcmlvZGljYWw+PHBh
Z2VzPjM1LTQ2PC9wYWdlcz48dm9sdW1lPjU8L3ZvbHVtZT48bnVtYmVyPjE8L251bWJlcj48a2V5
d29yZHM+PGtleXdvcmQ+YXN0aG1hPC9rZXl3b3JkPjxrZXl3b3JkPmhlYWx0aC1yZWxhdGVkIHF1
YWxpdHkgb2YgbGlmZTwva2V5d29yZD48a2V5d29yZD5wYWVkaWF0cmljczwva2V5d29yZD48a2V5
d29yZD5PRi1MSUZFPC9rZXl3b3JkPjxrZXl3b3JkPlFVRVNUSU9OTkFJUkU8L2tleXdvcmQ+PGtl
eXdvcmQ+U1lNUFRPTVM8L2tleXdvcmQ+PGtleXdvcmQ+T25seSBDaGlsZDwva2V5d29yZD48a2V5
d29yZD5DaGlsZDwva2V5d29yZD48a2V5d29yZD5RdWFsaXR5IG9mIExpZmU8L2tleXdvcmQ+PC9r
ZXl3b3Jkcz48ZGF0ZXM+PHllYXI+MTk5NjwveWVhcj48cHViLWRhdGVzPjxkYXRlPkZlYjwvZGF0
ZT48L3B1Yi1kYXRlcz48L2RhdGVzPjxpc2JuPjA5NjItOTM0MzwvaXNibj48YWNjZXNzaW9uLW51
bT5XT1M6QTE5OTZVQjIzNDAwMDA1PC9hY2Nlc3Npb24tbnVtPjx1cmxzPjwvdXJscz48Y3VzdG9t
MT5SQVlZQU4tSU5DTFVTSU9OOiB7JnF1b3Q7QW5uYSZxdW90Oz0mZ3Q7JnF1b3Q7SW5jbHVkZWQm
cXVvdDssICZxdW90O0VrYXRlcmluYSZxdW90Oz0mZ3Q7JnF1b3Q7SW5jbHVkZWQmcXVvdDt9IHwg
UkFZWUFOLUxBQkVMUzogUEFRTFE8L2N1c3RvbTE+PGxhbmd1YWdlPkVuZ2xpc2g8L2xhbmd1YWdl
PjwvcmVjb3JkPjwvQ2l0ZT48Q2l0ZT48QXV0aG9yPldpbmc8L0F1dGhvcj48WWVhcj4yMDEyPC9Z
ZWFyPjxSZWNOdW0+MjY2PC9SZWNOdW0+PHJlY29yZD48cmVjLW51bWJlcj4yNjY8L3JlYy1udW1i
ZXI+PGZvcmVpZ24ta2V5cz48a2V5IGFwcD0iRU4iIGRiLWlkPSJ2NXA5cmQ5ZDZ3ZGYyNmV3ZXY3
cGR3MmRzNXpwZnBhd2R6djkiIHRpbWVzdGFtcD0iMTU5ODI2MDEwNCI+MjY2PC9rZXk+PC9mb3Jl
aWduLWtleXM+PHJlZi10eXBlIG5hbWU9IkpvdXJuYWwgQXJ0aWNsZSI+MTc8L3JlZi10eXBlPjxj
b250cmlidXRvcnM+PGF1dGhvcnM+PGF1dGhvcj5XaW5nLCBBLjwvYXV0aG9yPjxhdXRob3I+VXB0
b24sIEouPC9hdXRob3I+PGF1dGhvcj5TdmVuc3NvbiwgSy48L2F1dGhvcj48YXV0aG9yPldlbGxl
ciwgUC48L2F1dGhvcj48YXV0aG9yPkZsZXRjaGVyLCBNLjwvYXV0aG9yPjxhdXRob3I+V2Fsa2Vy
LCBTLjwvYXV0aG9yPjwvYXV0aG9ycz48L2NvbnRyaWJ1dG9ycz48YXV0aC1hZGRyZXNzPldpbmcs
IEFubmllLiBFZHVjYXRpb24gZm9yIEhlYWx0aCwgVGhlIEF0aGVuYWV1bSwgMTAgQ2h1cmNoIFN0
cmVldCwgV2Fyd2ljayBDVjM0IDRBQiwgV2Fyd2lja3NoaXJlLCBVSy48L2F1dGgtYWRkcmVzcz48
dGl0bGVzPjx0aXRsZT5UaGUgc3RhbmRhcmRpemVkIGFuZCBtaW5pIHZlcnNpb25zIG9mIHRoZSBQ
QVFMUSBhcmUgdmFsaWQsIHJlbGlhYmxlLCBhbmQgcmVzcG9uc2l2ZSBtZWFzdXJlbWVudCB0b29s
czwvdGl0bGU+PHNlY29uZGFyeS10aXRsZT5Kb3VybmFsIG9mIENsaW5pY2FsIEVwaWRlbWlvbG9n
eTwvc2Vjb25kYXJ5LXRpdGxlPjwvdGl0bGVzPjxwZXJpb2RpY2FsPjxmdWxsLXRpdGxlPkpvdXJu
YWwgb2YgQ2xpbmljYWwgRXBpZGVtaW9sb2d5PC9mdWxsLXRpdGxlPjwvcGVyaW9kaWNhbD48cGFn
ZXM+NjQzLTUwPC9wYWdlcz48dm9sdW1lPjY1PC92b2x1bWU+PG51bWJlcj42PC9udW1iZXI+PGtl
eXdvcmRzPjxrZXl3b3JkPkFkb2xlc2NlbnQ8L2tleXdvcmQ+PGtleXdvcmQ+QWxnb3JpdGhtczwv
a2V5d29yZD48a2V5d29yZD5Bc3RobWEvZGkgW0RpYWdub3Npc108L2tleXdvcmQ+PGtleXdvcmQ+
QXN0aG1hL3BwIFtQaHlzaW9wYXRob2xvZ3ldPC9rZXl3b3JkPjxrZXl3b3JkPkFzdGhtYS9weCBb
UHN5Y2hvbG9neV08L2tleXdvcmQ+PGtleXdvcmQ+KkFzdGhtYTwva2V5d29yZD48a2V5d29yZD5D
aGlsZDwva2V5d29yZD48a2V5d29yZD5GZW1hbGU8L2tleXdvcmQ+PGtleXdvcmQ+SHVtYW5zPC9r
ZXl3b3JkPjxrZXl3b3JkPk1hbGU8L2tleXdvcmQ+PGtleXdvcmQ+UHN5Y2hvbWV0cmljczwva2V5
d29yZD48a2V5d29yZD4qUXVhbGl0eSBvZiBMaWZlPC9rZXl3b3JkPjxrZXl3b3JkPlJlcHJvZHVj
aWJpbGl0eSBvZiBSZXN1bHRzPC9rZXl3b3JkPjxrZXl3b3JkPlNldmVyaXR5IG9mIElsbG5lc3Mg
SW5kZXg8L2tleXdvcmQ+PGtleXdvcmQ+KlN1cnZleXMgYW5kIFF1ZXN0aW9ubmFpcmVzL3N0IFtT
dGFuZGFyZHNdPC9rZXl3b3JkPjwva2V5d29yZHM+PGRhdGVzPjx5ZWFyPjIwMTI8L3llYXI+PHB1
Yi1kYXRlcz48ZGF0ZT5KdW48L2RhdGU+PC9wdWItZGF0ZXM+PC9kYXRlcz48aXNibj4xODc4LTU5
MjE8L2lzYm4+PGFjY2Vzc2lvbi1udW0+MjI1Mzc0Njg8L2FjY2Vzc2lvbi1udW0+PHVybHM+PHJl
bGF0ZWQtdXJscz48dXJsPmh0dHBzOi8vb3ZpZHNwLm92aWQuY29tL292aWR3ZWIuY2dpP1Q9SlMm
YW1wO0NTQz1ZJmFtcDtORVdTPU4mYW1wO1BBR0U9ZnVsbHRleHQmYW1wO0Q9bWVkOSZhbXA7QU49
MjI1Mzc0NjggaHR0cDovL3Jlc29sdmVyLmVic2NvaG9zdC5jb20vb3BlbnVybD9pc3NuPTA4OTU0
MzU2JmFtcDtWb2x1bWU9NjUmYW1wO2lzc3VlPTYmYW1wO3NwYWdlPTY0MyZhbXA7dGl0bGU9VGhl
K3N0YW5kYXJkaXplZCthbmQrbWluaSt2ZXJzaW9ucytvZit0aGUrUEFRTFErYXJlK3ZhbGlkJTJD
K3JlbGlhYmxlJTJDK2FuZCtyZXNwb25zaXZlK21lYXN1cmVtZW50K3Rvb2xzLiZhbXA7eWVhcj0y
MDEyJmFtcDthdWxhc3Q9V2luZzwvdXJsPjwvcmVsYXRlZC11cmxzPjwvdXJscz48Y3VzdG9tMT5S
QVlZQU4tSU5DTFVTSU9OOiB7JnF1b3Q7QW5uYSZxdW90Oz0mZ3Q7JnF1b3Q7SW5jbHVkZWQmcXVv
dDssICZxdW90O0VrYXRlcmluYSZxdW90Oz0mZ3Q7JnF1b3Q7SW5jbHVkZWQmcXVvdDt9IHwgUkFZ
WUFOLUxBQkVMUzogTWluaVBBUUxRPC9jdXN0b20xPjxsYW5ndWFnZT5FbmdsaXNoPC9sYW5ndWFn
ZT48L3JlY29yZD48L0NpdGU+PENpdGU+PEF1dGhvcj5Ub3duc2VuZDwvQXV0aG9yPjxZZWFyPjE5
OTE8L1llYXI+PFJlY051bT4xMjA8L1JlY051bT48cmVjb3JkPjxyZWMtbnVtYmVyPjEyMDwvcmVj
LW51bWJlcj48Zm9yZWlnbi1rZXlzPjxrZXkgYXBwPSJFTiIgZGItaWQ9InhzZTlzczl0OGE5OWR1
ZXJ2eGh4ZXdmNTBlc3MyZWFlenp3diIgdGltZXN0YW1wPSIxNjQ5NDUwMDUxIj4xMjA8L2tleT48
L2ZvcmVpZ24ta2V5cz48cmVmLXR5cGUgbmFtZT0iSm91cm5hbCBBcnRpY2xlIj4xNzwvcmVmLXR5
cGU+PGNvbnRyaWJ1dG9ycz48YXV0aG9ycz48YXV0aG9yPlRvd25zZW5kLCBNPC9hdXRob3I+PGF1
dGhvcj5GZWVueSwgRCBIPC9hdXRob3I+PGF1dGhvcj5HdXlhdHQsIEcgSDwvYXV0aG9yPjxhdXRo
b3I+RnVybG9uZywgVy4gSi48L2F1dGhvcj48YXV0aG9yPlNlaXAsIEEuIEUuPC9hdXRob3I+PGF1
dGhvcj5Eb2xvdmljaCwgSi48L2F1dGhvcj48L2F1dGhvcnM+PC9jb250cmlidXRvcnM+PGF1dGgt
YWRkcmVzcz5EZXBhcnRtZW50IG9mIENsaW5pY2FsIEVwaWRlbWlvbG9neSBhbmQgQmlvc3RhdGlz
dGljcywgTWNNYXN0ZXIgVW5pdmVyc2l0eSwgSGFtaWx0b24sIE9udGFyaW8sIENhbmFkYS48L2F1
dGgtYWRkcmVzcz48dGl0bGVzPjx0aXRsZT5FdmFsdWF0aW9uIG9mIHRoZSBidXJkZW4gb2YgaWxs
bmVzcyBmb3IgcGVkaWF0cmljIGFzdGhtYXRpYyBwYXRpZW50cyBhbmQgdGhlaXIgcGFyZW50czwv
dGl0bGU+PHNlY29uZGFyeS10aXRsZT5Bbm4gQWxsZXJneTwvc2Vjb25kYXJ5LXRpdGxlPjwvdGl0
bGVzPjxwZXJpb2RpY2FsPjxmdWxsLXRpdGxlPkFubiBBbGxlcmd5PC9mdWxsLXRpdGxlPjwvcGVy
aW9kaWNhbD48cGFnZXM+NDAzLTg8L3BhZ2VzPjx2b2x1bWU+Njc8L3ZvbHVtZT48bnVtYmVyPjQ8
L251bWJlcj48ZWRpdGlvbj4xOTkxLzEwLzAxPC9lZGl0aW9uPjxrZXl3b3Jkcz48a2V5d29yZD5B
ZG9sZXNjZW50PC9rZXl3b3JkPjxrZXl3b3JkPkFueGlldHk8L2tleXdvcmQ+PGtleXdvcmQ+QXN0
aG1hL3BhdGhvbG9neS8qcHN5Y2hvbG9neTwva2V5d29yZD48a2V5d29yZD5DaGlsZDwva2V5d29y
ZD48a2V5d29yZD5EaXNhYmlsaXR5IEV2YWx1YXRpb248L2tleXdvcmQ+PGtleXdvcmQ+RmVtYWxl
PC9rZXl3b3JkPjxrZXl3b3JkPkh1bWFuczwva2V5d29yZD48a2V5d29yZD5NYWxlPC9rZXl3b3Jk
PjxrZXl3b3JkPlBhcmVudC1DaGlsZCBSZWxhdGlvbnM8L2tleXdvcmQ+PGtleXdvcmQ+UGFyZW50
aW5nLypwc3ljaG9sb2d5PC9rZXl3b3JkPjxrZXl3b3JkPipRdWFsaXR5IG9mIExpZmU8L2tleXdv
cmQ+PGtleXdvcmQ+U3VydmV5cyBhbmQgUXVlc3Rpb25uYWlyZXM8L2tleXdvcmQ+PC9rZXl3b3Jk
cz48ZGF0ZXM+PHllYXI+MTk5MTwveWVhcj48cHViLWRhdGVzPjxkYXRlPk9jdDwvZGF0ZT48L3B1
Yi1kYXRlcz48L2RhdGVzPjxpc2JuPjAwMDMtNDczOCAoUHJpbnQpJiN4RDswMDAzLTQ3Mzg8L2lz
Ym4+PGFjY2Vzc2lvbi1udW0+MTk1MjI5NjwvYWNjZXNzaW9uLW51bT48dXJscz48L3VybHM+PHJl
bW90ZS1kYXRhYmFzZS1wcm92aWRlcj5OTE08L3JlbW90ZS1kYXRhYmFzZS1wcm92aWRlcj48bGFu
Z3VhZ2U+ZW5nPC9sYW5ndWFnZT48L3JlY29yZD48L0NpdGU+PENpdGU+PEF1dGhvcj5CdXNobmVs
bDwvQXV0aG9yPjxZZWFyPjIwMDM8L1llYXI+PFJlY051bT4xNzg8L1JlY051bT48cmVjb3JkPjxy
ZWMtbnVtYmVyPjE3ODwvcmVjLW51bWJlcj48Zm9yZWlnbi1rZXlzPjxrZXkgYXBwPSJFTiIgZGIt
aWQ9InhzZTlzczl0OGE5OWR1ZXJ2eGh4ZXdmNTBlc3MyZWFlenp3diIgdGltZXN0YW1wPSIxNjY1
OTI1MTY2Ij4xNzg8L2tleT48L2ZvcmVpZ24ta2V5cz48cmVmLXR5cGUgbmFtZT0iSm91cm5hbCBB
cnRpY2xlIj4xNzwvcmVmLXR5cGU+PGNvbnRyaWJ1dG9ycz48YXV0aG9ycz48YXV0aG9yPkJ1c2hu
ZWxsLCBEIE08L2F1dGhvcj48YXV0aG9yPk1hcnRpbiwgTSBMPC9hdXRob3I+PGF1dGhvcj5QYXJh
c3VyYW1hbiwgQjwvYXV0aG9yPjwvYXV0aG9ycz48L2NvbnRyaWJ1dG9ycz48YXV0aC1hZGRyZXNz
PkJ1c2huZWxsLCBEIE0uIEhlYWx0aCBSZXNlYXJjaCBBc3NvY2lhdGVzLCBJbmMuLCBTZWF0dGxl
LCBXYXNoaW5ndG9uLCBVU0EuIGJ1c2huZWxsQGhyYWluYy5uZXQ8L2F1dGgtYWRkcmVzcz48dGl0
bGVzPjx0aXRsZT5FbGVjdHJvbmljIHZlcnN1cyBwYXBlciBxdWVzdGlvbm5haXJlczogYSBmdXJ0
aGVyIGNvbXBhcmlzb24gaW4gcGVyc29ucyB3aXRoIGFzdGhtYTwvdGl0bGU+PHNlY29uZGFyeS10
aXRsZT5Kb3VybmFsIG9mIEFzdGhtYTwvc2Vjb25kYXJ5LXRpdGxlPjwvdGl0bGVzPjxwZXJpb2Rp
Y2FsPjxmdWxsLXRpdGxlPkpvdXJuYWwgb2YgQXN0aG1hPC9mdWxsLXRpdGxlPjwvcGVyaW9kaWNh
bD48cGFnZXM+NzUxLTYyPC9wYWdlcz48dm9sdW1lPjQwPC92b2x1bWU+PG51bWJlcj43PC9udW1i
ZXI+PGtleXdvcmRzPjxrZXl3b3JkPkFkb2xlc2NlbnQ8L2tleXdvcmQ+PGtleXdvcmQ+QWR1bHQ8
L2tleXdvcmQ+PGtleXdvcmQ+KkFzdGhtYTwva2V5d29yZD48a2V5d29yZD5DYXJlZ2l2ZXJzPC9r
ZXl3b3JkPjxrZXl3b3JkPipDb21wdXRlcnM8L2tleXdvcmQ+PGtleXdvcmQ+Q3Jvc3MtT3ZlciBT
dHVkaWVzPC9rZXl3b3JkPjxrZXl3b3JkPkZlbWFsZTwva2V5d29yZD48a2V5d29yZD5IdW1hbnM8
L2tleXdvcmQ+PGtleXdvcmQ+TWFsZTwva2V5d29yZD48a2V5d29yZD5QYXRpZW50IFNhdGlzZmFj
dGlvbjwva2V5d29yZD48a2V5d29yZD4qUXVhbGl0eSBvZiBMaWZlPC9rZXl3b3JkPjxrZXl3b3Jk
PlJlcHJvZHVjaWJpbGl0eSBvZiBSZXN1bHRzPC9rZXl3b3JkPjxrZXl3b3JkPipTdXJ2ZXlzIGFu
ZCBRdWVzdGlvbm5haXJlczwva2V5d29yZD48a2V5d29yZD5RdWVzdGlvbm5haXJlczwva2V5d29y
ZD48a2V5d29yZD5Bc3RobWE8L2tleXdvcmQ+PC9rZXl3b3Jkcz48ZGF0ZXM+PHllYXI+MjAwMzwv
eWVhcj48cHViLWRhdGVzPjxkYXRlPjIwMDM8L2RhdGU+PC9wdWItZGF0ZXM+PC9kYXRlcz48aXNi
bj4wMjc3LTA5MDM8L2lzYm4+PGFjY2Vzc2lvbi1udW0+MTQ2MjYzMzE8L2FjY2Vzc2lvbi1udW0+
PHVybHM+PHJlbGF0ZWQtdXJscz48dXJsPmh0dHBzOi8vb3ZpZHNwLm92aWQuY29tL292aWR3ZWIu
Y2dpP1Q9SlMmYW1wO0NTQz1ZJmFtcDtORVdTPU4mYW1wO1BBR0U9ZnVsbHRleHQmYW1wO0Q9bWVk
NSZhbXA7QU49MTQ2MjYzMzEgaHR0cDovL3Jlc29sdmVyLmVic2NvaG9zdC5jb20vb3BlbnVybD9p
c3NuPTAyNzcwOTAzJmFtcDtWb2x1bWU9NDAmYW1wO2lzc3VlPTcmYW1wO3NwYWdlPTc1MSZhbXA7
dGl0bGU9RWxlY3Ryb25pYyt2ZXJzdXMrcGFwZXIrcXVlc3Rpb25uYWlyZXMlM0ErYStmdXJ0aGVy
K2NvbXBhcmlzb24raW4rcGVyc29ucyt3aXRoK2FzdGhtYS4mYW1wO3llYXI9MjAwMyZhbXA7YXVs
YXN0PUJ1c2huZWxsPC91cmw+PHVybD5odHRwczovL3d3dy50YW5kZm9ubGluZS5jb20vZG9pL2Z1
bGwvMTAuMTA4MS9qYXMtMTIwMDIzNTAxPC91cmw+PC9yZWxhdGVkLXVybHM+PC91cmxzPjxjdXN0
b20xPlJBWVlBTi1JTkNMVVNJT046IHsmcXVvdDtBbm5hJnF1b3Q7PSZndDsmcXVvdDtJbmNsdWRl
ZCZxdW90OywgJnF1b3Q7RWthdGVyaW5hJnF1b3Q7PSZndDsmcXVvdDtJbmNsdWRlZCZxdW90O30g
fCBSQVlZQU4tTEFCRUxTOiBlbGVjdHJvbmljPC9jdXN0b20xPjxsYW5ndWFnZT5FbmdsaXNoPC9s
YW5ndWFnZT48L3JlY29yZD48L0NpdGU+PC9FbmROb3RlPgB=
</w:fldData>
              </w:fldChar>
            </w:r>
            <w:r w:rsidR="00E44D47">
              <w:rPr>
                <w:rFonts w:cstheme="minorHAnsi"/>
                <w:sz w:val="20"/>
                <w:szCs w:val="20"/>
              </w:rPr>
              <w:instrText xml:space="preserve"> ADDIN EN.CITE </w:instrText>
            </w:r>
            <w:r w:rsidR="00E44D47">
              <w:rPr>
                <w:rFonts w:cstheme="minorHAnsi"/>
                <w:sz w:val="20"/>
                <w:szCs w:val="20"/>
              </w:rPr>
              <w:fldChar w:fldCharType="begin">
                <w:fldData xml:space="preserve">PEVuZE5vdGU+PENpdGU+PEF1dGhvcj5KdW5pcGVyPC9BdXRob3I+PFllYXI+MTk5NjwvWWVhcj48
UmVjTnVtPjE3NTwvUmVjTnVtPjxEaXNwbGF5VGV4dD48c3R5bGUgZmFjZT0ic3VwZXJzY3JpcHQi
PjQ3LDUwLTUyPC9zdHlsZT48L0Rpc3BsYXlUZXh0PjxyZWNvcmQ+PHJlYy1udW1iZXI+MTc1PC9y
ZWMtbnVtYmVyPjxmb3JlaWduLWtleXM+PGtleSBhcHA9IkVOIiBkYi1pZD0ieHNlOXNzOXQ4YTk5
ZHVlcnZ4aHhld2Y1MGVzczJlYWV6end2IiB0aW1lc3RhbXA9IjE2NjU5MjUxNjYiPjE3NTwva2V5
PjwvZm9yZWlnbi1rZXlzPjxyZWYtdHlwZSBuYW1lPSJKb3VybmFsIEFydGljbGUiPjE3PC9yZWYt
dHlwZT48Y29udHJpYnV0b3JzPjxhdXRob3JzPjxhdXRob3I+SnVuaXBlciwgRSBGPC9hdXRob3I+
PGF1dGhvcj5HdXlhdHQsIEcgSDwvYXV0aG9yPjxhdXRob3I+RmVlbnksIEQgSDwvYXV0aG9yPjxh
dXRob3I+RmVycmllLCBQLiBKLjwvYXV0aG9yPjxhdXRob3I+R3JpZmZpdGgsIEwuIEUuPC9hdXRo
b3I+PGF1dGhvcj5Ub3duc2VuZCwgTS48L2F1dGhvcj48L2F1dGhvcnM+PC9jb250cmlidXRvcnM+
PGF1dGgtYWRkcmVzcz5NY21hc3RlciB1bml2LG1lZCBjdHIsZGVwdCBtZWQsaGFtaWx0b24sb24g
bDhuIDN6NSxjYW5hZGEuIE1jbWFzdGVyIHVuaXYsY3RyIGhsdGggZWNvbiAmYW1wOyBwb2xpY3kg
YW5hbCxoYW1pbHRvbixvbiBsOG4gM3o1LGNhbmFkYS4gSnVuaXBlciwgRUYgKGNvcnJlc3BvbmRp
bmcgYXV0aG9yKSwgTUNNQVNURVIgVU5JVixNRUQgQ1RSLERFUFQgQ0xJTiBFUElERU1JT0wgJmFt
cDsgQklPU1RBVCwxMjAwIE1BSU4gU1QgVyxIQU1JTFRPTixPTiBMOE4gM1o1LENBTkFEQS48L2F1
dGgtYWRkcmVzcz48dGl0bGVzPjx0aXRsZT5NZWFzdXJpbmcgcXVhbGl0eSBvZiBsaWZlIGluIGNo
aWxkcmVuIHdpdGggYXN0aG1hPC90aXRsZT48c2Vjb25kYXJ5LXRpdGxlPlF1YWxpdHkgb2YgTGlm
ZSBSZXNlYXJjaDwvc2Vjb25kYXJ5LXRpdGxlPjwvdGl0bGVzPjxwZXJpb2RpY2FsPjxmdWxsLXRp
dGxlPlF1YWxpdHkgb2YgTGlmZSBSZXNlYXJjaDwvZnVsbC10aXRsZT48L3BlcmlvZGljYWw+PHBh
Z2VzPjM1LTQ2PC9wYWdlcz48dm9sdW1lPjU8L3ZvbHVtZT48bnVtYmVyPjE8L251bWJlcj48a2V5
d29yZHM+PGtleXdvcmQ+YXN0aG1hPC9rZXl3b3JkPjxrZXl3b3JkPmhlYWx0aC1yZWxhdGVkIHF1
YWxpdHkgb2YgbGlmZTwva2V5d29yZD48a2V5d29yZD5wYWVkaWF0cmljczwva2V5d29yZD48a2V5
d29yZD5PRi1MSUZFPC9rZXl3b3JkPjxrZXl3b3JkPlFVRVNUSU9OTkFJUkU8L2tleXdvcmQ+PGtl
eXdvcmQ+U1lNUFRPTVM8L2tleXdvcmQ+PGtleXdvcmQ+T25seSBDaGlsZDwva2V5d29yZD48a2V5
d29yZD5DaGlsZDwva2V5d29yZD48a2V5d29yZD5RdWFsaXR5IG9mIExpZmU8L2tleXdvcmQ+PC9r
ZXl3b3Jkcz48ZGF0ZXM+PHllYXI+MTk5NjwveWVhcj48cHViLWRhdGVzPjxkYXRlPkZlYjwvZGF0
ZT48L3B1Yi1kYXRlcz48L2RhdGVzPjxpc2JuPjA5NjItOTM0MzwvaXNibj48YWNjZXNzaW9uLW51
bT5XT1M6QTE5OTZVQjIzNDAwMDA1PC9hY2Nlc3Npb24tbnVtPjx1cmxzPjwvdXJscz48Y3VzdG9t
MT5SQVlZQU4tSU5DTFVTSU9OOiB7JnF1b3Q7QW5uYSZxdW90Oz0mZ3Q7JnF1b3Q7SW5jbHVkZWQm
cXVvdDssICZxdW90O0VrYXRlcmluYSZxdW90Oz0mZ3Q7JnF1b3Q7SW5jbHVkZWQmcXVvdDt9IHwg
UkFZWUFOLUxBQkVMUzogUEFRTFE8L2N1c3RvbTE+PGxhbmd1YWdlPkVuZ2xpc2g8L2xhbmd1YWdl
PjwvcmVjb3JkPjwvQ2l0ZT48Q2l0ZT48QXV0aG9yPldpbmc8L0F1dGhvcj48WWVhcj4yMDEyPC9Z
ZWFyPjxSZWNOdW0+MjY2PC9SZWNOdW0+PHJlY29yZD48cmVjLW51bWJlcj4yNjY8L3JlYy1udW1i
ZXI+PGZvcmVpZ24ta2V5cz48a2V5IGFwcD0iRU4iIGRiLWlkPSJ2NXA5cmQ5ZDZ3ZGYyNmV3ZXY3
cGR3MmRzNXpwZnBhd2R6djkiIHRpbWVzdGFtcD0iMTU5ODI2MDEwNCI+MjY2PC9rZXk+PC9mb3Jl
aWduLWtleXM+PHJlZi10eXBlIG5hbWU9IkpvdXJuYWwgQXJ0aWNsZSI+MTc8L3JlZi10eXBlPjxj
b250cmlidXRvcnM+PGF1dGhvcnM+PGF1dGhvcj5XaW5nLCBBLjwvYXV0aG9yPjxhdXRob3I+VXB0
b24sIEouPC9hdXRob3I+PGF1dGhvcj5TdmVuc3NvbiwgSy48L2F1dGhvcj48YXV0aG9yPldlbGxl
ciwgUC48L2F1dGhvcj48YXV0aG9yPkZsZXRjaGVyLCBNLjwvYXV0aG9yPjxhdXRob3I+V2Fsa2Vy
LCBTLjwvYXV0aG9yPjwvYXV0aG9ycz48L2NvbnRyaWJ1dG9ycz48YXV0aC1hZGRyZXNzPldpbmcs
IEFubmllLiBFZHVjYXRpb24gZm9yIEhlYWx0aCwgVGhlIEF0aGVuYWV1bSwgMTAgQ2h1cmNoIFN0
cmVldCwgV2Fyd2ljayBDVjM0IDRBQiwgV2Fyd2lja3NoaXJlLCBVSy48L2F1dGgtYWRkcmVzcz48
dGl0bGVzPjx0aXRsZT5UaGUgc3RhbmRhcmRpemVkIGFuZCBtaW5pIHZlcnNpb25zIG9mIHRoZSBQ
QVFMUSBhcmUgdmFsaWQsIHJlbGlhYmxlLCBhbmQgcmVzcG9uc2l2ZSBtZWFzdXJlbWVudCB0b29s
czwvdGl0bGU+PHNlY29uZGFyeS10aXRsZT5Kb3VybmFsIG9mIENsaW5pY2FsIEVwaWRlbWlvbG9n
eTwvc2Vjb25kYXJ5LXRpdGxlPjwvdGl0bGVzPjxwZXJpb2RpY2FsPjxmdWxsLXRpdGxlPkpvdXJu
YWwgb2YgQ2xpbmljYWwgRXBpZGVtaW9sb2d5PC9mdWxsLXRpdGxlPjwvcGVyaW9kaWNhbD48cGFn
ZXM+NjQzLTUwPC9wYWdlcz48dm9sdW1lPjY1PC92b2x1bWU+PG51bWJlcj42PC9udW1iZXI+PGtl
eXdvcmRzPjxrZXl3b3JkPkFkb2xlc2NlbnQ8L2tleXdvcmQ+PGtleXdvcmQ+QWxnb3JpdGhtczwv
a2V5d29yZD48a2V5d29yZD5Bc3RobWEvZGkgW0RpYWdub3Npc108L2tleXdvcmQ+PGtleXdvcmQ+
QXN0aG1hL3BwIFtQaHlzaW9wYXRob2xvZ3ldPC9rZXl3b3JkPjxrZXl3b3JkPkFzdGhtYS9weCBb
UHN5Y2hvbG9neV08L2tleXdvcmQ+PGtleXdvcmQ+KkFzdGhtYTwva2V5d29yZD48a2V5d29yZD5D
aGlsZDwva2V5d29yZD48a2V5d29yZD5GZW1hbGU8L2tleXdvcmQ+PGtleXdvcmQ+SHVtYW5zPC9r
ZXl3b3JkPjxrZXl3b3JkPk1hbGU8L2tleXdvcmQ+PGtleXdvcmQ+UHN5Y2hvbWV0cmljczwva2V5
d29yZD48a2V5d29yZD4qUXVhbGl0eSBvZiBMaWZlPC9rZXl3b3JkPjxrZXl3b3JkPlJlcHJvZHVj
aWJpbGl0eSBvZiBSZXN1bHRzPC9rZXl3b3JkPjxrZXl3b3JkPlNldmVyaXR5IG9mIElsbG5lc3Mg
SW5kZXg8L2tleXdvcmQ+PGtleXdvcmQ+KlN1cnZleXMgYW5kIFF1ZXN0aW9ubmFpcmVzL3N0IFtT
dGFuZGFyZHNdPC9rZXl3b3JkPjwva2V5d29yZHM+PGRhdGVzPjx5ZWFyPjIwMTI8L3llYXI+PHB1
Yi1kYXRlcz48ZGF0ZT5KdW48L2RhdGU+PC9wdWItZGF0ZXM+PC9kYXRlcz48aXNibj4xODc4LTU5
MjE8L2lzYm4+PGFjY2Vzc2lvbi1udW0+MjI1Mzc0Njg8L2FjY2Vzc2lvbi1udW0+PHVybHM+PHJl
bGF0ZWQtdXJscz48dXJsPmh0dHBzOi8vb3ZpZHNwLm92aWQuY29tL292aWR3ZWIuY2dpP1Q9SlMm
YW1wO0NTQz1ZJmFtcDtORVdTPU4mYW1wO1BBR0U9ZnVsbHRleHQmYW1wO0Q9bWVkOSZhbXA7QU49
MjI1Mzc0NjggaHR0cDovL3Jlc29sdmVyLmVic2NvaG9zdC5jb20vb3BlbnVybD9pc3NuPTA4OTU0
MzU2JmFtcDtWb2x1bWU9NjUmYW1wO2lzc3VlPTYmYW1wO3NwYWdlPTY0MyZhbXA7dGl0bGU9VGhl
K3N0YW5kYXJkaXplZCthbmQrbWluaSt2ZXJzaW9ucytvZit0aGUrUEFRTFErYXJlK3ZhbGlkJTJD
K3JlbGlhYmxlJTJDK2FuZCtyZXNwb25zaXZlK21lYXN1cmVtZW50K3Rvb2xzLiZhbXA7eWVhcj0y
MDEyJmFtcDthdWxhc3Q9V2luZzwvdXJsPjwvcmVsYXRlZC11cmxzPjwvdXJscz48Y3VzdG9tMT5S
QVlZQU4tSU5DTFVTSU9OOiB7JnF1b3Q7QW5uYSZxdW90Oz0mZ3Q7JnF1b3Q7SW5jbHVkZWQmcXVv
dDssICZxdW90O0VrYXRlcmluYSZxdW90Oz0mZ3Q7JnF1b3Q7SW5jbHVkZWQmcXVvdDt9IHwgUkFZ
WUFOLUxBQkVMUzogTWluaVBBUUxRPC9jdXN0b20xPjxsYW5ndWFnZT5FbmdsaXNoPC9sYW5ndWFn
ZT48L3JlY29yZD48L0NpdGU+PENpdGU+PEF1dGhvcj5Ub3duc2VuZDwvQXV0aG9yPjxZZWFyPjE5
OTE8L1llYXI+PFJlY051bT4xMjA8L1JlY051bT48cmVjb3JkPjxyZWMtbnVtYmVyPjEyMDwvcmVj
LW51bWJlcj48Zm9yZWlnbi1rZXlzPjxrZXkgYXBwPSJFTiIgZGItaWQ9InhzZTlzczl0OGE5OWR1
ZXJ2eGh4ZXdmNTBlc3MyZWFlenp3diIgdGltZXN0YW1wPSIxNjQ5NDUwMDUxIj4xMjA8L2tleT48
L2ZvcmVpZ24ta2V5cz48cmVmLXR5cGUgbmFtZT0iSm91cm5hbCBBcnRpY2xlIj4xNzwvcmVmLXR5
cGU+PGNvbnRyaWJ1dG9ycz48YXV0aG9ycz48YXV0aG9yPlRvd25zZW5kLCBNPC9hdXRob3I+PGF1
dGhvcj5GZWVueSwgRCBIPC9hdXRob3I+PGF1dGhvcj5HdXlhdHQsIEcgSDwvYXV0aG9yPjxhdXRo
b3I+RnVybG9uZywgVy4gSi48L2F1dGhvcj48YXV0aG9yPlNlaXAsIEEuIEUuPC9hdXRob3I+PGF1
dGhvcj5Eb2xvdmljaCwgSi48L2F1dGhvcj48L2F1dGhvcnM+PC9jb250cmlidXRvcnM+PGF1dGgt
YWRkcmVzcz5EZXBhcnRtZW50IG9mIENsaW5pY2FsIEVwaWRlbWlvbG9neSBhbmQgQmlvc3RhdGlz
dGljcywgTWNNYXN0ZXIgVW5pdmVyc2l0eSwgSGFtaWx0b24sIE9udGFyaW8sIENhbmFkYS48L2F1
dGgtYWRkcmVzcz48dGl0bGVzPjx0aXRsZT5FdmFsdWF0aW9uIG9mIHRoZSBidXJkZW4gb2YgaWxs
bmVzcyBmb3IgcGVkaWF0cmljIGFzdGhtYXRpYyBwYXRpZW50cyBhbmQgdGhlaXIgcGFyZW50czwv
dGl0bGU+PHNlY29uZGFyeS10aXRsZT5Bbm4gQWxsZXJneTwvc2Vjb25kYXJ5LXRpdGxlPjwvdGl0
bGVzPjxwZXJpb2RpY2FsPjxmdWxsLXRpdGxlPkFubiBBbGxlcmd5PC9mdWxsLXRpdGxlPjwvcGVy
aW9kaWNhbD48cGFnZXM+NDAzLTg8L3BhZ2VzPjx2b2x1bWU+Njc8L3ZvbHVtZT48bnVtYmVyPjQ8
L251bWJlcj48ZWRpdGlvbj4xOTkxLzEwLzAxPC9lZGl0aW9uPjxrZXl3b3Jkcz48a2V5d29yZD5B
ZG9sZXNjZW50PC9rZXl3b3JkPjxrZXl3b3JkPkFueGlldHk8L2tleXdvcmQ+PGtleXdvcmQ+QXN0
aG1hL3BhdGhvbG9neS8qcHN5Y2hvbG9neTwva2V5d29yZD48a2V5d29yZD5DaGlsZDwva2V5d29y
ZD48a2V5d29yZD5EaXNhYmlsaXR5IEV2YWx1YXRpb248L2tleXdvcmQ+PGtleXdvcmQ+RmVtYWxl
PC9rZXl3b3JkPjxrZXl3b3JkPkh1bWFuczwva2V5d29yZD48a2V5d29yZD5NYWxlPC9rZXl3b3Jk
PjxrZXl3b3JkPlBhcmVudC1DaGlsZCBSZWxhdGlvbnM8L2tleXdvcmQ+PGtleXdvcmQ+UGFyZW50
aW5nLypwc3ljaG9sb2d5PC9rZXl3b3JkPjxrZXl3b3JkPipRdWFsaXR5IG9mIExpZmU8L2tleXdv
cmQ+PGtleXdvcmQ+U3VydmV5cyBhbmQgUXVlc3Rpb25uYWlyZXM8L2tleXdvcmQ+PC9rZXl3b3Jk
cz48ZGF0ZXM+PHllYXI+MTk5MTwveWVhcj48cHViLWRhdGVzPjxkYXRlPk9jdDwvZGF0ZT48L3B1
Yi1kYXRlcz48L2RhdGVzPjxpc2JuPjAwMDMtNDczOCAoUHJpbnQpJiN4RDswMDAzLTQ3Mzg8L2lz
Ym4+PGFjY2Vzc2lvbi1udW0+MTk1MjI5NjwvYWNjZXNzaW9uLW51bT48dXJscz48L3VybHM+PHJl
bW90ZS1kYXRhYmFzZS1wcm92aWRlcj5OTE08L3JlbW90ZS1kYXRhYmFzZS1wcm92aWRlcj48bGFu
Z3VhZ2U+ZW5nPC9sYW5ndWFnZT48L3JlY29yZD48L0NpdGU+PENpdGU+PEF1dGhvcj5CdXNobmVs
bDwvQXV0aG9yPjxZZWFyPjIwMDM8L1llYXI+PFJlY051bT4xNzg8L1JlY051bT48cmVjb3JkPjxy
ZWMtbnVtYmVyPjE3ODwvcmVjLW51bWJlcj48Zm9yZWlnbi1rZXlzPjxrZXkgYXBwPSJFTiIgZGIt
aWQ9InhzZTlzczl0OGE5OWR1ZXJ2eGh4ZXdmNTBlc3MyZWFlenp3diIgdGltZXN0YW1wPSIxNjY1
OTI1MTY2Ij4xNzg8L2tleT48L2ZvcmVpZ24ta2V5cz48cmVmLXR5cGUgbmFtZT0iSm91cm5hbCBB
cnRpY2xlIj4xNzwvcmVmLXR5cGU+PGNvbnRyaWJ1dG9ycz48YXV0aG9ycz48YXV0aG9yPkJ1c2hu
ZWxsLCBEIE08L2F1dGhvcj48YXV0aG9yPk1hcnRpbiwgTSBMPC9hdXRob3I+PGF1dGhvcj5QYXJh
c3VyYW1hbiwgQjwvYXV0aG9yPjwvYXV0aG9ycz48L2NvbnRyaWJ1dG9ycz48YXV0aC1hZGRyZXNz
PkJ1c2huZWxsLCBEIE0uIEhlYWx0aCBSZXNlYXJjaCBBc3NvY2lhdGVzLCBJbmMuLCBTZWF0dGxl
LCBXYXNoaW5ndG9uLCBVU0EuIGJ1c2huZWxsQGhyYWluYy5uZXQ8L2F1dGgtYWRkcmVzcz48dGl0
bGVzPjx0aXRsZT5FbGVjdHJvbmljIHZlcnN1cyBwYXBlciBxdWVzdGlvbm5haXJlczogYSBmdXJ0
aGVyIGNvbXBhcmlzb24gaW4gcGVyc29ucyB3aXRoIGFzdGhtYTwvdGl0bGU+PHNlY29uZGFyeS10
aXRsZT5Kb3VybmFsIG9mIEFzdGhtYTwvc2Vjb25kYXJ5LXRpdGxlPjwvdGl0bGVzPjxwZXJpb2Rp
Y2FsPjxmdWxsLXRpdGxlPkpvdXJuYWwgb2YgQXN0aG1hPC9mdWxsLXRpdGxlPjwvcGVyaW9kaWNh
bD48cGFnZXM+NzUxLTYyPC9wYWdlcz48dm9sdW1lPjQwPC92b2x1bWU+PG51bWJlcj43PC9udW1i
ZXI+PGtleXdvcmRzPjxrZXl3b3JkPkFkb2xlc2NlbnQ8L2tleXdvcmQ+PGtleXdvcmQ+QWR1bHQ8
L2tleXdvcmQ+PGtleXdvcmQ+KkFzdGhtYTwva2V5d29yZD48a2V5d29yZD5DYXJlZ2l2ZXJzPC9r
ZXl3b3JkPjxrZXl3b3JkPipDb21wdXRlcnM8L2tleXdvcmQ+PGtleXdvcmQ+Q3Jvc3MtT3ZlciBT
dHVkaWVzPC9rZXl3b3JkPjxrZXl3b3JkPkZlbWFsZTwva2V5d29yZD48a2V5d29yZD5IdW1hbnM8
L2tleXdvcmQ+PGtleXdvcmQ+TWFsZTwva2V5d29yZD48a2V5d29yZD5QYXRpZW50IFNhdGlzZmFj
dGlvbjwva2V5d29yZD48a2V5d29yZD4qUXVhbGl0eSBvZiBMaWZlPC9rZXl3b3JkPjxrZXl3b3Jk
PlJlcHJvZHVjaWJpbGl0eSBvZiBSZXN1bHRzPC9rZXl3b3JkPjxrZXl3b3JkPipTdXJ2ZXlzIGFu
ZCBRdWVzdGlvbm5haXJlczwva2V5d29yZD48a2V5d29yZD5RdWVzdGlvbm5haXJlczwva2V5d29y
ZD48a2V5d29yZD5Bc3RobWE8L2tleXdvcmQ+PC9rZXl3b3Jkcz48ZGF0ZXM+PHllYXI+MjAwMzwv
eWVhcj48cHViLWRhdGVzPjxkYXRlPjIwMDM8L2RhdGU+PC9wdWItZGF0ZXM+PC9kYXRlcz48aXNi
bj4wMjc3LTA5MDM8L2lzYm4+PGFjY2Vzc2lvbi1udW0+MTQ2MjYzMzE8L2FjY2Vzc2lvbi1udW0+
PHVybHM+PHJlbGF0ZWQtdXJscz48dXJsPmh0dHBzOi8vb3ZpZHNwLm92aWQuY29tL292aWR3ZWIu
Y2dpP1Q9SlMmYW1wO0NTQz1ZJmFtcDtORVdTPU4mYW1wO1BBR0U9ZnVsbHRleHQmYW1wO0Q9bWVk
NSZhbXA7QU49MTQ2MjYzMzEgaHR0cDovL3Jlc29sdmVyLmVic2NvaG9zdC5jb20vb3BlbnVybD9p
c3NuPTAyNzcwOTAzJmFtcDtWb2x1bWU9NDAmYW1wO2lzc3VlPTcmYW1wO3NwYWdlPTc1MSZhbXA7
dGl0bGU9RWxlY3Ryb25pYyt2ZXJzdXMrcGFwZXIrcXVlc3Rpb25uYWlyZXMlM0ErYStmdXJ0aGVy
K2NvbXBhcmlzb24raW4rcGVyc29ucyt3aXRoK2FzdGhtYS4mYW1wO3llYXI9MjAwMyZhbXA7YXVs
YXN0PUJ1c2huZWxsPC91cmw+PHVybD5odHRwczovL3d3dy50YW5kZm9ubGluZS5jb20vZG9pL2Z1
bGwvMTAuMTA4MS9qYXMtMTIwMDIzNTAxPC91cmw+PC9yZWxhdGVkLXVybHM+PC91cmxzPjxjdXN0
b20xPlJBWVlBTi1JTkNMVVNJT046IHsmcXVvdDtBbm5hJnF1b3Q7PSZndDsmcXVvdDtJbmNsdWRl
ZCZxdW90OywgJnF1b3Q7RWthdGVyaW5hJnF1b3Q7PSZndDsmcXVvdDtJbmNsdWRlZCZxdW90O30g
fCBSQVlZQU4tTEFCRUxTOiBlbGVjdHJvbmljPC9jdXN0b20xPjxsYW5ndWFnZT5FbmdsaXNoPC9s
YW5ndWFnZT48L3JlY29yZD48L0NpdGU+PC9FbmROb3RlPgB=
</w:fldData>
              </w:fldChar>
            </w:r>
            <w:r w:rsidR="00E44D47">
              <w:rPr>
                <w:rFonts w:cstheme="minorHAnsi"/>
                <w:sz w:val="20"/>
                <w:szCs w:val="20"/>
              </w:rPr>
              <w:instrText xml:space="preserve"> ADDIN EN.CITE.DATA </w:instrText>
            </w:r>
            <w:r w:rsidR="00E44D47">
              <w:rPr>
                <w:rFonts w:cstheme="minorHAnsi"/>
                <w:sz w:val="20"/>
                <w:szCs w:val="20"/>
              </w:rPr>
            </w:r>
            <w:r w:rsidR="00E44D47">
              <w:rPr>
                <w:rFonts w:cstheme="minorHAnsi"/>
                <w:sz w:val="20"/>
                <w:szCs w:val="20"/>
              </w:rPr>
              <w:fldChar w:fldCharType="end"/>
            </w:r>
            <w:r w:rsidRPr="00A309A7">
              <w:rPr>
                <w:rFonts w:cstheme="minorHAnsi"/>
                <w:sz w:val="20"/>
                <w:szCs w:val="20"/>
              </w:rPr>
            </w:r>
            <w:r w:rsidRPr="00A309A7">
              <w:rPr>
                <w:rFonts w:cstheme="minorHAnsi"/>
                <w:sz w:val="20"/>
                <w:szCs w:val="20"/>
              </w:rPr>
              <w:fldChar w:fldCharType="separate"/>
            </w:r>
            <w:r w:rsidR="00E83C39" w:rsidRPr="00E83C39">
              <w:rPr>
                <w:rFonts w:cstheme="minorHAnsi"/>
                <w:noProof/>
                <w:sz w:val="20"/>
                <w:szCs w:val="20"/>
                <w:vertAlign w:val="superscript"/>
              </w:rPr>
              <w:t>47,50-52</w:t>
            </w:r>
            <w:r w:rsidRPr="00A309A7">
              <w:rPr>
                <w:rFonts w:cstheme="minorHAnsi"/>
                <w:sz w:val="20"/>
                <w:szCs w:val="20"/>
              </w:rPr>
              <w:fldChar w:fldCharType="end"/>
            </w:r>
            <w:r w:rsidRPr="00A309A7">
              <w:rPr>
                <w:rFonts w:eastAsia="Times New Roman" w:cstheme="minorHAnsi"/>
                <w:b w:val="0"/>
                <w:bCs w:val="0"/>
                <w:sz w:val="20"/>
                <w:szCs w:val="20"/>
                <w:vertAlign w:val="superscript"/>
                <w:lang w:eastAsia="zh-CN"/>
              </w:rPr>
              <w:t>¶</w:t>
            </w:r>
          </w:p>
        </w:tc>
        <w:tc>
          <w:tcPr>
            <w:tcW w:w="743" w:type="dxa"/>
            <w:shd w:val="clear" w:color="auto" w:fill="FFFFFF" w:themeFill="background1"/>
            <w:vAlign w:val="center"/>
          </w:tcPr>
          <w:p w14:paraId="693FA891"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064" w:type="dxa"/>
            <w:shd w:val="clear" w:color="auto" w:fill="FFFFFF" w:themeFill="background1"/>
            <w:vAlign w:val="center"/>
          </w:tcPr>
          <w:p w14:paraId="4A32B7B7"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proofErr w:type="gramStart"/>
            <w:r w:rsidRPr="00A309A7">
              <w:rPr>
                <w:rFonts w:asciiTheme="minorHAnsi" w:hAnsiTheme="minorHAnsi" w:cstheme="minorHAnsi"/>
                <w:b/>
                <w:bCs/>
                <w:sz w:val="16"/>
                <w:szCs w:val="16"/>
                <w:vertAlign w:val="superscript"/>
              </w:rPr>
              <w:t>A,C</w:t>
            </w:r>
            <w:proofErr w:type="gramEnd"/>
          </w:p>
        </w:tc>
        <w:tc>
          <w:tcPr>
            <w:tcW w:w="774" w:type="dxa"/>
            <w:shd w:val="clear" w:color="auto" w:fill="FFFFFF" w:themeFill="background1"/>
            <w:vAlign w:val="center"/>
          </w:tcPr>
          <w:p w14:paraId="16BEB6AF"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FFFFF" w:themeFill="background1"/>
            <w:vAlign w:val="center"/>
          </w:tcPr>
          <w:p w14:paraId="2D730AD4"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A,C</w:t>
            </w:r>
            <w:proofErr w:type="gramEnd"/>
          </w:p>
        </w:tc>
        <w:tc>
          <w:tcPr>
            <w:tcW w:w="709" w:type="dxa"/>
            <w:shd w:val="clear" w:color="auto" w:fill="FFFFFF" w:themeFill="background1"/>
            <w:vAlign w:val="center"/>
          </w:tcPr>
          <w:p w14:paraId="317323C9"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lang w:eastAsia="zh-CN"/>
              </w:rPr>
            </w:pPr>
            <w:r w:rsidRPr="00A309A7">
              <w:rPr>
                <w:rFonts w:eastAsia="Times New Roman" w:cstheme="minorHAnsi"/>
                <w:b/>
                <w:bCs/>
                <w:lang w:eastAsia="zh-CN"/>
              </w:rPr>
              <w:t>±</w:t>
            </w:r>
          </w:p>
        </w:tc>
        <w:tc>
          <w:tcPr>
            <w:tcW w:w="1134" w:type="dxa"/>
            <w:shd w:val="clear" w:color="auto" w:fill="FFFFFF" w:themeFill="background1"/>
            <w:vAlign w:val="center"/>
          </w:tcPr>
          <w:p w14:paraId="29309569"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A,C</w:t>
            </w:r>
            <w:proofErr w:type="gramEnd"/>
          </w:p>
        </w:tc>
        <w:tc>
          <w:tcPr>
            <w:tcW w:w="709" w:type="dxa"/>
            <w:shd w:val="clear" w:color="auto" w:fill="FFFFFF" w:themeFill="background1"/>
            <w:vAlign w:val="center"/>
          </w:tcPr>
          <w:p w14:paraId="47E0AA3F"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FFFFF" w:themeFill="background1"/>
            <w:vAlign w:val="center"/>
          </w:tcPr>
          <w:p w14:paraId="10F00935"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C,D</w:t>
            </w:r>
            <w:proofErr w:type="gramEnd"/>
          </w:p>
        </w:tc>
        <w:tc>
          <w:tcPr>
            <w:tcW w:w="709" w:type="dxa"/>
            <w:shd w:val="clear" w:color="auto" w:fill="FFFFFF" w:themeFill="background1"/>
            <w:vAlign w:val="center"/>
          </w:tcPr>
          <w:p w14:paraId="639DF352"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FFFFF" w:themeFill="background1"/>
            <w:vAlign w:val="center"/>
          </w:tcPr>
          <w:p w14:paraId="3D8C6C0D"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w:t>
            </w:r>
            <w:proofErr w:type="gramStart"/>
            <w:r w:rsidRPr="00A309A7">
              <w:rPr>
                <w:rFonts w:asciiTheme="minorHAnsi" w:hAnsiTheme="minorHAnsi" w:cstheme="minorHAnsi"/>
                <w:b/>
                <w:bCs/>
                <w:sz w:val="16"/>
                <w:szCs w:val="16"/>
                <w:vertAlign w:val="superscript"/>
              </w:rPr>
              <w:t>C,D</w:t>
            </w:r>
            <w:proofErr w:type="gramEnd"/>
          </w:p>
        </w:tc>
        <w:tc>
          <w:tcPr>
            <w:tcW w:w="708" w:type="dxa"/>
            <w:shd w:val="diagStripe" w:color="808080" w:themeColor="background1" w:themeShade="80" w:fill="FFFFFF" w:themeFill="background1"/>
            <w:vAlign w:val="center"/>
          </w:tcPr>
          <w:p w14:paraId="4F1A11B4"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p>
        </w:tc>
        <w:tc>
          <w:tcPr>
            <w:tcW w:w="1134" w:type="dxa"/>
            <w:shd w:val="diagStripe" w:color="808080" w:themeColor="background1" w:themeShade="80" w:fill="FFFFFF" w:themeFill="background1"/>
            <w:vAlign w:val="center"/>
          </w:tcPr>
          <w:p w14:paraId="3625FE35" w14:textId="77777777" w:rsidR="00915688" w:rsidRPr="00A309A7" w:rsidRDefault="00915688" w:rsidP="0046513E">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709" w:type="dxa"/>
            <w:shd w:val="clear" w:color="auto" w:fill="FFFFFF" w:themeFill="background1"/>
            <w:vAlign w:val="center"/>
          </w:tcPr>
          <w:p w14:paraId="6A960C98"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FFFFF" w:themeFill="background1"/>
            <w:vAlign w:val="center"/>
          </w:tcPr>
          <w:p w14:paraId="196E1F27"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w:t>
            </w:r>
            <w:proofErr w:type="gramStart"/>
            <w:r w:rsidRPr="00A309A7">
              <w:rPr>
                <w:rFonts w:asciiTheme="minorHAnsi" w:hAnsiTheme="minorHAnsi" w:cstheme="minorHAnsi"/>
                <w:b/>
                <w:bCs/>
                <w:sz w:val="16"/>
                <w:szCs w:val="16"/>
                <w:vertAlign w:val="superscript"/>
              </w:rPr>
              <w:t>C,D</w:t>
            </w:r>
            <w:proofErr w:type="gramEnd"/>
          </w:p>
        </w:tc>
        <w:tc>
          <w:tcPr>
            <w:tcW w:w="709" w:type="dxa"/>
            <w:shd w:val="clear" w:color="auto" w:fill="FFFFFF" w:themeFill="background1"/>
            <w:vAlign w:val="center"/>
          </w:tcPr>
          <w:p w14:paraId="30ADDF47" w14:textId="77777777" w:rsidR="00915688" w:rsidRPr="00A309A7"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r w:rsidRPr="00A309A7">
              <w:rPr>
                <w:rFonts w:cstheme="minorHAnsi"/>
                <w:b/>
                <w:bCs/>
                <w:vertAlign w:val="superscript"/>
              </w:rPr>
              <w:t>#</w:t>
            </w:r>
          </w:p>
        </w:tc>
        <w:tc>
          <w:tcPr>
            <w:tcW w:w="1134" w:type="dxa"/>
            <w:shd w:val="clear" w:color="auto" w:fill="FFFFFF" w:themeFill="background1"/>
            <w:vAlign w:val="center"/>
          </w:tcPr>
          <w:p w14:paraId="195B84E8" w14:textId="77777777" w:rsidR="00915688" w:rsidRPr="00A309A7"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r w:rsidRPr="00A309A7">
              <w:rPr>
                <w:rFonts w:asciiTheme="minorHAnsi" w:hAnsiTheme="minorHAnsi" w:cstheme="minorHAnsi"/>
                <w:b/>
                <w:bCs/>
                <w:sz w:val="16"/>
                <w:szCs w:val="16"/>
                <w:vertAlign w:val="superscript"/>
              </w:rPr>
              <w:t xml:space="preserve"> </w:t>
            </w:r>
            <w:proofErr w:type="gramStart"/>
            <w:r w:rsidRPr="00A309A7">
              <w:rPr>
                <w:rFonts w:asciiTheme="minorHAnsi" w:hAnsiTheme="minorHAnsi" w:cstheme="minorHAnsi"/>
                <w:b/>
                <w:bCs/>
                <w:sz w:val="16"/>
                <w:szCs w:val="16"/>
                <w:vertAlign w:val="superscript"/>
              </w:rPr>
              <w:t>C,D</w:t>
            </w:r>
            <w:proofErr w:type="gramEnd"/>
          </w:p>
        </w:tc>
      </w:tr>
      <w:tr w:rsidR="00AD3C7F" w:rsidRPr="001C270D" w14:paraId="6B113442" w14:textId="77777777" w:rsidTr="00E511F7">
        <w:trPr>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7D2FB9D5" w14:textId="2A50B84F" w:rsidR="00915688" w:rsidRPr="00A309A7" w:rsidRDefault="00915688" w:rsidP="0046513E">
            <w:pPr>
              <w:spacing w:line="276" w:lineRule="auto"/>
              <w:rPr>
                <w:rFonts w:eastAsia="Times New Roman" w:cstheme="minorHAnsi"/>
                <w:sz w:val="20"/>
                <w:szCs w:val="20"/>
                <w:lang w:eastAsia="zh-CN"/>
              </w:rPr>
            </w:pPr>
            <w:r w:rsidRPr="00A309A7">
              <w:rPr>
                <w:rFonts w:eastAsia="Times New Roman" w:cstheme="minorHAnsi"/>
                <w:sz w:val="20"/>
                <w:szCs w:val="20"/>
                <w:lang w:eastAsia="zh-CN"/>
              </w:rPr>
              <w:t>MiniPAQLQ</w:t>
            </w:r>
            <w:r w:rsidRPr="00A309A7">
              <w:rPr>
                <w:rFonts w:eastAsia="Times New Roman" w:cstheme="minorHAnsi"/>
                <w:color w:val="000000"/>
                <w:sz w:val="20"/>
                <w:szCs w:val="20"/>
                <w:lang w:eastAsia="en-GB"/>
              </w:rPr>
              <w:fldChar w:fldCharType="begin">
                <w:fldData xml:space="preserve">PEVuZE5vdGU+PENpdGU+PEF1dGhvcj5XaW5nPC9BdXRob3I+PFllYXI+MjAxMjwvWWVhcj48UmVj
TnVtPjI2NjwvUmVjTnVtPjxEaXNwbGF5VGV4dD48c3R5bGUgZmFjZT0ic3VwZXJzY3JpcHQiPjUx
LTUzPC9zdHlsZT48L0Rpc3BsYXlUZXh0PjxyZWNvcmQ+PHJlYy1udW1iZXI+MjY2PC9yZWMtbnVt
YmVyPjxmb3JlaWduLWtleXM+PGtleSBhcHA9IkVOIiBkYi1pZD0idjVwOXJkOWQ2d2RmMjZld2V2
N3BkdzJkczV6cGZwYXdkenY5IiB0aW1lc3RhbXA9IjE1OTgyNjAxMDQiPjI2Njwva2V5PjwvZm9y
ZWlnbi1rZXlzPjxyZWYtdHlwZSBuYW1lPSJKb3VybmFsIEFydGljbGUiPjE3PC9yZWYtdHlwZT48
Y29udHJpYnV0b3JzPjxhdXRob3JzPjxhdXRob3I+V2luZywgQS48L2F1dGhvcj48YXV0aG9yPlVw
dG9uLCBKLjwvYXV0aG9yPjxhdXRob3I+U3ZlbnNzb24sIEsuPC9hdXRob3I+PGF1dGhvcj5XZWxs
ZXIsIFAuPC9hdXRob3I+PGF1dGhvcj5GbGV0Y2hlciwgTS48L2F1dGhvcj48YXV0aG9yPldhbGtl
ciwgUy48L2F1dGhvcj48L2F1dGhvcnM+PC9jb250cmlidXRvcnM+PGF1dGgtYWRkcmVzcz5XaW5n
LCBBbm5pZS4gRWR1Y2F0aW9uIGZvciBIZWFsdGgsIFRoZSBBdGhlbmFldW0sIDEwIENodXJjaCBT
dHJlZXQsIFdhcndpY2sgQ1YzNCA0QUIsIFdhcndpY2tzaGlyZSwgVUsuPC9hdXRoLWFkZHJlc3M+
PHRpdGxlcz48dGl0bGU+VGhlIHN0YW5kYXJkaXplZCBhbmQgbWluaSB2ZXJzaW9ucyBvZiB0aGUg
UEFRTFEgYXJlIHZhbGlkLCByZWxpYWJsZSwgYW5kIHJlc3BvbnNpdmUgbWVhc3VyZW1lbnQgdG9v
bHM8L3RpdGxlPjxzZWNvbmRhcnktdGl0bGU+Sm91cm5hbCBvZiBDbGluaWNhbCBFcGlkZW1pb2xv
Z3k8L3NlY29uZGFyeS10aXRsZT48L3RpdGxlcz48cGVyaW9kaWNhbD48ZnVsbC10aXRsZT5Kb3Vy
bmFsIG9mIENsaW5pY2FsIEVwaWRlbWlvbG9neTwvZnVsbC10aXRsZT48L3BlcmlvZGljYWw+PHBh
Z2VzPjY0My01MDwvcGFnZXM+PHZvbHVtZT42NTwvdm9sdW1lPjxudW1iZXI+NjwvbnVtYmVyPjxr
ZXl3b3Jkcz48a2V5d29yZD5BZG9sZXNjZW50PC9rZXl3b3JkPjxrZXl3b3JkPkFsZ29yaXRobXM8
L2tleXdvcmQ+PGtleXdvcmQ+QXN0aG1hL2RpIFtEaWFnbm9zaXNdPC9rZXl3b3JkPjxrZXl3b3Jk
PkFzdGhtYS9wcCBbUGh5c2lvcGF0aG9sb2d5XTwva2V5d29yZD48a2V5d29yZD5Bc3RobWEvcHgg
W1BzeWNob2xvZ3ldPC9rZXl3b3JkPjxrZXl3b3JkPipBc3RobWE8L2tleXdvcmQ+PGtleXdvcmQ+
Q2hpbGQ8L2tleXdvcmQ+PGtleXdvcmQ+RmVtYWxlPC9rZXl3b3JkPjxrZXl3b3JkPkh1bWFuczwv
a2V5d29yZD48a2V5d29yZD5NYWxlPC9rZXl3b3JkPjxrZXl3b3JkPlBzeWNob21ldHJpY3M8L2tl
eXdvcmQ+PGtleXdvcmQ+KlF1YWxpdHkgb2YgTGlmZTwva2V5d29yZD48a2V5d29yZD5SZXByb2R1
Y2liaWxpdHkgb2YgUmVzdWx0czwva2V5d29yZD48a2V5d29yZD5TZXZlcml0eSBvZiBJbGxuZXNz
IEluZGV4PC9rZXl3b3JkPjxrZXl3b3JkPipTdXJ2ZXlzIGFuZCBRdWVzdGlvbm5haXJlcy9zdCBb
U3RhbmRhcmRzXTwva2V5d29yZD48L2tleXdvcmRzPjxkYXRlcz48eWVhcj4yMDEyPC95ZWFyPjxw
dWItZGF0ZXM+PGRhdGU+SnVuPC9kYXRlPjwvcHViLWRhdGVzPjwvZGF0ZXM+PGlzYm4+MTg3OC01
OTIxPC9pc2JuPjxhY2Nlc3Npb24tbnVtPjIyNTM3NDY4PC9hY2Nlc3Npb24tbnVtPjx1cmxzPjxy
ZWxhdGVkLXVybHM+PHVybD5odHRwczovL292aWRzcC5vdmlkLmNvbS9vdmlkd2ViLmNnaT9UPUpT
JmFtcDtDU0M9WSZhbXA7TkVXUz1OJmFtcDtQQUdFPWZ1bGx0ZXh0JmFtcDtEPW1lZDkmYW1wO0FO
PTIyNTM3NDY4IGh0dHA6Ly9yZXNvbHZlci5lYnNjb2hvc3QuY29tL29wZW51cmw/aXNzbj0wODk1
NDM1NiZhbXA7Vm9sdW1lPTY1JmFtcDtpc3N1ZT02JmFtcDtzcGFnZT02NDMmYW1wO3RpdGxlPVRo
ZStzdGFuZGFyZGl6ZWQrYW5kK21pbmkrdmVyc2lvbnMrb2YrdGhlK1BBUUxRK2FyZSt2YWxpZCUy
QytyZWxpYWJsZSUyQythbmQrcmVzcG9uc2l2ZSttZWFzdXJlbWVudCt0b29scy4mYW1wO3llYXI9
MjAxMiZhbXA7YXVsYXN0PVdpbmc8L3VybD48L3JlbGF0ZWQtdXJscz48L3VybHM+PGN1c3RvbTE+
UkFZWUFOLUlOQ0xVU0lPTjogeyZxdW90O0FubmEmcXVvdDs9Jmd0OyZxdW90O0luY2x1ZGVkJnF1
b3Q7LCAmcXVvdDtFa2F0ZXJpbmEmcXVvdDs9Jmd0OyZxdW90O0luY2x1ZGVkJnF1b3Q7fSB8IFJB
WVlBTi1MQUJFTFM6IE1pbmlQQVFMUTwvY3VzdG9tMT48bGFuZ3VhZ2U+RW5nbGlzaDwvbGFuZ3Vh
Z2U+PC9yZWNvcmQ+PC9DaXRlPjxDaXRlPjxBdXRob3I+TWFoYWJhbGVzaHdhcmthcjwvQXV0aG9y
PjxZZWFyPjIwMTY8L1llYXI+PFJlY051bT4xNzk8L1JlY051bT48cmVjb3JkPjxyZWMtbnVtYmVy
PjE3OTwvcmVjLW51bWJlcj48Zm9yZWlnbi1rZXlzPjxrZXkgYXBwPSJFTiIgZGItaWQ9InhzZTlz
czl0OGE5OWR1ZXJ2eGh4ZXdmNTBlc3MyZWFlenp3diIgdGltZXN0YW1wPSIxNjY1OTI1MTY2Ij4x
Nzk8L2tleT48L2ZvcmVpZ24ta2V5cz48cmVmLXR5cGUgbmFtZT0iSm91cm5hbCBBcnRpY2xlIj4x
NzwvcmVmLXR5cGU+PGNvbnRyaWJ1dG9ycz48YXV0aG9ycz48YXV0aG9yPk1haGFiYWxlc2h3YXJr
YXIsIFI8L2F1dGhvcj48YXV0aG9yPlRheWxvciwgWSBKPC9hdXRob3I+PGF1dGhvcj5UYXBwLCBI
PC9hdXRob3I+PGF1dGhvcj5EdWxpbiwgTSBGPC9hdXRob3I+PC9hdXRob3JzPjwvY29udHJpYnV0
b3JzPjxhdXRoLWFkZHJlc3M+KE1haGFiYWxlc2h3YXJrYXIsIFRheWxvcikgRGlja3NvbiBBZHZh
bmNlZCBBbmFseXRpY3MsIENhcm9saW5hcyBIZWFsdGhDYXJlIFN5c3RlbSwgNzIwIEVhc3QgTW9y
ZWhlYWQgU3RyZWV0LCBDaGFybG90dGUsIE5DIDI4MjAyLCBVbml0ZWQgU3RhdGVzIChUYXBwLCBE
dWxpbikgRGVwYXJ0bWVudCBvZiBGYW1pbHkgTWVkaWNpbmUsIENhcm9saW5hcyBIZWFsdGhDYXJl
IFN5c3RlbSwgQ2hhcmxvdHRlLCBOQywgVW5pdGVkIFN0YXRlcyAoRHVsaW4pIENvbGxlZ2Ugb2Yg
SGVhbHRoIGFuZCBIdW1hbiBTZXJ2aWNlcywgVW5pdmVyc2l0eSBvZiBOb3J0aCBDYXJvbGluYSBh
dCBDaGFybG90dGUsIENoYXJsb3R0ZSwgTkMsIFVuaXRlZCBTdGF0ZXMgUi4gTWFoYWJhbGVzaHdh
cmthciwgRGlja3NvbiBBZHZhbmNlZCBBbmFseXRpY3MsIENhcm9saW5hcyBIZWFsdGhDYXJlIFN5
c3RlbSwgNzIwIEVhc3QgTW9yZWhlYWQgU3RyZWV0LCBDaGFybG90dGUsIE5DIDI4MjAyLCBVbml0
ZWQgU3RhdGVzLiBFLW1haWw6IHJvaGFuLm1haGFiYWxlc2h3YXJrYXJAY2Fyb2xpbmFzaGVhbHRo
Y2FyZS5vcmc8L2F1dGgtYWRkcmVzcz48dGl0bGVzPjx0aXRsZT5Qc3ljaG9tZXRyaWMgUHJvcGVy
dGllcyBvZiB0aGUgTWluaSBQZWRpYXRyaWMgQXN0aG1hIFF1YWxpdHkgb2YgTGlmZSBRdWVzdGlv
bm5haXJlIGluIGEgVVMgU2FtcGxlPC90aXRsZT48c2Vjb25kYXJ5LXRpdGxlPlBlZGlhdHJpYyBB
bGxlcmd5LCBJbW11bm9sb2d5LCBhbmQgUHVsbW9ub2xvZ3k8L3NlY29uZGFyeS10aXRsZT48L3Rp
dGxlcz48cGVyaW9kaWNhbD48ZnVsbC10aXRsZT5QZWRpYXRyaWMgQWxsZXJneSwgSW1tdW5vbG9n
eSwgYW5kIFB1bG1vbm9sb2d5PC9mdWxsLXRpdGxlPjwvcGVyaW9kaWNhbD48cGFnZXM+MTM3LTE0
MjwvcGFnZXM+PHZvbHVtZT4yOTwvdm9sdW1lPjxudW1iZXI+MzwvbnVtYmVyPjxrZXl3b3Jkcz48
a2V5d29yZD5hcnRpY2xlPC9rZXl3b3JkPjxrZXl3b3JkPmFzdGhtYS9kbSBbRGlzZWFzZSBNYW5h
Z2VtZW50XTwva2V5d29yZD48a2V5d29yZD5jaGlsZDwva2V5d29yZD48a2V5d29yZD5jb250cm9s
bGVkIHN0dWR5PC9rZXl3b3JkPjxrZXl3b3JkPmNvbnZlcmdlbnQgdmFsaWRpdHk8L2tleXdvcmQ+
PGtleXdvcmQ+Q3JvbmJhY2ggYWxwaGEgY29lZmZpY2llbnQ8L2tleXdvcmQ+PGtleXdvcmQ+ZGlz
Y3JpbWluYW50IHZhbGlkaXR5PC9rZXl3b3JkPjxrZXl3b3JkPmZlbWFsZTwva2V5d29yZD48a2V5
d29yZD5oZWFsdGggc3VydmV5PC9rZXl3b3JkPjxrZXl3b3JkPmh1bWFuPC9rZXl3b3JkPjxrZXl3
b3JkPmludGVybmFsIGNvbnNpc3RlbmN5PC9rZXl3b3JkPjxrZXl3b3JkPm1ham9yIGNsaW5pY2Fs
IHN0dWR5PC9rZXl3b3JkPjxrZXl3b3JkPm1hbGU8L2tleXdvcmQ+PGtleXdvcmQ+cHJpbWFyeSBt
ZWRpY2FsIGNhcmU8L2tleXdvcmQ+PGtleXdvcmQ+cHJpb3JpdHkgam91cm5hbDwva2V5d29yZD48
a2V5d29yZD5wc3ljaG9tZXRyeTwva2V5d29yZD48a2V5d29yZD5xdWFsaXR5IG9mIGxpZmU8L2tl
eXdvcmQ+PGtleXdvcmQ+cXVhbGl0eSBvZiBsaWZlIGFzc2Vzc21lbnQ8L2tleXdvcmQ+PGtleXdv
cmQ+cXVlc3Rpb25uYWlyZTwva2V5d29yZD48a2V5d29yZD5zY2hvb2wgY2hpbGQ8L2tleXdvcmQ+
PGtleXdvcmQ+VW5pdGVkIFN0YXRlczwva2V5d29yZD48a2V5d29yZD5Bc3RobWEgVGhlcmFweSBB
c3Nlc3NtZW50IFF1ZXN0aW9ubmFpcmU8L2tleXdvcmQ+PGtleXdvcmQ+TWluaSBQZWRpYXRyaWMg
QXN0aG1hIFF1YWxpdHkgb2YgTGlmZSBRdWVzdGlvbm5haXJlPC9rZXl3b3JkPjxrZXl3b3JkPlF1
ZXN0aW9ubmFpcmVzPC9rZXl3b3JkPjxrZXl3b3JkPlBzeWNob21ldHJpY3M8L2tleXdvcmQ+PGtl
eXdvcmQ+QXN0aG1hPC9rZXl3b3JkPjwva2V5d29yZHM+PGRhdGVzPjx5ZWFyPjIwMTY8L3llYXI+
PHB1Yi1kYXRlcz48ZGF0ZT4wMS1TZXA8L2RhdGU+PC9wdWItZGF0ZXM+PC9kYXRlcz48aXNibj4y
MTUxLTMyMVggMjE1MS0zMjI4PC9pc2JuPjxhY2Nlc3Npb24tbnVtPjYxMjIzODk1OTwvYWNjZXNz
aW9uLW51bT48dXJscz48cmVsYXRlZC11cmxzPjx1cmw+aHR0cDovL3d3dy5saWViZXJ0b25saW5l
LmNvbS9wYWkgaHR0cHM6Ly9vdmlkc3Aub3ZpZC5jb20vb3ZpZHdlYi5jZ2k/VD1KUyZhbXA7Q1ND
PVkmYW1wO05FV1M9TiZhbXA7UEFHRT1mdWxsdGV4dCZhbXA7RD1lbWVkMTcmYW1wO0FOPTYxMjIz
ODk1OSBodHRwOi8vcmVzb2x2ZXIuZWJzY29ob3N0LmNvbS9vcGVudXJsP2lzc249MjE1MTMyMVgm
YW1wO1ZvbHVtZT0yOSZhbXA7aXNzdWU9MyZhbXA7c3BhZ2U9MTM3JmFtcDt0aXRsZT1Qc3ljaG9t
ZXRyaWMrUHJvcGVydGllcytvZit0aGUrTWluaStQZWRpYXRyaWMrQXN0aG1hK1F1YWxpdHkrb2Yr
TGlmZStRdWVzdGlvbm5haXJlK2luK2ErVVMrU2FtcGxlJmFtcDt5ZWFyPTIwMTYmYW1wO2F1bGFz
dD1NYWhhYmFsZXNod2Fya2FyPC91cmw+PC9yZWxhdGVkLXVybHM+PC91cmxzPjxjdXN0b20xPlJB
WVlBTi1JTkNMVVNJT046IHsmcXVvdDtBbm5hJnF1b3Q7PSZndDsmcXVvdDtJbmNsdWRlZCZxdW90
OywgJnF1b3Q7RWthdGVyaW5hJnF1b3Q7PSZndDsmcXVvdDtJbmNsdWRlZCZxdW90O30gfCBSQVlZ
QU4tTEFCRUxTOiBNaW5pUEFRTFE8L2N1c3RvbTE+PGxhbmd1YWdlPkVuZ2xpc2g8L2xhbmd1YWdl
PjwvcmVjb3JkPjwvQ2l0ZT48Q2l0ZT48QXV0aG9yPlRvd25zZW5kPC9BdXRob3I+PFllYXI+MTk5
MTwvWWVhcj48UmVjTnVtPjEyMDwvUmVjTnVtPjxyZWNvcmQ+PHJlYy1udW1iZXI+MTIwPC9yZWMt
bnVtYmVyPjxmb3JlaWduLWtleXM+PGtleSBhcHA9IkVOIiBkYi1pZD0ieHNlOXNzOXQ4YTk5ZHVl
cnZ4aHhld2Y1MGVzczJlYWV6end2IiB0aW1lc3RhbXA9IjE2NDk0NTAwNTEiPjEyMDwva2V5Pjwv
Zm9yZWlnbi1rZXlzPjxyZWYtdHlwZSBuYW1lPSJKb3VybmFsIEFydGljbGUiPjE3PC9yZWYtdHlw
ZT48Y29udHJpYnV0b3JzPjxhdXRob3JzPjxhdXRob3I+VG93bnNlbmQsIE08L2F1dGhvcj48YXV0
aG9yPkZlZW55LCBEIEg8L2F1dGhvcj48YXV0aG9yPkd1eWF0dCwgRyBIPC9hdXRob3I+PGF1dGhv
cj5GdXJsb25nLCBXLiBKLjwvYXV0aG9yPjxhdXRob3I+U2VpcCwgQS4gRS48L2F1dGhvcj48YXV0
aG9yPkRvbG92aWNoLCBKLjwvYXV0aG9yPjwvYXV0aG9ycz48L2NvbnRyaWJ1dG9ycz48YXV0aC1h
ZGRyZXNzPkRlcGFydG1lbnQgb2YgQ2xpbmljYWwgRXBpZGVtaW9sb2d5IGFuZCBCaW9zdGF0aXN0
aWNzLCBNY01hc3RlciBVbml2ZXJzaXR5LCBIYW1pbHRvbiwgT250YXJpbywgQ2FuYWRhLjwvYXV0
aC1hZGRyZXNzPjx0aXRsZXM+PHRpdGxlPkV2YWx1YXRpb24gb2YgdGhlIGJ1cmRlbiBvZiBpbGxu
ZXNzIGZvciBwZWRpYXRyaWMgYXN0aG1hdGljIHBhdGllbnRzIGFuZCB0aGVpciBwYXJlbnRzPC90
aXRsZT48c2Vjb25kYXJ5LXRpdGxlPkFubiBBbGxlcmd5PC9zZWNvbmRhcnktdGl0bGU+PC90aXRs
ZXM+PHBlcmlvZGljYWw+PGZ1bGwtdGl0bGU+QW5uIEFsbGVyZ3k8L2Z1bGwtdGl0bGU+PC9wZXJp
b2RpY2FsPjxwYWdlcz40MDMtODwvcGFnZXM+PHZvbHVtZT42Nzwvdm9sdW1lPjxudW1iZXI+NDwv
bnVtYmVyPjxlZGl0aW9uPjE5OTEvMTAvMDE8L2VkaXRpb24+PGtleXdvcmRzPjxrZXl3b3JkPkFk
b2xlc2NlbnQ8L2tleXdvcmQ+PGtleXdvcmQ+QW54aWV0eTwva2V5d29yZD48a2V5d29yZD5Bc3Ro
bWEvcGF0aG9sb2d5Lypwc3ljaG9sb2d5PC9rZXl3b3JkPjxrZXl3b3JkPkNoaWxkPC9rZXl3b3Jk
PjxrZXl3b3JkPkRpc2FiaWxpdHkgRXZhbHVhdGlvbjwva2V5d29yZD48a2V5d29yZD5GZW1hbGU8
L2tleXdvcmQ+PGtleXdvcmQ+SHVtYW5zPC9rZXl3b3JkPjxrZXl3b3JkPk1hbGU8L2tleXdvcmQ+
PGtleXdvcmQ+UGFyZW50LUNoaWxkIFJlbGF0aW9uczwva2V5d29yZD48a2V5d29yZD5QYXJlbnRp
bmcvKnBzeWNob2xvZ3k8L2tleXdvcmQ+PGtleXdvcmQ+KlF1YWxpdHkgb2YgTGlmZTwva2V5d29y
ZD48a2V5d29yZD5TdXJ2ZXlzIGFuZCBRdWVzdGlvbm5haXJlczwva2V5d29yZD48L2tleXdvcmRz
PjxkYXRlcz48eWVhcj4xOTkxPC95ZWFyPjxwdWItZGF0ZXM+PGRhdGU+T2N0PC9kYXRlPjwvcHVi
LWRhdGVzPjwvZGF0ZXM+PGlzYm4+MDAwMy00NzM4IChQcmludCkmI3hEOzAwMDMtNDczODwvaXNi
bj48YWNjZXNzaW9uLW51bT4xOTUyMjk2PC9hY2Nlc3Npb24tbnVtPjx1cmxzPjwvdXJscz48cmVt
b3RlLWRhdGFiYXNlLXByb3ZpZGVyPk5MTTwvcmVtb3RlLWRhdGFiYXNlLXByb3ZpZGVyPjxsYW5n
dWFnZT5lbmc8L2xhbmd1YWdlPjwvcmVjb3JkPjwvQ2l0ZT48L0VuZE5vdGU+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XaW5nPC9BdXRob3I+PFllYXI+MjAxMjwvWWVhcj48UmVj
TnVtPjI2NjwvUmVjTnVtPjxEaXNwbGF5VGV4dD48c3R5bGUgZmFjZT0ic3VwZXJzY3JpcHQiPjUx
LTUzPC9zdHlsZT48L0Rpc3BsYXlUZXh0PjxyZWNvcmQ+PHJlYy1udW1iZXI+MjY2PC9yZWMtbnVt
YmVyPjxmb3JlaWduLWtleXM+PGtleSBhcHA9IkVOIiBkYi1pZD0idjVwOXJkOWQ2d2RmMjZld2V2
N3BkdzJkczV6cGZwYXdkenY5IiB0aW1lc3RhbXA9IjE1OTgyNjAxMDQiPjI2Njwva2V5PjwvZm9y
ZWlnbi1rZXlzPjxyZWYtdHlwZSBuYW1lPSJKb3VybmFsIEFydGljbGUiPjE3PC9yZWYtdHlwZT48
Y29udHJpYnV0b3JzPjxhdXRob3JzPjxhdXRob3I+V2luZywgQS48L2F1dGhvcj48YXV0aG9yPlVw
dG9uLCBKLjwvYXV0aG9yPjxhdXRob3I+U3ZlbnNzb24sIEsuPC9hdXRob3I+PGF1dGhvcj5XZWxs
ZXIsIFAuPC9hdXRob3I+PGF1dGhvcj5GbGV0Y2hlciwgTS48L2F1dGhvcj48YXV0aG9yPldhbGtl
ciwgUy48L2F1dGhvcj48L2F1dGhvcnM+PC9jb250cmlidXRvcnM+PGF1dGgtYWRkcmVzcz5XaW5n
LCBBbm5pZS4gRWR1Y2F0aW9uIGZvciBIZWFsdGgsIFRoZSBBdGhlbmFldW0sIDEwIENodXJjaCBT
dHJlZXQsIFdhcndpY2sgQ1YzNCA0QUIsIFdhcndpY2tzaGlyZSwgVUsuPC9hdXRoLWFkZHJlc3M+
PHRpdGxlcz48dGl0bGU+VGhlIHN0YW5kYXJkaXplZCBhbmQgbWluaSB2ZXJzaW9ucyBvZiB0aGUg
UEFRTFEgYXJlIHZhbGlkLCByZWxpYWJsZSwgYW5kIHJlc3BvbnNpdmUgbWVhc3VyZW1lbnQgdG9v
bHM8L3RpdGxlPjxzZWNvbmRhcnktdGl0bGU+Sm91cm5hbCBvZiBDbGluaWNhbCBFcGlkZW1pb2xv
Z3k8L3NlY29uZGFyeS10aXRsZT48L3RpdGxlcz48cGVyaW9kaWNhbD48ZnVsbC10aXRsZT5Kb3Vy
bmFsIG9mIENsaW5pY2FsIEVwaWRlbWlvbG9neTwvZnVsbC10aXRsZT48L3BlcmlvZGljYWw+PHBh
Z2VzPjY0My01MDwvcGFnZXM+PHZvbHVtZT42NTwvdm9sdW1lPjxudW1iZXI+NjwvbnVtYmVyPjxr
ZXl3b3Jkcz48a2V5d29yZD5BZG9sZXNjZW50PC9rZXl3b3JkPjxrZXl3b3JkPkFsZ29yaXRobXM8
L2tleXdvcmQ+PGtleXdvcmQ+QXN0aG1hL2RpIFtEaWFnbm9zaXNdPC9rZXl3b3JkPjxrZXl3b3Jk
PkFzdGhtYS9wcCBbUGh5c2lvcGF0aG9sb2d5XTwva2V5d29yZD48a2V5d29yZD5Bc3RobWEvcHgg
W1BzeWNob2xvZ3ldPC9rZXl3b3JkPjxrZXl3b3JkPipBc3RobWE8L2tleXdvcmQ+PGtleXdvcmQ+
Q2hpbGQ8L2tleXdvcmQ+PGtleXdvcmQ+RmVtYWxlPC9rZXl3b3JkPjxrZXl3b3JkPkh1bWFuczwv
a2V5d29yZD48a2V5d29yZD5NYWxlPC9rZXl3b3JkPjxrZXl3b3JkPlBzeWNob21ldHJpY3M8L2tl
eXdvcmQ+PGtleXdvcmQ+KlF1YWxpdHkgb2YgTGlmZTwva2V5d29yZD48a2V5d29yZD5SZXByb2R1
Y2liaWxpdHkgb2YgUmVzdWx0czwva2V5d29yZD48a2V5d29yZD5TZXZlcml0eSBvZiBJbGxuZXNz
IEluZGV4PC9rZXl3b3JkPjxrZXl3b3JkPipTdXJ2ZXlzIGFuZCBRdWVzdGlvbm5haXJlcy9zdCBb
U3RhbmRhcmRzXTwva2V5d29yZD48L2tleXdvcmRzPjxkYXRlcz48eWVhcj4yMDEyPC95ZWFyPjxw
dWItZGF0ZXM+PGRhdGU+SnVuPC9kYXRlPjwvcHViLWRhdGVzPjwvZGF0ZXM+PGlzYm4+MTg3OC01
OTIxPC9pc2JuPjxhY2Nlc3Npb24tbnVtPjIyNTM3NDY4PC9hY2Nlc3Npb24tbnVtPjx1cmxzPjxy
ZWxhdGVkLXVybHM+PHVybD5odHRwczovL292aWRzcC5vdmlkLmNvbS9vdmlkd2ViLmNnaT9UPUpT
JmFtcDtDU0M9WSZhbXA7TkVXUz1OJmFtcDtQQUdFPWZ1bGx0ZXh0JmFtcDtEPW1lZDkmYW1wO0FO
PTIyNTM3NDY4IGh0dHA6Ly9yZXNvbHZlci5lYnNjb2hvc3QuY29tL29wZW51cmw/aXNzbj0wODk1
NDM1NiZhbXA7Vm9sdW1lPTY1JmFtcDtpc3N1ZT02JmFtcDtzcGFnZT02NDMmYW1wO3RpdGxlPVRo
ZStzdGFuZGFyZGl6ZWQrYW5kK21pbmkrdmVyc2lvbnMrb2YrdGhlK1BBUUxRK2FyZSt2YWxpZCUy
QytyZWxpYWJsZSUyQythbmQrcmVzcG9uc2l2ZSttZWFzdXJlbWVudCt0b29scy4mYW1wO3llYXI9
MjAxMiZhbXA7YXVsYXN0PVdpbmc8L3VybD48L3JlbGF0ZWQtdXJscz48L3VybHM+PGN1c3RvbTE+
UkFZWUFOLUlOQ0xVU0lPTjogeyZxdW90O0FubmEmcXVvdDs9Jmd0OyZxdW90O0luY2x1ZGVkJnF1
b3Q7LCAmcXVvdDtFa2F0ZXJpbmEmcXVvdDs9Jmd0OyZxdW90O0luY2x1ZGVkJnF1b3Q7fSB8IFJB
WVlBTi1MQUJFTFM6IE1pbmlQQVFMUTwvY3VzdG9tMT48bGFuZ3VhZ2U+RW5nbGlzaDwvbGFuZ3Vh
Z2U+PC9yZWNvcmQ+PC9DaXRlPjxDaXRlPjxBdXRob3I+TWFoYWJhbGVzaHdhcmthcjwvQXV0aG9y
PjxZZWFyPjIwMTY8L1llYXI+PFJlY051bT4xNzk8L1JlY051bT48cmVjb3JkPjxyZWMtbnVtYmVy
PjE3OTwvcmVjLW51bWJlcj48Zm9yZWlnbi1rZXlzPjxrZXkgYXBwPSJFTiIgZGItaWQ9InhzZTlz
czl0OGE5OWR1ZXJ2eGh4ZXdmNTBlc3MyZWFlenp3diIgdGltZXN0YW1wPSIxNjY1OTI1MTY2Ij4x
Nzk8L2tleT48L2ZvcmVpZ24ta2V5cz48cmVmLXR5cGUgbmFtZT0iSm91cm5hbCBBcnRpY2xlIj4x
NzwvcmVmLXR5cGU+PGNvbnRyaWJ1dG9ycz48YXV0aG9ycz48YXV0aG9yPk1haGFiYWxlc2h3YXJr
YXIsIFI8L2F1dGhvcj48YXV0aG9yPlRheWxvciwgWSBKPC9hdXRob3I+PGF1dGhvcj5UYXBwLCBI
PC9hdXRob3I+PGF1dGhvcj5EdWxpbiwgTSBGPC9hdXRob3I+PC9hdXRob3JzPjwvY29udHJpYnV0
b3JzPjxhdXRoLWFkZHJlc3M+KE1haGFiYWxlc2h3YXJrYXIsIFRheWxvcikgRGlja3NvbiBBZHZh
bmNlZCBBbmFseXRpY3MsIENhcm9saW5hcyBIZWFsdGhDYXJlIFN5c3RlbSwgNzIwIEVhc3QgTW9y
ZWhlYWQgU3RyZWV0LCBDaGFybG90dGUsIE5DIDI4MjAyLCBVbml0ZWQgU3RhdGVzIChUYXBwLCBE
dWxpbikgRGVwYXJ0bWVudCBvZiBGYW1pbHkgTWVkaWNpbmUsIENhcm9saW5hcyBIZWFsdGhDYXJl
IFN5c3RlbSwgQ2hhcmxvdHRlLCBOQywgVW5pdGVkIFN0YXRlcyAoRHVsaW4pIENvbGxlZ2Ugb2Yg
SGVhbHRoIGFuZCBIdW1hbiBTZXJ2aWNlcywgVW5pdmVyc2l0eSBvZiBOb3J0aCBDYXJvbGluYSBh
dCBDaGFybG90dGUsIENoYXJsb3R0ZSwgTkMsIFVuaXRlZCBTdGF0ZXMgUi4gTWFoYWJhbGVzaHdh
cmthciwgRGlja3NvbiBBZHZhbmNlZCBBbmFseXRpY3MsIENhcm9saW5hcyBIZWFsdGhDYXJlIFN5
c3RlbSwgNzIwIEVhc3QgTW9yZWhlYWQgU3RyZWV0LCBDaGFybG90dGUsIE5DIDI4MjAyLCBVbml0
ZWQgU3RhdGVzLiBFLW1haWw6IHJvaGFuLm1haGFiYWxlc2h3YXJrYXJAY2Fyb2xpbmFzaGVhbHRo
Y2FyZS5vcmc8L2F1dGgtYWRkcmVzcz48dGl0bGVzPjx0aXRsZT5Qc3ljaG9tZXRyaWMgUHJvcGVy
dGllcyBvZiB0aGUgTWluaSBQZWRpYXRyaWMgQXN0aG1hIFF1YWxpdHkgb2YgTGlmZSBRdWVzdGlv
bm5haXJlIGluIGEgVVMgU2FtcGxlPC90aXRsZT48c2Vjb25kYXJ5LXRpdGxlPlBlZGlhdHJpYyBB
bGxlcmd5LCBJbW11bm9sb2d5LCBhbmQgUHVsbW9ub2xvZ3k8L3NlY29uZGFyeS10aXRsZT48L3Rp
dGxlcz48cGVyaW9kaWNhbD48ZnVsbC10aXRsZT5QZWRpYXRyaWMgQWxsZXJneSwgSW1tdW5vbG9n
eSwgYW5kIFB1bG1vbm9sb2d5PC9mdWxsLXRpdGxlPjwvcGVyaW9kaWNhbD48cGFnZXM+MTM3LTE0
MjwvcGFnZXM+PHZvbHVtZT4yOTwvdm9sdW1lPjxudW1iZXI+MzwvbnVtYmVyPjxrZXl3b3Jkcz48
a2V5d29yZD5hcnRpY2xlPC9rZXl3b3JkPjxrZXl3b3JkPmFzdGhtYS9kbSBbRGlzZWFzZSBNYW5h
Z2VtZW50XTwva2V5d29yZD48a2V5d29yZD5jaGlsZDwva2V5d29yZD48a2V5d29yZD5jb250cm9s
bGVkIHN0dWR5PC9rZXl3b3JkPjxrZXl3b3JkPmNvbnZlcmdlbnQgdmFsaWRpdHk8L2tleXdvcmQ+
PGtleXdvcmQ+Q3JvbmJhY2ggYWxwaGEgY29lZmZpY2llbnQ8L2tleXdvcmQ+PGtleXdvcmQ+ZGlz
Y3JpbWluYW50IHZhbGlkaXR5PC9rZXl3b3JkPjxrZXl3b3JkPmZlbWFsZTwva2V5d29yZD48a2V5
d29yZD5oZWFsdGggc3VydmV5PC9rZXl3b3JkPjxrZXl3b3JkPmh1bWFuPC9rZXl3b3JkPjxrZXl3
b3JkPmludGVybmFsIGNvbnNpc3RlbmN5PC9rZXl3b3JkPjxrZXl3b3JkPm1ham9yIGNsaW5pY2Fs
IHN0dWR5PC9rZXl3b3JkPjxrZXl3b3JkPm1hbGU8L2tleXdvcmQ+PGtleXdvcmQ+cHJpbWFyeSBt
ZWRpY2FsIGNhcmU8L2tleXdvcmQ+PGtleXdvcmQ+cHJpb3JpdHkgam91cm5hbDwva2V5d29yZD48
a2V5d29yZD5wc3ljaG9tZXRyeTwva2V5d29yZD48a2V5d29yZD5xdWFsaXR5IG9mIGxpZmU8L2tl
eXdvcmQ+PGtleXdvcmQ+cXVhbGl0eSBvZiBsaWZlIGFzc2Vzc21lbnQ8L2tleXdvcmQ+PGtleXdv
cmQ+cXVlc3Rpb25uYWlyZTwva2V5d29yZD48a2V5d29yZD5zY2hvb2wgY2hpbGQ8L2tleXdvcmQ+
PGtleXdvcmQ+VW5pdGVkIFN0YXRlczwva2V5d29yZD48a2V5d29yZD5Bc3RobWEgVGhlcmFweSBB
c3Nlc3NtZW50IFF1ZXN0aW9ubmFpcmU8L2tleXdvcmQ+PGtleXdvcmQ+TWluaSBQZWRpYXRyaWMg
QXN0aG1hIFF1YWxpdHkgb2YgTGlmZSBRdWVzdGlvbm5haXJlPC9rZXl3b3JkPjxrZXl3b3JkPlF1
ZXN0aW9ubmFpcmVzPC9rZXl3b3JkPjxrZXl3b3JkPlBzeWNob21ldHJpY3M8L2tleXdvcmQ+PGtl
eXdvcmQ+QXN0aG1hPC9rZXl3b3JkPjwva2V5d29yZHM+PGRhdGVzPjx5ZWFyPjIwMTY8L3llYXI+
PHB1Yi1kYXRlcz48ZGF0ZT4wMS1TZXA8L2RhdGU+PC9wdWItZGF0ZXM+PC9kYXRlcz48aXNibj4y
MTUxLTMyMVggMjE1MS0zMjI4PC9pc2JuPjxhY2Nlc3Npb24tbnVtPjYxMjIzODk1OTwvYWNjZXNz
aW9uLW51bT48dXJscz48cmVsYXRlZC11cmxzPjx1cmw+aHR0cDovL3d3dy5saWViZXJ0b25saW5l
LmNvbS9wYWkgaHR0cHM6Ly9vdmlkc3Aub3ZpZC5jb20vb3ZpZHdlYi5jZ2k/VD1KUyZhbXA7Q1ND
PVkmYW1wO05FV1M9TiZhbXA7UEFHRT1mdWxsdGV4dCZhbXA7RD1lbWVkMTcmYW1wO0FOPTYxMjIz
ODk1OSBodHRwOi8vcmVzb2x2ZXIuZWJzY29ob3N0LmNvbS9vcGVudXJsP2lzc249MjE1MTMyMVgm
YW1wO1ZvbHVtZT0yOSZhbXA7aXNzdWU9MyZhbXA7c3BhZ2U9MTM3JmFtcDt0aXRsZT1Qc3ljaG9t
ZXRyaWMrUHJvcGVydGllcytvZit0aGUrTWluaStQZWRpYXRyaWMrQXN0aG1hK1F1YWxpdHkrb2Yr
TGlmZStRdWVzdGlvbm5haXJlK2luK2ErVVMrU2FtcGxlJmFtcDt5ZWFyPTIwMTYmYW1wO2F1bGFz
dD1NYWhhYmFsZXNod2Fya2FyPC91cmw+PC9yZWxhdGVkLXVybHM+PC91cmxzPjxjdXN0b20xPlJB
WVlBTi1JTkNMVVNJT046IHsmcXVvdDtBbm5hJnF1b3Q7PSZndDsmcXVvdDtJbmNsdWRlZCZxdW90
OywgJnF1b3Q7RWthdGVyaW5hJnF1b3Q7PSZndDsmcXVvdDtJbmNsdWRlZCZxdW90O30gfCBSQVlZ
QU4tTEFCRUxTOiBNaW5pUEFRTFE8L2N1c3RvbTE+PGxhbmd1YWdlPkVuZ2xpc2g8L2xhbmd1YWdl
PjwvcmVjb3JkPjwvQ2l0ZT48Q2l0ZT48QXV0aG9yPlRvd25zZW5kPC9BdXRob3I+PFllYXI+MTk5
MTwvWWVhcj48UmVjTnVtPjEyMDwvUmVjTnVtPjxyZWNvcmQ+PHJlYy1udW1iZXI+MTIwPC9yZWMt
bnVtYmVyPjxmb3JlaWduLWtleXM+PGtleSBhcHA9IkVOIiBkYi1pZD0ieHNlOXNzOXQ4YTk5ZHVl
cnZ4aHhld2Y1MGVzczJlYWV6end2IiB0aW1lc3RhbXA9IjE2NDk0NTAwNTEiPjEyMDwva2V5Pjwv
Zm9yZWlnbi1rZXlzPjxyZWYtdHlwZSBuYW1lPSJKb3VybmFsIEFydGljbGUiPjE3PC9yZWYtdHlw
ZT48Y29udHJpYnV0b3JzPjxhdXRob3JzPjxhdXRob3I+VG93bnNlbmQsIE08L2F1dGhvcj48YXV0
aG9yPkZlZW55LCBEIEg8L2F1dGhvcj48YXV0aG9yPkd1eWF0dCwgRyBIPC9hdXRob3I+PGF1dGhv
cj5GdXJsb25nLCBXLiBKLjwvYXV0aG9yPjxhdXRob3I+U2VpcCwgQS4gRS48L2F1dGhvcj48YXV0
aG9yPkRvbG92aWNoLCBKLjwvYXV0aG9yPjwvYXV0aG9ycz48L2NvbnRyaWJ1dG9ycz48YXV0aC1h
ZGRyZXNzPkRlcGFydG1lbnQgb2YgQ2xpbmljYWwgRXBpZGVtaW9sb2d5IGFuZCBCaW9zdGF0aXN0
aWNzLCBNY01hc3RlciBVbml2ZXJzaXR5LCBIYW1pbHRvbiwgT250YXJpbywgQ2FuYWRhLjwvYXV0
aC1hZGRyZXNzPjx0aXRsZXM+PHRpdGxlPkV2YWx1YXRpb24gb2YgdGhlIGJ1cmRlbiBvZiBpbGxu
ZXNzIGZvciBwZWRpYXRyaWMgYXN0aG1hdGljIHBhdGllbnRzIGFuZCB0aGVpciBwYXJlbnRzPC90
aXRsZT48c2Vjb25kYXJ5LXRpdGxlPkFubiBBbGxlcmd5PC9zZWNvbmRhcnktdGl0bGU+PC90aXRs
ZXM+PHBlcmlvZGljYWw+PGZ1bGwtdGl0bGU+QW5uIEFsbGVyZ3k8L2Z1bGwtdGl0bGU+PC9wZXJp
b2RpY2FsPjxwYWdlcz40MDMtODwvcGFnZXM+PHZvbHVtZT42Nzwvdm9sdW1lPjxudW1iZXI+NDwv
bnVtYmVyPjxlZGl0aW9uPjE5OTEvMTAvMDE8L2VkaXRpb24+PGtleXdvcmRzPjxrZXl3b3JkPkFk
b2xlc2NlbnQ8L2tleXdvcmQ+PGtleXdvcmQ+QW54aWV0eTwva2V5d29yZD48a2V5d29yZD5Bc3Ro
bWEvcGF0aG9sb2d5Lypwc3ljaG9sb2d5PC9rZXl3b3JkPjxrZXl3b3JkPkNoaWxkPC9rZXl3b3Jk
PjxrZXl3b3JkPkRpc2FiaWxpdHkgRXZhbHVhdGlvbjwva2V5d29yZD48a2V5d29yZD5GZW1hbGU8
L2tleXdvcmQ+PGtleXdvcmQ+SHVtYW5zPC9rZXl3b3JkPjxrZXl3b3JkPk1hbGU8L2tleXdvcmQ+
PGtleXdvcmQ+UGFyZW50LUNoaWxkIFJlbGF0aW9uczwva2V5d29yZD48a2V5d29yZD5QYXJlbnRp
bmcvKnBzeWNob2xvZ3k8L2tleXdvcmQ+PGtleXdvcmQ+KlF1YWxpdHkgb2YgTGlmZTwva2V5d29y
ZD48a2V5d29yZD5TdXJ2ZXlzIGFuZCBRdWVzdGlvbm5haXJlczwva2V5d29yZD48L2tleXdvcmRz
PjxkYXRlcz48eWVhcj4xOTkxPC95ZWFyPjxwdWItZGF0ZXM+PGRhdGU+T2N0PC9kYXRlPjwvcHVi
LWRhdGVzPjwvZGF0ZXM+PGlzYm4+MDAwMy00NzM4IChQcmludCkmI3hEOzAwMDMtNDczODwvaXNi
bj48YWNjZXNzaW9uLW51bT4xOTUyMjk2PC9hY2Nlc3Npb24tbnVtPjx1cmxzPjwvdXJscz48cmVt
b3RlLWRhdGFiYXNlLXByb3ZpZGVyPk5MTTwvcmVtb3RlLWRhdGFiYXNlLXByb3ZpZGVyPjxsYW5n
dWFnZT5lbmc8L2xhbmd1YWdlPjwvcmVjb3JkPjwvQ2l0ZT48L0VuZE5vdGU+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A309A7">
              <w:rPr>
                <w:rFonts w:eastAsia="Times New Roman" w:cstheme="minorHAnsi"/>
                <w:color w:val="000000"/>
                <w:sz w:val="20"/>
                <w:szCs w:val="20"/>
                <w:lang w:eastAsia="en-GB"/>
              </w:rPr>
            </w:r>
            <w:r w:rsidRPr="00A309A7">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51-53</w:t>
            </w:r>
            <w:r w:rsidRPr="00A309A7">
              <w:rPr>
                <w:rFonts w:eastAsia="Times New Roman" w:cstheme="minorHAnsi"/>
                <w:color w:val="000000"/>
                <w:sz w:val="20"/>
                <w:szCs w:val="20"/>
                <w:lang w:eastAsia="en-GB"/>
              </w:rPr>
              <w:fldChar w:fldCharType="end"/>
            </w:r>
            <w:r w:rsidRPr="00A309A7">
              <w:rPr>
                <w:rFonts w:eastAsia="Times New Roman" w:cstheme="minorHAnsi"/>
                <w:b w:val="0"/>
                <w:bCs w:val="0"/>
                <w:sz w:val="20"/>
                <w:szCs w:val="20"/>
                <w:vertAlign w:val="superscript"/>
                <w:lang w:eastAsia="zh-CN"/>
              </w:rPr>
              <w:t>¶</w:t>
            </w:r>
          </w:p>
        </w:tc>
        <w:tc>
          <w:tcPr>
            <w:tcW w:w="743" w:type="dxa"/>
            <w:shd w:val="clear" w:color="auto" w:fill="F2F2F2" w:themeFill="background1" w:themeFillShade="F2"/>
            <w:vAlign w:val="center"/>
          </w:tcPr>
          <w:p w14:paraId="2AF92A53"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064" w:type="dxa"/>
            <w:shd w:val="clear" w:color="auto" w:fill="F2F2F2" w:themeFill="background1" w:themeFillShade="F2"/>
            <w:vAlign w:val="center"/>
          </w:tcPr>
          <w:p w14:paraId="33D97510"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A,B</w:t>
            </w:r>
            <w:proofErr w:type="gramEnd"/>
          </w:p>
        </w:tc>
        <w:tc>
          <w:tcPr>
            <w:tcW w:w="774" w:type="dxa"/>
            <w:shd w:val="clear" w:color="auto" w:fill="F2F2F2" w:themeFill="background1" w:themeFillShade="F2"/>
            <w:vAlign w:val="center"/>
          </w:tcPr>
          <w:p w14:paraId="386CC885"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40556AC3"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A,B</w:t>
            </w:r>
            <w:proofErr w:type="gramEnd"/>
          </w:p>
        </w:tc>
        <w:tc>
          <w:tcPr>
            <w:tcW w:w="709" w:type="dxa"/>
            <w:shd w:val="clear" w:color="auto" w:fill="F2F2F2" w:themeFill="background1" w:themeFillShade="F2"/>
            <w:vAlign w:val="center"/>
          </w:tcPr>
          <w:p w14:paraId="27ED8984"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5EC15C27"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rPr>
              <w:t>⨁</w:t>
            </w:r>
            <w:r w:rsidRPr="00A309A7">
              <w:rPr>
                <w:rFonts w:ascii="Cambria Math" w:hAnsi="Cambria Math" w:cs="Cambria Math"/>
                <w:sz w:val="16"/>
                <w:szCs w:val="16"/>
              </w:rPr>
              <w:t>◯◯◯</w:t>
            </w:r>
            <w:proofErr w:type="gramStart"/>
            <w:r w:rsidRPr="00A309A7">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3AF91DC8"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01F864CA"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C</w:t>
            </w:r>
          </w:p>
        </w:tc>
        <w:tc>
          <w:tcPr>
            <w:tcW w:w="709" w:type="dxa"/>
            <w:shd w:val="clear" w:color="auto" w:fill="F2F2F2" w:themeFill="background1" w:themeFillShade="F2"/>
            <w:vAlign w:val="center"/>
          </w:tcPr>
          <w:p w14:paraId="313F58C6"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663D7108"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w:t>
            </w:r>
            <w:proofErr w:type="gramStart"/>
            <w:r w:rsidRPr="00A309A7">
              <w:rPr>
                <w:rFonts w:asciiTheme="minorHAnsi" w:hAnsiTheme="minorHAnsi" w:cstheme="minorHAnsi"/>
                <w:b/>
                <w:bCs/>
                <w:sz w:val="16"/>
                <w:szCs w:val="16"/>
                <w:vertAlign w:val="superscript"/>
              </w:rPr>
              <w:t>C,D</w:t>
            </w:r>
            <w:proofErr w:type="gramEnd"/>
          </w:p>
        </w:tc>
        <w:tc>
          <w:tcPr>
            <w:tcW w:w="708" w:type="dxa"/>
            <w:shd w:val="clear" w:color="auto" w:fill="F2F2F2" w:themeFill="background1" w:themeFillShade="F2"/>
            <w:vAlign w:val="center"/>
          </w:tcPr>
          <w:p w14:paraId="5E262D3A"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79A1E46E"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923BB0">
              <w:rPr>
                <w:rFonts w:ascii="Cambria Math" w:hAnsi="Cambria Math" w:cs="Cambria Math"/>
                <w:sz w:val="20"/>
                <w:szCs w:val="20"/>
                <w:lang w:eastAsia="zh-CN"/>
              </w:rPr>
              <w:t>⨁⨁</w:t>
            </w:r>
            <w:r w:rsidRPr="00923BB0">
              <w:rPr>
                <w:rFonts w:ascii="Cambria Math" w:hAnsi="Cambria Math" w:cs="Cambria Math"/>
                <w:sz w:val="16"/>
                <w:szCs w:val="16"/>
                <w:lang w:eastAsia="zh-CN"/>
              </w:rPr>
              <w:t>◯◯</w:t>
            </w:r>
            <w:proofErr w:type="gramStart"/>
            <w:r w:rsidRPr="00923BB0">
              <w:rPr>
                <w:rFonts w:asciiTheme="minorHAnsi" w:hAnsiTheme="minorHAnsi" w:cstheme="minorHAnsi"/>
                <w:b/>
                <w:bCs/>
                <w:sz w:val="16"/>
                <w:szCs w:val="16"/>
                <w:vertAlign w:val="superscript"/>
              </w:rPr>
              <w:t>C,D</w:t>
            </w:r>
            <w:proofErr w:type="gramEnd"/>
          </w:p>
        </w:tc>
        <w:tc>
          <w:tcPr>
            <w:tcW w:w="709" w:type="dxa"/>
            <w:shd w:val="clear" w:color="auto" w:fill="F2F2F2" w:themeFill="background1" w:themeFillShade="F2"/>
            <w:vAlign w:val="center"/>
          </w:tcPr>
          <w:p w14:paraId="52C55269"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b/>
                <w:bCs/>
                <w:lang w:eastAsia="zh-CN"/>
              </w:rPr>
              <w:t>+</w:t>
            </w:r>
          </w:p>
        </w:tc>
        <w:tc>
          <w:tcPr>
            <w:tcW w:w="1134" w:type="dxa"/>
            <w:shd w:val="clear" w:color="auto" w:fill="F2F2F2" w:themeFill="background1" w:themeFillShade="F2"/>
            <w:vAlign w:val="center"/>
          </w:tcPr>
          <w:p w14:paraId="76F7691F" w14:textId="77777777" w:rsidR="00915688" w:rsidRPr="00A309A7"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9A7">
              <w:rPr>
                <w:rFonts w:ascii="Cambria Math" w:hAnsi="Cambria Math" w:cs="Cambria Math"/>
                <w:sz w:val="20"/>
                <w:szCs w:val="20"/>
                <w:lang w:eastAsia="zh-CN"/>
              </w:rPr>
              <w:t>⨁⨁⨁</w:t>
            </w:r>
            <w:r w:rsidRPr="00A309A7">
              <w:rPr>
                <w:rFonts w:ascii="Cambria Math" w:hAnsi="Cambria Math" w:cs="Cambria Math"/>
                <w:sz w:val="16"/>
                <w:szCs w:val="16"/>
                <w:lang w:eastAsia="zh-CN"/>
              </w:rPr>
              <w:t>◯</w:t>
            </w:r>
            <w:r w:rsidRPr="00A309A7">
              <w:rPr>
                <w:rFonts w:asciiTheme="minorHAnsi" w:hAnsiTheme="minorHAnsi" w:cstheme="minorHAnsi"/>
                <w:b/>
                <w:bCs/>
                <w:sz w:val="16"/>
                <w:szCs w:val="16"/>
                <w:vertAlign w:val="superscript"/>
              </w:rPr>
              <w:t xml:space="preserve"> C</w:t>
            </w:r>
          </w:p>
        </w:tc>
        <w:tc>
          <w:tcPr>
            <w:tcW w:w="709" w:type="dxa"/>
            <w:shd w:val="clear" w:color="auto" w:fill="F2F2F2" w:themeFill="background1" w:themeFillShade="F2"/>
            <w:vAlign w:val="center"/>
          </w:tcPr>
          <w:p w14:paraId="0C88C872" w14:textId="77777777" w:rsidR="00915688" w:rsidRPr="00A309A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zh-CN"/>
              </w:rPr>
            </w:pPr>
            <w:r w:rsidRPr="00A309A7">
              <w:rPr>
                <w:rFonts w:eastAsia="Times New Roman" w:cstheme="minorHAnsi"/>
                <w:lang w:eastAsia="zh-CN"/>
              </w:rPr>
              <w:t>?</w:t>
            </w:r>
            <w:r w:rsidRPr="00A309A7">
              <w:rPr>
                <w:rFonts w:eastAsia="Times New Roman" w:cstheme="minorHAnsi"/>
                <w:b/>
                <w:bCs/>
                <w:vertAlign w:val="superscript"/>
                <w:lang w:eastAsia="zh-CN"/>
              </w:rPr>
              <w:t>‡</w:t>
            </w:r>
          </w:p>
        </w:tc>
        <w:tc>
          <w:tcPr>
            <w:tcW w:w="1134" w:type="dxa"/>
            <w:shd w:val="clear" w:color="auto" w:fill="F2F2F2" w:themeFill="background1" w:themeFillShade="F2"/>
            <w:vAlign w:val="center"/>
          </w:tcPr>
          <w:p w14:paraId="767E6C64" w14:textId="77777777" w:rsidR="00915688" w:rsidRPr="00A309A7" w:rsidRDefault="00915688" w:rsidP="0046513E">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r>
      <w:tr w:rsidR="00915688" w:rsidRPr="001C270D" w14:paraId="64E683B4" w14:textId="77777777" w:rsidTr="00E511F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FFFFFF" w:themeFill="background1"/>
            <w:vAlign w:val="center"/>
          </w:tcPr>
          <w:p w14:paraId="0E0EB29A" w14:textId="77777777" w:rsidR="00915688" w:rsidRPr="00B34E17" w:rsidRDefault="00915688" w:rsidP="0046513E">
            <w:pPr>
              <w:pStyle w:val="NormalWeb"/>
              <w:spacing w:before="0" w:beforeAutospacing="0" w:after="0" w:afterAutospacing="0"/>
              <w:jc w:val="center"/>
              <w:rPr>
                <w:rFonts w:ascii="Cambria Math" w:hAnsi="Cambria Math" w:cs="Cambria Math"/>
                <w:i/>
                <w:iCs/>
                <w:sz w:val="20"/>
                <w:szCs w:val="20"/>
              </w:rPr>
            </w:pPr>
            <w:r>
              <w:rPr>
                <w:rFonts w:ascii="Calibri" w:hAnsi="Calibri"/>
                <w:i/>
                <w:iCs/>
                <w:sz w:val="20"/>
                <w:szCs w:val="20"/>
                <w:lang w:eastAsia="zh-CN"/>
              </w:rPr>
              <w:t>Asthma c</w:t>
            </w:r>
            <w:r w:rsidRPr="00B34E17">
              <w:rPr>
                <w:rFonts w:ascii="Calibri" w:hAnsi="Calibri"/>
                <w:i/>
                <w:iCs/>
                <w:sz w:val="20"/>
                <w:szCs w:val="20"/>
                <w:lang w:eastAsia="zh-CN"/>
              </w:rPr>
              <w:t>ontrol</w:t>
            </w:r>
          </w:p>
        </w:tc>
      </w:tr>
      <w:tr w:rsidR="00AD3C7F" w:rsidRPr="001C270D" w14:paraId="534956E6" w14:textId="77777777" w:rsidTr="00E511F7">
        <w:trPr>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7A576E59" w14:textId="6925D4BB" w:rsidR="00915688" w:rsidRPr="00771F9F" w:rsidRDefault="00915688" w:rsidP="0046513E">
            <w:pPr>
              <w:spacing w:line="276" w:lineRule="auto"/>
              <w:rPr>
                <w:sz w:val="20"/>
                <w:szCs w:val="20"/>
              </w:rPr>
            </w:pPr>
            <w:r w:rsidRPr="00771F9F">
              <w:rPr>
                <w:sz w:val="20"/>
                <w:szCs w:val="20"/>
              </w:rPr>
              <w:t>ACT</w:t>
            </w:r>
            <w:r w:rsidRPr="00771F9F">
              <w:rPr>
                <w:rFonts w:eastAsia="Times New Roman" w:cstheme="minorHAnsi"/>
                <w:color w:val="000000"/>
                <w:sz w:val="20"/>
                <w:szCs w:val="20"/>
                <w:lang w:eastAsia="en-GB"/>
              </w:rPr>
              <w:fldChar w:fldCharType="begin">
                <w:fldData xml:space="preserve">PEVuZE5vdGU+PENpdGU+PEF1dGhvcj5OYXRoYW48L0F1dGhvcj48WWVhcj4yMDA0PC9ZZWFyPjxS
ZWNOdW0+MTgxPC9SZWNOdW0+PERpc3BsYXlUZXh0PjxzdHlsZSBmYWNlPSJzdXBlcnNjcmlwdCI+
NTUsNTY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TY2hhdHo8L0F1dGhvcj48WWVhcj4yMDA2PC9ZZWFy
PjxSZWNOdW0+MTgyPC9SZWNOdW0+PHJlY29yZD48cmVjLW51bWJlcj4xODI8L3JlYy1udW1iZXI+
PGZvcmVpZ24ta2V5cz48a2V5IGFwcD0iRU4iIGRiLWlkPSJ4c2U5c3M5dDhhOTlkdWVydnhoeGV3
ZjUwZXNzMmVhZXp6d3YiIHRpbWVzdGFtcD0iMTY2NTkyNTE2NiI+MTgyPC9rZXk+PC9mb3JlaWdu
LWtleXM+PHJlZi10eXBlIG5hbWU9IkpvdXJuYWwgQXJ0aWNsZSI+MTc8L3JlZi10eXBlPjxjb250
cmlidXRvcnM+PGF1dGhvcnM+PGF1dGhvcj5TY2hhdHosIE08L2F1dGhvcj48YXV0aG9yPlNvcmtu
ZXNzLCBDIEE8L2F1dGhvcj48YXV0aG9yPkxpLCBKIFQ8L2F1dGhvcj48YXV0aG9yPk1hcmN1cywg
UC48L2F1dGhvcj48YXV0aG9yPk11cnJheSwgSi4gSi48L2F1dGhvcj48YXV0aG9yPk5hdGhhbiwg
Ui4gQS48L2F1dGhvcj48YXV0aG9yPktvc2luc2tpLCBNLjwvYXV0aG9yPjxhdXRob3I+UGVuZGVy
Z3JhZnQsIFQuIEIuPC9hdXRob3I+PGF1dGhvcj5KaGluZ3JhbiwgUC48L2F1dGhvcj48L2F1dGhv
cnM+PC9jb250cmlidXRvcnM+PGF1dGgtYWRkcmVzcz5LYWlzZXIgUGVybWFuZW50ZSBNZWQgQ3Ry
LCBTYW4gRGllZ28sIENBIDkyMTExIFVTQS4gVW5pdiBXaXNjb25zaW4sIFNjaCBQaGFybSwgTWFk
aXNvbiwgV0kgNTM3MDYgVVNBLiBNYXlvIE1lZCBDdHIsIFJvY2hlc3RlciwgTU4gVVNBLiBOYXNz
YXUgQ2hlc3QgUGh5cyBQQywgR3JlYXQgTmVjaywgTlkgVVNBLiBWYW5kZXJiaWx0IEFzdGhtYSBT
aW51cyBBbGxlcmd5IFByb2dyYW0sIE5hc2h2aWxsZSwgVE4gVVNBLiBBc3RobWEgJmFtcDsgQWxs
ZXJneSBBc3NvY2lhdGVzICZhbXA7IFJlcyBDdHIsIENvbG9yYWRvIFNwcmluZ3MsIENPIFVTQS4g
UXVhbGl0eU1ldHIgSW5jLCBMaW5jb2xuLCBORSBVU0EuIEdsYXhvU21pdGhLbGluZSBJbmMsIFJl
cyBUcmlhbmdsZSBQaywgTkMgVVNBLiBTY2hhdHosIE0gKGNvcnJlc3BvbmRpbmcgYXV0aG9yKSwg
S2Fpc2VyIFBlcm1hbmVudGUgTWVkIEN0ciwgNzA2MCBDbGFpcmVtb250IE1lc2EgQmx2ZCwgU2Fu
IERpZWdvLCBDQSA5MjExMSBVU0EuIE1pY2hhZWwueC5zY2hhdHpAa3Aub3JnPC9hdXRoLWFkZHJl
c3M+PHRpdGxlcz48dGl0bGU+QXN0aG1hIENvbnRyb2wgVGVzdDogUmVsaWFiaWxpdHksIHZhbGlk
aXR5LCBhbmQgcmVzcG9uc2l2ZW5lc3MgaW4gcGF0aWVudHMgbm90IHByZXZpb3VzbHkgZm9sbG93
ZWQgYnkgYXN0aG1hIHNwZWNpYWxpc3RzPC90aXRsZT48c2Vjb25kYXJ5LXRpdGxlPkpvdXJuYWwg
b2YgQWxsZXJneSBhbmQgQ2xpbmljYWwgSW1tdW5vbG9neTwvc2Vjb25kYXJ5LXRpdGxlPjwvdGl0
bGVzPjxwZXJpb2RpY2FsPjxmdWxsLXRpdGxlPkpvdXJuYWwgb2YgQWxsZXJneSBhbmQgQ2xpbmlj
YWwgSW1tdW5vbG9neTwvZnVsbC10aXRsZT48L3BlcmlvZGljYWw+PHBhZ2VzPjU0OS01NTY8L3Bh
Z2VzPjx2b2x1bWU+MTE3PC92b2x1bWU+PG51bWJlcj4zPC9udW1iZXI+PGtleXdvcmRzPjxrZXl3
b3JkPmFzdGhtYSBjb250cm9sIGFzc2Vzc21lbnQ8L2tleXdvcmQ+PGtleXdvcmQ+QXN0aG1hIENv
bnRyb2wgVGVzdDwva2V5d29yZD48a2V5d29yZD5RVUFMSVRZLU9GLUxJRkU8L2tleXdvcmQ+PGtl
eXdvcmQ+TUFOQUdFTUVOVCBHVUlERUxJTkVTPC9rZXl3b3JkPjxrZXl3b3JkPkNBUkU8L2tleXdv
cmQ+PGtleXdvcmQ+U0VWRVJJVFk8L2tleXdvcmQ+PGtleXdvcmQ+UVVFU1RJT05OQUlSRTwva2V5
d29yZD48a2V5d29yZD5VUzwva2V5d29yZD48a2V5d29yZD5Bc3RobWE8L2tleXdvcmQ+PC9rZXl3
b3Jkcz48ZGF0ZXM+PHllYXI+MjAwNjwveWVhcj48cHViLWRhdGVzPjxkYXRlPk1hcjwvZGF0ZT48
L3B1Yi1kYXRlcz48L2RhdGVzPjxpc2JuPjAwOTEtNjc0OTwvaXNibj48YWNjZXNzaW9uLW51bT5X
T1M6MDAwMjM2MjYzMTAwMDA4PC9hY2Nlc3Npb24tbnVtPjx1cmxzPjxyZWxhdGVkLXVybHM+PHVy
bD5odHRwczovL3d3dy5qYWNpb25saW5lLm9yZy9hcnRpY2xlL1MwMDkxLTY3NDkoMDYpMDAxNzQt
Ni9wZGY8L3VybD48L3JlbGF0ZWQtdXJscz48L3VybHM+PGN1c3RvbTE+UkFZWUFOLUlOQ0xVU0lP
TjogeyZxdW90O0FubmEmcXVvdDs9Jmd0OyZxdW90O0luY2x1ZGVkJnF1b3Q7LCAmcXVvdDtFa2F0
ZXJpbmEmcXVvdDs9Jmd0OyZxdW90O0luY2x1ZGVkJnF1b3Q7fSB8IFJBWVlBTi1MQUJFTFM6IEFD
VDwvY3VzdG9tMT48bGFuZ3VhZ2U+RW5nbGlzaDwvbGFuZ3VhZ2U+PC9yZWNvcmQ+PC9DaXRlPjwv
RW5kTm90ZT5=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OYXRoYW48L0F1dGhvcj48WWVhcj4yMDA0PC9ZZWFyPjxS
ZWNOdW0+MTgxPC9SZWNOdW0+PERpc3BsYXlUZXh0PjxzdHlsZSBmYWNlPSJzdXBlcnNjcmlwdCI+
NTUsNTY8L3N0eWxlPjwvRGlzcGxheVRleHQ+PHJlY29yZD48cmVjLW51bWJlcj4xODE8L3JlYy1u
dW1iZXI+PGZvcmVpZ24ta2V5cz48a2V5IGFwcD0iRU4iIGRiLWlkPSJ4c2U5c3M5dDhhOTlkdWVy
dnhoeGV3ZjUwZXNzMmVhZXp6d3YiIHRpbWVzdGFtcD0iMTY2NTkyNTE2NiI+MTgxPC9rZXk+PC9m
b3JlaWduLWtleXM+PHJlZi10eXBlIG5hbWU9IkpvdXJuYWwgQXJ0aWNsZSI+MTc8L3JlZi10eXBl
Pjxjb250cmlidXRvcnM+PGF1dGhvcnM+PGF1dGhvcj5OYXRoYW4sIFIgQTwvYXV0aG9yPjxhdXRo
b3I+U29ya25lc3MsIEMgQTwvYXV0aG9yPjxhdXRob3I+S29zaW5za2ksIE08L2F1dGhvcj48YXV0
aG9yPlNjaGF0eiwgTS48L2F1dGhvcj48YXV0aG9yPkxpLCBKLiBULjwvYXV0aG9yPjxhdXRob3I+
TWFyY3VzLCBQLjwvYXV0aG9yPjxhdXRob3I+TXVycmF5LCBKLiBKLjwvYXV0aG9yPjxhdXRob3I+
UGVuZGVyZ3JhZnQsIFQuIEIuPC9hdXRob3I+PC9hdXRob3JzPjwvY29udHJpYnV0b3JzPjxhdXRo
LWFkZHJlc3M+R2xheG9TbWl0aEtsaW5lLCBHbG9iYWwgSGx0aCBPdXRjb21lcywgUmVzIFRyaWFu
Z2xlIFBrLCBOQyAyNzcwOSBVU0EuIEFzdGhtYSAmYW1wOyBBbGxlcmd5IEFzc29jaWF0ZXMgJmFt
cDsgUmVzIEN0ciwgQ29sb3JhZG8gU3ByaW5ncywgQ08gVVNBLiBRdWFsIE1ldHIgSW5jLCBMaW5j
b2xuLCBSSSBVU0EuIFVuaXYgV2lzY29uc2luLCBTY2ggUGhhcm0sIE1hZGlzb24sIFdJIDUzNzA2
IFVTQS4gS2Fpc2VyIFBlcm1hbmVudGUgTWVkIEN0ciwgRGVwdCBBbGxlcmd5LCBTYW4gRGllZ28s
IENBIFVTQS4gTWF5byBNZWQgQ3RyLCBSb2NoZXN0ZXIsIE1OIFVTQS4gTmFzc2F1IENoZXN0IFBo
eXMsIEdyZWF0IE5lY2ssIE5ZIFVTQS4gVmFuZGVyYmlsdCBVbml2LCBNZWQgQ3RyLCBOYXNodmls
bGUsIFROIFVTQS4gUGVuZGVyZ3JhZnQsIFRCIChjb3JyZXNwb25kaW5nIGF1dGhvciksIEdsYXhv
U21pdGhLbGluZSwgR2xvYmFsIEhsdGggT3V0Y29tZXMsIDUgTW9vcmUgRHIsIFJlcyBUcmlhbmds
ZSBQaywgTkMgMjc3MDkgVVNBLjwvYXV0aC1hZGRyZXNzPjx0aXRsZXM+PHRpdGxlPkRldmVsb3Bt
ZW50IG9mIHRoZSBhc3RobWEgY29udHJvbCB0ZXN0OiBBIHN1cnZleSBmb3IgYXNzZXNzaW5nIGFz
dGhtYSBjb250cm9sPC90aXRsZT48c2Vjb25kYXJ5LXRpdGxlPkpvdXJuYWwgb2YgQWxsZXJneSBh
bmQgQ2xpbmljYWwgSW1tdW5vbG9neTwvc2Vjb25kYXJ5LXRpdGxlPjwvdGl0bGVzPjxwZXJpb2Rp
Y2FsPjxmdWxsLXRpdGxlPkpvdXJuYWwgb2YgQWxsZXJneSBhbmQgQ2xpbmljYWwgSW1tdW5vbG9n
eTwvZnVsbC10aXRsZT48L3BlcmlvZGljYWw+PHBhZ2VzPjU5LTY1PC9wYWdlcz48dm9sdW1lPjEx
Mzwvdm9sdW1lPjxudW1iZXI+MTwvbnVtYmVyPjxrZXl3b3Jkcz48a2V5d29yZD5hc3RobWE8L2tl
eXdvcmQ+PGtleXdvcmQ+cXVlc3Rpb25uYWlyZXM8L2tleXdvcmQ+PGtleXdvcmQ+b3V0Y29tZXMg
cmVzZWFyY2g8L2tleXdvcmQ+PGtleXdvcmQ+cGF0aWVudCBjYXJlIG1hbmFnZW1lbnQ8L2tleXdv
cmQ+PGtleXdvcmQ+c2NyZWVuaW5nPC9rZXl3b3JkPjxrZXl3b3JkPlFVQUxJVFktT0YtTElGRTwv
a2V5d29yZD48L2tleXdvcmRzPjxkYXRlcz48eWVhcj4yMDA0PC95ZWFyPjxwdWItZGF0ZXM+PGRh
dGU+SmFuPC9kYXRlPjwvcHViLWRhdGVzPjwvZGF0ZXM+PGlzYm4+MDA5MS02NzQ5PC9pc2JuPjxh
Y2Nlc3Npb24tbnVtPldPUzowMDAxODc4Mzc5MDAwMDc8L2FjY2Vzc2lvbi1udW0+PHVybHM+PHJl
bGF0ZWQtdXJscz48dXJsPmh0dHBzOi8vd3d3LmphY2lvbmxpbmUub3JnL2FydGljbGUvUzAwOTEt
Njc0OSgwMykwMjI3MC1YL3BkZjwvdXJsPjwvcmVsYXRlZC11cmxzPjwvdXJscz48Y3VzdG9tMT5S
QVlZQU4tSU5DTFVTSU9OOiB7JnF1b3Q7QW5uYSZxdW90Oz0mZ3Q7JnF1b3Q7SW5jbHVkZWQmcXVv
dDssICZxdW90O0VrYXRlcmluYSZxdW90Oz0mZ3Q7JnF1b3Q7SW5jbHVkZWQmcXVvdDt9IHwgUkFZ
WUFOLUxBQkVMUzogQUNUPC9jdXN0b20xPjxsYW5ndWFnZT5FbmdsaXNoPC9sYW5ndWFnZT48L3Jl
Y29yZD48L0NpdGU+PENpdGU+PEF1dGhvcj5TY2hhdHo8L0F1dGhvcj48WWVhcj4yMDA2PC9ZZWFy
PjxSZWNOdW0+MTgyPC9SZWNOdW0+PHJlY29yZD48cmVjLW51bWJlcj4xODI8L3JlYy1udW1iZXI+
PGZvcmVpZ24ta2V5cz48a2V5IGFwcD0iRU4iIGRiLWlkPSJ4c2U5c3M5dDhhOTlkdWVydnhoeGV3
ZjUwZXNzMmVhZXp6d3YiIHRpbWVzdGFtcD0iMTY2NTkyNTE2NiI+MTgyPC9rZXk+PC9mb3JlaWdu
LWtleXM+PHJlZi10eXBlIG5hbWU9IkpvdXJuYWwgQXJ0aWNsZSI+MTc8L3JlZi10eXBlPjxjb250
cmlidXRvcnM+PGF1dGhvcnM+PGF1dGhvcj5TY2hhdHosIE08L2F1dGhvcj48YXV0aG9yPlNvcmtu
ZXNzLCBDIEE8L2F1dGhvcj48YXV0aG9yPkxpLCBKIFQ8L2F1dGhvcj48YXV0aG9yPk1hcmN1cywg
UC48L2F1dGhvcj48YXV0aG9yPk11cnJheSwgSi4gSi48L2F1dGhvcj48YXV0aG9yPk5hdGhhbiwg
Ui4gQS48L2F1dGhvcj48YXV0aG9yPktvc2luc2tpLCBNLjwvYXV0aG9yPjxhdXRob3I+UGVuZGVy
Z3JhZnQsIFQuIEIuPC9hdXRob3I+PGF1dGhvcj5KaGluZ3JhbiwgUC48L2F1dGhvcj48L2F1dGhv
cnM+PC9jb250cmlidXRvcnM+PGF1dGgtYWRkcmVzcz5LYWlzZXIgUGVybWFuZW50ZSBNZWQgQ3Ry
LCBTYW4gRGllZ28sIENBIDkyMTExIFVTQS4gVW5pdiBXaXNjb25zaW4sIFNjaCBQaGFybSwgTWFk
aXNvbiwgV0kgNTM3MDYgVVNBLiBNYXlvIE1lZCBDdHIsIFJvY2hlc3RlciwgTU4gVVNBLiBOYXNz
YXUgQ2hlc3QgUGh5cyBQQywgR3JlYXQgTmVjaywgTlkgVVNBLiBWYW5kZXJiaWx0IEFzdGhtYSBT
aW51cyBBbGxlcmd5IFByb2dyYW0sIE5hc2h2aWxsZSwgVE4gVVNBLiBBc3RobWEgJmFtcDsgQWxs
ZXJneSBBc3NvY2lhdGVzICZhbXA7IFJlcyBDdHIsIENvbG9yYWRvIFNwcmluZ3MsIENPIFVTQS4g
UXVhbGl0eU1ldHIgSW5jLCBMaW5jb2xuLCBORSBVU0EuIEdsYXhvU21pdGhLbGluZSBJbmMsIFJl
cyBUcmlhbmdsZSBQaywgTkMgVVNBLiBTY2hhdHosIE0gKGNvcnJlc3BvbmRpbmcgYXV0aG9yKSwg
S2Fpc2VyIFBlcm1hbmVudGUgTWVkIEN0ciwgNzA2MCBDbGFpcmVtb250IE1lc2EgQmx2ZCwgU2Fu
IERpZWdvLCBDQSA5MjExMSBVU0EuIE1pY2hhZWwueC5zY2hhdHpAa3Aub3JnPC9hdXRoLWFkZHJl
c3M+PHRpdGxlcz48dGl0bGU+QXN0aG1hIENvbnRyb2wgVGVzdDogUmVsaWFiaWxpdHksIHZhbGlk
aXR5LCBhbmQgcmVzcG9uc2l2ZW5lc3MgaW4gcGF0aWVudHMgbm90IHByZXZpb3VzbHkgZm9sbG93
ZWQgYnkgYXN0aG1hIHNwZWNpYWxpc3RzPC90aXRsZT48c2Vjb25kYXJ5LXRpdGxlPkpvdXJuYWwg
b2YgQWxsZXJneSBhbmQgQ2xpbmljYWwgSW1tdW5vbG9neTwvc2Vjb25kYXJ5LXRpdGxlPjwvdGl0
bGVzPjxwZXJpb2RpY2FsPjxmdWxsLXRpdGxlPkpvdXJuYWwgb2YgQWxsZXJneSBhbmQgQ2xpbmlj
YWwgSW1tdW5vbG9neTwvZnVsbC10aXRsZT48L3BlcmlvZGljYWw+PHBhZ2VzPjU0OS01NTY8L3Bh
Z2VzPjx2b2x1bWU+MTE3PC92b2x1bWU+PG51bWJlcj4zPC9udW1iZXI+PGtleXdvcmRzPjxrZXl3
b3JkPmFzdGhtYSBjb250cm9sIGFzc2Vzc21lbnQ8L2tleXdvcmQ+PGtleXdvcmQ+QXN0aG1hIENv
bnRyb2wgVGVzdDwva2V5d29yZD48a2V5d29yZD5RVUFMSVRZLU9GLUxJRkU8L2tleXdvcmQ+PGtl
eXdvcmQ+TUFOQUdFTUVOVCBHVUlERUxJTkVTPC9rZXl3b3JkPjxrZXl3b3JkPkNBUkU8L2tleXdv
cmQ+PGtleXdvcmQ+U0VWRVJJVFk8L2tleXdvcmQ+PGtleXdvcmQ+UVVFU1RJT05OQUlSRTwva2V5
d29yZD48a2V5d29yZD5VUzwva2V5d29yZD48a2V5d29yZD5Bc3RobWE8L2tleXdvcmQ+PC9rZXl3
b3Jkcz48ZGF0ZXM+PHllYXI+MjAwNjwveWVhcj48cHViLWRhdGVzPjxkYXRlPk1hcjwvZGF0ZT48
L3B1Yi1kYXRlcz48L2RhdGVzPjxpc2JuPjAwOTEtNjc0OTwvaXNibj48YWNjZXNzaW9uLW51bT5X
T1M6MDAwMjM2MjYzMTAwMDA4PC9hY2Nlc3Npb24tbnVtPjx1cmxzPjxyZWxhdGVkLXVybHM+PHVy
bD5odHRwczovL3d3dy5qYWNpb25saW5lLm9yZy9hcnRpY2xlL1MwMDkxLTY3NDkoMDYpMDAxNzQt
Ni9wZGY8L3VybD48L3JlbGF0ZWQtdXJscz48L3VybHM+PGN1c3RvbTE+UkFZWUFOLUlOQ0xVU0lP
TjogeyZxdW90O0FubmEmcXVvdDs9Jmd0OyZxdW90O0luY2x1ZGVkJnF1b3Q7LCAmcXVvdDtFa2F0
ZXJpbmEmcXVvdDs9Jmd0OyZxdW90O0luY2x1ZGVkJnF1b3Q7fSB8IFJBWVlBTi1MQUJFTFM6IEFD
VDwvY3VzdG9tMT48bGFuZ3VhZ2U+RW5nbGlzaDwvbGFuZ3VhZ2U+PC9yZWNvcmQ+PC9DaXRlPjwv
RW5kTm90ZT5=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771F9F">
              <w:rPr>
                <w:rFonts w:eastAsia="Times New Roman" w:cstheme="minorHAnsi"/>
                <w:color w:val="000000"/>
                <w:sz w:val="20"/>
                <w:szCs w:val="20"/>
                <w:lang w:eastAsia="en-GB"/>
              </w:rPr>
            </w:r>
            <w:r w:rsidRPr="00771F9F">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55,56</w:t>
            </w:r>
            <w:r w:rsidRPr="00771F9F">
              <w:rPr>
                <w:rFonts w:eastAsia="Times New Roman" w:cstheme="minorHAnsi"/>
                <w:color w:val="000000"/>
                <w:sz w:val="20"/>
                <w:szCs w:val="20"/>
                <w:lang w:eastAsia="en-GB"/>
              </w:rPr>
              <w:fldChar w:fldCharType="end"/>
            </w:r>
          </w:p>
        </w:tc>
        <w:tc>
          <w:tcPr>
            <w:tcW w:w="743" w:type="dxa"/>
            <w:shd w:val="clear" w:color="auto" w:fill="F2F2F2" w:themeFill="background1" w:themeFillShade="F2"/>
            <w:vAlign w:val="center"/>
          </w:tcPr>
          <w:p w14:paraId="073143FF" w14:textId="77777777" w:rsidR="00915688" w:rsidRPr="00771F9F"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771F9F">
              <w:rPr>
                <w:rFonts w:ascii="Calibri" w:eastAsia="Times New Roman" w:hAnsi="Calibri" w:cs="Calibri"/>
                <w:b/>
                <w:bCs/>
                <w:lang w:eastAsia="zh-CN"/>
              </w:rPr>
              <w:t>±</w:t>
            </w:r>
          </w:p>
        </w:tc>
        <w:tc>
          <w:tcPr>
            <w:tcW w:w="1064" w:type="dxa"/>
            <w:shd w:val="clear" w:color="auto" w:fill="F2F2F2" w:themeFill="background1" w:themeFillShade="F2"/>
            <w:vAlign w:val="center"/>
          </w:tcPr>
          <w:p w14:paraId="080A4443"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c>
          <w:tcPr>
            <w:tcW w:w="774" w:type="dxa"/>
            <w:shd w:val="clear" w:color="auto" w:fill="F2F2F2" w:themeFill="background1" w:themeFillShade="F2"/>
            <w:vAlign w:val="center"/>
          </w:tcPr>
          <w:p w14:paraId="0CE981C7"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7524750C"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B</w:t>
            </w:r>
            <w:proofErr w:type="gramEnd"/>
            <w:r w:rsidRPr="000F0688">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12AB51B0"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51697805"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B</w:t>
            </w:r>
            <w:proofErr w:type="gramEnd"/>
            <w:r w:rsidRPr="000F0688">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562E42AA"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47C04E59"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b/>
                <w:bCs/>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378A76F6"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560291E9"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r w:rsidRPr="000F0688">
              <w:rPr>
                <w:rFonts w:asciiTheme="minorHAnsi" w:hAnsiTheme="minorHAnsi" w:cstheme="minorHAnsi"/>
                <w:b/>
                <w:bCs/>
                <w:sz w:val="16"/>
                <w:szCs w:val="16"/>
                <w:vertAlign w:val="superscript"/>
              </w:rPr>
              <w:t xml:space="preserve"> </w:t>
            </w:r>
            <w:proofErr w:type="gramStart"/>
            <w:r w:rsidRPr="000F0688">
              <w:rPr>
                <w:rFonts w:asciiTheme="minorHAnsi" w:hAnsiTheme="minorHAnsi" w:cstheme="minorHAnsi"/>
                <w:b/>
                <w:bCs/>
                <w:sz w:val="16"/>
                <w:szCs w:val="16"/>
                <w:vertAlign w:val="superscript"/>
              </w:rPr>
              <w:t>A,C</w:t>
            </w:r>
            <w:proofErr w:type="gramEnd"/>
          </w:p>
        </w:tc>
        <w:tc>
          <w:tcPr>
            <w:tcW w:w="708" w:type="dxa"/>
            <w:shd w:val="diagStripe" w:color="808080" w:themeColor="background1" w:themeShade="80" w:fill="auto"/>
            <w:vAlign w:val="center"/>
          </w:tcPr>
          <w:p w14:paraId="3BA4699E"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1134" w:type="dxa"/>
            <w:shd w:val="diagStripe" w:color="808080" w:themeColor="background1" w:themeShade="80" w:fill="auto"/>
            <w:vAlign w:val="center"/>
          </w:tcPr>
          <w:p w14:paraId="2D74A14D" w14:textId="77777777" w:rsidR="00915688" w:rsidRPr="000F0688" w:rsidRDefault="00915688" w:rsidP="0046513E">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lang w:eastAsia="zh-CN"/>
              </w:rPr>
            </w:pPr>
          </w:p>
        </w:tc>
        <w:tc>
          <w:tcPr>
            <w:tcW w:w="709" w:type="dxa"/>
            <w:shd w:val="clear" w:color="auto" w:fill="F2F2F2" w:themeFill="background1" w:themeFillShade="F2"/>
            <w:vAlign w:val="center"/>
          </w:tcPr>
          <w:p w14:paraId="6E5CC4B6"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77F36DBA"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50C58343"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mbria Math" w:eastAsia="Times New Roman" w:hAnsi="Cambria Math" w:cs="Cambria Math"/>
                <w:lang w:eastAsia="zh-CN"/>
              </w:rPr>
              <w:t>-</w:t>
            </w:r>
          </w:p>
        </w:tc>
        <w:tc>
          <w:tcPr>
            <w:tcW w:w="1134" w:type="dxa"/>
            <w:shd w:val="clear" w:color="auto" w:fill="F2F2F2" w:themeFill="background1" w:themeFillShade="F2"/>
            <w:vAlign w:val="center"/>
          </w:tcPr>
          <w:p w14:paraId="44498392"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r>
      <w:tr w:rsidR="00AD3C7F" w:rsidRPr="001C270D" w14:paraId="14E9E136" w14:textId="77777777" w:rsidTr="00E511F7">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3F978DBF" w14:textId="1BFA1B6E" w:rsidR="00915688" w:rsidRPr="00771F9F" w:rsidRDefault="00915688" w:rsidP="0046513E">
            <w:pPr>
              <w:spacing w:line="276" w:lineRule="auto"/>
              <w:rPr>
                <w:sz w:val="20"/>
                <w:szCs w:val="20"/>
              </w:rPr>
            </w:pPr>
            <w:r w:rsidRPr="00771F9F">
              <w:rPr>
                <w:sz w:val="20"/>
                <w:szCs w:val="20"/>
              </w:rPr>
              <w:t>CACT</w:t>
            </w:r>
            <w:r w:rsidRPr="00771F9F">
              <w:rPr>
                <w:rFonts w:eastAsia="Times New Roman" w:cstheme="minorHAnsi"/>
                <w:color w:val="000000"/>
                <w:sz w:val="20"/>
                <w:szCs w:val="20"/>
                <w:lang w:eastAsia="en-GB"/>
              </w:rPr>
              <w:fldChar w:fldCharType="begin">
                <w:fldData xml:space="preserve">PEVuZE5vdGU+PENpdGU+PEF1dGhvcj5MaXU8L0F1dGhvcj48WWVhcj4yMDA3PC9ZZWFyPjxSZWNO
dW0+MTg5PC9SZWNOdW0+PERpc3BsYXlUZXh0PjxzdHlsZSBmYWNlPSJzdXBlcnNjcmlwdCI+NjMs
NjQ8L3N0eWxlPjwvRGlzcGxheVRleHQ+PHJlY29yZD48cmVjLW51bWJlcj4xODk8L3JlYy1udW1i
ZXI+PGZvcmVpZ24ta2V5cz48a2V5IGFwcD0iRU4iIGRiLWlkPSJ4c2U5c3M5dDhhOTlkdWVydnho
eGV3ZjUwZXNzMmVhZXp6d3YiIHRpbWVzdGFtcD0iMTY2NTkyNTE2NiI+MTg5PC9rZXk+PC9mb3Jl
aWduLWtleXM+PHJlZi10eXBlIG5hbWU9IkpvdXJuYWwgQXJ0aWNsZSI+MTc8L3JlZi10eXBlPjxj
b250cmlidXRvcnM+PGF1dGhvcnM+PGF1dGhvcj5MaXUsIEEgSDwvYXV0aG9yPjxhdXRob3I+WmVp
Z2VyLCBSPC9hdXRob3I+PGF1dGhvcj5Tb3JrbmVzcywgQzwvYXV0aG9yPjxhdXRob3I+TWFociwg
VC48L2F1dGhvcj48YXV0aG9yPk9zdHJvbSwgTi48L2F1dGhvcj48YXV0aG9yPkJ1cmdlc3MsIFMu
PC9hdXRob3I+PGF1dGhvcj5Sb3Nlbnp3ZWlnLCBKLiBDLjwvYXV0aG9yPjxhdXRob3I+TWFuanVu
YXRoLCBSLjwvYXV0aG9yPjwvYXV0aG9ycz48L2NvbnRyaWJ1dG9ycz48YXV0aC1hZGRyZXNzPk5h
dGwgSmV3aXNoIE1lZCAmYW1wOyBSZXMgQ3RyLCBEZW52ZXIsIENPIDgwMjA2IFVTQS4gVW5pdiBD
b2xvcmFkbywgU2NoIE1lZCwgRGVudmVyLCBDTyBVU0EuIEthaXNlciBQZXJtYW5lbnRlLCBTYW4g
RGllZ28sIENBIFVTQS4gVW5pdiBXaXNjb25zaW4sIFNjaCBQaGFybSwgTWFkaXNvbiwgV0kgNTM3
MDYgVVNBLiBBbGxlcmd5ICZhbXA7IEFzdGhtYSBNZWQgR3JwICZhbXA7IFJlcyBDdHIsIFNhbiBE
aWVnbywgQ0EgVVNBLiBNYXBpIFZhbHVlcywgQm9zdG9uLCBNQSBVU0EuIEdsYXhvU21pdGhLbGlu
ZSwgUmVzIFRyaWFuZ2xlIFBrLCBOQyBVU0EuIExpdSwgQUggKGNvcnJlc3BvbmRpbmcgYXV0aG9y
KSwgTmF0bCBKZXdpc2ggTWVkICZhbXA7IFJlcyBDdHIsIDE0MDAgSmFja3NvbiBTdCxLMTAyMywg
RGVudmVyLCBDTyA4MDIwNiBVU0EuIGxpdWFAbmpjLm9yZzwvYXV0aC1hZGRyZXNzPjx0aXRsZXM+
PHRpdGxlPkRldmVsb3BtZW50IGFuZCBjcm9zcy1zZWN0aW9uYWwgdmFsaWRhdGlvbiBvZiB0aGUg
Q2hpbGRob29kIEFzdGhtYSBDb250cm9sIFRlc3Q8L3RpdGxlPjxzZWNvbmRhcnktdGl0bGU+Sm91
cm5hbCBvZiBBbGxlcmd5IGFuZCBDbGluaWNhbCBJbW11bm9sb2d5PC9zZWNvbmRhcnktdGl0bGU+
PC90aXRsZXM+PHBlcmlvZGljYWw+PGZ1bGwtdGl0bGU+Sm91cm5hbCBvZiBBbGxlcmd5IGFuZCBD
bGluaWNhbCBJbW11bm9sb2d5PC9mdWxsLXRpdGxlPjwvcGVyaW9kaWNhbD48cGFnZXM+ODE3LTgy
NTwvcGFnZXM+PHZvbHVtZT4xMTk8L3ZvbHVtZT48bnVtYmVyPjQ8L251bWJlcj48a2V5d29yZHM+
PGtleXdvcmQ+YXN0aG1hPC9rZXl3b3JkPjxrZXl3b3JkPnBlZGlhdHJpYzwva2V5d29yZD48a2V5
d29yZD5jb250cm9sPC9rZXl3b3JkPjxrZXl3b3JkPmhlYWx0aCBvdXRjb21lczwva2V5d29yZD48
a2V5d29yZD5oZWFsdGgtcmVsYXRlZCBxdWFsaXR5IG9mPC9rZXl3b3JkPjxrZXl3b3JkPmxpZmU8
L2tleXdvcmQ+PGtleXdvcmQ+c3ltcHRvbSBhc3Nlc3NtZW50PC9rZXl3b3JkPjxrZXl3b3JkPnF1
ZXN0aW9ubmFpcmU8L2tleXdvcmQ+PGtleXdvcmQ+dG9vbDwva2V5d29yZD48a2V5d29yZD5RVUFM
SVRZLU9GLUxJRkU8L2tleXdvcmQ+PGtleXdvcmQ+U1lNUFRPTSBESUFSWTwva2V5d29yZD48a2V5
d29yZD5DSElMRFJFTjwva2V5d29yZD48a2V5d29yZD5WQUxJRElUWTwva2V5d29yZD48a2V5d29y
ZD5DZXNhcmVhbiBTZWN0aW9uPC9rZXl3b3JkPjwva2V5d29yZHM+PGRhdGVzPjx5ZWFyPjIwMDc8
L3llYXI+PHB1Yi1kYXRlcz48ZGF0ZT5BcHI8L2RhdGU+PC9wdWItZGF0ZXM+PC9kYXRlcz48aXNi
bj4wMDkxLTY3NDk8L2lzYm4+PGFjY2Vzc2lvbi1udW0+V09TOjAwMDI0NTcyOTUwMDAwODwvYWNj
ZXNzaW9uLW51bT48dXJscz48cmVsYXRlZC11cmxzPjx1cmw+aHR0cHM6Ly93d3cuamFjaW9ubGlu
ZS5vcmcvYXJ0aWNsZS9TMDA5MS02NzQ5KDA3KTAwMTY3LTQvcGRmPC91cmw+PC9yZWxhdGVkLXVy
bHM+PC91cmxzPjxjdXN0b20xPlJBWVlBTi1JTkNMVVNJT046IHsmcXVvdDtBbm5hJnF1b3Q7PSZn
dDsmcXVvdDtJbmNsdWRlZCZxdW90OywgJnF1b3Q7RWthdGVyaW5hJnF1b3Q7PSZndDsmcXVvdDtJ
bmNsdWRlZCZxdW90O30gfCBSQVlZQU4tTEFCRUxTOiBDQUNUPC9jdXN0b20xPjxsYW5ndWFnZT5F
bmdsaXNoPC9sYW5ndWFnZT48L3JlY29yZD48L0NpdGU+PENpdGU+PEF1dGhvcj5CaW1lPC9BdXRo
b3I+PFllYXI+MjAxNjwvWWVhcj48UmVjTnVtPjE5MDwvUmVjTnVtPjxyZWNvcmQ+PHJlYy1udW1i
ZXI+MTkwPC9yZWMtbnVtYmVyPjxmb3JlaWduLWtleXM+PGtleSBhcHA9IkVOIiBkYi1pZD0ieHNl
OXNzOXQ4YTk5ZHVlcnZ4aHhld2Y1MGVzczJlYWV6end2IiB0aW1lc3RhbXA9IjE2NjU5MjUxNjYi
PjE5MDwva2V5PjwvZm9yZWlnbi1rZXlzPjxyZWYtdHlwZSBuYW1lPSJKb3VybmFsIEFydGljbGUi
PjE3PC9yZWYtdHlwZT48Y29udHJpYnV0b3JzPjxhdXRob3JzPjxhdXRob3I+QmltZSwgQzwvYXV0
aG9yPjxhdXRob3I+R2VyYWxkLCBKIEs8L2F1dGhvcj48YXV0aG9yPldlaSwgQyBZPC9hdXRob3I+
PGF1dGhvcj5Ib2xicm9vaywgSi4gVC48L2F1dGhvcj48YXV0aG9yPlRlYWd1ZSwgVy4gRy48L2F1
dGhvcj48YXV0aG9yPldpc2UsIFIuIEEuPC9hdXRob3I+PGF1dGhvcj5HZXJhbGQsIEwuIEIuPC9h
dXRob3I+PC9hdXRob3JzPjwvY29udHJpYnV0b3JzPjxhdXRoLWFkZHJlc3M+QmltZSwgQ2hyaXN0
aWFuLiBEaXZpc2lvbiBvZiBQdWxtb25hcnksIENyaXRpY2FsIENhcmUsIEFsbGVyZ3ksIGFuZCBT
bGVlcCBNZWRpY2luZSwgRGVwYXJ0bWVudCBvZiBNZWRpY2luZSwgVW5pdmVyc2l0eSBvZiBBcml6
b25hIFNjaG9vbCBvZiBNZWRpY2luZSwgQXJpem9uYSBSZXNwaXJhdG9yeSBDZW50ZXIsIFR1Y3Nv
biwgQVosIFVTQS4gR2VyYWxkLCBKb2UgSy4gTWVsIGFuZCBFbmlkIFp1Y2tlcm1hbiBDb2xsZWdl
IG9mIFB1YmxpYyBIZWFsdGgsIERlcGFydG1lbnQgb2YgSGVhbHRoIFByb21vdGlvbiBTY2llbmNl
cywgVW5pdmVyc2l0eSBvZiBBcml6b25hLCBBcml6b25hIFJlc3BpcmF0b3J5IENlbnRlciwgVHVj
c29uLCBBWiwgVVNBLiBXZWksIENocmlzdGluZSBZLiBEZXBhcnRtZW50IG9mIEVwaWRlbWlvbG9n
eSwgSm9obnMgSG9wa2lucyBCbG9vbWJlcmcgU2Nob29sIG9mIFB1YmxpYyBIZWFsdGgsIEJhbHRp
bW9yZSwgTUQsIFVTQS4gSG9sYnJvb2ssIEphbmV0IFQuIERlcGFydG1lbnQgb2YgRXBpZGVtaW9s
b2d5LCBKb2hucyBIb3BraW5zIEJsb29tYmVyZyBTY2hvb2wgb2YgUHVibGljIEhlYWx0aCwgQmFs
dGltb3JlLCBNRCwgVVNBLiBUZWFndWUsIFdpbGxpYW0gRy4gRGVwYXJ0bWVudCBvZiBQZWRpYXRy
aWNzLCBVbml2ZXJzaXR5IG9mIFZpcmdpbmlhIFNjaG9vbCBvZiBNZWRpY2luZSwgQ2hhcmxvdHRl
c3ZpbGxlLCBWQSwgVVNBLiBXaXNlLCBSb2JlcnQgQS4gRGl2aXNpb24gb2YgUHVsbW9uYXJ5LCBD
cml0aWNhbCBDYXJlLCBBbGxlcmd5LCBhbmQgU2xlZXAgTWVkaWNpbmUsIERlcGFydG1lbnQgb2Yg
TWVkaWNpbmUsIEpvaG5zIEhvcGtpbnMgU2Nob29sIG9mIE1lZGljaW5lLCBCYWx0aW1vcmUsIE1E
LCBVU0EuIEdlcmFsZCwgTHlubiBCLiBNZWwgYW5kIEVuaWQgWnVja2VybWFuIENvbGxlZ2Ugb2Yg
UHVibGljIEhlYWx0aCwgRGVwYXJ0bWVudCBvZiBIZWFsdGggUHJvbW90aW9uIFNjaWVuY2VzLCBV
bml2ZXJzaXR5IG9mIEFyaXpvbmEsIEFyaXpvbmEgUmVzcGlyYXRvcnkgQ2VudGVyLCBUdWNzb24s
IEFaLCBVU0EuPC9hdXRoLWFkZHJlc3M+PHRpdGxlcz48dGl0bGU+TWVhc3VyZW1lbnQgY2hhcmFj
dGVyaXN0aWNzIG9mIHRoZSBjaGlsZGhvb2QgQXN0aG1hLUNvbnRyb2wgVGVzdCBhbmQgYSBzaG9y
dGVuZWQsIGNoaWxkLW9ubHkgdmVyc2lvbjwvdGl0bGU+PHNlY29uZGFyeS10aXRsZT5OUEogUHJp
bWFyeSBDYXJlIFJlc3BpcmF0b3J5IE1lZGljaW5lPC9zZWNvbmRhcnktdGl0bGU+PC90aXRsZXM+
PHBlcmlvZGljYWw+PGZ1bGwtdGl0bGU+TlBKIFByaW1hcnkgQ2FyZSBSZXNwaXJhdG9yeSBNZWRp
Y2luZTwvZnVsbC10aXRsZT48L3BlcmlvZGljYWw+PHBhZ2VzPjE2MDc1PC9wYWdlcz48dm9sdW1l
PjI2PC92b2x1bWU+PGtleXdvcmRzPjxrZXl3b3JkPkFkbWluaXN0cmF0aW9uLCBJbmhhbGF0aW9u
PC9rZXl3b3JkPjxrZXl3b3JkPkFkcmVuYWwgQ29ydGV4IEhvcm1vbmVzL3R1IFtUaGVyYXBldXRp
YyBVc2VdPC9rZXl3b3JkPjxrZXl3b3JkPkFkcmVuZXJnaWMgYmV0YS0yIFJlY2VwdG9yIEFnb25p
c3RzL3R1IFtUaGVyYXBldXRpYyBVc2VdPC9rZXl3b3JkPjxrZXl3b3JkPkFzdGhtYS9kdCBbRHJ1
ZyBUaGVyYXB5XTwva2V5d29yZD48a2V5d29yZD4qQXN0aG1hL3BwIFtQaHlzaW9wYXRob2xvZ3ld
PC9rZXl3b3JkPjxrZXl3b3JkPkNoaWxkPC9rZXl3b3JkPjxrZXl3b3JkPkRydWcgQ29tYmluYXRp
b25zPC9rZXl3b3JkPjxrZXl3b3JkPkZlbWFsZTwva2V5d29yZD48a2V5d29yZD5IdW1hbnM8L2tl
eXdvcmQ+PGtleXdvcmQ+TWFsZTwva2V5d29yZD48a2V5d29yZD4qUGFyZW50czwva2V5d29yZD48
a2V5d29yZD5Qcm94eTwva2V5d29yZD48a2V5d29yZD5Qc3ljaG9tZXRyaWNzPC9rZXl3b3JkPjxr
ZXl3b3JkPlJlcHJvZHVjaWJpbGl0eSBvZiBSZXN1bHRzPC9rZXl3b3JkPjxrZXl3b3JkPlNwaXJv
bWV0cnk8L2tleXdvcmQ+PGtleXdvcmQ+U3VydmV5cyBhbmQgUXVlc3Rpb25uYWlyZXM8L2tleXdv
cmQ+PGtleXdvcmQ+MCAoQWRyZW5hbCBDb3J0ZXggSG9ybW9uZXMpPC9rZXl3b3JkPjxrZXl3b3Jk
PjAgKEFkcmVuZXJnaWMgYmV0YS0yIFJlY2VwdG9yIEFnb25pc3RzKTwva2V5d29yZD48a2V5d29y
ZD4wIChEcnVnIENvbWJpbmF0aW9ucyk8L2tleXdvcmQ+PGtleXdvcmQ+T25seSBDaGlsZDwva2V5
d29yZD48a2V5d29yZD5Bc3RobWE8L2tleXdvcmQ+PC9rZXl3b3Jkcz48ZGF0ZXM+PHllYXI+MjAx
NjwveWVhcj48cHViLWRhdGVzPjxkYXRlPjEwLTIwPC9kYXRlPjwvcHViLWRhdGVzPjwvZGF0ZXM+
PGlzYm4+MjA1NS0xMDEwPC9pc2JuPjxhY2Nlc3Npb24tbnVtPjI3NzYzNjIyPC9hY2Nlc3Npb24t
bnVtPjx1cmxzPjxyZWxhdGVkLXVybHM+PHVybD5odHRwczovL292aWRzcC5vdmlkLmNvbS9vdmlk
d2ViLmNnaT9UPUpTJmFtcDtDU0M9WSZhbXA7TkVXUz1OJmFtcDtQQUdFPWZ1bGx0ZXh0JmFtcDtE
PW1lZDEzJmFtcDtBTj0yNzc2MzYyMiBodHRwOi8vcmVzb2x2ZXIuZWJzY29ob3N0LmNvbS9vcGVu
dXJsP2lzc249MjA1NTEwMTAmYW1wO1ZvbHVtZT0yNiZhbXA7aXNzdWU9JmFtcDtzcGFnZT0xNjA3
NSZhbXA7dGl0bGU9TWVhc3VyZW1lbnQrY2hhcmFjdGVyaXN0aWNzK29mK3RoZStjaGlsZGhvb2Qr
QXN0aG1hLUNvbnRyb2wrVGVzdCthbmQrYStzaG9ydGVuZWQlMkMrY2hpbGQtb25seSt2ZXJzaW9u
LiZhbXA7eWVhcj0yMDE2JmFtcDthdWxhc3Q9QmltZTwvdXJsPjx1cmw+aHR0cHM6Ly93d3cubmNi
aS5ubG0ubmloLmdvdi9wbWMvYXJ0aWNsZXMvUE1DNTA3MjM5MS9wZGYvbnBqcGNybTIwMTY3NS5w
ZGY8L3VybD48L3JlbGF0ZWQtdXJscz48L3VybHM+PGN1c3RvbTE+UkFZWUFOLUlOQ0xVU0lPTjog
eyZxdW90O0FubmEmcXVvdDs9Jmd0OyZxdW90O0luY2x1ZGVkJnF1b3Q7LCAmcXVvdDtFa2F0ZXJp
bmEmcXVvdDs9Jmd0OyZxdW90O0luY2x1ZGVkJnF1b3Q7fSB8IFJBWVlBTi1MQUJFTFM6IENBQ1Q8
L2N1c3RvbTE+PGxhbmd1YWdlPkVuZ2xpc2g8L2xhbmd1YWdlPjwvcmVjb3JkPjwvQ2l0ZT48L0Vu
ZE5vdGU+AG==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MaXU8L0F1dGhvcj48WWVhcj4yMDA3PC9ZZWFyPjxSZWNO
dW0+MTg5PC9SZWNOdW0+PERpc3BsYXlUZXh0PjxzdHlsZSBmYWNlPSJzdXBlcnNjcmlwdCI+NjMs
NjQ8L3N0eWxlPjwvRGlzcGxheVRleHQ+PHJlY29yZD48cmVjLW51bWJlcj4xODk8L3JlYy1udW1i
ZXI+PGZvcmVpZ24ta2V5cz48a2V5IGFwcD0iRU4iIGRiLWlkPSJ4c2U5c3M5dDhhOTlkdWVydnho
eGV3ZjUwZXNzMmVhZXp6d3YiIHRpbWVzdGFtcD0iMTY2NTkyNTE2NiI+MTg5PC9rZXk+PC9mb3Jl
aWduLWtleXM+PHJlZi10eXBlIG5hbWU9IkpvdXJuYWwgQXJ0aWNsZSI+MTc8L3JlZi10eXBlPjxj
b250cmlidXRvcnM+PGF1dGhvcnM+PGF1dGhvcj5MaXUsIEEgSDwvYXV0aG9yPjxhdXRob3I+WmVp
Z2VyLCBSPC9hdXRob3I+PGF1dGhvcj5Tb3JrbmVzcywgQzwvYXV0aG9yPjxhdXRob3I+TWFociwg
VC48L2F1dGhvcj48YXV0aG9yPk9zdHJvbSwgTi48L2F1dGhvcj48YXV0aG9yPkJ1cmdlc3MsIFMu
PC9hdXRob3I+PGF1dGhvcj5Sb3Nlbnp3ZWlnLCBKLiBDLjwvYXV0aG9yPjxhdXRob3I+TWFuanVu
YXRoLCBSLjwvYXV0aG9yPjwvYXV0aG9ycz48L2NvbnRyaWJ1dG9ycz48YXV0aC1hZGRyZXNzPk5h
dGwgSmV3aXNoIE1lZCAmYW1wOyBSZXMgQ3RyLCBEZW52ZXIsIENPIDgwMjA2IFVTQS4gVW5pdiBD
b2xvcmFkbywgU2NoIE1lZCwgRGVudmVyLCBDTyBVU0EuIEthaXNlciBQZXJtYW5lbnRlLCBTYW4g
RGllZ28sIENBIFVTQS4gVW5pdiBXaXNjb25zaW4sIFNjaCBQaGFybSwgTWFkaXNvbiwgV0kgNTM3
MDYgVVNBLiBBbGxlcmd5ICZhbXA7IEFzdGhtYSBNZWQgR3JwICZhbXA7IFJlcyBDdHIsIFNhbiBE
aWVnbywgQ0EgVVNBLiBNYXBpIFZhbHVlcywgQm9zdG9uLCBNQSBVU0EuIEdsYXhvU21pdGhLbGlu
ZSwgUmVzIFRyaWFuZ2xlIFBrLCBOQyBVU0EuIExpdSwgQUggKGNvcnJlc3BvbmRpbmcgYXV0aG9y
KSwgTmF0bCBKZXdpc2ggTWVkICZhbXA7IFJlcyBDdHIsIDE0MDAgSmFja3NvbiBTdCxLMTAyMywg
RGVudmVyLCBDTyA4MDIwNiBVU0EuIGxpdWFAbmpjLm9yZzwvYXV0aC1hZGRyZXNzPjx0aXRsZXM+
PHRpdGxlPkRldmVsb3BtZW50IGFuZCBjcm9zcy1zZWN0aW9uYWwgdmFsaWRhdGlvbiBvZiB0aGUg
Q2hpbGRob29kIEFzdGhtYSBDb250cm9sIFRlc3Q8L3RpdGxlPjxzZWNvbmRhcnktdGl0bGU+Sm91
cm5hbCBvZiBBbGxlcmd5IGFuZCBDbGluaWNhbCBJbW11bm9sb2d5PC9zZWNvbmRhcnktdGl0bGU+
PC90aXRsZXM+PHBlcmlvZGljYWw+PGZ1bGwtdGl0bGU+Sm91cm5hbCBvZiBBbGxlcmd5IGFuZCBD
bGluaWNhbCBJbW11bm9sb2d5PC9mdWxsLXRpdGxlPjwvcGVyaW9kaWNhbD48cGFnZXM+ODE3LTgy
NTwvcGFnZXM+PHZvbHVtZT4xMTk8L3ZvbHVtZT48bnVtYmVyPjQ8L251bWJlcj48a2V5d29yZHM+
PGtleXdvcmQ+YXN0aG1hPC9rZXl3b3JkPjxrZXl3b3JkPnBlZGlhdHJpYzwva2V5d29yZD48a2V5
d29yZD5jb250cm9sPC9rZXl3b3JkPjxrZXl3b3JkPmhlYWx0aCBvdXRjb21lczwva2V5d29yZD48
a2V5d29yZD5oZWFsdGgtcmVsYXRlZCBxdWFsaXR5IG9mPC9rZXl3b3JkPjxrZXl3b3JkPmxpZmU8
L2tleXdvcmQ+PGtleXdvcmQ+c3ltcHRvbSBhc3Nlc3NtZW50PC9rZXl3b3JkPjxrZXl3b3JkPnF1
ZXN0aW9ubmFpcmU8L2tleXdvcmQ+PGtleXdvcmQ+dG9vbDwva2V5d29yZD48a2V5d29yZD5RVUFM
SVRZLU9GLUxJRkU8L2tleXdvcmQ+PGtleXdvcmQ+U1lNUFRPTSBESUFSWTwva2V5d29yZD48a2V5
d29yZD5DSElMRFJFTjwva2V5d29yZD48a2V5d29yZD5WQUxJRElUWTwva2V5d29yZD48a2V5d29y
ZD5DZXNhcmVhbiBTZWN0aW9uPC9rZXl3b3JkPjwva2V5d29yZHM+PGRhdGVzPjx5ZWFyPjIwMDc8
L3llYXI+PHB1Yi1kYXRlcz48ZGF0ZT5BcHI8L2RhdGU+PC9wdWItZGF0ZXM+PC9kYXRlcz48aXNi
bj4wMDkxLTY3NDk8L2lzYm4+PGFjY2Vzc2lvbi1udW0+V09TOjAwMDI0NTcyOTUwMDAwODwvYWNj
ZXNzaW9uLW51bT48dXJscz48cmVsYXRlZC11cmxzPjx1cmw+aHR0cHM6Ly93d3cuamFjaW9ubGlu
ZS5vcmcvYXJ0aWNsZS9TMDA5MS02NzQ5KDA3KTAwMTY3LTQvcGRmPC91cmw+PC9yZWxhdGVkLXVy
bHM+PC91cmxzPjxjdXN0b20xPlJBWVlBTi1JTkNMVVNJT046IHsmcXVvdDtBbm5hJnF1b3Q7PSZn
dDsmcXVvdDtJbmNsdWRlZCZxdW90OywgJnF1b3Q7RWthdGVyaW5hJnF1b3Q7PSZndDsmcXVvdDtJ
bmNsdWRlZCZxdW90O30gfCBSQVlZQU4tTEFCRUxTOiBDQUNUPC9jdXN0b20xPjxsYW5ndWFnZT5F
bmdsaXNoPC9sYW5ndWFnZT48L3JlY29yZD48L0NpdGU+PENpdGU+PEF1dGhvcj5CaW1lPC9BdXRo
b3I+PFllYXI+MjAxNjwvWWVhcj48UmVjTnVtPjE5MDwvUmVjTnVtPjxyZWNvcmQ+PHJlYy1udW1i
ZXI+MTkwPC9yZWMtbnVtYmVyPjxmb3JlaWduLWtleXM+PGtleSBhcHA9IkVOIiBkYi1pZD0ieHNl
OXNzOXQ4YTk5ZHVlcnZ4aHhld2Y1MGVzczJlYWV6end2IiB0aW1lc3RhbXA9IjE2NjU5MjUxNjYi
PjE5MDwva2V5PjwvZm9yZWlnbi1rZXlzPjxyZWYtdHlwZSBuYW1lPSJKb3VybmFsIEFydGljbGUi
PjE3PC9yZWYtdHlwZT48Y29udHJpYnV0b3JzPjxhdXRob3JzPjxhdXRob3I+QmltZSwgQzwvYXV0
aG9yPjxhdXRob3I+R2VyYWxkLCBKIEs8L2F1dGhvcj48YXV0aG9yPldlaSwgQyBZPC9hdXRob3I+
PGF1dGhvcj5Ib2xicm9vaywgSi4gVC48L2F1dGhvcj48YXV0aG9yPlRlYWd1ZSwgVy4gRy48L2F1
dGhvcj48YXV0aG9yPldpc2UsIFIuIEEuPC9hdXRob3I+PGF1dGhvcj5HZXJhbGQsIEwuIEIuPC9h
dXRob3I+PC9hdXRob3JzPjwvY29udHJpYnV0b3JzPjxhdXRoLWFkZHJlc3M+QmltZSwgQ2hyaXN0
aWFuLiBEaXZpc2lvbiBvZiBQdWxtb25hcnksIENyaXRpY2FsIENhcmUsIEFsbGVyZ3ksIGFuZCBT
bGVlcCBNZWRpY2luZSwgRGVwYXJ0bWVudCBvZiBNZWRpY2luZSwgVW5pdmVyc2l0eSBvZiBBcml6
b25hIFNjaG9vbCBvZiBNZWRpY2luZSwgQXJpem9uYSBSZXNwaXJhdG9yeSBDZW50ZXIsIFR1Y3Nv
biwgQVosIFVTQS4gR2VyYWxkLCBKb2UgSy4gTWVsIGFuZCBFbmlkIFp1Y2tlcm1hbiBDb2xsZWdl
IG9mIFB1YmxpYyBIZWFsdGgsIERlcGFydG1lbnQgb2YgSGVhbHRoIFByb21vdGlvbiBTY2llbmNl
cywgVW5pdmVyc2l0eSBvZiBBcml6b25hLCBBcml6b25hIFJlc3BpcmF0b3J5IENlbnRlciwgVHVj
c29uLCBBWiwgVVNBLiBXZWksIENocmlzdGluZSBZLiBEZXBhcnRtZW50IG9mIEVwaWRlbWlvbG9n
eSwgSm9obnMgSG9wa2lucyBCbG9vbWJlcmcgU2Nob29sIG9mIFB1YmxpYyBIZWFsdGgsIEJhbHRp
bW9yZSwgTUQsIFVTQS4gSG9sYnJvb2ssIEphbmV0IFQuIERlcGFydG1lbnQgb2YgRXBpZGVtaW9s
b2d5LCBKb2hucyBIb3BraW5zIEJsb29tYmVyZyBTY2hvb2wgb2YgUHVibGljIEhlYWx0aCwgQmFs
dGltb3JlLCBNRCwgVVNBLiBUZWFndWUsIFdpbGxpYW0gRy4gRGVwYXJ0bWVudCBvZiBQZWRpYXRy
aWNzLCBVbml2ZXJzaXR5IG9mIFZpcmdpbmlhIFNjaG9vbCBvZiBNZWRpY2luZSwgQ2hhcmxvdHRl
c3ZpbGxlLCBWQSwgVVNBLiBXaXNlLCBSb2JlcnQgQS4gRGl2aXNpb24gb2YgUHVsbW9uYXJ5LCBD
cml0aWNhbCBDYXJlLCBBbGxlcmd5LCBhbmQgU2xlZXAgTWVkaWNpbmUsIERlcGFydG1lbnQgb2Yg
TWVkaWNpbmUsIEpvaG5zIEhvcGtpbnMgU2Nob29sIG9mIE1lZGljaW5lLCBCYWx0aW1vcmUsIE1E
LCBVU0EuIEdlcmFsZCwgTHlubiBCLiBNZWwgYW5kIEVuaWQgWnVja2VybWFuIENvbGxlZ2Ugb2Yg
UHVibGljIEhlYWx0aCwgRGVwYXJ0bWVudCBvZiBIZWFsdGggUHJvbW90aW9uIFNjaWVuY2VzLCBV
bml2ZXJzaXR5IG9mIEFyaXpvbmEsIEFyaXpvbmEgUmVzcGlyYXRvcnkgQ2VudGVyLCBUdWNzb24s
IEFaLCBVU0EuPC9hdXRoLWFkZHJlc3M+PHRpdGxlcz48dGl0bGU+TWVhc3VyZW1lbnQgY2hhcmFj
dGVyaXN0aWNzIG9mIHRoZSBjaGlsZGhvb2QgQXN0aG1hLUNvbnRyb2wgVGVzdCBhbmQgYSBzaG9y
dGVuZWQsIGNoaWxkLW9ubHkgdmVyc2lvbjwvdGl0bGU+PHNlY29uZGFyeS10aXRsZT5OUEogUHJp
bWFyeSBDYXJlIFJlc3BpcmF0b3J5IE1lZGljaW5lPC9zZWNvbmRhcnktdGl0bGU+PC90aXRsZXM+
PHBlcmlvZGljYWw+PGZ1bGwtdGl0bGU+TlBKIFByaW1hcnkgQ2FyZSBSZXNwaXJhdG9yeSBNZWRp
Y2luZTwvZnVsbC10aXRsZT48L3BlcmlvZGljYWw+PHBhZ2VzPjE2MDc1PC9wYWdlcz48dm9sdW1l
PjI2PC92b2x1bWU+PGtleXdvcmRzPjxrZXl3b3JkPkFkbWluaXN0cmF0aW9uLCBJbmhhbGF0aW9u
PC9rZXl3b3JkPjxrZXl3b3JkPkFkcmVuYWwgQ29ydGV4IEhvcm1vbmVzL3R1IFtUaGVyYXBldXRp
YyBVc2VdPC9rZXl3b3JkPjxrZXl3b3JkPkFkcmVuZXJnaWMgYmV0YS0yIFJlY2VwdG9yIEFnb25p
c3RzL3R1IFtUaGVyYXBldXRpYyBVc2VdPC9rZXl3b3JkPjxrZXl3b3JkPkFzdGhtYS9kdCBbRHJ1
ZyBUaGVyYXB5XTwva2V5d29yZD48a2V5d29yZD4qQXN0aG1hL3BwIFtQaHlzaW9wYXRob2xvZ3ld
PC9rZXl3b3JkPjxrZXl3b3JkPkNoaWxkPC9rZXl3b3JkPjxrZXl3b3JkPkRydWcgQ29tYmluYXRp
b25zPC9rZXl3b3JkPjxrZXl3b3JkPkZlbWFsZTwva2V5d29yZD48a2V5d29yZD5IdW1hbnM8L2tl
eXdvcmQ+PGtleXdvcmQ+TWFsZTwva2V5d29yZD48a2V5d29yZD4qUGFyZW50czwva2V5d29yZD48
a2V5d29yZD5Qcm94eTwva2V5d29yZD48a2V5d29yZD5Qc3ljaG9tZXRyaWNzPC9rZXl3b3JkPjxr
ZXl3b3JkPlJlcHJvZHVjaWJpbGl0eSBvZiBSZXN1bHRzPC9rZXl3b3JkPjxrZXl3b3JkPlNwaXJv
bWV0cnk8L2tleXdvcmQ+PGtleXdvcmQ+U3VydmV5cyBhbmQgUXVlc3Rpb25uYWlyZXM8L2tleXdv
cmQ+PGtleXdvcmQ+MCAoQWRyZW5hbCBDb3J0ZXggSG9ybW9uZXMpPC9rZXl3b3JkPjxrZXl3b3Jk
PjAgKEFkcmVuZXJnaWMgYmV0YS0yIFJlY2VwdG9yIEFnb25pc3RzKTwva2V5d29yZD48a2V5d29y
ZD4wIChEcnVnIENvbWJpbmF0aW9ucyk8L2tleXdvcmQ+PGtleXdvcmQ+T25seSBDaGlsZDwva2V5
d29yZD48a2V5d29yZD5Bc3RobWE8L2tleXdvcmQ+PC9rZXl3b3Jkcz48ZGF0ZXM+PHllYXI+MjAx
NjwveWVhcj48cHViLWRhdGVzPjxkYXRlPjEwLTIwPC9kYXRlPjwvcHViLWRhdGVzPjwvZGF0ZXM+
PGlzYm4+MjA1NS0xMDEwPC9pc2JuPjxhY2Nlc3Npb24tbnVtPjI3NzYzNjIyPC9hY2Nlc3Npb24t
bnVtPjx1cmxzPjxyZWxhdGVkLXVybHM+PHVybD5odHRwczovL292aWRzcC5vdmlkLmNvbS9vdmlk
d2ViLmNnaT9UPUpTJmFtcDtDU0M9WSZhbXA7TkVXUz1OJmFtcDtQQUdFPWZ1bGx0ZXh0JmFtcDtE
PW1lZDEzJmFtcDtBTj0yNzc2MzYyMiBodHRwOi8vcmVzb2x2ZXIuZWJzY29ob3N0LmNvbS9vcGVu
dXJsP2lzc249MjA1NTEwMTAmYW1wO1ZvbHVtZT0yNiZhbXA7aXNzdWU9JmFtcDtzcGFnZT0xNjA3
NSZhbXA7dGl0bGU9TWVhc3VyZW1lbnQrY2hhcmFjdGVyaXN0aWNzK29mK3RoZStjaGlsZGhvb2Qr
QXN0aG1hLUNvbnRyb2wrVGVzdCthbmQrYStzaG9ydGVuZWQlMkMrY2hpbGQtb25seSt2ZXJzaW9u
LiZhbXA7eWVhcj0yMDE2JmFtcDthdWxhc3Q9QmltZTwvdXJsPjx1cmw+aHR0cHM6Ly93d3cubmNi
aS5ubG0ubmloLmdvdi9wbWMvYXJ0aWNsZXMvUE1DNTA3MjM5MS9wZGYvbnBqcGNybTIwMTY3NS5w
ZGY8L3VybD48L3JlbGF0ZWQtdXJscz48L3VybHM+PGN1c3RvbTE+UkFZWUFOLUlOQ0xVU0lPTjog
eyZxdW90O0FubmEmcXVvdDs9Jmd0OyZxdW90O0luY2x1ZGVkJnF1b3Q7LCAmcXVvdDtFa2F0ZXJp
bmEmcXVvdDs9Jmd0OyZxdW90O0luY2x1ZGVkJnF1b3Q7fSB8IFJBWVlBTi1MQUJFTFM6IENBQ1Q8
L2N1c3RvbTE+PGxhbmd1YWdlPkVuZ2xpc2g8L2xhbmd1YWdlPjwvcmVjb3JkPjwvQ2l0ZT48L0Vu
ZE5vdGU+AG==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771F9F">
              <w:rPr>
                <w:rFonts w:eastAsia="Times New Roman" w:cstheme="minorHAnsi"/>
                <w:color w:val="000000"/>
                <w:sz w:val="20"/>
                <w:szCs w:val="20"/>
                <w:lang w:eastAsia="en-GB"/>
              </w:rPr>
            </w:r>
            <w:r w:rsidRPr="00771F9F">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63,64</w:t>
            </w:r>
            <w:r w:rsidRPr="00771F9F">
              <w:rPr>
                <w:rFonts w:eastAsia="Times New Roman" w:cstheme="minorHAnsi"/>
                <w:color w:val="000000"/>
                <w:sz w:val="20"/>
                <w:szCs w:val="20"/>
                <w:lang w:eastAsia="en-GB"/>
              </w:rPr>
              <w:fldChar w:fldCharType="end"/>
            </w:r>
          </w:p>
        </w:tc>
        <w:tc>
          <w:tcPr>
            <w:tcW w:w="743" w:type="dxa"/>
            <w:shd w:val="clear" w:color="auto" w:fill="FFFFFF" w:themeFill="background1"/>
            <w:vAlign w:val="center"/>
          </w:tcPr>
          <w:p w14:paraId="3425AA36"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771F9F">
              <w:rPr>
                <w:rFonts w:ascii="Calibri" w:eastAsia="Times New Roman" w:hAnsi="Calibri" w:cs="Calibri"/>
                <w:b/>
                <w:bCs/>
                <w:lang w:eastAsia="zh-CN"/>
              </w:rPr>
              <w:t>+</w:t>
            </w:r>
          </w:p>
        </w:tc>
        <w:tc>
          <w:tcPr>
            <w:tcW w:w="1064" w:type="dxa"/>
            <w:shd w:val="clear" w:color="auto" w:fill="FFFFFF" w:themeFill="background1"/>
            <w:vAlign w:val="center"/>
          </w:tcPr>
          <w:p w14:paraId="23FF9A95"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asciiTheme="minorHAnsi" w:hAnsiTheme="minorHAnsi" w:cstheme="minorHAnsi"/>
                <w:b/>
                <w:bCs/>
                <w:sz w:val="16"/>
                <w:szCs w:val="16"/>
                <w:vertAlign w:val="superscript"/>
              </w:rPr>
              <w:t>A,C</w:t>
            </w:r>
            <w:proofErr w:type="gramEnd"/>
          </w:p>
        </w:tc>
        <w:tc>
          <w:tcPr>
            <w:tcW w:w="774" w:type="dxa"/>
            <w:shd w:val="clear" w:color="auto" w:fill="FFFFFF" w:themeFill="background1"/>
            <w:vAlign w:val="center"/>
          </w:tcPr>
          <w:p w14:paraId="1FDA0C1D"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0B0F810A"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B</w:t>
            </w:r>
            <w:proofErr w:type="gramEnd"/>
            <w:r w:rsidRPr="000F0688">
              <w:rPr>
                <w:rFonts w:asciiTheme="minorHAnsi" w:hAnsiTheme="minorHAnsi" w:cstheme="minorHAnsi"/>
                <w:b/>
                <w:bCs/>
                <w:sz w:val="16"/>
                <w:szCs w:val="16"/>
                <w:vertAlign w:val="superscript"/>
              </w:rPr>
              <w:t>,C</w:t>
            </w:r>
          </w:p>
        </w:tc>
        <w:tc>
          <w:tcPr>
            <w:tcW w:w="709" w:type="dxa"/>
            <w:shd w:val="clear" w:color="auto" w:fill="FFFFFF" w:themeFill="background1"/>
            <w:vAlign w:val="center"/>
          </w:tcPr>
          <w:p w14:paraId="6CD62190"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6DD295B5"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asciiTheme="minorHAnsi" w:hAnsiTheme="minorHAnsi" w:cstheme="minorHAnsi"/>
                <w:b/>
                <w:bCs/>
                <w:sz w:val="16"/>
                <w:szCs w:val="16"/>
                <w:vertAlign w:val="superscript"/>
              </w:rPr>
              <w:t>A,C</w:t>
            </w:r>
            <w:proofErr w:type="gramEnd"/>
          </w:p>
        </w:tc>
        <w:tc>
          <w:tcPr>
            <w:tcW w:w="709" w:type="dxa"/>
            <w:shd w:val="clear" w:color="auto" w:fill="FFFFFF" w:themeFill="background1"/>
            <w:vAlign w:val="center"/>
          </w:tcPr>
          <w:p w14:paraId="42C63F75"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4A7D4B56"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b/>
                <w:bCs/>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asciiTheme="minorHAnsi" w:hAnsiTheme="minorHAnsi" w:cstheme="minorHAnsi"/>
                <w:b/>
                <w:bCs/>
                <w:sz w:val="16"/>
                <w:szCs w:val="16"/>
                <w:vertAlign w:val="superscript"/>
              </w:rPr>
              <w:t xml:space="preserve"> C</w:t>
            </w:r>
          </w:p>
        </w:tc>
        <w:tc>
          <w:tcPr>
            <w:tcW w:w="709" w:type="dxa"/>
            <w:shd w:val="clear" w:color="auto" w:fill="FFFFFF" w:themeFill="background1"/>
            <w:vAlign w:val="center"/>
          </w:tcPr>
          <w:p w14:paraId="43C0084B"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390B0E39"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asciiTheme="minorHAnsi" w:hAnsiTheme="minorHAnsi" w:cstheme="minorHAnsi"/>
                <w:b/>
                <w:bCs/>
                <w:sz w:val="16"/>
                <w:szCs w:val="16"/>
                <w:vertAlign w:val="superscript"/>
              </w:rPr>
              <w:t>A</w:t>
            </w:r>
          </w:p>
        </w:tc>
        <w:tc>
          <w:tcPr>
            <w:tcW w:w="708" w:type="dxa"/>
            <w:shd w:val="diagStripe" w:color="808080" w:themeColor="background1" w:themeShade="80" w:fill="auto"/>
            <w:vAlign w:val="center"/>
          </w:tcPr>
          <w:p w14:paraId="782D6689"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1134" w:type="dxa"/>
            <w:shd w:val="diagStripe" w:color="808080" w:themeColor="background1" w:themeShade="80" w:fill="auto"/>
            <w:vAlign w:val="center"/>
          </w:tcPr>
          <w:p w14:paraId="00C3A111" w14:textId="77777777" w:rsidR="00915688" w:rsidRPr="000F0688" w:rsidRDefault="00915688" w:rsidP="0046513E">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p>
        </w:tc>
        <w:tc>
          <w:tcPr>
            <w:tcW w:w="709" w:type="dxa"/>
            <w:shd w:val="clear" w:color="auto" w:fill="FFFFFF" w:themeFill="background1"/>
            <w:vAlign w:val="center"/>
          </w:tcPr>
          <w:p w14:paraId="6C06B010"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579D3A11"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asciiTheme="minorHAnsi" w:hAnsiTheme="minorHAnsi" w:cstheme="minorHAnsi"/>
                <w:b/>
                <w:bCs/>
                <w:sz w:val="16"/>
                <w:szCs w:val="16"/>
                <w:vertAlign w:val="superscript"/>
              </w:rPr>
              <w:t>A,C</w:t>
            </w:r>
            <w:proofErr w:type="gramEnd"/>
          </w:p>
        </w:tc>
        <w:tc>
          <w:tcPr>
            <w:tcW w:w="709" w:type="dxa"/>
            <w:shd w:val="clear" w:color="auto" w:fill="FFFFFF" w:themeFill="background1"/>
            <w:vAlign w:val="center"/>
          </w:tcPr>
          <w:p w14:paraId="45C984E7" w14:textId="77777777" w:rsidR="00915688" w:rsidRPr="000F0688"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FFFFF" w:themeFill="background1"/>
            <w:vAlign w:val="center"/>
          </w:tcPr>
          <w:p w14:paraId="5EFC6CE1" w14:textId="77777777" w:rsidR="00915688" w:rsidRPr="000F0688"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asciiTheme="minorHAnsi" w:hAnsiTheme="minorHAnsi" w:cstheme="minorHAnsi"/>
                <w:b/>
                <w:bCs/>
                <w:sz w:val="16"/>
                <w:szCs w:val="16"/>
                <w:vertAlign w:val="superscript"/>
              </w:rPr>
              <w:t>A</w:t>
            </w:r>
          </w:p>
        </w:tc>
      </w:tr>
      <w:tr w:rsidR="00AD3C7F" w:rsidRPr="001C270D" w14:paraId="4F1E117F" w14:textId="77777777" w:rsidTr="00E511F7">
        <w:trPr>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6B71968D" w14:textId="5DB5E4F9" w:rsidR="00915688" w:rsidRPr="00771F9F" w:rsidRDefault="00915688" w:rsidP="0046513E">
            <w:pPr>
              <w:spacing w:line="276" w:lineRule="auto"/>
              <w:rPr>
                <w:sz w:val="20"/>
                <w:szCs w:val="20"/>
              </w:rPr>
            </w:pPr>
            <w:r w:rsidRPr="00771F9F">
              <w:rPr>
                <w:sz w:val="20"/>
                <w:szCs w:val="20"/>
              </w:rPr>
              <w:lastRenderedPageBreak/>
              <w:t>ACQ5</w:t>
            </w:r>
            <w:r w:rsidR="000B2FD1">
              <w:rPr>
                <w:sz w:val="20"/>
                <w:szCs w:val="20"/>
              </w:rPr>
              <w:fldChar w:fldCharType="begin">
                <w:fldData xml:space="preserve">PEVuZE5vdGU+PENpdGU+PEF1dGhvcj5KdW5pcGVyPC9BdXRob3I+PFllYXI+MTk5OTwvWWVhcj48
UmVjTnVtPjE4NDwvUmVjTnVtPjxEaXNwbGF5VGV4dD48c3R5bGUgZmFjZT0ic3VwZXJzY3JpcHQi
PjU4LDYwLDYxLDEwNzwvc3R5bGU+PC9EaXNwbGF5VGV4dD48cmVjb3JkPjxyZWMtbnVtYmVyPjE4
NDwvcmVjLW51bWJlcj48Zm9yZWlnbi1rZXlzPjxrZXkgYXBwPSJFTiIgZGItaWQ9InhzZTlzczl0
OGE5OWR1ZXJ2eGh4ZXdmNTBlc3MyZWFlenp3diIgdGltZXN0YW1wPSIxNjY1OTI1MTY2Ij4xODQ8
L2tleT48L2ZvcmVpZ24ta2V5cz48cmVmLXR5cGUgbmFtZT0iSm91cm5hbCBBcnRpY2xlIj4xNzwv
cmVmLXR5cGU+PGNvbnRyaWJ1dG9ycz48YXV0aG9ycz48YXV0aG9yPkp1bmlwZXIsIEUgRjwvYXV0
aG9yPjxhdXRob3I+TyZhcG9zO0J5cm5lLCBQIE08L2F1dGhvcj48YXV0aG9yPkd1eWF0dCwgRyBI
PC9hdXRob3I+PGF1dGhvcj5GZXJyaWUsIFAuIEouPC9hdXRob3I+PGF1dGhvcj5LaW5nLCBELiBS
LjwvYXV0aG9yPjwvYXV0aG9ycz48L2NvbnRyaWJ1dG9ycz48YXV0aC1hZGRyZXNzPkp1bmlwZXIs
IEUgRi4gRGVwdCBvZiBDbGluaWNhbCBFcGlkZW1pb2xvZ3kgYW5kIEJpb3N0YXRpc3RpY3MsIE1j
TWFzdGVyIFVuaXZlcnNpdHkgRmFjdWx0eSBvZiBIZWFsdGggU2NpZW5jZXMsIEhhbWlsdG9uLCBP
bnRhcmlvLCBDYW5hZGEuPC9hdXRoLWFkZHJlc3M+PHRpdGxlcz48dGl0bGU+RGV2ZWxvcG1lbnQg
YW5kIHZhbGlkYXRpb24gb2YgYSBxdWVzdGlvbm5haXJlIHRvIG1lYXN1cmUgYXN0aG1hIGNvbnRy
b2w8L3RpdGxlPjxzZWNvbmRhcnktdGl0bGU+RXVyb3BlYW4gUmVzcGlyYXRvcnkgSm91cm5hbDwv
c2Vjb25kYXJ5LXRpdGxlPjwvdGl0bGVzPjxwZXJpb2RpY2FsPjxmdWxsLXRpdGxlPkV1cm9wZWFu
IFJlc3BpcmF0b3J5IEpvdXJuYWw8L2Z1bGwtdGl0bGU+PC9wZXJpb2RpY2FsPjxwYWdlcz45MDIt
NzwvcGFnZXM+PHZvbHVtZT4xNDwvdm9sdW1lPjxudW1iZXI+NDwvbnVtYmVyPjxrZXl3b3Jkcz48
a2V5d29yZD5BZG9sZXNjZW50PC9rZXl3b3JkPjxrZXl3b3JkPkFkdWx0PC9rZXl3b3JkPjxrZXl3
b3JkPkFnZWQ8L2tleXdvcmQ+PGtleXdvcmQ+KkFzdGhtYS9kaSBbRGlhZ25vc2lzXTwva2V5d29y
ZD48a2V5d29yZD5Bc3RobWEvcHAgW1BoeXNpb3BhdGhvbG9neV08L2tleXdvcmQ+PGtleXdvcmQ+
Q3Jvc3MtU2VjdGlvbmFsIFN0dWRpZXM8L2tleXdvcmQ+PGtleXdvcmQ+RmVtYWxlPC9rZXl3b3Jk
PjxrZXl3b3JkPipIZWFsdGggU3RhdHVzIEluZGljYXRvcnM8L2tleXdvcmQ+PGtleXdvcmQ+SHVt
YW5zPC9rZXl3b3JkPjxrZXl3b3JkPk1hbGU8L2tleXdvcmQ+PGtleXdvcmQ+TWlkZGxlIEFnZWQ8
L2tleXdvcmQ+PGtleXdvcmQ+UXVhbGl0eSBvZiBMaWZlPC9rZXl3b3JkPjxrZXl3b3JkPlJlcHJv
ZHVjaWJpbGl0eSBvZiBSZXN1bHRzPC9rZXl3b3JkPjxrZXl3b3JkPipTdXJ2ZXlzIGFuZCBRdWVz
dGlvbm5haXJlczwva2V5d29yZD48a2V5d29yZD5RdWVzdGlvbm5haXJlczwva2V5d29yZD48a2V5
d29yZD5Bc3RobWE8L2tleXdvcmQ+PC9rZXl3b3Jkcz48ZGF0ZXM+PHllYXI+MTk5OTwveWVhcj48
cHViLWRhdGVzPjxkYXRlPk9jdDwvZGF0ZT48L3B1Yi1kYXRlcz48L2RhdGVzPjxpc2JuPjA5MDMt
MTkzNjwvaXNibj48YWNjZXNzaW9uLW51bT4xMDU3MzI0MDwvYWNjZXNzaW9uLW51bT48dXJscz48
cmVsYXRlZC11cmxzPjx1cmw+aHR0cHM6Ly9vdmlkc3Aub3ZpZC5jb20vb3ZpZHdlYi5jZ2k/VD1K
UyZhbXA7Q1NDPVkmYW1wO05FV1M9TiZhbXA7UEFHRT1mdWxsdGV4dCZhbXA7RD1tZWQ0JmFtcDtB
Tj0xMDU3MzI0MCBodHRwOi8vcmVzb2x2ZXIuZWJzY29ob3N0LmNvbS9vcGVudXJsP2lzc249MDkw
MzE5MzYmYW1wO1ZvbHVtZT0xNCZhbXA7aXNzdWU9NCZhbXA7c3BhZ2U9OTAyJmFtcDt0aXRsZT1E
ZXZlbG9wbWVudCthbmQrdmFsaWRhdGlvbitvZithK3F1ZXN0aW9ubmFpcmUrdG8rbWVhc3VyZSth
c3RobWErY29udHJvbC4mYW1wO3llYXI9MTk5OSZhbXA7YXVsYXN0PUp1bmlwZXI8L3VybD48dXJs
Pmh0dHBzOi8vZXJqLmVyc2pvdXJuYWxzLmNvbS9jb250ZW50L2Vyai8xNC80LzkwMi5mdWxsLnBk
ZjwvdXJsPjwvcmVsYXRlZC11cmxzPjwvdXJscz48Y3VzdG9tMT5SQVlZQU4tSU5DTFVTSU9OOiB7
JnF1b3Q7QW5uYSZxdW90Oz0mZ3Q7JnF1b3Q7SW5jbHVkZWQmcXVvdDssICZxdW90O0VrYXRlcmlu
YSZxdW90Oz0mZ3Q7JnF1b3Q7SW5jbHVkZWQmcXVvdDt9IHwgUkFZWUFOLUxBQkVMUzogQUNRPC9j
dXN0b20xPjxsYW5ndWFnZT5FbmdsaXNoPC9sYW5ndWFnZT48L3JlY29yZD48L0NpdGU+PENpdGU+
PEF1dGhvcj5XeXJ3aWNoPC9BdXRob3I+PFllYXI+MjAxMTwvWWVhcj48UmVjTnVtPjE4NjwvUmVj
TnVtPjxyZWNvcmQ+PHJlYy1udW1iZXI+MTg2PC9yZWMtbnVtYmVyPjxmb3JlaWduLWtleXM+PGtl
eSBhcHA9IkVOIiBkYi1pZD0ieHNlOXNzOXQ4YTk5ZHVlcnZ4aHhld2Y1MGVzczJlYWV6end2IiB0
aW1lc3RhbXA9IjE2NjU5MjUxNjYiPjE4Njwva2V5PjwvZm9yZWlnbi1rZXlzPjxyZWYtdHlwZSBu
YW1lPSJKb3VybmFsIEFydGljbGUiPjE3PC9yZWYtdHlwZT48Y29udHJpYnV0b3JzPjxhdXRob3Jz
PjxhdXRob3I+V3lyd2ljaCwgSyBXPC9hdXRob3I+PGF1dGhvcj5LaGFuLCBTIEE8L2F1dGhvcj48
YXV0aG9yPk5hdmFyYXRuYW0sIFA8L2F1dGhvcj48YXV0aG9yPk5vbHRlLCBILjwvYXV0aG9yPjxh
dXRob3I+R2F0ZXMsIEQuIEYuLCBKci48L2F1dGhvcj48L2F1dGhvcnM+PC9jb250cmlidXRvcnM+
PGF1dGgtYWRkcmVzcz5XeXJ3aWNoLCBLYXRobGVlbiBXLiBVbml0ZWQgQmlvU291cmNlIENvcnBv
cmF0aW9uLCA3MTAxIFdpc2NvbnNpbiBBdmVudWUsIFN1aXRlIDYwMCwgQmV0aGVzZGEsIE1EIDIw
ODE0LCBVU0EuIGthdGh5Lnd5cndpY2hAdW5pdGVkYmlvc291cmNlLmNvbTwvYXV0aC1hZGRyZXNz
Pjx0aXRsZXM+PHRpdGxlPlZhbGlkYXRpb24gYW5kIGFncmVlbWVudCBhY3Jvc3MgZm91ciB2ZXJz
aW9ucyBvZiB0aGUgYXN0aG1hIGNvbnRyb2wgcXVlc3Rpb25uYWlyZSBpbiBwYXRpZW50cyB3aXRo
IHBlcnNpc3RlbnQgYXN0aG1hPC90aXRsZT48c2Vjb25kYXJ5LXRpdGxlPlJlc3BpcmF0b3J5IE1l
ZGljaW5lPC9zZWNvbmRhcnktdGl0bGU+PC90aXRsZXM+PHBlcmlvZGljYWw+PGZ1bGwtdGl0bGU+
UmVzcGlyYXRvcnkgTWVkaWNpbmU8L2Z1bGwtdGl0bGU+PC9wZXJpb2RpY2FsPjxwYWdlcz42OTgt
NzEyPC9wYWdlcz48dm9sdW1lPjEwNTwvdm9sdW1lPjxudW1iZXI+NTwvbnVtYmVyPjxrZXl3b3Jk
cz48a2V5d29yZD5BZG9sZXNjZW50PC9rZXl3b3JkPjxrZXl3b3JkPkFkdWx0PC9rZXl3b3JkPjxr
ZXl3b3JkPipBbnRpLUFzdGhtYXRpYyBBZ2VudHMvdHUgW1RoZXJhcGV1dGljIFVzZV08L2tleXdv
cmQ+PGtleXdvcmQ+KkFzdGhtYS9kdCBbRHJ1ZyBUaGVyYXB5XTwva2V5d29yZD48a2V5d29yZD5B
c3RobWEvZXAgW0VwaWRlbWlvbG9neV08L2tleXdvcmQ+PGtleXdvcmQ+QXN0aG1hL3B4IFtQc3lj
aG9sb2d5XTwva2V5d29yZD48a2V5d29yZD5DaGlsZDwva2V5d29yZD48a2V5d29yZD5DbGluaWNh
bCBUcmlhbHMsIFBoYXNlIElJSSBhcyBUb3BpYzwva2V5d29yZD48a2V5d29yZD5GZW1hbGU8L2tl
eXdvcmQ+PGtleXdvcmQ+SGVhbHRoIFN0YXR1cyBJbmRpY2F0b3JzPC9rZXl3b3JkPjxrZXl3b3Jk
Pkh1bWFuczwva2V5d29yZD48a2V5d29yZD5NYWxlPC9rZXl3b3JkPjxrZXl3b3JkPk11bHRpY2Vu
dGVyIFN0dWRpZXMgYXMgVG9waWM8L2tleXdvcmQ+PGtleXdvcmQ+UHN5Y2hvbWV0cmljczwva2V5
d29yZD48a2V5d29yZD5RdWFsaXR5IG9mIExpZmUvcHggW1BzeWNob2xvZ3ldPC9rZXl3b3JkPjxr
ZXl3b3JkPlJhbmRvbWl6ZWQgQ29udHJvbGxlZCBUcmlhbHMgYXMgVG9waWM8L2tleXdvcmQ+PGtl
eXdvcmQ+U2V2ZXJpdHkgb2YgSWxsbmVzcyBJbmRleDwva2V5d29yZD48a2V5d29yZD4qU3VydmV5
cyBhbmQgUXVlc3Rpb25uYWlyZXM8L2tleXdvcmQ+PGtleXdvcmQ+VHJlYXRtZW50IE91dGNvbWU8
L2tleXdvcmQ+PGtleXdvcmQ+WW91bmcgQWR1bHQ8L2tleXdvcmQ+PGtleXdvcmQ+MCAoQW50aS1B
c3RobWF0aWMgQWdlbnRzKTwva2V5d29yZD48a2V5d29yZD5RdWVzdGlvbm5haXJlczwva2V5d29y
ZD48a2V5d29yZD5Bc3RobWE8L2tleXdvcmQ+PC9rZXl3b3Jkcz48ZGF0ZXM+PHllYXI+MjAxMTwv
eWVhcj48cHViLWRhdGVzPjxkYXRlPk1heTwvZGF0ZT48L3B1Yi1kYXRlcz48L2RhdGVzPjxpc2Ju
PjE1MzItMzA2NDwvaXNibj48YWNjZXNzaW9uLW51bT4yMTE0NjM4OTwvYWNjZXNzaW9uLW51bT48
dXJscz48cmVsYXRlZC11cmxzPjx1cmw+aHR0cHM6Ly9vdmlkc3Aub3ZpZC5jb20vb3ZpZHdlYi5j
Z2k/VD1KUyZhbXA7Q1NDPVkmYW1wO05FV1M9TiZhbXA7UEFHRT1mdWxsdGV4dCZhbXA7RD1tZWQ4
JmFtcDtBTj0yMTE0NjM4OSBodHRwOi8vcmVzb2x2ZXIuZWJzY29ob3N0LmNvbS9vcGVudXJsP2lz
c249MDk1NDYxMTEmYW1wO1ZvbHVtZT0xMDUmYW1wO2lzc3VlPTUmYW1wO3NwYWdlPTY5OCZhbXA7
dGl0bGU9VmFsaWRhdGlvbithbmQrYWdyZWVtZW50K2Fjcm9zcytmb3VyK3ZlcnNpb25zK29mK3Ro
ZSthc3RobWErY29udHJvbCtxdWVzdGlvbm5haXJlK2luK3BhdGllbnRzK3dpdGgrcGVyc2lzdGVu
dCthc3RobWEuJmFtcDt5ZWFyPTIwMTEmYW1wO2F1bGFzdD1XeXJ3aWNoPC91cmw+PC9yZWxhdGVk
LXVybHM+PC91cmxzPjxjdXN0b20xPlJBWVlBTi1JTkNMVVNJT046IHsmcXVvdDtBbm5hJnF1b3Q7
PSZndDsmcXVvdDtJbmNsdWRlZCZxdW90OywgJnF1b3Q7RWthdGVyaW5hJnF1b3Q7PSZndDsmcXVv
dDtJbmNsdWRlZCZxdW90O30gfCBSQVlZQU4tTEFCRUxTOiBBQ1E8L2N1c3RvbTE+PGxhbmd1YWdl
PkVuZ2xpc2g8L2xhbmd1YWdlPjwvcmVjb3JkPjwvQ2l0ZT48Q2l0ZT48QXV0aG9yPkp1bmlwZXI8
L0F1dGhvcj48WWVhcj4yMDEwPC9ZZWFyPjxSZWNOdW0+MTg3PC9SZWNOdW0+PHJlY29yZD48cmVj
LW51bWJlcj4xODc8L3JlYy1udW1iZXI+PGZvcmVpZ24ta2V5cz48a2V5IGFwcD0iRU4iIGRiLWlk
PSJ4c2U5c3M5dDhhOTlkdWVydnhoeGV3ZjUwZXNzMmVhZXp6d3YiIHRpbWVzdGFtcD0iMTY2NTky
NTE2NiI+MTg3PC9rZXk+PC9mb3JlaWduLWtleXM+PHJlZi10eXBlIG5hbWU9IkpvdXJuYWwgQXJ0
aWNsZSI+MTc8L3JlZi10eXBlPjxjb250cmlidXRvcnM+PGF1dGhvcnM+PGF1dGhvcj5KdW5pcGVy
LCBFIEY8L2F1dGhvcj48YXV0aG9yPkdydWZmeWRkLUpvbmVzLCBLPC9hdXRob3I+PGF1dGhvcj5X
YXJkLCBTPC9hdXRob3I+PGF1dGhvcj5TdmVuc3NvbiwgSy48L2F1dGhvcj48L2F1dGhvcnM+PC9j
b250cmlidXRvcnM+PGF1dGgtYWRkcmVzcz5bSnVuaXBlciwgRS4gRi5dIE1jTWFzdGVyIFVuaXYs
IERlcHQgQ2xpbiBFcGlkZW1pb2wgJmFtcDsgQmlvc3RhdCwgSGFtaWx0b24sIE9OLCBDYW5hZGEu
IFtHcnVmZnlkZC1Kb25lcywgSy5dIFVuaXYgQmF0aCwgQmF0aCBCQTIgN0FZLCBBdm9uLCBFbmds
YW5kLiBbR3J1ZmZ5ZGQtSm9uZXMsIEsuXSBVbml2IEFiZXJkZWVuLCBEZXB0IFByaW1hcnkgQ2Fy
ZSBSZXNwIE1lZCwgQWJlcmRlZW4sIFNjb3RsYW5kLiBbU3ZlbnNzb24sIEsuXSBIRU9SIENvbnN1
bHRpbmcsIEx1bmQsIFN3ZWRlbi4gSnVuaXBlciwgRUYgKGNvcnJlc3BvbmRpbmcgYXV0aG9yKSwg
MjAgTWFyY3VzZSBGaWVsZHMsIEJvc2hhbSBQTzE4IDhOQSwgVyBTdXNzZXgsIEVuZ2xhbmQuIGp1
bmlwZXJAcW9sdGVjaC5jby51azwvYXV0aC1hZGRyZXNzPjx0aXRsZXM+PHRpdGxlPkFzdGhtYSBD
b250cm9sIFF1ZXN0aW9ubmFpcmUgaW4gY2hpbGRyZW46IHZhbGlkYXRpb24sIG1lYXN1cmVtZW50
IHByb3BlcnRpZXMsIGludGVycHJldGF0aW9uPC90aXRsZT48c2Vjb25kYXJ5LXRpdGxlPkV1cm9w
ZWFuIFJlc3BpcmF0b3J5IEpvdXJuYWw8L3NlY29uZGFyeS10aXRsZT48L3RpdGxlcz48cGVyaW9k
aWNhbD48ZnVsbC10aXRsZT5FdXJvcGVhbiBSZXNwaXJhdG9yeSBKb3VybmFsPC9mdWxsLXRpdGxl
PjwvcGVyaW9kaWNhbD48cGFnZXM+MTQxMC0xNDE2PC9wYWdlcz48dm9sdW1lPjM2PC92b2x1bWU+
PG51bWJlcj42PC9udW1iZXI+PGtleXdvcmRzPjxrZXl3b3JkPkFzdGhtYSBjb250cm9sPC9rZXl3
b3JkPjxrZXl3b3JkPm1lYXN1cmVtZW50PC9rZXl3b3JkPjxrZXl3b3JkPm91dGNvbWUgcXVlc3Rp
b25uYWlyZTwva2V5d29yZD48a2V5d29yZD5wYWVkaWF0cmljIGFzdGhtYTwva2V5d29yZD48a2V5
d29yZD5RVUFMSVRZLU9GLUxJRkU8L2tleXdvcmQ+PGtleXdvcmQ+UXVlc3Rpb25uYWlyZXM8L2tl
eXdvcmQ+PGtleXdvcmQ+QXN0aG1hPC9rZXl3b3JkPjxrZXl3b3JkPk9ubHkgQ2hpbGQ8L2tleXdv
cmQ+PGtleXdvcmQ+Q2hpbGQ8L2tleXdvcmQ+PC9rZXl3b3Jkcz48ZGF0ZXM+PHllYXI+MjAxMDwv
eWVhcj48cHViLWRhdGVzPjxkYXRlPkRlYzwvZGF0ZT48L3B1Yi1kYXRlcz48L2RhdGVzPjxpc2Ju
PjA5MDMtMTkzNjwvaXNibj48YWNjZXNzaW9uLW51bT5XT1M6MDAwMjg0NzY1NjAwMDI2PC9hY2Nl
c3Npb24tbnVtPjx1cmxzPjxyZWxhdGVkLXVybHM+PHVybD5odHRwczovL2Vyai5lcnNqb3VybmFs
cy5jb20vY29udGVudC9lcmovMzYvNi8xNDEwLmZ1bGwucGRmPC91cmw+PC9yZWxhdGVkLXVybHM+
PC91cmxzPjxjdXN0b20xPlJBWVlBTi1JTkNMVVNJT046IHsmcXVvdDtBbm5hJnF1b3Q7PSZndDsm
cXVvdDtJbmNsdWRlZCZxdW90OywgJnF1b3Q7RWthdGVyaW5hJnF1b3Q7PSZndDsmcXVvdDtJbmNs
dWRlZCZxdW90O30gfCBSQVlZQU4tTEFCRUxTOiBBQ1E8L2N1c3RvbTE+PGxhbmd1YWdlPkVuZ2xp
c2g8L2xhbmd1YWdlPjwvcmVjb3JkPjwvQ2l0ZT48Q2l0ZT48QXV0aG9yPkp1bmlwZXI8L0F1dGhv
cj48WWVhcj4yMDA3PC9ZZWFyPjxSZWNOdW0+NDI8L1JlY051bT48cmVjb3JkPjxyZWMtbnVtYmVy
PjQyPC9yZWMtbnVtYmVyPjxmb3JlaWduLWtleXM+PGtleSBhcHA9IkVOIiBkYi1pZD0ieHNlOXNz
OXQ4YTk5ZHVlcnZ4aHhld2Y1MGVzczJlYWV6end2IiB0aW1lc3RhbXA9IjE2MzE3Mzc1MjciPjQy
PC9rZXk+PC9mb3JlaWduLWtleXM+PHJlZi10eXBlIG5hbWU9IkpvdXJuYWwgQXJ0aWNsZSI+MTc8
L3JlZi10eXBlPjxjb250cmlidXRvcnM+PGF1dGhvcnM+PGF1dGhvcj5KdW5pcGVyLCBFLiBGLjwv
YXV0aG9yPjxhdXRob3I+R3J1ZmZ5ZGQtSm9uZXMsIEsuPC9hdXRob3I+PGF1dGhvcj5XYXJkLCBT
LjwvYXV0aG9yPjxhdXRob3I+VGhvbWFzLCBNLjwvYXV0aG9yPjwvYXV0aG9ycz48L2NvbnRyaWJ1
dG9ycz48YXV0aC1hZGRyZXNzPihIYW1pbHRvbiwgT04sIENhbmFkYTsgQmF0aCwgQm94LCBXaWx0
c2hpcmUsIEFiZXJkZWVuLCBVbml0ZWQgS2luZ2RvbSk8L2F1dGgtYWRkcmVzcz48dGl0bGVzPjx0
aXRsZT5EZXZlbG9waW5nIGFuIGludGVydmlld2VyLWFkbWluaXN0ZXJlZCB2ZXJzaW9uIG9mIHRo
ZSBhc3RobWEgY29udHJvbCBxdWVzdGlvbm5haXJlIChBQ1EpIGZvciBjaGlsZHJlbiDiiaQxMCB5
ZWFycy48L3RpdGxlPjxzZWNvbmRhcnktdGl0bGU+RXVyIFJlc3BpciBKIDwvc2Vjb25kYXJ5LXRp
dGxlPjwvdGl0bGVzPjxwYWdlcz4yMjc0PC9wYWdlcz48dm9sdW1lPjMwPC92b2x1bWU+PG51bWJl
cj5TdXBwbC4gNTE8L251bWJlcj48ZGF0ZXM+PHllYXI+MjAwNzwveWVhcj48L2RhdGVzPjx1cmxz
PjwvdXJscz48L3JlY29yZD48L0NpdGU+PC9FbmROb3RlPgB=
</w:fldData>
              </w:fldChar>
            </w:r>
            <w:r w:rsidR="00463A02">
              <w:rPr>
                <w:sz w:val="20"/>
                <w:szCs w:val="20"/>
              </w:rPr>
              <w:instrText xml:space="preserve"> ADDIN EN.CITE </w:instrText>
            </w:r>
            <w:r w:rsidR="00463A02">
              <w:rPr>
                <w:sz w:val="20"/>
                <w:szCs w:val="20"/>
              </w:rPr>
              <w:fldChar w:fldCharType="begin">
                <w:fldData xml:space="preserve">PEVuZE5vdGU+PENpdGU+PEF1dGhvcj5KdW5pcGVyPC9BdXRob3I+PFllYXI+MTk5OTwvWWVhcj48
UmVjTnVtPjE4NDwvUmVjTnVtPjxEaXNwbGF5VGV4dD48c3R5bGUgZmFjZT0ic3VwZXJzY3JpcHQi
PjU4LDYwLDYxLDEwNzwvc3R5bGU+PC9EaXNwbGF5VGV4dD48cmVjb3JkPjxyZWMtbnVtYmVyPjE4
NDwvcmVjLW51bWJlcj48Zm9yZWlnbi1rZXlzPjxrZXkgYXBwPSJFTiIgZGItaWQ9InhzZTlzczl0
OGE5OWR1ZXJ2eGh4ZXdmNTBlc3MyZWFlenp3diIgdGltZXN0YW1wPSIxNjY1OTI1MTY2Ij4xODQ8
L2tleT48L2ZvcmVpZ24ta2V5cz48cmVmLXR5cGUgbmFtZT0iSm91cm5hbCBBcnRpY2xlIj4xNzwv
cmVmLXR5cGU+PGNvbnRyaWJ1dG9ycz48YXV0aG9ycz48YXV0aG9yPkp1bmlwZXIsIEUgRjwvYXV0
aG9yPjxhdXRob3I+TyZhcG9zO0J5cm5lLCBQIE08L2F1dGhvcj48YXV0aG9yPkd1eWF0dCwgRyBI
PC9hdXRob3I+PGF1dGhvcj5GZXJyaWUsIFAuIEouPC9hdXRob3I+PGF1dGhvcj5LaW5nLCBELiBS
LjwvYXV0aG9yPjwvYXV0aG9ycz48L2NvbnRyaWJ1dG9ycz48YXV0aC1hZGRyZXNzPkp1bmlwZXIs
IEUgRi4gRGVwdCBvZiBDbGluaWNhbCBFcGlkZW1pb2xvZ3kgYW5kIEJpb3N0YXRpc3RpY3MsIE1j
TWFzdGVyIFVuaXZlcnNpdHkgRmFjdWx0eSBvZiBIZWFsdGggU2NpZW5jZXMsIEhhbWlsdG9uLCBP
bnRhcmlvLCBDYW5hZGEuPC9hdXRoLWFkZHJlc3M+PHRpdGxlcz48dGl0bGU+RGV2ZWxvcG1lbnQg
YW5kIHZhbGlkYXRpb24gb2YgYSBxdWVzdGlvbm5haXJlIHRvIG1lYXN1cmUgYXN0aG1hIGNvbnRy
b2w8L3RpdGxlPjxzZWNvbmRhcnktdGl0bGU+RXVyb3BlYW4gUmVzcGlyYXRvcnkgSm91cm5hbDwv
c2Vjb25kYXJ5LXRpdGxlPjwvdGl0bGVzPjxwZXJpb2RpY2FsPjxmdWxsLXRpdGxlPkV1cm9wZWFu
IFJlc3BpcmF0b3J5IEpvdXJuYWw8L2Z1bGwtdGl0bGU+PC9wZXJpb2RpY2FsPjxwYWdlcz45MDIt
NzwvcGFnZXM+PHZvbHVtZT4xNDwvdm9sdW1lPjxudW1iZXI+NDwvbnVtYmVyPjxrZXl3b3Jkcz48
a2V5d29yZD5BZG9sZXNjZW50PC9rZXl3b3JkPjxrZXl3b3JkPkFkdWx0PC9rZXl3b3JkPjxrZXl3
b3JkPkFnZWQ8L2tleXdvcmQ+PGtleXdvcmQ+KkFzdGhtYS9kaSBbRGlhZ25vc2lzXTwva2V5d29y
ZD48a2V5d29yZD5Bc3RobWEvcHAgW1BoeXNpb3BhdGhvbG9neV08L2tleXdvcmQ+PGtleXdvcmQ+
Q3Jvc3MtU2VjdGlvbmFsIFN0dWRpZXM8L2tleXdvcmQ+PGtleXdvcmQ+RmVtYWxlPC9rZXl3b3Jk
PjxrZXl3b3JkPipIZWFsdGggU3RhdHVzIEluZGljYXRvcnM8L2tleXdvcmQ+PGtleXdvcmQ+SHVt
YW5zPC9rZXl3b3JkPjxrZXl3b3JkPk1hbGU8L2tleXdvcmQ+PGtleXdvcmQ+TWlkZGxlIEFnZWQ8
L2tleXdvcmQ+PGtleXdvcmQ+UXVhbGl0eSBvZiBMaWZlPC9rZXl3b3JkPjxrZXl3b3JkPlJlcHJv
ZHVjaWJpbGl0eSBvZiBSZXN1bHRzPC9rZXl3b3JkPjxrZXl3b3JkPipTdXJ2ZXlzIGFuZCBRdWVz
dGlvbm5haXJlczwva2V5d29yZD48a2V5d29yZD5RdWVzdGlvbm5haXJlczwva2V5d29yZD48a2V5
d29yZD5Bc3RobWE8L2tleXdvcmQ+PC9rZXl3b3Jkcz48ZGF0ZXM+PHllYXI+MTk5OTwveWVhcj48
cHViLWRhdGVzPjxkYXRlPk9jdDwvZGF0ZT48L3B1Yi1kYXRlcz48L2RhdGVzPjxpc2JuPjA5MDMt
MTkzNjwvaXNibj48YWNjZXNzaW9uLW51bT4xMDU3MzI0MDwvYWNjZXNzaW9uLW51bT48dXJscz48
cmVsYXRlZC11cmxzPjx1cmw+aHR0cHM6Ly9vdmlkc3Aub3ZpZC5jb20vb3ZpZHdlYi5jZ2k/VD1K
UyZhbXA7Q1NDPVkmYW1wO05FV1M9TiZhbXA7UEFHRT1mdWxsdGV4dCZhbXA7RD1tZWQ0JmFtcDtB
Tj0xMDU3MzI0MCBodHRwOi8vcmVzb2x2ZXIuZWJzY29ob3N0LmNvbS9vcGVudXJsP2lzc249MDkw
MzE5MzYmYW1wO1ZvbHVtZT0xNCZhbXA7aXNzdWU9NCZhbXA7c3BhZ2U9OTAyJmFtcDt0aXRsZT1E
ZXZlbG9wbWVudCthbmQrdmFsaWRhdGlvbitvZithK3F1ZXN0aW9ubmFpcmUrdG8rbWVhc3VyZSth
c3RobWErY29udHJvbC4mYW1wO3llYXI9MTk5OSZhbXA7YXVsYXN0PUp1bmlwZXI8L3VybD48dXJs
Pmh0dHBzOi8vZXJqLmVyc2pvdXJuYWxzLmNvbS9jb250ZW50L2Vyai8xNC80LzkwMi5mdWxsLnBk
ZjwvdXJsPjwvcmVsYXRlZC11cmxzPjwvdXJscz48Y3VzdG9tMT5SQVlZQU4tSU5DTFVTSU9OOiB7
JnF1b3Q7QW5uYSZxdW90Oz0mZ3Q7JnF1b3Q7SW5jbHVkZWQmcXVvdDssICZxdW90O0VrYXRlcmlu
YSZxdW90Oz0mZ3Q7JnF1b3Q7SW5jbHVkZWQmcXVvdDt9IHwgUkFZWUFOLUxBQkVMUzogQUNRPC9j
dXN0b20xPjxsYW5ndWFnZT5FbmdsaXNoPC9sYW5ndWFnZT48L3JlY29yZD48L0NpdGU+PENpdGU+
PEF1dGhvcj5XeXJ3aWNoPC9BdXRob3I+PFllYXI+MjAxMTwvWWVhcj48UmVjTnVtPjE4NjwvUmVj
TnVtPjxyZWNvcmQ+PHJlYy1udW1iZXI+MTg2PC9yZWMtbnVtYmVyPjxmb3JlaWduLWtleXM+PGtl
eSBhcHA9IkVOIiBkYi1pZD0ieHNlOXNzOXQ4YTk5ZHVlcnZ4aHhld2Y1MGVzczJlYWV6end2IiB0
aW1lc3RhbXA9IjE2NjU5MjUxNjYiPjE4Njwva2V5PjwvZm9yZWlnbi1rZXlzPjxyZWYtdHlwZSBu
YW1lPSJKb3VybmFsIEFydGljbGUiPjE3PC9yZWYtdHlwZT48Y29udHJpYnV0b3JzPjxhdXRob3Jz
PjxhdXRob3I+V3lyd2ljaCwgSyBXPC9hdXRob3I+PGF1dGhvcj5LaGFuLCBTIEE8L2F1dGhvcj48
YXV0aG9yPk5hdmFyYXRuYW0sIFA8L2F1dGhvcj48YXV0aG9yPk5vbHRlLCBILjwvYXV0aG9yPjxh
dXRob3I+R2F0ZXMsIEQuIEYuLCBKci48L2F1dGhvcj48L2F1dGhvcnM+PC9jb250cmlidXRvcnM+
PGF1dGgtYWRkcmVzcz5XeXJ3aWNoLCBLYXRobGVlbiBXLiBVbml0ZWQgQmlvU291cmNlIENvcnBv
cmF0aW9uLCA3MTAxIFdpc2NvbnNpbiBBdmVudWUsIFN1aXRlIDYwMCwgQmV0aGVzZGEsIE1EIDIw
ODE0LCBVU0EuIGthdGh5Lnd5cndpY2hAdW5pdGVkYmlvc291cmNlLmNvbTwvYXV0aC1hZGRyZXNz
Pjx0aXRsZXM+PHRpdGxlPlZhbGlkYXRpb24gYW5kIGFncmVlbWVudCBhY3Jvc3MgZm91ciB2ZXJz
aW9ucyBvZiB0aGUgYXN0aG1hIGNvbnRyb2wgcXVlc3Rpb25uYWlyZSBpbiBwYXRpZW50cyB3aXRo
IHBlcnNpc3RlbnQgYXN0aG1hPC90aXRsZT48c2Vjb25kYXJ5LXRpdGxlPlJlc3BpcmF0b3J5IE1l
ZGljaW5lPC9zZWNvbmRhcnktdGl0bGU+PC90aXRsZXM+PHBlcmlvZGljYWw+PGZ1bGwtdGl0bGU+
UmVzcGlyYXRvcnkgTWVkaWNpbmU8L2Z1bGwtdGl0bGU+PC9wZXJpb2RpY2FsPjxwYWdlcz42OTgt
NzEyPC9wYWdlcz48dm9sdW1lPjEwNTwvdm9sdW1lPjxudW1iZXI+NTwvbnVtYmVyPjxrZXl3b3Jk
cz48a2V5d29yZD5BZG9sZXNjZW50PC9rZXl3b3JkPjxrZXl3b3JkPkFkdWx0PC9rZXl3b3JkPjxr
ZXl3b3JkPipBbnRpLUFzdGhtYXRpYyBBZ2VudHMvdHUgW1RoZXJhcGV1dGljIFVzZV08L2tleXdv
cmQ+PGtleXdvcmQ+KkFzdGhtYS9kdCBbRHJ1ZyBUaGVyYXB5XTwva2V5d29yZD48a2V5d29yZD5B
c3RobWEvZXAgW0VwaWRlbWlvbG9neV08L2tleXdvcmQ+PGtleXdvcmQ+QXN0aG1hL3B4IFtQc3lj
aG9sb2d5XTwva2V5d29yZD48a2V5d29yZD5DaGlsZDwva2V5d29yZD48a2V5d29yZD5DbGluaWNh
bCBUcmlhbHMsIFBoYXNlIElJSSBhcyBUb3BpYzwva2V5d29yZD48a2V5d29yZD5GZW1hbGU8L2tl
eXdvcmQ+PGtleXdvcmQ+SGVhbHRoIFN0YXR1cyBJbmRpY2F0b3JzPC9rZXl3b3JkPjxrZXl3b3Jk
Pkh1bWFuczwva2V5d29yZD48a2V5d29yZD5NYWxlPC9rZXl3b3JkPjxrZXl3b3JkPk11bHRpY2Vu
dGVyIFN0dWRpZXMgYXMgVG9waWM8L2tleXdvcmQ+PGtleXdvcmQ+UHN5Y2hvbWV0cmljczwva2V5
d29yZD48a2V5d29yZD5RdWFsaXR5IG9mIExpZmUvcHggW1BzeWNob2xvZ3ldPC9rZXl3b3JkPjxr
ZXl3b3JkPlJhbmRvbWl6ZWQgQ29udHJvbGxlZCBUcmlhbHMgYXMgVG9waWM8L2tleXdvcmQ+PGtl
eXdvcmQ+U2V2ZXJpdHkgb2YgSWxsbmVzcyBJbmRleDwva2V5d29yZD48a2V5d29yZD4qU3VydmV5
cyBhbmQgUXVlc3Rpb25uYWlyZXM8L2tleXdvcmQ+PGtleXdvcmQ+VHJlYXRtZW50IE91dGNvbWU8
L2tleXdvcmQ+PGtleXdvcmQ+WW91bmcgQWR1bHQ8L2tleXdvcmQ+PGtleXdvcmQ+MCAoQW50aS1B
c3RobWF0aWMgQWdlbnRzKTwva2V5d29yZD48a2V5d29yZD5RdWVzdGlvbm5haXJlczwva2V5d29y
ZD48a2V5d29yZD5Bc3RobWE8L2tleXdvcmQ+PC9rZXl3b3Jkcz48ZGF0ZXM+PHllYXI+MjAxMTwv
eWVhcj48cHViLWRhdGVzPjxkYXRlPk1heTwvZGF0ZT48L3B1Yi1kYXRlcz48L2RhdGVzPjxpc2Ju
PjE1MzItMzA2NDwvaXNibj48YWNjZXNzaW9uLW51bT4yMTE0NjM4OTwvYWNjZXNzaW9uLW51bT48
dXJscz48cmVsYXRlZC11cmxzPjx1cmw+aHR0cHM6Ly9vdmlkc3Aub3ZpZC5jb20vb3ZpZHdlYi5j
Z2k/VD1KUyZhbXA7Q1NDPVkmYW1wO05FV1M9TiZhbXA7UEFHRT1mdWxsdGV4dCZhbXA7RD1tZWQ4
JmFtcDtBTj0yMTE0NjM4OSBodHRwOi8vcmVzb2x2ZXIuZWJzY29ob3N0LmNvbS9vcGVudXJsP2lz
c249MDk1NDYxMTEmYW1wO1ZvbHVtZT0xMDUmYW1wO2lzc3VlPTUmYW1wO3NwYWdlPTY5OCZhbXA7
dGl0bGU9VmFsaWRhdGlvbithbmQrYWdyZWVtZW50K2Fjcm9zcytmb3VyK3ZlcnNpb25zK29mK3Ro
ZSthc3RobWErY29udHJvbCtxdWVzdGlvbm5haXJlK2luK3BhdGllbnRzK3dpdGgrcGVyc2lzdGVu
dCthc3RobWEuJmFtcDt5ZWFyPTIwMTEmYW1wO2F1bGFzdD1XeXJ3aWNoPC91cmw+PC9yZWxhdGVk
LXVybHM+PC91cmxzPjxjdXN0b20xPlJBWVlBTi1JTkNMVVNJT046IHsmcXVvdDtBbm5hJnF1b3Q7
PSZndDsmcXVvdDtJbmNsdWRlZCZxdW90OywgJnF1b3Q7RWthdGVyaW5hJnF1b3Q7PSZndDsmcXVv
dDtJbmNsdWRlZCZxdW90O30gfCBSQVlZQU4tTEFCRUxTOiBBQ1E8L2N1c3RvbTE+PGxhbmd1YWdl
PkVuZ2xpc2g8L2xhbmd1YWdlPjwvcmVjb3JkPjwvQ2l0ZT48Q2l0ZT48QXV0aG9yPkp1bmlwZXI8
L0F1dGhvcj48WWVhcj4yMDEwPC9ZZWFyPjxSZWNOdW0+MTg3PC9SZWNOdW0+PHJlY29yZD48cmVj
LW51bWJlcj4xODc8L3JlYy1udW1iZXI+PGZvcmVpZ24ta2V5cz48a2V5IGFwcD0iRU4iIGRiLWlk
PSJ4c2U5c3M5dDhhOTlkdWVydnhoeGV3ZjUwZXNzMmVhZXp6d3YiIHRpbWVzdGFtcD0iMTY2NTky
NTE2NiI+MTg3PC9rZXk+PC9mb3JlaWduLWtleXM+PHJlZi10eXBlIG5hbWU9IkpvdXJuYWwgQXJ0
aWNsZSI+MTc8L3JlZi10eXBlPjxjb250cmlidXRvcnM+PGF1dGhvcnM+PGF1dGhvcj5KdW5pcGVy
LCBFIEY8L2F1dGhvcj48YXV0aG9yPkdydWZmeWRkLUpvbmVzLCBLPC9hdXRob3I+PGF1dGhvcj5X
YXJkLCBTPC9hdXRob3I+PGF1dGhvcj5TdmVuc3NvbiwgSy48L2F1dGhvcj48L2F1dGhvcnM+PC9j
b250cmlidXRvcnM+PGF1dGgtYWRkcmVzcz5bSnVuaXBlciwgRS4gRi5dIE1jTWFzdGVyIFVuaXYs
IERlcHQgQ2xpbiBFcGlkZW1pb2wgJmFtcDsgQmlvc3RhdCwgSGFtaWx0b24sIE9OLCBDYW5hZGEu
IFtHcnVmZnlkZC1Kb25lcywgSy5dIFVuaXYgQmF0aCwgQmF0aCBCQTIgN0FZLCBBdm9uLCBFbmds
YW5kLiBbR3J1ZmZ5ZGQtSm9uZXMsIEsuXSBVbml2IEFiZXJkZWVuLCBEZXB0IFByaW1hcnkgQ2Fy
ZSBSZXNwIE1lZCwgQWJlcmRlZW4sIFNjb3RsYW5kLiBbU3ZlbnNzb24sIEsuXSBIRU9SIENvbnN1
bHRpbmcsIEx1bmQsIFN3ZWRlbi4gSnVuaXBlciwgRUYgKGNvcnJlc3BvbmRpbmcgYXV0aG9yKSwg
MjAgTWFyY3VzZSBGaWVsZHMsIEJvc2hhbSBQTzE4IDhOQSwgVyBTdXNzZXgsIEVuZ2xhbmQuIGp1
bmlwZXJAcW9sdGVjaC5jby51azwvYXV0aC1hZGRyZXNzPjx0aXRsZXM+PHRpdGxlPkFzdGhtYSBD
b250cm9sIFF1ZXN0aW9ubmFpcmUgaW4gY2hpbGRyZW46IHZhbGlkYXRpb24sIG1lYXN1cmVtZW50
IHByb3BlcnRpZXMsIGludGVycHJldGF0aW9uPC90aXRsZT48c2Vjb25kYXJ5LXRpdGxlPkV1cm9w
ZWFuIFJlc3BpcmF0b3J5IEpvdXJuYWw8L3NlY29uZGFyeS10aXRsZT48L3RpdGxlcz48cGVyaW9k
aWNhbD48ZnVsbC10aXRsZT5FdXJvcGVhbiBSZXNwaXJhdG9yeSBKb3VybmFsPC9mdWxsLXRpdGxl
PjwvcGVyaW9kaWNhbD48cGFnZXM+MTQxMC0xNDE2PC9wYWdlcz48dm9sdW1lPjM2PC92b2x1bWU+
PG51bWJlcj42PC9udW1iZXI+PGtleXdvcmRzPjxrZXl3b3JkPkFzdGhtYSBjb250cm9sPC9rZXl3
b3JkPjxrZXl3b3JkPm1lYXN1cmVtZW50PC9rZXl3b3JkPjxrZXl3b3JkPm91dGNvbWUgcXVlc3Rp
b25uYWlyZTwva2V5d29yZD48a2V5d29yZD5wYWVkaWF0cmljIGFzdGhtYTwva2V5d29yZD48a2V5
d29yZD5RVUFMSVRZLU9GLUxJRkU8L2tleXdvcmQ+PGtleXdvcmQ+UXVlc3Rpb25uYWlyZXM8L2tl
eXdvcmQ+PGtleXdvcmQ+QXN0aG1hPC9rZXl3b3JkPjxrZXl3b3JkPk9ubHkgQ2hpbGQ8L2tleXdv
cmQ+PGtleXdvcmQ+Q2hpbGQ8L2tleXdvcmQ+PC9rZXl3b3Jkcz48ZGF0ZXM+PHllYXI+MjAxMDwv
eWVhcj48cHViLWRhdGVzPjxkYXRlPkRlYzwvZGF0ZT48L3B1Yi1kYXRlcz48L2RhdGVzPjxpc2Ju
PjA5MDMtMTkzNjwvaXNibj48YWNjZXNzaW9uLW51bT5XT1M6MDAwMjg0NzY1NjAwMDI2PC9hY2Nl
c3Npb24tbnVtPjx1cmxzPjxyZWxhdGVkLXVybHM+PHVybD5odHRwczovL2Vyai5lcnNqb3VybmFs
cy5jb20vY29udGVudC9lcmovMzYvNi8xNDEwLmZ1bGwucGRmPC91cmw+PC9yZWxhdGVkLXVybHM+
PC91cmxzPjxjdXN0b20xPlJBWVlBTi1JTkNMVVNJT046IHsmcXVvdDtBbm5hJnF1b3Q7PSZndDsm
cXVvdDtJbmNsdWRlZCZxdW90OywgJnF1b3Q7RWthdGVyaW5hJnF1b3Q7PSZndDsmcXVvdDtJbmNs
dWRlZCZxdW90O30gfCBSQVlZQU4tTEFCRUxTOiBBQ1E8L2N1c3RvbTE+PGxhbmd1YWdlPkVuZ2xp
c2g8L2xhbmd1YWdlPjwvcmVjb3JkPjwvQ2l0ZT48Q2l0ZT48QXV0aG9yPkp1bmlwZXI8L0F1dGhv
cj48WWVhcj4yMDA3PC9ZZWFyPjxSZWNOdW0+NDI8L1JlY051bT48cmVjb3JkPjxyZWMtbnVtYmVy
PjQyPC9yZWMtbnVtYmVyPjxmb3JlaWduLWtleXM+PGtleSBhcHA9IkVOIiBkYi1pZD0ieHNlOXNz
OXQ4YTk5ZHVlcnZ4aHhld2Y1MGVzczJlYWV6end2IiB0aW1lc3RhbXA9IjE2MzE3Mzc1MjciPjQy
PC9rZXk+PC9mb3JlaWduLWtleXM+PHJlZi10eXBlIG5hbWU9IkpvdXJuYWwgQXJ0aWNsZSI+MTc8
L3JlZi10eXBlPjxjb250cmlidXRvcnM+PGF1dGhvcnM+PGF1dGhvcj5KdW5pcGVyLCBFLiBGLjwv
YXV0aG9yPjxhdXRob3I+R3J1ZmZ5ZGQtSm9uZXMsIEsuPC9hdXRob3I+PGF1dGhvcj5XYXJkLCBT
LjwvYXV0aG9yPjxhdXRob3I+VGhvbWFzLCBNLjwvYXV0aG9yPjwvYXV0aG9ycz48L2NvbnRyaWJ1
dG9ycz48YXV0aC1hZGRyZXNzPihIYW1pbHRvbiwgT04sIENhbmFkYTsgQmF0aCwgQm94LCBXaWx0
c2hpcmUsIEFiZXJkZWVuLCBVbml0ZWQgS2luZ2RvbSk8L2F1dGgtYWRkcmVzcz48dGl0bGVzPjx0
aXRsZT5EZXZlbG9waW5nIGFuIGludGVydmlld2VyLWFkbWluaXN0ZXJlZCB2ZXJzaW9uIG9mIHRo
ZSBhc3RobWEgY29udHJvbCBxdWVzdGlvbm5haXJlIChBQ1EpIGZvciBjaGlsZHJlbiDiiaQxMCB5
ZWFycy48L3RpdGxlPjxzZWNvbmRhcnktdGl0bGU+RXVyIFJlc3BpciBKIDwvc2Vjb25kYXJ5LXRp
dGxlPjwvdGl0bGVzPjxwYWdlcz4yMjc0PC9wYWdlcz48dm9sdW1lPjMwPC92b2x1bWU+PG51bWJl
cj5TdXBwbC4gNTE8L251bWJlcj48ZGF0ZXM+PHllYXI+MjAwNzwveWVhcj48L2RhdGVzPjx1cmxz
PjwvdXJscz48L3JlY29yZD48L0NpdGU+PC9FbmROb3RlPgB=
</w:fldData>
              </w:fldChar>
            </w:r>
            <w:r w:rsidR="00463A02">
              <w:rPr>
                <w:sz w:val="20"/>
                <w:szCs w:val="20"/>
              </w:rPr>
              <w:instrText xml:space="preserve"> ADDIN EN.CITE.DATA </w:instrText>
            </w:r>
            <w:r w:rsidR="00463A02">
              <w:rPr>
                <w:sz w:val="20"/>
                <w:szCs w:val="20"/>
              </w:rPr>
            </w:r>
            <w:r w:rsidR="00463A02">
              <w:rPr>
                <w:sz w:val="20"/>
                <w:szCs w:val="20"/>
              </w:rPr>
              <w:fldChar w:fldCharType="end"/>
            </w:r>
            <w:r w:rsidR="000B2FD1">
              <w:rPr>
                <w:sz w:val="20"/>
                <w:szCs w:val="20"/>
              </w:rPr>
            </w:r>
            <w:r w:rsidR="000B2FD1">
              <w:rPr>
                <w:sz w:val="20"/>
                <w:szCs w:val="20"/>
              </w:rPr>
              <w:fldChar w:fldCharType="separate"/>
            </w:r>
            <w:r w:rsidR="00E83C39" w:rsidRPr="00E83C39">
              <w:rPr>
                <w:noProof/>
                <w:sz w:val="20"/>
                <w:szCs w:val="20"/>
                <w:vertAlign w:val="superscript"/>
              </w:rPr>
              <w:t>58,60,61,107</w:t>
            </w:r>
            <w:r w:rsidR="000B2FD1">
              <w:rPr>
                <w:sz w:val="20"/>
                <w:szCs w:val="20"/>
              </w:rPr>
              <w:fldChar w:fldCharType="end"/>
            </w:r>
            <w:r w:rsidRPr="00771F9F">
              <w:rPr>
                <w:rFonts w:ascii="Calibri" w:eastAsia="Times New Roman" w:hAnsi="Calibri" w:cs="Times New Roman"/>
                <w:sz w:val="20"/>
                <w:szCs w:val="20"/>
                <w:vertAlign w:val="superscript"/>
                <w:lang w:eastAsia="zh-CN"/>
              </w:rPr>
              <w:t>¶</w:t>
            </w:r>
            <w:r w:rsidR="00197454" w:rsidRPr="00197454">
              <w:rPr>
                <w:rFonts w:ascii="Calibri" w:eastAsia="Times New Roman" w:hAnsi="Calibri" w:cs="Times New Roman"/>
                <w:sz w:val="20"/>
                <w:szCs w:val="20"/>
                <w:vertAlign w:val="superscript"/>
                <w:lang w:eastAsia="zh-CN"/>
              </w:rPr>
              <w:t>†</w:t>
            </w:r>
          </w:p>
        </w:tc>
        <w:tc>
          <w:tcPr>
            <w:tcW w:w="743" w:type="dxa"/>
            <w:shd w:val="clear" w:color="auto" w:fill="F2F2F2" w:themeFill="background1" w:themeFillShade="F2"/>
            <w:vAlign w:val="center"/>
          </w:tcPr>
          <w:p w14:paraId="7FA9996D" w14:textId="77777777" w:rsidR="00915688" w:rsidRPr="00771F9F"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771F9F">
              <w:rPr>
                <w:rFonts w:ascii="Calibri" w:eastAsia="Times New Roman" w:hAnsi="Calibri" w:cs="Calibri"/>
                <w:b/>
                <w:bCs/>
                <w:lang w:eastAsia="zh-CN"/>
              </w:rPr>
              <w:t>±</w:t>
            </w:r>
          </w:p>
        </w:tc>
        <w:tc>
          <w:tcPr>
            <w:tcW w:w="1064" w:type="dxa"/>
            <w:shd w:val="clear" w:color="auto" w:fill="F2F2F2" w:themeFill="background1" w:themeFillShade="F2"/>
            <w:vAlign w:val="center"/>
          </w:tcPr>
          <w:p w14:paraId="286FF4B1"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c>
          <w:tcPr>
            <w:tcW w:w="774" w:type="dxa"/>
            <w:shd w:val="clear" w:color="auto" w:fill="F2F2F2" w:themeFill="background1" w:themeFillShade="F2"/>
            <w:vAlign w:val="center"/>
          </w:tcPr>
          <w:p w14:paraId="6A0AFB25"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4251BA45"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5463BE42"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1186D7F9"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proofErr w:type="gramStart"/>
            <w:r w:rsidRPr="000F0688">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7D1837CE"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2521DD90"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b/>
                <w:bCs/>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1F3D9D61"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19CB5155"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lang w:eastAsia="zh-CN"/>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B,C</w:t>
            </w:r>
            <w:proofErr w:type="gramEnd"/>
          </w:p>
        </w:tc>
        <w:tc>
          <w:tcPr>
            <w:tcW w:w="708" w:type="dxa"/>
            <w:shd w:val="clear" w:color="auto" w:fill="F2F2F2" w:themeFill="background1" w:themeFillShade="F2"/>
            <w:vAlign w:val="center"/>
          </w:tcPr>
          <w:p w14:paraId="27FBDB1C"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0411819D"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lang w:eastAsia="zh-CN"/>
              </w:rPr>
            </w:pPr>
            <w:r w:rsidRPr="000F0688">
              <w:rPr>
                <w:rFonts w:ascii="Cambria Math" w:hAnsi="Cambria Math" w:cs="Cambria Math"/>
                <w:sz w:val="20"/>
                <w:szCs w:val="20"/>
                <w:lang w:eastAsia="zh-CN"/>
              </w:rPr>
              <w:t>⨁⨁</w:t>
            </w:r>
            <w:r w:rsidRPr="000F0688">
              <w:rPr>
                <w:rFonts w:ascii="Cambria Math" w:hAnsi="Cambria Math" w:cs="Cambria Math"/>
                <w:sz w:val="16"/>
                <w:szCs w:val="16"/>
                <w:lang w:eastAsia="zh-CN"/>
              </w:rPr>
              <w:t>◯◯</w:t>
            </w:r>
            <w:r w:rsidRPr="000F0688">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2EA61F9B"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3617404C"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350A65EC" w14:textId="77777777" w:rsidR="00915688" w:rsidRPr="000F0688"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0F0688">
              <w:rPr>
                <w:rFonts w:ascii="Calibri" w:eastAsia="Times New Roman" w:hAnsi="Calibri" w:cs="Calibri"/>
                <w:b/>
                <w:bCs/>
                <w:lang w:eastAsia="zh-CN"/>
              </w:rPr>
              <w:t>+</w:t>
            </w:r>
          </w:p>
        </w:tc>
        <w:tc>
          <w:tcPr>
            <w:tcW w:w="1134" w:type="dxa"/>
            <w:shd w:val="clear" w:color="auto" w:fill="F2F2F2" w:themeFill="background1" w:themeFillShade="F2"/>
            <w:vAlign w:val="center"/>
          </w:tcPr>
          <w:p w14:paraId="6AF4DF0E" w14:textId="77777777" w:rsidR="00915688" w:rsidRPr="000F0688"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0F0688">
              <w:rPr>
                <w:rFonts w:ascii="Cambria Math" w:hAnsi="Cambria Math" w:cs="Cambria Math"/>
                <w:sz w:val="20"/>
                <w:szCs w:val="20"/>
              </w:rPr>
              <w:t>⨁</w:t>
            </w:r>
            <w:r w:rsidRPr="000F0688">
              <w:rPr>
                <w:rFonts w:ascii="Cambria Math" w:hAnsi="Cambria Math" w:cs="Cambria Math"/>
                <w:sz w:val="16"/>
                <w:szCs w:val="16"/>
              </w:rPr>
              <w:t>◯◯◯</w:t>
            </w:r>
            <w:proofErr w:type="gramStart"/>
            <w:r w:rsidRPr="000F0688">
              <w:rPr>
                <w:rFonts w:asciiTheme="minorHAnsi" w:hAnsiTheme="minorHAnsi" w:cstheme="minorHAnsi"/>
                <w:b/>
                <w:bCs/>
                <w:sz w:val="16"/>
                <w:szCs w:val="16"/>
                <w:vertAlign w:val="superscript"/>
              </w:rPr>
              <w:t>A,C</w:t>
            </w:r>
            <w:proofErr w:type="gramEnd"/>
          </w:p>
        </w:tc>
      </w:tr>
      <w:tr w:rsidR="00AD3C7F" w:rsidRPr="001C270D" w14:paraId="7A9CAA4E" w14:textId="77777777" w:rsidTr="00E511F7">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vAlign w:val="center"/>
          </w:tcPr>
          <w:p w14:paraId="4F922740" w14:textId="7648084B" w:rsidR="00915688" w:rsidRPr="00771F9F" w:rsidRDefault="00915688" w:rsidP="0046513E">
            <w:pPr>
              <w:spacing w:line="276" w:lineRule="auto"/>
              <w:rPr>
                <w:sz w:val="20"/>
                <w:szCs w:val="20"/>
              </w:rPr>
            </w:pPr>
            <w:r w:rsidRPr="00771F9F">
              <w:rPr>
                <w:sz w:val="20"/>
                <w:szCs w:val="20"/>
              </w:rPr>
              <w:t>ACQ6</w:t>
            </w:r>
            <w:r w:rsidR="00324C5E">
              <w:rPr>
                <w:sz w:val="20"/>
                <w:szCs w:val="20"/>
              </w:rPr>
              <w:fldChar w:fldCharType="begin">
                <w:fldData xml:space="preserve">PEVuZE5vdGU+PENpdGU+PEF1dGhvcj5KdW5pcGVyPC9BdXRob3I+PFllYXI+MTk5OTwvWWVhcj48
UmVjTnVtPjE4NDwvUmVjTnVtPjxEaXNwbGF5VGV4dD48c3R5bGUgZmFjZT0ic3VwZXJzY3JpcHQi
PjU4LDYwLDYxLDEwNzwvc3R5bGU+PC9EaXNwbGF5VGV4dD48cmVjb3JkPjxyZWMtbnVtYmVyPjE4
NDwvcmVjLW51bWJlcj48Zm9yZWlnbi1rZXlzPjxrZXkgYXBwPSJFTiIgZGItaWQ9InhzZTlzczl0
OGE5OWR1ZXJ2eGh4ZXdmNTBlc3MyZWFlenp3diIgdGltZXN0YW1wPSIxNjY1OTI1MTY2Ij4xODQ8
L2tleT48L2ZvcmVpZ24ta2V5cz48cmVmLXR5cGUgbmFtZT0iSm91cm5hbCBBcnRpY2xlIj4xNzwv
cmVmLXR5cGU+PGNvbnRyaWJ1dG9ycz48YXV0aG9ycz48YXV0aG9yPkp1bmlwZXIsIEUgRjwvYXV0
aG9yPjxhdXRob3I+TyZhcG9zO0J5cm5lLCBQIE08L2F1dGhvcj48YXV0aG9yPkd1eWF0dCwgRyBI
PC9hdXRob3I+PGF1dGhvcj5GZXJyaWUsIFAuIEouPC9hdXRob3I+PGF1dGhvcj5LaW5nLCBELiBS
LjwvYXV0aG9yPjwvYXV0aG9ycz48L2NvbnRyaWJ1dG9ycz48YXV0aC1hZGRyZXNzPkp1bmlwZXIs
IEUgRi4gRGVwdCBvZiBDbGluaWNhbCBFcGlkZW1pb2xvZ3kgYW5kIEJpb3N0YXRpc3RpY3MsIE1j
TWFzdGVyIFVuaXZlcnNpdHkgRmFjdWx0eSBvZiBIZWFsdGggU2NpZW5jZXMsIEhhbWlsdG9uLCBP
bnRhcmlvLCBDYW5hZGEuPC9hdXRoLWFkZHJlc3M+PHRpdGxlcz48dGl0bGU+RGV2ZWxvcG1lbnQg
YW5kIHZhbGlkYXRpb24gb2YgYSBxdWVzdGlvbm5haXJlIHRvIG1lYXN1cmUgYXN0aG1hIGNvbnRy
b2w8L3RpdGxlPjxzZWNvbmRhcnktdGl0bGU+RXVyb3BlYW4gUmVzcGlyYXRvcnkgSm91cm5hbDwv
c2Vjb25kYXJ5LXRpdGxlPjwvdGl0bGVzPjxwZXJpb2RpY2FsPjxmdWxsLXRpdGxlPkV1cm9wZWFu
IFJlc3BpcmF0b3J5IEpvdXJuYWw8L2Z1bGwtdGl0bGU+PC9wZXJpb2RpY2FsPjxwYWdlcz45MDIt
NzwvcGFnZXM+PHZvbHVtZT4xNDwvdm9sdW1lPjxudW1iZXI+NDwvbnVtYmVyPjxrZXl3b3Jkcz48
a2V5d29yZD5BZG9sZXNjZW50PC9rZXl3b3JkPjxrZXl3b3JkPkFkdWx0PC9rZXl3b3JkPjxrZXl3
b3JkPkFnZWQ8L2tleXdvcmQ+PGtleXdvcmQ+KkFzdGhtYS9kaSBbRGlhZ25vc2lzXTwva2V5d29y
ZD48a2V5d29yZD5Bc3RobWEvcHAgW1BoeXNpb3BhdGhvbG9neV08L2tleXdvcmQ+PGtleXdvcmQ+
Q3Jvc3MtU2VjdGlvbmFsIFN0dWRpZXM8L2tleXdvcmQ+PGtleXdvcmQ+RmVtYWxlPC9rZXl3b3Jk
PjxrZXl3b3JkPipIZWFsdGggU3RhdHVzIEluZGljYXRvcnM8L2tleXdvcmQ+PGtleXdvcmQ+SHVt
YW5zPC9rZXl3b3JkPjxrZXl3b3JkPk1hbGU8L2tleXdvcmQ+PGtleXdvcmQ+TWlkZGxlIEFnZWQ8
L2tleXdvcmQ+PGtleXdvcmQ+UXVhbGl0eSBvZiBMaWZlPC9rZXl3b3JkPjxrZXl3b3JkPlJlcHJv
ZHVjaWJpbGl0eSBvZiBSZXN1bHRzPC9rZXl3b3JkPjxrZXl3b3JkPipTdXJ2ZXlzIGFuZCBRdWVz
dGlvbm5haXJlczwva2V5d29yZD48a2V5d29yZD5RdWVzdGlvbm5haXJlczwva2V5d29yZD48a2V5
d29yZD5Bc3RobWE8L2tleXdvcmQ+PC9rZXl3b3Jkcz48ZGF0ZXM+PHllYXI+MTk5OTwveWVhcj48
cHViLWRhdGVzPjxkYXRlPk9jdDwvZGF0ZT48L3B1Yi1kYXRlcz48L2RhdGVzPjxpc2JuPjA5MDMt
MTkzNjwvaXNibj48YWNjZXNzaW9uLW51bT4xMDU3MzI0MDwvYWNjZXNzaW9uLW51bT48dXJscz48
cmVsYXRlZC11cmxzPjx1cmw+aHR0cHM6Ly9vdmlkc3Aub3ZpZC5jb20vb3ZpZHdlYi5jZ2k/VD1K
UyZhbXA7Q1NDPVkmYW1wO05FV1M9TiZhbXA7UEFHRT1mdWxsdGV4dCZhbXA7RD1tZWQ0JmFtcDtB
Tj0xMDU3MzI0MCBodHRwOi8vcmVzb2x2ZXIuZWJzY29ob3N0LmNvbS9vcGVudXJsP2lzc249MDkw
MzE5MzYmYW1wO1ZvbHVtZT0xNCZhbXA7aXNzdWU9NCZhbXA7c3BhZ2U9OTAyJmFtcDt0aXRsZT1E
ZXZlbG9wbWVudCthbmQrdmFsaWRhdGlvbitvZithK3F1ZXN0aW9ubmFpcmUrdG8rbWVhc3VyZSth
c3RobWErY29udHJvbC4mYW1wO3llYXI9MTk5OSZhbXA7YXVsYXN0PUp1bmlwZXI8L3VybD48dXJs
Pmh0dHBzOi8vZXJqLmVyc2pvdXJuYWxzLmNvbS9jb250ZW50L2Vyai8xNC80LzkwMi5mdWxsLnBk
ZjwvdXJsPjwvcmVsYXRlZC11cmxzPjwvdXJscz48Y3VzdG9tMT5SQVlZQU4tSU5DTFVTSU9OOiB7
JnF1b3Q7QW5uYSZxdW90Oz0mZ3Q7JnF1b3Q7SW5jbHVkZWQmcXVvdDssICZxdW90O0VrYXRlcmlu
YSZxdW90Oz0mZ3Q7JnF1b3Q7SW5jbHVkZWQmcXVvdDt9IHwgUkFZWUFOLUxBQkVMUzogQUNRPC9j
dXN0b20xPjxsYW5ndWFnZT5FbmdsaXNoPC9sYW5ndWFnZT48L3JlY29yZD48L0NpdGU+PENpdGU+
PEF1dGhvcj5XeXJ3aWNoPC9BdXRob3I+PFllYXI+MjAxMTwvWWVhcj48UmVjTnVtPjE4NjwvUmVj
TnVtPjxyZWNvcmQ+PHJlYy1udW1iZXI+MTg2PC9yZWMtbnVtYmVyPjxmb3JlaWduLWtleXM+PGtl
eSBhcHA9IkVOIiBkYi1pZD0ieHNlOXNzOXQ4YTk5ZHVlcnZ4aHhld2Y1MGVzczJlYWV6end2IiB0
aW1lc3RhbXA9IjE2NjU5MjUxNjYiPjE4Njwva2V5PjwvZm9yZWlnbi1rZXlzPjxyZWYtdHlwZSBu
YW1lPSJKb3VybmFsIEFydGljbGUiPjE3PC9yZWYtdHlwZT48Y29udHJpYnV0b3JzPjxhdXRob3Jz
PjxhdXRob3I+V3lyd2ljaCwgSyBXPC9hdXRob3I+PGF1dGhvcj5LaGFuLCBTIEE8L2F1dGhvcj48
YXV0aG9yPk5hdmFyYXRuYW0sIFA8L2F1dGhvcj48YXV0aG9yPk5vbHRlLCBILjwvYXV0aG9yPjxh
dXRob3I+R2F0ZXMsIEQuIEYuLCBKci48L2F1dGhvcj48L2F1dGhvcnM+PC9jb250cmlidXRvcnM+
PGF1dGgtYWRkcmVzcz5XeXJ3aWNoLCBLYXRobGVlbiBXLiBVbml0ZWQgQmlvU291cmNlIENvcnBv
cmF0aW9uLCA3MTAxIFdpc2NvbnNpbiBBdmVudWUsIFN1aXRlIDYwMCwgQmV0aGVzZGEsIE1EIDIw
ODE0LCBVU0EuIGthdGh5Lnd5cndpY2hAdW5pdGVkYmlvc291cmNlLmNvbTwvYXV0aC1hZGRyZXNz
Pjx0aXRsZXM+PHRpdGxlPlZhbGlkYXRpb24gYW5kIGFncmVlbWVudCBhY3Jvc3MgZm91ciB2ZXJz
aW9ucyBvZiB0aGUgYXN0aG1hIGNvbnRyb2wgcXVlc3Rpb25uYWlyZSBpbiBwYXRpZW50cyB3aXRo
IHBlcnNpc3RlbnQgYXN0aG1hPC90aXRsZT48c2Vjb25kYXJ5LXRpdGxlPlJlc3BpcmF0b3J5IE1l
ZGljaW5lPC9zZWNvbmRhcnktdGl0bGU+PC90aXRsZXM+PHBlcmlvZGljYWw+PGZ1bGwtdGl0bGU+
UmVzcGlyYXRvcnkgTWVkaWNpbmU8L2Z1bGwtdGl0bGU+PC9wZXJpb2RpY2FsPjxwYWdlcz42OTgt
NzEyPC9wYWdlcz48dm9sdW1lPjEwNTwvdm9sdW1lPjxudW1iZXI+NTwvbnVtYmVyPjxrZXl3b3Jk
cz48a2V5d29yZD5BZG9sZXNjZW50PC9rZXl3b3JkPjxrZXl3b3JkPkFkdWx0PC9rZXl3b3JkPjxr
ZXl3b3JkPipBbnRpLUFzdGhtYXRpYyBBZ2VudHMvdHUgW1RoZXJhcGV1dGljIFVzZV08L2tleXdv
cmQ+PGtleXdvcmQ+KkFzdGhtYS9kdCBbRHJ1ZyBUaGVyYXB5XTwva2V5d29yZD48a2V5d29yZD5B
c3RobWEvZXAgW0VwaWRlbWlvbG9neV08L2tleXdvcmQ+PGtleXdvcmQ+QXN0aG1hL3B4IFtQc3lj
aG9sb2d5XTwva2V5d29yZD48a2V5d29yZD5DaGlsZDwva2V5d29yZD48a2V5d29yZD5DbGluaWNh
bCBUcmlhbHMsIFBoYXNlIElJSSBhcyBUb3BpYzwva2V5d29yZD48a2V5d29yZD5GZW1hbGU8L2tl
eXdvcmQ+PGtleXdvcmQ+SGVhbHRoIFN0YXR1cyBJbmRpY2F0b3JzPC9rZXl3b3JkPjxrZXl3b3Jk
Pkh1bWFuczwva2V5d29yZD48a2V5d29yZD5NYWxlPC9rZXl3b3JkPjxrZXl3b3JkPk11bHRpY2Vu
dGVyIFN0dWRpZXMgYXMgVG9waWM8L2tleXdvcmQ+PGtleXdvcmQ+UHN5Y2hvbWV0cmljczwva2V5
d29yZD48a2V5d29yZD5RdWFsaXR5IG9mIExpZmUvcHggW1BzeWNob2xvZ3ldPC9rZXl3b3JkPjxr
ZXl3b3JkPlJhbmRvbWl6ZWQgQ29udHJvbGxlZCBUcmlhbHMgYXMgVG9waWM8L2tleXdvcmQ+PGtl
eXdvcmQ+U2V2ZXJpdHkgb2YgSWxsbmVzcyBJbmRleDwva2V5d29yZD48a2V5d29yZD4qU3VydmV5
cyBhbmQgUXVlc3Rpb25uYWlyZXM8L2tleXdvcmQ+PGtleXdvcmQ+VHJlYXRtZW50IE91dGNvbWU8
L2tleXdvcmQ+PGtleXdvcmQ+WW91bmcgQWR1bHQ8L2tleXdvcmQ+PGtleXdvcmQ+MCAoQW50aS1B
c3RobWF0aWMgQWdlbnRzKTwva2V5d29yZD48a2V5d29yZD5RdWVzdGlvbm5haXJlczwva2V5d29y
ZD48a2V5d29yZD5Bc3RobWE8L2tleXdvcmQ+PC9rZXl3b3Jkcz48ZGF0ZXM+PHllYXI+MjAxMTwv
eWVhcj48cHViLWRhdGVzPjxkYXRlPk1heTwvZGF0ZT48L3B1Yi1kYXRlcz48L2RhdGVzPjxpc2Ju
PjE1MzItMzA2NDwvaXNibj48YWNjZXNzaW9uLW51bT4yMTE0NjM4OTwvYWNjZXNzaW9uLW51bT48
dXJscz48cmVsYXRlZC11cmxzPjx1cmw+aHR0cHM6Ly9vdmlkc3Aub3ZpZC5jb20vb3ZpZHdlYi5j
Z2k/VD1KUyZhbXA7Q1NDPVkmYW1wO05FV1M9TiZhbXA7UEFHRT1mdWxsdGV4dCZhbXA7RD1tZWQ4
JmFtcDtBTj0yMTE0NjM4OSBodHRwOi8vcmVzb2x2ZXIuZWJzY29ob3N0LmNvbS9vcGVudXJsP2lz
c249MDk1NDYxMTEmYW1wO1ZvbHVtZT0xMDUmYW1wO2lzc3VlPTUmYW1wO3NwYWdlPTY5OCZhbXA7
dGl0bGU9VmFsaWRhdGlvbithbmQrYWdyZWVtZW50K2Fjcm9zcytmb3VyK3ZlcnNpb25zK29mK3Ro
ZSthc3RobWErY29udHJvbCtxdWVzdGlvbm5haXJlK2luK3BhdGllbnRzK3dpdGgrcGVyc2lzdGVu
dCthc3RobWEuJmFtcDt5ZWFyPTIwMTEmYW1wO2F1bGFzdD1XeXJ3aWNoPC91cmw+PC9yZWxhdGVk
LXVybHM+PC91cmxzPjxjdXN0b20xPlJBWVlBTi1JTkNMVVNJT046IHsmcXVvdDtBbm5hJnF1b3Q7
PSZndDsmcXVvdDtJbmNsdWRlZCZxdW90OywgJnF1b3Q7RWthdGVyaW5hJnF1b3Q7PSZndDsmcXVv
dDtJbmNsdWRlZCZxdW90O30gfCBSQVlZQU4tTEFCRUxTOiBBQ1E8L2N1c3RvbTE+PGxhbmd1YWdl
PkVuZ2xpc2g8L2xhbmd1YWdlPjwvcmVjb3JkPjwvQ2l0ZT48Q2l0ZT48QXV0aG9yPkp1bmlwZXI8
L0F1dGhvcj48WWVhcj4yMDEwPC9ZZWFyPjxSZWNOdW0+MTg3PC9SZWNOdW0+PHJlY29yZD48cmVj
LW51bWJlcj4xODc8L3JlYy1udW1iZXI+PGZvcmVpZ24ta2V5cz48a2V5IGFwcD0iRU4iIGRiLWlk
PSJ4c2U5c3M5dDhhOTlkdWVydnhoeGV3ZjUwZXNzMmVhZXp6d3YiIHRpbWVzdGFtcD0iMTY2NTky
NTE2NiI+MTg3PC9rZXk+PC9mb3JlaWduLWtleXM+PHJlZi10eXBlIG5hbWU9IkpvdXJuYWwgQXJ0
aWNsZSI+MTc8L3JlZi10eXBlPjxjb250cmlidXRvcnM+PGF1dGhvcnM+PGF1dGhvcj5KdW5pcGVy
LCBFIEY8L2F1dGhvcj48YXV0aG9yPkdydWZmeWRkLUpvbmVzLCBLPC9hdXRob3I+PGF1dGhvcj5X
YXJkLCBTPC9hdXRob3I+PGF1dGhvcj5TdmVuc3NvbiwgSy48L2F1dGhvcj48L2F1dGhvcnM+PC9j
b250cmlidXRvcnM+PGF1dGgtYWRkcmVzcz5bSnVuaXBlciwgRS4gRi5dIE1jTWFzdGVyIFVuaXYs
IERlcHQgQ2xpbiBFcGlkZW1pb2wgJmFtcDsgQmlvc3RhdCwgSGFtaWx0b24sIE9OLCBDYW5hZGEu
IFtHcnVmZnlkZC1Kb25lcywgSy5dIFVuaXYgQmF0aCwgQmF0aCBCQTIgN0FZLCBBdm9uLCBFbmds
YW5kLiBbR3J1ZmZ5ZGQtSm9uZXMsIEsuXSBVbml2IEFiZXJkZWVuLCBEZXB0IFByaW1hcnkgQ2Fy
ZSBSZXNwIE1lZCwgQWJlcmRlZW4sIFNjb3RsYW5kLiBbU3ZlbnNzb24sIEsuXSBIRU9SIENvbnN1
bHRpbmcsIEx1bmQsIFN3ZWRlbi4gSnVuaXBlciwgRUYgKGNvcnJlc3BvbmRpbmcgYXV0aG9yKSwg
MjAgTWFyY3VzZSBGaWVsZHMsIEJvc2hhbSBQTzE4IDhOQSwgVyBTdXNzZXgsIEVuZ2xhbmQuIGp1
bmlwZXJAcW9sdGVjaC5jby51azwvYXV0aC1hZGRyZXNzPjx0aXRsZXM+PHRpdGxlPkFzdGhtYSBD
b250cm9sIFF1ZXN0aW9ubmFpcmUgaW4gY2hpbGRyZW46IHZhbGlkYXRpb24sIG1lYXN1cmVtZW50
IHByb3BlcnRpZXMsIGludGVycHJldGF0aW9uPC90aXRsZT48c2Vjb25kYXJ5LXRpdGxlPkV1cm9w
ZWFuIFJlc3BpcmF0b3J5IEpvdXJuYWw8L3NlY29uZGFyeS10aXRsZT48L3RpdGxlcz48cGVyaW9k
aWNhbD48ZnVsbC10aXRsZT5FdXJvcGVhbiBSZXNwaXJhdG9yeSBKb3VybmFsPC9mdWxsLXRpdGxl
PjwvcGVyaW9kaWNhbD48cGFnZXM+MTQxMC0xNDE2PC9wYWdlcz48dm9sdW1lPjM2PC92b2x1bWU+
PG51bWJlcj42PC9udW1iZXI+PGtleXdvcmRzPjxrZXl3b3JkPkFzdGhtYSBjb250cm9sPC9rZXl3
b3JkPjxrZXl3b3JkPm1lYXN1cmVtZW50PC9rZXl3b3JkPjxrZXl3b3JkPm91dGNvbWUgcXVlc3Rp
b25uYWlyZTwva2V5d29yZD48a2V5d29yZD5wYWVkaWF0cmljIGFzdGhtYTwva2V5d29yZD48a2V5
d29yZD5RVUFMSVRZLU9GLUxJRkU8L2tleXdvcmQ+PGtleXdvcmQ+UXVlc3Rpb25uYWlyZXM8L2tl
eXdvcmQ+PGtleXdvcmQ+QXN0aG1hPC9rZXl3b3JkPjxrZXl3b3JkPk9ubHkgQ2hpbGQ8L2tleXdv
cmQ+PGtleXdvcmQ+Q2hpbGQ8L2tleXdvcmQ+PC9rZXl3b3Jkcz48ZGF0ZXM+PHllYXI+MjAxMDwv
eWVhcj48cHViLWRhdGVzPjxkYXRlPkRlYzwvZGF0ZT48L3B1Yi1kYXRlcz48L2RhdGVzPjxpc2Ju
PjA5MDMtMTkzNjwvaXNibj48YWNjZXNzaW9uLW51bT5XT1M6MDAwMjg0NzY1NjAwMDI2PC9hY2Nl
c3Npb24tbnVtPjx1cmxzPjxyZWxhdGVkLXVybHM+PHVybD5odHRwczovL2Vyai5lcnNqb3VybmFs
cy5jb20vY29udGVudC9lcmovMzYvNi8xNDEwLmZ1bGwucGRmPC91cmw+PC9yZWxhdGVkLXVybHM+
PC91cmxzPjxjdXN0b20xPlJBWVlBTi1JTkNMVVNJT046IHsmcXVvdDtBbm5hJnF1b3Q7PSZndDsm
cXVvdDtJbmNsdWRlZCZxdW90OywgJnF1b3Q7RWthdGVyaW5hJnF1b3Q7PSZndDsmcXVvdDtJbmNs
dWRlZCZxdW90O30gfCBSQVlZQU4tTEFCRUxTOiBBQ1E8L2N1c3RvbTE+PGxhbmd1YWdlPkVuZ2xp
c2g8L2xhbmd1YWdlPjwvcmVjb3JkPjwvQ2l0ZT48Q2l0ZT48QXV0aG9yPkp1bmlwZXI8L0F1dGhv
cj48WWVhcj4yMDA3PC9ZZWFyPjxSZWNOdW0+NDI8L1JlY051bT48cmVjb3JkPjxyZWMtbnVtYmVy
PjQyPC9yZWMtbnVtYmVyPjxmb3JlaWduLWtleXM+PGtleSBhcHA9IkVOIiBkYi1pZD0ieHNlOXNz
OXQ4YTk5ZHVlcnZ4aHhld2Y1MGVzczJlYWV6end2IiB0aW1lc3RhbXA9IjE2MzE3Mzc1MjciPjQy
PC9rZXk+PC9mb3JlaWduLWtleXM+PHJlZi10eXBlIG5hbWU9IkpvdXJuYWwgQXJ0aWNsZSI+MTc8
L3JlZi10eXBlPjxjb250cmlidXRvcnM+PGF1dGhvcnM+PGF1dGhvcj5KdW5pcGVyLCBFLiBGLjwv
YXV0aG9yPjxhdXRob3I+R3J1ZmZ5ZGQtSm9uZXMsIEsuPC9hdXRob3I+PGF1dGhvcj5XYXJkLCBT
LjwvYXV0aG9yPjxhdXRob3I+VGhvbWFzLCBNLjwvYXV0aG9yPjwvYXV0aG9ycz48L2NvbnRyaWJ1
dG9ycz48YXV0aC1hZGRyZXNzPihIYW1pbHRvbiwgT04sIENhbmFkYTsgQmF0aCwgQm94LCBXaWx0
c2hpcmUsIEFiZXJkZWVuLCBVbml0ZWQgS2luZ2RvbSk8L2F1dGgtYWRkcmVzcz48dGl0bGVzPjx0
aXRsZT5EZXZlbG9waW5nIGFuIGludGVydmlld2VyLWFkbWluaXN0ZXJlZCB2ZXJzaW9uIG9mIHRo
ZSBhc3RobWEgY29udHJvbCBxdWVzdGlvbm5haXJlIChBQ1EpIGZvciBjaGlsZHJlbiDiiaQxMCB5
ZWFycy48L3RpdGxlPjxzZWNvbmRhcnktdGl0bGU+RXVyIFJlc3BpciBKIDwvc2Vjb25kYXJ5LXRp
dGxlPjwvdGl0bGVzPjxwYWdlcz4yMjc0PC9wYWdlcz48dm9sdW1lPjMwPC92b2x1bWU+PG51bWJl
cj5TdXBwbC4gNTE8L251bWJlcj48ZGF0ZXM+PHllYXI+MjAwNzwveWVhcj48L2RhdGVzPjx1cmxz
PjwvdXJscz48L3JlY29yZD48L0NpdGU+PC9FbmROb3RlPgB=
</w:fldData>
              </w:fldChar>
            </w:r>
            <w:r w:rsidR="00463A02">
              <w:rPr>
                <w:sz w:val="20"/>
                <w:szCs w:val="20"/>
              </w:rPr>
              <w:instrText xml:space="preserve"> ADDIN EN.CITE </w:instrText>
            </w:r>
            <w:r w:rsidR="00463A02">
              <w:rPr>
                <w:sz w:val="20"/>
                <w:szCs w:val="20"/>
              </w:rPr>
              <w:fldChar w:fldCharType="begin">
                <w:fldData xml:space="preserve">PEVuZE5vdGU+PENpdGU+PEF1dGhvcj5KdW5pcGVyPC9BdXRob3I+PFllYXI+MTk5OTwvWWVhcj48
UmVjTnVtPjE4NDwvUmVjTnVtPjxEaXNwbGF5VGV4dD48c3R5bGUgZmFjZT0ic3VwZXJzY3JpcHQi
PjU4LDYwLDYxLDEwNzwvc3R5bGU+PC9EaXNwbGF5VGV4dD48cmVjb3JkPjxyZWMtbnVtYmVyPjE4
NDwvcmVjLW51bWJlcj48Zm9yZWlnbi1rZXlzPjxrZXkgYXBwPSJFTiIgZGItaWQ9InhzZTlzczl0
OGE5OWR1ZXJ2eGh4ZXdmNTBlc3MyZWFlenp3diIgdGltZXN0YW1wPSIxNjY1OTI1MTY2Ij4xODQ8
L2tleT48L2ZvcmVpZ24ta2V5cz48cmVmLXR5cGUgbmFtZT0iSm91cm5hbCBBcnRpY2xlIj4xNzwv
cmVmLXR5cGU+PGNvbnRyaWJ1dG9ycz48YXV0aG9ycz48YXV0aG9yPkp1bmlwZXIsIEUgRjwvYXV0
aG9yPjxhdXRob3I+TyZhcG9zO0J5cm5lLCBQIE08L2F1dGhvcj48YXV0aG9yPkd1eWF0dCwgRyBI
PC9hdXRob3I+PGF1dGhvcj5GZXJyaWUsIFAuIEouPC9hdXRob3I+PGF1dGhvcj5LaW5nLCBELiBS
LjwvYXV0aG9yPjwvYXV0aG9ycz48L2NvbnRyaWJ1dG9ycz48YXV0aC1hZGRyZXNzPkp1bmlwZXIs
IEUgRi4gRGVwdCBvZiBDbGluaWNhbCBFcGlkZW1pb2xvZ3kgYW5kIEJpb3N0YXRpc3RpY3MsIE1j
TWFzdGVyIFVuaXZlcnNpdHkgRmFjdWx0eSBvZiBIZWFsdGggU2NpZW5jZXMsIEhhbWlsdG9uLCBP
bnRhcmlvLCBDYW5hZGEuPC9hdXRoLWFkZHJlc3M+PHRpdGxlcz48dGl0bGU+RGV2ZWxvcG1lbnQg
YW5kIHZhbGlkYXRpb24gb2YgYSBxdWVzdGlvbm5haXJlIHRvIG1lYXN1cmUgYXN0aG1hIGNvbnRy
b2w8L3RpdGxlPjxzZWNvbmRhcnktdGl0bGU+RXVyb3BlYW4gUmVzcGlyYXRvcnkgSm91cm5hbDwv
c2Vjb25kYXJ5LXRpdGxlPjwvdGl0bGVzPjxwZXJpb2RpY2FsPjxmdWxsLXRpdGxlPkV1cm9wZWFu
IFJlc3BpcmF0b3J5IEpvdXJuYWw8L2Z1bGwtdGl0bGU+PC9wZXJpb2RpY2FsPjxwYWdlcz45MDIt
NzwvcGFnZXM+PHZvbHVtZT4xNDwvdm9sdW1lPjxudW1iZXI+NDwvbnVtYmVyPjxrZXl3b3Jkcz48
a2V5d29yZD5BZG9sZXNjZW50PC9rZXl3b3JkPjxrZXl3b3JkPkFkdWx0PC9rZXl3b3JkPjxrZXl3
b3JkPkFnZWQ8L2tleXdvcmQ+PGtleXdvcmQ+KkFzdGhtYS9kaSBbRGlhZ25vc2lzXTwva2V5d29y
ZD48a2V5d29yZD5Bc3RobWEvcHAgW1BoeXNpb3BhdGhvbG9neV08L2tleXdvcmQ+PGtleXdvcmQ+
Q3Jvc3MtU2VjdGlvbmFsIFN0dWRpZXM8L2tleXdvcmQ+PGtleXdvcmQ+RmVtYWxlPC9rZXl3b3Jk
PjxrZXl3b3JkPipIZWFsdGggU3RhdHVzIEluZGljYXRvcnM8L2tleXdvcmQ+PGtleXdvcmQ+SHVt
YW5zPC9rZXl3b3JkPjxrZXl3b3JkPk1hbGU8L2tleXdvcmQ+PGtleXdvcmQ+TWlkZGxlIEFnZWQ8
L2tleXdvcmQ+PGtleXdvcmQ+UXVhbGl0eSBvZiBMaWZlPC9rZXl3b3JkPjxrZXl3b3JkPlJlcHJv
ZHVjaWJpbGl0eSBvZiBSZXN1bHRzPC9rZXl3b3JkPjxrZXl3b3JkPipTdXJ2ZXlzIGFuZCBRdWVz
dGlvbm5haXJlczwva2V5d29yZD48a2V5d29yZD5RdWVzdGlvbm5haXJlczwva2V5d29yZD48a2V5
d29yZD5Bc3RobWE8L2tleXdvcmQ+PC9rZXl3b3Jkcz48ZGF0ZXM+PHllYXI+MTk5OTwveWVhcj48
cHViLWRhdGVzPjxkYXRlPk9jdDwvZGF0ZT48L3B1Yi1kYXRlcz48L2RhdGVzPjxpc2JuPjA5MDMt
MTkzNjwvaXNibj48YWNjZXNzaW9uLW51bT4xMDU3MzI0MDwvYWNjZXNzaW9uLW51bT48dXJscz48
cmVsYXRlZC11cmxzPjx1cmw+aHR0cHM6Ly9vdmlkc3Aub3ZpZC5jb20vb3ZpZHdlYi5jZ2k/VD1K
UyZhbXA7Q1NDPVkmYW1wO05FV1M9TiZhbXA7UEFHRT1mdWxsdGV4dCZhbXA7RD1tZWQ0JmFtcDtB
Tj0xMDU3MzI0MCBodHRwOi8vcmVzb2x2ZXIuZWJzY29ob3N0LmNvbS9vcGVudXJsP2lzc249MDkw
MzE5MzYmYW1wO1ZvbHVtZT0xNCZhbXA7aXNzdWU9NCZhbXA7c3BhZ2U9OTAyJmFtcDt0aXRsZT1E
ZXZlbG9wbWVudCthbmQrdmFsaWRhdGlvbitvZithK3F1ZXN0aW9ubmFpcmUrdG8rbWVhc3VyZSth
c3RobWErY29udHJvbC4mYW1wO3llYXI9MTk5OSZhbXA7YXVsYXN0PUp1bmlwZXI8L3VybD48dXJs
Pmh0dHBzOi8vZXJqLmVyc2pvdXJuYWxzLmNvbS9jb250ZW50L2Vyai8xNC80LzkwMi5mdWxsLnBk
ZjwvdXJsPjwvcmVsYXRlZC11cmxzPjwvdXJscz48Y3VzdG9tMT5SQVlZQU4tSU5DTFVTSU9OOiB7
JnF1b3Q7QW5uYSZxdW90Oz0mZ3Q7JnF1b3Q7SW5jbHVkZWQmcXVvdDssICZxdW90O0VrYXRlcmlu
YSZxdW90Oz0mZ3Q7JnF1b3Q7SW5jbHVkZWQmcXVvdDt9IHwgUkFZWUFOLUxBQkVMUzogQUNRPC9j
dXN0b20xPjxsYW5ndWFnZT5FbmdsaXNoPC9sYW5ndWFnZT48L3JlY29yZD48L0NpdGU+PENpdGU+
PEF1dGhvcj5XeXJ3aWNoPC9BdXRob3I+PFllYXI+MjAxMTwvWWVhcj48UmVjTnVtPjE4NjwvUmVj
TnVtPjxyZWNvcmQ+PHJlYy1udW1iZXI+MTg2PC9yZWMtbnVtYmVyPjxmb3JlaWduLWtleXM+PGtl
eSBhcHA9IkVOIiBkYi1pZD0ieHNlOXNzOXQ4YTk5ZHVlcnZ4aHhld2Y1MGVzczJlYWV6end2IiB0
aW1lc3RhbXA9IjE2NjU5MjUxNjYiPjE4Njwva2V5PjwvZm9yZWlnbi1rZXlzPjxyZWYtdHlwZSBu
YW1lPSJKb3VybmFsIEFydGljbGUiPjE3PC9yZWYtdHlwZT48Y29udHJpYnV0b3JzPjxhdXRob3Jz
PjxhdXRob3I+V3lyd2ljaCwgSyBXPC9hdXRob3I+PGF1dGhvcj5LaGFuLCBTIEE8L2F1dGhvcj48
YXV0aG9yPk5hdmFyYXRuYW0sIFA8L2F1dGhvcj48YXV0aG9yPk5vbHRlLCBILjwvYXV0aG9yPjxh
dXRob3I+R2F0ZXMsIEQuIEYuLCBKci48L2F1dGhvcj48L2F1dGhvcnM+PC9jb250cmlidXRvcnM+
PGF1dGgtYWRkcmVzcz5XeXJ3aWNoLCBLYXRobGVlbiBXLiBVbml0ZWQgQmlvU291cmNlIENvcnBv
cmF0aW9uLCA3MTAxIFdpc2NvbnNpbiBBdmVudWUsIFN1aXRlIDYwMCwgQmV0aGVzZGEsIE1EIDIw
ODE0LCBVU0EuIGthdGh5Lnd5cndpY2hAdW5pdGVkYmlvc291cmNlLmNvbTwvYXV0aC1hZGRyZXNz
Pjx0aXRsZXM+PHRpdGxlPlZhbGlkYXRpb24gYW5kIGFncmVlbWVudCBhY3Jvc3MgZm91ciB2ZXJz
aW9ucyBvZiB0aGUgYXN0aG1hIGNvbnRyb2wgcXVlc3Rpb25uYWlyZSBpbiBwYXRpZW50cyB3aXRo
IHBlcnNpc3RlbnQgYXN0aG1hPC90aXRsZT48c2Vjb25kYXJ5LXRpdGxlPlJlc3BpcmF0b3J5IE1l
ZGljaW5lPC9zZWNvbmRhcnktdGl0bGU+PC90aXRsZXM+PHBlcmlvZGljYWw+PGZ1bGwtdGl0bGU+
UmVzcGlyYXRvcnkgTWVkaWNpbmU8L2Z1bGwtdGl0bGU+PC9wZXJpb2RpY2FsPjxwYWdlcz42OTgt
NzEyPC9wYWdlcz48dm9sdW1lPjEwNTwvdm9sdW1lPjxudW1iZXI+NTwvbnVtYmVyPjxrZXl3b3Jk
cz48a2V5d29yZD5BZG9sZXNjZW50PC9rZXl3b3JkPjxrZXl3b3JkPkFkdWx0PC9rZXl3b3JkPjxr
ZXl3b3JkPipBbnRpLUFzdGhtYXRpYyBBZ2VudHMvdHUgW1RoZXJhcGV1dGljIFVzZV08L2tleXdv
cmQ+PGtleXdvcmQ+KkFzdGhtYS9kdCBbRHJ1ZyBUaGVyYXB5XTwva2V5d29yZD48a2V5d29yZD5B
c3RobWEvZXAgW0VwaWRlbWlvbG9neV08L2tleXdvcmQ+PGtleXdvcmQ+QXN0aG1hL3B4IFtQc3lj
aG9sb2d5XTwva2V5d29yZD48a2V5d29yZD5DaGlsZDwva2V5d29yZD48a2V5d29yZD5DbGluaWNh
bCBUcmlhbHMsIFBoYXNlIElJSSBhcyBUb3BpYzwva2V5d29yZD48a2V5d29yZD5GZW1hbGU8L2tl
eXdvcmQ+PGtleXdvcmQ+SGVhbHRoIFN0YXR1cyBJbmRpY2F0b3JzPC9rZXl3b3JkPjxrZXl3b3Jk
Pkh1bWFuczwva2V5d29yZD48a2V5d29yZD5NYWxlPC9rZXl3b3JkPjxrZXl3b3JkPk11bHRpY2Vu
dGVyIFN0dWRpZXMgYXMgVG9waWM8L2tleXdvcmQ+PGtleXdvcmQ+UHN5Y2hvbWV0cmljczwva2V5
d29yZD48a2V5d29yZD5RdWFsaXR5IG9mIExpZmUvcHggW1BzeWNob2xvZ3ldPC9rZXl3b3JkPjxr
ZXl3b3JkPlJhbmRvbWl6ZWQgQ29udHJvbGxlZCBUcmlhbHMgYXMgVG9waWM8L2tleXdvcmQ+PGtl
eXdvcmQ+U2V2ZXJpdHkgb2YgSWxsbmVzcyBJbmRleDwva2V5d29yZD48a2V5d29yZD4qU3VydmV5
cyBhbmQgUXVlc3Rpb25uYWlyZXM8L2tleXdvcmQ+PGtleXdvcmQ+VHJlYXRtZW50IE91dGNvbWU8
L2tleXdvcmQ+PGtleXdvcmQ+WW91bmcgQWR1bHQ8L2tleXdvcmQ+PGtleXdvcmQ+MCAoQW50aS1B
c3RobWF0aWMgQWdlbnRzKTwva2V5d29yZD48a2V5d29yZD5RdWVzdGlvbm5haXJlczwva2V5d29y
ZD48a2V5d29yZD5Bc3RobWE8L2tleXdvcmQ+PC9rZXl3b3Jkcz48ZGF0ZXM+PHllYXI+MjAxMTwv
eWVhcj48cHViLWRhdGVzPjxkYXRlPk1heTwvZGF0ZT48L3B1Yi1kYXRlcz48L2RhdGVzPjxpc2Ju
PjE1MzItMzA2NDwvaXNibj48YWNjZXNzaW9uLW51bT4yMTE0NjM4OTwvYWNjZXNzaW9uLW51bT48
dXJscz48cmVsYXRlZC11cmxzPjx1cmw+aHR0cHM6Ly9vdmlkc3Aub3ZpZC5jb20vb3ZpZHdlYi5j
Z2k/VD1KUyZhbXA7Q1NDPVkmYW1wO05FV1M9TiZhbXA7UEFHRT1mdWxsdGV4dCZhbXA7RD1tZWQ4
JmFtcDtBTj0yMTE0NjM4OSBodHRwOi8vcmVzb2x2ZXIuZWJzY29ob3N0LmNvbS9vcGVudXJsP2lz
c249MDk1NDYxMTEmYW1wO1ZvbHVtZT0xMDUmYW1wO2lzc3VlPTUmYW1wO3NwYWdlPTY5OCZhbXA7
dGl0bGU9VmFsaWRhdGlvbithbmQrYWdyZWVtZW50K2Fjcm9zcytmb3VyK3ZlcnNpb25zK29mK3Ro
ZSthc3RobWErY29udHJvbCtxdWVzdGlvbm5haXJlK2luK3BhdGllbnRzK3dpdGgrcGVyc2lzdGVu
dCthc3RobWEuJmFtcDt5ZWFyPTIwMTEmYW1wO2F1bGFzdD1XeXJ3aWNoPC91cmw+PC9yZWxhdGVk
LXVybHM+PC91cmxzPjxjdXN0b20xPlJBWVlBTi1JTkNMVVNJT046IHsmcXVvdDtBbm5hJnF1b3Q7
PSZndDsmcXVvdDtJbmNsdWRlZCZxdW90OywgJnF1b3Q7RWthdGVyaW5hJnF1b3Q7PSZndDsmcXVv
dDtJbmNsdWRlZCZxdW90O30gfCBSQVlZQU4tTEFCRUxTOiBBQ1E8L2N1c3RvbTE+PGxhbmd1YWdl
PkVuZ2xpc2g8L2xhbmd1YWdlPjwvcmVjb3JkPjwvQ2l0ZT48Q2l0ZT48QXV0aG9yPkp1bmlwZXI8
L0F1dGhvcj48WWVhcj4yMDEwPC9ZZWFyPjxSZWNOdW0+MTg3PC9SZWNOdW0+PHJlY29yZD48cmVj
LW51bWJlcj4xODc8L3JlYy1udW1iZXI+PGZvcmVpZ24ta2V5cz48a2V5IGFwcD0iRU4iIGRiLWlk
PSJ4c2U5c3M5dDhhOTlkdWVydnhoeGV3ZjUwZXNzMmVhZXp6d3YiIHRpbWVzdGFtcD0iMTY2NTky
NTE2NiI+MTg3PC9rZXk+PC9mb3JlaWduLWtleXM+PHJlZi10eXBlIG5hbWU9IkpvdXJuYWwgQXJ0
aWNsZSI+MTc8L3JlZi10eXBlPjxjb250cmlidXRvcnM+PGF1dGhvcnM+PGF1dGhvcj5KdW5pcGVy
LCBFIEY8L2F1dGhvcj48YXV0aG9yPkdydWZmeWRkLUpvbmVzLCBLPC9hdXRob3I+PGF1dGhvcj5X
YXJkLCBTPC9hdXRob3I+PGF1dGhvcj5TdmVuc3NvbiwgSy48L2F1dGhvcj48L2F1dGhvcnM+PC9j
b250cmlidXRvcnM+PGF1dGgtYWRkcmVzcz5bSnVuaXBlciwgRS4gRi5dIE1jTWFzdGVyIFVuaXYs
IERlcHQgQ2xpbiBFcGlkZW1pb2wgJmFtcDsgQmlvc3RhdCwgSGFtaWx0b24sIE9OLCBDYW5hZGEu
IFtHcnVmZnlkZC1Kb25lcywgSy5dIFVuaXYgQmF0aCwgQmF0aCBCQTIgN0FZLCBBdm9uLCBFbmds
YW5kLiBbR3J1ZmZ5ZGQtSm9uZXMsIEsuXSBVbml2IEFiZXJkZWVuLCBEZXB0IFByaW1hcnkgQ2Fy
ZSBSZXNwIE1lZCwgQWJlcmRlZW4sIFNjb3RsYW5kLiBbU3ZlbnNzb24sIEsuXSBIRU9SIENvbnN1
bHRpbmcsIEx1bmQsIFN3ZWRlbi4gSnVuaXBlciwgRUYgKGNvcnJlc3BvbmRpbmcgYXV0aG9yKSwg
MjAgTWFyY3VzZSBGaWVsZHMsIEJvc2hhbSBQTzE4IDhOQSwgVyBTdXNzZXgsIEVuZ2xhbmQuIGp1
bmlwZXJAcW9sdGVjaC5jby51azwvYXV0aC1hZGRyZXNzPjx0aXRsZXM+PHRpdGxlPkFzdGhtYSBD
b250cm9sIFF1ZXN0aW9ubmFpcmUgaW4gY2hpbGRyZW46IHZhbGlkYXRpb24sIG1lYXN1cmVtZW50
IHByb3BlcnRpZXMsIGludGVycHJldGF0aW9uPC90aXRsZT48c2Vjb25kYXJ5LXRpdGxlPkV1cm9w
ZWFuIFJlc3BpcmF0b3J5IEpvdXJuYWw8L3NlY29uZGFyeS10aXRsZT48L3RpdGxlcz48cGVyaW9k
aWNhbD48ZnVsbC10aXRsZT5FdXJvcGVhbiBSZXNwaXJhdG9yeSBKb3VybmFsPC9mdWxsLXRpdGxl
PjwvcGVyaW9kaWNhbD48cGFnZXM+MTQxMC0xNDE2PC9wYWdlcz48dm9sdW1lPjM2PC92b2x1bWU+
PG51bWJlcj42PC9udW1iZXI+PGtleXdvcmRzPjxrZXl3b3JkPkFzdGhtYSBjb250cm9sPC9rZXl3
b3JkPjxrZXl3b3JkPm1lYXN1cmVtZW50PC9rZXl3b3JkPjxrZXl3b3JkPm91dGNvbWUgcXVlc3Rp
b25uYWlyZTwva2V5d29yZD48a2V5d29yZD5wYWVkaWF0cmljIGFzdGhtYTwva2V5d29yZD48a2V5
d29yZD5RVUFMSVRZLU9GLUxJRkU8L2tleXdvcmQ+PGtleXdvcmQ+UXVlc3Rpb25uYWlyZXM8L2tl
eXdvcmQ+PGtleXdvcmQ+QXN0aG1hPC9rZXl3b3JkPjxrZXl3b3JkPk9ubHkgQ2hpbGQ8L2tleXdv
cmQ+PGtleXdvcmQ+Q2hpbGQ8L2tleXdvcmQ+PC9rZXl3b3Jkcz48ZGF0ZXM+PHllYXI+MjAxMDwv
eWVhcj48cHViLWRhdGVzPjxkYXRlPkRlYzwvZGF0ZT48L3B1Yi1kYXRlcz48L2RhdGVzPjxpc2Ju
PjA5MDMtMTkzNjwvaXNibj48YWNjZXNzaW9uLW51bT5XT1M6MDAwMjg0NzY1NjAwMDI2PC9hY2Nl
c3Npb24tbnVtPjx1cmxzPjxyZWxhdGVkLXVybHM+PHVybD5odHRwczovL2Vyai5lcnNqb3VybmFs
cy5jb20vY29udGVudC9lcmovMzYvNi8xNDEwLmZ1bGwucGRmPC91cmw+PC9yZWxhdGVkLXVybHM+
PC91cmxzPjxjdXN0b20xPlJBWVlBTi1JTkNMVVNJT046IHsmcXVvdDtBbm5hJnF1b3Q7PSZndDsm
cXVvdDtJbmNsdWRlZCZxdW90OywgJnF1b3Q7RWthdGVyaW5hJnF1b3Q7PSZndDsmcXVvdDtJbmNs
dWRlZCZxdW90O30gfCBSQVlZQU4tTEFCRUxTOiBBQ1E8L2N1c3RvbTE+PGxhbmd1YWdlPkVuZ2xp
c2g8L2xhbmd1YWdlPjwvcmVjb3JkPjwvQ2l0ZT48Q2l0ZT48QXV0aG9yPkp1bmlwZXI8L0F1dGhv
cj48WWVhcj4yMDA3PC9ZZWFyPjxSZWNOdW0+NDI8L1JlY051bT48cmVjb3JkPjxyZWMtbnVtYmVy
PjQyPC9yZWMtbnVtYmVyPjxmb3JlaWduLWtleXM+PGtleSBhcHA9IkVOIiBkYi1pZD0ieHNlOXNz
OXQ4YTk5ZHVlcnZ4aHhld2Y1MGVzczJlYWV6end2IiB0aW1lc3RhbXA9IjE2MzE3Mzc1MjciPjQy
PC9rZXk+PC9mb3JlaWduLWtleXM+PHJlZi10eXBlIG5hbWU9IkpvdXJuYWwgQXJ0aWNsZSI+MTc8
L3JlZi10eXBlPjxjb250cmlidXRvcnM+PGF1dGhvcnM+PGF1dGhvcj5KdW5pcGVyLCBFLiBGLjwv
YXV0aG9yPjxhdXRob3I+R3J1ZmZ5ZGQtSm9uZXMsIEsuPC9hdXRob3I+PGF1dGhvcj5XYXJkLCBT
LjwvYXV0aG9yPjxhdXRob3I+VGhvbWFzLCBNLjwvYXV0aG9yPjwvYXV0aG9ycz48L2NvbnRyaWJ1
dG9ycz48YXV0aC1hZGRyZXNzPihIYW1pbHRvbiwgT04sIENhbmFkYTsgQmF0aCwgQm94LCBXaWx0
c2hpcmUsIEFiZXJkZWVuLCBVbml0ZWQgS2luZ2RvbSk8L2F1dGgtYWRkcmVzcz48dGl0bGVzPjx0
aXRsZT5EZXZlbG9waW5nIGFuIGludGVydmlld2VyLWFkbWluaXN0ZXJlZCB2ZXJzaW9uIG9mIHRo
ZSBhc3RobWEgY29udHJvbCBxdWVzdGlvbm5haXJlIChBQ1EpIGZvciBjaGlsZHJlbiDiiaQxMCB5
ZWFycy48L3RpdGxlPjxzZWNvbmRhcnktdGl0bGU+RXVyIFJlc3BpciBKIDwvc2Vjb25kYXJ5LXRp
dGxlPjwvdGl0bGVzPjxwYWdlcz4yMjc0PC9wYWdlcz48dm9sdW1lPjMwPC92b2x1bWU+PG51bWJl
cj5TdXBwbC4gNTE8L251bWJlcj48ZGF0ZXM+PHllYXI+MjAwNzwveWVhcj48L2RhdGVzPjx1cmxz
PjwvdXJscz48L3JlY29yZD48L0NpdGU+PC9FbmROb3RlPgB=
</w:fldData>
              </w:fldChar>
            </w:r>
            <w:r w:rsidR="00463A02">
              <w:rPr>
                <w:sz w:val="20"/>
                <w:szCs w:val="20"/>
              </w:rPr>
              <w:instrText xml:space="preserve"> ADDIN EN.CITE.DATA </w:instrText>
            </w:r>
            <w:r w:rsidR="00463A02">
              <w:rPr>
                <w:sz w:val="20"/>
                <w:szCs w:val="20"/>
              </w:rPr>
            </w:r>
            <w:r w:rsidR="00463A02">
              <w:rPr>
                <w:sz w:val="20"/>
                <w:szCs w:val="20"/>
              </w:rPr>
              <w:fldChar w:fldCharType="end"/>
            </w:r>
            <w:r w:rsidR="00324C5E">
              <w:rPr>
                <w:sz w:val="20"/>
                <w:szCs w:val="20"/>
              </w:rPr>
            </w:r>
            <w:r w:rsidR="00324C5E">
              <w:rPr>
                <w:sz w:val="20"/>
                <w:szCs w:val="20"/>
              </w:rPr>
              <w:fldChar w:fldCharType="separate"/>
            </w:r>
            <w:r w:rsidR="00E83C39" w:rsidRPr="00E83C39">
              <w:rPr>
                <w:noProof/>
                <w:sz w:val="20"/>
                <w:szCs w:val="20"/>
                <w:vertAlign w:val="superscript"/>
              </w:rPr>
              <w:t>58,60,61,107</w:t>
            </w:r>
            <w:r w:rsidR="00324C5E">
              <w:rPr>
                <w:sz w:val="20"/>
                <w:szCs w:val="20"/>
              </w:rPr>
              <w:fldChar w:fldCharType="end"/>
            </w:r>
            <w:r w:rsidR="00324C5E" w:rsidRPr="00771F9F">
              <w:rPr>
                <w:rFonts w:ascii="Calibri" w:eastAsia="Times New Roman" w:hAnsi="Calibri" w:cs="Times New Roman"/>
                <w:sz w:val="20"/>
                <w:szCs w:val="20"/>
                <w:vertAlign w:val="superscript"/>
                <w:lang w:eastAsia="zh-CN"/>
              </w:rPr>
              <w:t>¶</w:t>
            </w:r>
            <w:r w:rsidR="00324C5E" w:rsidRPr="00197454">
              <w:rPr>
                <w:rFonts w:ascii="Calibri" w:eastAsia="Times New Roman" w:hAnsi="Calibri" w:cs="Times New Roman"/>
                <w:sz w:val="20"/>
                <w:szCs w:val="20"/>
                <w:vertAlign w:val="superscript"/>
                <w:lang w:eastAsia="zh-CN"/>
              </w:rPr>
              <w:t>†</w:t>
            </w:r>
          </w:p>
        </w:tc>
        <w:tc>
          <w:tcPr>
            <w:tcW w:w="743" w:type="dxa"/>
            <w:shd w:val="clear" w:color="auto" w:fill="FFFFFF" w:themeFill="background1"/>
            <w:vAlign w:val="center"/>
          </w:tcPr>
          <w:p w14:paraId="34F8B497"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771F9F">
              <w:rPr>
                <w:rFonts w:ascii="Calibri" w:eastAsia="Times New Roman" w:hAnsi="Calibri" w:cs="Calibri"/>
                <w:b/>
                <w:bCs/>
                <w:lang w:eastAsia="zh-CN"/>
              </w:rPr>
              <w:t>±</w:t>
            </w:r>
          </w:p>
        </w:tc>
        <w:tc>
          <w:tcPr>
            <w:tcW w:w="1064" w:type="dxa"/>
            <w:shd w:val="clear" w:color="auto" w:fill="FFFFFF" w:themeFill="background1"/>
            <w:vAlign w:val="center"/>
          </w:tcPr>
          <w:p w14:paraId="4434E5BD"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771F9F">
              <w:rPr>
                <w:rFonts w:ascii="Cambria Math" w:hAnsi="Cambria Math" w:cs="Cambria Math"/>
                <w:sz w:val="20"/>
                <w:szCs w:val="20"/>
              </w:rPr>
              <w:t>⨁</w:t>
            </w:r>
            <w:r w:rsidRPr="00771F9F">
              <w:rPr>
                <w:rFonts w:ascii="Cambria Math" w:hAnsi="Cambria Math" w:cs="Cambria Math"/>
                <w:sz w:val="16"/>
                <w:szCs w:val="16"/>
              </w:rPr>
              <w:t>◯◯◯</w:t>
            </w:r>
            <w:proofErr w:type="gramStart"/>
            <w:r w:rsidRPr="00771F9F">
              <w:rPr>
                <w:rFonts w:asciiTheme="minorHAnsi" w:hAnsiTheme="minorHAnsi" w:cstheme="minorHAnsi"/>
                <w:b/>
                <w:bCs/>
                <w:sz w:val="16"/>
                <w:szCs w:val="16"/>
                <w:vertAlign w:val="superscript"/>
              </w:rPr>
              <w:t>A,C</w:t>
            </w:r>
            <w:proofErr w:type="gramEnd"/>
          </w:p>
        </w:tc>
        <w:tc>
          <w:tcPr>
            <w:tcW w:w="774" w:type="dxa"/>
            <w:shd w:val="clear" w:color="auto" w:fill="FFFFFF" w:themeFill="background1"/>
            <w:vAlign w:val="center"/>
          </w:tcPr>
          <w:p w14:paraId="3C5E582E"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771F9F">
              <w:rPr>
                <w:rFonts w:ascii="Calibri" w:eastAsia="Times New Roman" w:hAnsi="Calibri" w:cs="Calibri"/>
                <w:b/>
                <w:bCs/>
                <w:lang w:eastAsia="zh-CN"/>
              </w:rPr>
              <w:t>-</w:t>
            </w:r>
          </w:p>
        </w:tc>
        <w:tc>
          <w:tcPr>
            <w:tcW w:w="1134" w:type="dxa"/>
            <w:shd w:val="clear" w:color="auto" w:fill="FFFFFF" w:themeFill="background1"/>
            <w:vAlign w:val="center"/>
          </w:tcPr>
          <w:p w14:paraId="0A69B25C"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771F9F">
              <w:rPr>
                <w:rFonts w:ascii="Cambria Math" w:hAnsi="Cambria Math" w:cs="Cambria Math"/>
                <w:sz w:val="20"/>
                <w:szCs w:val="20"/>
              </w:rPr>
              <w:t>⨁</w:t>
            </w:r>
            <w:r w:rsidRPr="00771F9F">
              <w:rPr>
                <w:rFonts w:ascii="Cambria Math" w:hAnsi="Cambria Math" w:cs="Cambria Math"/>
                <w:sz w:val="16"/>
                <w:szCs w:val="16"/>
              </w:rPr>
              <w:t>◯◯◯</w:t>
            </w:r>
            <w:proofErr w:type="gramStart"/>
            <w:r w:rsidRPr="00771F9F">
              <w:rPr>
                <w:rFonts w:asciiTheme="minorHAnsi" w:hAnsiTheme="minorHAnsi" w:cstheme="minorHAnsi"/>
                <w:b/>
                <w:bCs/>
                <w:sz w:val="16"/>
                <w:szCs w:val="16"/>
                <w:vertAlign w:val="superscript"/>
              </w:rPr>
              <w:t>A,B</w:t>
            </w:r>
            <w:proofErr w:type="gramEnd"/>
            <w:r w:rsidRPr="00771F9F">
              <w:rPr>
                <w:rFonts w:asciiTheme="minorHAnsi" w:hAnsiTheme="minorHAnsi" w:cstheme="minorHAnsi"/>
                <w:b/>
                <w:bCs/>
                <w:sz w:val="16"/>
                <w:szCs w:val="16"/>
                <w:vertAlign w:val="superscript"/>
              </w:rPr>
              <w:t>,C</w:t>
            </w:r>
          </w:p>
        </w:tc>
        <w:tc>
          <w:tcPr>
            <w:tcW w:w="709" w:type="dxa"/>
            <w:shd w:val="clear" w:color="auto" w:fill="FFFFFF" w:themeFill="background1"/>
            <w:vAlign w:val="center"/>
          </w:tcPr>
          <w:p w14:paraId="13EC1824"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771F9F">
              <w:rPr>
                <w:rFonts w:ascii="Calibri" w:eastAsia="Times New Roman" w:hAnsi="Calibri" w:cs="Calibri"/>
                <w:b/>
                <w:bCs/>
                <w:lang w:eastAsia="zh-CN"/>
              </w:rPr>
              <w:t>+</w:t>
            </w:r>
          </w:p>
        </w:tc>
        <w:tc>
          <w:tcPr>
            <w:tcW w:w="1134" w:type="dxa"/>
            <w:shd w:val="clear" w:color="auto" w:fill="FFFFFF" w:themeFill="background1"/>
            <w:vAlign w:val="center"/>
          </w:tcPr>
          <w:p w14:paraId="6366D0B4"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771F9F">
              <w:rPr>
                <w:rFonts w:ascii="Cambria Math" w:hAnsi="Cambria Math" w:cs="Cambria Math"/>
                <w:sz w:val="20"/>
                <w:szCs w:val="20"/>
                <w:lang w:eastAsia="zh-CN"/>
              </w:rPr>
              <w:t>⨁⨁</w:t>
            </w:r>
            <w:r w:rsidRPr="00771F9F">
              <w:rPr>
                <w:rFonts w:ascii="Cambria Math" w:hAnsi="Cambria Math" w:cs="Cambria Math"/>
                <w:sz w:val="16"/>
                <w:szCs w:val="16"/>
                <w:lang w:eastAsia="zh-CN"/>
              </w:rPr>
              <w:t>◯◯</w:t>
            </w:r>
            <w:proofErr w:type="gramStart"/>
            <w:r w:rsidRPr="00771F9F">
              <w:rPr>
                <w:rFonts w:asciiTheme="minorHAnsi" w:hAnsiTheme="minorHAnsi" w:cstheme="minorHAnsi"/>
                <w:b/>
                <w:bCs/>
                <w:sz w:val="16"/>
                <w:szCs w:val="16"/>
                <w:vertAlign w:val="superscript"/>
              </w:rPr>
              <w:t>A,C</w:t>
            </w:r>
            <w:proofErr w:type="gramEnd"/>
          </w:p>
        </w:tc>
        <w:tc>
          <w:tcPr>
            <w:tcW w:w="709" w:type="dxa"/>
            <w:shd w:val="clear" w:color="auto" w:fill="FFFFFF" w:themeFill="background1"/>
            <w:vAlign w:val="center"/>
          </w:tcPr>
          <w:p w14:paraId="7A6168FF"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771F9F">
              <w:rPr>
                <w:rFonts w:ascii="Calibri" w:eastAsia="Times New Roman" w:hAnsi="Calibri" w:cs="Calibri"/>
                <w:b/>
                <w:bCs/>
                <w:lang w:eastAsia="zh-CN"/>
              </w:rPr>
              <w:t>+</w:t>
            </w:r>
          </w:p>
        </w:tc>
        <w:tc>
          <w:tcPr>
            <w:tcW w:w="1134" w:type="dxa"/>
            <w:shd w:val="clear" w:color="auto" w:fill="FFFFFF" w:themeFill="background1"/>
            <w:vAlign w:val="center"/>
          </w:tcPr>
          <w:p w14:paraId="0605F627"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b/>
                <w:bCs/>
                <w:sz w:val="20"/>
                <w:szCs w:val="20"/>
                <w:lang w:eastAsia="zh-CN"/>
              </w:rPr>
            </w:pPr>
            <w:r w:rsidRPr="00771F9F">
              <w:rPr>
                <w:rFonts w:ascii="Cambria Math" w:hAnsi="Cambria Math" w:cs="Cambria Math"/>
                <w:sz w:val="20"/>
                <w:szCs w:val="20"/>
                <w:lang w:eastAsia="zh-CN"/>
              </w:rPr>
              <w:t>⨁⨁</w:t>
            </w:r>
            <w:r w:rsidRPr="00771F9F">
              <w:rPr>
                <w:rFonts w:ascii="Cambria Math" w:hAnsi="Cambria Math" w:cs="Cambria Math"/>
                <w:sz w:val="16"/>
                <w:szCs w:val="16"/>
                <w:lang w:eastAsia="zh-CN"/>
              </w:rPr>
              <w:t>◯◯</w:t>
            </w:r>
            <w:r w:rsidRPr="00771F9F">
              <w:rPr>
                <w:rFonts w:asciiTheme="minorHAnsi" w:hAnsiTheme="minorHAnsi" w:cstheme="minorHAnsi"/>
                <w:b/>
                <w:bCs/>
                <w:sz w:val="16"/>
                <w:szCs w:val="16"/>
                <w:vertAlign w:val="superscript"/>
              </w:rPr>
              <w:t>C</w:t>
            </w:r>
          </w:p>
        </w:tc>
        <w:tc>
          <w:tcPr>
            <w:tcW w:w="709" w:type="dxa"/>
            <w:shd w:val="clear" w:color="auto" w:fill="FFFFFF" w:themeFill="background1"/>
            <w:vAlign w:val="center"/>
          </w:tcPr>
          <w:p w14:paraId="2DC0DEDB" w14:textId="77777777" w:rsidR="00915688" w:rsidRPr="00AD229E"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AD229E">
              <w:rPr>
                <w:rFonts w:ascii="Calibri" w:eastAsia="Times New Roman" w:hAnsi="Calibri" w:cs="Calibri"/>
                <w:b/>
                <w:bCs/>
                <w:lang w:eastAsia="zh-CN"/>
              </w:rPr>
              <w:t>+</w:t>
            </w:r>
          </w:p>
        </w:tc>
        <w:tc>
          <w:tcPr>
            <w:tcW w:w="1134" w:type="dxa"/>
            <w:shd w:val="clear" w:color="auto" w:fill="FFFFFF" w:themeFill="background1"/>
            <w:vAlign w:val="center"/>
          </w:tcPr>
          <w:p w14:paraId="5B32433C"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r w:rsidRPr="00771F9F">
              <w:rPr>
                <w:rFonts w:ascii="Cambria Math" w:hAnsi="Cambria Math" w:cs="Cambria Math"/>
                <w:sz w:val="20"/>
                <w:szCs w:val="20"/>
              </w:rPr>
              <w:t>⨁</w:t>
            </w:r>
            <w:r w:rsidRPr="00771F9F">
              <w:rPr>
                <w:rFonts w:ascii="Cambria Math" w:hAnsi="Cambria Math" w:cs="Cambria Math"/>
                <w:sz w:val="16"/>
                <w:szCs w:val="16"/>
              </w:rPr>
              <w:t>◯◯◯</w:t>
            </w:r>
            <w:proofErr w:type="gramStart"/>
            <w:r w:rsidRPr="00771F9F">
              <w:rPr>
                <w:rFonts w:asciiTheme="minorHAnsi" w:hAnsiTheme="minorHAnsi" w:cstheme="minorHAnsi"/>
                <w:b/>
                <w:bCs/>
                <w:sz w:val="16"/>
                <w:szCs w:val="16"/>
                <w:vertAlign w:val="superscript"/>
              </w:rPr>
              <w:t>B,C</w:t>
            </w:r>
            <w:proofErr w:type="gramEnd"/>
          </w:p>
        </w:tc>
        <w:tc>
          <w:tcPr>
            <w:tcW w:w="708" w:type="dxa"/>
            <w:tcBorders>
              <w:bottom w:val="single" w:sz="4" w:space="0" w:color="auto"/>
            </w:tcBorders>
            <w:shd w:val="clear" w:color="auto" w:fill="FFFFFF" w:themeFill="background1"/>
            <w:vAlign w:val="center"/>
          </w:tcPr>
          <w:p w14:paraId="324A402C"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771F9F">
              <w:rPr>
                <w:rFonts w:ascii="Calibri" w:eastAsia="Times New Roman" w:hAnsi="Calibri" w:cs="Calibri"/>
                <w:b/>
                <w:bCs/>
                <w:lang w:eastAsia="zh-CN"/>
              </w:rPr>
              <w:t>+</w:t>
            </w:r>
          </w:p>
        </w:tc>
        <w:tc>
          <w:tcPr>
            <w:tcW w:w="1134" w:type="dxa"/>
            <w:tcBorders>
              <w:bottom w:val="single" w:sz="4" w:space="0" w:color="auto"/>
            </w:tcBorders>
            <w:shd w:val="clear" w:color="auto" w:fill="FFFFFF" w:themeFill="background1"/>
            <w:vAlign w:val="center"/>
          </w:tcPr>
          <w:p w14:paraId="658C969F"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eastAsia="zh-CN"/>
              </w:rPr>
            </w:pPr>
            <w:r w:rsidRPr="00771F9F">
              <w:rPr>
                <w:rFonts w:ascii="Cambria Math" w:hAnsi="Cambria Math" w:cs="Cambria Math"/>
                <w:sz w:val="20"/>
                <w:szCs w:val="20"/>
                <w:lang w:eastAsia="zh-CN"/>
              </w:rPr>
              <w:t>⨁⨁</w:t>
            </w:r>
            <w:r w:rsidRPr="00771F9F">
              <w:rPr>
                <w:rFonts w:ascii="Cambria Math" w:hAnsi="Cambria Math" w:cs="Cambria Math"/>
                <w:sz w:val="16"/>
                <w:szCs w:val="16"/>
                <w:lang w:eastAsia="zh-CN"/>
              </w:rPr>
              <w:t>◯◯</w:t>
            </w:r>
            <w:r w:rsidRPr="00771F9F">
              <w:rPr>
                <w:rFonts w:asciiTheme="minorHAnsi" w:hAnsiTheme="minorHAnsi" w:cstheme="minorHAnsi"/>
                <w:b/>
                <w:bCs/>
                <w:sz w:val="16"/>
                <w:szCs w:val="16"/>
                <w:vertAlign w:val="superscript"/>
              </w:rPr>
              <w:t>C</w:t>
            </w:r>
          </w:p>
        </w:tc>
        <w:tc>
          <w:tcPr>
            <w:tcW w:w="709" w:type="dxa"/>
            <w:shd w:val="clear" w:color="auto" w:fill="FFFFFF" w:themeFill="background1"/>
            <w:vAlign w:val="center"/>
          </w:tcPr>
          <w:p w14:paraId="5D7B4C45"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r w:rsidRPr="00771F9F">
              <w:rPr>
                <w:rFonts w:ascii="Calibri" w:eastAsia="Times New Roman" w:hAnsi="Calibri" w:cs="Calibri"/>
                <w:b/>
                <w:bCs/>
                <w:lang w:eastAsia="zh-CN"/>
              </w:rPr>
              <w:t>+</w:t>
            </w:r>
          </w:p>
        </w:tc>
        <w:tc>
          <w:tcPr>
            <w:tcW w:w="1134" w:type="dxa"/>
            <w:shd w:val="clear" w:color="auto" w:fill="FFFFFF" w:themeFill="background1"/>
            <w:vAlign w:val="center"/>
          </w:tcPr>
          <w:p w14:paraId="5E29CC3B"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771F9F">
              <w:rPr>
                <w:rFonts w:ascii="Cambria Math" w:hAnsi="Cambria Math" w:cs="Cambria Math"/>
                <w:sz w:val="20"/>
                <w:szCs w:val="20"/>
              </w:rPr>
              <w:t>⨁</w:t>
            </w:r>
            <w:r w:rsidRPr="00771F9F">
              <w:rPr>
                <w:rFonts w:ascii="Cambria Math" w:hAnsi="Cambria Math" w:cs="Cambria Math"/>
                <w:sz w:val="16"/>
                <w:szCs w:val="16"/>
              </w:rPr>
              <w:t>◯◯◯</w:t>
            </w:r>
            <w:proofErr w:type="gramStart"/>
            <w:r w:rsidRPr="00771F9F">
              <w:rPr>
                <w:rFonts w:asciiTheme="minorHAnsi" w:hAnsiTheme="minorHAnsi" w:cstheme="minorHAnsi"/>
                <w:b/>
                <w:bCs/>
                <w:sz w:val="16"/>
                <w:szCs w:val="16"/>
                <w:vertAlign w:val="superscript"/>
              </w:rPr>
              <w:t>A,C</w:t>
            </w:r>
            <w:proofErr w:type="gramEnd"/>
          </w:p>
        </w:tc>
        <w:tc>
          <w:tcPr>
            <w:tcW w:w="709" w:type="dxa"/>
            <w:shd w:val="clear" w:color="auto" w:fill="FFFFFF" w:themeFill="background1"/>
            <w:vAlign w:val="center"/>
          </w:tcPr>
          <w:p w14:paraId="048CD31F" w14:textId="77777777" w:rsidR="00915688" w:rsidRPr="00771F9F" w:rsidRDefault="00915688" w:rsidP="0046513E">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771F9F">
              <w:rPr>
                <w:rFonts w:ascii="Calibri" w:eastAsia="Times New Roman" w:hAnsi="Calibri" w:cs="Calibri"/>
                <w:b/>
                <w:bCs/>
                <w:lang w:eastAsia="zh-CN"/>
              </w:rPr>
              <w:t>+</w:t>
            </w:r>
          </w:p>
        </w:tc>
        <w:tc>
          <w:tcPr>
            <w:tcW w:w="1134" w:type="dxa"/>
            <w:shd w:val="clear" w:color="auto" w:fill="FFFFFF" w:themeFill="background1"/>
            <w:vAlign w:val="center"/>
          </w:tcPr>
          <w:p w14:paraId="298BFE04" w14:textId="77777777" w:rsidR="00915688" w:rsidRPr="00771F9F" w:rsidRDefault="00915688" w:rsidP="0046513E">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rPr>
            </w:pPr>
            <w:r w:rsidRPr="00771F9F">
              <w:rPr>
                <w:rFonts w:ascii="Cambria Math" w:hAnsi="Cambria Math" w:cs="Cambria Math"/>
                <w:sz w:val="20"/>
                <w:szCs w:val="20"/>
              </w:rPr>
              <w:t>⨁</w:t>
            </w:r>
            <w:r w:rsidRPr="00771F9F">
              <w:rPr>
                <w:rFonts w:ascii="Cambria Math" w:hAnsi="Cambria Math" w:cs="Cambria Math"/>
                <w:sz w:val="16"/>
                <w:szCs w:val="16"/>
              </w:rPr>
              <w:t>◯◯◯</w:t>
            </w:r>
            <w:proofErr w:type="gramStart"/>
            <w:r w:rsidRPr="00771F9F">
              <w:rPr>
                <w:rFonts w:asciiTheme="minorHAnsi" w:hAnsiTheme="minorHAnsi" w:cstheme="minorHAnsi"/>
                <w:b/>
                <w:bCs/>
                <w:sz w:val="16"/>
                <w:szCs w:val="16"/>
                <w:vertAlign w:val="superscript"/>
              </w:rPr>
              <w:t>A,C</w:t>
            </w:r>
            <w:proofErr w:type="gramEnd"/>
          </w:p>
        </w:tc>
      </w:tr>
      <w:tr w:rsidR="00AD3C7F" w:rsidRPr="001C270D" w14:paraId="3B960265" w14:textId="77777777" w:rsidTr="00E511F7">
        <w:trPr>
          <w:trHeight w:val="431"/>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673E5DC8" w14:textId="038CB446" w:rsidR="00915688" w:rsidRPr="00CD7D5D" w:rsidRDefault="00915688" w:rsidP="0046513E">
            <w:pPr>
              <w:spacing w:line="276" w:lineRule="auto"/>
              <w:rPr>
                <w:sz w:val="20"/>
                <w:szCs w:val="20"/>
              </w:rPr>
            </w:pPr>
            <w:r w:rsidRPr="00CD7D5D">
              <w:rPr>
                <w:sz w:val="20"/>
                <w:szCs w:val="20"/>
              </w:rPr>
              <w:t>ACQ7</w:t>
            </w:r>
            <w:r w:rsidR="009B7424">
              <w:rPr>
                <w:sz w:val="20"/>
                <w:szCs w:val="20"/>
              </w:rPr>
              <w:fldChar w:fldCharType="begin">
                <w:fldData xml:space="preserve">PEVuZE5vdGU+PENpdGU+PEF1dGhvcj5KdW5pcGVyPC9BdXRob3I+PFllYXI+MTk5OTwvWWVhcj48
UmVjTnVtPjE4NDwvUmVjTnVtPjxEaXNwbGF5VGV4dD48c3R5bGUgZmFjZT0ic3VwZXJzY3JpcHQi
PjU4LDYwLTYyLDEwNzwvc3R5bGU+PC9EaXNwbGF5VGV4dD48cmVjb3JkPjxyZWMtbnVtYmVyPjE4
NDwvcmVjLW51bWJlcj48Zm9yZWlnbi1rZXlzPjxrZXkgYXBwPSJFTiIgZGItaWQ9InhzZTlzczl0
OGE5OWR1ZXJ2eGh4ZXdmNTBlc3MyZWFlenp3diIgdGltZXN0YW1wPSIxNjY1OTI1MTY2Ij4xODQ8
L2tleT48L2ZvcmVpZ24ta2V5cz48cmVmLXR5cGUgbmFtZT0iSm91cm5hbCBBcnRpY2xlIj4xNzwv
cmVmLXR5cGU+PGNvbnRyaWJ1dG9ycz48YXV0aG9ycz48YXV0aG9yPkp1bmlwZXIsIEUgRjwvYXV0
aG9yPjxhdXRob3I+TyZhcG9zO0J5cm5lLCBQIE08L2F1dGhvcj48YXV0aG9yPkd1eWF0dCwgRyBI
PC9hdXRob3I+PGF1dGhvcj5GZXJyaWUsIFAuIEouPC9hdXRob3I+PGF1dGhvcj5LaW5nLCBELiBS
LjwvYXV0aG9yPjwvYXV0aG9ycz48L2NvbnRyaWJ1dG9ycz48YXV0aC1hZGRyZXNzPkp1bmlwZXIs
IEUgRi4gRGVwdCBvZiBDbGluaWNhbCBFcGlkZW1pb2xvZ3kgYW5kIEJpb3N0YXRpc3RpY3MsIE1j
TWFzdGVyIFVuaXZlcnNpdHkgRmFjdWx0eSBvZiBIZWFsdGggU2NpZW5jZXMsIEhhbWlsdG9uLCBP
bnRhcmlvLCBDYW5hZGEuPC9hdXRoLWFkZHJlc3M+PHRpdGxlcz48dGl0bGU+RGV2ZWxvcG1lbnQg
YW5kIHZhbGlkYXRpb24gb2YgYSBxdWVzdGlvbm5haXJlIHRvIG1lYXN1cmUgYXN0aG1hIGNvbnRy
b2w8L3RpdGxlPjxzZWNvbmRhcnktdGl0bGU+RXVyb3BlYW4gUmVzcGlyYXRvcnkgSm91cm5hbDwv
c2Vjb25kYXJ5LXRpdGxlPjwvdGl0bGVzPjxwZXJpb2RpY2FsPjxmdWxsLXRpdGxlPkV1cm9wZWFu
IFJlc3BpcmF0b3J5IEpvdXJuYWw8L2Z1bGwtdGl0bGU+PC9wZXJpb2RpY2FsPjxwYWdlcz45MDIt
NzwvcGFnZXM+PHZvbHVtZT4xNDwvdm9sdW1lPjxudW1iZXI+NDwvbnVtYmVyPjxrZXl3b3Jkcz48
a2V5d29yZD5BZG9sZXNjZW50PC9rZXl3b3JkPjxrZXl3b3JkPkFkdWx0PC9rZXl3b3JkPjxrZXl3
b3JkPkFnZWQ8L2tleXdvcmQ+PGtleXdvcmQ+KkFzdGhtYS9kaSBbRGlhZ25vc2lzXTwva2V5d29y
ZD48a2V5d29yZD5Bc3RobWEvcHAgW1BoeXNpb3BhdGhvbG9neV08L2tleXdvcmQ+PGtleXdvcmQ+
Q3Jvc3MtU2VjdGlvbmFsIFN0dWRpZXM8L2tleXdvcmQ+PGtleXdvcmQ+RmVtYWxlPC9rZXl3b3Jk
PjxrZXl3b3JkPipIZWFsdGggU3RhdHVzIEluZGljYXRvcnM8L2tleXdvcmQ+PGtleXdvcmQ+SHVt
YW5zPC9rZXl3b3JkPjxrZXl3b3JkPk1hbGU8L2tleXdvcmQ+PGtleXdvcmQ+TWlkZGxlIEFnZWQ8
L2tleXdvcmQ+PGtleXdvcmQ+UXVhbGl0eSBvZiBMaWZlPC9rZXl3b3JkPjxrZXl3b3JkPlJlcHJv
ZHVjaWJpbGl0eSBvZiBSZXN1bHRzPC9rZXl3b3JkPjxrZXl3b3JkPipTdXJ2ZXlzIGFuZCBRdWVz
dGlvbm5haXJlczwva2V5d29yZD48a2V5d29yZD5RdWVzdGlvbm5haXJlczwva2V5d29yZD48a2V5
d29yZD5Bc3RobWE8L2tleXdvcmQ+PC9rZXl3b3Jkcz48ZGF0ZXM+PHllYXI+MTk5OTwveWVhcj48
cHViLWRhdGVzPjxkYXRlPk9jdDwvZGF0ZT48L3B1Yi1kYXRlcz48L2RhdGVzPjxpc2JuPjA5MDMt
MTkzNjwvaXNibj48YWNjZXNzaW9uLW51bT4xMDU3MzI0MDwvYWNjZXNzaW9uLW51bT48dXJscz48
cmVsYXRlZC11cmxzPjx1cmw+aHR0cHM6Ly9vdmlkc3Aub3ZpZC5jb20vb3ZpZHdlYi5jZ2k/VD1K
UyZhbXA7Q1NDPVkmYW1wO05FV1M9TiZhbXA7UEFHRT1mdWxsdGV4dCZhbXA7RD1tZWQ0JmFtcDtB
Tj0xMDU3MzI0MCBodHRwOi8vcmVzb2x2ZXIuZWJzY29ob3N0LmNvbS9vcGVudXJsP2lzc249MDkw
MzE5MzYmYW1wO1ZvbHVtZT0xNCZhbXA7aXNzdWU9NCZhbXA7c3BhZ2U9OTAyJmFtcDt0aXRsZT1E
ZXZlbG9wbWVudCthbmQrdmFsaWRhdGlvbitvZithK3F1ZXN0aW9ubmFpcmUrdG8rbWVhc3VyZSth
c3RobWErY29udHJvbC4mYW1wO3llYXI9MTk5OSZhbXA7YXVsYXN0PUp1bmlwZXI8L3VybD48dXJs
Pmh0dHBzOi8vZXJqLmVyc2pvdXJuYWxzLmNvbS9jb250ZW50L2Vyai8xNC80LzkwMi5mdWxsLnBk
ZjwvdXJsPjwvcmVsYXRlZC11cmxzPjwvdXJscz48Y3VzdG9tMT5SQVlZQU4tSU5DTFVTSU9OOiB7
JnF1b3Q7QW5uYSZxdW90Oz0mZ3Q7JnF1b3Q7SW5jbHVkZWQmcXVvdDssICZxdW90O0VrYXRlcmlu
YSZxdW90Oz0mZ3Q7JnF1b3Q7SW5jbHVkZWQmcXVvdDt9IHwgUkFZWUFOLUxBQkVMUzogQUNRPC9j
dXN0b20xPjxsYW5ndWFnZT5FbmdsaXNoPC9sYW5ndWFnZT48L3JlY29yZD48L0NpdGU+PENpdGU+
PEF1dGhvcj5XeXJ3aWNoPC9BdXRob3I+PFllYXI+MjAxMTwvWWVhcj48UmVjTnVtPjE4NjwvUmVj
TnVtPjxyZWNvcmQ+PHJlYy1udW1iZXI+MTg2PC9yZWMtbnVtYmVyPjxmb3JlaWduLWtleXM+PGtl
eSBhcHA9IkVOIiBkYi1pZD0ieHNlOXNzOXQ4YTk5ZHVlcnZ4aHhld2Y1MGVzczJlYWV6end2IiB0
aW1lc3RhbXA9IjE2NjU5MjUxNjYiPjE4Njwva2V5PjwvZm9yZWlnbi1rZXlzPjxyZWYtdHlwZSBu
YW1lPSJKb3VybmFsIEFydGljbGUiPjE3PC9yZWYtdHlwZT48Y29udHJpYnV0b3JzPjxhdXRob3Jz
PjxhdXRob3I+V3lyd2ljaCwgSyBXPC9hdXRob3I+PGF1dGhvcj5LaGFuLCBTIEE8L2F1dGhvcj48
YXV0aG9yPk5hdmFyYXRuYW0sIFA8L2F1dGhvcj48YXV0aG9yPk5vbHRlLCBILjwvYXV0aG9yPjxh
dXRob3I+R2F0ZXMsIEQuIEYuLCBKci48L2F1dGhvcj48L2F1dGhvcnM+PC9jb250cmlidXRvcnM+
PGF1dGgtYWRkcmVzcz5XeXJ3aWNoLCBLYXRobGVlbiBXLiBVbml0ZWQgQmlvU291cmNlIENvcnBv
cmF0aW9uLCA3MTAxIFdpc2NvbnNpbiBBdmVudWUsIFN1aXRlIDYwMCwgQmV0aGVzZGEsIE1EIDIw
ODE0LCBVU0EuIGthdGh5Lnd5cndpY2hAdW5pdGVkYmlvc291cmNlLmNvbTwvYXV0aC1hZGRyZXNz
Pjx0aXRsZXM+PHRpdGxlPlZhbGlkYXRpb24gYW5kIGFncmVlbWVudCBhY3Jvc3MgZm91ciB2ZXJz
aW9ucyBvZiB0aGUgYXN0aG1hIGNvbnRyb2wgcXVlc3Rpb25uYWlyZSBpbiBwYXRpZW50cyB3aXRo
IHBlcnNpc3RlbnQgYXN0aG1hPC90aXRsZT48c2Vjb25kYXJ5LXRpdGxlPlJlc3BpcmF0b3J5IE1l
ZGljaW5lPC9zZWNvbmRhcnktdGl0bGU+PC90aXRsZXM+PHBlcmlvZGljYWw+PGZ1bGwtdGl0bGU+
UmVzcGlyYXRvcnkgTWVkaWNpbmU8L2Z1bGwtdGl0bGU+PC9wZXJpb2RpY2FsPjxwYWdlcz42OTgt
NzEyPC9wYWdlcz48dm9sdW1lPjEwNTwvdm9sdW1lPjxudW1iZXI+NTwvbnVtYmVyPjxrZXl3b3Jk
cz48a2V5d29yZD5BZG9sZXNjZW50PC9rZXl3b3JkPjxrZXl3b3JkPkFkdWx0PC9rZXl3b3JkPjxr
ZXl3b3JkPipBbnRpLUFzdGhtYXRpYyBBZ2VudHMvdHUgW1RoZXJhcGV1dGljIFVzZV08L2tleXdv
cmQ+PGtleXdvcmQ+KkFzdGhtYS9kdCBbRHJ1ZyBUaGVyYXB5XTwva2V5d29yZD48a2V5d29yZD5B
c3RobWEvZXAgW0VwaWRlbWlvbG9neV08L2tleXdvcmQ+PGtleXdvcmQ+QXN0aG1hL3B4IFtQc3lj
aG9sb2d5XTwva2V5d29yZD48a2V5d29yZD5DaGlsZDwva2V5d29yZD48a2V5d29yZD5DbGluaWNh
bCBUcmlhbHMsIFBoYXNlIElJSSBhcyBUb3BpYzwva2V5d29yZD48a2V5d29yZD5GZW1hbGU8L2tl
eXdvcmQ+PGtleXdvcmQ+SGVhbHRoIFN0YXR1cyBJbmRpY2F0b3JzPC9rZXl3b3JkPjxrZXl3b3Jk
Pkh1bWFuczwva2V5d29yZD48a2V5d29yZD5NYWxlPC9rZXl3b3JkPjxrZXl3b3JkPk11bHRpY2Vu
dGVyIFN0dWRpZXMgYXMgVG9waWM8L2tleXdvcmQ+PGtleXdvcmQ+UHN5Y2hvbWV0cmljczwva2V5
d29yZD48a2V5d29yZD5RdWFsaXR5IG9mIExpZmUvcHggW1BzeWNob2xvZ3ldPC9rZXl3b3JkPjxr
ZXl3b3JkPlJhbmRvbWl6ZWQgQ29udHJvbGxlZCBUcmlhbHMgYXMgVG9waWM8L2tleXdvcmQ+PGtl
eXdvcmQ+U2V2ZXJpdHkgb2YgSWxsbmVzcyBJbmRleDwva2V5d29yZD48a2V5d29yZD4qU3VydmV5
cyBhbmQgUXVlc3Rpb25uYWlyZXM8L2tleXdvcmQ+PGtleXdvcmQ+VHJlYXRtZW50IE91dGNvbWU8
L2tleXdvcmQ+PGtleXdvcmQ+WW91bmcgQWR1bHQ8L2tleXdvcmQ+PGtleXdvcmQ+MCAoQW50aS1B
c3RobWF0aWMgQWdlbnRzKTwva2V5d29yZD48a2V5d29yZD5RdWVzdGlvbm5haXJlczwva2V5d29y
ZD48a2V5d29yZD5Bc3RobWE8L2tleXdvcmQ+PC9rZXl3b3Jkcz48ZGF0ZXM+PHllYXI+MjAxMTwv
eWVhcj48cHViLWRhdGVzPjxkYXRlPk1heTwvZGF0ZT48L3B1Yi1kYXRlcz48L2RhdGVzPjxpc2Ju
PjE1MzItMzA2NDwvaXNibj48YWNjZXNzaW9uLW51bT4yMTE0NjM4OTwvYWNjZXNzaW9uLW51bT48
dXJscz48cmVsYXRlZC11cmxzPjx1cmw+aHR0cHM6Ly9vdmlkc3Aub3ZpZC5jb20vb3ZpZHdlYi5j
Z2k/VD1KUyZhbXA7Q1NDPVkmYW1wO05FV1M9TiZhbXA7UEFHRT1mdWxsdGV4dCZhbXA7RD1tZWQ4
JmFtcDtBTj0yMTE0NjM4OSBodHRwOi8vcmVzb2x2ZXIuZWJzY29ob3N0LmNvbS9vcGVudXJsP2lz
c249MDk1NDYxMTEmYW1wO1ZvbHVtZT0xMDUmYW1wO2lzc3VlPTUmYW1wO3NwYWdlPTY5OCZhbXA7
dGl0bGU9VmFsaWRhdGlvbithbmQrYWdyZWVtZW50K2Fjcm9zcytmb3VyK3ZlcnNpb25zK29mK3Ro
ZSthc3RobWErY29udHJvbCtxdWVzdGlvbm5haXJlK2luK3BhdGllbnRzK3dpdGgrcGVyc2lzdGVu
dCthc3RobWEuJmFtcDt5ZWFyPTIwMTEmYW1wO2F1bGFzdD1XeXJ3aWNoPC91cmw+PC9yZWxhdGVk
LXVybHM+PC91cmxzPjxjdXN0b20xPlJBWVlBTi1JTkNMVVNJT046IHsmcXVvdDtBbm5hJnF1b3Q7
PSZndDsmcXVvdDtJbmNsdWRlZCZxdW90OywgJnF1b3Q7RWthdGVyaW5hJnF1b3Q7PSZndDsmcXVv
dDtJbmNsdWRlZCZxdW90O30gfCBSQVlZQU4tTEFCRUxTOiBBQ1E8L2N1c3RvbTE+PGxhbmd1YWdl
PkVuZ2xpc2g8L2xhbmd1YWdlPjwvcmVjb3JkPjwvQ2l0ZT48Q2l0ZT48QXV0aG9yPkp1bmlwZXI8
L0F1dGhvcj48WWVhcj4yMDEwPC9ZZWFyPjxSZWNOdW0+MTg3PC9SZWNOdW0+PHJlY29yZD48cmVj
LW51bWJlcj4xODc8L3JlYy1udW1iZXI+PGZvcmVpZ24ta2V5cz48a2V5IGFwcD0iRU4iIGRiLWlk
PSJ4c2U5c3M5dDhhOTlkdWVydnhoeGV3ZjUwZXNzMmVhZXp6d3YiIHRpbWVzdGFtcD0iMTY2NTky
NTE2NiI+MTg3PC9rZXk+PC9mb3JlaWduLWtleXM+PHJlZi10eXBlIG5hbWU9IkpvdXJuYWwgQXJ0
aWNsZSI+MTc8L3JlZi10eXBlPjxjb250cmlidXRvcnM+PGF1dGhvcnM+PGF1dGhvcj5KdW5pcGVy
LCBFIEY8L2F1dGhvcj48YXV0aG9yPkdydWZmeWRkLUpvbmVzLCBLPC9hdXRob3I+PGF1dGhvcj5X
YXJkLCBTPC9hdXRob3I+PGF1dGhvcj5TdmVuc3NvbiwgSy48L2F1dGhvcj48L2F1dGhvcnM+PC9j
b250cmlidXRvcnM+PGF1dGgtYWRkcmVzcz5bSnVuaXBlciwgRS4gRi5dIE1jTWFzdGVyIFVuaXYs
IERlcHQgQ2xpbiBFcGlkZW1pb2wgJmFtcDsgQmlvc3RhdCwgSGFtaWx0b24sIE9OLCBDYW5hZGEu
IFtHcnVmZnlkZC1Kb25lcywgSy5dIFVuaXYgQmF0aCwgQmF0aCBCQTIgN0FZLCBBdm9uLCBFbmds
YW5kLiBbR3J1ZmZ5ZGQtSm9uZXMsIEsuXSBVbml2IEFiZXJkZWVuLCBEZXB0IFByaW1hcnkgQ2Fy
ZSBSZXNwIE1lZCwgQWJlcmRlZW4sIFNjb3RsYW5kLiBbU3ZlbnNzb24sIEsuXSBIRU9SIENvbnN1
bHRpbmcsIEx1bmQsIFN3ZWRlbi4gSnVuaXBlciwgRUYgKGNvcnJlc3BvbmRpbmcgYXV0aG9yKSwg
MjAgTWFyY3VzZSBGaWVsZHMsIEJvc2hhbSBQTzE4IDhOQSwgVyBTdXNzZXgsIEVuZ2xhbmQuIGp1
bmlwZXJAcW9sdGVjaC5jby51azwvYXV0aC1hZGRyZXNzPjx0aXRsZXM+PHRpdGxlPkFzdGhtYSBD
b250cm9sIFF1ZXN0aW9ubmFpcmUgaW4gY2hpbGRyZW46IHZhbGlkYXRpb24sIG1lYXN1cmVtZW50
IHByb3BlcnRpZXMsIGludGVycHJldGF0aW9uPC90aXRsZT48c2Vjb25kYXJ5LXRpdGxlPkV1cm9w
ZWFuIFJlc3BpcmF0b3J5IEpvdXJuYWw8L3NlY29uZGFyeS10aXRsZT48L3RpdGxlcz48cGVyaW9k
aWNhbD48ZnVsbC10aXRsZT5FdXJvcGVhbiBSZXNwaXJhdG9yeSBKb3VybmFsPC9mdWxsLXRpdGxl
PjwvcGVyaW9kaWNhbD48cGFnZXM+MTQxMC0xNDE2PC9wYWdlcz48dm9sdW1lPjM2PC92b2x1bWU+
PG51bWJlcj42PC9udW1iZXI+PGtleXdvcmRzPjxrZXl3b3JkPkFzdGhtYSBjb250cm9sPC9rZXl3
b3JkPjxrZXl3b3JkPm1lYXN1cmVtZW50PC9rZXl3b3JkPjxrZXl3b3JkPm91dGNvbWUgcXVlc3Rp
b25uYWlyZTwva2V5d29yZD48a2V5d29yZD5wYWVkaWF0cmljIGFzdGhtYTwva2V5d29yZD48a2V5
d29yZD5RVUFMSVRZLU9GLUxJRkU8L2tleXdvcmQ+PGtleXdvcmQ+UXVlc3Rpb25uYWlyZXM8L2tl
eXdvcmQ+PGtleXdvcmQ+QXN0aG1hPC9rZXl3b3JkPjxrZXl3b3JkPk9ubHkgQ2hpbGQ8L2tleXdv
cmQ+PGtleXdvcmQ+Q2hpbGQ8L2tleXdvcmQ+PC9rZXl3b3Jkcz48ZGF0ZXM+PHllYXI+MjAxMDwv
eWVhcj48cHViLWRhdGVzPjxkYXRlPkRlYzwvZGF0ZT48L3B1Yi1kYXRlcz48L2RhdGVzPjxpc2Ju
PjA5MDMtMTkzNjwvaXNibj48YWNjZXNzaW9uLW51bT5XT1M6MDAwMjg0NzY1NjAwMDI2PC9hY2Nl
c3Npb24tbnVtPjx1cmxzPjxyZWxhdGVkLXVybHM+PHVybD5odHRwczovL2Vyai5lcnNqb3VybmFs
cy5jb20vY29udGVudC9lcmovMzYvNi8xNDEwLmZ1bGwucGRmPC91cmw+PC9yZWxhdGVkLXVybHM+
PC91cmxzPjxjdXN0b20xPlJBWVlBTi1JTkNMVVNJT046IHsmcXVvdDtBbm5hJnF1b3Q7PSZndDsm
cXVvdDtJbmNsdWRlZCZxdW90OywgJnF1b3Q7RWthdGVyaW5hJnF1b3Q7PSZndDsmcXVvdDtJbmNs
dWRlZCZxdW90O30gfCBSQVlZQU4tTEFCRUxTOiBBQ1E8L2N1c3RvbTE+PGxhbmd1YWdlPkVuZ2xp
c2g8L2xhbmd1YWdlPjwvcmVjb3JkPjwvQ2l0ZT48Q2l0ZT48QXV0aG9yPkp1bmlwZXI8L0F1dGhv
cj48WWVhcj4yMDA3PC9ZZWFyPjxSZWNOdW0+NDI8L1JlY051bT48cmVjb3JkPjxyZWMtbnVtYmVy
PjQyPC9yZWMtbnVtYmVyPjxmb3JlaWduLWtleXM+PGtleSBhcHA9IkVOIiBkYi1pZD0ieHNlOXNz
OXQ4YTk5ZHVlcnZ4aHhld2Y1MGVzczJlYWV6end2IiB0aW1lc3RhbXA9IjE2MzE3Mzc1MjciPjQy
PC9rZXk+PC9mb3JlaWduLWtleXM+PHJlZi10eXBlIG5hbWU9IkpvdXJuYWwgQXJ0aWNsZSI+MTc8
L3JlZi10eXBlPjxjb250cmlidXRvcnM+PGF1dGhvcnM+PGF1dGhvcj5KdW5pcGVyLCBFLiBGLjwv
YXV0aG9yPjxhdXRob3I+R3J1ZmZ5ZGQtSm9uZXMsIEsuPC9hdXRob3I+PGF1dGhvcj5XYXJkLCBT
LjwvYXV0aG9yPjxhdXRob3I+VGhvbWFzLCBNLjwvYXV0aG9yPjwvYXV0aG9ycz48L2NvbnRyaWJ1
dG9ycz48YXV0aC1hZGRyZXNzPihIYW1pbHRvbiwgT04sIENhbmFkYTsgQmF0aCwgQm94LCBXaWx0
c2hpcmUsIEFiZXJkZWVuLCBVbml0ZWQgS2luZ2RvbSk8L2F1dGgtYWRkcmVzcz48dGl0bGVzPjx0
aXRsZT5EZXZlbG9waW5nIGFuIGludGVydmlld2VyLWFkbWluaXN0ZXJlZCB2ZXJzaW9uIG9mIHRo
ZSBhc3RobWEgY29udHJvbCBxdWVzdGlvbm5haXJlIChBQ1EpIGZvciBjaGlsZHJlbiDiiaQxMCB5
ZWFycy48L3RpdGxlPjxzZWNvbmRhcnktdGl0bGU+RXVyIFJlc3BpciBKIDwvc2Vjb25kYXJ5LXRp
dGxlPjwvdGl0bGVzPjxwYWdlcz4yMjc0PC9wYWdlcz48dm9sdW1lPjMwPC92b2x1bWU+PG51bWJl
cj5TdXBwbC4gNTE8L251bWJlcj48ZGF0ZXM+PHllYXI+MjAwNzwveWVhcj48L2RhdGVzPjx1cmxz
PjwvdXJscz48L3JlY29yZD48L0NpdGU+PENpdGU+PEF1dGhvcj5OZ3V5ZW48L0F1dGhvcj48WWVh
cj4yMDE0PC9ZZWFyPjxSZWNOdW0+MTg4PC9SZWNOdW0+PHJlY29yZD48cmVjLW51bWJlcj4xODg8
L3JlYy1udW1iZXI+PGZvcmVpZ24ta2V5cz48a2V5IGFwcD0iRU4iIGRiLWlkPSJ4c2U5c3M5dDhh
OTlkdWVydnhoeGV3ZjUwZXNzMmVhZXp6d3YiIHRpbWVzdGFtcD0iMTY2NTkyNTE2NiI+MTg4PC9r
ZXk+PC9mb3JlaWduLWtleXM+PHJlZi10eXBlIG5hbWU9IkpvdXJuYWwgQXJ0aWNsZSI+MTc8L3Jl
Zi10eXBlPjxjb250cmlidXRvcnM+PGF1dGhvcnM+PGF1dGhvcj5OZ3V5ZW4sIEogTTwvYXV0aG9y
PjxhdXRob3I+SG9sYnJvb2ssIEogVDwvYXV0aG9yPjxhdXRob3I+V2VpLCBDIFk8L2F1dGhvcj48
YXV0aG9yPkdlcmFsZCwgTC4gQi48L2F1dGhvcj48YXV0aG9yPlRlYWd1ZSwgVy4gRy48L2F1dGhv
cj48YXV0aG9yPldpc2UsIFIuIEEuPC9hdXRob3I+PC9hdXRob3JzPjwvY29udHJpYnV0b3JzPjxh
dXRoLWFkZHJlc3M+KE5ndXllbiwgV2lzZSkgRGVwYXJ0bWVudCBvZiBNZWRpY2luZSwgSm9obnMg
SG9wa2lucyBVbml2ZXJzaXR5IFNjaG9vbCBvZiBNZWRpY2luZSwgQmFsdGltb3JlLCBNRCwgVW5p
dGVkIFN0YXRlcyAoSG9sYnJvb2ssIFdlaSkgRGVwYXJ0bWVudCBvZiBFcGlkZW1pb2xvZ3ksIEpv
aG5zIEhvcGtpbnMgVW5pdmVyc2l0eSwgQmxvb21iZXJnIFNjaG9vbCBvZiBQdWJsaWMgSGVhbHRo
LCBCYWx0aW1vcmUsIE1ELCBVbml0ZWQgU3RhdGVzIChHZXJhbGQpIERlcGFydG1lbnQgb2YgSGVh
bHRoIFByb21vdGlvbiBTY2llbmNlcywgVW5pdmVyc2l0eSBvZiBBcml6b25hLCBDb2xsZWdlIG9m
IFB1YmxpYyBIZWFsdGgsIFR1Y3NvbiwgQVosIFVuaXRlZCBTdGF0ZXMgKFRlYWd1ZSkgRGVwYXJ0
bWVudCBvZiBQZWRpYXRyaWNzLCBVbml2ZXJzaXR5IG9mIFZpcmdpbmlhIFNjaG9vbCBvZiBNZWRp
Y2luZSwgQ2hhcmxvdHRlc3ZpbGxlLCBWQSwgVW5pdGVkIFN0YXRlcyBSLkEuIFdpc2UsIEpvaG5z
IEhvcGtpbnMgQXN0aG1hIGFuZCBBbGxlcmd5IENlbnRlci00Qi43MiwgRGl2aXNpb24gb2YgUHVs
bW9uYXJ5IGFuZCBDcml0aWNhbCBDYXJlIE1lZGljaW5lLCA1NTAxIEhvcGtpbnMgQmF5dmlldyBD
aXJjbGUsIEJhbHRpbW9yZSwgTUQgMjEyMjQsIFVuaXRlZCBTdGF0ZXMuIEUtbWFpbDogcndpc2VA
amhtaS5lZHU8L2F1dGgtYWRkcmVzcz48dGl0bGVzPjx0aXRsZT5WYWxpZGF0aW9uIGFuZCBwc3lj
aG9tZXRyaWMgcHJvcGVydGllcyBvZiB0aGUgQXN0aG1hIENvbnRyb2wgUXVlc3Rpb25uYWlyZSBh
bW9uZyBjaGlsZHJlbjwvdGl0bGU+PHNlY29uZGFyeS10aXRsZT5Kb3VybmFsIG9mIEFsbGVyZ3kg
YW5kIENsaW5pY2FsIEltbXVub2xvZ3k8L3NlY29uZGFyeS10aXRsZT48L3RpdGxlcz48cGVyaW9k
aWNhbD48ZnVsbC10aXRsZT5Kb3VybmFsIG9mIEFsbGVyZ3kgYW5kIENsaW5pY2FsIEltbXVub2xv
Z3k8L2Z1bGwtdGl0bGU+PC9wZXJpb2RpY2FsPjxwYWdlcz45MS05Ny5lNjwvcGFnZXM+PHZvbHVt
ZT4xMzM8L3ZvbHVtZT48bnVtYmVyPjE8L251bWJlcj48a2V5d29yZHM+PGtleXdvcmQ+QXN0aG1h
PC9rZXl3b3JkPjxrZXl3b3JkPmFzdGhtYSBjb250cm9sPC9rZXl3b3JkPjxrZXl3b3JkPkFzdGht
YSBDb250cm9sIFF1ZXN0aW9ubmFpcmU8L2tleXdvcmQ+PGtleXdvcmQ+bWluaW1hbGx5IGltcG9y
dGFudCBkaWZmZXJlbmNlPC9rZXl3b3JkPjxrZXl3b3JkPnZhbGlkaXR5PC9rZXl3b3JkPjxrZXl3
b3JkPmFkb2xlc2NlbnQ8L2tleXdvcmQ+PGtleXdvcmQ+YXJvdXNhbDwva2V5d29yZD48a2V5d29y
ZD5hcnRpY2xlPC9rZXl3b3JkPjxrZXl3b3JkPmFzdGhtYS9kaSBbRGlhZ25vc2lzXTwva2V5d29y
ZD48a2V5d29yZD5hc3RobWEvZHQgW0RydWcgVGhlcmFweV08L2tleXdvcmQ+PGtleXdvcmQ+YXN0
aG1hL3BjIFtQcmV2ZW50aW9uXTwva2V5d29yZD48a2V5d29yZD5jaGlsZDwva2V5d29yZD48a2V5
d29yZD5jbGluaWNhbCBhc3Nlc3NtZW50PC9rZXl3b3JkPjxrZXl3b3JkPmNsaW5pY2FsIHRyaWFs
KHRvcGljKTwva2V5d29yZD48a2V5d29yZD5jb25zdHJ1Y3QgdmFsaWRpdHk8L2tleXdvcmQ+PGtl
eXdvcmQ+Y29udHJvbGxlZCBzdHVkeTwva2V5d29yZD48a2V5d29yZD5Dcm9uYmFjaCBhbHBoYSBj
b2VmZmljaWVudDwva2V5d29yZD48a2V5d29yZD5kZXRlcmlvcmF0aW9uPC9rZXl3b3JkPjxrZXl3
b3JkPmRpYWdub3N0aWMgdGVzdCBhY2N1cmFjeSBzdHVkeTwva2V5d29yZD48a2V5d29yZD5kaXNl
YXNlIGNvbnRyb2w8L2tleXdvcmQ+PGtleXdvcmQ+ZmVtYWxlPC9rZXl3b3JkPjxrZXl3b3JkPmhl
YWx0aCBzZXJ2aWNlPC9rZXl3b3JkPjxrZXl3b3JkPmhlbHAgc2Vla2luZyBiZWhhdmlvcjwva2V5
d29yZD48a2V5d29yZD5odW1hbjwva2V5d29yZD48a2V5d29yZD5tYWpvciBjbGluaWNhbCBzdHVk
eTwva2V5d29yZD48a2V5d29yZD5tYWxlPC9rZXl3b3JkPjxrZXl3b3JkPm1lZGljYWwgY2FyZTwv
a2V5d29yZD48a2V5d29yZD5wZWFrIGV4cGlyYXRvcnkgZmxvdzwva2V5d29yZD48a2V5d29yZD5w
cmVkaWN0aXZlIHZhbHVlPC9rZXl3b3JkPjxrZXl3b3JkPnByZXNjaG9vbCBjaGlsZDwva2V5d29y
ZD48a2V5d29yZD5wcmlvcml0eSBqb3VybmFsPC9rZXl3b3JkPjxrZXl3b3JkPnBzeWNob21ldHJ5
PC9rZXl3b3JkPjxrZXl3b3JkPnF1ZXN0aW9ubmFpcmU8L2tleXdvcmQ+PGtleXdvcmQ+cmVjZWl2
ZXIgb3BlcmF0aW5nIGNoYXJhY3RlcmlzdGljPC9rZXl3b3JkPjxrZXl3b3JkPnNjaG9vbCBjaGls
ZDwva2V5d29yZD48a2V5d29yZD5zY29yaW5nIHN5c3RlbTwva2V5d29yZD48a2V5d29yZD50ZXN0
IHJldGVzdCByZWxpYWJpbGl0eTwva2V5d29yZD48a2V5d29yZD52YWxpZGF0aW9uIHByb2Nlc3M8
L2tleXdvcmQ+PGtleXdvcmQ+YmV0YSBhZHJlbmVyZ2ljIHJlY2VwdG9yIHN0aW11bGF0aW5nIGFn
ZW50L2R0IFtEcnVnIFRoZXJhcHldPC9rZXl3b3JkPjxrZXl3b3JkPnByZWRuaXNvbmUvZHQgW0Ry
dWcgVGhlcmFweV08L2tleXdvcmQ+PGtleXdvcmQ+UXVlc3Rpb25uYWlyZXM8L2tleXdvcmQ+PGtl
eXdvcmQ+UHN5Y2hvbWV0cmljczwva2V5d29yZD48a2V5d29yZD5Pbmx5IENoaWxkPC9rZXl3b3Jk
Pjwva2V5d29yZHM+PGRhdGVzPjx5ZWFyPjIwMTQ8L3llYXI+PHB1Yi1kYXRlcz48ZGF0ZT5KYW51
YXJ5PC9kYXRlPjwvcHViLWRhdGVzPjwvZGF0ZXM+PGlzYm4+MDA5MS02NzQ5IDEwOTctNjgyNTwv
aXNibj48YWNjZXNzaW9uLW51bT41MjcxNjc5MDwvYWNjZXNzaW9uLW51bT48dXJscz48cmVsYXRl
ZC11cmxzPjx1cmw+aHR0cHM6Ly9vdmlkc3Aub3ZpZC5jb20vb3ZpZHdlYi5jZ2k/VD1KUyZhbXA7
Q1NDPVkmYW1wO05FV1M9TiZhbXA7UEFHRT1mdWxsdGV4dCZhbXA7RD1lbWVkMTUmYW1wO0FOPTUy
NzE2NzkwIGh0dHA6Ly9yZXNvbHZlci5lYnNjb2hvc3QuY29tL29wZW51cmw/aXNzbj0wMDkxNjc0
OSZhbXA7Vm9sdW1lPTEzMyZhbXA7aXNzdWU9MSZhbXA7c3BhZ2U9OTEmYW1wO3RpdGxlPVZhbGlk
YXRpb24rYW5kK3BzeWNob21ldHJpYytwcm9wZXJ0aWVzK29mK3RoZStBc3RobWErQ29udHJvbCtR
dWVzdGlvbm5haXJlK2Ftb25nK2NoaWxkcmVuJmFtcDt5ZWFyPTIwMTQmYW1wO2F1bGFzdD1OZ3V5
ZW48L3VybD48dXJsPmh0dHBzOi8vd3d3LmphY2lvbmxpbmUub3JnL2FydGljbGUvUzAwOTEtNjc0
OSgxMykwMDk5Ny00L3BkZjwvdXJsPjwvcmVsYXRlZC11cmxzPjwvdXJscz48Y3VzdG9tMT5SQVlZ
QU4tSU5DTFVTSU9OOiB7JnF1b3Q7QW5uYSZxdW90Oz0mZ3Q7JnF1b3Q7SW5jbHVkZWQmcXVvdDss
ICZxdW90O0VrYXRlcmluYSZxdW90Oz0mZ3Q7JnF1b3Q7SW5jbHVkZWQmcXVvdDt9IHwgUkFZWUFO
LUxBQkVMUzogQUNRPC9jdXN0b20xPjxsYW5ndWFnZT5FbmdsaXNoPC9sYW5ndWFnZT48L3JlY29y
ZD48L0NpdGU+PC9FbmROb3RlPgB=
</w:fldData>
              </w:fldChar>
            </w:r>
            <w:r w:rsidR="00463A02">
              <w:rPr>
                <w:sz w:val="20"/>
                <w:szCs w:val="20"/>
              </w:rPr>
              <w:instrText xml:space="preserve"> ADDIN EN.CITE </w:instrText>
            </w:r>
            <w:r w:rsidR="00463A02">
              <w:rPr>
                <w:sz w:val="20"/>
                <w:szCs w:val="20"/>
              </w:rPr>
              <w:fldChar w:fldCharType="begin">
                <w:fldData xml:space="preserve">PEVuZE5vdGU+PENpdGU+PEF1dGhvcj5KdW5pcGVyPC9BdXRob3I+PFllYXI+MTk5OTwvWWVhcj48
UmVjTnVtPjE4NDwvUmVjTnVtPjxEaXNwbGF5VGV4dD48c3R5bGUgZmFjZT0ic3VwZXJzY3JpcHQi
PjU4LDYwLTYyLDEwNzwvc3R5bGU+PC9EaXNwbGF5VGV4dD48cmVjb3JkPjxyZWMtbnVtYmVyPjE4
NDwvcmVjLW51bWJlcj48Zm9yZWlnbi1rZXlzPjxrZXkgYXBwPSJFTiIgZGItaWQ9InhzZTlzczl0
OGE5OWR1ZXJ2eGh4ZXdmNTBlc3MyZWFlenp3diIgdGltZXN0YW1wPSIxNjY1OTI1MTY2Ij4xODQ8
L2tleT48L2ZvcmVpZ24ta2V5cz48cmVmLXR5cGUgbmFtZT0iSm91cm5hbCBBcnRpY2xlIj4xNzwv
cmVmLXR5cGU+PGNvbnRyaWJ1dG9ycz48YXV0aG9ycz48YXV0aG9yPkp1bmlwZXIsIEUgRjwvYXV0
aG9yPjxhdXRob3I+TyZhcG9zO0J5cm5lLCBQIE08L2F1dGhvcj48YXV0aG9yPkd1eWF0dCwgRyBI
PC9hdXRob3I+PGF1dGhvcj5GZXJyaWUsIFAuIEouPC9hdXRob3I+PGF1dGhvcj5LaW5nLCBELiBS
LjwvYXV0aG9yPjwvYXV0aG9ycz48L2NvbnRyaWJ1dG9ycz48YXV0aC1hZGRyZXNzPkp1bmlwZXIs
IEUgRi4gRGVwdCBvZiBDbGluaWNhbCBFcGlkZW1pb2xvZ3kgYW5kIEJpb3N0YXRpc3RpY3MsIE1j
TWFzdGVyIFVuaXZlcnNpdHkgRmFjdWx0eSBvZiBIZWFsdGggU2NpZW5jZXMsIEhhbWlsdG9uLCBP
bnRhcmlvLCBDYW5hZGEuPC9hdXRoLWFkZHJlc3M+PHRpdGxlcz48dGl0bGU+RGV2ZWxvcG1lbnQg
YW5kIHZhbGlkYXRpb24gb2YgYSBxdWVzdGlvbm5haXJlIHRvIG1lYXN1cmUgYXN0aG1hIGNvbnRy
b2w8L3RpdGxlPjxzZWNvbmRhcnktdGl0bGU+RXVyb3BlYW4gUmVzcGlyYXRvcnkgSm91cm5hbDwv
c2Vjb25kYXJ5LXRpdGxlPjwvdGl0bGVzPjxwZXJpb2RpY2FsPjxmdWxsLXRpdGxlPkV1cm9wZWFu
IFJlc3BpcmF0b3J5IEpvdXJuYWw8L2Z1bGwtdGl0bGU+PC9wZXJpb2RpY2FsPjxwYWdlcz45MDIt
NzwvcGFnZXM+PHZvbHVtZT4xNDwvdm9sdW1lPjxudW1iZXI+NDwvbnVtYmVyPjxrZXl3b3Jkcz48
a2V5d29yZD5BZG9sZXNjZW50PC9rZXl3b3JkPjxrZXl3b3JkPkFkdWx0PC9rZXl3b3JkPjxrZXl3
b3JkPkFnZWQ8L2tleXdvcmQ+PGtleXdvcmQ+KkFzdGhtYS9kaSBbRGlhZ25vc2lzXTwva2V5d29y
ZD48a2V5d29yZD5Bc3RobWEvcHAgW1BoeXNpb3BhdGhvbG9neV08L2tleXdvcmQ+PGtleXdvcmQ+
Q3Jvc3MtU2VjdGlvbmFsIFN0dWRpZXM8L2tleXdvcmQ+PGtleXdvcmQ+RmVtYWxlPC9rZXl3b3Jk
PjxrZXl3b3JkPipIZWFsdGggU3RhdHVzIEluZGljYXRvcnM8L2tleXdvcmQ+PGtleXdvcmQ+SHVt
YW5zPC9rZXl3b3JkPjxrZXl3b3JkPk1hbGU8L2tleXdvcmQ+PGtleXdvcmQ+TWlkZGxlIEFnZWQ8
L2tleXdvcmQ+PGtleXdvcmQ+UXVhbGl0eSBvZiBMaWZlPC9rZXl3b3JkPjxrZXl3b3JkPlJlcHJv
ZHVjaWJpbGl0eSBvZiBSZXN1bHRzPC9rZXl3b3JkPjxrZXl3b3JkPipTdXJ2ZXlzIGFuZCBRdWVz
dGlvbm5haXJlczwva2V5d29yZD48a2V5d29yZD5RdWVzdGlvbm5haXJlczwva2V5d29yZD48a2V5
d29yZD5Bc3RobWE8L2tleXdvcmQ+PC9rZXl3b3Jkcz48ZGF0ZXM+PHllYXI+MTk5OTwveWVhcj48
cHViLWRhdGVzPjxkYXRlPk9jdDwvZGF0ZT48L3B1Yi1kYXRlcz48L2RhdGVzPjxpc2JuPjA5MDMt
MTkzNjwvaXNibj48YWNjZXNzaW9uLW51bT4xMDU3MzI0MDwvYWNjZXNzaW9uLW51bT48dXJscz48
cmVsYXRlZC11cmxzPjx1cmw+aHR0cHM6Ly9vdmlkc3Aub3ZpZC5jb20vb3ZpZHdlYi5jZ2k/VD1K
UyZhbXA7Q1NDPVkmYW1wO05FV1M9TiZhbXA7UEFHRT1mdWxsdGV4dCZhbXA7RD1tZWQ0JmFtcDtB
Tj0xMDU3MzI0MCBodHRwOi8vcmVzb2x2ZXIuZWJzY29ob3N0LmNvbS9vcGVudXJsP2lzc249MDkw
MzE5MzYmYW1wO1ZvbHVtZT0xNCZhbXA7aXNzdWU9NCZhbXA7c3BhZ2U9OTAyJmFtcDt0aXRsZT1E
ZXZlbG9wbWVudCthbmQrdmFsaWRhdGlvbitvZithK3F1ZXN0aW9ubmFpcmUrdG8rbWVhc3VyZSth
c3RobWErY29udHJvbC4mYW1wO3llYXI9MTk5OSZhbXA7YXVsYXN0PUp1bmlwZXI8L3VybD48dXJs
Pmh0dHBzOi8vZXJqLmVyc2pvdXJuYWxzLmNvbS9jb250ZW50L2Vyai8xNC80LzkwMi5mdWxsLnBk
ZjwvdXJsPjwvcmVsYXRlZC11cmxzPjwvdXJscz48Y3VzdG9tMT5SQVlZQU4tSU5DTFVTSU9OOiB7
JnF1b3Q7QW5uYSZxdW90Oz0mZ3Q7JnF1b3Q7SW5jbHVkZWQmcXVvdDssICZxdW90O0VrYXRlcmlu
YSZxdW90Oz0mZ3Q7JnF1b3Q7SW5jbHVkZWQmcXVvdDt9IHwgUkFZWUFOLUxBQkVMUzogQUNRPC9j
dXN0b20xPjxsYW5ndWFnZT5FbmdsaXNoPC9sYW5ndWFnZT48L3JlY29yZD48L0NpdGU+PENpdGU+
PEF1dGhvcj5XeXJ3aWNoPC9BdXRob3I+PFllYXI+MjAxMTwvWWVhcj48UmVjTnVtPjE4NjwvUmVj
TnVtPjxyZWNvcmQ+PHJlYy1udW1iZXI+MTg2PC9yZWMtbnVtYmVyPjxmb3JlaWduLWtleXM+PGtl
eSBhcHA9IkVOIiBkYi1pZD0ieHNlOXNzOXQ4YTk5ZHVlcnZ4aHhld2Y1MGVzczJlYWV6end2IiB0
aW1lc3RhbXA9IjE2NjU5MjUxNjYiPjE4Njwva2V5PjwvZm9yZWlnbi1rZXlzPjxyZWYtdHlwZSBu
YW1lPSJKb3VybmFsIEFydGljbGUiPjE3PC9yZWYtdHlwZT48Y29udHJpYnV0b3JzPjxhdXRob3Jz
PjxhdXRob3I+V3lyd2ljaCwgSyBXPC9hdXRob3I+PGF1dGhvcj5LaGFuLCBTIEE8L2F1dGhvcj48
YXV0aG9yPk5hdmFyYXRuYW0sIFA8L2F1dGhvcj48YXV0aG9yPk5vbHRlLCBILjwvYXV0aG9yPjxh
dXRob3I+R2F0ZXMsIEQuIEYuLCBKci48L2F1dGhvcj48L2F1dGhvcnM+PC9jb250cmlidXRvcnM+
PGF1dGgtYWRkcmVzcz5XeXJ3aWNoLCBLYXRobGVlbiBXLiBVbml0ZWQgQmlvU291cmNlIENvcnBv
cmF0aW9uLCA3MTAxIFdpc2NvbnNpbiBBdmVudWUsIFN1aXRlIDYwMCwgQmV0aGVzZGEsIE1EIDIw
ODE0LCBVU0EuIGthdGh5Lnd5cndpY2hAdW5pdGVkYmlvc291cmNlLmNvbTwvYXV0aC1hZGRyZXNz
Pjx0aXRsZXM+PHRpdGxlPlZhbGlkYXRpb24gYW5kIGFncmVlbWVudCBhY3Jvc3MgZm91ciB2ZXJz
aW9ucyBvZiB0aGUgYXN0aG1hIGNvbnRyb2wgcXVlc3Rpb25uYWlyZSBpbiBwYXRpZW50cyB3aXRo
IHBlcnNpc3RlbnQgYXN0aG1hPC90aXRsZT48c2Vjb25kYXJ5LXRpdGxlPlJlc3BpcmF0b3J5IE1l
ZGljaW5lPC9zZWNvbmRhcnktdGl0bGU+PC90aXRsZXM+PHBlcmlvZGljYWw+PGZ1bGwtdGl0bGU+
UmVzcGlyYXRvcnkgTWVkaWNpbmU8L2Z1bGwtdGl0bGU+PC9wZXJpb2RpY2FsPjxwYWdlcz42OTgt
NzEyPC9wYWdlcz48dm9sdW1lPjEwNTwvdm9sdW1lPjxudW1iZXI+NTwvbnVtYmVyPjxrZXl3b3Jk
cz48a2V5d29yZD5BZG9sZXNjZW50PC9rZXl3b3JkPjxrZXl3b3JkPkFkdWx0PC9rZXl3b3JkPjxr
ZXl3b3JkPipBbnRpLUFzdGhtYXRpYyBBZ2VudHMvdHUgW1RoZXJhcGV1dGljIFVzZV08L2tleXdv
cmQ+PGtleXdvcmQ+KkFzdGhtYS9kdCBbRHJ1ZyBUaGVyYXB5XTwva2V5d29yZD48a2V5d29yZD5B
c3RobWEvZXAgW0VwaWRlbWlvbG9neV08L2tleXdvcmQ+PGtleXdvcmQ+QXN0aG1hL3B4IFtQc3lj
aG9sb2d5XTwva2V5d29yZD48a2V5d29yZD5DaGlsZDwva2V5d29yZD48a2V5d29yZD5DbGluaWNh
bCBUcmlhbHMsIFBoYXNlIElJSSBhcyBUb3BpYzwva2V5d29yZD48a2V5d29yZD5GZW1hbGU8L2tl
eXdvcmQ+PGtleXdvcmQ+SGVhbHRoIFN0YXR1cyBJbmRpY2F0b3JzPC9rZXl3b3JkPjxrZXl3b3Jk
Pkh1bWFuczwva2V5d29yZD48a2V5d29yZD5NYWxlPC9rZXl3b3JkPjxrZXl3b3JkPk11bHRpY2Vu
dGVyIFN0dWRpZXMgYXMgVG9waWM8L2tleXdvcmQ+PGtleXdvcmQ+UHN5Y2hvbWV0cmljczwva2V5
d29yZD48a2V5d29yZD5RdWFsaXR5IG9mIExpZmUvcHggW1BzeWNob2xvZ3ldPC9rZXl3b3JkPjxr
ZXl3b3JkPlJhbmRvbWl6ZWQgQ29udHJvbGxlZCBUcmlhbHMgYXMgVG9waWM8L2tleXdvcmQ+PGtl
eXdvcmQ+U2V2ZXJpdHkgb2YgSWxsbmVzcyBJbmRleDwva2V5d29yZD48a2V5d29yZD4qU3VydmV5
cyBhbmQgUXVlc3Rpb25uYWlyZXM8L2tleXdvcmQ+PGtleXdvcmQ+VHJlYXRtZW50IE91dGNvbWU8
L2tleXdvcmQ+PGtleXdvcmQ+WW91bmcgQWR1bHQ8L2tleXdvcmQ+PGtleXdvcmQ+MCAoQW50aS1B
c3RobWF0aWMgQWdlbnRzKTwva2V5d29yZD48a2V5d29yZD5RdWVzdGlvbm5haXJlczwva2V5d29y
ZD48a2V5d29yZD5Bc3RobWE8L2tleXdvcmQ+PC9rZXl3b3Jkcz48ZGF0ZXM+PHllYXI+MjAxMTwv
eWVhcj48cHViLWRhdGVzPjxkYXRlPk1heTwvZGF0ZT48L3B1Yi1kYXRlcz48L2RhdGVzPjxpc2Ju
PjE1MzItMzA2NDwvaXNibj48YWNjZXNzaW9uLW51bT4yMTE0NjM4OTwvYWNjZXNzaW9uLW51bT48
dXJscz48cmVsYXRlZC11cmxzPjx1cmw+aHR0cHM6Ly9vdmlkc3Aub3ZpZC5jb20vb3ZpZHdlYi5j
Z2k/VD1KUyZhbXA7Q1NDPVkmYW1wO05FV1M9TiZhbXA7UEFHRT1mdWxsdGV4dCZhbXA7RD1tZWQ4
JmFtcDtBTj0yMTE0NjM4OSBodHRwOi8vcmVzb2x2ZXIuZWJzY29ob3N0LmNvbS9vcGVudXJsP2lz
c249MDk1NDYxMTEmYW1wO1ZvbHVtZT0xMDUmYW1wO2lzc3VlPTUmYW1wO3NwYWdlPTY5OCZhbXA7
dGl0bGU9VmFsaWRhdGlvbithbmQrYWdyZWVtZW50K2Fjcm9zcytmb3VyK3ZlcnNpb25zK29mK3Ro
ZSthc3RobWErY29udHJvbCtxdWVzdGlvbm5haXJlK2luK3BhdGllbnRzK3dpdGgrcGVyc2lzdGVu
dCthc3RobWEuJmFtcDt5ZWFyPTIwMTEmYW1wO2F1bGFzdD1XeXJ3aWNoPC91cmw+PC9yZWxhdGVk
LXVybHM+PC91cmxzPjxjdXN0b20xPlJBWVlBTi1JTkNMVVNJT046IHsmcXVvdDtBbm5hJnF1b3Q7
PSZndDsmcXVvdDtJbmNsdWRlZCZxdW90OywgJnF1b3Q7RWthdGVyaW5hJnF1b3Q7PSZndDsmcXVv
dDtJbmNsdWRlZCZxdW90O30gfCBSQVlZQU4tTEFCRUxTOiBBQ1E8L2N1c3RvbTE+PGxhbmd1YWdl
PkVuZ2xpc2g8L2xhbmd1YWdlPjwvcmVjb3JkPjwvQ2l0ZT48Q2l0ZT48QXV0aG9yPkp1bmlwZXI8
L0F1dGhvcj48WWVhcj4yMDEwPC9ZZWFyPjxSZWNOdW0+MTg3PC9SZWNOdW0+PHJlY29yZD48cmVj
LW51bWJlcj4xODc8L3JlYy1udW1iZXI+PGZvcmVpZ24ta2V5cz48a2V5IGFwcD0iRU4iIGRiLWlk
PSJ4c2U5c3M5dDhhOTlkdWVydnhoeGV3ZjUwZXNzMmVhZXp6d3YiIHRpbWVzdGFtcD0iMTY2NTky
NTE2NiI+MTg3PC9rZXk+PC9mb3JlaWduLWtleXM+PHJlZi10eXBlIG5hbWU9IkpvdXJuYWwgQXJ0
aWNsZSI+MTc8L3JlZi10eXBlPjxjb250cmlidXRvcnM+PGF1dGhvcnM+PGF1dGhvcj5KdW5pcGVy
LCBFIEY8L2F1dGhvcj48YXV0aG9yPkdydWZmeWRkLUpvbmVzLCBLPC9hdXRob3I+PGF1dGhvcj5X
YXJkLCBTPC9hdXRob3I+PGF1dGhvcj5TdmVuc3NvbiwgSy48L2F1dGhvcj48L2F1dGhvcnM+PC9j
b250cmlidXRvcnM+PGF1dGgtYWRkcmVzcz5bSnVuaXBlciwgRS4gRi5dIE1jTWFzdGVyIFVuaXYs
IERlcHQgQ2xpbiBFcGlkZW1pb2wgJmFtcDsgQmlvc3RhdCwgSGFtaWx0b24sIE9OLCBDYW5hZGEu
IFtHcnVmZnlkZC1Kb25lcywgSy5dIFVuaXYgQmF0aCwgQmF0aCBCQTIgN0FZLCBBdm9uLCBFbmds
YW5kLiBbR3J1ZmZ5ZGQtSm9uZXMsIEsuXSBVbml2IEFiZXJkZWVuLCBEZXB0IFByaW1hcnkgQ2Fy
ZSBSZXNwIE1lZCwgQWJlcmRlZW4sIFNjb3RsYW5kLiBbU3ZlbnNzb24sIEsuXSBIRU9SIENvbnN1
bHRpbmcsIEx1bmQsIFN3ZWRlbi4gSnVuaXBlciwgRUYgKGNvcnJlc3BvbmRpbmcgYXV0aG9yKSwg
MjAgTWFyY3VzZSBGaWVsZHMsIEJvc2hhbSBQTzE4IDhOQSwgVyBTdXNzZXgsIEVuZ2xhbmQuIGp1
bmlwZXJAcW9sdGVjaC5jby51azwvYXV0aC1hZGRyZXNzPjx0aXRsZXM+PHRpdGxlPkFzdGhtYSBD
b250cm9sIFF1ZXN0aW9ubmFpcmUgaW4gY2hpbGRyZW46IHZhbGlkYXRpb24sIG1lYXN1cmVtZW50
IHByb3BlcnRpZXMsIGludGVycHJldGF0aW9uPC90aXRsZT48c2Vjb25kYXJ5LXRpdGxlPkV1cm9w
ZWFuIFJlc3BpcmF0b3J5IEpvdXJuYWw8L3NlY29uZGFyeS10aXRsZT48L3RpdGxlcz48cGVyaW9k
aWNhbD48ZnVsbC10aXRsZT5FdXJvcGVhbiBSZXNwaXJhdG9yeSBKb3VybmFsPC9mdWxsLXRpdGxl
PjwvcGVyaW9kaWNhbD48cGFnZXM+MTQxMC0xNDE2PC9wYWdlcz48dm9sdW1lPjM2PC92b2x1bWU+
PG51bWJlcj42PC9udW1iZXI+PGtleXdvcmRzPjxrZXl3b3JkPkFzdGhtYSBjb250cm9sPC9rZXl3
b3JkPjxrZXl3b3JkPm1lYXN1cmVtZW50PC9rZXl3b3JkPjxrZXl3b3JkPm91dGNvbWUgcXVlc3Rp
b25uYWlyZTwva2V5d29yZD48a2V5d29yZD5wYWVkaWF0cmljIGFzdGhtYTwva2V5d29yZD48a2V5
d29yZD5RVUFMSVRZLU9GLUxJRkU8L2tleXdvcmQ+PGtleXdvcmQ+UXVlc3Rpb25uYWlyZXM8L2tl
eXdvcmQ+PGtleXdvcmQ+QXN0aG1hPC9rZXl3b3JkPjxrZXl3b3JkPk9ubHkgQ2hpbGQ8L2tleXdv
cmQ+PGtleXdvcmQ+Q2hpbGQ8L2tleXdvcmQ+PC9rZXl3b3Jkcz48ZGF0ZXM+PHllYXI+MjAxMDwv
eWVhcj48cHViLWRhdGVzPjxkYXRlPkRlYzwvZGF0ZT48L3B1Yi1kYXRlcz48L2RhdGVzPjxpc2Ju
PjA5MDMtMTkzNjwvaXNibj48YWNjZXNzaW9uLW51bT5XT1M6MDAwMjg0NzY1NjAwMDI2PC9hY2Nl
c3Npb24tbnVtPjx1cmxzPjxyZWxhdGVkLXVybHM+PHVybD5odHRwczovL2Vyai5lcnNqb3VybmFs
cy5jb20vY29udGVudC9lcmovMzYvNi8xNDEwLmZ1bGwucGRmPC91cmw+PC9yZWxhdGVkLXVybHM+
PC91cmxzPjxjdXN0b20xPlJBWVlBTi1JTkNMVVNJT046IHsmcXVvdDtBbm5hJnF1b3Q7PSZndDsm
cXVvdDtJbmNsdWRlZCZxdW90OywgJnF1b3Q7RWthdGVyaW5hJnF1b3Q7PSZndDsmcXVvdDtJbmNs
dWRlZCZxdW90O30gfCBSQVlZQU4tTEFCRUxTOiBBQ1E8L2N1c3RvbTE+PGxhbmd1YWdlPkVuZ2xp
c2g8L2xhbmd1YWdlPjwvcmVjb3JkPjwvQ2l0ZT48Q2l0ZT48QXV0aG9yPkp1bmlwZXI8L0F1dGhv
cj48WWVhcj4yMDA3PC9ZZWFyPjxSZWNOdW0+NDI8L1JlY051bT48cmVjb3JkPjxyZWMtbnVtYmVy
PjQyPC9yZWMtbnVtYmVyPjxmb3JlaWduLWtleXM+PGtleSBhcHA9IkVOIiBkYi1pZD0ieHNlOXNz
OXQ4YTk5ZHVlcnZ4aHhld2Y1MGVzczJlYWV6end2IiB0aW1lc3RhbXA9IjE2MzE3Mzc1MjciPjQy
PC9rZXk+PC9mb3JlaWduLWtleXM+PHJlZi10eXBlIG5hbWU9IkpvdXJuYWwgQXJ0aWNsZSI+MTc8
L3JlZi10eXBlPjxjb250cmlidXRvcnM+PGF1dGhvcnM+PGF1dGhvcj5KdW5pcGVyLCBFLiBGLjwv
YXV0aG9yPjxhdXRob3I+R3J1ZmZ5ZGQtSm9uZXMsIEsuPC9hdXRob3I+PGF1dGhvcj5XYXJkLCBT
LjwvYXV0aG9yPjxhdXRob3I+VGhvbWFzLCBNLjwvYXV0aG9yPjwvYXV0aG9ycz48L2NvbnRyaWJ1
dG9ycz48YXV0aC1hZGRyZXNzPihIYW1pbHRvbiwgT04sIENhbmFkYTsgQmF0aCwgQm94LCBXaWx0
c2hpcmUsIEFiZXJkZWVuLCBVbml0ZWQgS2luZ2RvbSk8L2F1dGgtYWRkcmVzcz48dGl0bGVzPjx0
aXRsZT5EZXZlbG9waW5nIGFuIGludGVydmlld2VyLWFkbWluaXN0ZXJlZCB2ZXJzaW9uIG9mIHRo
ZSBhc3RobWEgY29udHJvbCBxdWVzdGlvbm5haXJlIChBQ1EpIGZvciBjaGlsZHJlbiDiiaQxMCB5
ZWFycy48L3RpdGxlPjxzZWNvbmRhcnktdGl0bGU+RXVyIFJlc3BpciBKIDwvc2Vjb25kYXJ5LXRp
dGxlPjwvdGl0bGVzPjxwYWdlcz4yMjc0PC9wYWdlcz48dm9sdW1lPjMwPC92b2x1bWU+PG51bWJl
cj5TdXBwbC4gNTE8L251bWJlcj48ZGF0ZXM+PHllYXI+MjAwNzwveWVhcj48L2RhdGVzPjx1cmxz
PjwvdXJscz48L3JlY29yZD48L0NpdGU+PENpdGU+PEF1dGhvcj5OZ3V5ZW48L0F1dGhvcj48WWVh
cj4yMDE0PC9ZZWFyPjxSZWNOdW0+MTg4PC9SZWNOdW0+PHJlY29yZD48cmVjLW51bWJlcj4xODg8
L3JlYy1udW1iZXI+PGZvcmVpZ24ta2V5cz48a2V5IGFwcD0iRU4iIGRiLWlkPSJ4c2U5c3M5dDhh
OTlkdWVydnhoeGV3ZjUwZXNzMmVhZXp6d3YiIHRpbWVzdGFtcD0iMTY2NTkyNTE2NiI+MTg4PC9r
ZXk+PC9mb3JlaWduLWtleXM+PHJlZi10eXBlIG5hbWU9IkpvdXJuYWwgQXJ0aWNsZSI+MTc8L3Jl
Zi10eXBlPjxjb250cmlidXRvcnM+PGF1dGhvcnM+PGF1dGhvcj5OZ3V5ZW4sIEogTTwvYXV0aG9y
PjxhdXRob3I+SG9sYnJvb2ssIEogVDwvYXV0aG9yPjxhdXRob3I+V2VpLCBDIFk8L2F1dGhvcj48
YXV0aG9yPkdlcmFsZCwgTC4gQi48L2F1dGhvcj48YXV0aG9yPlRlYWd1ZSwgVy4gRy48L2F1dGhv
cj48YXV0aG9yPldpc2UsIFIuIEEuPC9hdXRob3I+PC9hdXRob3JzPjwvY29udHJpYnV0b3JzPjxh
dXRoLWFkZHJlc3M+KE5ndXllbiwgV2lzZSkgRGVwYXJ0bWVudCBvZiBNZWRpY2luZSwgSm9obnMg
SG9wa2lucyBVbml2ZXJzaXR5IFNjaG9vbCBvZiBNZWRpY2luZSwgQmFsdGltb3JlLCBNRCwgVW5p
dGVkIFN0YXRlcyAoSG9sYnJvb2ssIFdlaSkgRGVwYXJ0bWVudCBvZiBFcGlkZW1pb2xvZ3ksIEpv
aG5zIEhvcGtpbnMgVW5pdmVyc2l0eSwgQmxvb21iZXJnIFNjaG9vbCBvZiBQdWJsaWMgSGVhbHRo
LCBCYWx0aW1vcmUsIE1ELCBVbml0ZWQgU3RhdGVzIChHZXJhbGQpIERlcGFydG1lbnQgb2YgSGVh
bHRoIFByb21vdGlvbiBTY2llbmNlcywgVW5pdmVyc2l0eSBvZiBBcml6b25hLCBDb2xsZWdlIG9m
IFB1YmxpYyBIZWFsdGgsIFR1Y3NvbiwgQVosIFVuaXRlZCBTdGF0ZXMgKFRlYWd1ZSkgRGVwYXJ0
bWVudCBvZiBQZWRpYXRyaWNzLCBVbml2ZXJzaXR5IG9mIFZpcmdpbmlhIFNjaG9vbCBvZiBNZWRp
Y2luZSwgQ2hhcmxvdHRlc3ZpbGxlLCBWQSwgVW5pdGVkIFN0YXRlcyBSLkEuIFdpc2UsIEpvaG5z
IEhvcGtpbnMgQXN0aG1hIGFuZCBBbGxlcmd5IENlbnRlci00Qi43MiwgRGl2aXNpb24gb2YgUHVs
bW9uYXJ5IGFuZCBDcml0aWNhbCBDYXJlIE1lZGljaW5lLCA1NTAxIEhvcGtpbnMgQmF5dmlldyBD
aXJjbGUsIEJhbHRpbW9yZSwgTUQgMjEyMjQsIFVuaXRlZCBTdGF0ZXMuIEUtbWFpbDogcndpc2VA
amhtaS5lZHU8L2F1dGgtYWRkcmVzcz48dGl0bGVzPjx0aXRsZT5WYWxpZGF0aW9uIGFuZCBwc3lj
aG9tZXRyaWMgcHJvcGVydGllcyBvZiB0aGUgQXN0aG1hIENvbnRyb2wgUXVlc3Rpb25uYWlyZSBh
bW9uZyBjaGlsZHJlbjwvdGl0bGU+PHNlY29uZGFyeS10aXRsZT5Kb3VybmFsIG9mIEFsbGVyZ3kg
YW5kIENsaW5pY2FsIEltbXVub2xvZ3k8L3NlY29uZGFyeS10aXRsZT48L3RpdGxlcz48cGVyaW9k
aWNhbD48ZnVsbC10aXRsZT5Kb3VybmFsIG9mIEFsbGVyZ3kgYW5kIENsaW5pY2FsIEltbXVub2xv
Z3k8L2Z1bGwtdGl0bGU+PC9wZXJpb2RpY2FsPjxwYWdlcz45MS05Ny5lNjwvcGFnZXM+PHZvbHVt
ZT4xMzM8L3ZvbHVtZT48bnVtYmVyPjE8L251bWJlcj48a2V5d29yZHM+PGtleXdvcmQ+QXN0aG1h
PC9rZXl3b3JkPjxrZXl3b3JkPmFzdGhtYSBjb250cm9sPC9rZXl3b3JkPjxrZXl3b3JkPkFzdGht
YSBDb250cm9sIFF1ZXN0aW9ubmFpcmU8L2tleXdvcmQ+PGtleXdvcmQ+bWluaW1hbGx5IGltcG9y
dGFudCBkaWZmZXJlbmNlPC9rZXl3b3JkPjxrZXl3b3JkPnZhbGlkaXR5PC9rZXl3b3JkPjxrZXl3
b3JkPmFkb2xlc2NlbnQ8L2tleXdvcmQ+PGtleXdvcmQ+YXJvdXNhbDwva2V5d29yZD48a2V5d29y
ZD5hcnRpY2xlPC9rZXl3b3JkPjxrZXl3b3JkPmFzdGhtYS9kaSBbRGlhZ25vc2lzXTwva2V5d29y
ZD48a2V5d29yZD5hc3RobWEvZHQgW0RydWcgVGhlcmFweV08L2tleXdvcmQ+PGtleXdvcmQ+YXN0
aG1hL3BjIFtQcmV2ZW50aW9uXTwva2V5d29yZD48a2V5d29yZD5jaGlsZDwva2V5d29yZD48a2V5
d29yZD5jbGluaWNhbCBhc3Nlc3NtZW50PC9rZXl3b3JkPjxrZXl3b3JkPmNsaW5pY2FsIHRyaWFs
KHRvcGljKTwva2V5d29yZD48a2V5d29yZD5jb25zdHJ1Y3QgdmFsaWRpdHk8L2tleXdvcmQ+PGtl
eXdvcmQ+Y29udHJvbGxlZCBzdHVkeTwva2V5d29yZD48a2V5d29yZD5Dcm9uYmFjaCBhbHBoYSBj
b2VmZmljaWVudDwva2V5d29yZD48a2V5d29yZD5kZXRlcmlvcmF0aW9uPC9rZXl3b3JkPjxrZXl3
b3JkPmRpYWdub3N0aWMgdGVzdCBhY2N1cmFjeSBzdHVkeTwva2V5d29yZD48a2V5d29yZD5kaXNl
YXNlIGNvbnRyb2w8L2tleXdvcmQ+PGtleXdvcmQ+ZmVtYWxlPC9rZXl3b3JkPjxrZXl3b3JkPmhl
YWx0aCBzZXJ2aWNlPC9rZXl3b3JkPjxrZXl3b3JkPmhlbHAgc2Vla2luZyBiZWhhdmlvcjwva2V5
d29yZD48a2V5d29yZD5odW1hbjwva2V5d29yZD48a2V5d29yZD5tYWpvciBjbGluaWNhbCBzdHVk
eTwva2V5d29yZD48a2V5d29yZD5tYWxlPC9rZXl3b3JkPjxrZXl3b3JkPm1lZGljYWwgY2FyZTwv
a2V5d29yZD48a2V5d29yZD5wZWFrIGV4cGlyYXRvcnkgZmxvdzwva2V5d29yZD48a2V5d29yZD5w
cmVkaWN0aXZlIHZhbHVlPC9rZXl3b3JkPjxrZXl3b3JkPnByZXNjaG9vbCBjaGlsZDwva2V5d29y
ZD48a2V5d29yZD5wcmlvcml0eSBqb3VybmFsPC9rZXl3b3JkPjxrZXl3b3JkPnBzeWNob21ldHJ5
PC9rZXl3b3JkPjxrZXl3b3JkPnF1ZXN0aW9ubmFpcmU8L2tleXdvcmQ+PGtleXdvcmQ+cmVjZWl2
ZXIgb3BlcmF0aW5nIGNoYXJhY3RlcmlzdGljPC9rZXl3b3JkPjxrZXl3b3JkPnNjaG9vbCBjaGls
ZDwva2V5d29yZD48a2V5d29yZD5zY29yaW5nIHN5c3RlbTwva2V5d29yZD48a2V5d29yZD50ZXN0
IHJldGVzdCByZWxpYWJpbGl0eTwva2V5d29yZD48a2V5d29yZD52YWxpZGF0aW9uIHByb2Nlc3M8
L2tleXdvcmQ+PGtleXdvcmQ+YmV0YSBhZHJlbmVyZ2ljIHJlY2VwdG9yIHN0aW11bGF0aW5nIGFn
ZW50L2R0IFtEcnVnIFRoZXJhcHldPC9rZXl3b3JkPjxrZXl3b3JkPnByZWRuaXNvbmUvZHQgW0Ry
dWcgVGhlcmFweV08L2tleXdvcmQ+PGtleXdvcmQ+UXVlc3Rpb25uYWlyZXM8L2tleXdvcmQ+PGtl
eXdvcmQ+UHN5Y2hvbWV0cmljczwva2V5d29yZD48a2V5d29yZD5Pbmx5IENoaWxkPC9rZXl3b3Jk
Pjwva2V5d29yZHM+PGRhdGVzPjx5ZWFyPjIwMTQ8L3llYXI+PHB1Yi1kYXRlcz48ZGF0ZT5KYW51
YXJ5PC9kYXRlPjwvcHViLWRhdGVzPjwvZGF0ZXM+PGlzYm4+MDA5MS02NzQ5IDEwOTctNjgyNTwv
aXNibj48YWNjZXNzaW9uLW51bT41MjcxNjc5MDwvYWNjZXNzaW9uLW51bT48dXJscz48cmVsYXRl
ZC11cmxzPjx1cmw+aHR0cHM6Ly9vdmlkc3Aub3ZpZC5jb20vb3ZpZHdlYi5jZ2k/VD1KUyZhbXA7
Q1NDPVkmYW1wO05FV1M9TiZhbXA7UEFHRT1mdWxsdGV4dCZhbXA7RD1lbWVkMTUmYW1wO0FOPTUy
NzE2NzkwIGh0dHA6Ly9yZXNvbHZlci5lYnNjb2hvc3QuY29tL29wZW51cmw/aXNzbj0wMDkxNjc0
OSZhbXA7Vm9sdW1lPTEzMyZhbXA7aXNzdWU9MSZhbXA7c3BhZ2U9OTEmYW1wO3RpdGxlPVZhbGlk
YXRpb24rYW5kK3BzeWNob21ldHJpYytwcm9wZXJ0aWVzK29mK3RoZStBc3RobWErQ29udHJvbCtR
dWVzdGlvbm5haXJlK2Ftb25nK2NoaWxkcmVuJmFtcDt5ZWFyPTIwMTQmYW1wO2F1bGFzdD1OZ3V5
ZW48L3VybD48dXJsPmh0dHBzOi8vd3d3LmphY2lvbmxpbmUub3JnL2FydGljbGUvUzAwOTEtNjc0
OSgxMykwMDk5Ny00L3BkZjwvdXJsPjwvcmVsYXRlZC11cmxzPjwvdXJscz48Y3VzdG9tMT5SQVlZ
QU4tSU5DTFVTSU9OOiB7JnF1b3Q7QW5uYSZxdW90Oz0mZ3Q7JnF1b3Q7SW5jbHVkZWQmcXVvdDss
ICZxdW90O0VrYXRlcmluYSZxdW90Oz0mZ3Q7JnF1b3Q7SW5jbHVkZWQmcXVvdDt9IHwgUkFZWUFO
LUxBQkVMUzogQUNRPC9jdXN0b20xPjxsYW5ndWFnZT5FbmdsaXNoPC9sYW5ndWFnZT48L3JlY29y
ZD48L0NpdGU+PC9FbmROb3RlPgB=
</w:fldData>
              </w:fldChar>
            </w:r>
            <w:r w:rsidR="00463A02">
              <w:rPr>
                <w:sz w:val="20"/>
                <w:szCs w:val="20"/>
              </w:rPr>
              <w:instrText xml:space="preserve"> ADDIN EN.CITE.DATA </w:instrText>
            </w:r>
            <w:r w:rsidR="00463A02">
              <w:rPr>
                <w:sz w:val="20"/>
                <w:szCs w:val="20"/>
              </w:rPr>
            </w:r>
            <w:r w:rsidR="00463A02">
              <w:rPr>
                <w:sz w:val="20"/>
                <w:szCs w:val="20"/>
              </w:rPr>
              <w:fldChar w:fldCharType="end"/>
            </w:r>
            <w:r w:rsidR="009B7424">
              <w:rPr>
                <w:sz w:val="20"/>
                <w:szCs w:val="20"/>
              </w:rPr>
            </w:r>
            <w:r w:rsidR="009B7424">
              <w:rPr>
                <w:sz w:val="20"/>
                <w:szCs w:val="20"/>
              </w:rPr>
              <w:fldChar w:fldCharType="separate"/>
            </w:r>
            <w:r w:rsidR="00E83C39" w:rsidRPr="00E83C39">
              <w:rPr>
                <w:noProof/>
                <w:sz w:val="20"/>
                <w:szCs w:val="20"/>
                <w:vertAlign w:val="superscript"/>
              </w:rPr>
              <w:t>58,60-62,107</w:t>
            </w:r>
            <w:r w:rsidR="009B7424">
              <w:rPr>
                <w:sz w:val="20"/>
                <w:szCs w:val="20"/>
              </w:rPr>
              <w:fldChar w:fldCharType="end"/>
            </w:r>
            <w:r w:rsidR="009B7424" w:rsidRPr="00771F9F">
              <w:rPr>
                <w:rFonts w:ascii="Calibri" w:eastAsia="Times New Roman" w:hAnsi="Calibri" w:cs="Times New Roman"/>
                <w:sz w:val="20"/>
                <w:szCs w:val="20"/>
                <w:vertAlign w:val="superscript"/>
                <w:lang w:eastAsia="zh-CN"/>
              </w:rPr>
              <w:t>¶</w:t>
            </w:r>
            <w:r w:rsidR="009B7424" w:rsidRPr="00197454">
              <w:rPr>
                <w:rFonts w:ascii="Calibri" w:eastAsia="Times New Roman" w:hAnsi="Calibri" w:cs="Times New Roman"/>
                <w:sz w:val="20"/>
                <w:szCs w:val="20"/>
                <w:vertAlign w:val="superscript"/>
                <w:lang w:eastAsia="zh-CN"/>
              </w:rPr>
              <w:t>†</w:t>
            </w:r>
          </w:p>
        </w:tc>
        <w:tc>
          <w:tcPr>
            <w:tcW w:w="743" w:type="dxa"/>
            <w:shd w:val="clear" w:color="auto" w:fill="F2F2F2" w:themeFill="background1" w:themeFillShade="F2"/>
            <w:vAlign w:val="center"/>
          </w:tcPr>
          <w:p w14:paraId="5EA0ADC7"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CD7D5D">
              <w:rPr>
                <w:rFonts w:ascii="Calibri" w:eastAsia="Times New Roman" w:hAnsi="Calibri" w:cs="Calibri"/>
                <w:b/>
                <w:bCs/>
                <w:lang w:eastAsia="zh-CN"/>
              </w:rPr>
              <w:t>±</w:t>
            </w:r>
          </w:p>
        </w:tc>
        <w:tc>
          <w:tcPr>
            <w:tcW w:w="1064" w:type="dxa"/>
            <w:shd w:val="clear" w:color="auto" w:fill="F2F2F2" w:themeFill="background1" w:themeFillShade="F2"/>
            <w:vAlign w:val="center"/>
          </w:tcPr>
          <w:p w14:paraId="55378941"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CD7D5D">
              <w:rPr>
                <w:rFonts w:ascii="Cambria Math" w:hAnsi="Cambria Math" w:cs="Cambria Math"/>
                <w:sz w:val="20"/>
                <w:szCs w:val="20"/>
              </w:rPr>
              <w:t>⨁</w:t>
            </w:r>
            <w:r w:rsidRPr="00CD7D5D">
              <w:rPr>
                <w:rFonts w:ascii="Cambria Math" w:hAnsi="Cambria Math" w:cs="Cambria Math"/>
                <w:sz w:val="16"/>
                <w:szCs w:val="16"/>
              </w:rPr>
              <w:t>◯◯◯</w:t>
            </w:r>
            <w:proofErr w:type="gramStart"/>
            <w:r w:rsidRPr="00CD7D5D">
              <w:rPr>
                <w:rFonts w:asciiTheme="minorHAnsi" w:hAnsiTheme="minorHAnsi" w:cstheme="minorHAnsi"/>
                <w:b/>
                <w:bCs/>
                <w:sz w:val="16"/>
                <w:szCs w:val="16"/>
                <w:vertAlign w:val="superscript"/>
              </w:rPr>
              <w:t>A,C</w:t>
            </w:r>
            <w:proofErr w:type="gramEnd"/>
          </w:p>
        </w:tc>
        <w:tc>
          <w:tcPr>
            <w:tcW w:w="774" w:type="dxa"/>
            <w:shd w:val="clear" w:color="auto" w:fill="F2F2F2" w:themeFill="background1" w:themeFillShade="F2"/>
            <w:vAlign w:val="center"/>
          </w:tcPr>
          <w:p w14:paraId="4E9953E9"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rPr>
            </w:pPr>
            <w:r w:rsidRPr="00CD7D5D">
              <w:rPr>
                <w:rFonts w:ascii="Calibri" w:eastAsia="Times New Roman" w:hAnsi="Calibri" w:cs="Calibri"/>
                <w:b/>
                <w:bCs/>
                <w:lang w:eastAsia="zh-CN"/>
              </w:rPr>
              <w:t>-</w:t>
            </w:r>
          </w:p>
        </w:tc>
        <w:tc>
          <w:tcPr>
            <w:tcW w:w="1134" w:type="dxa"/>
            <w:shd w:val="clear" w:color="auto" w:fill="F2F2F2" w:themeFill="background1" w:themeFillShade="F2"/>
            <w:vAlign w:val="center"/>
          </w:tcPr>
          <w:p w14:paraId="6B34EE8E"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CD7D5D">
              <w:rPr>
                <w:rFonts w:ascii="Cambria Math" w:hAnsi="Cambria Math" w:cs="Cambria Math"/>
                <w:sz w:val="20"/>
                <w:szCs w:val="20"/>
              </w:rPr>
              <w:t>⨁</w:t>
            </w:r>
            <w:r w:rsidRPr="00CD7D5D">
              <w:rPr>
                <w:rFonts w:ascii="Cambria Math" w:hAnsi="Cambria Math" w:cs="Cambria Math"/>
                <w:sz w:val="16"/>
                <w:szCs w:val="16"/>
              </w:rPr>
              <w:t>◯◯◯</w:t>
            </w:r>
            <w:proofErr w:type="gramStart"/>
            <w:r w:rsidRPr="00CD7D5D">
              <w:rPr>
                <w:rFonts w:asciiTheme="minorHAnsi" w:hAnsiTheme="minorHAnsi" w:cstheme="minorHAnsi"/>
                <w:b/>
                <w:bCs/>
                <w:sz w:val="16"/>
                <w:szCs w:val="16"/>
                <w:vertAlign w:val="superscript"/>
              </w:rPr>
              <w:t>A,B</w:t>
            </w:r>
            <w:proofErr w:type="gramEnd"/>
            <w:r w:rsidRPr="00CD7D5D">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68B0A06A"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CD7D5D">
              <w:rPr>
                <w:rFonts w:ascii="Calibri" w:eastAsia="Times New Roman" w:hAnsi="Calibri" w:cs="Calibri"/>
                <w:b/>
                <w:bCs/>
                <w:lang w:eastAsia="zh-CN"/>
              </w:rPr>
              <w:t>+</w:t>
            </w:r>
          </w:p>
        </w:tc>
        <w:tc>
          <w:tcPr>
            <w:tcW w:w="1134" w:type="dxa"/>
            <w:shd w:val="clear" w:color="auto" w:fill="F2F2F2" w:themeFill="background1" w:themeFillShade="F2"/>
            <w:vAlign w:val="center"/>
          </w:tcPr>
          <w:p w14:paraId="5B06F2D3"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CD7D5D">
              <w:rPr>
                <w:rFonts w:ascii="Cambria Math" w:hAnsi="Cambria Math" w:cs="Cambria Math"/>
                <w:sz w:val="20"/>
                <w:szCs w:val="20"/>
                <w:lang w:eastAsia="zh-CN"/>
              </w:rPr>
              <w:t>⨁⨁</w:t>
            </w:r>
            <w:r w:rsidRPr="00CD7D5D">
              <w:rPr>
                <w:rFonts w:ascii="Cambria Math" w:hAnsi="Cambria Math" w:cs="Cambria Math"/>
                <w:sz w:val="16"/>
                <w:szCs w:val="16"/>
                <w:lang w:eastAsia="zh-CN"/>
              </w:rPr>
              <w:t>◯◯</w:t>
            </w:r>
            <w:proofErr w:type="gramStart"/>
            <w:r w:rsidRPr="00CD7D5D">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349E6D35"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rPr>
            </w:pPr>
            <w:r w:rsidRPr="00CD7D5D">
              <w:rPr>
                <w:rFonts w:ascii="Calibri" w:eastAsia="Times New Roman" w:hAnsi="Calibri" w:cs="Calibri"/>
                <w:b/>
                <w:bCs/>
                <w:lang w:eastAsia="zh-CN"/>
              </w:rPr>
              <w:t>+</w:t>
            </w:r>
          </w:p>
        </w:tc>
        <w:tc>
          <w:tcPr>
            <w:tcW w:w="1134" w:type="dxa"/>
            <w:shd w:val="clear" w:color="auto" w:fill="F2F2F2" w:themeFill="background1" w:themeFillShade="F2"/>
            <w:vAlign w:val="center"/>
          </w:tcPr>
          <w:p w14:paraId="3CD05AF4"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b/>
                <w:bCs/>
                <w:sz w:val="20"/>
                <w:szCs w:val="20"/>
                <w:lang w:eastAsia="zh-CN"/>
              </w:rPr>
            </w:pPr>
            <w:r w:rsidRPr="00CD7D5D">
              <w:rPr>
                <w:rFonts w:ascii="Cambria Math" w:hAnsi="Cambria Math" w:cs="Cambria Math"/>
                <w:sz w:val="20"/>
                <w:szCs w:val="20"/>
                <w:lang w:eastAsia="zh-CN"/>
              </w:rPr>
              <w:t>⨁⨁</w:t>
            </w:r>
            <w:r w:rsidRPr="00CD7D5D">
              <w:rPr>
                <w:rFonts w:ascii="Cambria Math" w:hAnsi="Cambria Math" w:cs="Cambria Math"/>
                <w:sz w:val="16"/>
                <w:szCs w:val="16"/>
                <w:lang w:eastAsia="zh-CN"/>
              </w:rPr>
              <w:t>◯◯</w:t>
            </w:r>
            <w:r w:rsidRPr="00CD7D5D">
              <w:rPr>
                <w:rFonts w:asciiTheme="minorHAnsi" w:hAnsiTheme="minorHAnsi" w:cstheme="minorHAnsi"/>
                <w:b/>
                <w:bCs/>
                <w:sz w:val="16"/>
                <w:szCs w:val="16"/>
                <w:vertAlign w:val="superscript"/>
              </w:rPr>
              <w:t>C</w:t>
            </w:r>
          </w:p>
        </w:tc>
        <w:tc>
          <w:tcPr>
            <w:tcW w:w="709" w:type="dxa"/>
            <w:shd w:val="clear" w:color="auto" w:fill="F2F2F2" w:themeFill="background1" w:themeFillShade="F2"/>
            <w:vAlign w:val="center"/>
          </w:tcPr>
          <w:p w14:paraId="203E0E2C" w14:textId="77777777" w:rsidR="00915688" w:rsidRPr="00AD229E"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AD229E">
              <w:rPr>
                <w:rFonts w:ascii="Calibri" w:eastAsia="Times New Roman" w:hAnsi="Calibri" w:cs="Calibri"/>
                <w:b/>
                <w:bCs/>
                <w:lang w:eastAsia="zh-CN"/>
              </w:rPr>
              <w:t>+</w:t>
            </w:r>
          </w:p>
        </w:tc>
        <w:tc>
          <w:tcPr>
            <w:tcW w:w="1134" w:type="dxa"/>
            <w:shd w:val="clear" w:color="auto" w:fill="F2F2F2" w:themeFill="background1" w:themeFillShade="F2"/>
            <w:vAlign w:val="center"/>
          </w:tcPr>
          <w:p w14:paraId="07B2650F"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lang w:eastAsia="zh-CN"/>
              </w:rPr>
            </w:pPr>
            <w:r w:rsidRPr="00CD7D5D">
              <w:rPr>
                <w:rFonts w:ascii="Cambria Math" w:hAnsi="Cambria Math" w:cs="Cambria Math"/>
                <w:sz w:val="20"/>
                <w:szCs w:val="20"/>
              </w:rPr>
              <w:t>⨁</w:t>
            </w:r>
            <w:r w:rsidRPr="00CD7D5D">
              <w:rPr>
                <w:rFonts w:ascii="Cambria Math" w:hAnsi="Cambria Math" w:cs="Cambria Math"/>
                <w:sz w:val="16"/>
                <w:szCs w:val="16"/>
              </w:rPr>
              <w:t>◯◯◯</w:t>
            </w:r>
            <w:proofErr w:type="gramStart"/>
            <w:r w:rsidRPr="00CD7D5D">
              <w:rPr>
                <w:rFonts w:asciiTheme="minorHAnsi" w:hAnsiTheme="minorHAnsi" w:cstheme="minorHAnsi"/>
                <w:b/>
                <w:bCs/>
                <w:sz w:val="16"/>
                <w:szCs w:val="16"/>
                <w:vertAlign w:val="superscript"/>
              </w:rPr>
              <w:t>B,C</w:t>
            </w:r>
            <w:proofErr w:type="gramEnd"/>
          </w:p>
        </w:tc>
        <w:tc>
          <w:tcPr>
            <w:tcW w:w="708" w:type="dxa"/>
            <w:shd w:val="diagStripe" w:color="808080" w:themeColor="background1" w:themeShade="80" w:fill="auto"/>
            <w:vAlign w:val="center"/>
          </w:tcPr>
          <w:p w14:paraId="61DBB754"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rPr>
            </w:pPr>
          </w:p>
        </w:tc>
        <w:tc>
          <w:tcPr>
            <w:tcW w:w="1134" w:type="dxa"/>
            <w:shd w:val="diagStripe" w:color="808080" w:themeColor="background1" w:themeShade="80" w:fill="auto"/>
            <w:vAlign w:val="center"/>
          </w:tcPr>
          <w:p w14:paraId="45150B46" w14:textId="77777777" w:rsidR="00915688" w:rsidRPr="00CD7D5D" w:rsidRDefault="00915688" w:rsidP="0046513E">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lang w:eastAsia="zh-CN"/>
              </w:rPr>
            </w:pPr>
          </w:p>
        </w:tc>
        <w:tc>
          <w:tcPr>
            <w:tcW w:w="709" w:type="dxa"/>
            <w:shd w:val="clear" w:color="auto" w:fill="F2F2F2" w:themeFill="background1" w:themeFillShade="F2"/>
            <w:vAlign w:val="center"/>
          </w:tcPr>
          <w:p w14:paraId="535E5CA3"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r w:rsidRPr="00CD7D5D">
              <w:rPr>
                <w:rFonts w:ascii="Calibri" w:eastAsia="Times New Roman" w:hAnsi="Calibri" w:cs="Calibri"/>
                <w:b/>
                <w:bCs/>
                <w:lang w:eastAsia="zh-CN"/>
              </w:rPr>
              <w:t>+</w:t>
            </w:r>
          </w:p>
        </w:tc>
        <w:tc>
          <w:tcPr>
            <w:tcW w:w="1134" w:type="dxa"/>
            <w:shd w:val="clear" w:color="auto" w:fill="F2F2F2" w:themeFill="background1" w:themeFillShade="F2"/>
            <w:vAlign w:val="center"/>
          </w:tcPr>
          <w:p w14:paraId="6614BBBE"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CD7D5D">
              <w:rPr>
                <w:rFonts w:ascii="Cambria Math" w:hAnsi="Cambria Math" w:cs="Cambria Math"/>
                <w:sz w:val="20"/>
                <w:szCs w:val="20"/>
              </w:rPr>
              <w:t>⨁</w:t>
            </w:r>
            <w:r w:rsidRPr="00CD7D5D">
              <w:rPr>
                <w:rFonts w:ascii="Cambria Math" w:hAnsi="Cambria Math" w:cs="Cambria Math"/>
                <w:sz w:val="16"/>
                <w:szCs w:val="16"/>
              </w:rPr>
              <w:t>◯◯◯</w:t>
            </w:r>
            <w:proofErr w:type="gramStart"/>
            <w:r w:rsidRPr="00CD7D5D">
              <w:rPr>
                <w:rFonts w:asciiTheme="minorHAnsi" w:hAnsiTheme="minorHAnsi" w:cstheme="minorHAnsi"/>
                <w:b/>
                <w:bCs/>
                <w:sz w:val="16"/>
                <w:szCs w:val="16"/>
                <w:vertAlign w:val="superscript"/>
              </w:rPr>
              <w:t>A,C</w:t>
            </w:r>
            <w:proofErr w:type="gramEnd"/>
          </w:p>
        </w:tc>
        <w:tc>
          <w:tcPr>
            <w:tcW w:w="709" w:type="dxa"/>
            <w:shd w:val="clear" w:color="auto" w:fill="F2F2F2" w:themeFill="background1" w:themeFillShade="F2"/>
            <w:vAlign w:val="center"/>
          </w:tcPr>
          <w:p w14:paraId="447362C2" w14:textId="77777777" w:rsidR="00915688" w:rsidRPr="00CD7D5D"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rPr>
            </w:pPr>
            <w:r w:rsidRPr="00CD7D5D">
              <w:rPr>
                <w:rFonts w:ascii="Calibri" w:eastAsia="Times New Roman" w:hAnsi="Calibri" w:cs="Calibri"/>
                <w:b/>
                <w:bCs/>
                <w:lang w:eastAsia="zh-CN"/>
              </w:rPr>
              <w:t>+</w:t>
            </w:r>
          </w:p>
        </w:tc>
        <w:tc>
          <w:tcPr>
            <w:tcW w:w="1134" w:type="dxa"/>
            <w:shd w:val="clear" w:color="auto" w:fill="F2F2F2" w:themeFill="background1" w:themeFillShade="F2"/>
            <w:vAlign w:val="center"/>
          </w:tcPr>
          <w:p w14:paraId="19A07430" w14:textId="77777777" w:rsidR="00915688" w:rsidRPr="00CD7D5D" w:rsidRDefault="00915688" w:rsidP="0046513E">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mbria Math" w:hAnsi="Cambria Math" w:cs="Cambria Math"/>
                <w:sz w:val="20"/>
                <w:szCs w:val="20"/>
              </w:rPr>
            </w:pPr>
            <w:r w:rsidRPr="00CD7D5D">
              <w:rPr>
                <w:rFonts w:ascii="Cambria Math" w:hAnsi="Cambria Math" w:cs="Cambria Math"/>
                <w:sz w:val="20"/>
                <w:szCs w:val="20"/>
              </w:rPr>
              <w:t>⨁</w:t>
            </w:r>
            <w:r w:rsidRPr="00CD7D5D">
              <w:rPr>
                <w:rFonts w:ascii="Cambria Math" w:hAnsi="Cambria Math" w:cs="Cambria Math"/>
                <w:sz w:val="16"/>
                <w:szCs w:val="16"/>
              </w:rPr>
              <w:t>◯◯◯</w:t>
            </w:r>
            <w:proofErr w:type="gramStart"/>
            <w:r w:rsidRPr="00CD7D5D">
              <w:rPr>
                <w:rFonts w:asciiTheme="minorHAnsi" w:hAnsiTheme="minorHAnsi" w:cstheme="minorHAnsi"/>
                <w:b/>
                <w:bCs/>
                <w:sz w:val="16"/>
                <w:szCs w:val="16"/>
                <w:vertAlign w:val="superscript"/>
              </w:rPr>
              <w:t>A,C</w:t>
            </w:r>
            <w:proofErr w:type="gramEnd"/>
          </w:p>
        </w:tc>
      </w:tr>
      <w:tr w:rsidR="00915688" w:rsidRPr="001C270D" w14:paraId="21DE521D" w14:textId="77777777" w:rsidTr="00E511F7">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6302" w:type="dxa"/>
            <w:gridSpan w:val="17"/>
            <w:shd w:val="clear" w:color="auto" w:fill="FFFFFF" w:themeFill="background1"/>
            <w:vAlign w:val="center"/>
          </w:tcPr>
          <w:p w14:paraId="04E6B5EF" w14:textId="77777777" w:rsidR="00915688" w:rsidRPr="00B34E17" w:rsidRDefault="00915688" w:rsidP="0046513E">
            <w:pPr>
              <w:spacing w:line="276" w:lineRule="auto"/>
              <w:jc w:val="center"/>
              <w:rPr>
                <w:rFonts w:ascii="Calibri" w:eastAsia="Times New Roman" w:hAnsi="Calibri" w:cs="Times New Roman"/>
                <w:i/>
                <w:iCs/>
                <w:lang w:eastAsia="zh-CN"/>
              </w:rPr>
            </w:pPr>
            <w:r w:rsidRPr="00B34E17">
              <w:rPr>
                <w:rFonts w:ascii="Calibri" w:eastAsia="Times New Roman" w:hAnsi="Calibri" w:cs="Times New Roman"/>
                <w:i/>
                <w:iCs/>
                <w:sz w:val="20"/>
                <w:szCs w:val="20"/>
                <w:lang w:eastAsia="zh-CN"/>
              </w:rPr>
              <w:t>Composite</w:t>
            </w:r>
          </w:p>
        </w:tc>
      </w:tr>
      <w:tr w:rsidR="00AD3C7F" w:rsidRPr="001C270D" w14:paraId="2F9AC82E" w14:textId="77777777" w:rsidTr="00E511F7">
        <w:trPr>
          <w:trHeight w:val="327"/>
        </w:trPr>
        <w:tc>
          <w:tcPr>
            <w:cnfStyle w:val="001000000000" w:firstRow="0" w:lastRow="0" w:firstColumn="1" w:lastColumn="0" w:oddVBand="0" w:evenVBand="0" w:oddHBand="0" w:evenHBand="0" w:firstRowFirstColumn="0" w:firstRowLastColumn="0" w:lastRowFirstColumn="0" w:lastRowLastColumn="0"/>
            <w:tcW w:w="1530" w:type="dxa"/>
            <w:shd w:val="clear" w:color="auto" w:fill="F2F2F2" w:themeFill="background1" w:themeFillShade="F2"/>
            <w:vAlign w:val="center"/>
          </w:tcPr>
          <w:p w14:paraId="6900F687" w14:textId="70CCE596" w:rsidR="00915688" w:rsidRPr="00861478" w:rsidRDefault="00915688" w:rsidP="0046513E">
            <w:pPr>
              <w:spacing w:line="276" w:lineRule="auto"/>
              <w:rPr>
                <w:sz w:val="20"/>
                <w:szCs w:val="20"/>
              </w:rPr>
            </w:pPr>
            <w:r w:rsidRPr="00861478">
              <w:rPr>
                <w:sz w:val="20"/>
                <w:szCs w:val="20"/>
              </w:rPr>
              <w:t>C</w:t>
            </w:r>
            <w:r w:rsidRPr="004E60A3">
              <w:rPr>
                <w:sz w:val="20"/>
                <w:szCs w:val="20"/>
              </w:rPr>
              <w:t>ASI</w:t>
            </w:r>
            <w:r w:rsidRPr="004E60A3">
              <w:rPr>
                <w:rFonts w:eastAsia="Times New Roman" w:cstheme="minorHAnsi"/>
                <w:color w:val="000000"/>
                <w:sz w:val="20"/>
                <w:szCs w:val="20"/>
                <w:lang w:eastAsia="en-GB"/>
              </w:rPr>
              <w:fldChar w:fldCharType="begin">
                <w:fldData xml:space="preserve">PEVuZE5vdGU+PENpdGU+PEF1dGhvcj5XaWxkZmlyZTwvQXV0aG9yPjxZZWFyPjIwMTI8L1llYXI+
PFJlY051bT4xOTI8L1JlY051bT48RGlzcGxheVRleHQ+PHN0eWxlIGZhY2U9InN1cGVyc2NyaXB0
Ij42Njwvc3R5bGU+PC9EaXNwbGF5VGV4dD48cmVjb3JkPjxyZWMtbnVtYmVyPjE5MjwvcmVjLW51
bWJlcj48Zm9yZWlnbi1rZXlzPjxrZXkgYXBwPSJFTiIgZGItaWQ9InhzZTlzczl0OGE5OWR1ZXJ2
eGh4ZXdmNTBlc3MyZWFlenp3diIgdGltZXN0YW1wPSIxNjY1OTI1MTY2Ij4xOTI8L2tleT48L2Zv
cmVpZ24ta2V5cz48cmVmLXR5cGUgbmFtZT0iSm91cm5hbCBBcnRpY2xlIj4xNzwvcmVmLXR5cGU+
PGNvbnRyaWJ1dG9ycz48YXV0aG9ycz48YXV0aG9yPldpbGRmaXJlLCBKIEo8L2F1dGhvcj48YXV0
aG9yPkdlcmdlbiwgUCBKPC9hdXRob3I+PGF1dGhvcj5Tb3JrbmVzcywgQyBBPC9hdXRob3I+PGF1
dGhvcj5NaXRjaGVsbCwgSC4gRS48L2F1dGhvcj48YXV0aG9yPkNhbGF0cm9uaSwgQS48L2F1dGhv
cj48YXV0aG9yPkthdHRhbiwgTS48L2F1dGhvcj48YXV0aG9yPlN6ZWZsZXIsIFMuIEouPC9hdXRo
b3I+PGF1dGhvcj5UZWFjaCwgUy4gSi48L2F1dGhvcj48YXV0aG9yPkJsb29tYmVyZywgRy4gUi48
L2F1dGhvcj48YXV0aG9yPldvb2QsIFIuIEEuPC9hdXRob3I+PGF1dGhvcj5MaXUsIEEuIEguPC9h
dXRob3I+PGF1dGhvcj5Qb25ncmFjaWMsIEouIEEuPC9hdXRob3I+PGF1dGhvcj5DaG1pZWwsIEou
IEYuPC9hdXRob3I+PGF1dGhvcj5Db25yb3ksIEsuPC9hdXRob3I+PGF1dGhvcj5SaXZlcmEtU2Fu
Y2hleiwgWS48L2F1dGhvcj48YXV0aG9yPkJ1c3NlLCBXLiBXLjwvYXV0aG9yPjxhdXRob3I+TW9y
Z2FuLCBXLiBKLjwvYXV0aG9yPjwvYXV0aG9ycz48L2NvbnRyaWJ1dG9ycz48YXV0aC1hZGRyZXNz
PltXaWxkZmlyZSwgSmVyZW15IEouOyBNaXRjaGVsbCwgSGVybWFuIEUuOyBDYWxhdHJvbmksIEFn
dXN0aW5dIFJobyBGZWQgU3lzdCBEaXYgSW5jLCBDaGFwZWwgSGlsbCwgTkMgMjc1MTcgVVNBLiBb
R2VyZ2VuLCBQZXRlciBKLl0gTklBSUQsIEJldGhlc2RhLCBNRCAyMDg5MiBVU0EuIFtTb3JrbmVz
cywgQ2hyaXN0aW5lIEEuOyBCdXNzZSwgV2lsbGlhbSBXLl0gVW5pdiBXaXNjb25zaW4sIFNjaCBN
ZWQgJmFtcDsgUHVibCBIbHRoLCBNYWRpc29uLCBXSSBVU0EuIFtLYXR0YW4sIE1leWVyXSBDb2x1
bWJpYSBVbml2LCBDb2xsIFBoeXMgJmFtcDsgU3VyZywgTmV3IFlvcmssIE5ZIFVTQS4gW1N6ZWZs
ZXIsIFN0YW5sZXkgSi47IExpdSwgQW5kcmV3IEguXSBOYXRsIEpld2lzaCBIbHRoLCBEZW52ZXIs
IENPIFVTQS4gW1N6ZWZsZXIsIFN0YW5sZXkgSi47IExpdSwgQW5kcmV3IEguXSBVbml2IENvbG9y
YWRvLCBTY2ggTWVkLCBEZW52ZXIsIENPIFVTQS4gW1RlYWNoLCBTdGVwaGVuIEouXSBDaGlsZHJl
bnMgTmF0bCBNZWQgQ3RyLCBXYXNoaW5ndG9uLCBEQyAyMDAxMCBVU0EuIFtCbG9vbWJlcmcsIEdv
cmRvbiBSLl0gV2FzaGluZ3RvbiBVbml2LCBTdCBMb3VpcywgTU8gVVNBLiBbV29vZCwgUm9iZXJ0
IEEuXSBKb2hucyBIb3BraW5zIFVuaXYsIFNjaCBNZWQsIEJhbHRpbW9yZSwgTUQgVVNBLiBbUG9u
Z3JhY2ljLCBKYWNxdWVsaW5lIEEuXSBDaGlsZHJlbnMgTWVtIEhvc3AsIENoaWNhZ28sIElMIDYw
NjE0IFVTQS4gW0NobWllbCwgSmFtZXMgRi5dIFJhaW5ib3cgQmFiaWVzICZhbXA7IENoaWxkcmVu
cyBIb3NwLCBDbGV2ZWxhbmQsIE9IIDQ0MTA2IFVTQS4gW0NvbnJveSwgS2F0aGxlZW5dIEJvc3Rv
biBVbml2LCBTY2ggTWVkLCBCb3N0b24sIE1BIDAyMTE4IFVTQS4gW1JpdmVyYS1TYW5jaGV6LCBZ
YWRpcmFdIFVuaXYgVGV4YXMgU1cgTWVkIEN0ciBEYWxsYXMsIERhbGxhcywgVFggNzUzOTAgVVNB
LiBbTW9yZ2FuLCBXYXluZSBKLl0gVW5pdiBBcml6b25hLCBDb2xsIE1lZCwgVHVjc29uLCBBWiBV
U0EuIFdpbGRmaXJlLCBKSiAoY29ycmVzcG9uZGluZyBhdXRob3IpLCBSaG8gRmVkIFN5c3QgRGl2
IEluYywgNjMzMCBRdWFkcmFuZ2xlIERyLCBDaGFwZWwgSGlsbCwgTkMgMjc1MTcgVVNBLiBqZXJl
bXlfd2lsZGZpcmVAcmhvd29ybGQuY29tPC9hdXRoLWFkZHJlc3M+PHRpdGxlcz48dGl0bGU+RGV2
ZWxvcG1lbnQgYW5kIHZhbGlkYXRpb24gb2YgdGhlIENvbXBvc2l0ZSBBc3RobWEgU2V2ZXJpdHkg
SW5kZXgtYW4gb3V0Y29tZSBtZWFzdXJlIGZvciB1c2UgaW4gY2hpbGRyZW4gYW5kIGFkb2xlc2Nl
bnRzPC90aXRsZT48c2Vjb25kYXJ5LXRpdGxlPkpvdXJuYWwgb2YgQWxsZXJneSBhbmQgQ2xpbmlj
YWwgSW1tdW5vbG9neTwvc2Vjb25kYXJ5LXRpdGxlPjwvdGl0bGVzPjxwZXJpb2RpY2FsPjxmdWxs
LXRpdGxlPkpvdXJuYWwgb2YgQWxsZXJneSBhbmQgQ2xpbmljYWwgSW1tdW5vbG9neTwvZnVsbC10
aXRsZT48L3BlcmlvZGljYWw+PHBhZ2VzPjY5NC03MDE8L3BhZ2VzPjx2b2x1bWU+MTI5PC92b2x1
bWU+PG51bWJlcj4zPC9udW1iZXI+PGtleXdvcmRzPjxrZXl3b3JkPkFzdGhtYTwva2V5d29yZD48
a2V5d29yZD5jb21wb3NpdGUgc2NvcmU8L2tleXdvcmQ+PGtleXdvcmQ+bW9yYmlkaXR5PC9rZXl3
b3JkPjxrZXl3b3JkPnRyZWF0bWVudDwva2V5d29yZD48a2V5d29yZD5leGFjZXJiYXRpb25zPC9r
ZXl3b3JkPjxrZXl3b3JkPnN5bXB0b21zPC9rZXl3b3JkPjxrZXl3b3JkPnNldmVyaXR5PC9rZXl3
b3JkPjxrZXl3b3JkPklOTkVSLUNJVFkgQ0hJTERSRU48L2tleXdvcmQ+PGtleXdvcmQ+Q0xJTklD
QUwtVFJJQUw8L2tleXdvcmQ+PGtleXdvcmQ+RU5ELVBPSU5UUzwva2V5d29yZD48a2V5d29yZD5N
QU5BR0VNRU5UPC9rZXl3b3JkPjxrZXl3b3JkPkFkb2xlc2NlbnQ8L2tleXdvcmQ+PGtleXdvcmQ+
T25seSBDaGlsZDwva2V5d29yZD48a2V5d29yZD5DaGlsZDwva2V5d29yZD48L2tleXdvcmRzPjxk
YXRlcz48eWVhcj4yMDEyPC95ZWFyPjxwdWItZGF0ZXM+PGRhdGU+TWFyPC9kYXRlPjwvcHViLWRh
dGVzPjwvZGF0ZXM+PGlzYm4+MDA5MS02NzQ5PC9pc2JuPjxhY2Nlc3Npb24tbnVtPldPUzowMDAz
MDExODkzMDAwMTM8L2FjY2Vzc2lvbi1udW0+PHVybHM+PC91cmxzPjxjdXN0b20xPlJBWVlBTi1J
TkNMVVNJT046IHsmcXVvdDtBbm5hJnF1b3Q7PSZndDsmcXVvdDtJbmNsdWRlZCZxdW90OywgJnF1
b3Q7RWthdGVyaW5hJnF1b3Q7PSZndDsmcXVvdDtJbmNsdWRlZCZxdW90O30gfCBSQVlZQU4tTEFC
RUxTOiBDQVNJPC9jdXN0b20xPjxsYW5ndWFnZT5FbmdsaXNoPC9sYW5ndWFnZT48L3JlY29yZD48
L0NpdGU+PC9FbmROb3RlPgB=
</w:fldData>
              </w:fldChar>
            </w:r>
            <w:r w:rsidR="007E24D9">
              <w:rPr>
                <w:rFonts w:eastAsia="Times New Roman" w:cstheme="minorHAnsi"/>
                <w:color w:val="000000"/>
                <w:sz w:val="20"/>
                <w:szCs w:val="20"/>
                <w:lang w:eastAsia="en-GB"/>
              </w:rPr>
              <w:instrText xml:space="preserve"> ADDIN EN.CITE </w:instrText>
            </w:r>
            <w:r w:rsidR="007E24D9">
              <w:rPr>
                <w:rFonts w:eastAsia="Times New Roman" w:cstheme="minorHAnsi"/>
                <w:color w:val="000000"/>
                <w:sz w:val="20"/>
                <w:szCs w:val="20"/>
                <w:lang w:eastAsia="en-GB"/>
              </w:rPr>
              <w:fldChar w:fldCharType="begin">
                <w:fldData xml:space="preserve">PEVuZE5vdGU+PENpdGU+PEF1dGhvcj5XaWxkZmlyZTwvQXV0aG9yPjxZZWFyPjIwMTI8L1llYXI+
PFJlY051bT4xOTI8L1JlY051bT48RGlzcGxheVRleHQ+PHN0eWxlIGZhY2U9InN1cGVyc2NyaXB0
Ij42Njwvc3R5bGU+PC9EaXNwbGF5VGV4dD48cmVjb3JkPjxyZWMtbnVtYmVyPjE5MjwvcmVjLW51
bWJlcj48Zm9yZWlnbi1rZXlzPjxrZXkgYXBwPSJFTiIgZGItaWQ9InhzZTlzczl0OGE5OWR1ZXJ2
eGh4ZXdmNTBlc3MyZWFlenp3diIgdGltZXN0YW1wPSIxNjY1OTI1MTY2Ij4xOTI8L2tleT48L2Zv
cmVpZ24ta2V5cz48cmVmLXR5cGUgbmFtZT0iSm91cm5hbCBBcnRpY2xlIj4xNzwvcmVmLXR5cGU+
PGNvbnRyaWJ1dG9ycz48YXV0aG9ycz48YXV0aG9yPldpbGRmaXJlLCBKIEo8L2F1dGhvcj48YXV0
aG9yPkdlcmdlbiwgUCBKPC9hdXRob3I+PGF1dGhvcj5Tb3JrbmVzcywgQyBBPC9hdXRob3I+PGF1
dGhvcj5NaXRjaGVsbCwgSC4gRS48L2F1dGhvcj48YXV0aG9yPkNhbGF0cm9uaSwgQS48L2F1dGhv
cj48YXV0aG9yPkthdHRhbiwgTS48L2F1dGhvcj48YXV0aG9yPlN6ZWZsZXIsIFMuIEouPC9hdXRo
b3I+PGF1dGhvcj5UZWFjaCwgUy4gSi48L2F1dGhvcj48YXV0aG9yPkJsb29tYmVyZywgRy4gUi48
L2F1dGhvcj48YXV0aG9yPldvb2QsIFIuIEEuPC9hdXRob3I+PGF1dGhvcj5MaXUsIEEuIEguPC9h
dXRob3I+PGF1dGhvcj5Qb25ncmFjaWMsIEouIEEuPC9hdXRob3I+PGF1dGhvcj5DaG1pZWwsIEou
IEYuPC9hdXRob3I+PGF1dGhvcj5Db25yb3ksIEsuPC9hdXRob3I+PGF1dGhvcj5SaXZlcmEtU2Fu
Y2hleiwgWS48L2F1dGhvcj48YXV0aG9yPkJ1c3NlLCBXLiBXLjwvYXV0aG9yPjxhdXRob3I+TW9y
Z2FuLCBXLiBKLjwvYXV0aG9yPjwvYXV0aG9ycz48L2NvbnRyaWJ1dG9ycz48YXV0aC1hZGRyZXNz
PltXaWxkZmlyZSwgSmVyZW15IEouOyBNaXRjaGVsbCwgSGVybWFuIEUuOyBDYWxhdHJvbmksIEFn
dXN0aW5dIFJobyBGZWQgU3lzdCBEaXYgSW5jLCBDaGFwZWwgSGlsbCwgTkMgMjc1MTcgVVNBLiBb
R2VyZ2VuLCBQZXRlciBKLl0gTklBSUQsIEJldGhlc2RhLCBNRCAyMDg5MiBVU0EuIFtTb3JrbmVz
cywgQ2hyaXN0aW5lIEEuOyBCdXNzZSwgV2lsbGlhbSBXLl0gVW5pdiBXaXNjb25zaW4sIFNjaCBN
ZWQgJmFtcDsgUHVibCBIbHRoLCBNYWRpc29uLCBXSSBVU0EuIFtLYXR0YW4sIE1leWVyXSBDb2x1
bWJpYSBVbml2LCBDb2xsIFBoeXMgJmFtcDsgU3VyZywgTmV3IFlvcmssIE5ZIFVTQS4gW1N6ZWZs
ZXIsIFN0YW5sZXkgSi47IExpdSwgQW5kcmV3IEguXSBOYXRsIEpld2lzaCBIbHRoLCBEZW52ZXIs
IENPIFVTQS4gW1N6ZWZsZXIsIFN0YW5sZXkgSi47IExpdSwgQW5kcmV3IEguXSBVbml2IENvbG9y
YWRvLCBTY2ggTWVkLCBEZW52ZXIsIENPIFVTQS4gW1RlYWNoLCBTdGVwaGVuIEouXSBDaGlsZHJl
bnMgTmF0bCBNZWQgQ3RyLCBXYXNoaW5ndG9uLCBEQyAyMDAxMCBVU0EuIFtCbG9vbWJlcmcsIEdv
cmRvbiBSLl0gV2FzaGluZ3RvbiBVbml2LCBTdCBMb3VpcywgTU8gVVNBLiBbV29vZCwgUm9iZXJ0
IEEuXSBKb2hucyBIb3BraW5zIFVuaXYsIFNjaCBNZWQsIEJhbHRpbW9yZSwgTUQgVVNBLiBbUG9u
Z3JhY2ljLCBKYWNxdWVsaW5lIEEuXSBDaGlsZHJlbnMgTWVtIEhvc3AsIENoaWNhZ28sIElMIDYw
NjE0IFVTQS4gW0NobWllbCwgSmFtZXMgRi5dIFJhaW5ib3cgQmFiaWVzICZhbXA7IENoaWxkcmVu
cyBIb3NwLCBDbGV2ZWxhbmQsIE9IIDQ0MTA2IFVTQS4gW0NvbnJveSwgS2F0aGxlZW5dIEJvc3Rv
biBVbml2LCBTY2ggTWVkLCBCb3N0b24sIE1BIDAyMTE4IFVTQS4gW1JpdmVyYS1TYW5jaGV6LCBZ
YWRpcmFdIFVuaXYgVGV4YXMgU1cgTWVkIEN0ciBEYWxsYXMsIERhbGxhcywgVFggNzUzOTAgVVNB
LiBbTW9yZ2FuLCBXYXluZSBKLl0gVW5pdiBBcml6b25hLCBDb2xsIE1lZCwgVHVjc29uLCBBWiBV
U0EuIFdpbGRmaXJlLCBKSiAoY29ycmVzcG9uZGluZyBhdXRob3IpLCBSaG8gRmVkIFN5c3QgRGl2
IEluYywgNjMzMCBRdWFkcmFuZ2xlIERyLCBDaGFwZWwgSGlsbCwgTkMgMjc1MTcgVVNBLiBqZXJl
bXlfd2lsZGZpcmVAcmhvd29ybGQuY29tPC9hdXRoLWFkZHJlc3M+PHRpdGxlcz48dGl0bGU+RGV2
ZWxvcG1lbnQgYW5kIHZhbGlkYXRpb24gb2YgdGhlIENvbXBvc2l0ZSBBc3RobWEgU2V2ZXJpdHkg
SW5kZXgtYW4gb3V0Y29tZSBtZWFzdXJlIGZvciB1c2UgaW4gY2hpbGRyZW4gYW5kIGFkb2xlc2Nl
bnRzPC90aXRsZT48c2Vjb25kYXJ5LXRpdGxlPkpvdXJuYWwgb2YgQWxsZXJneSBhbmQgQ2xpbmlj
YWwgSW1tdW5vbG9neTwvc2Vjb25kYXJ5LXRpdGxlPjwvdGl0bGVzPjxwZXJpb2RpY2FsPjxmdWxs
LXRpdGxlPkpvdXJuYWwgb2YgQWxsZXJneSBhbmQgQ2xpbmljYWwgSW1tdW5vbG9neTwvZnVsbC10
aXRsZT48L3BlcmlvZGljYWw+PHBhZ2VzPjY5NC03MDE8L3BhZ2VzPjx2b2x1bWU+MTI5PC92b2x1
bWU+PG51bWJlcj4zPC9udW1iZXI+PGtleXdvcmRzPjxrZXl3b3JkPkFzdGhtYTwva2V5d29yZD48
a2V5d29yZD5jb21wb3NpdGUgc2NvcmU8L2tleXdvcmQ+PGtleXdvcmQ+bW9yYmlkaXR5PC9rZXl3
b3JkPjxrZXl3b3JkPnRyZWF0bWVudDwva2V5d29yZD48a2V5d29yZD5leGFjZXJiYXRpb25zPC9r
ZXl3b3JkPjxrZXl3b3JkPnN5bXB0b21zPC9rZXl3b3JkPjxrZXl3b3JkPnNldmVyaXR5PC9rZXl3
b3JkPjxrZXl3b3JkPklOTkVSLUNJVFkgQ0hJTERSRU48L2tleXdvcmQ+PGtleXdvcmQ+Q0xJTklD
QUwtVFJJQUw8L2tleXdvcmQ+PGtleXdvcmQ+RU5ELVBPSU5UUzwva2V5d29yZD48a2V5d29yZD5N
QU5BR0VNRU5UPC9rZXl3b3JkPjxrZXl3b3JkPkFkb2xlc2NlbnQ8L2tleXdvcmQ+PGtleXdvcmQ+
T25seSBDaGlsZDwva2V5d29yZD48a2V5d29yZD5DaGlsZDwva2V5d29yZD48L2tleXdvcmRzPjxk
YXRlcz48eWVhcj4yMDEyPC95ZWFyPjxwdWItZGF0ZXM+PGRhdGU+TWFyPC9kYXRlPjwvcHViLWRh
dGVzPjwvZGF0ZXM+PGlzYm4+MDA5MS02NzQ5PC9pc2JuPjxhY2Nlc3Npb24tbnVtPldPUzowMDAz
MDExODkzMDAwMTM8L2FjY2Vzc2lvbi1udW0+PHVybHM+PC91cmxzPjxjdXN0b20xPlJBWVlBTi1J
TkNMVVNJT046IHsmcXVvdDtBbm5hJnF1b3Q7PSZndDsmcXVvdDtJbmNsdWRlZCZxdW90OywgJnF1
b3Q7RWthdGVyaW5hJnF1b3Q7PSZndDsmcXVvdDtJbmNsdWRlZCZxdW90O30gfCBSQVlZQU4tTEFC
RUxTOiBDQVNJPC9jdXN0b20xPjxsYW5ndWFnZT5FbmdsaXNoPC9sYW5ndWFnZT48L3JlY29yZD48
L0NpdGU+PC9FbmROb3RlPgB=
</w:fldData>
              </w:fldChar>
            </w:r>
            <w:r w:rsidR="007E24D9">
              <w:rPr>
                <w:rFonts w:eastAsia="Times New Roman" w:cstheme="minorHAnsi"/>
                <w:color w:val="000000"/>
                <w:sz w:val="20"/>
                <w:szCs w:val="20"/>
                <w:lang w:eastAsia="en-GB"/>
              </w:rPr>
              <w:instrText xml:space="preserve"> ADDIN EN.CITE.DATA </w:instrText>
            </w:r>
            <w:r w:rsidR="007E24D9">
              <w:rPr>
                <w:rFonts w:eastAsia="Times New Roman" w:cstheme="minorHAnsi"/>
                <w:color w:val="000000"/>
                <w:sz w:val="20"/>
                <w:szCs w:val="20"/>
                <w:lang w:eastAsia="en-GB"/>
              </w:rPr>
            </w:r>
            <w:r w:rsidR="007E24D9">
              <w:rPr>
                <w:rFonts w:eastAsia="Times New Roman" w:cstheme="minorHAnsi"/>
                <w:color w:val="000000"/>
                <w:sz w:val="20"/>
                <w:szCs w:val="20"/>
                <w:lang w:eastAsia="en-GB"/>
              </w:rPr>
              <w:fldChar w:fldCharType="end"/>
            </w:r>
            <w:r w:rsidRPr="004E60A3">
              <w:rPr>
                <w:rFonts w:eastAsia="Times New Roman" w:cstheme="minorHAnsi"/>
                <w:color w:val="000000"/>
                <w:sz w:val="20"/>
                <w:szCs w:val="20"/>
                <w:lang w:eastAsia="en-GB"/>
              </w:rPr>
            </w:r>
            <w:r w:rsidRPr="004E60A3">
              <w:rPr>
                <w:rFonts w:eastAsia="Times New Roman" w:cstheme="minorHAnsi"/>
                <w:color w:val="000000"/>
                <w:sz w:val="20"/>
                <w:szCs w:val="20"/>
                <w:lang w:eastAsia="en-GB"/>
              </w:rPr>
              <w:fldChar w:fldCharType="separate"/>
            </w:r>
            <w:r w:rsidR="00E83C39" w:rsidRPr="00E83C39">
              <w:rPr>
                <w:rFonts w:eastAsia="Times New Roman" w:cstheme="minorHAnsi"/>
                <w:noProof/>
                <w:color w:val="000000"/>
                <w:sz w:val="20"/>
                <w:szCs w:val="20"/>
                <w:vertAlign w:val="superscript"/>
                <w:lang w:eastAsia="en-GB"/>
              </w:rPr>
              <w:t>66</w:t>
            </w:r>
            <w:r w:rsidRPr="004E60A3">
              <w:rPr>
                <w:rFonts w:eastAsia="Times New Roman" w:cstheme="minorHAnsi"/>
                <w:color w:val="000000"/>
                <w:sz w:val="20"/>
                <w:szCs w:val="20"/>
                <w:lang w:eastAsia="en-GB"/>
              </w:rPr>
              <w:fldChar w:fldCharType="end"/>
            </w:r>
          </w:p>
        </w:tc>
        <w:tc>
          <w:tcPr>
            <w:tcW w:w="743" w:type="dxa"/>
            <w:shd w:val="clear" w:color="auto" w:fill="F2F2F2" w:themeFill="background1" w:themeFillShade="F2"/>
            <w:vAlign w:val="center"/>
          </w:tcPr>
          <w:p w14:paraId="64FE8AA2"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w:t>
            </w:r>
          </w:p>
        </w:tc>
        <w:tc>
          <w:tcPr>
            <w:tcW w:w="1064" w:type="dxa"/>
            <w:shd w:val="clear" w:color="auto" w:fill="F2F2F2" w:themeFill="background1" w:themeFillShade="F2"/>
            <w:vAlign w:val="center"/>
          </w:tcPr>
          <w:p w14:paraId="141950C8" w14:textId="77777777" w:rsidR="00915688" w:rsidRPr="00890C1C" w:rsidRDefault="00915688" w:rsidP="0046513E">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vertAlign w:val="superscript"/>
                <w:lang w:eastAsia="zh-CN"/>
              </w:rPr>
            </w:pPr>
            <w:r w:rsidRPr="00890C1C">
              <w:rPr>
                <w:rFonts w:ascii="Cambria Math" w:hAnsi="Cambria Math" w:cs="Cambria Math"/>
                <w:sz w:val="20"/>
                <w:szCs w:val="20"/>
              </w:rPr>
              <w:t>⨁</w:t>
            </w:r>
            <w:r w:rsidRPr="00890C1C">
              <w:rPr>
                <w:rFonts w:ascii="Cambria Math" w:hAnsi="Cambria Math" w:cs="Cambria Math"/>
                <w:sz w:val="16"/>
                <w:szCs w:val="16"/>
              </w:rPr>
              <w:t>◯◯◯</w:t>
            </w:r>
            <w:proofErr w:type="gramStart"/>
            <w:r>
              <w:rPr>
                <w:rFonts w:cstheme="minorHAnsi"/>
                <w:b/>
                <w:bCs/>
                <w:sz w:val="16"/>
                <w:szCs w:val="16"/>
                <w:vertAlign w:val="superscript"/>
              </w:rPr>
              <w:t>A,C</w:t>
            </w:r>
            <w:proofErr w:type="gramEnd"/>
          </w:p>
        </w:tc>
        <w:tc>
          <w:tcPr>
            <w:tcW w:w="774" w:type="dxa"/>
            <w:shd w:val="clear" w:color="auto" w:fill="F2F2F2" w:themeFill="background1" w:themeFillShade="F2"/>
            <w:vAlign w:val="center"/>
          </w:tcPr>
          <w:p w14:paraId="2A3CB9A9"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Pr>
                <w:rFonts w:ascii="Calibri" w:hAnsi="Calibri" w:cs="Calibri"/>
                <w:b/>
                <w:bCs/>
                <w:color w:val="000000"/>
              </w:rPr>
              <w:t>-</w:t>
            </w:r>
          </w:p>
        </w:tc>
        <w:tc>
          <w:tcPr>
            <w:tcW w:w="1134" w:type="dxa"/>
            <w:shd w:val="clear" w:color="auto" w:fill="F2F2F2" w:themeFill="background1" w:themeFillShade="F2"/>
            <w:vAlign w:val="center"/>
          </w:tcPr>
          <w:p w14:paraId="76AB5A4A"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890C1C">
              <w:rPr>
                <w:rFonts w:ascii="Cambria Math" w:hAnsi="Cambria Math" w:cs="Cambria Math"/>
                <w:sz w:val="20"/>
                <w:szCs w:val="20"/>
              </w:rPr>
              <w:t>⨁</w:t>
            </w:r>
            <w:r w:rsidRPr="00890C1C">
              <w:rPr>
                <w:rFonts w:ascii="Cambria Math" w:hAnsi="Cambria Math" w:cs="Cambria Math"/>
                <w:sz w:val="16"/>
                <w:szCs w:val="16"/>
              </w:rPr>
              <w:t>◯◯◯</w:t>
            </w:r>
            <w:proofErr w:type="gramStart"/>
            <w:r>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26B3B72E"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Pr>
                <w:rFonts w:ascii="Calibri" w:hAnsi="Calibri" w:cs="Calibri"/>
                <w:b/>
                <w:bCs/>
                <w:color w:val="000000"/>
              </w:rPr>
              <w:t>-</w:t>
            </w:r>
          </w:p>
        </w:tc>
        <w:tc>
          <w:tcPr>
            <w:tcW w:w="1134" w:type="dxa"/>
            <w:shd w:val="clear" w:color="auto" w:fill="F2F2F2" w:themeFill="background1" w:themeFillShade="F2"/>
            <w:vAlign w:val="center"/>
          </w:tcPr>
          <w:p w14:paraId="57872192"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890C1C">
              <w:rPr>
                <w:rFonts w:ascii="Cambria Math" w:hAnsi="Cambria Math" w:cs="Cambria Math"/>
                <w:sz w:val="20"/>
                <w:szCs w:val="20"/>
              </w:rPr>
              <w:t>⨁</w:t>
            </w:r>
            <w:r w:rsidRPr="00890C1C">
              <w:rPr>
                <w:rFonts w:ascii="Cambria Math" w:hAnsi="Cambria Math" w:cs="Cambria Math"/>
                <w:sz w:val="16"/>
                <w:szCs w:val="16"/>
              </w:rPr>
              <w:t>◯◯◯</w:t>
            </w:r>
            <w:proofErr w:type="gramStart"/>
            <w:r>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761FD147" w14:textId="77777777" w:rsidR="00915688" w:rsidRPr="006132E7"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i/>
                <w:iCs/>
                <w:sz w:val="20"/>
                <w:szCs w:val="20"/>
                <w:lang w:eastAsia="zh-CN"/>
              </w:rPr>
            </w:pPr>
            <w:r>
              <w:rPr>
                <w:rFonts w:ascii="Calibri" w:hAnsi="Calibri" w:cs="Calibri"/>
                <w:b/>
                <w:bCs/>
                <w:color w:val="000000"/>
              </w:rPr>
              <w:t>-</w:t>
            </w:r>
          </w:p>
        </w:tc>
        <w:tc>
          <w:tcPr>
            <w:tcW w:w="1134" w:type="dxa"/>
            <w:shd w:val="clear" w:color="auto" w:fill="F2F2F2" w:themeFill="background1" w:themeFillShade="F2"/>
            <w:vAlign w:val="center"/>
          </w:tcPr>
          <w:p w14:paraId="3DAC7892" w14:textId="77777777" w:rsidR="00915688" w:rsidRPr="006132E7"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i/>
                <w:iCs/>
                <w:sz w:val="20"/>
                <w:szCs w:val="20"/>
                <w:lang w:eastAsia="zh-CN"/>
              </w:rPr>
            </w:pPr>
            <w:r w:rsidRPr="00F435B2">
              <w:rPr>
                <w:rFonts w:ascii="Cambria Math" w:hAnsi="Cambria Math" w:cs="Cambria Math"/>
                <w:sz w:val="20"/>
                <w:szCs w:val="20"/>
              </w:rPr>
              <w:t>⨁</w:t>
            </w:r>
            <w:r w:rsidRPr="00F435B2">
              <w:rPr>
                <w:rFonts w:ascii="Cambria Math" w:hAnsi="Cambria Math" w:cs="Cambria Math"/>
                <w:sz w:val="16"/>
                <w:szCs w:val="16"/>
              </w:rPr>
              <w:t>◯</w:t>
            </w:r>
            <w:r w:rsidRPr="009127C3">
              <w:rPr>
                <w:rFonts w:ascii="Cambria Math" w:hAnsi="Cambria Math" w:cs="Cambria Math"/>
                <w:sz w:val="16"/>
                <w:szCs w:val="16"/>
              </w:rPr>
              <w:t>◯◯</w:t>
            </w:r>
            <w:proofErr w:type="gramStart"/>
            <w:r>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1C9A428C"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Pr>
                <w:rFonts w:ascii="Calibri" w:hAnsi="Calibri" w:cs="Calibri"/>
                <w:b/>
                <w:bCs/>
                <w:color w:val="000000"/>
              </w:rPr>
              <w:t>-</w:t>
            </w:r>
          </w:p>
        </w:tc>
        <w:tc>
          <w:tcPr>
            <w:tcW w:w="1134" w:type="dxa"/>
            <w:shd w:val="clear" w:color="auto" w:fill="F2F2F2" w:themeFill="background1" w:themeFillShade="F2"/>
            <w:vAlign w:val="center"/>
          </w:tcPr>
          <w:p w14:paraId="64F7AF9A" w14:textId="77777777" w:rsidR="00915688" w:rsidRPr="00811771"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F435B2">
              <w:rPr>
                <w:rFonts w:ascii="Cambria Math" w:hAnsi="Cambria Math" w:cs="Cambria Math"/>
                <w:sz w:val="20"/>
                <w:szCs w:val="20"/>
              </w:rPr>
              <w:t>⨁</w:t>
            </w:r>
            <w:r w:rsidRPr="00F435B2">
              <w:rPr>
                <w:rFonts w:ascii="Cambria Math" w:hAnsi="Cambria Math" w:cs="Cambria Math"/>
                <w:sz w:val="16"/>
                <w:szCs w:val="16"/>
              </w:rPr>
              <w:t>◯</w:t>
            </w:r>
            <w:r w:rsidRPr="009127C3">
              <w:rPr>
                <w:rFonts w:ascii="Cambria Math" w:hAnsi="Cambria Math" w:cs="Cambria Math"/>
                <w:sz w:val="16"/>
                <w:szCs w:val="16"/>
              </w:rPr>
              <w:t>◯◯</w:t>
            </w:r>
            <w:r>
              <w:rPr>
                <w:rFonts w:cstheme="minorHAnsi"/>
                <w:b/>
                <w:bCs/>
                <w:sz w:val="16"/>
                <w:szCs w:val="16"/>
                <w:vertAlign w:val="superscript"/>
              </w:rPr>
              <w:t xml:space="preserve"> </w:t>
            </w:r>
            <w:proofErr w:type="gramStart"/>
            <w:r>
              <w:rPr>
                <w:rFonts w:cstheme="minorHAnsi"/>
                <w:b/>
                <w:bCs/>
                <w:sz w:val="16"/>
                <w:szCs w:val="16"/>
                <w:vertAlign w:val="superscript"/>
              </w:rPr>
              <w:t>A,C</w:t>
            </w:r>
            <w:proofErr w:type="gramEnd"/>
          </w:p>
        </w:tc>
        <w:tc>
          <w:tcPr>
            <w:tcW w:w="708" w:type="dxa"/>
            <w:shd w:val="diagStripe" w:color="808080" w:themeColor="background1" w:themeShade="80" w:fill="auto"/>
            <w:vAlign w:val="center"/>
          </w:tcPr>
          <w:p w14:paraId="0D18905F"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p>
        </w:tc>
        <w:tc>
          <w:tcPr>
            <w:tcW w:w="1134" w:type="dxa"/>
            <w:shd w:val="diagStripe" w:color="808080" w:themeColor="background1" w:themeShade="80" w:fill="auto"/>
            <w:vAlign w:val="center"/>
          </w:tcPr>
          <w:p w14:paraId="026755CC"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p>
        </w:tc>
        <w:tc>
          <w:tcPr>
            <w:tcW w:w="709" w:type="dxa"/>
            <w:shd w:val="clear" w:color="auto" w:fill="F2F2F2" w:themeFill="background1" w:themeFillShade="F2"/>
            <w:vAlign w:val="center"/>
          </w:tcPr>
          <w:p w14:paraId="515318F3"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zh-CN"/>
              </w:rPr>
            </w:pPr>
            <w:r w:rsidRPr="00AC412F">
              <w:rPr>
                <w:rFonts w:ascii="Calibri" w:eastAsia="Times New Roman" w:hAnsi="Calibri" w:cs="Times New Roman"/>
                <w:b/>
                <w:bCs/>
                <w:lang w:eastAsia="zh-CN"/>
              </w:rPr>
              <w:t>+</w:t>
            </w:r>
          </w:p>
        </w:tc>
        <w:tc>
          <w:tcPr>
            <w:tcW w:w="1134" w:type="dxa"/>
            <w:shd w:val="clear" w:color="auto" w:fill="F2F2F2" w:themeFill="background1" w:themeFillShade="F2"/>
            <w:vAlign w:val="center"/>
          </w:tcPr>
          <w:p w14:paraId="7BF0F1B3" w14:textId="77777777" w:rsidR="00915688" w:rsidRPr="00F435B2"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mbria Math" w:eastAsia="Times New Roman" w:hAnsi="Cambria Math" w:cs="Cambria Math"/>
                <w:sz w:val="20"/>
                <w:szCs w:val="20"/>
                <w:lang w:eastAsia="zh-CN"/>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proofErr w:type="gramStart"/>
            <w:r>
              <w:rPr>
                <w:rFonts w:cstheme="minorHAnsi"/>
                <w:b/>
                <w:bCs/>
                <w:sz w:val="16"/>
                <w:szCs w:val="16"/>
                <w:vertAlign w:val="superscript"/>
              </w:rPr>
              <w:t>A,C</w:t>
            </w:r>
            <w:proofErr w:type="gramEnd"/>
          </w:p>
        </w:tc>
        <w:tc>
          <w:tcPr>
            <w:tcW w:w="709" w:type="dxa"/>
            <w:shd w:val="clear" w:color="auto" w:fill="F2F2F2" w:themeFill="background1" w:themeFillShade="F2"/>
            <w:vAlign w:val="center"/>
          </w:tcPr>
          <w:p w14:paraId="6575658C" w14:textId="77777777" w:rsidR="00915688" w:rsidRPr="00811771" w:rsidRDefault="00915688" w:rsidP="0046513E">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AC412F">
              <w:rPr>
                <w:rFonts w:ascii="Calibri" w:eastAsia="Times New Roman" w:hAnsi="Calibri" w:cs="Times New Roman"/>
                <w:b/>
                <w:bCs/>
                <w:lang w:eastAsia="zh-CN"/>
              </w:rPr>
              <w:t>+</w:t>
            </w:r>
          </w:p>
        </w:tc>
        <w:tc>
          <w:tcPr>
            <w:tcW w:w="1134" w:type="dxa"/>
            <w:shd w:val="clear" w:color="auto" w:fill="F2F2F2" w:themeFill="background1" w:themeFillShade="F2"/>
            <w:vAlign w:val="center"/>
          </w:tcPr>
          <w:p w14:paraId="63C5A012" w14:textId="77777777" w:rsidR="00915688" w:rsidRPr="00811771" w:rsidRDefault="00915688" w:rsidP="0046513E">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F435B2">
              <w:rPr>
                <w:rFonts w:ascii="Cambria Math" w:eastAsia="Times New Roman" w:hAnsi="Cambria Math" w:cs="Cambria Math"/>
                <w:sz w:val="20"/>
                <w:szCs w:val="20"/>
                <w:lang w:eastAsia="zh-CN"/>
              </w:rPr>
              <w:t>⨁⨁⨁</w:t>
            </w:r>
            <w:r w:rsidRPr="009127C3">
              <w:rPr>
                <w:rFonts w:ascii="Cambria Math" w:eastAsia="Times New Roman" w:hAnsi="Cambria Math" w:cs="Cambria Math"/>
                <w:sz w:val="16"/>
                <w:szCs w:val="16"/>
                <w:lang w:eastAsia="zh-CN"/>
              </w:rPr>
              <w:t>◯</w:t>
            </w:r>
            <w:r>
              <w:rPr>
                <w:rFonts w:cstheme="minorHAnsi"/>
                <w:b/>
                <w:bCs/>
                <w:sz w:val="16"/>
                <w:szCs w:val="16"/>
                <w:vertAlign w:val="superscript"/>
              </w:rPr>
              <w:t>C</w:t>
            </w:r>
          </w:p>
        </w:tc>
      </w:tr>
    </w:tbl>
    <w:p w14:paraId="5FFE46EE" w14:textId="77777777" w:rsidR="00915688" w:rsidRPr="00D5515C" w:rsidRDefault="00915688" w:rsidP="00915688">
      <w:pPr>
        <w:spacing w:after="0" w:line="240" w:lineRule="auto"/>
        <w:ind w:left="-426" w:right="-881"/>
        <w:jc w:val="both"/>
        <w:rPr>
          <w:rFonts w:ascii="Calibri" w:eastAsia="Times New Roman" w:hAnsi="Calibri" w:cstheme="minorHAnsi"/>
          <w:sz w:val="4"/>
          <w:szCs w:val="4"/>
          <w:lang w:eastAsia="zh-CN"/>
        </w:rPr>
      </w:pPr>
    </w:p>
    <w:p w14:paraId="38F3F779" w14:textId="77777777" w:rsidR="00915688" w:rsidRDefault="00915688" w:rsidP="00915688">
      <w:pPr>
        <w:spacing w:after="0" w:line="240" w:lineRule="auto"/>
        <w:ind w:left="-426" w:right="-881"/>
        <w:jc w:val="both"/>
        <w:rPr>
          <w:rFonts w:ascii="Calibri" w:eastAsia="Times New Roman" w:hAnsi="Calibri" w:cstheme="minorHAnsi"/>
          <w:sz w:val="20"/>
          <w:szCs w:val="20"/>
          <w:lang w:eastAsia="zh-CN"/>
        </w:rPr>
      </w:pPr>
    </w:p>
    <w:p w14:paraId="02699CBA" w14:textId="77777777" w:rsidR="00915688" w:rsidRPr="00D5515C" w:rsidRDefault="00915688" w:rsidP="00915688">
      <w:pPr>
        <w:spacing w:after="0" w:line="240" w:lineRule="auto"/>
        <w:ind w:left="-426" w:right="-739"/>
        <w:jc w:val="both"/>
        <w:rPr>
          <w:rFonts w:ascii="Calibri" w:eastAsia="Times New Roman" w:hAnsi="Calibri" w:cstheme="minorHAnsi"/>
          <w:sz w:val="20"/>
          <w:szCs w:val="20"/>
          <w:lang w:eastAsia="zh-CN"/>
        </w:rPr>
      </w:pPr>
      <w:r w:rsidRPr="00D5515C">
        <w:rPr>
          <w:rFonts w:ascii="Calibri" w:eastAsia="Times New Roman" w:hAnsi="Calibri" w:cstheme="minorHAnsi"/>
          <w:sz w:val="20"/>
          <w:szCs w:val="20"/>
          <w:lang w:eastAsia="zh-CN"/>
        </w:rPr>
        <w:t xml:space="preserve">AQLQ, Asthma Quality of Life Questionnaire; AQLQ-S, Asthma Quality of Life Questionnaire Standardized; Mini-AQLQ, Mini Asthma Quality of Life Questionnaire; SAQ, Severe Asthma Questionnaire; PAQLQ, Paediatric Asthma Quality of Life Questionnaire; PAQLQ-S, Paediatric Asthma Quality of Life Questionnaire Standardized; Mini-PAQLQ, Mini Paediatric Asthma Quality of Life Questionnaire; ACT, Asthma Control Test; ACQ, Asthma Control Questionnaire; ACQ-5: </w:t>
      </w:r>
      <w:r>
        <w:rPr>
          <w:rFonts w:ascii="Calibri" w:eastAsia="Times New Roman" w:hAnsi="Calibri" w:cstheme="minorHAnsi"/>
          <w:sz w:val="20"/>
          <w:szCs w:val="20"/>
          <w:lang w:eastAsia="zh-CN"/>
        </w:rPr>
        <w:t>items</w:t>
      </w:r>
      <w:r w:rsidRPr="00D5515C">
        <w:rPr>
          <w:rFonts w:ascii="Calibri" w:eastAsia="Times New Roman" w:hAnsi="Calibri" w:cstheme="minorHAnsi"/>
          <w:sz w:val="20"/>
          <w:szCs w:val="20"/>
          <w:lang w:eastAsia="zh-CN"/>
        </w:rPr>
        <w:t xml:space="preserve"> about symptom control only; ACQ-6: </w:t>
      </w:r>
      <w:r>
        <w:rPr>
          <w:rFonts w:ascii="Calibri" w:eastAsia="Times New Roman" w:hAnsi="Calibri" w:cstheme="minorHAnsi"/>
          <w:sz w:val="20"/>
          <w:szCs w:val="20"/>
          <w:lang w:eastAsia="zh-CN"/>
        </w:rPr>
        <w:t>items</w:t>
      </w:r>
      <w:r w:rsidRPr="00D5515C">
        <w:rPr>
          <w:rFonts w:ascii="Calibri" w:eastAsia="Times New Roman" w:hAnsi="Calibri" w:cstheme="minorHAnsi"/>
          <w:sz w:val="20"/>
          <w:szCs w:val="20"/>
          <w:lang w:eastAsia="zh-CN"/>
        </w:rPr>
        <w:t xml:space="preserve"> about symptom control, and rescue medication use; ACQ-7: items about symptom control, rescue medication use, and forced expiratory volume in 1 second (FEV</w:t>
      </w:r>
      <w:r w:rsidRPr="00DB48F4">
        <w:rPr>
          <w:rFonts w:ascii="Calibri" w:eastAsia="Times New Roman" w:hAnsi="Calibri" w:cstheme="minorHAnsi"/>
          <w:sz w:val="20"/>
          <w:szCs w:val="20"/>
          <w:vertAlign w:val="subscript"/>
          <w:lang w:eastAsia="zh-CN"/>
        </w:rPr>
        <w:t>1</w:t>
      </w:r>
      <w:r>
        <w:rPr>
          <w:rFonts w:ascii="Calibri" w:eastAsia="Times New Roman" w:hAnsi="Calibri" w:cstheme="minorHAnsi"/>
          <w:sz w:val="20"/>
          <w:szCs w:val="20"/>
          <w:lang w:eastAsia="zh-CN"/>
        </w:rPr>
        <w:t>) A</w:t>
      </w:r>
      <w:r w:rsidRPr="00D5515C">
        <w:rPr>
          <w:rFonts w:ascii="Calibri" w:eastAsia="Times New Roman" w:hAnsi="Calibri" w:cstheme="minorHAnsi"/>
          <w:sz w:val="20"/>
          <w:szCs w:val="20"/>
          <w:lang w:eastAsia="zh-CN"/>
        </w:rPr>
        <w:t>CCI</w:t>
      </w:r>
      <w:r>
        <w:rPr>
          <w:rFonts w:ascii="Calibri" w:eastAsia="Times New Roman" w:hAnsi="Calibri" w:cstheme="minorHAnsi"/>
          <w:sz w:val="20"/>
          <w:szCs w:val="20"/>
          <w:lang w:eastAsia="zh-CN"/>
        </w:rPr>
        <w:t>,</w:t>
      </w:r>
      <w:r w:rsidRPr="00D5515C">
        <w:rPr>
          <w:rFonts w:ascii="Calibri" w:eastAsia="Times New Roman" w:hAnsi="Calibri" w:cstheme="minorHAnsi"/>
          <w:sz w:val="20"/>
          <w:szCs w:val="20"/>
          <w:lang w:eastAsia="zh-CN"/>
        </w:rPr>
        <w:t xml:space="preserve"> Asthma control and communication instrument</w:t>
      </w:r>
      <w:r>
        <w:rPr>
          <w:rFonts w:ascii="Calibri" w:eastAsia="Times New Roman" w:hAnsi="Calibri" w:cstheme="minorHAnsi"/>
          <w:sz w:val="20"/>
          <w:szCs w:val="20"/>
          <w:lang w:eastAsia="zh-CN"/>
        </w:rPr>
        <w:t xml:space="preserve">; </w:t>
      </w:r>
      <w:r w:rsidRPr="0025070E">
        <w:rPr>
          <w:rFonts w:ascii="Calibri" w:eastAsia="Times New Roman" w:hAnsi="Calibri" w:cstheme="minorHAnsi"/>
          <w:sz w:val="20"/>
          <w:szCs w:val="20"/>
          <w:lang w:eastAsia="zh-CN"/>
        </w:rPr>
        <w:t>GRADE, Grading of Recommendations, Assessment, Development and Evaluation</w:t>
      </w:r>
      <w:r>
        <w:rPr>
          <w:rFonts w:ascii="Calibri" w:eastAsia="Times New Roman" w:hAnsi="Calibri" w:cstheme="minorHAnsi"/>
          <w:sz w:val="20"/>
          <w:szCs w:val="20"/>
          <w:lang w:eastAsia="zh-CN"/>
        </w:rPr>
        <w:t xml:space="preserve">; </w:t>
      </w:r>
      <w:r w:rsidRPr="0025070E">
        <w:rPr>
          <w:rFonts w:ascii="Calibri" w:eastAsia="Times New Roman" w:hAnsi="Calibri" w:cstheme="minorHAnsi"/>
          <w:sz w:val="20"/>
          <w:szCs w:val="20"/>
          <w:lang w:eastAsia="zh-CN"/>
        </w:rPr>
        <w:t>COSMIN</w:t>
      </w:r>
      <w:r>
        <w:rPr>
          <w:rFonts w:ascii="Calibri" w:eastAsia="Times New Roman" w:hAnsi="Calibri" w:cstheme="minorHAnsi"/>
          <w:sz w:val="20"/>
          <w:szCs w:val="20"/>
          <w:lang w:eastAsia="zh-CN"/>
        </w:rPr>
        <w:t xml:space="preserve">, </w:t>
      </w:r>
      <w:proofErr w:type="spellStart"/>
      <w:r w:rsidRPr="0025070E">
        <w:rPr>
          <w:rFonts w:ascii="Calibri" w:eastAsia="Times New Roman" w:hAnsi="Calibri" w:cstheme="minorHAnsi"/>
          <w:sz w:val="20"/>
          <w:szCs w:val="20"/>
          <w:lang w:eastAsia="zh-CN"/>
        </w:rPr>
        <w:t>COnsensus</w:t>
      </w:r>
      <w:proofErr w:type="spellEnd"/>
      <w:r w:rsidRPr="0025070E">
        <w:rPr>
          <w:rFonts w:ascii="Calibri" w:eastAsia="Times New Roman" w:hAnsi="Calibri" w:cstheme="minorHAnsi"/>
          <w:sz w:val="20"/>
          <w:szCs w:val="20"/>
          <w:lang w:eastAsia="zh-CN"/>
        </w:rPr>
        <w:t>-based Standards for the selection of Measurement Instruments</w:t>
      </w:r>
      <w:r>
        <w:rPr>
          <w:rFonts w:ascii="Calibri" w:eastAsia="Times New Roman" w:hAnsi="Calibri" w:cstheme="minorHAnsi"/>
          <w:sz w:val="20"/>
          <w:szCs w:val="20"/>
          <w:lang w:eastAsia="zh-CN"/>
        </w:rPr>
        <w:t>.</w:t>
      </w:r>
      <w:r w:rsidRPr="00DB48F4">
        <w:rPr>
          <w:rFonts w:ascii="Calibri" w:eastAsia="Times New Roman" w:hAnsi="Calibri" w:cstheme="minorHAnsi"/>
          <w:sz w:val="20"/>
          <w:szCs w:val="20"/>
          <w:lang w:eastAsia="zh-CN"/>
        </w:rPr>
        <w:t xml:space="preserve"> </w:t>
      </w:r>
    </w:p>
    <w:p w14:paraId="28AE2ECA" w14:textId="574DF03B" w:rsidR="00915688" w:rsidRDefault="00915688" w:rsidP="00915688">
      <w:pPr>
        <w:spacing w:after="0" w:line="240" w:lineRule="auto"/>
        <w:ind w:left="-426" w:right="-739"/>
        <w:jc w:val="both"/>
        <w:rPr>
          <w:rFonts w:ascii="Calibri" w:eastAsia="Times New Roman" w:hAnsi="Calibri" w:cstheme="minorHAnsi"/>
          <w:sz w:val="20"/>
          <w:szCs w:val="20"/>
          <w:lang w:eastAsia="zh-CN"/>
        </w:rPr>
      </w:pPr>
      <w:r>
        <w:rPr>
          <w:rFonts w:ascii="Calibri" w:eastAsia="Times New Roman" w:hAnsi="Calibri" w:cstheme="minorHAnsi"/>
          <w:sz w:val="20"/>
          <w:szCs w:val="20"/>
          <w:lang w:eastAsia="zh-CN"/>
        </w:rPr>
        <w:t xml:space="preserve">Ratings of quality of results for measurement properties was done </w:t>
      </w:r>
      <w:r w:rsidRPr="00D5515C">
        <w:rPr>
          <w:rFonts w:ascii="Calibri" w:eastAsia="Times New Roman" w:hAnsi="Calibri" w:cstheme="minorHAnsi"/>
          <w:sz w:val="20"/>
          <w:szCs w:val="20"/>
          <w:lang w:eastAsia="zh-CN"/>
        </w:rPr>
        <w:t xml:space="preserve">against </w:t>
      </w:r>
      <w:r>
        <w:rPr>
          <w:rFonts w:ascii="Calibri" w:eastAsia="Times New Roman" w:hAnsi="Calibri" w:cstheme="minorHAnsi"/>
          <w:sz w:val="20"/>
          <w:szCs w:val="20"/>
          <w:lang w:eastAsia="zh-CN"/>
        </w:rPr>
        <w:t xml:space="preserve">COSMIN quality </w:t>
      </w:r>
      <w:r w:rsidRPr="00D5515C">
        <w:rPr>
          <w:rFonts w:ascii="Calibri" w:eastAsia="Times New Roman" w:hAnsi="Calibri" w:cstheme="minorHAnsi"/>
          <w:sz w:val="20"/>
          <w:szCs w:val="20"/>
          <w:lang w:eastAsia="zh-CN"/>
        </w:rPr>
        <w:t>criteria</w:t>
      </w:r>
      <w:r w:rsidRPr="00D5515C">
        <w:rPr>
          <w:rFonts w:ascii="Calibri" w:eastAsia="Times New Roman" w:hAnsi="Calibri" w:cstheme="minorHAnsi"/>
          <w:sz w:val="20"/>
          <w:szCs w:val="20"/>
          <w:lang w:eastAsia="zh-CN"/>
        </w:rPr>
        <w:fldChar w:fldCharType="begin">
          <w:fldData xml:space="preserve">PEVuZE5vdGU+PENpdGU+PEF1dGhvcj5Qcmluc2VuPC9BdXRob3I+PFllYXI+MjAxODwvWWVhcj48
UmVjTnVtPjM3PC9SZWNOdW0+PERpc3BsYXlUZXh0PjxzdHlsZSBmYWNlPSJzdXBlcnNjcmlwdCI+
MjcsMzI8L3N0eWxlPjwvRGlzcGxheVRleHQ+PHJlY29yZD48cmVjLW51bWJlcj4zNzwvcmVjLW51
bWJlcj48Zm9yZWlnbi1rZXlzPjxrZXkgYXBwPSJFTiIgZGItaWQ9InhzZTlzczl0OGE5OWR1ZXJ2
eGh4ZXdmNTBlc3MyZWFlenp3diIgdGltZXN0YW1wPSIxNjMxMjc5NzYxIj4zNzwva2V5PjwvZm9y
ZWlnbi1rZXlzPjxyZWYtdHlwZSBuYW1lPSJKb3VybmFsIEFydGljbGUiPjE3PC9yZWYtdHlwZT48
Y29udHJpYnV0b3JzPjxhdXRob3JzPjxhdXRob3I+UHJpbnNlbiwgQy4gQS4gQy48L2F1dGhvcj48
YXV0aG9yPk1va2tpbmssIEwuIEIuPC9hdXRob3I+PGF1dGhvcj5Cb3V0ZXIsIEwuIE0uPC9hdXRo
b3I+PGF1dGhvcj5BbG9uc28sIEouPC9hdXRob3I+PGF1dGhvcj5QYXRyaWNrLCBELiBMLjwvYXV0
aG9yPjxhdXRob3I+ZGUgVmV0LCBILiBDLiBXLjwvYXV0aG9yPjxhdXRob3I+VGVyd2VlLCBDLiBC
LjwvYXV0aG9yPjwvYXV0aG9ycz48L2NvbnRyaWJ1dG9ycz48YXV0aC1hZGRyZXNzPkRlcGFydG1l
bnQgb2YgRXBpZGVtaW9sb2d5IGFuZCBCaW9zdGF0aXN0aWNzLCBBbXN0ZXJkYW0gUHVibGljIEhl
YWx0aCBSZXNlYXJjaCBJbnN0aXR1dGUsIFZVIFVuaXZlcnNpdHkgTWVkaWNhbCBDZW50ZXIsIERl
IEJvZWxlbGFhbiAxMDg5YSwgMTA4MSBIViwgQW1zdGVyZGFtLCBUaGUgTmV0aGVybGFuZHMuIGMu
cHJpbnNlbkB2dW1jLm5sLiYjeEQ7RGVwYXJ0bWVudCBvZiBFcGlkZW1pb2xvZ3kgYW5kIEJpb3N0
YXRpc3RpY3MsIEFtc3RlcmRhbSBQdWJsaWMgSGVhbHRoIFJlc2VhcmNoIEluc3RpdHV0ZSwgVlUg
VW5pdmVyc2l0eSBNZWRpY2FsIENlbnRlciwgUC5PLiBCb3ggNzA1NywgMTAwNyBNQiwgQW1zdGVy
ZGFtLCBUaGUgTmV0aGVybGFuZHMuIGMucHJpbnNlbkB2dW1jLm5sLiYjeEQ7RGVwYXJ0bWVudCBv
ZiBFcGlkZW1pb2xvZ3kgYW5kIEJpb3N0YXRpc3RpY3MsIEFtc3RlcmRhbSBQdWJsaWMgSGVhbHRo
IFJlc2VhcmNoIEluc3RpdHV0ZSwgVlUgVW5pdmVyc2l0eSBNZWRpY2FsIENlbnRlciwgRGUgQm9l
bGVsYWFuIDEwODlhLCAxMDgxIEhWLCBBbXN0ZXJkYW0sIFRoZSBOZXRoZXJsYW5kcy4mI3hEO0hl
YWx0aCBTZXJ2aWNlcyBSZXNlYXJjaCBVbml0LCBJTUlNLUhvc3BpdGFsIGRlbCBNYXIgTWVkaWNh
bCBSZXNlYXJjaCBJbnN0aXR1dGU7IENJQkVSIEVwaWRlbWlvbG9nw61hIHkgU2FsdWQgUMO6Ymxp
Y2EgKENJQkVSRVNQKSwgQmFyY2Vsb25hLCBTcGFpbi4mI3hEO0RlcGFydG1lbnQgb2YgSGVhbHRo
IFNlcnZpY2VzLCBVbml2ZXJzaXR5IG9mIFdhc2hpbmd0b24sIFNlYXR0bGUsIFdBLCBVU0EuPC9h
dXRoLWFkZHJlc3M+PHRpdGxlcz48dGl0bGU+Q09TTUlOIGd1aWRlbGluZSBmb3Igc3lzdGVtYXRp
YyByZXZpZXdzIG9mIHBhdGllbnQtcmVwb3J0ZWQgb3V0Y29tZSBtZWFzdXJlczwvdGl0bGU+PHNl
Y29uZGFyeS10aXRsZT5RdWFsIExpZmUgUmVzPC9zZWNvbmRhcnktdGl0bGU+PC90aXRsZXM+PHBl
cmlvZGljYWw+PGZ1bGwtdGl0bGU+UXVhbCBMaWZlIFJlczwvZnVsbC10aXRsZT48L3BlcmlvZGlj
YWw+PHBhZ2VzPjExNDctMTE1NzwvcGFnZXM+PHZvbHVtZT4yNzwvdm9sdW1lPjxudW1iZXI+NTwv
bnVtYmVyPjxlZGl0aW9uPjIwMTgvMDIvMTM8L2VkaXRpb24+PGtleXdvcmRzPjxrZXl3b3JkPipH
dWlkZWxpbmVzIGFzIFRvcGljPC9rZXl3b3JkPjxrZXl3b3JkPkh1bWFuczwva2V5d29yZD48a2V5
d29yZD4qUGF0aWVudCBSZXBvcnRlZCBPdXRjb21lIE1lYXN1cmVzPC9rZXl3b3JkPjxrZXl3b3Jk
PlF1YWxpdHkgb2YgTGlmZS8qcHN5Y2hvbG9neTwva2V5d29yZD48a2V5d29yZD5TdXJ2ZXlzIGFu
ZCBRdWVzdGlvbm5haXJlczwva2V5d29yZD48a2V5d29yZD4qY29zbWluPC9rZXl3b3JkPjxrZXl3
b3JkPipNZWFzdXJlbWVudCBwcm9wZXJ0aWVzPC9rZXl3b3JkPjxrZXl3b3JkPipNZXRob2RvbG9n
eTwva2V5d29yZD48a2V5d29yZD4qT3V0Y29tZSBtZWFzdXJlbWVudCBpbnN0cnVtZW50PC9rZXl3
b3JkPjxrZXl3b3JkPipPdXRjb21lIG1lYXN1cmVzPC9rZXl3b3JkPjxrZXl3b3JkPipwcm9tPC9r
ZXl3b3JkPjxrZXl3b3JkPipTeXN0ZW1hdGljIHJldmlldzwva2V5d29yZD48a2V5d29yZD5vZiB0
aGUgYXV0aG9ycy48L2tleXdvcmQ+PC9rZXl3b3Jkcz48ZGF0ZXM+PHllYXI+MjAxODwveWVhcj48
cHViLWRhdGVzPjxkYXRlPk1heTwvZGF0ZT48L3B1Yi1kYXRlcz48L2RhdGVzPjxpc2JuPjA5NjIt
OTM0MyAoUHJpbnQpJiN4RDswOTYyLTkzNDM8L2lzYm4+PGFjY2Vzc2lvbi1udW0+Mjk0MzU4MDE8
L2FjY2Vzc2lvbi1udW0+PHVybHM+PC91cmxzPjxjdXN0b20yPlBNQzU4OTE1Njg8L2N1c3RvbTI+
PGVsZWN0cm9uaWMtcmVzb3VyY2UtbnVtPjEwLjEwMDcvczExMTM2LTAxOC0xNzk4LTM8L2VsZWN0
cm9uaWMtcmVzb3VyY2UtbnVtPjxyZW1vdGUtZGF0YWJhc2UtcHJvdmlkZXI+TkxNPC9yZW1vdGUt
ZGF0YWJhc2UtcHJvdmlkZXI+PGxhbmd1YWdlPmVuZzwvbGFuZ3VhZ2U+PC9yZWNvcmQ+PC9DaXRl
PjxDaXRlPjxBdXRob3I+VGVyd2VlPC9BdXRob3I+PFllYXI+MjAxODwvWWVhcj48UmVjTnVtPjM1
PC9SZWNOdW0+PHJlY29yZD48cmVjLW51bWJlcj4zNTwvcmVjLW51bWJlcj48Zm9yZWlnbi1rZXlz
PjxrZXkgYXBwPSJFTiIgZGItaWQ9InhzZTlzczl0OGE5OWR1ZXJ2eGh4ZXdmNTBlc3MyZWFlenp3
diIgdGltZXN0YW1wPSIxNjMxMjc5MzY0Ij4zNTwva2V5PjwvZm9yZWlnbi1rZXlzPjxyZWYtdHlw
ZSBuYW1lPSJKb3VybmFsIEFydGljbGUiPjE3PC9yZWYtdHlwZT48Y29udHJpYnV0b3JzPjxhdXRo
b3JzPjxhdXRob3I+VGVyd2VlLCBDIEI8L2F1dGhvcj48YXV0aG9yPlByaW5zZW4sIEMgQSBDPC9h
dXRob3I+PGF1dGhvcj5DaGlhcm90dG8sIEE8L2F1dGhvcj48YXV0aG9yPldlc3Rlcm1hbiwgTS4g
Si48L2F1dGhvcj48YXV0aG9yPlBhdHJpY2ssIEQuIEwuPC9hdXRob3I+PGF1dGhvcj5BbG9uc28s
IEouPC9hdXRob3I+PGF1dGhvcj5Cb3V0ZXIsIEwuIE0uPC9hdXRob3I+PGF1dGhvcj5kZSBWZXQs
IEguIEMuIFcuPC9hdXRob3I+PGF1dGhvcj5Nb2traW5rLCBMLiBCLjwvYXV0aG9yPjwvYXV0aG9y
cz48L2NvbnRyaWJ1dG9ycz48YXV0aC1hZGRyZXNzPkRlcGFydG1lbnQgb2YgRXBpZGVtaW9sb2d5
IGFuZCBCaW9zdGF0aXN0aWNzIGFuZCBBbXN0ZXJkYW0gUHVibGljIEhlYWx0aCBSZXNlYXJjaCBJ
bnN0aXR1dGUsIFZVIFVuaXZlcnNpdHkgTWVkaWNhbCBDZW50ZXIsIFAuTy4gQm94IDcwNTcsIDEw
MDcgTUIsIEFtc3RlcmRhbSwgVGhlIE5ldGhlcmxhbmRzLiBjYi50ZXJ3ZWVAdnVtYy5ubC4mI3hE
O0RlcGFydG1lbnQgb2YgRXBpZGVtaW9sb2d5IGFuZCBCaW9zdGF0aXN0aWNzIGFuZCBBbXN0ZXJk
YW0gUHVibGljIEhlYWx0aCBSZXNlYXJjaCBJbnN0aXR1dGUsIFZVIFVuaXZlcnNpdHkgTWVkaWNh
bCBDZW50ZXIsIFAuTy4gQm94IDcwNTcsIDEwMDcgTUIsIEFtc3RlcmRhbSwgVGhlIE5ldGhlcmxh
bmRzLiYjeEQ7RGVwYXJ0bWVudCBvZiBIZWFsdGggU2NpZW5jZXMgYW5kIEFtc3RlcmRhbSBQdWJs
aWMgSGVhbHRoIFJlc2VhcmNoIEluc3RpdHV0ZSwgVlUgVW5pdmVyc2l0eSwgQW1zdGVyZGFtLCBU
aGUgTmV0aGVybGFuZHMuJiN4RDtEZXBhcnRtZW50IG9mIEhlYWx0aCBTZXJ2aWNlcywgVW5pdmVy
c2l0eSBvZiBXYXNoaW5ndG9uLCBTZWF0dGxlLCBXQSwgVVNBLiYjeEQ7SU1JTSAoSG9zcGl0YWwg
ZGVsIE1hciBNZWRpY2FsIFJlc2VhcmNoIEluc3RpdHV0ZSksIERlcGFydG1lbnQgb2YgRXhwZXJp
bWVudGFsIGFuZCBIZWFsdGggU2NpZW5jZXMsIFBvbXBldSBGYWJyYSBVbml2ZXJzaXR5IChVUEYp
LCBCYXJjZWxvbmEsIFNwYWluLiYjeEQ7Q0lCRVIgZW4gRXBpZGVtaW9sb2fDrWEgeSBTYWx1ZCBQ
w7pibGljYSAoQ0lCRVJFU1ApLCBNYWRyaWQsIFNwYWluLiYjeEQ7RmFjdWx0eSBvZiBIdW1hbml0
aWVzLCBEZXBhcnRtZW50IG9mIFBoaWxvc29waHksIFZVIFVuaXZlcnNpdHksIEFtc3RlcmRhbSwg
VGhlIE5ldGhlcmxhbmRzLjwvYXV0aC1hZGRyZXNzPjx0aXRsZXM+PHRpdGxlPkNPU01JTiBtZXRo
b2RvbG9neSBmb3IgZXZhbHVhdGluZyB0aGUgY29udGVudCB2YWxpZGl0eSBvZiBwYXRpZW50LXJl
cG9ydGVkIG91dGNvbWUgbWVhc3VyZXM6IGEgRGVscGhpIHN0dWR5PC90aXRsZT48c2Vjb25kYXJ5
LXRpdGxlPlF1YWwgTGlmZSBSZXM8L3NlY29uZGFyeS10aXRsZT48L3RpdGxlcz48cGVyaW9kaWNh
bD48ZnVsbC10aXRsZT5RdWFsIExpZmUgUmVzPC9mdWxsLXRpdGxlPjwvcGVyaW9kaWNhbD48cGFn
ZXM+MTE1OS0xMTcwPC9wYWdlcz48dm9sdW1lPjI3PC92b2x1bWU+PG51bWJlcj41PC9udW1iZXI+
PGVkaXRpb24+MjAxOC8wMy8yMDwvZWRpdGlvbj48a2V5d29yZHM+PGtleXdvcmQ+Q29uc2Vuc3Vz
PC9rZXl3b3JkPjxrZXl3b3JkPipEZWxwaGkgVGVjaG5pcXVlPC9rZXl3b3JkPjxrZXl3b3JkPkh1
bWFuczwva2V5d29yZD48a2V5d29yZD4qUGF0aWVudCBSZXBvcnRlZCBPdXRjb21lIE1lYXN1cmVz
PC9rZXl3b3JkPjxrZXl3b3JkPlF1YWxpdGF0aXZlIFJlc2VhcmNoPC9rZXl3b3JkPjxrZXl3b3Jk
PlF1YWxpdHkgb2YgTGlmZS8qcHN5Y2hvbG9neTwva2V5d29yZD48a2V5d29yZD4qU3VydmV5cyBh
bmQgUXVlc3Rpb25uYWlyZXM8L2tleXdvcmQ+PGtleXdvcmQ+KlZhbGlkYXRpb24gU3R1ZGllcyBh
cyBUb3BpYzwva2V5d29yZD48a2V5d29yZD4qY29zbWluPC9rZXl3b3JkPjxrZXl3b3JkPipDb250
ZW50IHZhbGlkaXR5PC9rZXl3b3JkPjxrZXl3b3JkPipQYXRpZW50IG91dGNvbWUgYXNzZXNzbWVu
dDwva2V5d29yZD48a2V5d29yZD4qUGF0aWVudC1yZXBvcnRlZCBvdXRjb21lPC9rZXl3b3JkPjxr
ZXl3b3JkPipTeXN0ZW1hdGljIHJldmlldzwva2V5d29yZD48a2V5d29yZD4qVmFsaWRhdGlvbiBz
dHVkaWVzPC9rZXl3b3JkPjxrZXl3b3JkPkVUSElDQUwgQVBQUk9WQUw6IEFzIHRoaXMgc3R1ZHkg
ZGlkIG5vdCBpbnZvbHZlIGV4cGVyaW1lbnRzIHdpdGggcGF0aWVudHMgb3Igc3R1ZHk8L2tleXdv
cmQ+PGtleXdvcmQ+c3ViamVjdHMsIGl0IHdhcyBleGVtcHQgZnJvbSBldGhpY2FsIGFwcHJvdmFs
IGFjY29yZGluZyB0byB0aGUgRHV0Y2ggTWVkaWNhbDwva2V5d29yZD48a2V5d29yZD5SZXNlYXJj
aCBpbiBIdW1hbiBTdWJqZWN0cyBBY3QgKFdNTykuIEhVTUFOIEFORCBBTklNQUwgUklHSFRTOiBB
bGwgcHJvY2VkdXJlczwva2V5d29yZD48a2V5d29yZD5wZXJmb3JtZWQgaW4gdGhpcyBzdHVkeSBp
bnZvbHZpbmcgaHVtYW4gcGFydGljaXBhbnRzIHdlcmUgaW4gYWNjb3JkYW5jZSB3aXRoIHRoZTwv
a2V5d29yZD48a2V5d29yZD5ldGhpY2FsIHN0YW5kYXJkcyBvZiB0aGUgaW5zdGl0dXRpb25hbCBh
bmQgbmF0aW9uYWwgcmVzZWFyY2ggY29tbWl0dGVlcyBhbmQgd2l0aCB0aGU8L2tleXdvcmQ+PGtl
eXdvcmQ+MTk2NCBIZWxzaW5raSBkZWNsYXJhdGlvbiBhbmQgaXRzIGxhdGVyIGFtZW5kbWVudHMg
b3IgY29tcGFyYWJsZSBldGhpY2FsIHN0YW5kYXJkcy48L2tleXdvcmQ+PGtleXdvcmQ+VGhpcyBh
cnRpY2xlIGRvZXMgbm90IGNvbnRhaW4gYW55IHN0dWRpZXMgd2l0aCBhbmltYWxzIHBlcmZvcm1l
ZCBieSBhbnkgb2YgdGhlPC9rZXl3b3JkPjxrZXl3b3JkPmF1dGhvcnMuIElORk9STUVEIENPTlNF
TlQ6IEFjY29yZGluZyB0byB0aGUgRHV0Y2ggTWVkaWNhbCBSZXNlYXJjaCBpbiBIdW1hbiBTdWJq
ZWN0czwva2V5d29yZD48a2V5d29yZD5BY3QgKFdNTyksIG9idGFpbmluZyBpbmZvcm1lZCBjb25z
ZW50IHdhcyBub3QgbmVjZXNzYXJ5Ljwva2V5d29yZD48L2tleXdvcmRzPjxkYXRlcz48eWVhcj4y
MDE4PC95ZWFyPjxwdWItZGF0ZXM+PGRhdGU+TWF5PC9kYXRlPjwvcHViLWRhdGVzPjwvZGF0ZXM+
PGlzYm4+MDk2Mi05MzQzIChQcmludCkmI3hEOzA5NjItOTM0MzwvaXNibj48YWNjZXNzaW9uLW51
bT4yOTU1MDk2NDwvYWNjZXNzaW9uLW51bT48dXJscz48L3VybHM+PGN1c3RvbTI+UE1DNTg5MTU1
NzwvY3VzdG9tMj48ZWxlY3Ryb25pYy1yZXNvdXJjZS1udW0+MTAuMTAwNy9zMTExMzYtMDE4LTE4
MjktMDwvZWxlY3Ryb25pYy1yZXNvdXJjZS1udW0+PHJlbW90ZS1kYXRhYmFzZS1wcm92aWRlcj5O
TE08L3JlbW90ZS1kYXRhYmFzZS1wcm92aWRlcj48bGFuZ3VhZ2U+ZW5nPC9sYW5ndWFnZT48L3Jl
Y29yZD48L0NpdGU+PENpdGU+PEF1dGhvcj5Qcmluc2VuPC9BdXRob3I+PFllYXI+MjAxODwvWWVh
cj48UmVjTnVtPjM3PC9SZWNOdW0+PHJlY29yZD48cmVjLW51bWJlcj4zNzwvcmVjLW51bWJlcj48
Zm9yZWlnbi1rZXlzPjxrZXkgYXBwPSJFTiIgZGItaWQ9InhzZTlzczl0OGE5OWR1ZXJ2eGh4ZXdm
NTBlc3MyZWFlenp3diIgdGltZXN0YW1wPSIxNjMxMjc5NzYxIj4zNzwva2V5PjwvZm9yZWlnbi1r
ZXlzPjxyZWYtdHlwZSBuYW1lPSJKb3VybmFsIEFydGljbGUiPjE3PC9yZWYtdHlwZT48Y29udHJp
YnV0b3JzPjxhdXRob3JzPjxhdXRob3I+UHJpbnNlbiwgQy4gQS4gQy48L2F1dGhvcj48YXV0aG9y
Pk1va2tpbmssIEwuIEIuPC9hdXRob3I+PGF1dGhvcj5Cb3V0ZXIsIEwuIE0uPC9hdXRob3I+PGF1
dGhvcj5BbG9uc28sIEouPC9hdXRob3I+PGF1dGhvcj5QYXRyaWNrLCBELiBMLjwvYXV0aG9yPjxh
dXRob3I+ZGUgVmV0LCBILiBDLiBXLjwvYXV0aG9yPjxhdXRob3I+VGVyd2VlLCBDLiBCLjwvYXV0
aG9yPjwvYXV0aG9ycz48L2NvbnRyaWJ1dG9ycz48YXV0aC1hZGRyZXNzPkRlcGFydG1lbnQgb2Yg
RXBpZGVtaW9sb2d5IGFuZCBCaW9zdGF0aXN0aWNzLCBBbXN0ZXJkYW0gUHVibGljIEhlYWx0aCBS
ZXNlYXJjaCBJbnN0aXR1dGUsIFZVIFVuaXZlcnNpdHkgTWVkaWNhbCBDZW50ZXIsIERlIEJvZWxl
bGFhbiAxMDg5YSwgMTA4MSBIViwgQW1zdGVyZGFtLCBUaGUgTmV0aGVybGFuZHMuIGMucHJpbnNl
bkB2dW1jLm5sLiYjeEQ7RGVwYXJ0bWVudCBvZiBFcGlkZW1pb2xvZ3kgYW5kIEJpb3N0YXRpc3Rp
Y3MsIEFtc3RlcmRhbSBQdWJsaWMgSGVhbHRoIFJlc2VhcmNoIEluc3RpdHV0ZSwgVlUgVW5pdmVy
c2l0eSBNZWRpY2FsIENlbnRlciwgUC5PLiBCb3ggNzA1NywgMTAwNyBNQiwgQW1zdGVyZGFtLCBU
aGUgTmV0aGVybGFuZHMuIGMucHJpbnNlbkB2dW1jLm5sLiYjeEQ7RGVwYXJ0bWVudCBvZiBFcGlk
ZW1pb2xvZ3kgYW5kIEJpb3N0YXRpc3RpY3MsIEFtc3RlcmRhbSBQdWJsaWMgSGVhbHRoIFJlc2Vh
cmNoIEluc3RpdHV0ZSwgVlUgVW5pdmVyc2l0eSBNZWRpY2FsIENlbnRlciwgRGUgQm9lbGVsYWFu
IDEwODlhLCAxMDgxIEhWLCBBbXN0ZXJkYW0sIFRoZSBOZXRoZXJsYW5kcy4mI3hEO0hlYWx0aCBT
ZXJ2aWNlcyBSZXNlYXJjaCBVbml0LCBJTUlNLUhvc3BpdGFsIGRlbCBNYXIgTWVkaWNhbCBSZXNl
YXJjaCBJbnN0aXR1dGU7IENJQkVSIEVwaWRlbWlvbG9nw61hIHkgU2FsdWQgUMO6YmxpY2EgKENJ
QkVSRVNQKSwgQmFyY2Vsb25hLCBTcGFpbi4mI3hEO0RlcGFydG1lbnQgb2YgSGVhbHRoIFNlcnZp
Y2VzLCBVbml2ZXJzaXR5IG9mIFdhc2hpbmd0b24sIFNlYXR0bGUsIFdBLCBVU0EuPC9hdXRoLWFk
ZHJlc3M+PHRpdGxlcz48dGl0bGU+Q09TTUlOIGd1aWRlbGluZSBmb3Igc3lzdGVtYXRpYyByZXZp
ZXdzIG9mIHBhdGllbnQtcmVwb3J0ZWQgb3V0Y29tZSBtZWFzdXJlczwvdGl0bGU+PHNlY29uZGFy
eS10aXRsZT5RdWFsIExpZmUgUmVzPC9zZWNvbmRhcnktdGl0bGU+PC90aXRsZXM+PHBlcmlvZGlj
YWw+PGZ1bGwtdGl0bGU+UXVhbCBMaWZlIFJlczwvZnVsbC10aXRsZT48L3BlcmlvZGljYWw+PHBh
Z2VzPjExNDctMTE1NzwvcGFnZXM+PHZvbHVtZT4yNzwvdm9sdW1lPjxudW1iZXI+NTwvbnVtYmVy
PjxlZGl0aW9uPjIwMTgvMDIvMTM8L2VkaXRpb24+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Y29zbWluPC9rZXl3b3JkPjxrZXl3b3JkPipN
ZWFzdXJlbWVudCBwcm9wZXJ0aWVzPC9rZXl3b3JkPjxrZXl3b3JkPipNZXRob2RvbG9neTwva2V5
d29yZD48a2V5d29yZD4qT3V0Y29tZSBtZWFzdXJlbWVudCBpbnN0cnVtZW50PC9rZXl3b3JkPjxr
ZXl3b3JkPipPdXRjb21lIG1lYXN1cmVzPC9rZXl3b3JkPjxrZXl3b3JkPipwcm9tPC9rZXl3b3Jk
PjxrZXl3b3JkPipTeXN0ZW1hdGljIHJldmlldzwva2V5d29yZD48a2V5d29yZD5vZiB0aGUgYXV0
aG9ycy48L2tleXdvcmQ+PC9rZXl3b3Jkcz48ZGF0ZXM+PHllYXI+MjAxODwveWVhcj48cHViLWRh
dGVzPjxkYXRlPk1heTwvZGF0ZT48L3B1Yi1kYXRlcz48L2RhdGVzPjxpc2JuPjA5NjItOTM0MyAo
UHJpbnQpJiN4RDswOTYyLTkzNDM8L2lzYm4+PGFjY2Vzc2lvbi1udW0+Mjk0MzU4MDE8L2FjY2Vz
c2lvbi1udW0+PHVybHM+PC91cmxzPjxjdXN0b20yPlBNQzU4OTE1Njg8L2N1c3RvbTI+PGVsZWN0
cm9uaWMtcmVzb3VyY2UtbnVtPjEwLjEwMDcvczExMTM2LTAxOC0xNzk4LTM8L2VsZWN0cm9uaWMt
cmVzb3VyY2UtbnVtPjxyZW1vdGUtZGF0YWJhc2UtcHJvdmlkZXI+TkxNPC9yZW1vdGUtZGF0YWJh
c2UtcHJvdmlkZXI+PGxhbmd1YWdlPmVuZzwvbGFuZ3VhZ2U+PC9yZWNvcmQ+PC9DaXRlPjwvRW5k
Tm90ZT5=
</w:fldData>
        </w:fldChar>
      </w:r>
      <w:r w:rsidR="000252C6">
        <w:rPr>
          <w:rFonts w:ascii="Calibri" w:eastAsia="Times New Roman" w:hAnsi="Calibri" w:cstheme="minorHAnsi"/>
          <w:sz w:val="20"/>
          <w:szCs w:val="20"/>
          <w:lang w:eastAsia="zh-CN"/>
        </w:rPr>
        <w:instrText xml:space="preserve"> ADDIN EN.CITE </w:instrText>
      </w:r>
      <w:r w:rsidR="000252C6">
        <w:rPr>
          <w:rFonts w:ascii="Calibri" w:eastAsia="Times New Roman" w:hAnsi="Calibri" w:cstheme="minorHAnsi"/>
          <w:sz w:val="20"/>
          <w:szCs w:val="20"/>
          <w:lang w:eastAsia="zh-CN"/>
        </w:rPr>
        <w:fldChar w:fldCharType="begin">
          <w:fldData xml:space="preserve">PEVuZE5vdGU+PENpdGU+PEF1dGhvcj5Qcmluc2VuPC9BdXRob3I+PFllYXI+MjAxODwvWWVhcj48
UmVjTnVtPjM3PC9SZWNOdW0+PERpc3BsYXlUZXh0PjxzdHlsZSBmYWNlPSJzdXBlcnNjcmlwdCI+
MjcsMzI8L3N0eWxlPjwvRGlzcGxheVRleHQ+PHJlY29yZD48cmVjLW51bWJlcj4zNzwvcmVjLW51
bWJlcj48Zm9yZWlnbi1rZXlzPjxrZXkgYXBwPSJFTiIgZGItaWQ9InhzZTlzczl0OGE5OWR1ZXJ2
eGh4ZXdmNTBlc3MyZWFlenp3diIgdGltZXN0YW1wPSIxNjMxMjc5NzYxIj4zNzwva2V5PjwvZm9y
ZWlnbi1rZXlzPjxyZWYtdHlwZSBuYW1lPSJKb3VybmFsIEFydGljbGUiPjE3PC9yZWYtdHlwZT48
Y29udHJpYnV0b3JzPjxhdXRob3JzPjxhdXRob3I+UHJpbnNlbiwgQy4gQS4gQy48L2F1dGhvcj48
YXV0aG9yPk1va2tpbmssIEwuIEIuPC9hdXRob3I+PGF1dGhvcj5Cb3V0ZXIsIEwuIE0uPC9hdXRo
b3I+PGF1dGhvcj5BbG9uc28sIEouPC9hdXRob3I+PGF1dGhvcj5QYXRyaWNrLCBELiBMLjwvYXV0
aG9yPjxhdXRob3I+ZGUgVmV0LCBILiBDLiBXLjwvYXV0aG9yPjxhdXRob3I+VGVyd2VlLCBDLiBC
LjwvYXV0aG9yPjwvYXV0aG9ycz48L2NvbnRyaWJ1dG9ycz48YXV0aC1hZGRyZXNzPkRlcGFydG1l
bnQgb2YgRXBpZGVtaW9sb2d5IGFuZCBCaW9zdGF0aXN0aWNzLCBBbXN0ZXJkYW0gUHVibGljIEhl
YWx0aCBSZXNlYXJjaCBJbnN0aXR1dGUsIFZVIFVuaXZlcnNpdHkgTWVkaWNhbCBDZW50ZXIsIERl
IEJvZWxlbGFhbiAxMDg5YSwgMTA4MSBIViwgQW1zdGVyZGFtLCBUaGUgTmV0aGVybGFuZHMuIGMu
cHJpbnNlbkB2dW1jLm5sLiYjeEQ7RGVwYXJ0bWVudCBvZiBFcGlkZW1pb2xvZ3kgYW5kIEJpb3N0
YXRpc3RpY3MsIEFtc3RlcmRhbSBQdWJsaWMgSGVhbHRoIFJlc2VhcmNoIEluc3RpdHV0ZSwgVlUg
VW5pdmVyc2l0eSBNZWRpY2FsIENlbnRlciwgUC5PLiBCb3ggNzA1NywgMTAwNyBNQiwgQW1zdGVy
ZGFtLCBUaGUgTmV0aGVybGFuZHMuIGMucHJpbnNlbkB2dW1jLm5sLiYjeEQ7RGVwYXJ0bWVudCBv
ZiBFcGlkZW1pb2xvZ3kgYW5kIEJpb3N0YXRpc3RpY3MsIEFtc3RlcmRhbSBQdWJsaWMgSGVhbHRo
IFJlc2VhcmNoIEluc3RpdHV0ZSwgVlUgVW5pdmVyc2l0eSBNZWRpY2FsIENlbnRlciwgRGUgQm9l
bGVsYWFuIDEwODlhLCAxMDgxIEhWLCBBbXN0ZXJkYW0sIFRoZSBOZXRoZXJsYW5kcy4mI3hEO0hl
YWx0aCBTZXJ2aWNlcyBSZXNlYXJjaCBVbml0LCBJTUlNLUhvc3BpdGFsIGRlbCBNYXIgTWVkaWNh
bCBSZXNlYXJjaCBJbnN0aXR1dGU7IENJQkVSIEVwaWRlbWlvbG9nw61hIHkgU2FsdWQgUMO6Ymxp
Y2EgKENJQkVSRVNQKSwgQmFyY2Vsb25hLCBTcGFpbi4mI3hEO0RlcGFydG1lbnQgb2YgSGVhbHRo
IFNlcnZpY2VzLCBVbml2ZXJzaXR5IG9mIFdhc2hpbmd0b24sIFNlYXR0bGUsIFdBLCBVU0EuPC9h
dXRoLWFkZHJlc3M+PHRpdGxlcz48dGl0bGU+Q09TTUlOIGd1aWRlbGluZSBmb3Igc3lzdGVtYXRp
YyByZXZpZXdzIG9mIHBhdGllbnQtcmVwb3J0ZWQgb3V0Y29tZSBtZWFzdXJlczwvdGl0bGU+PHNl
Y29uZGFyeS10aXRsZT5RdWFsIExpZmUgUmVzPC9zZWNvbmRhcnktdGl0bGU+PC90aXRsZXM+PHBl
cmlvZGljYWw+PGZ1bGwtdGl0bGU+UXVhbCBMaWZlIFJlczwvZnVsbC10aXRsZT48L3BlcmlvZGlj
YWw+PHBhZ2VzPjExNDctMTE1NzwvcGFnZXM+PHZvbHVtZT4yNzwvdm9sdW1lPjxudW1iZXI+NTwv
bnVtYmVyPjxlZGl0aW9uPjIwMTgvMDIvMTM8L2VkaXRpb24+PGtleXdvcmRzPjxrZXl3b3JkPipH
dWlkZWxpbmVzIGFzIFRvcGljPC9rZXl3b3JkPjxrZXl3b3JkPkh1bWFuczwva2V5d29yZD48a2V5
d29yZD4qUGF0aWVudCBSZXBvcnRlZCBPdXRjb21lIE1lYXN1cmVzPC9rZXl3b3JkPjxrZXl3b3Jk
PlF1YWxpdHkgb2YgTGlmZS8qcHN5Y2hvbG9neTwva2V5d29yZD48a2V5d29yZD5TdXJ2ZXlzIGFu
ZCBRdWVzdGlvbm5haXJlczwva2V5d29yZD48a2V5d29yZD4qY29zbWluPC9rZXl3b3JkPjxrZXl3
b3JkPipNZWFzdXJlbWVudCBwcm9wZXJ0aWVzPC9rZXl3b3JkPjxrZXl3b3JkPipNZXRob2RvbG9n
eTwva2V5d29yZD48a2V5d29yZD4qT3V0Y29tZSBtZWFzdXJlbWVudCBpbnN0cnVtZW50PC9rZXl3
b3JkPjxrZXl3b3JkPipPdXRjb21lIG1lYXN1cmVzPC9rZXl3b3JkPjxrZXl3b3JkPipwcm9tPC9r
ZXl3b3JkPjxrZXl3b3JkPipTeXN0ZW1hdGljIHJldmlldzwva2V5d29yZD48a2V5d29yZD5vZiB0
aGUgYXV0aG9ycy48L2tleXdvcmQ+PC9rZXl3b3Jkcz48ZGF0ZXM+PHllYXI+MjAxODwveWVhcj48
cHViLWRhdGVzPjxkYXRlPk1heTwvZGF0ZT48L3B1Yi1kYXRlcz48L2RhdGVzPjxpc2JuPjA5NjIt
OTM0MyAoUHJpbnQpJiN4RDswOTYyLTkzNDM8L2lzYm4+PGFjY2Vzc2lvbi1udW0+Mjk0MzU4MDE8
L2FjY2Vzc2lvbi1udW0+PHVybHM+PC91cmxzPjxjdXN0b20yPlBNQzU4OTE1Njg8L2N1c3RvbTI+
PGVsZWN0cm9uaWMtcmVzb3VyY2UtbnVtPjEwLjEwMDcvczExMTM2LTAxOC0xNzk4LTM8L2VsZWN0
cm9uaWMtcmVzb3VyY2UtbnVtPjxyZW1vdGUtZGF0YWJhc2UtcHJvdmlkZXI+TkxNPC9yZW1vdGUt
ZGF0YWJhc2UtcHJvdmlkZXI+PGxhbmd1YWdlPmVuZzwvbGFuZ3VhZ2U+PC9yZWNvcmQ+PC9DaXRl
PjxDaXRlPjxBdXRob3I+VGVyd2VlPC9BdXRob3I+PFllYXI+MjAxODwvWWVhcj48UmVjTnVtPjM1
PC9SZWNOdW0+PHJlY29yZD48cmVjLW51bWJlcj4zNTwvcmVjLW51bWJlcj48Zm9yZWlnbi1rZXlz
PjxrZXkgYXBwPSJFTiIgZGItaWQ9InhzZTlzczl0OGE5OWR1ZXJ2eGh4ZXdmNTBlc3MyZWFlenp3
diIgdGltZXN0YW1wPSIxNjMxMjc5MzY0Ij4zNTwva2V5PjwvZm9yZWlnbi1rZXlzPjxyZWYtdHlw
ZSBuYW1lPSJKb3VybmFsIEFydGljbGUiPjE3PC9yZWYtdHlwZT48Y29udHJpYnV0b3JzPjxhdXRo
b3JzPjxhdXRob3I+VGVyd2VlLCBDIEI8L2F1dGhvcj48YXV0aG9yPlByaW5zZW4sIEMgQSBDPC9h
dXRob3I+PGF1dGhvcj5DaGlhcm90dG8sIEE8L2F1dGhvcj48YXV0aG9yPldlc3Rlcm1hbiwgTS4g
Si48L2F1dGhvcj48YXV0aG9yPlBhdHJpY2ssIEQuIEwuPC9hdXRob3I+PGF1dGhvcj5BbG9uc28s
IEouPC9hdXRob3I+PGF1dGhvcj5Cb3V0ZXIsIEwuIE0uPC9hdXRob3I+PGF1dGhvcj5kZSBWZXQs
IEguIEMuIFcuPC9hdXRob3I+PGF1dGhvcj5Nb2traW5rLCBMLiBCLjwvYXV0aG9yPjwvYXV0aG9y
cz48L2NvbnRyaWJ1dG9ycz48YXV0aC1hZGRyZXNzPkRlcGFydG1lbnQgb2YgRXBpZGVtaW9sb2d5
IGFuZCBCaW9zdGF0aXN0aWNzIGFuZCBBbXN0ZXJkYW0gUHVibGljIEhlYWx0aCBSZXNlYXJjaCBJ
bnN0aXR1dGUsIFZVIFVuaXZlcnNpdHkgTWVkaWNhbCBDZW50ZXIsIFAuTy4gQm94IDcwNTcsIDEw
MDcgTUIsIEFtc3RlcmRhbSwgVGhlIE5ldGhlcmxhbmRzLiBjYi50ZXJ3ZWVAdnVtYy5ubC4mI3hE
O0RlcGFydG1lbnQgb2YgRXBpZGVtaW9sb2d5IGFuZCBCaW9zdGF0aXN0aWNzIGFuZCBBbXN0ZXJk
YW0gUHVibGljIEhlYWx0aCBSZXNlYXJjaCBJbnN0aXR1dGUsIFZVIFVuaXZlcnNpdHkgTWVkaWNh
bCBDZW50ZXIsIFAuTy4gQm94IDcwNTcsIDEwMDcgTUIsIEFtc3RlcmRhbSwgVGhlIE5ldGhlcmxh
bmRzLiYjeEQ7RGVwYXJ0bWVudCBvZiBIZWFsdGggU2NpZW5jZXMgYW5kIEFtc3RlcmRhbSBQdWJs
aWMgSGVhbHRoIFJlc2VhcmNoIEluc3RpdHV0ZSwgVlUgVW5pdmVyc2l0eSwgQW1zdGVyZGFtLCBU
aGUgTmV0aGVybGFuZHMuJiN4RDtEZXBhcnRtZW50IG9mIEhlYWx0aCBTZXJ2aWNlcywgVW5pdmVy
c2l0eSBvZiBXYXNoaW5ndG9uLCBTZWF0dGxlLCBXQSwgVVNBLiYjeEQ7SU1JTSAoSG9zcGl0YWwg
ZGVsIE1hciBNZWRpY2FsIFJlc2VhcmNoIEluc3RpdHV0ZSksIERlcGFydG1lbnQgb2YgRXhwZXJp
bWVudGFsIGFuZCBIZWFsdGggU2NpZW5jZXMsIFBvbXBldSBGYWJyYSBVbml2ZXJzaXR5IChVUEYp
LCBCYXJjZWxvbmEsIFNwYWluLiYjeEQ7Q0lCRVIgZW4gRXBpZGVtaW9sb2fDrWEgeSBTYWx1ZCBQ
w7pibGljYSAoQ0lCRVJFU1ApLCBNYWRyaWQsIFNwYWluLiYjeEQ7RmFjdWx0eSBvZiBIdW1hbml0
aWVzLCBEZXBhcnRtZW50IG9mIFBoaWxvc29waHksIFZVIFVuaXZlcnNpdHksIEFtc3RlcmRhbSwg
VGhlIE5ldGhlcmxhbmRzLjwvYXV0aC1hZGRyZXNzPjx0aXRsZXM+PHRpdGxlPkNPU01JTiBtZXRo
b2RvbG9neSBmb3IgZXZhbHVhdGluZyB0aGUgY29udGVudCB2YWxpZGl0eSBvZiBwYXRpZW50LXJl
cG9ydGVkIG91dGNvbWUgbWVhc3VyZXM6IGEgRGVscGhpIHN0dWR5PC90aXRsZT48c2Vjb25kYXJ5
LXRpdGxlPlF1YWwgTGlmZSBSZXM8L3NlY29uZGFyeS10aXRsZT48L3RpdGxlcz48cGVyaW9kaWNh
bD48ZnVsbC10aXRsZT5RdWFsIExpZmUgUmVzPC9mdWxsLXRpdGxlPjwvcGVyaW9kaWNhbD48cGFn
ZXM+MTE1OS0xMTcwPC9wYWdlcz48dm9sdW1lPjI3PC92b2x1bWU+PG51bWJlcj41PC9udW1iZXI+
PGVkaXRpb24+MjAxOC8wMy8yMDwvZWRpdGlvbj48a2V5d29yZHM+PGtleXdvcmQ+Q29uc2Vuc3Vz
PC9rZXl3b3JkPjxrZXl3b3JkPipEZWxwaGkgVGVjaG5pcXVlPC9rZXl3b3JkPjxrZXl3b3JkPkh1
bWFuczwva2V5d29yZD48a2V5d29yZD4qUGF0aWVudCBSZXBvcnRlZCBPdXRjb21lIE1lYXN1cmVz
PC9rZXl3b3JkPjxrZXl3b3JkPlF1YWxpdGF0aXZlIFJlc2VhcmNoPC9rZXl3b3JkPjxrZXl3b3Jk
PlF1YWxpdHkgb2YgTGlmZS8qcHN5Y2hvbG9neTwva2V5d29yZD48a2V5d29yZD4qU3VydmV5cyBh
bmQgUXVlc3Rpb25uYWlyZXM8L2tleXdvcmQ+PGtleXdvcmQ+KlZhbGlkYXRpb24gU3R1ZGllcyBh
cyBUb3BpYzwva2V5d29yZD48a2V5d29yZD4qY29zbWluPC9rZXl3b3JkPjxrZXl3b3JkPipDb250
ZW50IHZhbGlkaXR5PC9rZXl3b3JkPjxrZXl3b3JkPipQYXRpZW50IG91dGNvbWUgYXNzZXNzbWVu
dDwva2V5d29yZD48a2V5d29yZD4qUGF0aWVudC1yZXBvcnRlZCBvdXRjb21lPC9rZXl3b3JkPjxr
ZXl3b3JkPipTeXN0ZW1hdGljIHJldmlldzwva2V5d29yZD48a2V5d29yZD4qVmFsaWRhdGlvbiBz
dHVkaWVzPC9rZXl3b3JkPjxrZXl3b3JkPkVUSElDQUwgQVBQUk9WQUw6IEFzIHRoaXMgc3R1ZHkg
ZGlkIG5vdCBpbnZvbHZlIGV4cGVyaW1lbnRzIHdpdGggcGF0aWVudHMgb3Igc3R1ZHk8L2tleXdv
cmQ+PGtleXdvcmQ+c3ViamVjdHMsIGl0IHdhcyBleGVtcHQgZnJvbSBldGhpY2FsIGFwcHJvdmFs
IGFjY29yZGluZyB0byB0aGUgRHV0Y2ggTWVkaWNhbDwva2V5d29yZD48a2V5d29yZD5SZXNlYXJj
aCBpbiBIdW1hbiBTdWJqZWN0cyBBY3QgKFdNTykuIEhVTUFOIEFORCBBTklNQUwgUklHSFRTOiBB
bGwgcHJvY2VkdXJlczwva2V5d29yZD48a2V5d29yZD5wZXJmb3JtZWQgaW4gdGhpcyBzdHVkeSBp
bnZvbHZpbmcgaHVtYW4gcGFydGljaXBhbnRzIHdlcmUgaW4gYWNjb3JkYW5jZSB3aXRoIHRoZTwv
a2V5d29yZD48a2V5d29yZD5ldGhpY2FsIHN0YW5kYXJkcyBvZiB0aGUgaW5zdGl0dXRpb25hbCBh
bmQgbmF0aW9uYWwgcmVzZWFyY2ggY29tbWl0dGVlcyBhbmQgd2l0aCB0aGU8L2tleXdvcmQ+PGtl
eXdvcmQ+MTk2NCBIZWxzaW5raSBkZWNsYXJhdGlvbiBhbmQgaXRzIGxhdGVyIGFtZW5kbWVudHMg
b3IgY29tcGFyYWJsZSBldGhpY2FsIHN0YW5kYXJkcy48L2tleXdvcmQ+PGtleXdvcmQ+VGhpcyBh
cnRpY2xlIGRvZXMgbm90IGNvbnRhaW4gYW55IHN0dWRpZXMgd2l0aCBhbmltYWxzIHBlcmZvcm1l
ZCBieSBhbnkgb2YgdGhlPC9rZXl3b3JkPjxrZXl3b3JkPmF1dGhvcnMuIElORk9STUVEIENPTlNF
TlQ6IEFjY29yZGluZyB0byB0aGUgRHV0Y2ggTWVkaWNhbCBSZXNlYXJjaCBpbiBIdW1hbiBTdWJq
ZWN0czwva2V5d29yZD48a2V5d29yZD5BY3QgKFdNTyksIG9idGFpbmluZyBpbmZvcm1lZCBjb25z
ZW50IHdhcyBub3QgbmVjZXNzYXJ5Ljwva2V5d29yZD48L2tleXdvcmRzPjxkYXRlcz48eWVhcj4y
MDE4PC95ZWFyPjxwdWItZGF0ZXM+PGRhdGU+TWF5PC9kYXRlPjwvcHViLWRhdGVzPjwvZGF0ZXM+
PGlzYm4+MDk2Mi05MzQzIChQcmludCkmI3hEOzA5NjItOTM0MzwvaXNibj48YWNjZXNzaW9uLW51
bT4yOTU1MDk2NDwvYWNjZXNzaW9uLW51bT48dXJscz48L3VybHM+PGN1c3RvbTI+UE1DNTg5MTU1
NzwvY3VzdG9tMj48ZWxlY3Ryb25pYy1yZXNvdXJjZS1udW0+MTAuMTAwNy9zMTExMzYtMDE4LTE4
MjktMDwvZWxlY3Ryb25pYy1yZXNvdXJjZS1udW0+PHJlbW90ZS1kYXRhYmFzZS1wcm92aWRlcj5O
TE08L3JlbW90ZS1kYXRhYmFzZS1wcm92aWRlcj48bGFuZ3VhZ2U+ZW5nPC9sYW5ndWFnZT48L3Jl
Y29yZD48L0NpdGU+PENpdGU+PEF1dGhvcj5Qcmluc2VuPC9BdXRob3I+PFllYXI+MjAxODwvWWVh
cj48UmVjTnVtPjM3PC9SZWNOdW0+PHJlY29yZD48cmVjLW51bWJlcj4zNzwvcmVjLW51bWJlcj48
Zm9yZWlnbi1rZXlzPjxrZXkgYXBwPSJFTiIgZGItaWQ9InhzZTlzczl0OGE5OWR1ZXJ2eGh4ZXdm
NTBlc3MyZWFlenp3diIgdGltZXN0YW1wPSIxNjMxMjc5NzYxIj4zNzwva2V5PjwvZm9yZWlnbi1r
ZXlzPjxyZWYtdHlwZSBuYW1lPSJKb3VybmFsIEFydGljbGUiPjE3PC9yZWYtdHlwZT48Y29udHJp
YnV0b3JzPjxhdXRob3JzPjxhdXRob3I+UHJpbnNlbiwgQy4gQS4gQy48L2F1dGhvcj48YXV0aG9y
Pk1va2tpbmssIEwuIEIuPC9hdXRob3I+PGF1dGhvcj5Cb3V0ZXIsIEwuIE0uPC9hdXRob3I+PGF1
dGhvcj5BbG9uc28sIEouPC9hdXRob3I+PGF1dGhvcj5QYXRyaWNrLCBELiBMLjwvYXV0aG9yPjxh
dXRob3I+ZGUgVmV0LCBILiBDLiBXLjwvYXV0aG9yPjxhdXRob3I+VGVyd2VlLCBDLiBCLjwvYXV0
aG9yPjwvYXV0aG9ycz48L2NvbnRyaWJ1dG9ycz48YXV0aC1hZGRyZXNzPkRlcGFydG1lbnQgb2Yg
RXBpZGVtaW9sb2d5IGFuZCBCaW9zdGF0aXN0aWNzLCBBbXN0ZXJkYW0gUHVibGljIEhlYWx0aCBS
ZXNlYXJjaCBJbnN0aXR1dGUsIFZVIFVuaXZlcnNpdHkgTWVkaWNhbCBDZW50ZXIsIERlIEJvZWxl
bGFhbiAxMDg5YSwgMTA4MSBIViwgQW1zdGVyZGFtLCBUaGUgTmV0aGVybGFuZHMuIGMucHJpbnNl
bkB2dW1jLm5sLiYjeEQ7RGVwYXJ0bWVudCBvZiBFcGlkZW1pb2xvZ3kgYW5kIEJpb3N0YXRpc3Rp
Y3MsIEFtc3RlcmRhbSBQdWJsaWMgSGVhbHRoIFJlc2VhcmNoIEluc3RpdHV0ZSwgVlUgVW5pdmVy
c2l0eSBNZWRpY2FsIENlbnRlciwgUC5PLiBCb3ggNzA1NywgMTAwNyBNQiwgQW1zdGVyZGFtLCBU
aGUgTmV0aGVybGFuZHMuIGMucHJpbnNlbkB2dW1jLm5sLiYjeEQ7RGVwYXJ0bWVudCBvZiBFcGlk
ZW1pb2xvZ3kgYW5kIEJpb3N0YXRpc3RpY3MsIEFtc3RlcmRhbSBQdWJsaWMgSGVhbHRoIFJlc2Vh
cmNoIEluc3RpdHV0ZSwgVlUgVW5pdmVyc2l0eSBNZWRpY2FsIENlbnRlciwgRGUgQm9lbGVsYWFu
IDEwODlhLCAxMDgxIEhWLCBBbXN0ZXJkYW0sIFRoZSBOZXRoZXJsYW5kcy4mI3hEO0hlYWx0aCBT
ZXJ2aWNlcyBSZXNlYXJjaCBVbml0LCBJTUlNLUhvc3BpdGFsIGRlbCBNYXIgTWVkaWNhbCBSZXNl
YXJjaCBJbnN0aXR1dGU7IENJQkVSIEVwaWRlbWlvbG9nw61hIHkgU2FsdWQgUMO6YmxpY2EgKENJ
QkVSRVNQKSwgQmFyY2Vsb25hLCBTcGFpbi4mI3hEO0RlcGFydG1lbnQgb2YgSGVhbHRoIFNlcnZp
Y2VzLCBVbml2ZXJzaXR5IG9mIFdhc2hpbmd0b24sIFNlYXR0bGUsIFdBLCBVU0EuPC9hdXRoLWFk
ZHJlc3M+PHRpdGxlcz48dGl0bGU+Q09TTUlOIGd1aWRlbGluZSBmb3Igc3lzdGVtYXRpYyByZXZp
ZXdzIG9mIHBhdGllbnQtcmVwb3J0ZWQgb3V0Y29tZSBtZWFzdXJlczwvdGl0bGU+PHNlY29uZGFy
eS10aXRsZT5RdWFsIExpZmUgUmVzPC9zZWNvbmRhcnktdGl0bGU+PC90aXRsZXM+PHBlcmlvZGlj
YWw+PGZ1bGwtdGl0bGU+UXVhbCBMaWZlIFJlczwvZnVsbC10aXRsZT48L3BlcmlvZGljYWw+PHBh
Z2VzPjExNDctMTE1NzwvcGFnZXM+PHZvbHVtZT4yNzwvdm9sdW1lPjxudW1iZXI+NTwvbnVtYmVy
PjxlZGl0aW9uPjIwMTgvMDIvMTM8L2VkaXRpb24+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Y29zbWluPC9rZXl3b3JkPjxrZXl3b3JkPipN
ZWFzdXJlbWVudCBwcm9wZXJ0aWVzPC9rZXl3b3JkPjxrZXl3b3JkPipNZXRob2RvbG9neTwva2V5
d29yZD48a2V5d29yZD4qT3V0Y29tZSBtZWFzdXJlbWVudCBpbnN0cnVtZW50PC9rZXl3b3JkPjxr
ZXl3b3JkPipPdXRjb21lIG1lYXN1cmVzPC9rZXl3b3JkPjxrZXl3b3JkPipwcm9tPC9rZXl3b3Jk
PjxrZXl3b3JkPipTeXN0ZW1hdGljIHJldmlldzwva2V5d29yZD48a2V5d29yZD5vZiB0aGUgYXV0
aG9ycy48L2tleXdvcmQ+PC9rZXl3b3Jkcz48ZGF0ZXM+PHllYXI+MjAxODwveWVhcj48cHViLWRh
dGVzPjxkYXRlPk1heTwvZGF0ZT48L3B1Yi1kYXRlcz48L2RhdGVzPjxpc2JuPjA5NjItOTM0MyAo
UHJpbnQpJiN4RDswOTYyLTkzNDM8L2lzYm4+PGFjY2Vzc2lvbi1udW0+Mjk0MzU4MDE8L2FjY2Vz
c2lvbi1udW0+PHVybHM+PC91cmxzPjxjdXN0b20yPlBNQzU4OTE1Njg8L2N1c3RvbTI+PGVsZWN0
cm9uaWMtcmVzb3VyY2UtbnVtPjEwLjEwMDcvczExMTM2LTAxOC0xNzk4LTM8L2VsZWN0cm9uaWMt
cmVzb3VyY2UtbnVtPjxyZW1vdGUtZGF0YWJhc2UtcHJvdmlkZXI+TkxNPC9yZW1vdGUtZGF0YWJh
c2UtcHJvdmlkZXI+PGxhbmd1YWdlPmVuZzwvbGFuZ3VhZ2U+PC9yZWNvcmQ+PC9DaXRlPjwvRW5k
Tm90ZT5=
</w:fldData>
        </w:fldChar>
      </w:r>
      <w:r w:rsidR="000252C6">
        <w:rPr>
          <w:rFonts w:ascii="Calibri" w:eastAsia="Times New Roman" w:hAnsi="Calibri" w:cstheme="minorHAnsi"/>
          <w:sz w:val="20"/>
          <w:szCs w:val="20"/>
          <w:lang w:eastAsia="zh-CN"/>
        </w:rPr>
        <w:instrText xml:space="preserve"> ADDIN EN.CITE.DATA </w:instrText>
      </w:r>
      <w:r w:rsidR="000252C6">
        <w:rPr>
          <w:rFonts w:ascii="Calibri" w:eastAsia="Times New Roman" w:hAnsi="Calibri" w:cstheme="minorHAnsi"/>
          <w:sz w:val="20"/>
          <w:szCs w:val="20"/>
          <w:lang w:eastAsia="zh-CN"/>
        </w:rPr>
      </w:r>
      <w:r w:rsidR="000252C6">
        <w:rPr>
          <w:rFonts w:ascii="Calibri" w:eastAsia="Times New Roman" w:hAnsi="Calibri" w:cstheme="minorHAnsi"/>
          <w:sz w:val="20"/>
          <w:szCs w:val="20"/>
          <w:lang w:eastAsia="zh-CN"/>
        </w:rPr>
        <w:fldChar w:fldCharType="end"/>
      </w:r>
      <w:r w:rsidRPr="00D5515C">
        <w:rPr>
          <w:rFonts w:ascii="Calibri" w:eastAsia="Times New Roman" w:hAnsi="Calibri" w:cstheme="minorHAnsi"/>
          <w:sz w:val="20"/>
          <w:szCs w:val="20"/>
          <w:lang w:eastAsia="zh-CN"/>
        </w:rPr>
      </w:r>
      <w:r w:rsidRPr="00D5515C">
        <w:rPr>
          <w:rFonts w:ascii="Calibri" w:eastAsia="Times New Roman" w:hAnsi="Calibri" w:cstheme="minorHAnsi"/>
          <w:sz w:val="20"/>
          <w:szCs w:val="20"/>
          <w:lang w:eastAsia="zh-CN"/>
        </w:rPr>
        <w:fldChar w:fldCharType="separate"/>
      </w:r>
      <w:r w:rsidR="00E83C39" w:rsidRPr="00E83C39">
        <w:rPr>
          <w:rFonts w:ascii="Calibri" w:eastAsia="Times New Roman" w:hAnsi="Calibri" w:cstheme="minorHAnsi"/>
          <w:noProof/>
          <w:sz w:val="20"/>
          <w:szCs w:val="20"/>
          <w:vertAlign w:val="superscript"/>
          <w:lang w:eastAsia="zh-CN"/>
        </w:rPr>
        <w:t>27,32</w:t>
      </w:r>
      <w:r w:rsidRPr="00D5515C">
        <w:rPr>
          <w:rFonts w:ascii="Calibri" w:eastAsia="Times New Roman" w:hAnsi="Calibri" w:cstheme="minorHAnsi"/>
          <w:sz w:val="20"/>
          <w:szCs w:val="20"/>
          <w:lang w:eastAsia="zh-CN"/>
        </w:rPr>
        <w:fldChar w:fldCharType="end"/>
      </w:r>
      <w:r w:rsidRPr="00D5515C">
        <w:rPr>
          <w:rFonts w:ascii="Calibri" w:eastAsia="Times New Roman" w:hAnsi="Calibri" w:cstheme="minorHAnsi"/>
          <w:sz w:val="20"/>
          <w:szCs w:val="20"/>
          <w:lang w:eastAsia="zh-CN"/>
        </w:rPr>
        <w:t>: +,</w:t>
      </w:r>
      <w:r>
        <w:rPr>
          <w:rFonts w:ascii="Calibri" w:eastAsia="Times New Roman" w:hAnsi="Calibri" w:cstheme="minorHAnsi"/>
          <w:sz w:val="20"/>
          <w:szCs w:val="20"/>
          <w:lang w:eastAsia="zh-CN"/>
        </w:rPr>
        <w:t xml:space="preserve"> s</w:t>
      </w:r>
      <w:r w:rsidRPr="00D5515C">
        <w:rPr>
          <w:rFonts w:ascii="Calibri" w:eastAsia="Times New Roman" w:hAnsi="Calibri" w:cstheme="minorHAnsi"/>
          <w:sz w:val="20"/>
          <w:szCs w:val="20"/>
          <w:lang w:eastAsia="zh-CN"/>
        </w:rPr>
        <w:t>ufficient</w:t>
      </w:r>
      <w:r w:rsidRPr="001C3227">
        <w:rPr>
          <w:rFonts w:ascii="Calibri" w:eastAsia="Times New Roman" w:hAnsi="Calibri" w:cstheme="minorHAnsi"/>
          <w:sz w:val="20"/>
          <w:szCs w:val="20"/>
          <w:lang w:eastAsia="zh-CN"/>
        </w:rPr>
        <w:t>; ‐, insufficient</w:t>
      </w:r>
      <w:proofErr w:type="gramStart"/>
      <w:r w:rsidRPr="001C3227">
        <w:rPr>
          <w:rFonts w:ascii="Calibri" w:eastAsia="Times New Roman" w:hAnsi="Calibri" w:cstheme="minorHAnsi"/>
          <w:sz w:val="20"/>
          <w:szCs w:val="20"/>
          <w:lang w:eastAsia="zh-CN"/>
        </w:rPr>
        <w:t>; ?</w:t>
      </w:r>
      <w:proofErr w:type="gramEnd"/>
      <w:r w:rsidRPr="001C3227">
        <w:rPr>
          <w:rFonts w:ascii="Calibri" w:eastAsia="Times New Roman" w:hAnsi="Calibri" w:cstheme="minorHAnsi"/>
          <w:sz w:val="20"/>
          <w:szCs w:val="20"/>
          <w:lang w:eastAsia="zh-CN"/>
        </w:rPr>
        <w:t xml:space="preserve">, indeterminate; ±, inconsistent (for development criteria only). The review team formulated </w:t>
      </w:r>
      <w:r w:rsidRPr="001C3227">
        <w:rPr>
          <w:rFonts w:ascii="Calibri" w:eastAsia="Times New Roman" w:hAnsi="Calibri" w:cstheme="minorHAnsi"/>
          <w:i/>
          <w:iCs/>
          <w:sz w:val="20"/>
          <w:szCs w:val="20"/>
          <w:lang w:eastAsia="zh-CN"/>
        </w:rPr>
        <w:t>a priori</w:t>
      </w:r>
      <w:r w:rsidRPr="001C3227">
        <w:rPr>
          <w:rFonts w:ascii="Calibri" w:eastAsia="Times New Roman" w:hAnsi="Calibri" w:cstheme="minorHAnsi"/>
          <w:sz w:val="20"/>
          <w:szCs w:val="20"/>
          <w:lang w:eastAsia="zh-CN"/>
        </w:rPr>
        <w:t xml:space="preserve"> hypotheses for appraising construct validity and responsiveness to change; hypotheses included the expected direction and magnitude of correlations between the priority outcome measure and other </w:t>
      </w:r>
      <w:proofErr w:type="gramStart"/>
      <w:r w:rsidRPr="001C3227">
        <w:rPr>
          <w:rFonts w:ascii="Calibri" w:eastAsia="Times New Roman" w:hAnsi="Calibri" w:cstheme="minorHAnsi"/>
          <w:sz w:val="20"/>
          <w:szCs w:val="20"/>
          <w:lang w:eastAsia="zh-CN"/>
        </w:rPr>
        <w:t>instruments</w:t>
      </w:r>
      <w:r>
        <w:rPr>
          <w:rFonts w:ascii="Calibri" w:eastAsia="Times New Roman" w:hAnsi="Calibri" w:cstheme="minorHAnsi"/>
          <w:sz w:val="20"/>
          <w:szCs w:val="20"/>
          <w:lang w:eastAsia="zh-CN"/>
        </w:rPr>
        <w:t>,</w:t>
      </w:r>
      <w:r w:rsidRPr="001C3227">
        <w:rPr>
          <w:rFonts w:ascii="Calibri" w:eastAsia="Times New Roman" w:hAnsi="Calibri" w:cstheme="minorHAnsi"/>
          <w:sz w:val="20"/>
          <w:szCs w:val="20"/>
          <w:lang w:eastAsia="zh-CN"/>
        </w:rPr>
        <w:t xml:space="preserve"> and</w:t>
      </w:r>
      <w:proofErr w:type="gramEnd"/>
      <w:r w:rsidRPr="001C3227">
        <w:rPr>
          <w:rFonts w:ascii="Calibri" w:eastAsia="Times New Roman" w:hAnsi="Calibri" w:cstheme="minorHAnsi"/>
          <w:sz w:val="20"/>
          <w:szCs w:val="20"/>
          <w:lang w:eastAsia="zh-CN"/>
        </w:rPr>
        <w:t xml:space="preserve"> expected mean differences in scores between groups. A sufficient rating was awarded if ≥75% of the hypotheses were fulfilled for pooled results of the measurement property. Ratings are based on data from the studies published in English for the English language version of the instrument only. See online supplement for </w:t>
      </w:r>
      <w:r>
        <w:rPr>
          <w:rFonts w:ascii="Calibri" w:eastAsia="Times New Roman" w:hAnsi="Calibri" w:cstheme="minorHAnsi"/>
          <w:sz w:val="20"/>
          <w:szCs w:val="20"/>
          <w:lang w:eastAsia="zh-CN"/>
        </w:rPr>
        <w:t>detailed</w:t>
      </w:r>
      <w:r w:rsidRPr="001C3227">
        <w:rPr>
          <w:rFonts w:ascii="Calibri" w:eastAsia="Times New Roman" w:hAnsi="Calibri" w:cstheme="minorHAnsi"/>
          <w:sz w:val="20"/>
          <w:szCs w:val="20"/>
          <w:lang w:eastAsia="zh-CN"/>
        </w:rPr>
        <w:t xml:space="preserve"> results.</w:t>
      </w:r>
    </w:p>
    <w:p w14:paraId="3D45BD19" w14:textId="5D0E6B3B" w:rsidR="00915688" w:rsidRPr="00DC6857" w:rsidRDefault="00915688" w:rsidP="00915688">
      <w:pPr>
        <w:spacing w:after="0" w:line="240" w:lineRule="auto"/>
        <w:ind w:left="-426" w:right="-739"/>
        <w:jc w:val="both"/>
        <w:rPr>
          <w:rFonts w:ascii="Calibri" w:eastAsia="Times New Roman" w:hAnsi="Calibri" w:cstheme="minorHAnsi"/>
          <w:sz w:val="20"/>
          <w:szCs w:val="20"/>
          <w:lang w:eastAsia="zh-CN"/>
        </w:rPr>
      </w:pPr>
      <w:r w:rsidRPr="00DC6857">
        <w:rPr>
          <w:rFonts w:ascii="Calibri" w:eastAsia="Times New Roman" w:hAnsi="Calibri" w:cstheme="minorHAnsi"/>
          <w:sz w:val="20"/>
          <w:szCs w:val="20"/>
          <w:lang w:eastAsia="zh-CN"/>
        </w:rPr>
        <w:t>Certainty of evidence was evaluated using the modified GRADE approach</w:t>
      </w:r>
      <w:r w:rsidRPr="00DC6857">
        <w:rPr>
          <w:rFonts w:ascii="Calibri" w:eastAsia="Times New Roman" w:hAnsi="Calibri" w:cstheme="minorHAnsi"/>
          <w:sz w:val="20"/>
          <w:szCs w:val="20"/>
          <w:lang w:eastAsia="zh-CN"/>
        </w:rPr>
        <w:fldChar w:fldCharType="begin">
          <w:fldData xml:space="preserve">PEVuZE5vdGU+PENpdGU+PEF1dGhvcj5Qcmluc2VuPC9BdXRob3I+PFllYXI+MjAxODwvWWVhcj48
UmVjTnVtPjM3PC9SZWNOdW0+PERpc3BsYXlUZXh0PjxzdHlsZSBmYWNlPSJzdXBlcnNjcmlwdCI+
MjcsMzQ8L3N0eWxlPjwvRGlzcGxheVRleHQ+PHJlY29yZD48cmVjLW51bWJlcj4zNzwvcmVjLW51
bWJlcj48Zm9yZWlnbi1rZXlzPjxrZXkgYXBwPSJFTiIgZGItaWQ9InhzZTlzczl0OGE5OWR1ZXJ2
eGh4ZXdmNTBlc3MyZWFlenp3diIgdGltZXN0YW1wPSIxNjMxMjc5NzYxIj4zNzwva2V5PjwvZm9y
ZWlnbi1rZXlzPjxyZWYtdHlwZSBuYW1lPSJKb3VybmFsIEFydGljbGUiPjE3PC9yZWYtdHlwZT48
Y29udHJpYnV0b3JzPjxhdXRob3JzPjxhdXRob3I+UHJpbnNlbiwgQy4gQS4gQy48L2F1dGhvcj48
YXV0aG9yPk1va2tpbmssIEwuIEIuPC9hdXRob3I+PGF1dGhvcj5Cb3V0ZXIsIEwuIE0uPC9hdXRo
b3I+PGF1dGhvcj5BbG9uc28sIEouPC9hdXRob3I+PGF1dGhvcj5QYXRyaWNrLCBELiBMLjwvYXV0
aG9yPjxhdXRob3I+ZGUgVmV0LCBILiBDLiBXLjwvYXV0aG9yPjxhdXRob3I+VGVyd2VlLCBDLiBC
LjwvYXV0aG9yPjwvYXV0aG9ycz48L2NvbnRyaWJ1dG9ycz48YXV0aC1hZGRyZXNzPkRlcGFydG1l
bnQgb2YgRXBpZGVtaW9sb2d5IGFuZCBCaW9zdGF0aXN0aWNzLCBBbXN0ZXJkYW0gUHVibGljIEhl
YWx0aCBSZXNlYXJjaCBJbnN0aXR1dGUsIFZVIFVuaXZlcnNpdHkgTWVkaWNhbCBDZW50ZXIsIERl
IEJvZWxlbGFhbiAxMDg5YSwgMTA4MSBIViwgQW1zdGVyZGFtLCBUaGUgTmV0aGVybGFuZHMuIGMu
cHJpbnNlbkB2dW1jLm5sLiYjeEQ7RGVwYXJ0bWVudCBvZiBFcGlkZW1pb2xvZ3kgYW5kIEJpb3N0
YXRpc3RpY3MsIEFtc3RlcmRhbSBQdWJsaWMgSGVhbHRoIFJlc2VhcmNoIEluc3RpdHV0ZSwgVlUg
VW5pdmVyc2l0eSBNZWRpY2FsIENlbnRlciwgUC5PLiBCb3ggNzA1NywgMTAwNyBNQiwgQW1zdGVy
ZGFtLCBUaGUgTmV0aGVybGFuZHMuIGMucHJpbnNlbkB2dW1jLm5sLiYjeEQ7RGVwYXJ0bWVudCBv
ZiBFcGlkZW1pb2xvZ3kgYW5kIEJpb3N0YXRpc3RpY3MsIEFtc3RlcmRhbSBQdWJsaWMgSGVhbHRo
IFJlc2VhcmNoIEluc3RpdHV0ZSwgVlUgVW5pdmVyc2l0eSBNZWRpY2FsIENlbnRlciwgRGUgQm9l
bGVsYWFuIDEwODlhLCAxMDgxIEhWLCBBbXN0ZXJkYW0sIFRoZSBOZXRoZXJsYW5kcy4mI3hEO0hl
YWx0aCBTZXJ2aWNlcyBSZXNlYXJjaCBVbml0LCBJTUlNLUhvc3BpdGFsIGRlbCBNYXIgTWVkaWNh
bCBSZXNlYXJjaCBJbnN0aXR1dGU7IENJQkVSIEVwaWRlbWlvbG9nw61hIHkgU2FsdWQgUMO6Ymxp
Y2EgKENJQkVSRVNQKSwgQmFyY2Vsb25hLCBTcGFpbi4mI3hEO0RlcGFydG1lbnQgb2YgSGVhbHRo
IFNlcnZpY2VzLCBVbml2ZXJzaXR5IG9mIFdhc2hpbmd0b24sIFNlYXR0bGUsIFdBLCBVU0EuPC9h
dXRoLWFkZHJlc3M+PHRpdGxlcz48dGl0bGU+Q09TTUlOIGd1aWRlbGluZSBmb3Igc3lzdGVtYXRp
YyByZXZpZXdzIG9mIHBhdGllbnQtcmVwb3J0ZWQgb3V0Y29tZSBtZWFzdXJlczwvdGl0bGU+PHNl
Y29uZGFyeS10aXRsZT5RdWFsIExpZmUgUmVzPC9zZWNvbmRhcnktdGl0bGU+PC90aXRsZXM+PHBl
cmlvZGljYWw+PGZ1bGwtdGl0bGU+UXVhbCBMaWZlIFJlczwvZnVsbC10aXRsZT48L3BlcmlvZGlj
YWw+PHBhZ2VzPjExNDctMTE1NzwvcGFnZXM+PHZvbHVtZT4yNzwvdm9sdW1lPjxudW1iZXI+NTwv
bnVtYmVyPjxlZGl0aW9uPjIwMTgvMDIvMTM8L2VkaXRpb24+PGtleXdvcmRzPjxrZXl3b3JkPipH
dWlkZWxpbmVzIGFzIFRvcGljPC9rZXl3b3JkPjxrZXl3b3JkPkh1bWFuczwva2V5d29yZD48a2V5
d29yZD4qUGF0aWVudCBSZXBvcnRlZCBPdXRjb21lIE1lYXN1cmVzPC9rZXl3b3JkPjxrZXl3b3Jk
PlF1YWxpdHkgb2YgTGlmZS8qcHN5Y2hvbG9neTwva2V5d29yZD48a2V5d29yZD5TdXJ2ZXlzIGFu
ZCBRdWVzdGlvbm5haXJlczwva2V5d29yZD48a2V5d29yZD4qY29zbWluPC9rZXl3b3JkPjxrZXl3
b3JkPipNZWFzdXJlbWVudCBwcm9wZXJ0aWVzPC9rZXl3b3JkPjxrZXl3b3JkPipNZXRob2RvbG9n
eTwva2V5d29yZD48a2V5d29yZD4qT3V0Y29tZSBtZWFzdXJlbWVudCBpbnN0cnVtZW50PC9rZXl3
b3JkPjxrZXl3b3JkPipPdXRjb21lIG1lYXN1cmVzPC9rZXl3b3JkPjxrZXl3b3JkPipwcm9tPC9r
ZXl3b3JkPjxrZXl3b3JkPipTeXN0ZW1hdGljIHJldmlldzwva2V5d29yZD48a2V5d29yZD5vZiB0
aGUgYXV0aG9ycy48L2tleXdvcmQ+PC9rZXl3b3Jkcz48ZGF0ZXM+PHllYXI+MjAxODwveWVhcj48
cHViLWRhdGVzPjxkYXRlPk1heTwvZGF0ZT48L3B1Yi1kYXRlcz48L2RhdGVzPjxpc2JuPjA5NjIt
OTM0MyAoUHJpbnQpJiN4RDswOTYyLTkzNDM8L2lzYm4+PGFjY2Vzc2lvbi1udW0+Mjk0MzU4MDE8
L2FjY2Vzc2lvbi1udW0+PHVybHM+PC91cmxzPjxjdXN0b20yPlBNQzU4OTE1Njg8L2N1c3RvbTI+
PGVsZWN0cm9uaWMtcmVzb3VyY2UtbnVtPjEwLjEwMDcvczExMTM2LTAxOC0xNzk4LTM8L2VsZWN0
cm9uaWMtcmVzb3VyY2UtbnVtPjxyZW1vdGUtZGF0YWJhc2UtcHJvdmlkZXI+TkxNPC9yZW1vdGUt
ZGF0YWJhc2UtcHJvdmlkZXI+PGxhbmd1YWdlPmVuZzwvbGFuZ3VhZ2U+PC9yZWNvcmQ+PC9DaXRl
PjxDaXRlPjxBdXRob3I+R3V5YXR0PC9BdXRob3I+PFllYXI+MjAxMTwvWWVhcj48UmVjTnVtPjU8
L1JlY051bT48cmVjb3JkPjxyZWMtbnVtYmVyPjU8L3JlYy1udW1iZXI+PGZvcmVpZ24ta2V5cz48
a2V5IGFwcD0iRU4iIGRiLWlkPSJ4c2U5c3M5dDhhOTlkdWVydnhoeGV3ZjUwZXNzMmVhZXp6d3Yi
IHRpbWVzdGFtcD0iMTYyNzI0NDIyMiI+NTwva2V5PjwvZm9yZWlnbi1rZXlzPjxyZWYtdHlwZSBu
YW1lPSJKb3VybmFsIEFydGljbGUiPjE3PC9yZWYtdHlwZT48Y29udHJpYnV0b3JzPjxhdXRob3Jz
PjxhdXRob3I+R3V5YXR0LCBHPC9hdXRob3I+PGF1dGhvcj5PeG1hbiwgQSBEPC9hdXRob3I+PGF1
dGhvcj5Ba2wsIEUgQTwvYXV0aG9yPjxhdXRob3I+S3VueiwgUi48L2F1dGhvcj48YXV0aG9yPlZp
c3QsIEcuPC9hdXRob3I+PGF1dGhvcj5Ccm96ZWssIEouPC9hdXRob3I+PGF1dGhvcj5Ob3JyaXMs
IFMuPC9hdXRob3I+PGF1dGhvcj5GYWxjay1ZdHRlciwgWS48L2F1dGhvcj48YXV0aG9yPkdsYXN6
aW91LCBQLjwvYXV0aG9yPjxhdXRob3I+RGVCZWVyLCBILjwvYXV0aG9yPjxhdXRob3I+SmFlc2No
a2UsIFIuPC9hdXRob3I+PGF1dGhvcj5SaW5kLCBELjwvYXV0aG9yPjxhdXRob3I+TWVlcnBvaGws
IEouPC9hdXRob3I+PGF1dGhvcj5EYWhtLCBQLjwvYXV0aG9yPjxhdXRob3I+U2Now7xuZW1hbm4s
IEguIEouPC9hdXRob3I+PC9hdXRob3JzPjwvY29udHJpYnV0b3JzPjxhdXRoLWFkZHJlc3M+RGVw
YXJ0bWVudCBvZiBDbGluaWNhbCBFcGlkZW1pb2xvZ3kgYW5kIEJpb3N0YXRpc3RpY3MsIE1jTWFz
dGVyIFVuaXZlcnNpdHksIEhhbWlsdG9uLCBPbnRhcmlvIEw4TiAzWjUsIENhbmFkYS4gZ3V5YXR0
QG1jbWFzdGVyLmNhPC9hdXRoLWFkZHJlc3M+PHRpdGxlcz48dGl0bGU+R1JBREUgZ3VpZGVsaW5l
czogMS4gSW50cm9kdWN0aW9uLUdSQURFIGV2aWRlbmNlIHByb2ZpbGVzIGFuZCBzdW1tYXJ5IG9m
IGZpbmRpbmdzIHRhYmxlczwvdGl0bGU+PHNlY29uZGFyeS10aXRsZT5KIENsaW4gRXBpZGVtaW9s
PC9zZWNvbmRhcnktdGl0bGU+PC90aXRsZXM+PHBlcmlvZGljYWw+PGZ1bGwtdGl0bGU+SiBDbGlu
IEVwaWRlbWlvbDwvZnVsbC10aXRsZT48L3BlcmlvZGljYWw+PHBhZ2VzPjM4My05NDwvcGFnZXM+
PHZvbHVtZT42NDwvdm9sdW1lPjxudW1iZXI+NDwvbnVtYmVyPjxlZGl0aW9uPjIwMTEvMDEvMDU8
L2VkaXRpb24+PGtleXdvcmRzPjxrZXl3b3JkPkJpb21lZGljYWwgVGVjaG5vbG9neS9zdGFuZGFy
ZHM8L2tleXdvcmQ+PGtleXdvcmQ+RXZpZGVuY2UtQmFzZWQgTWVkaWNpbmUvKnN0YW5kYXJkczwv
a2V5d29yZD48a2V5d29yZD5GZW1hbGU8L2tleXdvcmQ+PGtleXdvcmQ+R3VpZGVsaW5lIEFkaGVy
ZW5jZS8qc3RhbmRhcmRzPC9rZXl3b3JkPjxrZXl3b3JkPkh1bWFuczwva2V5d29yZD48a2V5d29y
ZD5NYWxlPC9rZXl3b3JkPjxrZXl3b3JkPlByYWN0aWNlIEd1aWRlbGluZXMgYXMgVG9waWMvKnN0
YW5kYXJkczwva2V5d29yZD48a2V5d29yZD5QdWJsaWNhdGlvbiBCaWFzPC9rZXl3b3JkPjxrZXl3
b3JkPlF1YWxpdHkgQXNzdXJhbmNlLCBIZWFsdGggQ2FyZS8qc3RhbmRhcmRzPC9rZXl3b3JkPjxr
ZXl3b3JkPlJlcHJvZHVjaWJpbGl0eSBvZiBSZXN1bHRzPC9rZXl3b3JkPjxrZXl3b3JkPipSZXZp
ZXcgTGl0ZXJhdHVyZSBhcyBUb3BpYzwva2V5d29yZD48L2tleXdvcmRzPjxkYXRlcz48eWVhcj4y
MDExPC95ZWFyPjxwdWItZGF0ZXM+PGRhdGU+QXByPC9kYXRlPjwvcHViLWRhdGVzPjwvZGF0ZXM+
PGlzYm4+MDg5NS00MzU2PC9pc2JuPjxhY2Nlc3Npb24tbnVtPjIxMTk1NTgzPC9hY2Nlc3Npb24t
bnVtPjx1cmxzPjwvdXJscz48ZWxlY3Ryb25pYy1yZXNvdXJjZS1udW0+MTAuMTAxNi9qLmpjbGlu
ZXBpLjIwMTAuMDQuMDI2PC9lbGVjdHJvbmljLXJlc291cmNlLW51bT48cmVtb3RlLWRhdGFiYXNl
LXByb3ZpZGVyPk5MTTwvcmVtb3RlLWRhdGFiYXNlLXByb3ZpZGVyPjxsYW5ndWFnZT5lbmc8L2xh
bmd1YWdlPjwvcmVjb3JkPjwvQ2l0ZT48L0VuZE5vdGU+
</w:fldData>
        </w:fldChar>
      </w:r>
      <w:r w:rsidR="000252C6">
        <w:rPr>
          <w:rFonts w:ascii="Calibri" w:eastAsia="Times New Roman" w:hAnsi="Calibri" w:cstheme="minorHAnsi"/>
          <w:sz w:val="20"/>
          <w:szCs w:val="20"/>
          <w:lang w:eastAsia="zh-CN"/>
        </w:rPr>
        <w:instrText xml:space="preserve"> ADDIN EN.CITE </w:instrText>
      </w:r>
      <w:r w:rsidR="000252C6">
        <w:rPr>
          <w:rFonts w:ascii="Calibri" w:eastAsia="Times New Roman" w:hAnsi="Calibri" w:cstheme="minorHAnsi"/>
          <w:sz w:val="20"/>
          <w:szCs w:val="20"/>
          <w:lang w:eastAsia="zh-CN"/>
        </w:rPr>
        <w:fldChar w:fldCharType="begin">
          <w:fldData xml:space="preserve">PEVuZE5vdGU+PENpdGU+PEF1dGhvcj5Qcmluc2VuPC9BdXRob3I+PFllYXI+MjAxODwvWWVhcj48
UmVjTnVtPjM3PC9SZWNOdW0+PERpc3BsYXlUZXh0PjxzdHlsZSBmYWNlPSJzdXBlcnNjcmlwdCI+
MjcsMzQ8L3N0eWxlPjwvRGlzcGxheVRleHQ+PHJlY29yZD48cmVjLW51bWJlcj4zNzwvcmVjLW51
bWJlcj48Zm9yZWlnbi1rZXlzPjxrZXkgYXBwPSJFTiIgZGItaWQ9InhzZTlzczl0OGE5OWR1ZXJ2
eGh4ZXdmNTBlc3MyZWFlenp3diIgdGltZXN0YW1wPSIxNjMxMjc5NzYxIj4zNzwva2V5PjwvZm9y
ZWlnbi1rZXlzPjxyZWYtdHlwZSBuYW1lPSJKb3VybmFsIEFydGljbGUiPjE3PC9yZWYtdHlwZT48
Y29udHJpYnV0b3JzPjxhdXRob3JzPjxhdXRob3I+UHJpbnNlbiwgQy4gQS4gQy48L2F1dGhvcj48
YXV0aG9yPk1va2tpbmssIEwuIEIuPC9hdXRob3I+PGF1dGhvcj5Cb3V0ZXIsIEwuIE0uPC9hdXRo
b3I+PGF1dGhvcj5BbG9uc28sIEouPC9hdXRob3I+PGF1dGhvcj5QYXRyaWNrLCBELiBMLjwvYXV0
aG9yPjxhdXRob3I+ZGUgVmV0LCBILiBDLiBXLjwvYXV0aG9yPjxhdXRob3I+VGVyd2VlLCBDLiBC
LjwvYXV0aG9yPjwvYXV0aG9ycz48L2NvbnRyaWJ1dG9ycz48YXV0aC1hZGRyZXNzPkRlcGFydG1l
bnQgb2YgRXBpZGVtaW9sb2d5IGFuZCBCaW9zdGF0aXN0aWNzLCBBbXN0ZXJkYW0gUHVibGljIEhl
YWx0aCBSZXNlYXJjaCBJbnN0aXR1dGUsIFZVIFVuaXZlcnNpdHkgTWVkaWNhbCBDZW50ZXIsIERl
IEJvZWxlbGFhbiAxMDg5YSwgMTA4MSBIViwgQW1zdGVyZGFtLCBUaGUgTmV0aGVybGFuZHMuIGMu
cHJpbnNlbkB2dW1jLm5sLiYjeEQ7RGVwYXJ0bWVudCBvZiBFcGlkZW1pb2xvZ3kgYW5kIEJpb3N0
YXRpc3RpY3MsIEFtc3RlcmRhbSBQdWJsaWMgSGVhbHRoIFJlc2VhcmNoIEluc3RpdHV0ZSwgVlUg
VW5pdmVyc2l0eSBNZWRpY2FsIENlbnRlciwgUC5PLiBCb3ggNzA1NywgMTAwNyBNQiwgQW1zdGVy
ZGFtLCBUaGUgTmV0aGVybGFuZHMuIGMucHJpbnNlbkB2dW1jLm5sLiYjeEQ7RGVwYXJ0bWVudCBv
ZiBFcGlkZW1pb2xvZ3kgYW5kIEJpb3N0YXRpc3RpY3MsIEFtc3RlcmRhbSBQdWJsaWMgSGVhbHRo
IFJlc2VhcmNoIEluc3RpdHV0ZSwgVlUgVW5pdmVyc2l0eSBNZWRpY2FsIENlbnRlciwgRGUgQm9l
bGVsYWFuIDEwODlhLCAxMDgxIEhWLCBBbXN0ZXJkYW0sIFRoZSBOZXRoZXJsYW5kcy4mI3hEO0hl
YWx0aCBTZXJ2aWNlcyBSZXNlYXJjaCBVbml0LCBJTUlNLUhvc3BpdGFsIGRlbCBNYXIgTWVkaWNh
bCBSZXNlYXJjaCBJbnN0aXR1dGU7IENJQkVSIEVwaWRlbWlvbG9nw61hIHkgU2FsdWQgUMO6Ymxp
Y2EgKENJQkVSRVNQKSwgQmFyY2Vsb25hLCBTcGFpbi4mI3hEO0RlcGFydG1lbnQgb2YgSGVhbHRo
IFNlcnZpY2VzLCBVbml2ZXJzaXR5IG9mIFdhc2hpbmd0b24sIFNlYXR0bGUsIFdBLCBVU0EuPC9h
dXRoLWFkZHJlc3M+PHRpdGxlcz48dGl0bGU+Q09TTUlOIGd1aWRlbGluZSBmb3Igc3lzdGVtYXRp
YyByZXZpZXdzIG9mIHBhdGllbnQtcmVwb3J0ZWQgb3V0Y29tZSBtZWFzdXJlczwvdGl0bGU+PHNl
Y29uZGFyeS10aXRsZT5RdWFsIExpZmUgUmVzPC9zZWNvbmRhcnktdGl0bGU+PC90aXRsZXM+PHBl
cmlvZGljYWw+PGZ1bGwtdGl0bGU+UXVhbCBMaWZlIFJlczwvZnVsbC10aXRsZT48L3BlcmlvZGlj
YWw+PHBhZ2VzPjExNDctMTE1NzwvcGFnZXM+PHZvbHVtZT4yNzwvdm9sdW1lPjxudW1iZXI+NTwv
bnVtYmVyPjxlZGl0aW9uPjIwMTgvMDIvMTM8L2VkaXRpb24+PGtleXdvcmRzPjxrZXl3b3JkPipH
dWlkZWxpbmVzIGFzIFRvcGljPC9rZXl3b3JkPjxrZXl3b3JkPkh1bWFuczwva2V5d29yZD48a2V5
d29yZD4qUGF0aWVudCBSZXBvcnRlZCBPdXRjb21lIE1lYXN1cmVzPC9rZXl3b3JkPjxrZXl3b3Jk
PlF1YWxpdHkgb2YgTGlmZS8qcHN5Y2hvbG9neTwva2V5d29yZD48a2V5d29yZD5TdXJ2ZXlzIGFu
ZCBRdWVzdGlvbm5haXJlczwva2V5d29yZD48a2V5d29yZD4qY29zbWluPC9rZXl3b3JkPjxrZXl3
b3JkPipNZWFzdXJlbWVudCBwcm9wZXJ0aWVzPC9rZXl3b3JkPjxrZXl3b3JkPipNZXRob2RvbG9n
eTwva2V5d29yZD48a2V5d29yZD4qT3V0Y29tZSBtZWFzdXJlbWVudCBpbnN0cnVtZW50PC9rZXl3
b3JkPjxrZXl3b3JkPipPdXRjb21lIG1lYXN1cmVzPC9rZXl3b3JkPjxrZXl3b3JkPipwcm9tPC9r
ZXl3b3JkPjxrZXl3b3JkPipTeXN0ZW1hdGljIHJldmlldzwva2V5d29yZD48a2V5d29yZD5vZiB0
aGUgYXV0aG9ycy48L2tleXdvcmQ+PC9rZXl3b3Jkcz48ZGF0ZXM+PHllYXI+MjAxODwveWVhcj48
cHViLWRhdGVzPjxkYXRlPk1heTwvZGF0ZT48L3B1Yi1kYXRlcz48L2RhdGVzPjxpc2JuPjA5NjIt
OTM0MyAoUHJpbnQpJiN4RDswOTYyLTkzNDM8L2lzYm4+PGFjY2Vzc2lvbi1udW0+Mjk0MzU4MDE8
L2FjY2Vzc2lvbi1udW0+PHVybHM+PC91cmxzPjxjdXN0b20yPlBNQzU4OTE1Njg8L2N1c3RvbTI+
PGVsZWN0cm9uaWMtcmVzb3VyY2UtbnVtPjEwLjEwMDcvczExMTM2LTAxOC0xNzk4LTM8L2VsZWN0
cm9uaWMtcmVzb3VyY2UtbnVtPjxyZW1vdGUtZGF0YWJhc2UtcHJvdmlkZXI+TkxNPC9yZW1vdGUt
ZGF0YWJhc2UtcHJvdmlkZXI+PGxhbmd1YWdlPmVuZzwvbGFuZ3VhZ2U+PC9yZWNvcmQ+PC9DaXRl
PjxDaXRlPjxBdXRob3I+R3V5YXR0PC9BdXRob3I+PFllYXI+MjAxMTwvWWVhcj48UmVjTnVtPjU8
L1JlY051bT48cmVjb3JkPjxyZWMtbnVtYmVyPjU8L3JlYy1udW1iZXI+PGZvcmVpZ24ta2V5cz48
a2V5IGFwcD0iRU4iIGRiLWlkPSJ4c2U5c3M5dDhhOTlkdWVydnhoeGV3ZjUwZXNzMmVhZXp6d3Yi
IHRpbWVzdGFtcD0iMTYyNzI0NDIyMiI+NTwva2V5PjwvZm9yZWlnbi1rZXlzPjxyZWYtdHlwZSBu
YW1lPSJKb3VybmFsIEFydGljbGUiPjE3PC9yZWYtdHlwZT48Y29udHJpYnV0b3JzPjxhdXRob3Jz
PjxhdXRob3I+R3V5YXR0LCBHPC9hdXRob3I+PGF1dGhvcj5PeG1hbiwgQSBEPC9hdXRob3I+PGF1
dGhvcj5Ba2wsIEUgQTwvYXV0aG9yPjxhdXRob3I+S3VueiwgUi48L2F1dGhvcj48YXV0aG9yPlZp
c3QsIEcuPC9hdXRob3I+PGF1dGhvcj5Ccm96ZWssIEouPC9hdXRob3I+PGF1dGhvcj5Ob3JyaXMs
IFMuPC9hdXRob3I+PGF1dGhvcj5GYWxjay1ZdHRlciwgWS48L2F1dGhvcj48YXV0aG9yPkdsYXN6
aW91LCBQLjwvYXV0aG9yPjxhdXRob3I+RGVCZWVyLCBILjwvYXV0aG9yPjxhdXRob3I+SmFlc2No
a2UsIFIuPC9hdXRob3I+PGF1dGhvcj5SaW5kLCBELjwvYXV0aG9yPjxhdXRob3I+TWVlcnBvaGws
IEouPC9hdXRob3I+PGF1dGhvcj5EYWhtLCBQLjwvYXV0aG9yPjxhdXRob3I+U2Now7xuZW1hbm4s
IEguIEouPC9hdXRob3I+PC9hdXRob3JzPjwvY29udHJpYnV0b3JzPjxhdXRoLWFkZHJlc3M+RGVw
YXJ0bWVudCBvZiBDbGluaWNhbCBFcGlkZW1pb2xvZ3kgYW5kIEJpb3N0YXRpc3RpY3MsIE1jTWFz
dGVyIFVuaXZlcnNpdHksIEhhbWlsdG9uLCBPbnRhcmlvIEw4TiAzWjUsIENhbmFkYS4gZ3V5YXR0
QG1jbWFzdGVyLmNhPC9hdXRoLWFkZHJlc3M+PHRpdGxlcz48dGl0bGU+R1JBREUgZ3VpZGVsaW5l
czogMS4gSW50cm9kdWN0aW9uLUdSQURFIGV2aWRlbmNlIHByb2ZpbGVzIGFuZCBzdW1tYXJ5IG9m
IGZpbmRpbmdzIHRhYmxlczwvdGl0bGU+PHNlY29uZGFyeS10aXRsZT5KIENsaW4gRXBpZGVtaW9s
PC9zZWNvbmRhcnktdGl0bGU+PC90aXRsZXM+PHBlcmlvZGljYWw+PGZ1bGwtdGl0bGU+SiBDbGlu
IEVwaWRlbWlvbDwvZnVsbC10aXRsZT48L3BlcmlvZGljYWw+PHBhZ2VzPjM4My05NDwvcGFnZXM+
PHZvbHVtZT42NDwvdm9sdW1lPjxudW1iZXI+NDwvbnVtYmVyPjxlZGl0aW9uPjIwMTEvMDEvMDU8
L2VkaXRpb24+PGtleXdvcmRzPjxrZXl3b3JkPkJpb21lZGljYWwgVGVjaG5vbG9neS9zdGFuZGFy
ZHM8L2tleXdvcmQ+PGtleXdvcmQ+RXZpZGVuY2UtQmFzZWQgTWVkaWNpbmUvKnN0YW5kYXJkczwv
a2V5d29yZD48a2V5d29yZD5GZW1hbGU8L2tleXdvcmQ+PGtleXdvcmQ+R3VpZGVsaW5lIEFkaGVy
ZW5jZS8qc3RhbmRhcmRzPC9rZXl3b3JkPjxrZXl3b3JkPkh1bWFuczwva2V5d29yZD48a2V5d29y
ZD5NYWxlPC9rZXl3b3JkPjxrZXl3b3JkPlByYWN0aWNlIEd1aWRlbGluZXMgYXMgVG9waWMvKnN0
YW5kYXJkczwva2V5d29yZD48a2V5d29yZD5QdWJsaWNhdGlvbiBCaWFzPC9rZXl3b3JkPjxrZXl3
b3JkPlF1YWxpdHkgQXNzdXJhbmNlLCBIZWFsdGggQ2FyZS8qc3RhbmRhcmRzPC9rZXl3b3JkPjxr
ZXl3b3JkPlJlcHJvZHVjaWJpbGl0eSBvZiBSZXN1bHRzPC9rZXl3b3JkPjxrZXl3b3JkPipSZXZp
ZXcgTGl0ZXJhdHVyZSBhcyBUb3BpYzwva2V5d29yZD48L2tleXdvcmRzPjxkYXRlcz48eWVhcj4y
MDExPC95ZWFyPjxwdWItZGF0ZXM+PGRhdGU+QXByPC9kYXRlPjwvcHViLWRhdGVzPjwvZGF0ZXM+
PGlzYm4+MDg5NS00MzU2PC9pc2JuPjxhY2Nlc3Npb24tbnVtPjIxMTk1NTgzPC9hY2Nlc3Npb24t
bnVtPjx1cmxzPjwvdXJscz48ZWxlY3Ryb25pYy1yZXNvdXJjZS1udW0+MTAuMTAxNi9qLmpjbGlu
ZXBpLjIwMTAuMDQuMDI2PC9lbGVjdHJvbmljLXJlc291cmNlLW51bT48cmVtb3RlLWRhdGFiYXNl
LXByb3ZpZGVyPk5MTTwvcmVtb3RlLWRhdGFiYXNlLXByb3ZpZGVyPjxsYW5ndWFnZT5lbmc8L2xh
bmd1YWdlPjwvcmVjb3JkPjwvQ2l0ZT48L0VuZE5vdGU+
</w:fldData>
        </w:fldChar>
      </w:r>
      <w:r w:rsidR="000252C6">
        <w:rPr>
          <w:rFonts w:ascii="Calibri" w:eastAsia="Times New Roman" w:hAnsi="Calibri" w:cstheme="minorHAnsi"/>
          <w:sz w:val="20"/>
          <w:szCs w:val="20"/>
          <w:lang w:eastAsia="zh-CN"/>
        </w:rPr>
        <w:instrText xml:space="preserve"> ADDIN EN.CITE.DATA </w:instrText>
      </w:r>
      <w:r w:rsidR="000252C6">
        <w:rPr>
          <w:rFonts w:ascii="Calibri" w:eastAsia="Times New Roman" w:hAnsi="Calibri" w:cstheme="minorHAnsi"/>
          <w:sz w:val="20"/>
          <w:szCs w:val="20"/>
          <w:lang w:eastAsia="zh-CN"/>
        </w:rPr>
      </w:r>
      <w:r w:rsidR="000252C6">
        <w:rPr>
          <w:rFonts w:ascii="Calibri" w:eastAsia="Times New Roman" w:hAnsi="Calibri" w:cstheme="minorHAnsi"/>
          <w:sz w:val="20"/>
          <w:szCs w:val="20"/>
          <w:lang w:eastAsia="zh-CN"/>
        </w:rPr>
        <w:fldChar w:fldCharType="end"/>
      </w:r>
      <w:r w:rsidRPr="00DC6857">
        <w:rPr>
          <w:rFonts w:ascii="Calibri" w:eastAsia="Times New Roman" w:hAnsi="Calibri" w:cstheme="minorHAnsi"/>
          <w:sz w:val="20"/>
          <w:szCs w:val="20"/>
          <w:lang w:eastAsia="zh-CN"/>
        </w:rPr>
      </w:r>
      <w:r w:rsidRPr="00DC6857">
        <w:rPr>
          <w:rFonts w:ascii="Calibri" w:eastAsia="Times New Roman" w:hAnsi="Calibri" w:cstheme="minorHAnsi"/>
          <w:sz w:val="20"/>
          <w:szCs w:val="20"/>
          <w:lang w:eastAsia="zh-CN"/>
        </w:rPr>
        <w:fldChar w:fldCharType="separate"/>
      </w:r>
      <w:r w:rsidR="00E83C39" w:rsidRPr="00E83C39">
        <w:rPr>
          <w:rFonts w:ascii="Calibri" w:eastAsia="Times New Roman" w:hAnsi="Calibri" w:cstheme="minorHAnsi"/>
          <w:noProof/>
          <w:sz w:val="20"/>
          <w:szCs w:val="20"/>
          <w:vertAlign w:val="superscript"/>
          <w:lang w:eastAsia="zh-CN"/>
        </w:rPr>
        <w:t>27,34</w:t>
      </w:r>
      <w:r w:rsidRPr="00DC6857">
        <w:rPr>
          <w:rFonts w:ascii="Calibri" w:eastAsia="Times New Roman" w:hAnsi="Calibri" w:cstheme="minorHAnsi"/>
          <w:sz w:val="20"/>
          <w:szCs w:val="20"/>
          <w:lang w:eastAsia="zh-CN"/>
        </w:rPr>
        <w:fldChar w:fldCharType="end"/>
      </w:r>
      <w:r w:rsidRPr="00DC6857">
        <w:rPr>
          <w:rFonts w:ascii="Calibri" w:eastAsia="Times New Roman" w:hAnsi="Calibri" w:cstheme="minorHAnsi"/>
          <w:sz w:val="20"/>
          <w:szCs w:val="20"/>
          <w:lang w:eastAsia="zh-CN"/>
        </w:rPr>
        <w:t xml:space="preserve">. For content validity, this considers: A. risk of bias, B. inconsistency, C. indirectness, and for grading other measurement properties, an additional factor of D. imprecision. </w:t>
      </w:r>
    </w:p>
    <w:p w14:paraId="37743E07" w14:textId="77777777" w:rsidR="00915688" w:rsidRPr="00DC6857" w:rsidRDefault="00915688" w:rsidP="00915688">
      <w:pPr>
        <w:spacing w:after="0" w:line="240" w:lineRule="auto"/>
        <w:ind w:left="-426" w:right="-739"/>
        <w:jc w:val="both"/>
        <w:rPr>
          <w:rFonts w:ascii="Calibri" w:eastAsia="Times New Roman" w:hAnsi="Calibri" w:cstheme="minorHAnsi"/>
          <w:sz w:val="20"/>
          <w:szCs w:val="20"/>
          <w:lang w:eastAsia="zh-CN"/>
        </w:rPr>
      </w:pPr>
      <w:r w:rsidRPr="00DC6857">
        <w:rPr>
          <w:rFonts w:ascii="Calibri" w:eastAsia="Times New Roman" w:hAnsi="Calibri" w:cstheme="minorHAnsi"/>
          <w:sz w:val="20"/>
          <w:szCs w:val="20"/>
          <w:lang w:eastAsia="zh-CN"/>
        </w:rPr>
        <w:t xml:space="preserve">*: Results are a combination of data from the publication (views of patients and/or professionals), and ratings by review team. </w:t>
      </w:r>
    </w:p>
    <w:p w14:paraId="017C5323" w14:textId="2C297976" w:rsidR="00915688" w:rsidRPr="00D5515C" w:rsidRDefault="00E14AB3" w:rsidP="00915688">
      <w:pPr>
        <w:spacing w:after="0" w:line="240" w:lineRule="auto"/>
        <w:ind w:left="-426" w:right="-739"/>
        <w:jc w:val="both"/>
        <w:rPr>
          <w:rFonts w:ascii="Calibri" w:eastAsia="Times New Roman" w:hAnsi="Calibri" w:cstheme="minorHAnsi"/>
          <w:sz w:val="20"/>
          <w:szCs w:val="20"/>
          <w:lang w:eastAsia="zh-CN"/>
        </w:rPr>
      </w:pPr>
      <w:r>
        <w:rPr>
          <w:rFonts w:ascii="Calibri" w:eastAsia="Times New Roman" w:hAnsi="Calibri" w:cstheme="minorHAnsi"/>
          <w:sz w:val="20"/>
          <w:szCs w:val="20"/>
          <w:lang w:eastAsia="zh-CN"/>
        </w:rPr>
        <w:t>**</w:t>
      </w:r>
      <w:r w:rsidR="00915688" w:rsidRPr="00DC6857">
        <w:rPr>
          <w:rFonts w:ascii="Calibri" w:eastAsia="Times New Roman" w:hAnsi="Calibri" w:cstheme="minorHAnsi"/>
          <w:sz w:val="20"/>
          <w:szCs w:val="20"/>
          <w:lang w:eastAsia="zh-CN"/>
        </w:rPr>
        <w:t>: Criterion validity was not assessed for the full-versions of patient-reported and composite instruments as there is no gold standard.</w:t>
      </w:r>
    </w:p>
    <w:p w14:paraId="198E08DC" w14:textId="77777777" w:rsidR="00915688" w:rsidRDefault="00915688" w:rsidP="00915688">
      <w:pPr>
        <w:spacing w:after="0" w:line="240" w:lineRule="auto"/>
        <w:ind w:left="-426" w:right="-739"/>
        <w:jc w:val="both"/>
        <w:rPr>
          <w:rFonts w:ascii="Calibri" w:eastAsia="Times New Roman" w:hAnsi="Calibri" w:cstheme="minorHAnsi"/>
          <w:sz w:val="20"/>
          <w:szCs w:val="20"/>
          <w:lang w:eastAsia="zh-CN"/>
        </w:rPr>
      </w:pPr>
      <w:r w:rsidRPr="00454C01">
        <w:rPr>
          <w:rFonts w:ascii="Calibri" w:eastAsia="Times New Roman" w:hAnsi="Calibri" w:cstheme="minorHAnsi"/>
          <w:sz w:val="20"/>
          <w:szCs w:val="20"/>
          <w:lang w:eastAsia="zh-CN"/>
        </w:rPr>
        <w:t>¶:</w:t>
      </w:r>
      <w:r w:rsidRPr="00D5515C">
        <w:rPr>
          <w:rFonts w:ascii="Calibri" w:eastAsia="Times New Roman" w:hAnsi="Calibri" w:cstheme="minorHAnsi"/>
          <w:sz w:val="20"/>
          <w:szCs w:val="20"/>
          <w:lang w:eastAsia="zh-CN"/>
        </w:rPr>
        <w:t xml:space="preserve"> </w:t>
      </w:r>
      <w:r w:rsidRPr="008E0AC6">
        <w:rPr>
          <w:rFonts w:ascii="Calibri" w:eastAsia="Times New Roman" w:hAnsi="Calibri" w:cstheme="minorHAnsi"/>
          <w:sz w:val="20"/>
          <w:szCs w:val="20"/>
          <w:lang w:eastAsia="zh-CN"/>
        </w:rPr>
        <w:t xml:space="preserve">There is </w:t>
      </w:r>
      <w:r>
        <w:rPr>
          <w:rFonts w:ascii="Calibri" w:eastAsia="Times New Roman" w:hAnsi="Calibri" w:cstheme="minorHAnsi"/>
          <w:sz w:val="20"/>
          <w:szCs w:val="20"/>
          <w:lang w:eastAsia="zh-CN"/>
        </w:rPr>
        <w:t>moderate and high</w:t>
      </w:r>
      <w:r w:rsidRPr="008E0AC6">
        <w:rPr>
          <w:rFonts w:ascii="Calibri" w:eastAsia="Times New Roman" w:hAnsi="Calibri" w:cstheme="minorHAnsi"/>
          <w:sz w:val="20"/>
          <w:szCs w:val="20"/>
          <w:lang w:eastAsia="zh-CN"/>
        </w:rPr>
        <w:t xml:space="preserve"> concordance between this </w:t>
      </w:r>
      <w:r>
        <w:rPr>
          <w:rFonts w:ascii="Calibri" w:eastAsia="Times New Roman" w:hAnsi="Calibri" w:cstheme="minorHAnsi"/>
          <w:sz w:val="20"/>
          <w:szCs w:val="20"/>
          <w:lang w:eastAsia="zh-CN"/>
        </w:rPr>
        <w:t xml:space="preserve">shortened/standardised </w:t>
      </w:r>
      <w:r w:rsidRPr="008E0AC6">
        <w:rPr>
          <w:rFonts w:ascii="Calibri" w:eastAsia="Times New Roman" w:hAnsi="Calibri" w:cstheme="minorHAnsi"/>
          <w:sz w:val="20"/>
          <w:szCs w:val="20"/>
          <w:lang w:eastAsia="zh-CN"/>
        </w:rPr>
        <w:t xml:space="preserve">version and the original </w:t>
      </w:r>
      <w:r w:rsidRPr="00D5515C">
        <w:rPr>
          <w:rFonts w:ascii="Calibri" w:eastAsia="Times New Roman" w:hAnsi="Calibri" w:cstheme="minorHAnsi"/>
          <w:sz w:val="20"/>
          <w:szCs w:val="20"/>
          <w:lang w:eastAsia="zh-CN"/>
        </w:rPr>
        <w:t>instrument</w:t>
      </w:r>
      <w:r>
        <w:rPr>
          <w:rFonts w:ascii="Calibri" w:eastAsia="Times New Roman" w:hAnsi="Calibri" w:cstheme="minorHAnsi"/>
          <w:sz w:val="20"/>
          <w:szCs w:val="20"/>
          <w:lang w:eastAsia="zh-CN"/>
        </w:rPr>
        <w:t>.</w:t>
      </w:r>
    </w:p>
    <w:p w14:paraId="78F69AAA" w14:textId="77777777" w:rsidR="00915688" w:rsidRPr="00D5515C" w:rsidRDefault="00915688" w:rsidP="00915688">
      <w:pPr>
        <w:spacing w:after="0" w:line="240" w:lineRule="auto"/>
        <w:ind w:left="-426" w:right="-739"/>
        <w:jc w:val="both"/>
        <w:rPr>
          <w:rFonts w:ascii="Calibri" w:eastAsia="Times New Roman" w:hAnsi="Calibri" w:cstheme="minorHAnsi"/>
          <w:sz w:val="20"/>
          <w:szCs w:val="20"/>
          <w:lang w:eastAsia="zh-CN"/>
        </w:rPr>
      </w:pPr>
      <w:r w:rsidRPr="00D5515C">
        <w:rPr>
          <w:rFonts w:ascii="Calibri" w:eastAsia="Times New Roman" w:hAnsi="Calibri" w:cstheme="minorHAnsi"/>
          <w:sz w:val="20"/>
          <w:szCs w:val="20"/>
          <w:lang w:eastAsia="zh-CN"/>
        </w:rPr>
        <w:t>††: Responsiveness data were published after the search was run. See discussion for further details.</w:t>
      </w:r>
    </w:p>
    <w:p w14:paraId="279860AF" w14:textId="20B552F4" w:rsidR="00915688" w:rsidRPr="005F2C80" w:rsidRDefault="00915688" w:rsidP="00915688">
      <w:pPr>
        <w:spacing w:after="0" w:line="240" w:lineRule="auto"/>
        <w:ind w:left="-426" w:right="-739"/>
        <w:jc w:val="both"/>
        <w:rPr>
          <w:rFonts w:ascii="Calibri" w:eastAsia="Times New Roman" w:hAnsi="Calibri" w:cstheme="minorHAnsi"/>
          <w:sz w:val="20"/>
          <w:szCs w:val="20"/>
          <w:lang w:eastAsia="zh-CN"/>
        </w:rPr>
      </w:pPr>
      <w:r w:rsidRPr="005F2C80">
        <w:rPr>
          <w:rFonts w:ascii="Calibri" w:hAnsi="Calibri" w:cs="Calibri"/>
        </w:rPr>
        <w:t>§</w:t>
      </w:r>
      <w:r w:rsidRPr="005F2C80">
        <w:rPr>
          <w:rFonts w:ascii="Calibri" w:eastAsia="Times New Roman" w:hAnsi="Calibri" w:cstheme="minorHAnsi"/>
          <w:sz w:val="20"/>
          <w:szCs w:val="20"/>
          <w:lang w:eastAsia="zh-CN"/>
        </w:rPr>
        <w:t>: Internal consistency was only evaluated for the total scale score</w:t>
      </w:r>
      <w:r>
        <w:rPr>
          <w:rFonts w:ascii="Calibri" w:eastAsia="Times New Roman" w:hAnsi="Calibri" w:cstheme="minorHAnsi"/>
          <w:sz w:val="20"/>
          <w:szCs w:val="20"/>
          <w:lang w:eastAsia="zh-CN"/>
        </w:rPr>
        <w:t xml:space="preserve"> of the SAQ assessed to be multi-dimensional by the review team,</w:t>
      </w:r>
      <w:r w:rsidRPr="005F2C80">
        <w:rPr>
          <w:rFonts w:ascii="Calibri" w:eastAsia="Times New Roman" w:hAnsi="Calibri" w:cstheme="minorHAnsi"/>
          <w:sz w:val="20"/>
          <w:szCs w:val="20"/>
          <w:lang w:eastAsia="zh-CN"/>
        </w:rPr>
        <w:t xml:space="preserve"> and thus not eligible for assessment as per COSMIN methodology. </w:t>
      </w:r>
      <w:r>
        <w:rPr>
          <w:rFonts w:ascii="Calibri" w:eastAsia="Times New Roman" w:hAnsi="Calibri" w:cstheme="minorHAnsi"/>
          <w:sz w:val="20"/>
          <w:szCs w:val="20"/>
          <w:lang w:eastAsia="zh-CN"/>
        </w:rPr>
        <w:t>A study published after the search was run established subscales for the SAQ and reported their internal consistency</w:t>
      </w:r>
      <w:r w:rsidRPr="00527797">
        <w:fldChar w:fldCharType="begin">
          <w:fldData xml:space="preserve">PEVuZE5vdGU+PENpdGU+PEF1dGhvcj5MYW5hcmlvPC9BdXRob3I+PFllYXI+MjAyMDwvWWVhcj48
UmVjTnVtPjQzPC9SZWNOdW0+PERpc3BsYXlUZXh0PjxzdHlsZSBmYWNlPSJzdXBlcnNjcmlwdCI+
ODA8L3N0eWxlPjwvRGlzcGxheVRleHQ+PHJlY29yZD48cmVjLW51bWJlcj40MzwvcmVjLW51bWJl
cj48Zm9yZWlnbi1rZXlzPjxrZXkgYXBwPSJFTiIgZGItaWQ9InhzZTlzczl0OGE5OWR1ZXJ2eGh4
ZXdmNTBlc3MyZWFlenp3diIgdGltZXN0YW1wPSIxNjMxNzQwODIzIj40Mzwva2V5PjwvZm9yZWln
bi1rZXlzPjxyZWYtdHlwZSBuYW1lPSJKb3VybmFsIEFydGljbGUiPjE3PC9yZWYtdHlwZT48Y29u
dHJpYnV0b3JzPjxhdXRob3JzPjxhdXRob3I+TGFuYXJpbywgSiBXPC9hdXRob3I+PGF1dGhvcj5I
eWxhbmQsIE0gRTwvYXV0aG9yPjxhdXRob3I+TWVuemllcy1Hb3csIEE8L2F1dGhvcj48YXV0aG9y
Pk1hbnN1ciwgQS4gSC48L2F1dGhvcj48YXV0aG9yPkRvZGQsIEouIFcuPC9hdXRob3I+PGF1dGhv
cj5Gb3dsZXIsIFMuIEouPC9hdXRob3I+PGF1dGhvcj5Kb25lcywgUi4gQy48L2F1dGhvcj48YXV0
aG9yPk1hc29saSwgTS48L2F1dGhvcj48L2F1dGhvcnM+PC9jb250cmlidXRvcnM+PGF1dGgtYWRk
cmVzcz5Vbml2ZXJzaXR5IG9mIFBseW1vdXRoLCBQbHltb3V0aCwgVUsuJiN4RDtVbml2ZXJzaXR5
IG9mIFBseW1vdXRoLCBQbHltb3V0aCwgVUsuIG1oeWxhbmRAcGx5bW91dGguYWMudWsuJiN4RDtQ
bHltb3V0aCBNYXJqb24gVW5pdmVyc2l0eSwgUGx5bW91dGgsIFVLLiBtaHlsYW5kQHBseW1vdXRo
LmFjLnVrLiYjeEQ7Um95YWwgQnJvbXB0b24gSG9zcGl0YWwsIExvbmRvbiwgVUsuJiN4RDtIZWFy
dGxhbmRzIEhvc3BpdGFsLCBVbml2ZXJzaXR5IEhvc3BpdGFscyBCaXJtaW5naGFtLCBVbml2ZXJz
aXR5IG9mIEJpcm1pbmdoYW0sIEJpcm1pbmdoYW0sIFVLLiYjeEQ7QWNhZGVtaWMgUmVzcGlyYXRv
cnkgVW5pdCwgU291dGhtZWFkIEhvc3BpdGFsLCBOb3J0aCBCcmlzdG9sIEhvc3BpdGFsIFRydXN0
LCBCcmlzdG9sLCBVSy4mI3hEO1NjaG9vbCBvZiBCaW9sb2dpY2FsIFNjaWVuY2VzLCBGYWN1bHR5
IG9mIEJpb2xvZ3ksIE1lZGljaW5lIGFuZCBIZWFsdGgsIFVuaXZlcnNpdHkgb2YgTWFuY2hlc3Rl
ciwgTWFuY2hlc3RlciBBY2FkZW1pYyBIZWFsdGggU2NpZW5jZSBDZW50cmUgYW5kIE5JSFIgTWFu
Y2hlc3RlciBCaW9tZWRpY2FsIFJlc2VhcmNoIENlbnRyZSwgTWFuY2hlc3RlciBVbml2ZXJzaXR5
IEhvc3BpdGFscyBOSFMgRm91bmRhdGlvbiBUcnVzdCwgTWFuY2hlc3RlciwgVUsuJiN4RDtSb3lh
bCBEZXZvbiBhbmQgRXhldGVyIEhvc3BpdGFsLCBVbml2ZXJzaXR5IG9mIEV4ZXRlciwgRXhldGVy
LCBVSy48L2F1dGgtYWRkcmVzcz48dGl0bGVzPjx0aXRsZT5WYWxpZGF0aW9uIG9mIHN1YnNjYWxl
cyBvZiB0aGUgU2V2ZXJlIEFzdGhtYSBRdWVzdGlvbm5haXJlIChTQVEpIHVzaW5nIGV4cGxvcmF0
b3J5IGZhY3RvciBhbmFseXNpcyAoRUZBKTwvdGl0bGU+PHNlY29uZGFyeS10aXRsZT5IZWFsdGgg
UXVhbCBMaWZlIE91dGNvbWVzPC9zZWNvbmRhcnktdGl0bGU+PC90aXRsZXM+PHBlcmlvZGljYWw+
PGZ1bGwtdGl0bGU+SGVhbHRoIFF1YWwgTGlmZSBPdXRjb21lczwvZnVsbC10aXRsZT48L3Blcmlv
ZGljYWw+PHBhZ2VzPjMzNjwvcGFnZXM+PHZvbHVtZT4xODwvdm9sdW1lPjxudW1iZXI+MTwvbnVt
YmVyPjxlZGl0aW9uPjIwMjAvMTAvMTE8L2VkaXRpb24+PGtleXdvcmRzPjxrZXl3b3JkPkFzdGht
YS9waHlzaW9wYXRob2xvZ3kvKnBzeWNob2xvZ3k8L2tleXdvcmQ+PGtleXdvcmQ+RmFjdG9yIEFu
YWx5c2lzLCBTdGF0aXN0aWNhbDwva2V5d29yZD48a2V5d29yZD5GZW1hbGU8L2tleXdvcmQ+PGtl
eXdvcmQ+SHVtYW5zPC9rZXl3b3JkPjxrZXl3b3JkPk1hbGU8L2tleXdvcmQ+PGtleXdvcmQ+TWlk
ZGxlIEFnZWQ8L2tleXdvcmQ+PGtleXdvcmQ+KlF1YWxpdHkgb2YgTGlmZTwva2V5d29yZD48a2V5
d29yZD5SZXByb2R1Y2liaWxpdHkgb2YgUmVzdWx0czwva2V5d29yZD48a2V5d29yZD5TdXJ2ZXlz
IGFuZCBRdWVzdGlvbm5haXJlcy8qc3RhbmRhcmRzPC9rZXl3b3JkPjxrZXl3b3JkPkFzdGhtYTwv
a2V5d29yZD48a2V5d29yZD5FeHBsb3JhdG9yeSBmYWN0b3IgYW5hbHlzaXM8L2tleXdvcmQ+PGtl
eXdvcmQ+TWVhc3VyZW1lbnQ8L2tleXdvcmQ+PGtleXdvcmQ+UXVhbGl0eSBvZiBsaWZlPC9rZXl3
b3JkPjwva2V5d29yZHM+PGRhdGVzPjx5ZWFyPjIwMjA8L3llYXI+PHB1Yi1kYXRlcz48ZGF0ZT5P
Y3QgOTwvZGF0ZT48L3B1Yi1kYXRlcz48L2RhdGVzPjxpc2JuPjE0NzctNzUyNTwvaXNibj48YWNj
ZXNzaW9uLW51bT4zMzAzNjYxNTwvYWNjZXNzaW9uLW51bT48dXJscz48L3VybHM+PGN1c3RvbTI+
UE1DNzU0NzQ4NDwvY3VzdG9tMj48ZWxlY3Ryb25pYy1yZXNvdXJjZS1udW0+MTAuMTE4Ni9zMTI5
NTUtMDIwLTAxNTkzLTk8L2VsZWN0cm9uaWMtcmVzb3VyY2UtbnVtPjxyZW1vdGUtZGF0YWJhc2Ut
cHJvdmlkZXI+TkxNPC9yZW1vdGUtZGF0YWJhc2UtcHJvdmlkZXI+PGxhbmd1YWdlPmVuZzwvbGFu
Z3VhZ2U+PC9yZWNvcmQ+PC9DaXRlPjwvRW5kTm90ZT4A
</w:fldData>
        </w:fldChar>
      </w:r>
      <w:r w:rsidR="007E24D9">
        <w:instrText xml:space="preserve"> ADDIN EN.CITE </w:instrText>
      </w:r>
      <w:r w:rsidR="007E24D9">
        <w:fldChar w:fldCharType="begin">
          <w:fldData xml:space="preserve">PEVuZE5vdGU+PENpdGU+PEF1dGhvcj5MYW5hcmlvPC9BdXRob3I+PFllYXI+MjAyMDwvWWVhcj48
UmVjTnVtPjQzPC9SZWNOdW0+PERpc3BsYXlUZXh0PjxzdHlsZSBmYWNlPSJzdXBlcnNjcmlwdCI+
ODA8L3N0eWxlPjwvRGlzcGxheVRleHQ+PHJlY29yZD48cmVjLW51bWJlcj40MzwvcmVjLW51bWJl
cj48Zm9yZWlnbi1rZXlzPjxrZXkgYXBwPSJFTiIgZGItaWQ9InhzZTlzczl0OGE5OWR1ZXJ2eGh4
ZXdmNTBlc3MyZWFlenp3diIgdGltZXN0YW1wPSIxNjMxNzQwODIzIj40Mzwva2V5PjwvZm9yZWln
bi1rZXlzPjxyZWYtdHlwZSBuYW1lPSJKb3VybmFsIEFydGljbGUiPjE3PC9yZWYtdHlwZT48Y29u
dHJpYnV0b3JzPjxhdXRob3JzPjxhdXRob3I+TGFuYXJpbywgSiBXPC9hdXRob3I+PGF1dGhvcj5I
eWxhbmQsIE0gRTwvYXV0aG9yPjxhdXRob3I+TWVuemllcy1Hb3csIEE8L2F1dGhvcj48YXV0aG9y
Pk1hbnN1ciwgQS4gSC48L2F1dGhvcj48YXV0aG9yPkRvZGQsIEouIFcuPC9hdXRob3I+PGF1dGhv
cj5Gb3dsZXIsIFMuIEouPC9hdXRob3I+PGF1dGhvcj5Kb25lcywgUi4gQy48L2F1dGhvcj48YXV0
aG9yPk1hc29saSwgTS48L2F1dGhvcj48L2F1dGhvcnM+PC9jb250cmlidXRvcnM+PGF1dGgtYWRk
cmVzcz5Vbml2ZXJzaXR5IG9mIFBseW1vdXRoLCBQbHltb3V0aCwgVUsuJiN4RDtVbml2ZXJzaXR5
IG9mIFBseW1vdXRoLCBQbHltb3V0aCwgVUsuIG1oeWxhbmRAcGx5bW91dGguYWMudWsuJiN4RDtQ
bHltb3V0aCBNYXJqb24gVW5pdmVyc2l0eSwgUGx5bW91dGgsIFVLLiBtaHlsYW5kQHBseW1vdXRo
LmFjLnVrLiYjeEQ7Um95YWwgQnJvbXB0b24gSG9zcGl0YWwsIExvbmRvbiwgVUsuJiN4RDtIZWFy
dGxhbmRzIEhvc3BpdGFsLCBVbml2ZXJzaXR5IEhvc3BpdGFscyBCaXJtaW5naGFtLCBVbml2ZXJz
aXR5IG9mIEJpcm1pbmdoYW0sIEJpcm1pbmdoYW0sIFVLLiYjeEQ7QWNhZGVtaWMgUmVzcGlyYXRv
cnkgVW5pdCwgU291dGhtZWFkIEhvc3BpdGFsLCBOb3J0aCBCcmlzdG9sIEhvc3BpdGFsIFRydXN0
LCBCcmlzdG9sLCBVSy4mI3hEO1NjaG9vbCBvZiBCaW9sb2dpY2FsIFNjaWVuY2VzLCBGYWN1bHR5
IG9mIEJpb2xvZ3ksIE1lZGljaW5lIGFuZCBIZWFsdGgsIFVuaXZlcnNpdHkgb2YgTWFuY2hlc3Rl
ciwgTWFuY2hlc3RlciBBY2FkZW1pYyBIZWFsdGggU2NpZW5jZSBDZW50cmUgYW5kIE5JSFIgTWFu
Y2hlc3RlciBCaW9tZWRpY2FsIFJlc2VhcmNoIENlbnRyZSwgTWFuY2hlc3RlciBVbml2ZXJzaXR5
IEhvc3BpdGFscyBOSFMgRm91bmRhdGlvbiBUcnVzdCwgTWFuY2hlc3RlciwgVUsuJiN4RDtSb3lh
bCBEZXZvbiBhbmQgRXhldGVyIEhvc3BpdGFsLCBVbml2ZXJzaXR5IG9mIEV4ZXRlciwgRXhldGVy
LCBVSy48L2F1dGgtYWRkcmVzcz48dGl0bGVzPjx0aXRsZT5WYWxpZGF0aW9uIG9mIHN1YnNjYWxl
cyBvZiB0aGUgU2V2ZXJlIEFzdGhtYSBRdWVzdGlvbm5haXJlIChTQVEpIHVzaW5nIGV4cGxvcmF0
b3J5IGZhY3RvciBhbmFseXNpcyAoRUZBKTwvdGl0bGU+PHNlY29uZGFyeS10aXRsZT5IZWFsdGgg
UXVhbCBMaWZlIE91dGNvbWVzPC9zZWNvbmRhcnktdGl0bGU+PC90aXRsZXM+PHBlcmlvZGljYWw+
PGZ1bGwtdGl0bGU+SGVhbHRoIFF1YWwgTGlmZSBPdXRjb21lczwvZnVsbC10aXRsZT48L3Blcmlv
ZGljYWw+PHBhZ2VzPjMzNjwvcGFnZXM+PHZvbHVtZT4xODwvdm9sdW1lPjxudW1iZXI+MTwvbnVt
YmVyPjxlZGl0aW9uPjIwMjAvMTAvMTE8L2VkaXRpb24+PGtleXdvcmRzPjxrZXl3b3JkPkFzdGht
YS9waHlzaW9wYXRob2xvZ3kvKnBzeWNob2xvZ3k8L2tleXdvcmQ+PGtleXdvcmQ+RmFjdG9yIEFu
YWx5c2lzLCBTdGF0aXN0aWNhbDwva2V5d29yZD48a2V5d29yZD5GZW1hbGU8L2tleXdvcmQ+PGtl
eXdvcmQ+SHVtYW5zPC9rZXl3b3JkPjxrZXl3b3JkPk1hbGU8L2tleXdvcmQ+PGtleXdvcmQ+TWlk
ZGxlIEFnZWQ8L2tleXdvcmQ+PGtleXdvcmQ+KlF1YWxpdHkgb2YgTGlmZTwva2V5d29yZD48a2V5
d29yZD5SZXByb2R1Y2liaWxpdHkgb2YgUmVzdWx0czwva2V5d29yZD48a2V5d29yZD5TdXJ2ZXlz
IGFuZCBRdWVzdGlvbm5haXJlcy8qc3RhbmRhcmRzPC9rZXl3b3JkPjxrZXl3b3JkPkFzdGhtYTwv
a2V5d29yZD48a2V5d29yZD5FeHBsb3JhdG9yeSBmYWN0b3IgYW5hbHlzaXM8L2tleXdvcmQ+PGtl
eXdvcmQ+TWVhc3VyZW1lbnQ8L2tleXdvcmQ+PGtleXdvcmQ+UXVhbGl0eSBvZiBsaWZlPC9rZXl3
b3JkPjwva2V5d29yZHM+PGRhdGVzPjx5ZWFyPjIwMjA8L3llYXI+PHB1Yi1kYXRlcz48ZGF0ZT5P
Y3QgOTwvZGF0ZT48L3B1Yi1kYXRlcz48L2RhdGVzPjxpc2JuPjE0NzctNzUyNTwvaXNibj48YWNj
ZXNzaW9uLW51bT4zMzAzNjYxNTwvYWNjZXNzaW9uLW51bT48dXJscz48L3VybHM+PGN1c3RvbTI+
UE1DNzU0NzQ4NDwvY3VzdG9tMj48ZWxlY3Ryb25pYy1yZXNvdXJjZS1udW0+MTAuMTE4Ni9zMTI5
NTUtMDIwLTAxNTkzLTk8L2VsZWN0cm9uaWMtcmVzb3VyY2UtbnVtPjxyZW1vdGUtZGF0YWJhc2Ut
cHJvdmlkZXI+TkxNPC9yZW1vdGUtZGF0YWJhc2UtcHJvdmlkZXI+PGxhbmd1YWdlPmVuZzwvbGFu
Z3VhZ2U+PC9yZWNvcmQ+PC9DaXRlPjwvRW5kTm90ZT4A
</w:fldData>
        </w:fldChar>
      </w:r>
      <w:r w:rsidR="007E24D9">
        <w:instrText xml:space="preserve"> ADDIN EN.CITE.DATA </w:instrText>
      </w:r>
      <w:r w:rsidR="007E24D9">
        <w:fldChar w:fldCharType="end"/>
      </w:r>
      <w:r w:rsidRPr="00527797">
        <w:fldChar w:fldCharType="separate"/>
      </w:r>
      <w:r w:rsidR="00E83C39" w:rsidRPr="00E83C39">
        <w:rPr>
          <w:noProof/>
          <w:vertAlign w:val="superscript"/>
        </w:rPr>
        <w:t>80</w:t>
      </w:r>
      <w:r w:rsidRPr="00527797">
        <w:fldChar w:fldCharType="end"/>
      </w:r>
      <w:r>
        <w:rPr>
          <w:rFonts w:ascii="Calibri" w:eastAsia="Times New Roman" w:hAnsi="Calibri" w:cstheme="minorHAnsi"/>
          <w:sz w:val="20"/>
          <w:szCs w:val="20"/>
          <w:lang w:eastAsia="zh-CN"/>
        </w:rPr>
        <w:t xml:space="preserve">. </w:t>
      </w:r>
    </w:p>
    <w:p w14:paraId="1BC1F19E" w14:textId="77777777" w:rsidR="00915688" w:rsidRPr="008E0AC6" w:rsidRDefault="00915688" w:rsidP="00915688">
      <w:pPr>
        <w:spacing w:after="0" w:line="240" w:lineRule="auto"/>
        <w:ind w:left="-426" w:right="-739"/>
        <w:jc w:val="both"/>
        <w:rPr>
          <w:rFonts w:ascii="Calibri" w:eastAsia="Times New Roman" w:hAnsi="Calibri" w:cstheme="minorHAnsi"/>
          <w:sz w:val="20"/>
          <w:szCs w:val="20"/>
          <w:lang w:eastAsia="zh-CN"/>
        </w:rPr>
      </w:pPr>
      <w:r w:rsidRPr="005F2C80">
        <w:rPr>
          <w:rFonts w:ascii="Calibri" w:hAnsi="Calibri" w:cs="Calibri"/>
        </w:rPr>
        <w:t>#</w:t>
      </w:r>
      <w:r w:rsidRPr="005F2C80">
        <w:rPr>
          <w:rFonts w:ascii="Calibri" w:eastAsia="Times New Roman" w:hAnsi="Calibri" w:cstheme="minorHAnsi"/>
          <w:sz w:val="20"/>
          <w:szCs w:val="20"/>
          <w:lang w:eastAsia="zh-CN"/>
        </w:rPr>
        <w:t>: Responsiveness assessed for overall score, symptoms, and emotional functioning subscales using minimal important difference (MID) established for original questionnaire. The responsiveness of the activity subscale could not be calculated using the MID established for the original questionnaire as it has been modified (patient-specific activities replaced with standardised activities).</w:t>
      </w:r>
    </w:p>
    <w:p w14:paraId="7A5EFE48" w14:textId="77777777" w:rsidR="00915688" w:rsidRDefault="00915688" w:rsidP="00915688">
      <w:pPr>
        <w:spacing w:after="0" w:line="240" w:lineRule="auto"/>
        <w:ind w:left="-426" w:right="-739"/>
        <w:jc w:val="both"/>
        <w:rPr>
          <w:rFonts w:ascii="Calibri" w:eastAsia="Times New Roman" w:hAnsi="Calibri" w:cstheme="minorHAnsi"/>
          <w:sz w:val="20"/>
          <w:szCs w:val="20"/>
          <w:lang w:eastAsia="zh-CN"/>
        </w:rPr>
      </w:pPr>
      <w:r w:rsidRPr="008E0AC6">
        <w:rPr>
          <w:rFonts w:ascii="Calibri" w:eastAsia="Times New Roman" w:hAnsi="Calibri" w:cstheme="minorHAnsi"/>
          <w:sz w:val="20"/>
          <w:szCs w:val="20"/>
          <w:lang w:eastAsia="zh-CN"/>
        </w:rPr>
        <w:t>‡: Responsiveness could not be assessed as a</w:t>
      </w:r>
      <w:r>
        <w:rPr>
          <w:rFonts w:ascii="Calibri" w:eastAsia="Times New Roman" w:hAnsi="Calibri" w:cstheme="minorHAnsi"/>
          <w:sz w:val="20"/>
          <w:szCs w:val="20"/>
          <w:lang w:eastAsia="zh-CN"/>
        </w:rPr>
        <w:t xml:space="preserve"> Minimal Clinical Important Difference (MCID), or </w:t>
      </w:r>
      <w:r w:rsidRPr="008E0AC6">
        <w:rPr>
          <w:rFonts w:ascii="Calibri" w:eastAsia="Times New Roman" w:hAnsi="Calibri" w:cstheme="minorHAnsi"/>
          <w:sz w:val="20"/>
          <w:szCs w:val="20"/>
          <w:lang w:eastAsia="zh-CN"/>
        </w:rPr>
        <w:t xml:space="preserve">MID has not been established for this </w:t>
      </w:r>
      <w:r>
        <w:rPr>
          <w:rFonts w:ascii="Calibri" w:eastAsia="Times New Roman" w:hAnsi="Calibri" w:cstheme="minorHAnsi"/>
          <w:sz w:val="20"/>
          <w:szCs w:val="20"/>
          <w:lang w:eastAsia="zh-CN"/>
        </w:rPr>
        <w:t>outcome measure</w:t>
      </w:r>
      <w:r w:rsidRPr="008E0AC6">
        <w:rPr>
          <w:rFonts w:ascii="Calibri" w:eastAsia="Times New Roman" w:hAnsi="Calibri" w:cstheme="minorHAnsi"/>
          <w:sz w:val="20"/>
          <w:szCs w:val="20"/>
          <w:lang w:eastAsia="zh-CN"/>
        </w:rPr>
        <w:t xml:space="preserve">. </w:t>
      </w:r>
    </w:p>
    <w:p w14:paraId="294DFFBA" w14:textId="6410ECC1" w:rsidR="00915688" w:rsidRPr="00D85A65" w:rsidRDefault="00E14AB3" w:rsidP="00915688">
      <w:pPr>
        <w:spacing w:after="0" w:line="240" w:lineRule="auto"/>
        <w:ind w:left="-426" w:right="-739"/>
        <w:jc w:val="both"/>
        <w:rPr>
          <w:rFonts w:ascii="Calibri" w:eastAsia="Times New Roman" w:hAnsi="Calibri" w:cstheme="minorHAnsi"/>
          <w:sz w:val="18"/>
          <w:szCs w:val="18"/>
          <w:lang w:eastAsia="zh-CN"/>
        </w:rPr>
      </w:pPr>
      <w:r w:rsidRPr="00E14AB3">
        <w:rPr>
          <w:rFonts w:ascii="Calibri" w:eastAsia="Times New Roman" w:hAnsi="Calibri" w:cs="Times New Roman"/>
          <w:sz w:val="20"/>
          <w:szCs w:val="20"/>
          <w:lang w:eastAsia="zh-CN"/>
        </w:rPr>
        <w:t>†</w:t>
      </w:r>
      <w:r w:rsidR="00915688">
        <w:rPr>
          <w:sz w:val="20"/>
          <w:szCs w:val="20"/>
        </w:rPr>
        <w:t xml:space="preserve">: </w:t>
      </w:r>
      <w:r w:rsidR="00915688" w:rsidRPr="00D85A65">
        <w:rPr>
          <w:sz w:val="20"/>
          <w:szCs w:val="20"/>
        </w:rPr>
        <w:t>Development of ACQ versions for the paediatric population was presented at a conference.</w:t>
      </w:r>
    </w:p>
    <w:p w14:paraId="305847E1" w14:textId="35F11A77" w:rsidR="00915688" w:rsidRPr="00D5515C" w:rsidRDefault="00915688" w:rsidP="00915688">
      <w:pPr>
        <w:spacing w:after="0" w:line="240" w:lineRule="auto"/>
        <w:ind w:left="-426" w:right="-739"/>
        <w:jc w:val="both"/>
        <w:rPr>
          <w:rFonts w:ascii="Calibri" w:eastAsia="Times New Roman" w:hAnsi="Calibri" w:cstheme="minorHAnsi"/>
          <w:sz w:val="20"/>
          <w:szCs w:val="20"/>
          <w:lang w:eastAsia="zh-CN"/>
        </w:rPr>
      </w:pPr>
      <w:r w:rsidRPr="00DC6857">
        <w:rPr>
          <w:rFonts w:ascii="Calibri" w:eastAsia="Times New Roman" w:hAnsi="Calibri" w:cstheme="minorHAnsi"/>
          <w:sz w:val="20"/>
          <w:szCs w:val="20"/>
          <w:lang w:eastAsia="zh-CN"/>
        </w:rPr>
        <w:t>††:</w:t>
      </w:r>
      <w:r>
        <w:rPr>
          <w:rFonts w:ascii="Calibri" w:eastAsia="Times New Roman" w:hAnsi="Calibri" w:cstheme="minorHAnsi"/>
          <w:sz w:val="20"/>
          <w:szCs w:val="20"/>
          <w:lang w:eastAsia="zh-CN"/>
        </w:rPr>
        <w:t xml:space="preserve"> </w:t>
      </w:r>
      <w:r w:rsidRPr="00D85A65">
        <w:rPr>
          <w:sz w:val="20"/>
          <w:szCs w:val="20"/>
        </w:rPr>
        <w:t>The ACCI developmental process was presented at a conference</w:t>
      </w:r>
      <w:r w:rsidRPr="00D85A65">
        <w:rPr>
          <w:sz w:val="20"/>
          <w:szCs w:val="20"/>
        </w:rPr>
        <w:fldChar w:fldCharType="begin"/>
      </w:r>
      <w:r w:rsidR="00463A02">
        <w:rPr>
          <w:sz w:val="20"/>
          <w:szCs w:val="20"/>
        </w:rPr>
        <w:instrText xml:space="preserve"> ADDIN EN.CITE &lt;EndNote&gt;&lt;Cite&gt;&lt;Author&gt;Patino&lt;/Author&gt;&lt;Year&gt;2005&lt;/Year&gt;&lt;RecNum&gt;40&lt;/RecNum&gt;&lt;DisplayText&gt;&lt;style face="superscript"&gt;108,109&lt;/style&gt;&lt;/DisplayText&gt;&lt;record&gt;&lt;rec-number&gt;40&lt;/rec-number&gt;&lt;foreign-keys&gt;&lt;key app="EN" db-id="xse9ss9t8a99duervxhxewf50ess2eaezzwv" timestamp="1631705454"&gt;40&lt;/key&gt;&lt;/foreign-keys&gt;&lt;ref-type name="Journal Article"&gt;17&lt;/ref-type&gt;&lt;contributors&gt;&lt;authors&gt;&lt;author&gt;Patino, C M&lt;/author&gt;&lt;author&gt;Riekert, K A&lt;/author&gt;&lt;author&gt;Quartey, R I&lt;/author&gt;&lt;author&gt;Rand, C S&lt;/author&gt;&lt;/authors&gt;&lt;/contributors&gt;&lt;titles&gt;&lt;title&gt;Development of the Asthma and Control and Communication Instrument (ACCI)&lt;/title&gt;&lt;secondary-title&gt;Am J Respir Crit Care Med&lt;/secondary-title&gt;&lt;/titles&gt;&lt;periodical&gt;&lt;full-title&gt;Am J Respir Crit Care Med&lt;/full-title&gt;&lt;/periodical&gt;&lt;pages&gt;A254&lt;/pages&gt;&lt;volume&gt;2&lt;/volume&gt;&lt;dates&gt;&lt;year&gt;2005&lt;/year&gt;&lt;/dates&gt;&lt;urls&gt;&lt;/urls&gt;&lt;/record&gt;&lt;/Cite&gt;&lt;Cite&gt;&lt;Author&gt;Patino&lt;/Author&gt;&lt;Year&gt;2004&lt;/Year&gt;&lt;RecNum&gt;41&lt;/RecNum&gt;&lt;record&gt;&lt;rec-number&gt;41&lt;/rec-number&gt;&lt;foreign-keys&gt;&lt;key app="EN" db-id="xse9ss9t8a99duervxhxewf50ess2eaezzwv" timestamp="1631705737"&gt;41&lt;/key&gt;&lt;/foreign-keys&gt;&lt;ref-type name="Journal Article"&gt;17&lt;/ref-type&gt;&lt;contributors&gt;&lt;authors&gt;&lt;author&gt;Patino, C M&lt;/author&gt;&lt;author&gt;Quartey, R I&lt;/author&gt;&lt;author&gt;Rand, C S&lt;/author&gt;&lt;author&gt;Diette, G B&lt;/author&gt;&lt;/authors&gt;&lt;/contributors&gt;&lt;titles&gt;&lt;title&gt;Physician rationale in assigning asthma treatment: is it based on guidelines?&lt;/title&gt;&lt;secondary-title&gt;Am J Respir Crit Care Med&lt;/secondary-title&gt;&lt;/titles&gt;&lt;periodical&gt;&lt;full-title&gt;Am J Respir Crit Care Med&lt;/full-title&gt;&lt;/periodical&gt;&lt;pages&gt;A365&lt;/pages&gt;&lt;volume&gt;169&lt;/volume&gt;&lt;dates&gt;&lt;year&gt;2004&lt;/year&gt;&lt;/dates&gt;&lt;pub-location&gt;Howard/Hopkins Center for Reducing Asthma Disparities&lt;/pub-location&gt;&lt;urls&gt;&lt;/urls&gt;&lt;/record&gt;&lt;/Cite&gt;&lt;/EndNote&gt;</w:instrText>
      </w:r>
      <w:r w:rsidRPr="00D85A65">
        <w:rPr>
          <w:sz w:val="20"/>
          <w:szCs w:val="20"/>
        </w:rPr>
        <w:fldChar w:fldCharType="separate"/>
      </w:r>
      <w:r w:rsidR="00E83C39" w:rsidRPr="00E83C39">
        <w:rPr>
          <w:noProof/>
          <w:sz w:val="20"/>
          <w:szCs w:val="20"/>
          <w:vertAlign w:val="superscript"/>
        </w:rPr>
        <w:t>108,109</w:t>
      </w:r>
      <w:r w:rsidRPr="00D85A65">
        <w:rPr>
          <w:sz w:val="20"/>
          <w:szCs w:val="20"/>
        </w:rPr>
        <w:fldChar w:fldCharType="end"/>
      </w:r>
      <w:r w:rsidRPr="00D85A65">
        <w:rPr>
          <w:sz w:val="20"/>
          <w:szCs w:val="20"/>
        </w:rPr>
        <w:t>.</w:t>
      </w:r>
    </w:p>
    <w:p w14:paraId="1E620C42" w14:textId="2A7666E9" w:rsidR="00915688" w:rsidRDefault="00915688" w:rsidP="008B3A20">
      <w:pPr>
        <w:ind w:left="-284" w:right="-613"/>
        <w:jc w:val="both"/>
        <w:rPr>
          <w:b/>
          <w:bCs/>
        </w:rPr>
      </w:pPr>
    </w:p>
    <w:p w14:paraId="3D898F4D" w14:textId="77777777" w:rsidR="00915688" w:rsidRDefault="00915688" w:rsidP="007A7F5C">
      <w:pPr>
        <w:rPr>
          <w:b/>
          <w:bCs/>
        </w:rPr>
        <w:sectPr w:rsidR="00915688" w:rsidSect="00915688">
          <w:pgSz w:w="16838" w:h="11906" w:orient="landscape"/>
          <w:pgMar w:top="851" w:right="1134" w:bottom="1440" w:left="992" w:header="431" w:footer="567" w:gutter="0"/>
          <w:cols w:space="708"/>
          <w:docGrid w:linePitch="360"/>
        </w:sectPr>
      </w:pPr>
    </w:p>
    <w:p w14:paraId="584DAAA7" w14:textId="0A4A19AC" w:rsidR="008B3A20" w:rsidRPr="005F1700" w:rsidRDefault="00E35662" w:rsidP="00915688">
      <w:pPr>
        <w:pStyle w:val="Heading1"/>
        <w:numPr>
          <w:ilvl w:val="0"/>
          <w:numId w:val="0"/>
        </w:numPr>
      </w:pPr>
      <w:r w:rsidRPr="005F1700">
        <w:lastRenderedPageBreak/>
        <w:t>REFERENCE</w:t>
      </w:r>
      <w:r w:rsidR="007A7F5C" w:rsidRPr="005F1700">
        <w:t xml:space="preserve"> LIST</w:t>
      </w:r>
    </w:p>
    <w:p w14:paraId="56E9EC49" w14:textId="77777777" w:rsidR="00922346" w:rsidRPr="00922346" w:rsidRDefault="008B3A20" w:rsidP="00922346">
      <w:pPr>
        <w:pStyle w:val="EndNoteBibliography"/>
        <w:spacing w:after="240"/>
      </w:pPr>
      <w:r>
        <w:fldChar w:fldCharType="begin"/>
      </w:r>
      <w:r>
        <w:instrText xml:space="preserve"> ADDIN EN.REFLIST </w:instrText>
      </w:r>
      <w:r>
        <w:fldChar w:fldCharType="separate"/>
      </w:r>
      <w:r w:rsidR="00922346" w:rsidRPr="00922346">
        <w:t xml:space="preserve">1. To T, Stanojevic S, Moores G, et al. Global asthma prevalence in adults: findings from the cross-sectional world health survey. </w:t>
      </w:r>
      <w:r w:rsidR="00922346" w:rsidRPr="00922346">
        <w:rPr>
          <w:i/>
        </w:rPr>
        <w:t>BMC Public Health</w:t>
      </w:r>
      <w:r w:rsidR="00922346" w:rsidRPr="00922346">
        <w:t xml:space="preserve"> 2012;12:204.</w:t>
      </w:r>
    </w:p>
    <w:p w14:paraId="7EE6383C" w14:textId="77777777" w:rsidR="00922346" w:rsidRPr="00922346" w:rsidRDefault="00922346" w:rsidP="00922346">
      <w:pPr>
        <w:pStyle w:val="EndNoteBibliography"/>
        <w:spacing w:after="240"/>
      </w:pPr>
      <w:r w:rsidRPr="00922346">
        <w:t xml:space="preserve">2. Chung KF, Wenzel SE, Brozek JL, et al. International ERS/ATS guidelines on definition, evaluation and treatment of severe asthma. </w:t>
      </w:r>
      <w:r w:rsidRPr="00922346">
        <w:rPr>
          <w:i/>
        </w:rPr>
        <w:t>Eur Respir J</w:t>
      </w:r>
      <w:r w:rsidRPr="00922346">
        <w:t xml:space="preserve"> 2014;43(2):343-73.</w:t>
      </w:r>
    </w:p>
    <w:p w14:paraId="17FD7988" w14:textId="050FD140" w:rsidR="00922346" w:rsidRPr="00922346" w:rsidRDefault="00922346" w:rsidP="00922346">
      <w:pPr>
        <w:pStyle w:val="EndNoteBibliography"/>
        <w:spacing w:after="240"/>
      </w:pPr>
      <w:r w:rsidRPr="00922346">
        <w:t xml:space="preserve">3. World Health Organization. </w:t>
      </w:r>
      <w:r w:rsidRPr="00922346">
        <w:rPr>
          <w:i/>
        </w:rPr>
        <w:t>Asthma</w:t>
      </w:r>
      <w:r w:rsidRPr="00922346">
        <w:t xml:space="preserve">. </w:t>
      </w:r>
      <w:hyperlink r:id="rId14" w:history="1">
        <w:r w:rsidRPr="00922346">
          <w:rPr>
            <w:rStyle w:val="Hyperlink"/>
          </w:rPr>
          <w:t>https://www.who.int/news-room/facts-in-pictures/detail/asthma</w:t>
        </w:r>
      </w:hyperlink>
      <w:r w:rsidRPr="00922346">
        <w:t xml:space="preserve"> (accessed 2022 April 15).</w:t>
      </w:r>
    </w:p>
    <w:p w14:paraId="44CFB3CC" w14:textId="77777777" w:rsidR="00922346" w:rsidRPr="00922346" w:rsidRDefault="00922346" w:rsidP="00922346">
      <w:pPr>
        <w:pStyle w:val="EndNoteBibliography"/>
        <w:spacing w:after="240"/>
      </w:pPr>
      <w:r w:rsidRPr="00922346">
        <w:t xml:space="preserve">4. Backman H, Jansson SA, Stridsman C, et al. Severe asthma-A population study perspective. </w:t>
      </w:r>
      <w:r w:rsidRPr="00922346">
        <w:rPr>
          <w:i/>
        </w:rPr>
        <w:t>Clin Exp Allergy</w:t>
      </w:r>
      <w:r w:rsidRPr="00922346">
        <w:t xml:space="preserve"> 2019;49(6):819-28.</w:t>
      </w:r>
    </w:p>
    <w:p w14:paraId="555BD9BC" w14:textId="77777777" w:rsidR="00922346" w:rsidRPr="00922346" w:rsidRDefault="00922346" w:rsidP="00922346">
      <w:pPr>
        <w:pStyle w:val="EndNoteBibliography"/>
        <w:spacing w:after="240"/>
      </w:pPr>
      <w:r w:rsidRPr="00922346">
        <w:t xml:space="preserve">5. Braman SS. The global burden of asthma. </w:t>
      </w:r>
      <w:r w:rsidRPr="00922346">
        <w:rPr>
          <w:i/>
        </w:rPr>
        <w:t>Chest</w:t>
      </w:r>
      <w:r w:rsidRPr="00922346">
        <w:t xml:space="preserve"> 2006;130(1 Suppl):4s-12s.</w:t>
      </w:r>
    </w:p>
    <w:p w14:paraId="64F89E84" w14:textId="77777777" w:rsidR="00922346" w:rsidRPr="00922346" w:rsidRDefault="00922346" w:rsidP="00922346">
      <w:pPr>
        <w:pStyle w:val="EndNoteBibliography"/>
        <w:spacing w:after="240"/>
      </w:pPr>
      <w:r w:rsidRPr="00922346">
        <w:t xml:space="preserve">6. Hyland ME, Whalley B, Jones RC, et al. A qualitative study of the impact of severe asthma and its treatment showing that treatment burden is neglected in existing asthma assessment scales. </w:t>
      </w:r>
      <w:r w:rsidRPr="00922346">
        <w:rPr>
          <w:i/>
        </w:rPr>
        <w:t>Qual Life Res</w:t>
      </w:r>
      <w:r w:rsidRPr="00922346">
        <w:t xml:space="preserve"> 2015;24(3):631-9.</w:t>
      </w:r>
    </w:p>
    <w:p w14:paraId="0BFF8204" w14:textId="77777777" w:rsidR="00922346" w:rsidRPr="00922346" w:rsidRDefault="00922346" w:rsidP="00922346">
      <w:pPr>
        <w:pStyle w:val="EndNoteBibliography"/>
        <w:spacing w:after="240"/>
      </w:pPr>
      <w:r w:rsidRPr="00922346">
        <w:t xml:space="preserve">7. O'Neill S, Sweeney J, Patterson CC, et al. The cost of treating severe refractory asthma in the UK: an economic analysis from the British Thoracic Society Difficult Asthma Registry. </w:t>
      </w:r>
      <w:r w:rsidRPr="00922346">
        <w:rPr>
          <w:i/>
        </w:rPr>
        <w:t>Thorax</w:t>
      </w:r>
      <w:r w:rsidRPr="00922346">
        <w:t xml:space="preserve"> 2015;70(4):376-8.</w:t>
      </w:r>
    </w:p>
    <w:p w14:paraId="73E73583" w14:textId="77777777" w:rsidR="00922346" w:rsidRPr="00922346" w:rsidRDefault="00922346" w:rsidP="00922346">
      <w:pPr>
        <w:pStyle w:val="EndNoteBibliography"/>
        <w:spacing w:after="240"/>
      </w:pPr>
      <w:r w:rsidRPr="00922346">
        <w:t xml:space="preserve">8. Clark VL, Gibson PG, McDonald VM. What matters to people with severe asthma? Exploring add-on asthma medication and outcomes of importance. </w:t>
      </w:r>
      <w:r w:rsidRPr="00922346">
        <w:rPr>
          <w:i/>
        </w:rPr>
        <w:t>ERJ Open Res</w:t>
      </w:r>
      <w:r w:rsidRPr="00922346">
        <w:t xml:space="preserve"> 2021;7(1).</w:t>
      </w:r>
    </w:p>
    <w:p w14:paraId="48A01067" w14:textId="77777777" w:rsidR="00922346" w:rsidRPr="00922346" w:rsidRDefault="00922346" w:rsidP="00922346">
      <w:pPr>
        <w:pStyle w:val="EndNoteBibliography"/>
        <w:spacing w:after="240"/>
      </w:pPr>
      <w:r w:rsidRPr="00922346">
        <w:t xml:space="preserve">9. Stubbs MA, Clark VL, McDonald VM. Living well with severe asthma. </w:t>
      </w:r>
      <w:r w:rsidRPr="00922346">
        <w:rPr>
          <w:i/>
        </w:rPr>
        <w:t>Breathe (Sheff)</w:t>
      </w:r>
      <w:r w:rsidRPr="00922346">
        <w:t xml:space="preserve"> 2019;15(2):e40-e49.</w:t>
      </w:r>
    </w:p>
    <w:p w14:paraId="4784D819" w14:textId="77777777" w:rsidR="00922346" w:rsidRPr="00922346" w:rsidRDefault="00922346" w:rsidP="00922346">
      <w:pPr>
        <w:pStyle w:val="EndNoteBibliography"/>
        <w:spacing w:after="240"/>
      </w:pPr>
      <w:r w:rsidRPr="00922346">
        <w:t xml:space="preserve">10. McDonald VM, Kennington EJ, Hyland ME. Understanding the experience of people living with severe asthma. </w:t>
      </w:r>
      <w:r w:rsidRPr="00922346">
        <w:rPr>
          <w:i/>
        </w:rPr>
        <w:t>Eur Respir Monogr</w:t>
      </w:r>
      <w:r w:rsidRPr="00922346">
        <w:t xml:space="preserve"> 2019;89:16-29.</w:t>
      </w:r>
    </w:p>
    <w:p w14:paraId="13BCFD35" w14:textId="77777777" w:rsidR="00922346" w:rsidRPr="00922346" w:rsidRDefault="00922346" w:rsidP="00922346">
      <w:pPr>
        <w:pStyle w:val="EndNoteBibliography"/>
        <w:spacing w:after="240"/>
      </w:pPr>
      <w:r w:rsidRPr="00922346">
        <w:t xml:space="preserve">11. Normansell R, Walker S, Milan SJ, et al. Omalizumab for asthma in adults and children. </w:t>
      </w:r>
      <w:r w:rsidRPr="00922346">
        <w:rPr>
          <w:i/>
        </w:rPr>
        <w:t>Cochrane Database Syst Rev</w:t>
      </w:r>
      <w:r w:rsidRPr="00922346">
        <w:t xml:space="preserve"> 2014(1):Cd003559.</w:t>
      </w:r>
    </w:p>
    <w:p w14:paraId="4E090FA0" w14:textId="77777777" w:rsidR="00922346" w:rsidRPr="00922346" w:rsidRDefault="00922346" w:rsidP="00922346">
      <w:pPr>
        <w:pStyle w:val="EndNoteBibliography"/>
        <w:spacing w:after="240"/>
      </w:pPr>
      <w:r w:rsidRPr="00922346">
        <w:t xml:space="preserve">12. Nair P, Wenzel S, Rabe KF, et al. Oral Glucocorticoid-Sparing Effect of Benralizumab in Severe Asthma. </w:t>
      </w:r>
      <w:r w:rsidRPr="00922346">
        <w:rPr>
          <w:i/>
        </w:rPr>
        <w:t>N Engl J Med</w:t>
      </w:r>
      <w:r w:rsidRPr="00922346">
        <w:t xml:space="preserve"> 2017;376(25):2448-58.</w:t>
      </w:r>
    </w:p>
    <w:p w14:paraId="274EC876" w14:textId="77777777" w:rsidR="00922346" w:rsidRPr="00922346" w:rsidRDefault="00922346" w:rsidP="00922346">
      <w:pPr>
        <w:pStyle w:val="EndNoteBibliography"/>
        <w:spacing w:after="240"/>
      </w:pPr>
      <w:r w:rsidRPr="00922346">
        <w:t xml:space="preserve">13. Rabe KF, Nair P, Brusselle G, et al. Efficacy and Safety of Dupilumab in Glucocorticoid-Dependent Severe Asthma. </w:t>
      </w:r>
      <w:r w:rsidRPr="00922346">
        <w:rPr>
          <w:i/>
        </w:rPr>
        <w:t>N Engl J Med</w:t>
      </w:r>
      <w:r w:rsidRPr="00922346">
        <w:t xml:space="preserve"> 2018;378(26):2475-85.</w:t>
      </w:r>
    </w:p>
    <w:p w14:paraId="5AE7C223" w14:textId="5E73B716" w:rsidR="00922346" w:rsidRPr="00922346" w:rsidRDefault="00922346" w:rsidP="00922346">
      <w:pPr>
        <w:pStyle w:val="EndNoteBibliography"/>
        <w:spacing w:after="240"/>
      </w:pPr>
      <w:r w:rsidRPr="00922346">
        <w:t xml:space="preserve">14. U.S. Department of Health and Human Services, Food and Drug Administration, Center for Drug Evaluation and Research (CDER), et al. </w:t>
      </w:r>
      <w:r w:rsidRPr="00922346">
        <w:rPr>
          <w:i/>
        </w:rPr>
        <w:t>Guidance for industry: patient-reported outcome measures: use in medicinal product development to support labelling claims.</w:t>
      </w:r>
      <w:r w:rsidRPr="00922346">
        <w:t xml:space="preserve"> </w:t>
      </w:r>
      <w:hyperlink r:id="rId15" w:history="1">
        <w:r w:rsidRPr="00922346">
          <w:rPr>
            <w:rStyle w:val="Hyperlink"/>
          </w:rPr>
          <w:t>https://www.fda.gov/media/77832/download</w:t>
        </w:r>
      </w:hyperlink>
      <w:r w:rsidRPr="00922346">
        <w:t xml:space="preserve"> (accessed 2022 April 15).</w:t>
      </w:r>
    </w:p>
    <w:p w14:paraId="13ED961B" w14:textId="77777777" w:rsidR="00922346" w:rsidRPr="00922346" w:rsidRDefault="00922346" w:rsidP="00922346">
      <w:pPr>
        <w:pStyle w:val="EndNoteBibliography"/>
        <w:spacing w:after="240"/>
      </w:pPr>
      <w:r w:rsidRPr="00922346">
        <w:t xml:space="preserve">15. Akinbami LJ, Sullivan SD, Campbell JD, et al. Asthma outcomes: healthcare utilization and costs. </w:t>
      </w:r>
      <w:r w:rsidRPr="00922346">
        <w:rPr>
          <w:i/>
        </w:rPr>
        <w:t>The Journal of allergy and clinical immunology</w:t>
      </w:r>
      <w:r w:rsidRPr="00922346">
        <w:t xml:space="preserve"> 2012;129(3 Suppl):S49-64.</w:t>
      </w:r>
    </w:p>
    <w:p w14:paraId="757F1BD0" w14:textId="77777777" w:rsidR="00922346" w:rsidRPr="00922346" w:rsidRDefault="00922346" w:rsidP="00922346">
      <w:pPr>
        <w:pStyle w:val="EndNoteBibliography"/>
        <w:spacing w:after="240"/>
      </w:pPr>
      <w:r w:rsidRPr="00922346">
        <w:t xml:space="preserve">16. Cloutier MM, Schatz M, Castro M, et al. Asthma outcomes: composite scores of asthma control. </w:t>
      </w:r>
      <w:r w:rsidRPr="00922346">
        <w:rPr>
          <w:i/>
        </w:rPr>
        <w:t>The Journal of allergy and clinical immunology</w:t>
      </w:r>
      <w:r w:rsidRPr="00922346">
        <w:t xml:space="preserve"> 2012;129 3 Suppl:S24-33.</w:t>
      </w:r>
    </w:p>
    <w:p w14:paraId="45D45D0E" w14:textId="77777777" w:rsidR="00922346" w:rsidRPr="00922346" w:rsidRDefault="00922346" w:rsidP="00922346">
      <w:pPr>
        <w:pStyle w:val="EndNoteBibliography"/>
        <w:spacing w:after="240"/>
      </w:pPr>
      <w:r w:rsidRPr="00922346">
        <w:t xml:space="preserve">17. Krishnan JA, Lemanske RFJ, Canino GJ, et al. Asthma outcomes: symptoms. </w:t>
      </w:r>
      <w:r w:rsidRPr="00922346">
        <w:rPr>
          <w:i/>
        </w:rPr>
        <w:t>J Allergy Clin Immunol</w:t>
      </w:r>
      <w:r w:rsidRPr="00922346">
        <w:t xml:space="preserve"> 2012;129(3 Suppl):S124-35.</w:t>
      </w:r>
    </w:p>
    <w:p w14:paraId="7245C064" w14:textId="77777777" w:rsidR="00922346" w:rsidRPr="00922346" w:rsidRDefault="00922346" w:rsidP="00922346">
      <w:pPr>
        <w:pStyle w:val="EndNoteBibliography"/>
        <w:spacing w:after="240"/>
      </w:pPr>
      <w:r w:rsidRPr="00922346">
        <w:t xml:space="preserve">18. Szefler SJ, Wenzel S, Brown R, et al. Asthma outcomes: biomarkers. </w:t>
      </w:r>
      <w:r w:rsidRPr="00922346">
        <w:rPr>
          <w:i/>
        </w:rPr>
        <w:t>J Allergy Clin Immunol</w:t>
      </w:r>
      <w:r w:rsidRPr="00922346">
        <w:t xml:space="preserve"> 2012;129(3 Suppl):S9-23.</w:t>
      </w:r>
    </w:p>
    <w:p w14:paraId="1134F63B" w14:textId="77777777" w:rsidR="00922346" w:rsidRPr="00922346" w:rsidRDefault="00922346" w:rsidP="00922346">
      <w:pPr>
        <w:pStyle w:val="EndNoteBibliography"/>
        <w:spacing w:after="240"/>
      </w:pPr>
      <w:r w:rsidRPr="00922346">
        <w:lastRenderedPageBreak/>
        <w:t xml:space="preserve">19. Tepper RS, Wise RS, Covar R, et al. Asthma outcomes: pulmonary physiology. </w:t>
      </w:r>
      <w:r w:rsidRPr="00922346">
        <w:rPr>
          <w:i/>
        </w:rPr>
        <w:t>J Allergy Clin Immunol</w:t>
      </w:r>
      <w:r w:rsidRPr="00922346">
        <w:t xml:space="preserve"> 2012;129(3 Suppl):S65-87.</w:t>
      </w:r>
    </w:p>
    <w:p w14:paraId="692AC491" w14:textId="77777777" w:rsidR="00922346" w:rsidRPr="00922346" w:rsidRDefault="00922346" w:rsidP="00922346">
      <w:pPr>
        <w:pStyle w:val="EndNoteBibliography"/>
        <w:spacing w:after="240"/>
      </w:pPr>
      <w:r w:rsidRPr="00922346">
        <w:t xml:space="preserve">20. Wilson SR, Rand CS, Cabana MD, et al. Asthma outcomes: quality of life. </w:t>
      </w:r>
      <w:r w:rsidRPr="00922346">
        <w:rPr>
          <w:i/>
        </w:rPr>
        <w:t>The Journal of allergy and clinical immunology</w:t>
      </w:r>
      <w:r w:rsidRPr="00922346">
        <w:t xml:space="preserve"> 2012;129(3 Suppl):S88-S123.</w:t>
      </w:r>
    </w:p>
    <w:p w14:paraId="7E7C6D3F" w14:textId="77777777" w:rsidR="00922346" w:rsidRPr="00922346" w:rsidRDefault="00922346" w:rsidP="00922346">
      <w:pPr>
        <w:pStyle w:val="EndNoteBibliography"/>
        <w:spacing w:after="240"/>
      </w:pPr>
      <w:r w:rsidRPr="00922346">
        <w:t xml:space="preserve">21. Holguin F, Cardet JC, Chung KF, et al. Management of severe asthma: a European Respiratory Society/American Thoracic Society guideline. </w:t>
      </w:r>
      <w:r w:rsidRPr="00922346">
        <w:rPr>
          <w:i/>
        </w:rPr>
        <w:t>Eur Respir J</w:t>
      </w:r>
      <w:r w:rsidRPr="00922346">
        <w:t xml:space="preserve"> 2020;55(1).</w:t>
      </w:r>
    </w:p>
    <w:p w14:paraId="5CD296A6" w14:textId="77777777" w:rsidR="00922346" w:rsidRPr="00922346" w:rsidRDefault="00922346" w:rsidP="00922346">
      <w:pPr>
        <w:pStyle w:val="EndNoteBibliography"/>
        <w:spacing w:after="240"/>
      </w:pPr>
      <w:r w:rsidRPr="00922346">
        <w:t xml:space="preserve">22. Clark VL, Gibson PG, McDonald VM. The Patients' Experience of Severe Asthma Add-On Pharmacotherapies: A Qualitative Descriptive Study. </w:t>
      </w:r>
      <w:r w:rsidRPr="00922346">
        <w:rPr>
          <w:i/>
        </w:rPr>
        <w:t>J Asthma Allergy</w:t>
      </w:r>
      <w:r w:rsidRPr="00922346">
        <w:t xml:space="preserve"> 2021;14:245-58.</w:t>
      </w:r>
    </w:p>
    <w:p w14:paraId="4FEE9CD4" w14:textId="77777777" w:rsidR="00922346" w:rsidRPr="00922346" w:rsidRDefault="00922346" w:rsidP="00922346">
      <w:pPr>
        <w:pStyle w:val="EndNoteBibliography"/>
        <w:spacing w:after="240"/>
      </w:pPr>
      <w:r w:rsidRPr="00922346">
        <w:t xml:space="preserve">23. Upham JW, Le Lievre C, Jackson DJ, et al. Defining a Severe Asthma Super-Responder: Findings from a Delphi Process. </w:t>
      </w:r>
      <w:r w:rsidRPr="00922346">
        <w:rPr>
          <w:i/>
        </w:rPr>
        <w:t>J Allergy Clin Immunol Pract</w:t>
      </w:r>
      <w:r w:rsidRPr="00922346">
        <w:t xml:space="preserve"> 2021;9(11):3997-4004.</w:t>
      </w:r>
    </w:p>
    <w:p w14:paraId="7100FE4F" w14:textId="77777777" w:rsidR="00922346" w:rsidRPr="00922346" w:rsidRDefault="00922346" w:rsidP="00922346">
      <w:pPr>
        <w:pStyle w:val="EndNoteBibliography"/>
        <w:spacing w:after="240"/>
      </w:pPr>
      <w:r w:rsidRPr="00922346">
        <w:t xml:space="preserve">24. McQueen RB, Sheehan DN, Whittington MD, et al. Cost-Effectiveness of Biological Asthma Treatments: A Systematic Review and Recommendations for Future Economic Evaluations. </w:t>
      </w:r>
      <w:r w:rsidRPr="00922346">
        <w:rPr>
          <w:i/>
        </w:rPr>
        <w:t>Pharmacoeconomics</w:t>
      </w:r>
      <w:r w:rsidRPr="00922346">
        <w:t xml:space="preserve"> 2018;36(8):957-71.</w:t>
      </w:r>
    </w:p>
    <w:p w14:paraId="17ABB9AC" w14:textId="77777777" w:rsidR="00922346" w:rsidRPr="00922346" w:rsidRDefault="00922346" w:rsidP="00922346">
      <w:pPr>
        <w:pStyle w:val="EndNoteBibliography"/>
        <w:spacing w:after="240"/>
      </w:pPr>
      <w:r w:rsidRPr="00922346">
        <w:t xml:space="preserve">25. Foster JM, McDonald VM, Guo M, et al. "I have lost in every facet of my life": the hidden burden of severe asthma. </w:t>
      </w:r>
      <w:r w:rsidRPr="00922346">
        <w:rPr>
          <w:i/>
        </w:rPr>
        <w:t>Eur Respir J</w:t>
      </w:r>
      <w:r w:rsidRPr="00922346">
        <w:t xml:space="preserve"> 2017;50(3).</w:t>
      </w:r>
    </w:p>
    <w:p w14:paraId="346EFAE2" w14:textId="77777777" w:rsidR="00922346" w:rsidRPr="00922346" w:rsidRDefault="00922346" w:rsidP="00922346">
      <w:pPr>
        <w:pStyle w:val="EndNoteBibliography"/>
        <w:spacing w:after="240"/>
      </w:pPr>
      <w:r w:rsidRPr="00922346">
        <w:t xml:space="preserve">26. Mokkink LB, de Vet HCW, Prinsen CAC, et al. COSMIN Risk of Bias checklist for systematic reviews of Patient-Reported Outcome Measures. </w:t>
      </w:r>
      <w:r w:rsidRPr="00922346">
        <w:rPr>
          <w:i/>
        </w:rPr>
        <w:t>Qual Life Res</w:t>
      </w:r>
      <w:r w:rsidRPr="00922346">
        <w:t xml:space="preserve"> 2018;27(5):1171-79.</w:t>
      </w:r>
    </w:p>
    <w:p w14:paraId="0AEDA9E1" w14:textId="77777777" w:rsidR="00922346" w:rsidRPr="00922346" w:rsidRDefault="00922346" w:rsidP="00922346">
      <w:pPr>
        <w:pStyle w:val="EndNoteBibliography"/>
        <w:spacing w:after="240"/>
      </w:pPr>
      <w:r w:rsidRPr="00922346">
        <w:t xml:space="preserve">27. Prinsen CAC, Mokkink LB, Bouter LM, et al. COSMIN guideline for systematic reviews of patient-reported outcome measures. </w:t>
      </w:r>
      <w:r w:rsidRPr="00922346">
        <w:rPr>
          <w:i/>
        </w:rPr>
        <w:t>Qual Life Res</w:t>
      </w:r>
      <w:r w:rsidRPr="00922346">
        <w:t xml:space="preserve"> 2018;27(5):1147-57.</w:t>
      </w:r>
    </w:p>
    <w:p w14:paraId="34B330F9" w14:textId="77777777" w:rsidR="00922346" w:rsidRPr="00922346" w:rsidRDefault="00922346" w:rsidP="00922346">
      <w:pPr>
        <w:pStyle w:val="EndNoteBibliography"/>
        <w:spacing w:after="240"/>
      </w:pPr>
      <w:r w:rsidRPr="00922346">
        <w:t xml:space="preserve">28. Moher D, Liberati A, Tetzlaff J, et al. Preferred reporting items for systematic reviews and meta-analyses: the PRISMA statement. </w:t>
      </w:r>
      <w:r w:rsidRPr="00922346">
        <w:rPr>
          <w:i/>
        </w:rPr>
        <w:t>PLoS Med</w:t>
      </w:r>
      <w:r w:rsidRPr="00922346">
        <w:t xml:space="preserve"> 2009;6(7):e1000097.</w:t>
      </w:r>
    </w:p>
    <w:p w14:paraId="101C5F53" w14:textId="77777777" w:rsidR="00922346" w:rsidRPr="00922346" w:rsidRDefault="00922346" w:rsidP="00922346">
      <w:pPr>
        <w:pStyle w:val="EndNoteBibliography"/>
        <w:spacing w:after="240"/>
      </w:pPr>
      <w:r w:rsidRPr="00922346">
        <w:t xml:space="preserve">29. Guyatt GH, Oxman AD, Kunz R, et al. GRADE guidelines: 2. Framing the question and deciding on important outcomes. </w:t>
      </w:r>
      <w:r w:rsidRPr="00922346">
        <w:rPr>
          <w:i/>
        </w:rPr>
        <w:t>J Clin Epidemiol</w:t>
      </w:r>
      <w:r w:rsidRPr="00922346">
        <w:t xml:space="preserve"> 2011;64(4):395-400.</w:t>
      </w:r>
    </w:p>
    <w:p w14:paraId="2846DBA3" w14:textId="77777777" w:rsidR="00922346" w:rsidRPr="00922346" w:rsidRDefault="00922346" w:rsidP="00922346">
      <w:pPr>
        <w:pStyle w:val="EndNoteBibliography"/>
        <w:spacing w:after="240"/>
      </w:pPr>
      <w:r w:rsidRPr="00922346">
        <w:t xml:space="preserve">30. Khaleva E, Rattu A, Brightling C, et al. Development of Core Outcome Measures sets for paediatric and adult Severe Asthma (COMSA) [Preprint]. </w:t>
      </w:r>
      <w:r w:rsidRPr="00922346">
        <w:rPr>
          <w:i/>
        </w:rPr>
        <w:t>Eur Respir J</w:t>
      </w:r>
      <w:r w:rsidRPr="00922346">
        <w:t xml:space="preserve"> 2022.</w:t>
      </w:r>
    </w:p>
    <w:p w14:paraId="73D5910D" w14:textId="77777777" w:rsidR="00922346" w:rsidRPr="00922346" w:rsidRDefault="00922346" w:rsidP="00922346">
      <w:pPr>
        <w:pStyle w:val="EndNoteBibliography"/>
        <w:spacing w:after="240"/>
      </w:pPr>
      <w:r w:rsidRPr="00922346">
        <w:t xml:space="preserve">31. Ouzzani M, Hammady H, Fedorowicz Z, et al. Rayyan-a web and mobile app for systematic reviews. </w:t>
      </w:r>
      <w:r w:rsidRPr="00922346">
        <w:rPr>
          <w:i/>
        </w:rPr>
        <w:t>Syst Rev</w:t>
      </w:r>
      <w:r w:rsidRPr="00922346">
        <w:t xml:space="preserve"> 2016;5(1):210.</w:t>
      </w:r>
    </w:p>
    <w:p w14:paraId="4AA60BCB" w14:textId="77777777" w:rsidR="00922346" w:rsidRPr="00922346" w:rsidRDefault="00922346" w:rsidP="00922346">
      <w:pPr>
        <w:pStyle w:val="EndNoteBibliography"/>
        <w:spacing w:after="240"/>
      </w:pPr>
      <w:r w:rsidRPr="00922346">
        <w:t xml:space="preserve">32. Terwee CB, Prinsen CAC, Chiarotto A, et al. COSMIN methodology for evaluating the content validity of patient-reported outcome measures: a Delphi study. </w:t>
      </w:r>
      <w:r w:rsidRPr="00922346">
        <w:rPr>
          <w:i/>
        </w:rPr>
        <w:t>Qual Life Res</w:t>
      </w:r>
      <w:r w:rsidRPr="00922346">
        <w:t xml:space="preserve"> 2018;27(5):1159-70.</w:t>
      </w:r>
    </w:p>
    <w:p w14:paraId="2F397875" w14:textId="77777777" w:rsidR="00922346" w:rsidRPr="00922346" w:rsidRDefault="00922346" w:rsidP="00922346">
      <w:pPr>
        <w:pStyle w:val="EndNoteBibliography"/>
        <w:spacing w:after="240"/>
      </w:pPr>
      <w:r w:rsidRPr="00922346">
        <w:t xml:space="preserve">33. Mokkink LB, Boers M, van der Vleuten CPM, et al. COSMIN Risk of Bias tool to assess the quality of studies on reliability or measurement error of outcome measurement instruments: a Delphi study. </w:t>
      </w:r>
      <w:r w:rsidRPr="00922346">
        <w:rPr>
          <w:i/>
        </w:rPr>
        <w:t>BMC Med Res Methodol</w:t>
      </w:r>
      <w:r w:rsidRPr="00922346">
        <w:t xml:space="preserve"> 2020;20(1):293.</w:t>
      </w:r>
    </w:p>
    <w:p w14:paraId="7F58CB4E" w14:textId="77777777" w:rsidR="00922346" w:rsidRPr="00922346" w:rsidRDefault="00922346" w:rsidP="00922346">
      <w:pPr>
        <w:pStyle w:val="EndNoteBibliography"/>
        <w:spacing w:after="240"/>
      </w:pPr>
      <w:r w:rsidRPr="00922346">
        <w:t xml:space="preserve">34. Guyatt G, Oxman AD, Akl EA, et al. GRADE guidelines: 1. Introduction-GRADE evidence profiles and summary of findings tables. </w:t>
      </w:r>
      <w:r w:rsidRPr="00922346">
        <w:rPr>
          <w:i/>
        </w:rPr>
        <w:t>J Clin Epidemiol</w:t>
      </w:r>
      <w:r w:rsidRPr="00922346">
        <w:t xml:space="preserve"> 2011;64(4):383-94.</w:t>
      </w:r>
    </w:p>
    <w:p w14:paraId="7413E3C1" w14:textId="77777777" w:rsidR="00922346" w:rsidRPr="00922346" w:rsidRDefault="00922346" w:rsidP="00922346">
      <w:pPr>
        <w:pStyle w:val="EndNoteBibliography"/>
        <w:spacing w:after="240"/>
      </w:pPr>
      <w:r w:rsidRPr="00922346">
        <w:t xml:space="preserve">35. Juniper EF, Guyatt GH, Ferrie PJ, et al. Measuring Quality-of-Life in Asthma. </w:t>
      </w:r>
      <w:r w:rsidRPr="00922346">
        <w:rPr>
          <w:i/>
        </w:rPr>
        <w:t>American Review of Respiratory Disease</w:t>
      </w:r>
      <w:r w:rsidRPr="00922346">
        <w:t xml:space="preserve"> 1993;147(4):832-38.</w:t>
      </w:r>
    </w:p>
    <w:p w14:paraId="053BD04F" w14:textId="77777777" w:rsidR="00922346" w:rsidRPr="00922346" w:rsidRDefault="00922346" w:rsidP="00922346">
      <w:pPr>
        <w:pStyle w:val="EndNoteBibliography"/>
        <w:spacing w:after="240"/>
      </w:pPr>
      <w:r w:rsidRPr="00922346">
        <w:t xml:space="preserve">36. Aburuz S, Gamble J, Heaney LG. Assessment of impairment in health-related quality of life in patients with difficult asthma: psychometric performance of the Asthma Quality of Life Questionnaire. </w:t>
      </w:r>
      <w:r w:rsidRPr="00922346">
        <w:rPr>
          <w:i/>
        </w:rPr>
        <w:t>Respirology</w:t>
      </w:r>
      <w:r w:rsidRPr="00922346">
        <w:t xml:space="preserve"> 2007;12(2):227-33.</w:t>
      </w:r>
    </w:p>
    <w:p w14:paraId="0CF17729" w14:textId="77777777" w:rsidR="00922346" w:rsidRPr="00922346" w:rsidRDefault="00922346" w:rsidP="00922346">
      <w:pPr>
        <w:pStyle w:val="EndNoteBibliography"/>
        <w:spacing w:after="240"/>
      </w:pPr>
      <w:r w:rsidRPr="00922346">
        <w:lastRenderedPageBreak/>
        <w:t xml:space="preserve">37. Leidy NK, Coughlin C. Psychometric performance of the Asthma Quality of Life Questionnaire in a US sample. </w:t>
      </w:r>
      <w:r w:rsidRPr="00922346">
        <w:rPr>
          <w:i/>
        </w:rPr>
        <w:t>Quality of Life Research</w:t>
      </w:r>
      <w:r w:rsidRPr="00922346">
        <w:t xml:space="preserve"> 1998;7(2):127-34.</w:t>
      </w:r>
    </w:p>
    <w:p w14:paraId="04FB7370" w14:textId="77777777" w:rsidR="00922346" w:rsidRPr="00922346" w:rsidRDefault="00922346" w:rsidP="00922346">
      <w:pPr>
        <w:pStyle w:val="EndNoteBibliography"/>
        <w:spacing w:after="240"/>
      </w:pPr>
      <w:r w:rsidRPr="00922346">
        <w:t xml:space="preserve">38. Leidy NK, Chan KS, Coughlin C. Is the asthma quality of life questionnaire a useful measure for low- income asthmatics? </w:t>
      </w:r>
      <w:r w:rsidRPr="00922346">
        <w:rPr>
          <w:i/>
        </w:rPr>
        <w:t>American Journal of Respiratory and Critical Care Medicine</w:t>
      </w:r>
      <w:r w:rsidRPr="00922346">
        <w:t xml:space="preserve"> 1998;158(4):1082-90.</w:t>
      </w:r>
    </w:p>
    <w:p w14:paraId="12A05D88" w14:textId="77777777" w:rsidR="00922346" w:rsidRPr="00922346" w:rsidRDefault="00922346" w:rsidP="00922346">
      <w:pPr>
        <w:pStyle w:val="EndNoteBibliography"/>
        <w:spacing w:after="240"/>
      </w:pPr>
      <w:r w:rsidRPr="00922346">
        <w:t xml:space="preserve">39. Chhabra SK, Kaushik S. Validation of the asthma quality of life questionnaire (AQLQ-UK English version) in Indian asthmatic subjects. </w:t>
      </w:r>
      <w:r w:rsidRPr="00922346">
        <w:rPr>
          <w:i/>
        </w:rPr>
        <w:t>Indian Journal of Chest Diseases &amp; Allied Sciences</w:t>
      </w:r>
      <w:r w:rsidRPr="00922346">
        <w:t xml:space="preserve"> 2005;47(3):167-73.</w:t>
      </w:r>
    </w:p>
    <w:p w14:paraId="34E935B8" w14:textId="77777777" w:rsidR="00922346" w:rsidRPr="00922346" w:rsidRDefault="00922346" w:rsidP="00922346">
      <w:pPr>
        <w:pStyle w:val="EndNoteBibliography"/>
        <w:spacing w:after="240"/>
      </w:pPr>
      <w:r w:rsidRPr="00922346">
        <w:t xml:space="preserve">40. Wyrwich KW, Tierney WM, Wolinsky FD. Using the standard error of measurement to identify important changes on the Asthma Quality of Life Questionnaire. </w:t>
      </w:r>
      <w:r w:rsidRPr="00922346">
        <w:rPr>
          <w:i/>
        </w:rPr>
        <w:t>Quality of Life Research</w:t>
      </w:r>
      <w:r w:rsidRPr="00922346">
        <w:t xml:space="preserve"> 2002;11(1):1-7.</w:t>
      </w:r>
    </w:p>
    <w:p w14:paraId="36E6D49D" w14:textId="77777777" w:rsidR="00922346" w:rsidRPr="00922346" w:rsidRDefault="00922346" w:rsidP="00922346">
      <w:pPr>
        <w:pStyle w:val="EndNoteBibliography"/>
        <w:spacing w:after="240"/>
      </w:pPr>
      <w:r w:rsidRPr="00922346">
        <w:t xml:space="preserve">41. Juniper EF, Guyatt GH, Epstein RS, et al. Evaluation of impairment of health related quality of life in asthma: development of a questionnaire for use in clinical trials. </w:t>
      </w:r>
      <w:r w:rsidRPr="00922346">
        <w:rPr>
          <w:i/>
        </w:rPr>
        <w:t>Thorax</w:t>
      </w:r>
      <w:r w:rsidRPr="00922346">
        <w:t xml:space="preserve"> 1992;47(2):76-83.</w:t>
      </w:r>
    </w:p>
    <w:p w14:paraId="7B46DF90" w14:textId="77777777" w:rsidR="00922346" w:rsidRPr="00922346" w:rsidRDefault="00922346" w:rsidP="00922346">
      <w:pPr>
        <w:pStyle w:val="EndNoteBibliography"/>
        <w:spacing w:after="240"/>
      </w:pPr>
      <w:r w:rsidRPr="00922346">
        <w:t xml:space="preserve">42. Juniper EF, Buist AS, Cox FM, et al. Validation of a standardized version of the Asthma Quality of Life Questionnaire. </w:t>
      </w:r>
      <w:r w:rsidRPr="00922346">
        <w:rPr>
          <w:i/>
        </w:rPr>
        <w:t>Chest</w:t>
      </w:r>
      <w:r w:rsidRPr="00922346">
        <w:t xml:space="preserve"> 1999;115(5):1265-70.</w:t>
      </w:r>
    </w:p>
    <w:p w14:paraId="3BC6CC85" w14:textId="77777777" w:rsidR="00922346" w:rsidRPr="00922346" w:rsidRDefault="00922346" w:rsidP="00922346">
      <w:pPr>
        <w:pStyle w:val="EndNoteBibliography"/>
        <w:spacing w:after="240"/>
      </w:pPr>
      <w:r w:rsidRPr="00922346">
        <w:t xml:space="preserve">43. Tan WC, Tan JWL, Wee EWL, et al. Validation of the English version of the Asthma Quality of Life Questionnaire in a multi-ethnic Asian population. </w:t>
      </w:r>
      <w:r w:rsidRPr="00922346">
        <w:rPr>
          <w:i/>
        </w:rPr>
        <w:t>Quality of Life Research</w:t>
      </w:r>
      <w:r w:rsidRPr="00922346">
        <w:t xml:space="preserve"> 2004;13(2):551-56.</w:t>
      </w:r>
    </w:p>
    <w:p w14:paraId="3D015152" w14:textId="77777777" w:rsidR="00922346" w:rsidRPr="00922346" w:rsidRDefault="00922346" w:rsidP="00922346">
      <w:pPr>
        <w:pStyle w:val="EndNoteBibliography"/>
        <w:spacing w:after="240"/>
      </w:pPr>
      <w:r w:rsidRPr="00922346">
        <w:t xml:space="preserve">44. Juniper EF, Guyatt GH, Cox FM, et al. Development and validation of the Mini Asthma Quality of Life Questionnaire. </w:t>
      </w:r>
      <w:r w:rsidRPr="00922346">
        <w:rPr>
          <w:i/>
        </w:rPr>
        <w:t>European Respiratory Journal</w:t>
      </w:r>
      <w:r w:rsidRPr="00922346">
        <w:t xml:space="preserve"> 1999;14(1):32-8.</w:t>
      </w:r>
    </w:p>
    <w:p w14:paraId="14357F61" w14:textId="77777777" w:rsidR="00922346" w:rsidRPr="00922346" w:rsidRDefault="00922346" w:rsidP="00922346">
      <w:pPr>
        <w:pStyle w:val="EndNoteBibliography"/>
        <w:spacing w:after="240"/>
      </w:pPr>
      <w:r w:rsidRPr="00922346">
        <w:t xml:space="preserve">45. Hyland ME, Jones RC, Lanario JW, et al. The construction and validation of the Severe Asthma Questionnaire. </w:t>
      </w:r>
      <w:r w:rsidRPr="00922346">
        <w:rPr>
          <w:i/>
        </w:rPr>
        <w:t>European Respiratory Journal</w:t>
      </w:r>
      <w:r w:rsidRPr="00922346">
        <w:t xml:space="preserve"> 2018;52(1):1800618.</w:t>
      </w:r>
    </w:p>
    <w:p w14:paraId="315AE5C2" w14:textId="77777777" w:rsidR="00922346" w:rsidRPr="00922346" w:rsidRDefault="00922346" w:rsidP="00922346">
      <w:pPr>
        <w:pStyle w:val="EndNoteBibliography"/>
        <w:spacing w:after="240"/>
      </w:pPr>
      <w:r w:rsidRPr="00922346">
        <w:t xml:space="preserve">46. Hyland ME, Lanario JW, Pooler J, et al. How patient participation was used to develop a questionnaire that is fit for purpose for assessing quality of life in severe asthma. </w:t>
      </w:r>
      <w:r w:rsidRPr="00922346">
        <w:rPr>
          <w:i/>
        </w:rPr>
        <w:t>Health and Quality of Life Outcomes</w:t>
      </w:r>
      <w:r w:rsidRPr="00922346">
        <w:t xml:space="preserve"> 2018;16(1):24.</w:t>
      </w:r>
    </w:p>
    <w:p w14:paraId="66A576CC" w14:textId="77777777" w:rsidR="00922346" w:rsidRPr="00922346" w:rsidRDefault="00922346" w:rsidP="00922346">
      <w:pPr>
        <w:pStyle w:val="EndNoteBibliography"/>
        <w:spacing w:after="240"/>
      </w:pPr>
      <w:r w:rsidRPr="00922346">
        <w:t xml:space="preserve">47. Juniper EF, Guyatt GH, Feeny DH, et al. Measuring quality of life in children with asthma. </w:t>
      </w:r>
      <w:r w:rsidRPr="00922346">
        <w:rPr>
          <w:i/>
        </w:rPr>
        <w:t>Quality of Life Research</w:t>
      </w:r>
      <w:r w:rsidRPr="00922346">
        <w:t xml:space="preserve"> 1996;5(1):35-46.</w:t>
      </w:r>
    </w:p>
    <w:p w14:paraId="1B94256D" w14:textId="77777777" w:rsidR="00922346" w:rsidRPr="00922346" w:rsidRDefault="00922346" w:rsidP="00922346">
      <w:pPr>
        <w:pStyle w:val="EndNoteBibliography"/>
        <w:spacing w:after="240"/>
      </w:pPr>
      <w:r w:rsidRPr="00922346">
        <w:t xml:space="preserve">48. Juniper EF, Guyatt GH, Feeny DH, et al. Minimum skills required by children to complete health-related quality of life instruments for asthma: comparison of measurement properties. </w:t>
      </w:r>
      <w:r w:rsidRPr="00922346">
        <w:rPr>
          <w:i/>
        </w:rPr>
        <w:t>European Respiratory Journal</w:t>
      </w:r>
      <w:r w:rsidRPr="00922346">
        <w:t xml:space="preserve"> 1997;10(10):2285-94.</w:t>
      </w:r>
    </w:p>
    <w:p w14:paraId="00C9DFF2" w14:textId="77777777" w:rsidR="00922346" w:rsidRPr="00922346" w:rsidRDefault="00922346" w:rsidP="00922346">
      <w:pPr>
        <w:pStyle w:val="EndNoteBibliography"/>
        <w:spacing w:after="240"/>
      </w:pPr>
      <w:r w:rsidRPr="00922346">
        <w:t xml:space="preserve">49. Elizabeth C, Suzanna S, Tim CF, et al. Pediatric Asthma Quality of Life Questionnaire: Validation in children from Singapore. </w:t>
      </w:r>
      <w:r w:rsidRPr="00922346">
        <w:rPr>
          <w:i/>
        </w:rPr>
        <w:t>Asian Pacific Journal of Allergy and Immunology</w:t>
      </w:r>
      <w:r w:rsidRPr="00922346">
        <w:t xml:space="preserve"> 1999;17(3):155-61.</w:t>
      </w:r>
    </w:p>
    <w:p w14:paraId="2BD59782" w14:textId="77777777" w:rsidR="00922346" w:rsidRPr="00922346" w:rsidRDefault="00922346" w:rsidP="00922346">
      <w:pPr>
        <w:pStyle w:val="EndNoteBibliography"/>
        <w:spacing w:after="240"/>
      </w:pPr>
      <w:r w:rsidRPr="00922346">
        <w:t xml:space="preserve">50. Bushnell DM, Martin ML, Parasuraman B. Electronic versus paper questionnaires: a further comparison in persons with asthma. </w:t>
      </w:r>
      <w:r w:rsidRPr="00922346">
        <w:rPr>
          <w:i/>
        </w:rPr>
        <w:t>Journal of Asthma</w:t>
      </w:r>
      <w:r w:rsidRPr="00922346">
        <w:t xml:space="preserve"> 2003;40(7):751-62.</w:t>
      </w:r>
    </w:p>
    <w:p w14:paraId="01E3842B" w14:textId="77777777" w:rsidR="00922346" w:rsidRPr="00922346" w:rsidRDefault="00922346" w:rsidP="00922346">
      <w:pPr>
        <w:pStyle w:val="EndNoteBibliography"/>
        <w:spacing w:after="240"/>
      </w:pPr>
      <w:r w:rsidRPr="00922346">
        <w:t xml:space="preserve">51. Townsend M, Feeny DH, Guyatt GH, et al. Evaluation of the burden of illness for pediatric asthmatic patients and their parents. </w:t>
      </w:r>
      <w:r w:rsidRPr="00922346">
        <w:rPr>
          <w:i/>
        </w:rPr>
        <w:t>Ann Allergy</w:t>
      </w:r>
      <w:r w:rsidRPr="00922346">
        <w:t xml:space="preserve"> 1991;67(4):403-8.</w:t>
      </w:r>
    </w:p>
    <w:p w14:paraId="3C53239A" w14:textId="77777777" w:rsidR="00922346" w:rsidRPr="00922346" w:rsidRDefault="00922346" w:rsidP="00922346">
      <w:pPr>
        <w:pStyle w:val="EndNoteBibliography"/>
        <w:spacing w:after="240"/>
      </w:pPr>
      <w:r w:rsidRPr="00922346">
        <w:t xml:space="preserve">52. Wing A, Upton J, Svensson K, et al. The standardized and mini versions of the PAQLQ are valid, reliable, and responsive measurement tools. </w:t>
      </w:r>
      <w:r w:rsidRPr="00922346">
        <w:rPr>
          <w:i/>
        </w:rPr>
        <w:t>Journal of Clinical Epidemiology</w:t>
      </w:r>
      <w:r w:rsidRPr="00922346">
        <w:t xml:space="preserve"> 2012;65(6):643-50.</w:t>
      </w:r>
    </w:p>
    <w:p w14:paraId="65DFD858" w14:textId="77777777" w:rsidR="00922346" w:rsidRPr="00922346" w:rsidRDefault="00922346" w:rsidP="00922346">
      <w:pPr>
        <w:pStyle w:val="EndNoteBibliography"/>
        <w:spacing w:after="240"/>
      </w:pPr>
      <w:r w:rsidRPr="00922346">
        <w:t xml:space="preserve">53. Mahabaleshwarkar R, Taylor YJ, Tapp H, et al. Psychometric Properties of the Mini Pediatric Asthma Quality of Life Questionnaire in a US Sample. </w:t>
      </w:r>
      <w:r w:rsidRPr="00922346">
        <w:rPr>
          <w:i/>
        </w:rPr>
        <w:t>Pediatric Allergy, Immunology, and Pulmonology</w:t>
      </w:r>
      <w:r w:rsidRPr="00922346">
        <w:t xml:space="preserve"> 2016;29(3):137-42.</w:t>
      </w:r>
    </w:p>
    <w:p w14:paraId="75058DA5" w14:textId="77777777" w:rsidR="00922346" w:rsidRPr="00922346" w:rsidRDefault="00922346" w:rsidP="00922346">
      <w:pPr>
        <w:pStyle w:val="EndNoteBibliography"/>
        <w:spacing w:after="240"/>
      </w:pPr>
      <w:r w:rsidRPr="00922346">
        <w:t xml:space="preserve">54. Apfelbacher CJ, Jones CJ, Frew A, et al. Validity of three asthma-specific quality of life questionnaires: the patients' perspective. </w:t>
      </w:r>
      <w:r w:rsidRPr="00922346">
        <w:rPr>
          <w:i/>
        </w:rPr>
        <w:t>BMJ Open</w:t>
      </w:r>
      <w:r w:rsidRPr="00922346">
        <w:t xml:space="preserve"> 2016;6(12):e011793.</w:t>
      </w:r>
    </w:p>
    <w:p w14:paraId="3E36AB6E" w14:textId="77777777" w:rsidR="00922346" w:rsidRPr="00922346" w:rsidRDefault="00922346" w:rsidP="00922346">
      <w:pPr>
        <w:pStyle w:val="EndNoteBibliography"/>
        <w:spacing w:after="240"/>
      </w:pPr>
      <w:r w:rsidRPr="00922346">
        <w:lastRenderedPageBreak/>
        <w:t xml:space="preserve">55. Nathan RA, Sorkness CA, Kosinski M, et al. Development of the asthma control test: A survey for assessing asthma control. </w:t>
      </w:r>
      <w:r w:rsidRPr="00922346">
        <w:rPr>
          <w:i/>
        </w:rPr>
        <w:t>Journal of Allergy and Clinical Immunology</w:t>
      </w:r>
      <w:r w:rsidRPr="00922346">
        <w:t xml:space="preserve"> 2004;113(1):59-65.</w:t>
      </w:r>
    </w:p>
    <w:p w14:paraId="05395057" w14:textId="77777777" w:rsidR="00922346" w:rsidRPr="00922346" w:rsidRDefault="00922346" w:rsidP="00922346">
      <w:pPr>
        <w:pStyle w:val="EndNoteBibliography"/>
        <w:spacing w:after="240"/>
      </w:pPr>
      <w:r w:rsidRPr="00922346">
        <w:t xml:space="preserve">56. Schatz M, Sorkness CA, Li JT, et al. Asthma Control Test: Reliability, validity, and responsiveness in patients not previously followed by asthma specialists. </w:t>
      </w:r>
      <w:r w:rsidRPr="00922346">
        <w:rPr>
          <w:i/>
        </w:rPr>
        <w:t>Journal of Allergy and Clinical Immunology</w:t>
      </w:r>
      <w:r w:rsidRPr="00922346">
        <w:t xml:space="preserve"> 2006;117(3):549-56.</w:t>
      </w:r>
    </w:p>
    <w:p w14:paraId="5C7CB9CF" w14:textId="77777777" w:rsidR="00922346" w:rsidRPr="00922346" w:rsidRDefault="00922346" w:rsidP="00922346">
      <w:pPr>
        <w:pStyle w:val="EndNoteBibliography"/>
        <w:spacing w:after="240"/>
      </w:pPr>
      <w:r w:rsidRPr="00922346">
        <w:t xml:space="preserve">57. Schatz M, Kosinski M, Yarlas AS, et al. The minimally important difference of the Asthma Control Test. </w:t>
      </w:r>
      <w:r w:rsidRPr="00922346">
        <w:rPr>
          <w:i/>
        </w:rPr>
        <w:t>Journal of Allergy and Clinical Immunology</w:t>
      </w:r>
      <w:r w:rsidRPr="00922346">
        <w:t xml:space="preserve"> 2009;124(4):719-23.</w:t>
      </w:r>
    </w:p>
    <w:p w14:paraId="33A85A60" w14:textId="77777777" w:rsidR="00922346" w:rsidRPr="00922346" w:rsidRDefault="00922346" w:rsidP="00922346">
      <w:pPr>
        <w:pStyle w:val="EndNoteBibliography"/>
        <w:spacing w:after="240"/>
      </w:pPr>
      <w:r w:rsidRPr="00922346">
        <w:t xml:space="preserve">58. Juniper EF, O'Byrne PM, Guyatt GH, et al. Development and validation of a questionnaire to measure asthma control. </w:t>
      </w:r>
      <w:r w:rsidRPr="00922346">
        <w:rPr>
          <w:i/>
        </w:rPr>
        <w:t>European Respiratory Journal</w:t>
      </w:r>
      <w:r w:rsidRPr="00922346">
        <w:t xml:space="preserve"> 1999;14(4):902-7.</w:t>
      </w:r>
    </w:p>
    <w:p w14:paraId="7EE070C9" w14:textId="77777777" w:rsidR="00922346" w:rsidRPr="00922346" w:rsidRDefault="00922346" w:rsidP="00922346">
      <w:pPr>
        <w:pStyle w:val="EndNoteBibliography"/>
        <w:spacing w:after="240"/>
      </w:pPr>
      <w:r w:rsidRPr="00922346">
        <w:t xml:space="preserve">59. Juniper EF, O'Byrne PM, Roberts JN. Measuring asthma control in group studies: do we need airway calibre and rescue beta2-agonist use? </w:t>
      </w:r>
      <w:r w:rsidRPr="00922346">
        <w:rPr>
          <w:i/>
        </w:rPr>
        <w:t>Respir Med</w:t>
      </w:r>
      <w:r w:rsidRPr="00922346">
        <w:t xml:space="preserve"> 2001;95(5):319-23.</w:t>
      </w:r>
    </w:p>
    <w:p w14:paraId="1EAA9292" w14:textId="77777777" w:rsidR="00922346" w:rsidRPr="00922346" w:rsidRDefault="00922346" w:rsidP="00922346">
      <w:pPr>
        <w:pStyle w:val="EndNoteBibliography"/>
        <w:spacing w:after="240"/>
      </w:pPr>
      <w:r w:rsidRPr="00922346">
        <w:t xml:space="preserve">60. Wyrwich KW, Khan SA, Navaratnam P, et al. Validation and agreement across four versions of the asthma control questionnaire in patients with persistent asthma. </w:t>
      </w:r>
      <w:r w:rsidRPr="00922346">
        <w:rPr>
          <w:i/>
        </w:rPr>
        <w:t>Respiratory Medicine</w:t>
      </w:r>
      <w:r w:rsidRPr="00922346">
        <w:t xml:space="preserve"> 2011;105(5):698-712.</w:t>
      </w:r>
    </w:p>
    <w:p w14:paraId="5CE29F38" w14:textId="77777777" w:rsidR="00922346" w:rsidRPr="00922346" w:rsidRDefault="00922346" w:rsidP="00922346">
      <w:pPr>
        <w:pStyle w:val="EndNoteBibliography"/>
        <w:spacing w:after="240"/>
      </w:pPr>
      <w:r w:rsidRPr="00922346">
        <w:t xml:space="preserve">61. Juniper EF, Gruffydd-Jones K, Ward S, et al. Asthma Control Questionnaire in children: validation, measurement properties, interpretation. </w:t>
      </w:r>
      <w:r w:rsidRPr="00922346">
        <w:rPr>
          <w:i/>
        </w:rPr>
        <w:t>European Respiratory Journal</w:t>
      </w:r>
      <w:r w:rsidRPr="00922346">
        <w:t xml:space="preserve"> 2010;36(6):1410-16.</w:t>
      </w:r>
    </w:p>
    <w:p w14:paraId="5064DC41" w14:textId="77777777" w:rsidR="00922346" w:rsidRPr="00922346" w:rsidRDefault="00922346" w:rsidP="00922346">
      <w:pPr>
        <w:pStyle w:val="EndNoteBibliography"/>
        <w:spacing w:after="240"/>
      </w:pPr>
      <w:r w:rsidRPr="00922346">
        <w:t xml:space="preserve">62. Nguyen JM, Holbrook JT, Wei CY, et al. Validation and psychometric properties of the Asthma Control Questionnaire among children. </w:t>
      </w:r>
      <w:r w:rsidRPr="00922346">
        <w:rPr>
          <w:i/>
        </w:rPr>
        <w:t>Journal of Allergy and Clinical Immunology</w:t>
      </w:r>
      <w:r w:rsidRPr="00922346">
        <w:t xml:space="preserve"> 2014;133(1):91-97.e6.</w:t>
      </w:r>
    </w:p>
    <w:p w14:paraId="08483492" w14:textId="77777777" w:rsidR="00922346" w:rsidRPr="00922346" w:rsidRDefault="00922346" w:rsidP="00922346">
      <w:pPr>
        <w:pStyle w:val="EndNoteBibliography"/>
        <w:spacing w:after="240"/>
      </w:pPr>
      <w:r w:rsidRPr="00922346">
        <w:t xml:space="preserve">63. Liu AH, Zeiger R, Sorkness C, et al. Development and cross-sectional validation of the Childhood Asthma Control Test. </w:t>
      </w:r>
      <w:r w:rsidRPr="00922346">
        <w:rPr>
          <w:i/>
        </w:rPr>
        <w:t>Journal of Allergy and Clinical Immunology</w:t>
      </w:r>
      <w:r w:rsidRPr="00922346">
        <w:t xml:space="preserve"> 2007;119(4):817-25.</w:t>
      </w:r>
    </w:p>
    <w:p w14:paraId="5835FFDE" w14:textId="77777777" w:rsidR="00922346" w:rsidRPr="00922346" w:rsidRDefault="00922346" w:rsidP="00922346">
      <w:pPr>
        <w:pStyle w:val="EndNoteBibliography"/>
        <w:spacing w:after="240"/>
      </w:pPr>
      <w:r w:rsidRPr="00922346">
        <w:t xml:space="preserve">64. Bime C, Gerald JK, Wei CY, et al. Measurement characteristics of the childhood Asthma-Control Test and a shortened, child-only version. </w:t>
      </w:r>
      <w:r w:rsidRPr="00922346">
        <w:rPr>
          <w:i/>
        </w:rPr>
        <w:t>NPJ Primary Care Respiratory Medicine</w:t>
      </w:r>
      <w:r w:rsidRPr="00922346">
        <w:t xml:space="preserve"> 2016;26:16075.</w:t>
      </w:r>
    </w:p>
    <w:p w14:paraId="6D1DF0B1" w14:textId="77777777" w:rsidR="00922346" w:rsidRPr="00922346" w:rsidRDefault="00922346" w:rsidP="00922346">
      <w:pPr>
        <w:pStyle w:val="EndNoteBibliography"/>
        <w:spacing w:after="240"/>
      </w:pPr>
      <w:r w:rsidRPr="00922346">
        <w:t xml:space="preserve">65. Patino CM, Okelo SO, Rand CS, et al. The Asthma Control and Communication Instrument: A clinical tool developed for ethnically diverse populations. </w:t>
      </w:r>
      <w:r w:rsidRPr="00922346">
        <w:rPr>
          <w:i/>
        </w:rPr>
        <w:t>Journal of Allergy and Clinical Immunology</w:t>
      </w:r>
      <w:r w:rsidRPr="00922346">
        <w:t xml:space="preserve"> 2008;122(5):936-43.</w:t>
      </w:r>
    </w:p>
    <w:p w14:paraId="5F34FE57" w14:textId="77777777" w:rsidR="00922346" w:rsidRPr="00922346" w:rsidRDefault="00922346" w:rsidP="00922346">
      <w:pPr>
        <w:pStyle w:val="EndNoteBibliography"/>
        <w:spacing w:after="240"/>
      </w:pPr>
      <w:r w:rsidRPr="00922346">
        <w:t xml:space="preserve">66. Wildfire JJ, Gergen PJ, Sorkness CA, et al. Development and validation of the Composite Asthma Severity Index-an outcome measure for use in children and adolescents. </w:t>
      </w:r>
      <w:r w:rsidRPr="00922346">
        <w:rPr>
          <w:i/>
        </w:rPr>
        <w:t>Journal of Allergy and Clinical Immunology</w:t>
      </w:r>
      <w:r w:rsidRPr="00922346">
        <w:t xml:space="preserve"> 2012;129(3):694-701.</w:t>
      </w:r>
    </w:p>
    <w:p w14:paraId="012A5AED" w14:textId="77777777" w:rsidR="00922346" w:rsidRPr="00922346" w:rsidRDefault="00922346" w:rsidP="00922346">
      <w:pPr>
        <w:pStyle w:val="EndNoteBibliography"/>
        <w:spacing w:after="240"/>
      </w:pPr>
      <w:r w:rsidRPr="00922346">
        <w:t>67. Khaleva E, Rattu A, Brightling C, et al. Development of Core Outcome Measures sets for Adult and Paediatric Severe Asthma (COMSA). European Respiratory Journal, In Press, 2022.</w:t>
      </w:r>
    </w:p>
    <w:p w14:paraId="78DC9A10" w14:textId="77777777" w:rsidR="00922346" w:rsidRPr="00922346" w:rsidRDefault="00922346" w:rsidP="00922346">
      <w:pPr>
        <w:pStyle w:val="EndNoteBibliography"/>
        <w:spacing w:after="240"/>
      </w:pPr>
      <w:r w:rsidRPr="00922346">
        <w:t xml:space="preserve">68. Lanario JW, Burns L. Use of Health Related Quality of Life in Clinical Trials for Severe Asthma: A Systematic Review. </w:t>
      </w:r>
      <w:r w:rsidRPr="00922346">
        <w:rPr>
          <w:i/>
        </w:rPr>
        <w:t>J Asthma Allergy</w:t>
      </w:r>
      <w:r w:rsidRPr="00922346">
        <w:t xml:space="preserve"> 2021;14:999-1010.</w:t>
      </w:r>
    </w:p>
    <w:p w14:paraId="4CCD624A" w14:textId="77777777" w:rsidR="00922346" w:rsidRPr="00922346" w:rsidRDefault="00922346" w:rsidP="00922346">
      <w:pPr>
        <w:pStyle w:val="EndNoteBibliography"/>
        <w:spacing w:after="240"/>
      </w:pPr>
      <w:r w:rsidRPr="00922346">
        <w:t xml:space="preserve">69. Moy ML, Israel E, Weiss ST, et al. Clinical predictors of health-related quality of life depend on asthma severity. </w:t>
      </w:r>
      <w:r w:rsidRPr="00922346">
        <w:rPr>
          <w:i/>
        </w:rPr>
        <w:t>Am J Respir Crit Care Med</w:t>
      </w:r>
      <w:r w:rsidRPr="00922346">
        <w:t xml:space="preserve"> 2001;163(4):924-9.</w:t>
      </w:r>
    </w:p>
    <w:p w14:paraId="6EC27848" w14:textId="77777777" w:rsidR="00922346" w:rsidRPr="00922346" w:rsidRDefault="00922346" w:rsidP="00922346">
      <w:pPr>
        <w:pStyle w:val="EndNoteBibliography"/>
        <w:spacing w:after="240"/>
      </w:pPr>
      <w:r w:rsidRPr="00922346">
        <w:t xml:space="preserve">70. Luskin AT, Chipps BE, Rasouliyan L, et al. Impact of asthma exacerbations and asthma triggers on asthma-related quality of life in patients with severe or difficult-to-treat asthma. </w:t>
      </w:r>
      <w:r w:rsidRPr="00922346">
        <w:rPr>
          <w:i/>
        </w:rPr>
        <w:t>J Allergy Clin Immunol Pract</w:t>
      </w:r>
      <w:r w:rsidRPr="00922346">
        <w:t xml:space="preserve"> 2014;2(5):544-52.e1-2.</w:t>
      </w:r>
    </w:p>
    <w:p w14:paraId="3B0ACC75" w14:textId="77777777" w:rsidR="00922346" w:rsidRPr="00922346" w:rsidRDefault="00922346" w:rsidP="00922346">
      <w:pPr>
        <w:pStyle w:val="EndNoteBibliography"/>
        <w:spacing w:after="240"/>
      </w:pPr>
      <w:r w:rsidRPr="00922346">
        <w:t xml:space="preserve">71. Chupp GL, Bradford ES, Albers FC, et al. Efficacy of mepolizumab add-on therapy on health-related quality of life and markers of asthma control in severe eosinophilic asthma (MUSCA): a randomised, double-blind, placebo-controlled, parallel-group, multicentre, phase 3b trial. </w:t>
      </w:r>
      <w:r w:rsidRPr="00922346">
        <w:rPr>
          <w:i/>
        </w:rPr>
        <w:t>Lancet Respir Med</w:t>
      </w:r>
      <w:r w:rsidRPr="00922346">
        <w:t xml:space="preserve"> 2017;5(5):390-400.</w:t>
      </w:r>
    </w:p>
    <w:p w14:paraId="3416A301" w14:textId="77777777" w:rsidR="00922346" w:rsidRPr="00922346" w:rsidRDefault="00922346" w:rsidP="00922346">
      <w:pPr>
        <w:pStyle w:val="EndNoteBibliography"/>
        <w:spacing w:after="240"/>
      </w:pPr>
      <w:r w:rsidRPr="00922346">
        <w:lastRenderedPageBreak/>
        <w:t xml:space="preserve">72. Emma R, Morjaria JB, Fuochi V, et al. Mepolizumab in the management of severe eosinophilic asthma in adults: current evidence and practical experience. </w:t>
      </w:r>
      <w:r w:rsidRPr="00922346">
        <w:rPr>
          <w:i/>
        </w:rPr>
        <w:t>Ther Adv Respir Dis</w:t>
      </w:r>
      <w:r w:rsidRPr="00922346">
        <w:t xml:space="preserve"> 2018;12:1753466618808490.</w:t>
      </w:r>
    </w:p>
    <w:p w14:paraId="1307E44E" w14:textId="77777777" w:rsidR="00922346" w:rsidRPr="00922346" w:rsidRDefault="00922346" w:rsidP="00922346">
      <w:pPr>
        <w:pStyle w:val="EndNoteBibliography"/>
        <w:spacing w:after="240"/>
      </w:pPr>
      <w:r w:rsidRPr="00922346">
        <w:t xml:space="preserve">73. Van Ganse E, Laforest L, Pietri G, et al. Persistent asthma: disease control, resource utilisation and direct costs. </w:t>
      </w:r>
      <w:r w:rsidRPr="00922346">
        <w:rPr>
          <w:i/>
        </w:rPr>
        <w:t>Eur Respir J</w:t>
      </w:r>
      <w:r w:rsidRPr="00922346">
        <w:t xml:space="preserve"> 2002;20(2):260-7.</w:t>
      </w:r>
    </w:p>
    <w:p w14:paraId="5E1C6263" w14:textId="77777777" w:rsidR="00922346" w:rsidRPr="00922346" w:rsidRDefault="00922346" w:rsidP="00922346">
      <w:pPr>
        <w:pStyle w:val="EndNoteBibliography"/>
        <w:spacing w:after="240"/>
      </w:pPr>
      <w:r w:rsidRPr="00922346">
        <w:t xml:space="preserve">74. Balter M, Ernst P, Watson W, et al. Asthma worsenings: approaches to prevention and management from the Asthma Worsenings Working Group. </w:t>
      </w:r>
      <w:r w:rsidRPr="00922346">
        <w:rPr>
          <w:i/>
        </w:rPr>
        <w:t>Can Respir J</w:t>
      </w:r>
      <w:r w:rsidRPr="00922346">
        <w:t xml:space="preserve"> 2008;15 Suppl B(Suppl B):1b-19b.</w:t>
      </w:r>
    </w:p>
    <w:p w14:paraId="7CCA5460" w14:textId="73DEE8A9" w:rsidR="00922346" w:rsidRPr="00922346" w:rsidRDefault="00922346" w:rsidP="00922346">
      <w:pPr>
        <w:pStyle w:val="EndNoteBibliography"/>
        <w:spacing w:after="240"/>
      </w:pPr>
      <w:r w:rsidRPr="00922346">
        <w:t xml:space="preserve">75. Global Initiative for Asthma (GINA). </w:t>
      </w:r>
      <w:r w:rsidRPr="00922346">
        <w:rPr>
          <w:i/>
        </w:rPr>
        <w:t>Global Strategy for Asthma Management and Prevention.</w:t>
      </w:r>
      <w:r w:rsidRPr="00922346">
        <w:t xml:space="preserve"> </w:t>
      </w:r>
      <w:hyperlink r:id="rId16" w:history="1">
        <w:r w:rsidRPr="00922346">
          <w:rPr>
            <w:rStyle w:val="Hyperlink"/>
          </w:rPr>
          <w:t>http://ginasthma.org/</w:t>
        </w:r>
      </w:hyperlink>
      <w:r w:rsidRPr="00922346">
        <w:t>.</w:t>
      </w:r>
    </w:p>
    <w:p w14:paraId="0D1B4E6A" w14:textId="77777777" w:rsidR="00922346" w:rsidRPr="00922346" w:rsidRDefault="00922346" w:rsidP="00922346">
      <w:pPr>
        <w:pStyle w:val="EndNoteBibliography"/>
        <w:spacing w:after="240"/>
      </w:pPr>
      <w:r w:rsidRPr="00922346">
        <w:t xml:space="preserve">76. Voorend-van Bergen S, Vaessen-Verberne AA, de Jongste JC, et al. Asthma control questionnaires in the management of asthma in children: A review. </w:t>
      </w:r>
      <w:r w:rsidRPr="00922346">
        <w:rPr>
          <w:i/>
        </w:rPr>
        <w:t>Pediatr Pulmonol</w:t>
      </w:r>
      <w:r w:rsidRPr="00922346">
        <w:t xml:space="preserve"> 2015;50(2):202-8.</w:t>
      </w:r>
    </w:p>
    <w:p w14:paraId="6D016D74" w14:textId="77777777" w:rsidR="00922346" w:rsidRPr="00922346" w:rsidRDefault="00922346" w:rsidP="00922346">
      <w:pPr>
        <w:pStyle w:val="EndNoteBibliography"/>
        <w:spacing w:after="240"/>
      </w:pPr>
      <w:r w:rsidRPr="00922346">
        <w:t xml:space="preserve">77. Dinakar C, Chipps BE. Clinical Tools to Assess Asthma Control in Children. </w:t>
      </w:r>
      <w:r w:rsidRPr="00922346">
        <w:rPr>
          <w:i/>
        </w:rPr>
        <w:t>Pediatrics</w:t>
      </w:r>
      <w:r w:rsidRPr="00922346">
        <w:t xml:space="preserve"> 2017;139(1).</w:t>
      </w:r>
    </w:p>
    <w:p w14:paraId="6BF9EB4D" w14:textId="77777777" w:rsidR="00922346" w:rsidRPr="00922346" w:rsidRDefault="00922346" w:rsidP="00922346">
      <w:pPr>
        <w:pStyle w:val="EndNoteBibliography"/>
        <w:spacing w:after="240"/>
      </w:pPr>
      <w:r w:rsidRPr="00922346">
        <w:t xml:space="preserve">78. Alzahrani YA, Becker EA. Asthma Control Assessment Tools. </w:t>
      </w:r>
      <w:r w:rsidRPr="00922346">
        <w:rPr>
          <w:i/>
        </w:rPr>
        <w:t>Respir Care</w:t>
      </w:r>
      <w:r w:rsidRPr="00922346">
        <w:t xml:space="preserve"> 2016;61(1):106-16.</w:t>
      </w:r>
    </w:p>
    <w:p w14:paraId="67275D23" w14:textId="5E94B508" w:rsidR="00922346" w:rsidRPr="00922346" w:rsidRDefault="00922346" w:rsidP="00922346">
      <w:pPr>
        <w:pStyle w:val="EndNoteBibliography"/>
        <w:spacing w:after="240"/>
      </w:pPr>
      <w:r w:rsidRPr="00922346">
        <w:t xml:space="preserve">79. Higgins J, Thomas J, Chandler J, et al. </w:t>
      </w:r>
      <w:r w:rsidRPr="00922346">
        <w:rPr>
          <w:i/>
        </w:rPr>
        <w:t xml:space="preserve">Cochrane Handbook for Systematic Reviews of Interventions version 6.2 </w:t>
      </w:r>
      <w:r w:rsidRPr="00922346">
        <w:t xml:space="preserve">Cochrane 2022. </w:t>
      </w:r>
      <w:hyperlink r:id="rId17" w:history="1">
        <w:r w:rsidRPr="00922346">
          <w:rPr>
            <w:rStyle w:val="Hyperlink"/>
          </w:rPr>
          <w:t>www.training.cochrane.org/handbook</w:t>
        </w:r>
      </w:hyperlink>
      <w:r w:rsidRPr="00922346">
        <w:t xml:space="preserve"> (accessed 2022 15 April).</w:t>
      </w:r>
    </w:p>
    <w:p w14:paraId="0B946541" w14:textId="77777777" w:rsidR="00922346" w:rsidRPr="00922346" w:rsidRDefault="00922346" w:rsidP="00922346">
      <w:pPr>
        <w:pStyle w:val="EndNoteBibliography"/>
        <w:spacing w:after="240"/>
      </w:pPr>
      <w:r w:rsidRPr="00922346">
        <w:t xml:space="preserve">80. Lanario JW, Hyland ME, Menzies-Gow A, et al. Validation of subscales of the Severe Asthma Questionnaire (SAQ) using exploratory factor analysis (EFA). </w:t>
      </w:r>
      <w:r w:rsidRPr="00922346">
        <w:rPr>
          <w:i/>
        </w:rPr>
        <w:t>Health Qual Life Outcomes</w:t>
      </w:r>
      <w:r w:rsidRPr="00922346">
        <w:t xml:space="preserve"> 2020;18(1):336.</w:t>
      </w:r>
    </w:p>
    <w:p w14:paraId="48B576A8" w14:textId="77777777" w:rsidR="00922346" w:rsidRPr="00922346" w:rsidRDefault="00922346" w:rsidP="00922346">
      <w:pPr>
        <w:pStyle w:val="EndNoteBibliography"/>
        <w:spacing w:after="240"/>
      </w:pPr>
      <w:r w:rsidRPr="00922346">
        <w:t xml:space="preserve">81. Masoli M, Lanario JW, Hyland ME, et al. The Severe Asthma Questionnaire: sensitivity to change and minimal clinically important difference (MCID). </w:t>
      </w:r>
      <w:r w:rsidRPr="00922346">
        <w:rPr>
          <w:i/>
        </w:rPr>
        <w:t>Eur Respir J</w:t>
      </w:r>
      <w:r w:rsidRPr="00922346">
        <w:t xml:space="preserve"> 2021;57(6):2100300.</w:t>
      </w:r>
    </w:p>
    <w:p w14:paraId="6DE45895" w14:textId="77777777" w:rsidR="00922346" w:rsidRPr="00922346" w:rsidRDefault="00922346" w:rsidP="00922346">
      <w:pPr>
        <w:pStyle w:val="EndNoteBibliography"/>
        <w:spacing w:after="240"/>
      </w:pPr>
      <w:r w:rsidRPr="00922346">
        <w:t xml:space="preserve">82. Hyland ME, Lanario JW, Menzies-Gow A, et al. Comparison of the sensitivity of patient-reported outcomes for detecting the benefit of biologics in severe asthma. </w:t>
      </w:r>
      <w:r w:rsidRPr="00922346">
        <w:rPr>
          <w:i/>
        </w:rPr>
        <w:t>Chron Respir Dis</w:t>
      </w:r>
      <w:r w:rsidRPr="00922346">
        <w:t xml:space="preserve"> 2021;18:14799731211043530.</w:t>
      </w:r>
    </w:p>
    <w:p w14:paraId="0E82E331" w14:textId="77777777" w:rsidR="00922346" w:rsidRPr="00922346" w:rsidRDefault="00922346" w:rsidP="00922346">
      <w:pPr>
        <w:pStyle w:val="EndNoteBibliography"/>
        <w:spacing w:after="240"/>
      </w:pPr>
      <w:r w:rsidRPr="00922346">
        <w:t xml:space="preserve">83. Jaeschke R, Singer J, Guyatt GH. Measurement of health status. Ascertaining the minimal clinically important difference. </w:t>
      </w:r>
      <w:r w:rsidRPr="00922346">
        <w:rPr>
          <w:i/>
        </w:rPr>
        <w:t>Control Clin Trials</w:t>
      </w:r>
      <w:r w:rsidRPr="00922346">
        <w:t xml:space="preserve"> 1989;10(4):407-15.</w:t>
      </w:r>
    </w:p>
    <w:p w14:paraId="3949FCFA" w14:textId="0DE9A60B" w:rsidR="00922346" w:rsidRPr="00922346" w:rsidRDefault="00922346" w:rsidP="00922346">
      <w:pPr>
        <w:pStyle w:val="EndNoteBibliography"/>
        <w:spacing w:after="240"/>
      </w:pPr>
      <w:r w:rsidRPr="00922346">
        <w:t xml:space="preserve">84. European Medicines Agency. </w:t>
      </w:r>
      <w:r w:rsidRPr="00922346">
        <w:rPr>
          <w:i/>
        </w:rPr>
        <w:t>Guideline on the clinical investigation of medicinal products for the treatment of asthma</w:t>
      </w:r>
      <w:r w:rsidRPr="00922346">
        <w:t xml:space="preserve">. </w:t>
      </w:r>
      <w:hyperlink r:id="rId18" w:history="1">
        <w:r w:rsidRPr="00922346">
          <w:rPr>
            <w:rStyle w:val="Hyperlink"/>
          </w:rPr>
          <w:t>https://www.ema.europa.eu/en/documents/scientific-guideline/guideline-clinical-investigation-medicinal-products-treatment-asthma_en.pdf</w:t>
        </w:r>
      </w:hyperlink>
      <w:r w:rsidRPr="00922346">
        <w:t xml:space="preserve"> (accessed 2022 April 15).</w:t>
      </w:r>
    </w:p>
    <w:p w14:paraId="2F19E652" w14:textId="77777777" w:rsidR="00922346" w:rsidRPr="00922346" w:rsidRDefault="00922346" w:rsidP="00922346">
      <w:pPr>
        <w:pStyle w:val="EndNoteBibliography"/>
        <w:spacing w:after="240"/>
      </w:pPr>
      <w:r w:rsidRPr="00922346">
        <w:t xml:space="preserve">85. Castro M, Zangrilli J, Wechsler ME, et al. Reslizumab for inadequately controlled asthma with elevated blood eosinophil counts: results from two multicentre, parallel, double-blind, randomised, placebo-controlled, phase 3 trials. </w:t>
      </w:r>
      <w:r w:rsidRPr="00922346">
        <w:rPr>
          <w:i/>
        </w:rPr>
        <w:t>Lancet Respir Med</w:t>
      </w:r>
      <w:r w:rsidRPr="00922346">
        <w:t xml:space="preserve"> 2015;3(5):355-66.</w:t>
      </w:r>
    </w:p>
    <w:p w14:paraId="07C19EFD" w14:textId="77777777" w:rsidR="00922346" w:rsidRPr="00922346" w:rsidRDefault="00922346" w:rsidP="00922346">
      <w:pPr>
        <w:pStyle w:val="EndNoteBibliography"/>
        <w:spacing w:after="240"/>
      </w:pPr>
      <w:r w:rsidRPr="00922346">
        <w:t xml:space="preserve">86. FitzGerald JM, Bleecker ER, Nair P, et al. Benralizumab, an anti-interleukin-5 receptor α monoclonal antibody, as add-on treatment for patients with severe, uncontrolled, eosinophilic asthma (CALIMA): a randomised, double-blind, placebo-controlled phase 3 trial. </w:t>
      </w:r>
      <w:r w:rsidRPr="00922346">
        <w:rPr>
          <w:i/>
        </w:rPr>
        <w:t>Lancet</w:t>
      </w:r>
      <w:r w:rsidRPr="00922346">
        <w:t xml:space="preserve"> 2016;388(10056):2128-41.</w:t>
      </w:r>
    </w:p>
    <w:p w14:paraId="61E3AC11" w14:textId="77777777" w:rsidR="00922346" w:rsidRPr="00922346" w:rsidRDefault="00922346" w:rsidP="00922346">
      <w:pPr>
        <w:pStyle w:val="EndNoteBibliography"/>
        <w:spacing w:after="240"/>
      </w:pPr>
      <w:r w:rsidRPr="00922346">
        <w:t xml:space="preserve">87. Wenzel S, Ford L, Pearlman D, et al. Dupilumab in persistent asthma with elevated eosinophil levels. </w:t>
      </w:r>
      <w:r w:rsidRPr="00922346">
        <w:rPr>
          <w:i/>
        </w:rPr>
        <w:t>N Engl J Med</w:t>
      </w:r>
      <w:r w:rsidRPr="00922346">
        <w:t xml:space="preserve"> 2013;368(26):2455-66.</w:t>
      </w:r>
    </w:p>
    <w:p w14:paraId="7E4B27D6" w14:textId="77777777" w:rsidR="00922346" w:rsidRPr="00922346" w:rsidRDefault="00922346" w:rsidP="00922346">
      <w:pPr>
        <w:pStyle w:val="EndNoteBibliography"/>
        <w:spacing w:after="240"/>
      </w:pPr>
      <w:r w:rsidRPr="00922346">
        <w:t xml:space="preserve">88. Moore WC, Kornmann O, Humbert M, et al. Stopping versus continuing long-term mepolizumab treatment in severe eosinophilic asthma (COMET study). </w:t>
      </w:r>
      <w:r w:rsidRPr="00922346">
        <w:rPr>
          <w:i/>
        </w:rPr>
        <w:t>Eur Respir J</w:t>
      </w:r>
      <w:r w:rsidRPr="00922346">
        <w:t xml:space="preserve"> 2022;59(1).</w:t>
      </w:r>
    </w:p>
    <w:p w14:paraId="29A00EFA" w14:textId="77777777" w:rsidR="00922346" w:rsidRPr="00922346" w:rsidRDefault="00922346" w:rsidP="00922346">
      <w:pPr>
        <w:pStyle w:val="EndNoteBibliography"/>
        <w:spacing w:after="240"/>
      </w:pPr>
      <w:r w:rsidRPr="00922346">
        <w:t xml:space="preserve">89. Tejwani V, Chang HY, Tran AP, et al. The asthma evidence base: a call for core outcomes in interventional trials. </w:t>
      </w:r>
      <w:r w:rsidRPr="00922346">
        <w:rPr>
          <w:i/>
        </w:rPr>
        <w:t>J Asthma</w:t>
      </w:r>
      <w:r w:rsidRPr="00922346">
        <w:t xml:space="preserve"> 2021;58(7):855-64.</w:t>
      </w:r>
    </w:p>
    <w:p w14:paraId="14BBDEC7" w14:textId="77777777" w:rsidR="00922346" w:rsidRPr="00922346" w:rsidRDefault="00922346" w:rsidP="00922346">
      <w:pPr>
        <w:pStyle w:val="EndNoteBibliography"/>
        <w:spacing w:after="240"/>
      </w:pPr>
      <w:r w:rsidRPr="00922346">
        <w:lastRenderedPageBreak/>
        <w:t xml:space="preserve">90. Fuhlbrigge AL, Bengtsson T, Peterson S, et al. A novel endpoint for exacerbations in asthma to accelerate clinical development: a post-hoc analysis of randomised controlled trials. </w:t>
      </w:r>
      <w:r w:rsidRPr="00922346">
        <w:rPr>
          <w:i/>
        </w:rPr>
        <w:t>Lancet Respir Med</w:t>
      </w:r>
      <w:r w:rsidRPr="00922346">
        <w:t xml:space="preserve"> 2017;5(7):577-90.</w:t>
      </w:r>
    </w:p>
    <w:p w14:paraId="1DE4B07A" w14:textId="77777777" w:rsidR="00922346" w:rsidRPr="00922346" w:rsidRDefault="00922346" w:rsidP="00922346">
      <w:pPr>
        <w:pStyle w:val="EndNoteBibliography"/>
        <w:spacing w:after="240"/>
      </w:pPr>
      <w:r w:rsidRPr="00922346">
        <w:t xml:space="preserve">91. Bleecker ER, Menzies-Gow AN, Price DB, et al. Systematic Literature Review of Systemic Corticosteroid Use for Asthma Management. </w:t>
      </w:r>
      <w:r w:rsidRPr="00922346">
        <w:rPr>
          <w:i/>
        </w:rPr>
        <w:t>Am J Respir Crit Care Med</w:t>
      </w:r>
      <w:r w:rsidRPr="00922346">
        <w:t xml:space="preserve"> 2020;201(3):276-93.</w:t>
      </w:r>
    </w:p>
    <w:p w14:paraId="30182128" w14:textId="77777777" w:rsidR="00922346" w:rsidRPr="00922346" w:rsidRDefault="00922346" w:rsidP="00922346">
      <w:pPr>
        <w:pStyle w:val="EndNoteBibliography"/>
        <w:spacing w:after="240"/>
      </w:pPr>
      <w:r w:rsidRPr="00922346">
        <w:t xml:space="preserve">92. Voorham J, Xu X, Price DB, et al. Healthcare resource utilization and costs associated with incremental systemic corticosteroid exposure in asthma. </w:t>
      </w:r>
      <w:r w:rsidRPr="00922346">
        <w:rPr>
          <w:i/>
        </w:rPr>
        <w:t>Allergy</w:t>
      </w:r>
      <w:r w:rsidRPr="00922346">
        <w:t xml:space="preserve"> 2019;74(2):273-83.</w:t>
      </w:r>
    </w:p>
    <w:p w14:paraId="34C0A02F" w14:textId="77777777" w:rsidR="00922346" w:rsidRPr="00922346" w:rsidRDefault="00922346" w:rsidP="00922346">
      <w:pPr>
        <w:pStyle w:val="EndNoteBibliography"/>
        <w:spacing w:after="240"/>
      </w:pPr>
      <w:r w:rsidRPr="00922346">
        <w:t xml:space="preserve">93. Wang E, Wechsler ME, Tran TN, et al. Characterization of Severe Asthma Worldwide: Data From the International Severe Asthma Registry. </w:t>
      </w:r>
      <w:r w:rsidRPr="00922346">
        <w:rPr>
          <w:i/>
        </w:rPr>
        <w:t>Chest</w:t>
      </w:r>
      <w:r w:rsidRPr="00922346">
        <w:t xml:space="preserve"> 2020;157(4):790-804.</w:t>
      </w:r>
    </w:p>
    <w:p w14:paraId="6693D732" w14:textId="77777777" w:rsidR="00922346" w:rsidRPr="00922346" w:rsidRDefault="00922346" w:rsidP="00922346">
      <w:pPr>
        <w:pStyle w:val="EndNoteBibliography"/>
        <w:spacing w:after="240"/>
      </w:pPr>
      <w:r w:rsidRPr="00922346">
        <w:t xml:space="preserve">94. Chung LP, Upham JW, Bardin PG, et al. Rational oral corticosteroid use in adult severe asthma: A narrative review. </w:t>
      </w:r>
      <w:r w:rsidRPr="00922346">
        <w:rPr>
          <w:i/>
        </w:rPr>
        <w:t>Respirology</w:t>
      </w:r>
      <w:r w:rsidRPr="00922346">
        <w:t xml:space="preserve"> 2020;25(2):161-72.</w:t>
      </w:r>
    </w:p>
    <w:p w14:paraId="303D1A43" w14:textId="77777777" w:rsidR="00922346" w:rsidRPr="00922346" w:rsidRDefault="00922346" w:rsidP="00922346">
      <w:pPr>
        <w:pStyle w:val="EndNoteBibliography"/>
        <w:spacing w:after="240"/>
      </w:pPr>
      <w:r w:rsidRPr="00922346">
        <w:t xml:space="preserve">95. Guyatt GH, Feeny DH, Patrick DL. Measuring health-related quality of life. </w:t>
      </w:r>
      <w:r w:rsidRPr="00922346">
        <w:rPr>
          <w:i/>
        </w:rPr>
        <w:t>Ann Intern Med</w:t>
      </w:r>
      <w:r w:rsidRPr="00922346">
        <w:t xml:space="preserve"> 1993;118(8):622-9.</w:t>
      </w:r>
    </w:p>
    <w:p w14:paraId="4D1C16E9" w14:textId="77777777" w:rsidR="00922346" w:rsidRPr="00922346" w:rsidRDefault="00922346" w:rsidP="00922346">
      <w:pPr>
        <w:pStyle w:val="EndNoteBibliography"/>
        <w:spacing w:after="240"/>
      </w:pPr>
      <w:r w:rsidRPr="00922346">
        <w:t xml:space="preserve">96. Abdel Hai R, Taher E, Abdel Fattah M. Assessing validity of the adapted Arabic Paediatric Asthma Quality of Life Questionnaire among Egyptian children with asthma. </w:t>
      </w:r>
      <w:r w:rsidRPr="00922346">
        <w:rPr>
          <w:i/>
        </w:rPr>
        <w:t>Eastern Mediterranean Health Journal</w:t>
      </w:r>
      <w:r w:rsidRPr="00922346">
        <w:t xml:space="preserve"> 2010;16(3):274-80.</w:t>
      </w:r>
    </w:p>
    <w:p w14:paraId="0FF008CB" w14:textId="77777777" w:rsidR="00922346" w:rsidRPr="00922346" w:rsidRDefault="00922346" w:rsidP="00922346">
      <w:pPr>
        <w:pStyle w:val="EndNoteBibliography"/>
        <w:spacing w:after="240"/>
      </w:pPr>
      <w:r w:rsidRPr="00922346">
        <w:t xml:space="preserve">97. Tauler E, Vilagut G, Grau G, et al. The Spanish version of the Paediatric Asthma Quality of Life Questionnaire (PAQLQ): Metric characteristics and equivalence with the original version. </w:t>
      </w:r>
      <w:r w:rsidRPr="00922346">
        <w:rPr>
          <w:i/>
        </w:rPr>
        <w:t>Quality of Life Research</w:t>
      </w:r>
      <w:r w:rsidRPr="00922346">
        <w:t xml:space="preserve"> 2001;10(1):81-91.</w:t>
      </w:r>
    </w:p>
    <w:p w14:paraId="10EBD090" w14:textId="77777777" w:rsidR="00922346" w:rsidRPr="00922346" w:rsidRDefault="00922346" w:rsidP="00922346">
      <w:pPr>
        <w:pStyle w:val="EndNoteBibliography"/>
        <w:spacing w:after="240"/>
      </w:pPr>
      <w:r w:rsidRPr="00922346">
        <w:t xml:space="preserve">98. Mussaffi H, Omer R, Prais D, et al. Computerised paediatric asthma quality of life questionnaires in routine care. </w:t>
      </w:r>
      <w:r w:rsidRPr="00922346">
        <w:rPr>
          <w:i/>
        </w:rPr>
        <w:t>Archives of Disease in Childhood</w:t>
      </w:r>
      <w:r w:rsidRPr="00922346">
        <w:t xml:space="preserve"> 2007;92(8):678-82.</w:t>
      </w:r>
    </w:p>
    <w:p w14:paraId="24346809" w14:textId="77777777" w:rsidR="00922346" w:rsidRPr="00922346" w:rsidRDefault="00922346" w:rsidP="00922346">
      <w:pPr>
        <w:pStyle w:val="EndNoteBibliography"/>
        <w:spacing w:after="240"/>
      </w:pPr>
      <w:r w:rsidRPr="00922346">
        <w:t xml:space="preserve">99. Ehrs PO, Nokela M, Ställberg B, et al. Brief questionnaires for patient-reported outcomes in asthma: validation and usefulness in a primary care setting. </w:t>
      </w:r>
      <w:r w:rsidRPr="00922346">
        <w:rPr>
          <w:i/>
        </w:rPr>
        <w:t>Chest</w:t>
      </w:r>
      <w:r w:rsidRPr="00922346">
        <w:t xml:space="preserve"> 2006;129(4):925-32.</w:t>
      </w:r>
    </w:p>
    <w:p w14:paraId="23F8668B" w14:textId="77777777" w:rsidR="00922346" w:rsidRPr="00922346" w:rsidRDefault="00922346" w:rsidP="00922346">
      <w:pPr>
        <w:pStyle w:val="EndNoteBibliography"/>
        <w:spacing w:after="240"/>
      </w:pPr>
      <w:r w:rsidRPr="00922346">
        <w:t xml:space="preserve">100. Schuler M, Faller H, Wittmann M, et al. Asthma Control Test and Asthma Control Questionnaire: factorial validity, reliability and correspondence in assessing status and change in asthma control. </w:t>
      </w:r>
      <w:r w:rsidRPr="00922346">
        <w:rPr>
          <w:i/>
        </w:rPr>
        <w:t>Journal of Asthma</w:t>
      </w:r>
      <w:r w:rsidRPr="00922346">
        <w:t xml:space="preserve"> 2016;53(4):438-45.</w:t>
      </w:r>
    </w:p>
    <w:p w14:paraId="0759ACC8" w14:textId="77777777" w:rsidR="00922346" w:rsidRPr="00922346" w:rsidRDefault="00922346" w:rsidP="00922346">
      <w:pPr>
        <w:pStyle w:val="EndNoteBibliography"/>
        <w:spacing w:after="240"/>
      </w:pPr>
      <w:r w:rsidRPr="00922346">
        <w:t xml:space="preserve">101. Sekerel BE, Soyer OU, Keskin O, et al. The reliability and validity of Turkish version of Childhood Asthma Control Test. </w:t>
      </w:r>
      <w:r w:rsidRPr="00922346">
        <w:rPr>
          <w:i/>
        </w:rPr>
        <w:t>Quality of Life Research</w:t>
      </w:r>
      <w:r w:rsidRPr="00922346">
        <w:t xml:space="preserve"> 2012;21(4):685-90.</w:t>
      </w:r>
    </w:p>
    <w:p w14:paraId="1F7B0FA0" w14:textId="77777777" w:rsidR="00922346" w:rsidRPr="00922346" w:rsidRDefault="00922346" w:rsidP="00922346">
      <w:pPr>
        <w:pStyle w:val="EndNoteBibliography"/>
        <w:spacing w:after="240"/>
      </w:pPr>
      <w:r w:rsidRPr="00922346">
        <w:t xml:space="preserve">102. Picado C, Badiola C, Perulero N, et al. Validation of the Spanish version of the Asthma Control Questionnaire. </w:t>
      </w:r>
      <w:r w:rsidRPr="00922346">
        <w:rPr>
          <w:i/>
        </w:rPr>
        <w:t>Clinical Therapeutics</w:t>
      </w:r>
      <w:r w:rsidRPr="00922346">
        <w:t xml:space="preserve"> 2008;30(10):1918-31.</w:t>
      </w:r>
    </w:p>
    <w:p w14:paraId="3220889C" w14:textId="77777777" w:rsidR="00922346" w:rsidRPr="00922346" w:rsidRDefault="00922346" w:rsidP="00922346">
      <w:pPr>
        <w:pStyle w:val="EndNoteBibliography"/>
        <w:spacing w:after="240"/>
      </w:pPr>
      <w:r w:rsidRPr="00922346">
        <w:t xml:space="preserve">103. Carlton J, Peasgood T, Khan S, et al. An emerging framework for fully incorporating public involvement (PI) into patient-reported outcome measures (PROMs). </w:t>
      </w:r>
      <w:r w:rsidRPr="00922346">
        <w:rPr>
          <w:i/>
        </w:rPr>
        <w:t>J Patient Rep Outcomes</w:t>
      </w:r>
      <w:r w:rsidRPr="00922346">
        <w:t xml:space="preserve"> 2020;4(1):4.</w:t>
      </w:r>
    </w:p>
    <w:p w14:paraId="555DA3BD" w14:textId="77777777" w:rsidR="00922346" w:rsidRPr="00922346" w:rsidRDefault="00922346" w:rsidP="00922346">
      <w:pPr>
        <w:pStyle w:val="EndNoteBibliography"/>
        <w:spacing w:after="240"/>
      </w:pPr>
      <w:r w:rsidRPr="00922346">
        <w:t xml:space="preserve">104. Wild D, Grove A, Martin M, et al. Principles of Good Practice for the Translation and Cultural Adaptation Process for Patient-Reported Outcomes (PRO) Measures: report of the ISPOR Task Force for Translation and Cultural Adaptation. </w:t>
      </w:r>
      <w:r w:rsidRPr="00922346">
        <w:rPr>
          <w:i/>
        </w:rPr>
        <w:t>Value Health</w:t>
      </w:r>
      <w:r w:rsidRPr="00922346">
        <w:t xml:space="preserve"> 2005;8(2):94-104.</w:t>
      </w:r>
    </w:p>
    <w:p w14:paraId="750C826A" w14:textId="28FEC5D9" w:rsidR="00922346" w:rsidRPr="00922346" w:rsidRDefault="00922346" w:rsidP="00922346">
      <w:pPr>
        <w:pStyle w:val="EndNoteBibliography"/>
        <w:spacing w:after="240"/>
      </w:pPr>
      <w:r w:rsidRPr="00922346">
        <w:t xml:space="preserve">105. Juniper EF. </w:t>
      </w:r>
      <w:r w:rsidRPr="00922346">
        <w:rPr>
          <w:i/>
        </w:rPr>
        <w:t>Standardised Asthma Quality of Life Questionnaire (AQLQ(S))</w:t>
      </w:r>
      <w:r w:rsidRPr="00922346">
        <w:t xml:space="preserve">. </w:t>
      </w:r>
      <w:hyperlink r:id="rId19" w:history="1">
        <w:r w:rsidRPr="00922346">
          <w:rPr>
            <w:rStyle w:val="Hyperlink"/>
          </w:rPr>
          <w:t>http://www.qoltech.co.uk/aqlq_s.html</w:t>
        </w:r>
      </w:hyperlink>
      <w:r w:rsidRPr="00922346">
        <w:t xml:space="preserve"> (accessed 2022 April 15).</w:t>
      </w:r>
    </w:p>
    <w:p w14:paraId="15366EB0" w14:textId="1A140E6F" w:rsidR="00922346" w:rsidRPr="00922346" w:rsidRDefault="00922346" w:rsidP="00922346">
      <w:pPr>
        <w:pStyle w:val="EndNoteBibliography"/>
        <w:spacing w:after="240"/>
      </w:pPr>
      <w:r w:rsidRPr="00922346">
        <w:t xml:space="preserve">106. QualityMetric Asthma Control Test™ (ACT™). </w:t>
      </w:r>
      <w:r w:rsidRPr="00922346">
        <w:rPr>
          <w:i/>
        </w:rPr>
        <w:t>A 5-item PRO survey designed to measure the impairment domain of asthma control as defined by the National Heart, Lung, and Blood Institute (NHLBI).</w:t>
      </w:r>
      <w:r w:rsidRPr="00922346">
        <w:t xml:space="preserve"> </w:t>
      </w:r>
      <w:hyperlink r:id="rId20" w:history="1">
        <w:r w:rsidRPr="00922346">
          <w:rPr>
            <w:rStyle w:val="Hyperlink"/>
          </w:rPr>
          <w:t>https://www.qualitymetric.com/health-surveys/asthma-control-test-act/</w:t>
        </w:r>
      </w:hyperlink>
      <w:r w:rsidRPr="00922346">
        <w:t xml:space="preserve"> (accessed 2022 April 15).</w:t>
      </w:r>
    </w:p>
    <w:p w14:paraId="65784B78" w14:textId="77777777" w:rsidR="00922346" w:rsidRPr="00922346" w:rsidRDefault="00922346" w:rsidP="00922346">
      <w:pPr>
        <w:pStyle w:val="EndNoteBibliography"/>
        <w:spacing w:after="240"/>
      </w:pPr>
      <w:r w:rsidRPr="00922346">
        <w:lastRenderedPageBreak/>
        <w:t xml:space="preserve">107. Juniper EF, Gruffydd-Jones K, Ward S, et al. Developing an interviewer-administered version of the asthma control questionnaire (ACQ) for children ≤10 years. </w:t>
      </w:r>
      <w:r w:rsidRPr="00922346">
        <w:rPr>
          <w:i/>
        </w:rPr>
        <w:t xml:space="preserve">Eur Respir J </w:t>
      </w:r>
      <w:r w:rsidRPr="00922346">
        <w:t>2007;30(Suppl. 51):2274.</w:t>
      </w:r>
    </w:p>
    <w:p w14:paraId="7ABAA13B" w14:textId="77777777" w:rsidR="00922346" w:rsidRPr="00922346" w:rsidRDefault="00922346" w:rsidP="00922346">
      <w:pPr>
        <w:pStyle w:val="EndNoteBibliography"/>
        <w:spacing w:after="240"/>
      </w:pPr>
      <w:r w:rsidRPr="00922346">
        <w:t xml:space="preserve">108. Patino CM, Riekert KA, Quartey RI, et al. Development of the Asthma and Control and Communication Instrument (ACCI). </w:t>
      </w:r>
      <w:r w:rsidRPr="00922346">
        <w:rPr>
          <w:i/>
        </w:rPr>
        <w:t>Am J Respir Crit Care Med</w:t>
      </w:r>
      <w:r w:rsidRPr="00922346">
        <w:t xml:space="preserve"> 2005;2:A254.</w:t>
      </w:r>
    </w:p>
    <w:p w14:paraId="49C89722" w14:textId="77777777" w:rsidR="00922346" w:rsidRPr="00922346" w:rsidRDefault="00922346" w:rsidP="00922346">
      <w:pPr>
        <w:pStyle w:val="EndNoteBibliography"/>
      </w:pPr>
      <w:r w:rsidRPr="00922346">
        <w:t xml:space="preserve">109. Patino CM, Quartey RI, Rand CS, et al. Physician rationale in assigning asthma treatment: is it based on guidelines? </w:t>
      </w:r>
      <w:r w:rsidRPr="00922346">
        <w:rPr>
          <w:i/>
        </w:rPr>
        <w:t>Am J Respir Crit Care Med</w:t>
      </w:r>
      <w:r w:rsidRPr="00922346">
        <w:t xml:space="preserve"> 2004;169:A365.</w:t>
      </w:r>
    </w:p>
    <w:p w14:paraId="076B1099" w14:textId="74DC7D87" w:rsidR="00BA31FA" w:rsidRDefault="008B3A20" w:rsidP="007D1948">
      <w:pPr>
        <w:ind w:left="-426" w:right="-613" w:hanging="578"/>
        <w:jc w:val="both"/>
      </w:pPr>
      <w:r>
        <w:fldChar w:fldCharType="end"/>
      </w:r>
    </w:p>
    <w:p w14:paraId="1911A748" w14:textId="42E98850" w:rsidR="008B3A20" w:rsidRPr="00DE7047" w:rsidRDefault="008B3A20" w:rsidP="00C027AD">
      <w:pPr>
        <w:ind w:right="-613"/>
        <w:jc w:val="both"/>
      </w:pPr>
    </w:p>
    <w:sectPr w:rsidR="008B3A20" w:rsidRPr="00DE7047" w:rsidSect="00915688">
      <w:pgSz w:w="11906" w:h="16838"/>
      <w:pgMar w:top="1134" w:right="1440" w:bottom="992" w:left="851" w:header="431"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5F9CD" w14:textId="77777777" w:rsidR="00851142" w:rsidRDefault="00851142" w:rsidP="000D5313">
      <w:pPr>
        <w:spacing w:after="0" w:line="240" w:lineRule="auto"/>
      </w:pPr>
      <w:r>
        <w:separator/>
      </w:r>
    </w:p>
  </w:endnote>
  <w:endnote w:type="continuationSeparator" w:id="0">
    <w:p w14:paraId="1353C8E8" w14:textId="77777777" w:rsidR="00851142" w:rsidRDefault="00851142" w:rsidP="000D5313">
      <w:pPr>
        <w:spacing w:after="0" w:line="240" w:lineRule="auto"/>
      </w:pPr>
      <w:r>
        <w:continuationSeparator/>
      </w:r>
    </w:p>
  </w:endnote>
  <w:endnote w:type="continuationNotice" w:id="1">
    <w:p w14:paraId="4A593AEB" w14:textId="77777777" w:rsidR="00851142" w:rsidRDefault="008511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5637E" w14:textId="22752EED" w:rsidR="00CD6642" w:rsidRPr="00334B8A" w:rsidRDefault="00CD6642" w:rsidP="004E39EE">
    <w:pPr>
      <w:pStyle w:val="Footer"/>
      <w:tabs>
        <w:tab w:val="clear" w:pos="9026"/>
      </w:tabs>
      <w:ind w:right="-1440"/>
    </w:pPr>
    <w:r>
      <w:t>3TR WP8 S</w:t>
    </w:r>
    <w:r w:rsidR="00372AA2">
      <w:t>ystematic review</w:t>
    </w:r>
    <w:r>
      <w:ptab w:relativeTo="margin" w:alignment="center" w:leader="none"/>
    </w:r>
    <w:r>
      <w:t xml:space="preserve">                   Version </w:t>
    </w:r>
    <w:r w:rsidR="00DD04F8">
      <w:t>2</w:t>
    </w:r>
    <w:r>
      <w:t>.</w:t>
    </w:r>
    <w:r w:rsidR="004C1C5D">
      <w:t>0</w:t>
    </w:r>
    <w:r>
      <w:t xml:space="preserve">                                 </w:t>
    </w:r>
    <w:r w:rsidR="001B112F">
      <w:t>0</w:t>
    </w:r>
    <w:r w:rsidR="001669B9">
      <w:t>5</w:t>
    </w:r>
    <w:r>
      <w:t>.</w:t>
    </w:r>
    <w:r w:rsidR="001B112F">
      <w:t>10</w:t>
    </w:r>
    <w:r>
      <w:t>.22</w:t>
    </w:r>
    <w:r>
      <w:ptab w:relativeTo="margin" w:alignment="right" w:leader="none"/>
    </w:r>
    <w:r>
      <w:t xml:space="preserve">              </w:t>
    </w:r>
    <w:r>
      <w:fldChar w:fldCharType="begin"/>
    </w:r>
    <w:r>
      <w:instrText xml:space="preserve"> PAGE   \* MERGEFORMAT </w:instrText>
    </w:r>
    <w:r>
      <w:fldChar w:fldCharType="separate"/>
    </w:r>
    <w:r w:rsidR="000819A6">
      <w:rPr>
        <w:noProof/>
      </w:rPr>
      <w:t>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7457E" w14:textId="77777777" w:rsidR="00851142" w:rsidRDefault="00851142" w:rsidP="000D5313">
      <w:pPr>
        <w:spacing w:after="0" w:line="240" w:lineRule="auto"/>
      </w:pPr>
      <w:r>
        <w:separator/>
      </w:r>
    </w:p>
  </w:footnote>
  <w:footnote w:type="continuationSeparator" w:id="0">
    <w:p w14:paraId="06ACABA8" w14:textId="77777777" w:rsidR="00851142" w:rsidRDefault="00851142" w:rsidP="000D5313">
      <w:pPr>
        <w:spacing w:after="0" w:line="240" w:lineRule="auto"/>
      </w:pPr>
      <w:r>
        <w:continuationSeparator/>
      </w:r>
    </w:p>
  </w:footnote>
  <w:footnote w:type="continuationNotice" w:id="1">
    <w:p w14:paraId="66A5D0DC" w14:textId="77777777" w:rsidR="00851142" w:rsidRDefault="008511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705BCB"/>
    <w:multiLevelType w:val="hybridMultilevel"/>
    <w:tmpl w:val="AA56503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B4C3456"/>
    <w:multiLevelType w:val="hybridMultilevel"/>
    <w:tmpl w:val="14183CBE"/>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2"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7637F2C"/>
    <w:multiLevelType w:val="hybridMultilevel"/>
    <w:tmpl w:val="B510B59A"/>
    <w:lvl w:ilvl="0" w:tplc="FC66881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540933"/>
    <w:multiLevelType w:val="hybridMultilevel"/>
    <w:tmpl w:val="52A4DB8A"/>
    <w:lvl w:ilvl="0" w:tplc="92925FD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502A6A"/>
    <w:multiLevelType w:val="multilevel"/>
    <w:tmpl w:val="08090025"/>
    <w:styleLink w:val="Style3"/>
    <w:lvl w:ilvl="0">
      <w:start w:val="5"/>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4701808"/>
    <w:multiLevelType w:val="multilevel"/>
    <w:tmpl w:val="536CEC4E"/>
    <w:lvl w:ilvl="0">
      <w:start w:val="1"/>
      <w:numFmt w:val="decimal"/>
      <w:pStyle w:val="Heading1"/>
      <w:lvlText w:val="%1"/>
      <w:lvlJc w:val="left"/>
      <w:pPr>
        <w:ind w:left="432" w:hanging="432"/>
      </w:pPr>
      <w:rPr>
        <w:i w:val="0"/>
        <w:iCs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F1E4C64"/>
    <w:multiLevelType w:val="hybridMultilevel"/>
    <w:tmpl w:val="A874D332"/>
    <w:lvl w:ilvl="0" w:tplc="CF72DF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0E176C"/>
    <w:multiLevelType w:val="hybridMultilevel"/>
    <w:tmpl w:val="8256B37C"/>
    <w:lvl w:ilvl="0" w:tplc="08090001">
      <w:start w:val="1"/>
      <w:numFmt w:val="bullet"/>
      <w:lvlText w:val=""/>
      <w:lvlJc w:val="left"/>
      <w:pPr>
        <w:ind w:left="483" w:hanging="360"/>
      </w:pPr>
      <w:rPr>
        <w:rFonts w:ascii="Symbol" w:hAnsi="Symbol" w:hint="default"/>
      </w:rPr>
    </w:lvl>
    <w:lvl w:ilvl="1" w:tplc="08090003" w:tentative="1">
      <w:start w:val="1"/>
      <w:numFmt w:val="bullet"/>
      <w:lvlText w:val="o"/>
      <w:lvlJc w:val="left"/>
      <w:pPr>
        <w:ind w:left="1203" w:hanging="360"/>
      </w:pPr>
      <w:rPr>
        <w:rFonts w:ascii="Courier New" w:hAnsi="Courier New" w:cs="Courier New" w:hint="default"/>
      </w:rPr>
    </w:lvl>
    <w:lvl w:ilvl="2" w:tplc="08090005" w:tentative="1">
      <w:start w:val="1"/>
      <w:numFmt w:val="bullet"/>
      <w:lvlText w:val=""/>
      <w:lvlJc w:val="left"/>
      <w:pPr>
        <w:ind w:left="1923" w:hanging="360"/>
      </w:pPr>
      <w:rPr>
        <w:rFonts w:ascii="Wingdings" w:hAnsi="Wingdings" w:hint="default"/>
      </w:rPr>
    </w:lvl>
    <w:lvl w:ilvl="3" w:tplc="08090001" w:tentative="1">
      <w:start w:val="1"/>
      <w:numFmt w:val="bullet"/>
      <w:lvlText w:val=""/>
      <w:lvlJc w:val="left"/>
      <w:pPr>
        <w:ind w:left="2643" w:hanging="360"/>
      </w:pPr>
      <w:rPr>
        <w:rFonts w:ascii="Symbol" w:hAnsi="Symbol" w:hint="default"/>
      </w:rPr>
    </w:lvl>
    <w:lvl w:ilvl="4" w:tplc="08090003" w:tentative="1">
      <w:start w:val="1"/>
      <w:numFmt w:val="bullet"/>
      <w:lvlText w:val="o"/>
      <w:lvlJc w:val="left"/>
      <w:pPr>
        <w:ind w:left="3363" w:hanging="360"/>
      </w:pPr>
      <w:rPr>
        <w:rFonts w:ascii="Courier New" w:hAnsi="Courier New" w:cs="Courier New" w:hint="default"/>
      </w:rPr>
    </w:lvl>
    <w:lvl w:ilvl="5" w:tplc="08090005" w:tentative="1">
      <w:start w:val="1"/>
      <w:numFmt w:val="bullet"/>
      <w:lvlText w:val=""/>
      <w:lvlJc w:val="left"/>
      <w:pPr>
        <w:ind w:left="4083" w:hanging="360"/>
      </w:pPr>
      <w:rPr>
        <w:rFonts w:ascii="Wingdings" w:hAnsi="Wingdings" w:hint="default"/>
      </w:rPr>
    </w:lvl>
    <w:lvl w:ilvl="6" w:tplc="08090001" w:tentative="1">
      <w:start w:val="1"/>
      <w:numFmt w:val="bullet"/>
      <w:lvlText w:val=""/>
      <w:lvlJc w:val="left"/>
      <w:pPr>
        <w:ind w:left="4803" w:hanging="360"/>
      </w:pPr>
      <w:rPr>
        <w:rFonts w:ascii="Symbol" w:hAnsi="Symbol" w:hint="default"/>
      </w:rPr>
    </w:lvl>
    <w:lvl w:ilvl="7" w:tplc="08090003" w:tentative="1">
      <w:start w:val="1"/>
      <w:numFmt w:val="bullet"/>
      <w:lvlText w:val="o"/>
      <w:lvlJc w:val="left"/>
      <w:pPr>
        <w:ind w:left="5523" w:hanging="360"/>
      </w:pPr>
      <w:rPr>
        <w:rFonts w:ascii="Courier New" w:hAnsi="Courier New" w:cs="Courier New" w:hint="default"/>
      </w:rPr>
    </w:lvl>
    <w:lvl w:ilvl="8" w:tplc="08090005" w:tentative="1">
      <w:start w:val="1"/>
      <w:numFmt w:val="bullet"/>
      <w:lvlText w:val=""/>
      <w:lvlJc w:val="left"/>
      <w:pPr>
        <w:ind w:left="6243" w:hanging="360"/>
      </w:pPr>
      <w:rPr>
        <w:rFonts w:ascii="Wingdings" w:hAnsi="Wingdings" w:hint="default"/>
      </w:rPr>
    </w:lvl>
  </w:abstractNum>
  <w:abstractNum w:abstractNumId="19" w15:restartNumberingAfterBreak="0">
    <w:nsid w:val="61AA0A16"/>
    <w:multiLevelType w:val="hybridMultilevel"/>
    <w:tmpl w:val="325C74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AD81CCF"/>
    <w:multiLevelType w:val="hybridMultilevel"/>
    <w:tmpl w:val="DA188D42"/>
    <w:lvl w:ilvl="0" w:tplc="C5E80B00">
      <w:start w:val="1"/>
      <w:numFmt w:val="bullet"/>
      <w:lvlText w:val="•"/>
      <w:lvlJc w:val="left"/>
      <w:pPr>
        <w:tabs>
          <w:tab w:val="num" w:pos="360"/>
        </w:tabs>
        <w:ind w:left="360" w:hanging="360"/>
      </w:pPr>
      <w:rPr>
        <w:rFonts w:ascii="Times New Roman" w:hAnsi="Times New Roman" w:hint="default"/>
      </w:rPr>
    </w:lvl>
    <w:lvl w:ilvl="1" w:tplc="39EC953C" w:tentative="1">
      <w:start w:val="1"/>
      <w:numFmt w:val="bullet"/>
      <w:lvlText w:val="•"/>
      <w:lvlJc w:val="left"/>
      <w:pPr>
        <w:tabs>
          <w:tab w:val="num" w:pos="1080"/>
        </w:tabs>
        <w:ind w:left="1080" w:hanging="360"/>
      </w:pPr>
      <w:rPr>
        <w:rFonts w:ascii="Times New Roman" w:hAnsi="Times New Roman" w:hint="default"/>
      </w:rPr>
    </w:lvl>
    <w:lvl w:ilvl="2" w:tplc="8AFC7C88" w:tentative="1">
      <w:start w:val="1"/>
      <w:numFmt w:val="bullet"/>
      <w:lvlText w:val="•"/>
      <w:lvlJc w:val="left"/>
      <w:pPr>
        <w:tabs>
          <w:tab w:val="num" w:pos="1800"/>
        </w:tabs>
        <w:ind w:left="1800" w:hanging="360"/>
      </w:pPr>
      <w:rPr>
        <w:rFonts w:ascii="Times New Roman" w:hAnsi="Times New Roman" w:hint="default"/>
      </w:rPr>
    </w:lvl>
    <w:lvl w:ilvl="3" w:tplc="E6141D4E" w:tentative="1">
      <w:start w:val="1"/>
      <w:numFmt w:val="bullet"/>
      <w:lvlText w:val="•"/>
      <w:lvlJc w:val="left"/>
      <w:pPr>
        <w:tabs>
          <w:tab w:val="num" w:pos="2520"/>
        </w:tabs>
        <w:ind w:left="2520" w:hanging="360"/>
      </w:pPr>
      <w:rPr>
        <w:rFonts w:ascii="Times New Roman" w:hAnsi="Times New Roman" w:hint="default"/>
      </w:rPr>
    </w:lvl>
    <w:lvl w:ilvl="4" w:tplc="A00A0E3A" w:tentative="1">
      <w:start w:val="1"/>
      <w:numFmt w:val="bullet"/>
      <w:lvlText w:val="•"/>
      <w:lvlJc w:val="left"/>
      <w:pPr>
        <w:tabs>
          <w:tab w:val="num" w:pos="3240"/>
        </w:tabs>
        <w:ind w:left="3240" w:hanging="360"/>
      </w:pPr>
      <w:rPr>
        <w:rFonts w:ascii="Times New Roman" w:hAnsi="Times New Roman" w:hint="default"/>
      </w:rPr>
    </w:lvl>
    <w:lvl w:ilvl="5" w:tplc="44249988" w:tentative="1">
      <w:start w:val="1"/>
      <w:numFmt w:val="bullet"/>
      <w:lvlText w:val="•"/>
      <w:lvlJc w:val="left"/>
      <w:pPr>
        <w:tabs>
          <w:tab w:val="num" w:pos="3960"/>
        </w:tabs>
        <w:ind w:left="3960" w:hanging="360"/>
      </w:pPr>
      <w:rPr>
        <w:rFonts w:ascii="Times New Roman" w:hAnsi="Times New Roman" w:hint="default"/>
      </w:rPr>
    </w:lvl>
    <w:lvl w:ilvl="6" w:tplc="65F29648" w:tentative="1">
      <w:start w:val="1"/>
      <w:numFmt w:val="bullet"/>
      <w:lvlText w:val="•"/>
      <w:lvlJc w:val="left"/>
      <w:pPr>
        <w:tabs>
          <w:tab w:val="num" w:pos="4680"/>
        </w:tabs>
        <w:ind w:left="4680" w:hanging="360"/>
      </w:pPr>
      <w:rPr>
        <w:rFonts w:ascii="Times New Roman" w:hAnsi="Times New Roman" w:hint="default"/>
      </w:rPr>
    </w:lvl>
    <w:lvl w:ilvl="7" w:tplc="D8F27AB8" w:tentative="1">
      <w:start w:val="1"/>
      <w:numFmt w:val="bullet"/>
      <w:lvlText w:val="•"/>
      <w:lvlJc w:val="left"/>
      <w:pPr>
        <w:tabs>
          <w:tab w:val="num" w:pos="5400"/>
        </w:tabs>
        <w:ind w:left="5400" w:hanging="360"/>
      </w:pPr>
      <w:rPr>
        <w:rFonts w:ascii="Times New Roman" w:hAnsi="Times New Roman" w:hint="default"/>
      </w:rPr>
    </w:lvl>
    <w:lvl w:ilvl="8" w:tplc="88F458B6" w:tentative="1">
      <w:start w:val="1"/>
      <w:numFmt w:val="bullet"/>
      <w:lvlText w:val="•"/>
      <w:lvlJc w:val="left"/>
      <w:pPr>
        <w:tabs>
          <w:tab w:val="num" w:pos="6120"/>
        </w:tabs>
        <w:ind w:left="6120" w:hanging="360"/>
      </w:pPr>
      <w:rPr>
        <w:rFonts w:ascii="Times New Roman" w:hAnsi="Times New Roman" w:hint="default"/>
      </w:rPr>
    </w:lvl>
  </w:abstractNum>
  <w:abstractNum w:abstractNumId="21" w15:restartNumberingAfterBreak="0">
    <w:nsid w:val="767B2851"/>
    <w:multiLevelType w:val="multilevel"/>
    <w:tmpl w:val="08090025"/>
    <w:styleLink w:val="Style2"/>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21"/>
  </w:num>
  <w:num w:numId="3">
    <w:abstractNumId w:val="15"/>
  </w:num>
  <w:num w:numId="4">
    <w:abstractNumId w:val="16"/>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0"/>
  </w:num>
  <w:num w:numId="17">
    <w:abstractNumId w:val="19"/>
  </w:num>
  <w:num w:numId="18">
    <w:abstractNumId w:val="10"/>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4"/>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se9ss9t8a99duervxhxewf50ess2eaezzwv&quot;&gt;Anna_R_EndNote_Library-Converted&lt;record-ids&gt;&lt;item&gt;1&lt;/item&gt;&lt;item&gt;5&lt;/item&gt;&lt;item&gt;6&lt;/item&gt;&lt;item&gt;17&lt;/item&gt;&lt;item&gt;18&lt;/item&gt;&lt;item&gt;19&lt;/item&gt;&lt;item&gt;20&lt;/item&gt;&lt;item&gt;21&lt;/item&gt;&lt;item&gt;26&lt;/item&gt;&lt;item&gt;27&lt;/item&gt;&lt;item&gt;28&lt;/item&gt;&lt;item&gt;35&lt;/item&gt;&lt;item&gt;37&lt;/item&gt;&lt;item&gt;38&lt;/item&gt;&lt;item&gt;39&lt;/item&gt;&lt;item&gt;40&lt;/item&gt;&lt;item&gt;41&lt;/item&gt;&lt;item&gt;42&lt;/item&gt;&lt;item&gt;43&lt;/item&gt;&lt;item&gt;61&lt;/item&gt;&lt;item&gt;64&lt;/item&gt;&lt;item&gt;65&lt;/item&gt;&lt;item&gt;66&lt;/item&gt;&lt;item&gt;67&lt;/item&gt;&lt;item&gt;68&lt;/item&gt;&lt;item&gt;104&lt;/item&gt;&lt;item&gt;112&lt;/item&gt;&lt;item&gt;113&lt;/item&gt;&lt;item&gt;114&lt;/item&gt;&lt;item&gt;115&lt;/item&gt;&lt;item&gt;116&lt;/item&gt;&lt;item&gt;117&lt;/item&gt;&lt;item&gt;118&lt;/item&gt;&lt;item&gt;119&lt;/item&gt;&lt;item&gt;120&lt;/item&gt;&lt;item&gt;125&lt;/item&gt;&lt;item&gt;126&lt;/item&gt;&lt;item&gt;127&lt;/item&gt;&lt;item&gt;128&lt;/item&gt;&lt;item&gt;129&lt;/item&gt;&lt;item&gt;130&lt;/item&gt;&lt;item&gt;132&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7&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5&lt;/item&gt;&lt;/record-ids&gt;&lt;/item&gt;&lt;/Libraries&gt;"/>
  </w:docVars>
  <w:rsids>
    <w:rsidRoot w:val="00870D07"/>
    <w:rsid w:val="00000F3C"/>
    <w:rsid w:val="00001097"/>
    <w:rsid w:val="000015F1"/>
    <w:rsid w:val="00001AA9"/>
    <w:rsid w:val="00001B8C"/>
    <w:rsid w:val="00002031"/>
    <w:rsid w:val="0000227C"/>
    <w:rsid w:val="000022AC"/>
    <w:rsid w:val="000025F9"/>
    <w:rsid w:val="00002A0E"/>
    <w:rsid w:val="00002D35"/>
    <w:rsid w:val="00002E2B"/>
    <w:rsid w:val="0000366B"/>
    <w:rsid w:val="0000371B"/>
    <w:rsid w:val="00003789"/>
    <w:rsid w:val="00003B16"/>
    <w:rsid w:val="00003ED3"/>
    <w:rsid w:val="00004201"/>
    <w:rsid w:val="0000434E"/>
    <w:rsid w:val="00004480"/>
    <w:rsid w:val="00004574"/>
    <w:rsid w:val="0000491C"/>
    <w:rsid w:val="00004AD5"/>
    <w:rsid w:val="00005259"/>
    <w:rsid w:val="000055AE"/>
    <w:rsid w:val="00005C43"/>
    <w:rsid w:val="00005C66"/>
    <w:rsid w:val="00006402"/>
    <w:rsid w:val="000069E6"/>
    <w:rsid w:val="00006BC8"/>
    <w:rsid w:val="00006D8D"/>
    <w:rsid w:val="00006DF5"/>
    <w:rsid w:val="00007721"/>
    <w:rsid w:val="000078BA"/>
    <w:rsid w:val="00007E34"/>
    <w:rsid w:val="00007EA6"/>
    <w:rsid w:val="00007FD2"/>
    <w:rsid w:val="00010194"/>
    <w:rsid w:val="00010233"/>
    <w:rsid w:val="0001023D"/>
    <w:rsid w:val="000102F2"/>
    <w:rsid w:val="000104BC"/>
    <w:rsid w:val="000107CF"/>
    <w:rsid w:val="00010BE8"/>
    <w:rsid w:val="00010FF4"/>
    <w:rsid w:val="000111AF"/>
    <w:rsid w:val="000111F2"/>
    <w:rsid w:val="0001153D"/>
    <w:rsid w:val="00011548"/>
    <w:rsid w:val="000116BE"/>
    <w:rsid w:val="000119B6"/>
    <w:rsid w:val="0001322C"/>
    <w:rsid w:val="00013834"/>
    <w:rsid w:val="00013964"/>
    <w:rsid w:val="00014252"/>
    <w:rsid w:val="0001475F"/>
    <w:rsid w:val="00014778"/>
    <w:rsid w:val="00014897"/>
    <w:rsid w:val="00014DD8"/>
    <w:rsid w:val="00015693"/>
    <w:rsid w:val="000156A9"/>
    <w:rsid w:val="00015EA6"/>
    <w:rsid w:val="00016B7B"/>
    <w:rsid w:val="00016DCE"/>
    <w:rsid w:val="00016F54"/>
    <w:rsid w:val="00017320"/>
    <w:rsid w:val="00017640"/>
    <w:rsid w:val="00017AF7"/>
    <w:rsid w:val="0002000C"/>
    <w:rsid w:val="000200BE"/>
    <w:rsid w:val="0002011D"/>
    <w:rsid w:val="0002024C"/>
    <w:rsid w:val="00020333"/>
    <w:rsid w:val="0002046E"/>
    <w:rsid w:val="00020D03"/>
    <w:rsid w:val="00020EE7"/>
    <w:rsid w:val="00020F4D"/>
    <w:rsid w:val="00021066"/>
    <w:rsid w:val="000210B5"/>
    <w:rsid w:val="0002113E"/>
    <w:rsid w:val="00021700"/>
    <w:rsid w:val="00021890"/>
    <w:rsid w:val="00021EAC"/>
    <w:rsid w:val="000222E6"/>
    <w:rsid w:val="00022A1C"/>
    <w:rsid w:val="00022FFE"/>
    <w:rsid w:val="00023F6E"/>
    <w:rsid w:val="000243FF"/>
    <w:rsid w:val="00024512"/>
    <w:rsid w:val="00024B3E"/>
    <w:rsid w:val="00024EC9"/>
    <w:rsid w:val="000250C4"/>
    <w:rsid w:val="00025106"/>
    <w:rsid w:val="0002528F"/>
    <w:rsid w:val="000252C6"/>
    <w:rsid w:val="0002554B"/>
    <w:rsid w:val="0002556B"/>
    <w:rsid w:val="000255BE"/>
    <w:rsid w:val="00025859"/>
    <w:rsid w:val="00025A72"/>
    <w:rsid w:val="00025B16"/>
    <w:rsid w:val="00026C1C"/>
    <w:rsid w:val="00026F41"/>
    <w:rsid w:val="00027CD3"/>
    <w:rsid w:val="00027D3D"/>
    <w:rsid w:val="00027DBF"/>
    <w:rsid w:val="000304AE"/>
    <w:rsid w:val="000311C1"/>
    <w:rsid w:val="0003189D"/>
    <w:rsid w:val="00031FA8"/>
    <w:rsid w:val="00032607"/>
    <w:rsid w:val="00032716"/>
    <w:rsid w:val="000327D7"/>
    <w:rsid w:val="0003280E"/>
    <w:rsid w:val="00032CAF"/>
    <w:rsid w:val="00032CD4"/>
    <w:rsid w:val="00032F81"/>
    <w:rsid w:val="00033392"/>
    <w:rsid w:val="000333E7"/>
    <w:rsid w:val="00033763"/>
    <w:rsid w:val="000338DD"/>
    <w:rsid w:val="000341B3"/>
    <w:rsid w:val="0003433C"/>
    <w:rsid w:val="0003446A"/>
    <w:rsid w:val="00034975"/>
    <w:rsid w:val="00035520"/>
    <w:rsid w:val="00035779"/>
    <w:rsid w:val="00035CFD"/>
    <w:rsid w:val="00035F55"/>
    <w:rsid w:val="00036527"/>
    <w:rsid w:val="00036889"/>
    <w:rsid w:val="00036C15"/>
    <w:rsid w:val="00036FF5"/>
    <w:rsid w:val="00037272"/>
    <w:rsid w:val="000373E9"/>
    <w:rsid w:val="0003749C"/>
    <w:rsid w:val="000375B6"/>
    <w:rsid w:val="00037A9D"/>
    <w:rsid w:val="00037ABC"/>
    <w:rsid w:val="00037C0B"/>
    <w:rsid w:val="00037FA8"/>
    <w:rsid w:val="00040187"/>
    <w:rsid w:val="00040369"/>
    <w:rsid w:val="0004065C"/>
    <w:rsid w:val="0004069D"/>
    <w:rsid w:val="0004078B"/>
    <w:rsid w:val="00041850"/>
    <w:rsid w:val="00041C67"/>
    <w:rsid w:val="00042491"/>
    <w:rsid w:val="00042DA9"/>
    <w:rsid w:val="00042FCA"/>
    <w:rsid w:val="000433A7"/>
    <w:rsid w:val="0004427F"/>
    <w:rsid w:val="000443CB"/>
    <w:rsid w:val="000444EC"/>
    <w:rsid w:val="0004487A"/>
    <w:rsid w:val="000457F7"/>
    <w:rsid w:val="000458AF"/>
    <w:rsid w:val="00046037"/>
    <w:rsid w:val="0004696D"/>
    <w:rsid w:val="00046E4D"/>
    <w:rsid w:val="00047644"/>
    <w:rsid w:val="00047BB1"/>
    <w:rsid w:val="00047C34"/>
    <w:rsid w:val="00047C3C"/>
    <w:rsid w:val="00047D07"/>
    <w:rsid w:val="000503A7"/>
    <w:rsid w:val="00051D1A"/>
    <w:rsid w:val="00051FE6"/>
    <w:rsid w:val="000528D8"/>
    <w:rsid w:val="00052BF1"/>
    <w:rsid w:val="00052DC6"/>
    <w:rsid w:val="00052E3C"/>
    <w:rsid w:val="00052EE9"/>
    <w:rsid w:val="00052F09"/>
    <w:rsid w:val="0005307B"/>
    <w:rsid w:val="000536AC"/>
    <w:rsid w:val="000538DE"/>
    <w:rsid w:val="00053A33"/>
    <w:rsid w:val="00053BBF"/>
    <w:rsid w:val="00053BCC"/>
    <w:rsid w:val="00054984"/>
    <w:rsid w:val="00054B03"/>
    <w:rsid w:val="00054E1D"/>
    <w:rsid w:val="00054F74"/>
    <w:rsid w:val="000550B6"/>
    <w:rsid w:val="00055DF6"/>
    <w:rsid w:val="00056123"/>
    <w:rsid w:val="0005627F"/>
    <w:rsid w:val="0005656D"/>
    <w:rsid w:val="00056769"/>
    <w:rsid w:val="00056BB4"/>
    <w:rsid w:val="00056F75"/>
    <w:rsid w:val="0005790B"/>
    <w:rsid w:val="00060467"/>
    <w:rsid w:val="000606F7"/>
    <w:rsid w:val="00060E52"/>
    <w:rsid w:val="0006108B"/>
    <w:rsid w:val="000615E5"/>
    <w:rsid w:val="00061CCD"/>
    <w:rsid w:val="00061F87"/>
    <w:rsid w:val="00062058"/>
    <w:rsid w:val="000624A8"/>
    <w:rsid w:val="0006297A"/>
    <w:rsid w:val="00062B8C"/>
    <w:rsid w:val="00063254"/>
    <w:rsid w:val="00063454"/>
    <w:rsid w:val="00064319"/>
    <w:rsid w:val="00065008"/>
    <w:rsid w:val="000652D0"/>
    <w:rsid w:val="00065693"/>
    <w:rsid w:val="00065C30"/>
    <w:rsid w:val="00065D16"/>
    <w:rsid w:val="00066510"/>
    <w:rsid w:val="0006655D"/>
    <w:rsid w:val="0006660A"/>
    <w:rsid w:val="0006713B"/>
    <w:rsid w:val="00067571"/>
    <w:rsid w:val="000676FD"/>
    <w:rsid w:val="000678FC"/>
    <w:rsid w:val="00067C71"/>
    <w:rsid w:val="00067F69"/>
    <w:rsid w:val="000701F3"/>
    <w:rsid w:val="00070921"/>
    <w:rsid w:val="00070BA9"/>
    <w:rsid w:val="000710BE"/>
    <w:rsid w:val="00071701"/>
    <w:rsid w:val="00071C06"/>
    <w:rsid w:val="00071E45"/>
    <w:rsid w:val="0007256F"/>
    <w:rsid w:val="000727D0"/>
    <w:rsid w:val="00073784"/>
    <w:rsid w:val="00074C58"/>
    <w:rsid w:val="0007562B"/>
    <w:rsid w:val="00075C5E"/>
    <w:rsid w:val="00075D3C"/>
    <w:rsid w:val="0007604B"/>
    <w:rsid w:val="000761F2"/>
    <w:rsid w:val="00076559"/>
    <w:rsid w:val="00076C2B"/>
    <w:rsid w:val="00077061"/>
    <w:rsid w:val="0007769E"/>
    <w:rsid w:val="0007788C"/>
    <w:rsid w:val="00077C8C"/>
    <w:rsid w:val="00080264"/>
    <w:rsid w:val="0008044D"/>
    <w:rsid w:val="00080FE6"/>
    <w:rsid w:val="000819A6"/>
    <w:rsid w:val="00081B2D"/>
    <w:rsid w:val="00081B90"/>
    <w:rsid w:val="00081EB5"/>
    <w:rsid w:val="00082185"/>
    <w:rsid w:val="000821AE"/>
    <w:rsid w:val="0008291B"/>
    <w:rsid w:val="00082D4E"/>
    <w:rsid w:val="00082EF5"/>
    <w:rsid w:val="00083F75"/>
    <w:rsid w:val="00084198"/>
    <w:rsid w:val="000842D6"/>
    <w:rsid w:val="000844D2"/>
    <w:rsid w:val="00084FCC"/>
    <w:rsid w:val="00084FEC"/>
    <w:rsid w:val="000857BC"/>
    <w:rsid w:val="00085924"/>
    <w:rsid w:val="00085C72"/>
    <w:rsid w:val="00086072"/>
    <w:rsid w:val="000861F9"/>
    <w:rsid w:val="00086948"/>
    <w:rsid w:val="00086B77"/>
    <w:rsid w:val="00087077"/>
    <w:rsid w:val="000904E3"/>
    <w:rsid w:val="000908AB"/>
    <w:rsid w:val="00090B33"/>
    <w:rsid w:val="00090B51"/>
    <w:rsid w:val="00091714"/>
    <w:rsid w:val="00091E41"/>
    <w:rsid w:val="00091FF4"/>
    <w:rsid w:val="00092434"/>
    <w:rsid w:val="00092C14"/>
    <w:rsid w:val="0009303C"/>
    <w:rsid w:val="00093154"/>
    <w:rsid w:val="00093C2F"/>
    <w:rsid w:val="00093D79"/>
    <w:rsid w:val="000947BA"/>
    <w:rsid w:val="00094ABB"/>
    <w:rsid w:val="00094B33"/>
    <w:rsid w:val="00094B46"/>
    <w:rsid w:val="000959B1"/>
    <w:rsid w:val="00095E0C"/>
    <w:rsid w:val="0009604A"/>
    <w:rsid w:val="00096281"/>
    <w:rsid w:val="00096756"/>
    <w:rsid w:val="00096E71"/>
    <w:rsid w:val="000972DD"/>
    <w:rsid w:val="00097E64"/>
    <w:rsid w:val="000A03D7"/>
    <w:rsid w:val="000A0E33"/>
    <w:rsid w:val="000A0E64"/>
    <w:rsid w:val="000A122B"/>
    <w:rsid w:val="000A152A"/>
    <w:rsid w:val="000A1D70"/>
    <w:rsid w:val="000A2204"/>
    <w:rsid w:val="000A2509"/>
    <w:rsid w:val="000A26C1"/>
    <w:rsid w:val="000A2C10"/>
    <w:rsid w:val="000A2CAF"/>
    <w:rsid w:val="000A3101"/>
    <w:rsid w:val="000A311C"/>
    <w:rsid w:val="000A3727"/>
    <w:rsid w:val="000A37F4"/>
    <w:rsid w:val="000A3864"/>
    <w:rsid w:val="000A3A12"/>
    <w:rsid w:val="000A4A95"/>
    <w:rsid w:val="000A5355"/>
    <w:rsid w:val="000A5428"/>
    <w:rsid w:val="000A545D"/>
    <w:rsid w:val="000A55C2"/>
    <w:rsid w:val="000A55EF"/>
    <w:rsid w:val="000A5709"/>
    <w:rsid w:val="000A5D5C"/>
    <w:rsid w:val="000A6505"/>
    <w:rsid w:val="000A6968"/>
    <w:rsid w:val="000A7124"/>
    <w:rsid w:val="000A7301"/>
    <w:rsid w:val="000A7677"/>
    <w:rsid w:val="000A7834"/>
    <w:rsid w:val="000B0163"/>
    <w:rsid w:val="000B0459"/>
    <w:rsid w:val="000B0D86"/>
    <w:rsid w:val="000B110F"/>
    <w:rsid w:val="000B143B"/>
    <w:rsid w:val="000B17AA"/>
    <w:rsid w:val="000B1AB0"/>
    <w:rsid w:val="000B1AC8"/>
    <w:rsid w:val="000B1B8F"/>
    <w:rsid w:val="000B1EC8"/>
    <w:rsid w:val="000B23DE"/>
    <w:rsid w:val="000B2678"/>
    <w:rsid w:val="000B2FD1"/>
    <w:rsid w:val="000B3223"/>
    <w:rsid w:val="000B3B9A"/>
    <w:rsid w:val="000B3D0B"/>
    <w:rsid w:val="000B3D83"/>
    <w:rsid w:val="000B4793"/>
    <w:rsid w:val="000B547B"/>
    <w:rsid w:val="000B59E3"/>
    <w:rsid w:val="000B6077"/>
    <w:rsid w:val="000B678C"/>
    <w:rsid w:val="000B7EEE"/>
    <w:rsid w:val="000C0597"/>
    <w:rsid w:val="000C07E8"/>
    <w:rsid w:val="000C09F5"/>
    <w:rsid w:val="000C0F0F"/>
    <w:rsid w:val="000C0F10"/>
    <w:rsid w:val="000C0F1E"/>
    <w:rsid w:val="000C10BB"/>
    <w:rsid w:val="000C114D"/>
    <w:rsid w:val="000C123C"/>
    <w:rsid w:val="000C13C5"/>
    <w:rsid w:val="000C152B"/>
    <w:rsid w:val="000C173A"/>
    <w:rsid w:val="000C2242"/>
    <w:rsid w:val="000C22F4"/>
    <w:rsid w:val="000C30E6"/>
    <w:rsid w:val="000C3134"/>
    <w:rsid w:val="000C3ABA"/>
    <w:rsid w:val="000C3DBD"/>
    <w:rsid w:val="000C4339"/>
    <w:rsid w:val="000C46CB"/>
    <w:rsid w:val="000C4972"/>
    <w:rsid w:val="000C504F"/>
    <w:rsid w:val="000C536F"/>
    <w:rsid w:val="000C5BAD"/>
    <w:rsid w:val="000C61F5"/>
    <w:rsid w:val="000C62E2"/>
    <w:rsid w:val="000C655B"/>
    <w:rsid w:val="000C6A9E"/>
    <w:rsid w:val="000C7EEC"/>
    <w:rsid w:val="000D0096"/>
    <w:rsid w:val="000D03F8"/>
    <w:rsid w:val="000D16BA"/>
    <w:rsid w:val="000D1E70"/>
    <w:rsid w:val="000D2720"/>
    <w:rsid w:val="000D28E9"/>
    <w:rsid w:val="000D2B31"/>
    <w:rsid w:val="000D2CC0"/>
    <w:rsid w:val="000D2DE3"/>
    <w:rsid w:val="000D397A"/>
    <w:rsid w:val="000D3BAB"/>
    <w:rsid w:val="000D4200"/>
    <w:rsid w:val="000D425E"/>
    <w:rsid w:val="000D48AE"/>
    <w:rsid w:val="000D5091"/>
    <w:rsid w:val="000D5313"/>
    <w:rsid w:val="000D5506"/>
    <w:rsid w:val="000D56FA"/>
    <w:rsid w:val="000D6220"/>
    <w:rsid w:val="000D6D3C"/>
    <w:rsid w:val="000D6E54"/>
    <w:rsid w:val="000D71D3"/>
    <w:rsid w:val="000D76B1"/>
    <w:rsid w:val="000D79D2"/>
    <w:rsid w:val="000D7A20"/>
    <w:rsid w:val="000D7B92"/>
    <w:rsid w:val="000D7E57"/>
    <w:rsid w:val="000E0E46"/>
    <w:rsid w:val="000E0EF1"/>
    <w:rsid w:val="000E183A"/>
    <w:rsid w:val="000E1B18"/>
    <w:rsid w:val="000E1E06"/>
    <w:rsid w:val="000E218F"/>
    <w:rsid w:val="000E22DD"/>
    <w:rsid w:val="000E2537"/>
    <w:rsid w:val="000E265B"/>
    <w:rsid w:val="000E29A1"/>
    <w:rsid w:val="000E2A0E"/>
    <w:rsid w:val="000E2A38"/>
    <w:rsid w:val="000E31BB"/>
    <w:rsid w:val="000E3357"/>
    <w:rsid w:val="000E3375"/>
    <w:rsid w:val="000E3412"/>
    <w:rsid w:val="000E3A89"/>
    <w:rsid w:val="000E3D46"/>
    <w:rsid w:val="000E3FE3"/>
    <w:rsid w:val="000E4718"/>
    <w:rsid w:val="000E4881"/>
    <w:rsid w:val="000E488B"/>
    <w:rsid w:val="000E4C42"/>
    <w:rsid w:val="000E4F3E"/>
    <w:rsid w:val="000E5466"/>
    <w:rsid w:val="000E5EB6"/>
    <w:rsid w:val="000E6112"/>
    <w:rsid w:val="000E6C4E"/>
    <w:rsid w:val="000E71DC"/>
    <w:rsid w:val="000E75F3"/>
    <w:rsid w:val="000E7BE2"/>
    <w:rsid w:val="000F02DE"/>
    <w:rsid w:val="000F04BF"/>
    <w:rsid w:val="000F0688"/>
    <w:rsid w:val="000F0939"/>
    <w:rsid w:val="000F14C3"/>
    <w:rsid w:val="000F18FB"/>
    <w:rsid w:val="000F1A6D"/>
    <w:rsid w:val="000F1D7F"/>
    <w:rsid w:val="000F2018"/>
    <w:rsid w:val="000F232F"/>
    <w:rsid w:val="000F25A1"/>
    <w:rsid w:val="000F2675"/>
    <w:rsid w:val="000F2786"/>
    <w:rsid w:val="000F2CF4"/>
    <w:rsid w:val="000F2D5C"/>
    <w:rsid w:val="000F2F50"/>
    <w:rsid w:val="000F3059"/>
    <w:rsid w:val="000F36A5"/>
    <w:rsid w:val="000F3735"/>
    <w:rsid w:val="000F37CE"/>
    <w:rsid w:val="000F3810"/>
    <w:rsid w:val="000F3BF0"/>
    <w:rsid w:val="000F48A2"/>
    <w:rsid w:val="000F4921"/>
    <w:rsid w:val="000F4C2C"/>
    <w:rsid w:val="000F50D2"/>
    <w:rsid w:val="000F52E0"/>
    <w:rsid w:val="000F5D46"/>
    <w:rsid w:val="000F6152"/>
    <w:rsid w:val="000F6254"/>
    <w:rsid w:val="000F650E"/>
    <w:rsid w:val="000F66A2"/>
    <w:rsid w:val="000F68E6"/>
    <w:rsid w:val="000F7209"/>
    <w:rsid w:val="000F7370"/>
    <w:rsid w:val="000F7CC6"/>
    <w:rsid w:val="00100CC0"/>
    <w:rsid w:val="00100D97"/>
    <w:rsid w:val="0010111C"/>
    <w:rsid w:val="00101388"/>
    <w:rsid w:val="00101B36"/>
    <w:rsid w:val="00101F4E"/>
    <w:rsid w:val="0010276F"/>
    <w:rsid w:val="00102AEE"/>
    <w:rsid w:val="00102BA1"/>
    <w:rsid w:val="00102FFA"/>
    <w:rsid w:val="001042E7"/>
    <w:rsid w:val="001044A1"/>
    <w:rsid w:val="0010479F"/>
    <w:rsid w:val="00104A4B"/>
    <w:rsid w:val="00105112"/>
    <w:rsid w:val="001056EA"/>
    <w:rsid w:val="00105D2C"/>
    <w:rsid w:val="00105DFA"/>
    <w:rsid w:val="00105E68"/>
    <w:rsid w:val="00106056"/>
    <w:rsid w:val="001063CA"/>
    <w:rsid w:val="001066D9"/>
    <w:rsid w:val="00106C15"/>
    <w:rsid w:val="001072F6"/>
    <w:rsid w:val="001076A1"/>
    <w:rsid w:val="001079EA"/>
    <w:rsid w:val="00107A82"/>
    <w:rsid w:val="00107B11"/>
    <w:rsid w:val="00107B5C"/>
    <w:rsid w:val="00107E9C"/>
    <w:rsid w:val="0011007F"/>
    <w:rsid w:val="00110257"/>
    <w:rsid w:val="001104A6"/>
    <w:rsid w:val="00110D25"/>
    <w:rsid w:val="00110FA9"/>
    <w:rsid w:val="001111B4"/>
    <w:rsid w:val="00111A6C"/>
    <w:rsid w:val="00111E05"/>
    <w:rsid w:val="00111EEA"/>
    <w:rsid w:val="00111FA3"/>
    <w:rsid w:val="0011200D"/>
    <w:rsid w:val="00112CA1"/>
    <w:rsid w:val="00113116"/>
    <w:rsid w:val="001132CF"/>
    <w:rsid w:val="0011376D"/>
    <w:rsid w:val="00113FC2"/>
    <w:rsid w:val="00114040"/>
    <w:rsid w:val="00114726"/>
    <w:rsid w:val="00114778"/>
    <w:rsid w:val="00114AAF"/>
    <w:rsid w:val="0011529E"/>
    <w:rsid w:val="00115363"/>
    <w:rsid w:val="00116870"/>
    <w:rsid w:val="00116D39"/>
    <w:rsid w:val="00117036"/>
    <w:rsid w:val="00117082"/>
    <w:rsid w:val="00117559"/>
    <w:rsid w:val="00117564"/>
    <w:rsid w:val="0011794A"/>
    <w:rsid w:val="001179D1"/>
    <w:rsid w:val="00117B23"/>
    <w:rsid w:val="00117CB2"/>
    <w:rsid w:val="00117F70"/>
    <w:rsid w:val="001200AF"/>
    <w:rsid w:val="001200E4"/>
    <w:rsid w:val="00120468"/>
    <w:rsid w:val="001213FC"/>
    <w:rsid w:val="00121A98"/>
    <w:rsid w:val="00121E78"/>
    <w:rsid w:val="001229AB"/>
    <w:rsid w:val="00122DD2"/>
    <w:rsid w:val="00122E78"/>
    <w:rsid w:val="00122EFB"/>
    <w:rsid w:val="0012326B"/>
    <w:rsid w:val="001232BD"/>
    <w:rsid w:val="001232CF"/>
    <w:rsid w:val="00123561"/>
    <w:rsid w:val="001237B8"/>
    <w:rsid w:val="00123E96"/>
    <w:rsid w:val="00123F6B"/>
    <w:rsid w:val="001240E8"/>
    <w:rsid w:val="0012431B"/>
    <w:rsid w:val="001249E2"/>
    <w:rsid w:val="0012564B"/>
    <w:rsid w:val="00125E95"/>
    <w:rsid w:val="00125FC0"/>
    <w:rsid w:val="00126565"/>
    <w:rsid w:val="00126B78"/>
    <w:rsid w:val="00126D1D"/>
    <w:rsid w:val="00126F8D"/>
    <w:rsid w:val="00127342"/>
    <w:rsid w:val="00127512"/>
    <w:rsid w:val="00127770"/>
    <w:rsid w:val="001303D3"/>
    <w:rsid w:val="00130621"/>
    <w:rsid w:val="0013086F"/>
    <w:rsid w:val="00130BCD"/>
    <w:rsid w:val="00130D43"/>
    <w:rsid w:val="00130EB5"/>
    <w:rsid w:val="001319F8"/>
    <w:rsid w:val="0013240B"/>
    <w:rsid w:val="00132734"/>
    <w:rsid w:val="00132C3D"/>
    <w:rsid w:val="00132E58"/>
    <w:rsid w:val="00132F25"/>
    <w:rsid w:val="00132F65"/>
    <w:rsid w:val="0013328B"/>
    <w:rsid w:val="00133673"/>
    <w:rsid w:val="0013394E"/>
    <w:rsid w:val="00133A9C"/>
    <w:rsid w:val="00133B2A"/>
    <w:rsid w:val="00133C83"/>
    <w:rsid w:val="00133F2C"/>
    <w:rsid w:val="00133FA5"/>
    <w:rsid w:val="00134C35"/>
    <w:rsid w:val="00134D75"/>
    <w:rsid w:val="00135014"/>
    <w:rsid w:val="0013549E"/>
    <w:rsid w:val="001354CC"/>
    <w:rsid w:val="00135857"/>
    <w:rsid w:val="0013597D"/>
    <w:rsid w:val="00135C98"/>
    <w:rsid w:val="00135F3D"/>
    <w:rsid w:val="00136586"/>
    <w:rsid w:val="00136AFF"/>
    <w:rsid w:val="00136D4D"/>
    <w:rsid w:val="0013718E"/>
    <w:rsid w:val="00137AC2"/>
    <w:rsid w:val="00137E0D"/>
    <w:rsid w:val="0014014F"/>
    <w:rsid w:val="00140378"/>
    <w:rsid w:val="001403C6"/>
    <w:rsid w:val="0014058F"/>
    <w:rsid w:val="00140728"/>
    <w:rsid w:val="00140818"/>
    <w:rsid w:val="001408DE"/>
    <w:rsid w:val="00140D1D"/>
    <w:rsid w:val="00141152"/>
    <w:rsid w:val="001413DB"/>
    <w:rsid w:val="0014199C"/>
    <w:rsid w:val="00141A02"/>
    <w:rsid w:val="00141E7D"/>
    <w:rsid w:val="0014211A"/>
    <w:rsid w:val="001426DA"/>
    <w:rsid w:val="00142BBC"/>
    <w:rsid w:val="00142CAB"/>
    <w:rsid w:val="00143228"/>
    <w:rsid w:val="0014376C"/>
    <w:rsid w:val="0014382D"/>
    <w:rsid w:val="00143E4D"/>
    <w:rsid w:val="00143ED9"/>
    <w:rsid w:val="00144577"/>
    <w:rsid w:val="001446E5"/>
    <w:rsid w:val="00145202"/>
    <w:rsid w:val="0014542B"/>
    <w:rsid w:val="001456A0"/>
    <w:rsid w:val="00145A7B"/>
    <w:rsid w:val="00145BA4"/>
    <w:rsid w:val="00145EC5"/>
    <w:rsid w:val="00146449"/>
    <w:rsid w:val="00146694"/>
    <w:rsid w:val="00146DC6"/>
    <w:rsid w:val="0014707B"/>
    <w:rsid w:val="00147641"/>
    <w:rsid w:val="00147990"/>
    <w:rsid w:val="001479DC"/>
    <w:rsid w:val="00147CFB"/>
    <w:rsid w:val="00147D34"/>
    <w:rsid w:val="00147E4D"/>
    <w:rsid w:val="001501EB"/>
    <w:rsid w:val="00150382"/>
    <w:rsid w:val="00150533"/>
    <w:rsid w:val="00150550"/>
    <w:rsid w:val="00150978"/>
    <w:rsid w:val="00150B95"/>
    <w:rsid w:val="00150DB6"/>
    <w:rsid w:val="00150E27"/>
    <w:rsid w:val="001511E3"/>
    <w:rsid w:val="001516B4"/>
    <w:rsid w:val="0015199C"/>
    <w:rsid w:val="001519FB"/>
    <w:rsid w:val="00151D5C"/>
    <w:rsid w:val="00151E4C"/>
    <w:rsid w:val="00152281"/>
    <w:rsid w:val="001527D9"/>
    <w:rsid w:val="00152DE9"/>
    <w:rsid w:val="00153121"/>
    <w:rsid w:val="001532F4"/>
    <w:rsid w:val="00154215"/>
    <w:rsid w:val="00154240"/>
    <w:rsid w:val="0015453F"/>
    <w:rsid w:val="00154A7B"/>
    <w:rsid w:val="001550AF"/>
    <w:rsid w:val="001568D9"/>
    <w:rsid w:val="00156ABD"/>
    <w:rsid w:val="001574FB"/>
    <w:rsid w:val="00157D07"/>
    <w:rsid w:val="001603F5"/>
    <w:rsid w:val="00160431"/>
    <w:rsid w:val="00160A57"/>
    <w:rsid w:val="00160C51"/>
    <w:rsid w:val="00160C80"/>
    <w:rsid w:val="001616AF"/>
    <w:rsid w:val="001617AF"/>
    <w:rsid w:val="00161C68"/>
    <w:rsid w:val="00161E6F"/>
    <w:rsid w:val="00162698"/>
    <w:rsid w:val="0016288F"/>
    <w:rsid w:val="00162A5B"/>
    <w:rsid w:val="00162BF1"/>
    <w:rsid w:val="00162CB7"/>
    <w:rsid w:val="00162EED"/>
    <w:rsid w:val="00162F00"/>
    <w:rsid w:val="001638C3"/>
    <w:rsid w:val="00163C57"/>
    <w:rsid w:val="00163E98"/>
    <w:rsid w:val="00164011"/>
    <w:rsid w:val="00164605"/>
    <w:rsid w:val="00164661"/>
    <w:rsid w:val="00164699"/>
    <w:rsid w:val="0016477D"/>
    <w:rsid w:val="00164E9B"/>
    <w:rsid w:val="00165A38"/>
    <w:rsid w:val="00165A9D"/>
    <w:rsid w:val="00165AFB"/>
    <w:rsid w:val="00165B87"/>
    <w:rsid w:val="00165BFA"/>
    <w:rsid w:val="001667F9"/>
    <w:rsid w:val="001669B9"/>
    <w:rsid w:val="001669F2"/>
    <w:rsid w:val="00166E52"/>
    <w:rsid w:val="00166EFE"/>
    <w:rsid w:val="00167DB6"/>
    <w:rsid w:val="00167E61"/>
    <w:rsid w:val="001706C9"/>
    <w:rsid w:val="00170D4A"/>
    <w:rsid w:val="0017146F"/>
    <w:rsid w:val="0017168D"/>
    <w:rsid w:val="00171BC2"/>
    <w:rsid w:val="00171EDE"/>
    <w:rsid w:val="001721F6"/>
    <w:rsid w:val="001726BB"/>
    <w:rsid w:val="0017283F"/>
    <w:rsid w:val="001734BE"/>
    <w:rsid w:val="00173B52"/>
    <w:rsid w:val="00173BE0"/>
    <w:rsid w:val="00174009"/>
    <w:rsid w:val="0017408B"/>
    <w:rsid w:val="0017423D"/>
    <w:rsid w:val="001745AE"/>
    <w:rsid w:val="00174620"/>
    <w:rsid w:val="0017490E"/>
    <w:rsid w:val="00174B4D"/>
    <w:rsid w:val="00175157"/>
    <w:rsid w:val="00175622"/>
    <w:rsid w:val="00175EDB"/>
    <w:rsid w:val="00175FB4"/>
    <w:rsid w:val="0017638E"/>
    <w:rsid w:val="0017665B"/>
    <w:rsid w:val="0017724F"/>
    <w:rsid w:val="0017763C"/>
    <w:rsid w:val="00177F97"/>
    <w:rsid w:val="00177FFB"/>
    <w:rsid w:val="00180701"/>
    <w:rsid w:val="001812D4"/>
    <w:rsid w:val="00181422"/>
    <w:rsid w:val="0018279D"/>
    <w:rsid w:val="001829E4"/>
    <w:rsid w:val="00182DAC"/>
    <w:rsid w:val="00183671"/>
    <w:rsid w:val="00183C65"/>
    <w:rsid w:val="00183DCF"/>
    <w:rsid w:val="00183F6D"/>
    <w:rsid w:val="00184090"/>
    <w:rsid w:val="00184736"/>
    <w:rsid w:val="00184E28"/>
    <w:rsid w:val="00184FBC"/>
    <w:rsid w:val="0018548F"/>
    <w:rsid w:val="001859E5"/>
    <w:rsid w:val="00185B59"/>
    <w:rsid w:val="00185E9F"/>
    <w:rsid w:val="00186626"/>
    <w:rsid w:val="00187E98"/>
    <w:rsid w:val="0019001E"/>
    <w:rsid w:val="00190129"/>
    <w:rsid w:val="001904D1"/>
    <w:rsid w:val="00190CB8"/>
    <w:rsid w:val="00190DAA"/>
    <w:rsid w:val="00191089"/>
    <w:rsid w:val="001918B6"/>
    <w:rsid w:val="001919C9"/>
    <w:rsid w:val="001925C4"/>
    <w:rsid w:val="00193049"/>
    <w:rsid w:val="001931BF"/>
    <w:rsid w:val="00193BEB"/>
    <w:rsid w:val="00193D33"/>
    <w:rsid w:val="00194075"/>
    <w:rsid w:val="001941D1"/>
    <w:rsid w:val="00194D97"/>
    <w:rsid w:val="0019519E"/>
    <w:rsid w:val="00195C11"/>
    <w:rsid w:val="00195D29"/>
    <w:rsid w:val="0019619E"/>
    <w:rsid w:val="001962A5"/>
    <w:rsid w:val="001962D8"/>
    <w:rsid w:val="00196464"/>
    <w:rsid w:val="00196862"/>
    <w:rsid w:val="00196C26"/>
    <w:rsid w:val="00196C56"/>
    <w:rsid w:val="00196E09"/>
    <w:rsid w:val="00197454"/>
    <w:rsid w:val="0019757C"/>
    <w:rsid w:val="00197978"/>
    <w:rsid w:val="001A01AF"/>
    <w:rsid w:val="001A0B7A"/>
    <w:rsid w:val="001A0E6C"/>
    <w:rsid w:val="001A0FAE"/>
    <w:rsid w:val="001A1171"/>
    <w:rsid w:val="001A1D26"/>
    <w:rsid w:val="001A2047"/>
    <w:rsid w:val="001A2091"/>
    <w:rsid w:val="001A22F1"/>
    <w:rsid w:val="001A27FA"/>
    <w:rsid w:val="001A2D75"/>
    <w:rsid w:val="001A3238"/>
    <w:rsid w:val="001A3289"/>
    <w:rsid w:val="001A32F5"/>
    <w:rsid w:val="001A3444"/>
    <w:rsid w:val="001A3844"/>
    <w:rsid w:val="001A4035"/>
    <w:rsid w:val="001A4769"/>
    <w:rsid w:val="001A4A09"/>
    <w:rsid w:val="001A4CFA"/>
    <w:rsid w:val="001A5735"/>
    <w:rsid w:val="001A5984"/>
    <w:rsid w:val="001A691B"/>
    <w:rsid w:val="001A6A8B"/>
    <w:rsid w:val="001A6D14"/>
    <w:rsid w:val="001A6E21"/>
    <w:rsid w:val="001A6F0F"/>
    <w:rsid w:val="001A71EC"/>
    <w:rsid w:val="001A71FD"/>
    <w:rsid w:val="001A726B"/>
    <w:rsid w:val="001A7293"/>
    <w:rsid w:val="001A7AA0"/>
    <w:rsid w:val="001A7CC9"/>
    <w:rsid w:val="001B00C9"/>
    <w:rsid w:val="001B0407"/>
    <w:rsid w:val="001B06C8"/>
    <w:rsid w:val="001B0809"/>
    <w:rsid w:val="001B112F"/>
    <w:rsid w:val="001B1394"/>
    <w:rsid w:val="001B18FF"/>
    <w:rsid w:val="001B23AE"/>
    <w:rsid w:val="001B279F"/>
    <w:rsid w:val="001B2961"/>
    <w:rsid w:val="001B2B1F"/>
    <w:rsid w:val="001B2DC2"/>
    <w:rsid w:val="001B3124"/>
    <w:rsid w:val="001B3ABC"/>
    <w:rsid w:val="001B3E00"/>
    <w:rsid w:val="001B483F"/>
    <w:rsid w:val="001B4B2A"/>
    <w:rsid w:val="001B52BD"/>
    <w:rsid w:val="001B5469"/>
    <w:rsid w:val="001B55FA"/>
    <w:rsid w:val="001B604D"/>
    <w:rsid w:val="001B605F"/>
    <w:rsid w:val="001B6138"/>
    <w:rsid w:val="001B668D"/>
    <w:rsid w:val="001B6AAC"/>
    <w:rsid w:val="001B7463"/>
    <w:rsid w:val="001B77E2"/>
    <w:rsid w:val="001C0035"/>
    <w:rsid w:val="001C01D7"/>
    <w:rsid w:val="001C02E7"/>
    <w:rsid w:val="001C0441"/>
    <w:rsid w:val="001C0582"/>
    <w:rsid w:val="001C062D"/>
    <w:rsid w:val="001C094F"/>
    <w:rsid w:val="001C0B00"/>
    <w:rsid w:val="001C0F0B"/>
    <w:rsid w:val="001C1B53"/>
    <w:rsid w:val="001C1DBE"/>
    <w:rsid w:val="001C1F17"/>
    <w:rsid w:val="001C270D"/>
    <w:rsid w:val="001C2921"/>
    <w:rsid w:val="001C2988"/>
    <w:rsid w:val="001C2C67"/>
    <w:rsid w:val="001C2DF5"/>
    <w:rsid w:val="001C3227"/>
    <w:rsid w:val="001C32D8"/>
    <w:rsid w:val="001C376C"/>
    <w:rsid w:val="001C3E7C"/>
    <w:rsid w:val="001C4072"/>
    <w:rsid w:val="001C43CD"/>
    <w:rsid w:val="001C4692"/>
    <w:rsid w:val="001C4762"/>
    <w:rsid w:val="001C4949"/>
    <w:rsid w:val="001C4E14"/>
    <w:rsid w:val="001C549E"/>
    <w:rsid w:val="001C63AB"/>
    <w:rsid w:val="001C6748"/>
    <w:rsid w:val="001C6C16"/>
    <w:rsid w:val="001C6DB8"/>
    <w:rsid w:val="001C6FA1"/>
    <w:rsid w:val="001D0E7A"/>
    <w:rsid w:val="001D1257"/>
    <w:rsid w:val="001D14F7"/>
    <w:rsid w:val="001D1683"/>
    <w:rsid w:val="001D18D8"/>
    <w:rsid w:val="001D198C"/>
    <w:rsid w:val="001D1C76"/>
    <w:rsid w:val="001D1FA0"/>
    <w:rsid w:val="001D25AB"/>
    <w:rsid w:val="001D25CD"/>
    <w:rsid w:val="001D2C2B"/>
    <w:rsid w:val="001D35DB"/>
    <w:rsid w:val="001D372A"/>
    <w:rsid w:val="001D3783"/>
    <w:rsid w:val="001D3A81"/>
    <w:rsid w:val="001D3C46"/>
    <w:rsid w:val="001D3FE6"/>
    <w:rsid w:val="001D44E5"/>
    <w:rsid w:val="001D476F"/>
    <w:rsid w:val="001D4B42"/>
    <w:rsid w:val="001D50C5"/>
    <w:rsid w:val="001D5845"/>
    <w:rsid w:val="001D5D8B"/>
    <w:rsid w:val="001D5F05"/>
    <w:rsid w:val="001D647A"/>
    <w:rsid w:val="001D65D0"/>
    <w:rsid w:val="001D7165"/>
    <w:rsid w:val="001D72F1"/>
    <w:rsid w:val="001D7D31"/>
    <w:rsid w:val="001E03F7"/>
    <w:rsid w:val="001E0588"/>
    <w:rsid w:val="001E06E8"/>
    <w:rsid w:val="001E07A7"/>
    <w:rsid w:val="001E0811"/>
    <w:rsid w:val="001E099F"/>
    <w:rsid w:val="001E1040"/>
    <w:rsid w:val="001E13C7"/>
    <w:rsid w:val="001E16D1"/>
    <w:rsid w:val="001E28A4"/>
    <w:rsid w:val="001E3A8E"/>
    <w:rsid w:val="001E3E2D"/>
    <w:rsid w:val="001E3EC9"/>
    <w:rsid w:val="001E4C37"/>
    <w:rsid w:val="001E4DF6"/>
    <w:rsid w:val="001E50B5"/>
    <w:rsid w:val="001E5B0B"/>
    <w:rsid w:val="001E6600"/>
    <w:rsid w:val="001E682E"/>
    <w:rsid w:val="001E75DF"/>
    <w:rsid w:val="001E7667"/>
    <w:rsid w:val="001F0120"/>
    <w:rsid w:val="001F0B2E"/>
    <w:rsid w:val="001F126A"/>
    <w:rsid w:val="001F1586"/>
    <w:rsid w:val="001F1DF1"/>
    <w:rsid w:val="001F1EA2"/>
    <w:rsid w:val="001F2B35"/>
    <w:rsid w:val="001F3108"/>
    <w:rsid w:val="001F36DE"/>
    <w:rsid w:val="001F37E1"/>
    <w:rsid w:val="001F39F7"/>
    <w:rsid w:val="001F3CA7"/>
    <w:rsid w:val="001F3F66"/>
    <w:rsid w:val="001F4149"/>
    <w:rsid w:val="001F42CB"/>
    <w:rsid w:val="001F4793"/>
    <w:rsid w:val="001F48B2"/>
    <w:rsid w:val="001F4D99"/>
    <w:rsid w:val="001F554F"/>
    <w:rsid w:val="001F6205"/>
    <w:rsid w:val="001F67D0"/>
    <w:rsid w:val="001F6F93"/>
    <w:rsid w:val="001F7091"/>
    <w:rsid w:val="001F7839"/>
    <w:rsid w:val="001F7D66"/>
    <w:rsid w:val="00200369"/>
    <w:rsid w:val="002004D6"/>
    <w:rsid w:val="00200551"/>
    <w:rsid w:val="00200607"/>
    <w:rsid w:val="00200D33"/>
    <w:rsid w:val="00200F23"/>
    <w:rsid w:val="00201AF8"/>
    <w:rsid w:val="00201BD6"/>
    <w:rsid w:val="00202196"/>
    <w:rsid w:val="002029CC"/>
    <w:rsid w:val="00202E3E"/>
    <w:rsid w:val="00202FCB"/>
    <w:rsid w:val="0020381A"/>
    <w:rsid w:val="00204A91"/>
    <w:rsid w:val="00205624"/>
    <w:rsid w:val="00205DF5"/>
    <w:rsid w:val="0020642F"/>
    <w:rsid w:val="00206F90"/>
    <w:rsid w:val="002074C9"/>
    <w:rsid w:val="002076E1"/>
    <w:rsid w:val="00210524"/>
    <w:rsid w:val="00211107"/>
    <w:rsid w:val="002116B7"/>
    <w:rsid w:val="0021179C"/>
    <w:rsid w:val="00211B54"/>
    <w:rsid w:val="00211BE0"/>
    <w:rsid w:val="00211EEB"/>
    <w:rsid w:val="002124EF"/>
    <w:rsid w:val="002124F3"/>
    <w:rsid w:val="002126EF"/>
    <w:rsid w:val="002129B9"/>
    <w:rsid w:val="00212BD8"/>
    <w:rsid w:val="00212E41"/>
    <w:rsid w:val="00213105"/>
    <w:rsid w:val="00213234"/>
    <w:rsid w:val="00213414"/>
    <w:rsid w:val="002137AE"/>
    <w:rsid w:val="00213CD6"/>
    <w:rsid w:val="00213FED"/>
    <w:rsid w:val="00214661"/>
    <w:rsid w:val="00215999"/>
    <w:rsid w:val="00215B62"/>
    <w:rsid w:val="00215C07"/>
    <w:rsid w:val="00215CE9"/>
    <w:rsid w:val="002165F1"/>
    <w:rsid w:val="002166EF"/>
    <w:rsid w:val="002167A7"/>
    <w:rsid w:val="00217319"/>
    <w:rsid w:val="00217466"/>
    <w:rsid w:val="00217C2B"/>
    <w:rsid w:val="00217CAE"/>
    <w:rsid w:val="00217D59"/>
    <w:rsid w:val="00220008"/>
    <w:rsid w:val="002207F8"/>
    <w:rsid w:val="00220827"/>
    <w:rsid w:val="00220D0C"/>
    <w:rsid w:val="00220D0D"/>
    <w:rsid w:val="00220D5B"/>
    <w:rsid w:val="00221007"/>
    <w:rsid w:val="00221486"/>
    <w:rsid w:val="00221639"/>
    <w:rsid w:val="002218E4"/>
    <w:rsid w:val="00221989"/>
    <w:rsid w:val="00221C86"/>
    <w:rsid w:val="00221E84"/>
    <w:rsid w:val="0022252C"/>
    <w:rsid w:val="00222837"/>
    <w:rsid w:val="00222D95"/>
    <w:rsid w:val="0022343C"/>
    <w:rsid w:val="00223D1C"/>
    <w:rsid w:val="002242BB"/>
    <w:rsid w:val="00224429"/>
    <w:rsid w:val="00224A3C"/>
    <w:rsid w:val="00224D88"/>
    <w:rsid w:val="00224E9B"/>
    <w:rsid w:val="002251E3"/>
    <w:rsid w:val="00225999"/>
    <w:rsid w:val="002259BE"/>
    <w:rsid w:val="002259F9"/>
    <w:rsid w:val="002266D5"/>
    <w:rsid w:val="002269AB"/>
    <w:rsid w:val="00226D5F"/>
    <w:rsid w:val="00227113"/>
    <w:rsid w:val="00227574"/>
    <w:rsid w:val="00227D54"/>
    <w:rsid w:val="00227EC9"/>
    <w:rsid w:val="00230BEC"/>
    <w:rsid w:val="00230EB7"/>
    <w:rsid w:val="002315DE"/>
    <w:rsid w:val="00231B0D"/>
    <w:rsid w:val="00231B52"/>
    <w:rsid w:val="002325C8"/>
    <w:rsid w:val="00232F25"/>
    <w:rsid w:val="00232F6C"/>
    <w:rsid w:val="00232FC0"/>
    <w:rsid w:val="002333E1"/>
    <w:rsid w:val="00233676"/>
    <w:rsid w:val="00233EAE"/>
    <w:rsid w:val="0023496C"/>
    <w:rsid w:val="00234FFD"/>
    <w:rsid w:val="002353B6"/>
    <w:rsid w:val="002355CD"/>
    <w:rsid w:val="00235955"/>
    <w:rsid w:val="002361CF"/>
    <w:rsid w:val="002361FA"/>
    <w:rsid w:val="002362E6"/>
    <w:rsid w:val="00236C6E"/>
    <w:rsid w:val="00236DA2"/>
    <w:rsid w:val="00240282"/>
    <w:rsid w:val="002402ED"/>
    <w:rsid w:val="002406BF"/>
    <w:rsid w:val="00241A2A"/>
    <w:rsid w:val="00241C91"/>
    <w:rsid w:val="00242369"/>
    <w:rsid w:val="002427EE"/>
    <w:rsid w:val="002431DE"/>
    <w:rsid w:val="00243D87"/>
    <w:rsid w:val="002442EB"/>
    <w:rsid w:val="002445FA"/>
    <w:rsid w:val="00244C91"/>
    <w:rsid w:val="00244D8F"/>
    <w:rsid w:val="0024551E"/>
    <w:rsid w:val="00245BF1"/>
    <w:rsid w:val="00245C7A"/>
    <w:rsid w:val="0024663C"/>
    <w:rsid w:val="00246A43"/>
    <w:rsid w:val="00246C40"/>
    <w:rsid w:val="0024714E"/>
    <w:rsid w:val="00247400"/>
    <w:rsid w:val="00247430"/>
    <w:rsid w:val="002475C5"/>
    <w:rsid w:val="0024783F"/>
    <w:rsid w:val="00247B1A"/>
    <w:rsid w:val="00250666"/>
    <w:rsid w:val="0025070E"/>
    <w:rsid w:val="00250DE7"/>
    <w:rsid w:val="002516F5"/>
    <w:rsid w:val="00251ED3"/>
    <w:rsid w:val="00252063"/>
    <w:rsid w:val="0025263A"/>
    <w:rsid w:val="002526D2"/>
    <w:rsid w:val="00253316"/>
    <w:rsid w:val="00253A8A"/>
    <w:rsid w:val="00253CEF"/>
    <w:rsid w:val="00254070"/>
    <w:rsid w:val="002542AF"/>
    <w:rsid w:val="002546EE"/>
    <w:rsid w:val="00254797"/>
    <w:rsid w:val="0025492C"/>
    <w:rsid w:val="002550B8"/>
    <w:rsid w:val="002551D9"/>
    <w:rsid w:val="00255623"/>
    <w:rsid w:val="002558D9"/>
    <w:rsid w:val="00255C8C"/>
    <w:rsid w:val="002561FD"/>
    <w:rsid w:val="00256498"/>
    <w:rsid w:val="002565C3"/>
    <w:rsid w:val="0025665C"/>
    <w:rsid w:val="00256D01"/>
    <w:rsid w:val="0025727F"/>
    <w:rsid w:val="002577F3"/>
    <w:rsid w:val="00257F3A"/>
    <w:rsid w:val="00257F4E"/>
    <w:rsid w:val="00260442"/>
    <w:rsid w:val="00260DBF"/>
    <w:rsid w:val="002610BB"/>
    <w:rsid w:val="0026136D"/>
    <w:rsid w:val="0026178C"/>
    <w:rsid w:val="002623DB"/>
    <w:rsid w:val="0026290C"/>
    <w:rsid w:val="00262934"/>
    <w:rsid w:val="002632A1"/>
    <w:rsid w:val="0026355F"/>
    <w:rsid w:val="00263D75"/>
    <w:rsid w:val="00264231"/>
    <w:rsid w:val="002643BC"/>
    <w:rsid w:val="002644A3"/>
    <w:rsid w:val="0026455D"/>
    <w:rsid w:val="002645F9"/>
    <w:rsid w:val="00264AB2"/>
    <w:rsid w:val="00265335"/>
    <w:rsid w:val="00265538"/>
    <w:rsid w:val="002658E9"/>
    <w:rsid w:val="00265CA2"/>
    <w:rsid w:val="00265EFB"/>
    <w:rsid w:val="0026615E"/>
    <w:rsid w:val="00266181"/>
    <w:rsid w:val="002664EC"/>
    <w:rsid w:val="002670C5"/>
    <w:rsid w:val="00267454"/>
    <w:rsid w:val="00267EDB"/>
    <w:rsid w:val="002700A8"/>
    <w:rsid w:val="002700D4"/>
    <w:rsid w:val="002704A6"/>
    <w:rsid w:val="0027072F"/>
    <w:rsid w:val="002708A0"/>
    <w:rsid w:val="00270924"/>
    <w:rsid w:val="00270EC8"/>
    <w:rsid w:val="00270EEA"/>
    <w:rsid w:val="00272106"/>
    <w:rsid w:val="002721DA"/>
    <w:rsid w:val="00272B3E"/>
    <w:rsid w:val="00272F3E"/>
    <w:rsid w:val="00273087"/>
    <w:rsid w:val="0027483B"/>
    <w:rsid w:val="00274F33"/>
    <w:rsid w:val="0027509C"/>
    <w:rsid w:val="0027560D"/>
    <w:rsid w:val="002757E6"/>
    <w:rsid w:val="0027583A"/>
    <w:rsid w:val="00275E5B"/>
    <w:rsid w:val="00275F47"/>
    <w:rsid w:val="0027675E"/>
    <w:rsid w:val="00277536"/>
    <w:rsid w:val="00277C07"/>
    <w:rsid w:val="00277CED"/>
    <w:rsid w:val="00277E97"/>
    <w:rsid w:val="00280570"/>
    <w:rsid w:val="002806D5"/>
    <w:rsid w:val="0028183C"/>
    <w:rsid w:val="00282017"/>
    <w:rsid w:val="00282542"/>
    <w:rsid w:val="00282753"/>
    <w:rsid w:val="002828C0"/>
    <w:rsid w:val="0028309B"/>
    <w:rsid w:val="00283752"/>
    <w:rsid w:val="00283A99"/>
    <w:rsid w:val="0028408C"/>
    <w:rsid w:val="002840C4"/>
    <w:rsid w:val="0028412F"/>
    <w:rsid w:val="0028438A"/>
    <w:rsid w:val="0028490B"/>
    <w:rsid w:val="00284EEA"/>
    <w:rsid w:val="002856DB"/>
    <w:rsid w:val="00285A41"/>
    <w:rsid w:val="00285AC3"/>
    <w:rsid w:val="002860D0"/>
    <w:rsid w:val="002864C7"/>
    <w:rsid w:val="00286516"/>
    <w:rsid w:val="002908A9"/>
    <w:rsid w:val="00290987"/>
    <w:rsid w:val="00290A6A"/>
    <w:rsid w:val="00291551"/>
    <w:rsid w:val="00291862"/>
    <w:rsid w:val="00291899"/>
    <w:rsid w:val="00292587"/>
    <w:rsid w:val="00293845"/>
    <w:rsid w:val="00293FCD"/>
    <w:rsid w:val="002940DA"/>
    <w:rsid w:val="00294422"/>
    <w:rsid w:val="002955D6"/>
    <w:rsid w:val="00295B8D"/>
    <w:rsid w:val="00295C9C"/>
    <w:rsid w:val="00295CD5"/>
    <w:rsid w:val="00296510"/>
    <w:rsid w:val="0029656E"/>
    <w:rsid w:val="002972A0"/>
    <w:rsid w:val="00297646"/>
    <w:rsid w:val="002A0B04"/>
    <w:rsid w:val="002A133A"/>
    <w:rsid w:val="002A1D8F"/>
    <w:rsid w:val="002A1E71"/>
    <w:rsid w:val="002A1F56"/>
    <w:rsid w:val="002A1FAD"/>
    <w:rsid w:val="002A2ACD"/>
    <w:rsid w:val="002A326D"/>
    <w:rsid w:val="002A32BD"/>
    <w:rsid w:val="002A3CD9"/>
    <w:rsid w:val="002A3DCB"/>
    <w:rsid w:val="002A47EA"/>
    <w:rsid w:val="002A4A0C"/>
    <w:rsid w:val="002A4E5B"/>
    <w:rsid w:val="002A581C"/>
    <w:rsid w:val="002A58B2"/>
    <w:rsid w:val="002A59AC"/>
    <w:rsid w:val="002A5E28"/>
    <w:rsid w:val="002A5F92"/>
    <w:rsid w:val="002A6338"/>
    <w:rsid w:val="002A66AF"/>
    <w:rsid w:val="002A67CB"/>
    <w:rsid w:val="002A6A35"/>
    <w:rsid w:val="002A7322"/>
    <w:rsid w:val="002A733C"/>
    <w:rsid w:val="002A750C"/>
    <w:rsid w:val="002A7CE4"/>
    <w:rsid w:val="002A7D93"/>
    <w:rsid w:val="002B08A7"/>
    <w:rsid w:val="002B0BCB"/>
    <w:rsid w:val="002B14E1"/>
    <w:rsid w:val="002B16B7"/>
    <w:rsid w:val="002B221A"/>
    <w:rsid w:val="002B25B0"/>
    <w:rsid w:val="002B2FA8"/>
    <w:rsid w:val="002B32D9"/>
    <w:rsid w:val="002B4241"/>
    <w:rsid w:val="002B46B7"/>
    <w:rsid w:val="002B46C3"/>
    <w:rsid w:val="002B4704"/>
    <w:rsid w:val="002B49ED"/>
    <w:rsid w:val="002B52A5"/>
    <w:rsid w:val="002B5441"/>
    <w:rsid w:val="002B5A3A"/>
    <w:rsid w:val="002B5AD1"/>
    <w:rsid w:val="002B5C42"/>
    <w:rsid w:val="002B5C6B"/>
    <w:rsid w:val="002B69A6"/>
    <w:rsid w:val="002B6A1F"/>
    <w:rsid w:val="002B6EB6"/>
    <w:rsid w:val="002B7595"/>
    <w:rsid w:val="002B770D"/>
    <w:rsid w:val="002C02FA"/>
    <w:rsid w:val="002C0F20"/>
    <w:rsid w:val="002C121D"/>
    <w:rsid w:val="002C13A4"/>
    <w:rsid w:val="002C1DA3"/>
    <w:rsid w:val="002C1DD4"/>
    <w:rsid w:val="002C2034"/>
    <w:rsid w:val="002C2130"/>
    <w:rsid w:val="002C25F9"/>
    <w:rsid w:val="002C2879"/>
    <w:rsid w:val="002C2883"/>
    <w:rsid w:val="002C2A20"/>
    <w:rsid w:val="002C2F41"/>
    <w:rsid w:val="002C3257"/>
    <w:rsid w:val="002C36D9"/>
    <w:rsid w:val="002C3AEA"/>
    <w:rsid w:val="002C457E"/>
    <w:rsid w:val="002C4695"/>
    <w:rsid w:val="002C46F1"/>
    <w:rsid w:val="002C4B5A"/>
    <w:rsid w:val="002C5159"/>
    <w:rsid w:val="002C515D"/>
    <w:rsid w:val="002C5791"/>
    <w:rsid w:val="002C63EC"/>
    <w:rsid w:val="002C6B09"/>
    <w:rsid w:val="002C6C06"/>
    <w:rsid w:val="002C6D7B"/>
    <w:rsid w:val="002C6E1E"/>
    <w:rsid w:val="002C7A75"/>
    <w:rsid w:val="002C7F26"/>
    <w:rsid w:val="002D0A2F"/>
    <w:rsid w:val="002D0B3E"/>
    <w:rsid w:val="002D0E65"/>
    <w:rsid w:val="002D1C96"/>
    <w:rsid w:val="002D2227"/>
    <w:rsid w:val="002D2401"/>
    <w:rsid w:val="002D28E5"/>
    <w:rsid w:val="002D2F69"/>
    <w:rsid w:val="002D35F0"/>
    <w:rsid w:val="002D3A29"/>
    <w:rsid w:val="002D4269"/>
    <w:rsid w:val="002D4321"/>
    <w:rsid w:val="002D439A"/>
    <w:rsid w:val="002D439C"/>
    <w:rsid w:val="002D4FDF"/>
    <w:rsid w:val="002D52D6"/>
    <w:rsid w:val="002D54F2"/>
    <w:rsid w:val="002D5667"/>
    <w:rsid w:val="002D5817"/>
    <w:rsid w:val="002D5B85"/>
    <w:rsid w:val="002D6E3F"/>
    <w:rsid w:val="002D7273"/>
    <w:rsid w:val="002D7394"/>
    <w:rsid w:val="002D73EA"/>
    <w:rsid w:val="002D7BAD"/>
    <w:rsid w:val="002E05E8"/>
    <w:rsid w:val="002E162A"/>
    <w:rsid w:val="002E1BD9"/>
    <w:rsid w:val="002E1C10"/>
    <w:rsid w:val="002E23B4"/>
    <w:rsid w:val="002E315D"/>
    <w:rsid w:val="002E3250"/>
    <w:rsid w:val="002E3BF0"/>
    <w:rsid w:val="002E3EF4"/>
    <w:rsid w:val="002E3FE8"/>
    <w:rsid w:val="002E409A"/>
    <w:rsid w:val="002E4370"/>
    <w:rsid w:val="002E48EE"/>
    <w:rsid w:val="002E4A83"/>
    <w:rsid w:val="002E4D2E"/>
    <w:rsid w:val="002E4D66"/>
    <w:rsid w:val="002E4DF8"/>
    <w:rsid w:val="002E52CA"/>
    <w:rsid w:val="002E5522"/>
    <w:rsid w:val="002E59E0"/>
    <w:rsid w:val="002E5B93"/>
    <w:rsid w:val="002E6050"/>
    <w:rsid w:val="002E61D7"/>
    <w:rsid w:val="002E6BB1"/>
    <w:rsid w:val="002E6E32"/>
    <w:rsid w:val="002E745A"/>
    <w:rsid w:val="002E79F6"/>
    <w:rsid w:val="002E7C78"/>
    <w:rsid w:val="002E7DC4"/>
    <w:rsid w:val="002E7FC7"/>
    <w:rsid w:val="002F0BA6"/>
    <w:rsid w:val="002F161A"/>
    <w:rsid w:val="002F1E5C"/>
    <w:rsid w:val="002F2008"/>
    <w:rsid w:val="002F212C"/>
    <w:rsid w:val="002F2426"/>
    <w:rsid w:val="002F288F"/>
    <w:rsid w:val="002F2B32"/>
    <w:rsid w:val="002F2D43"/>
    <w:rsid w:val="002F2EAD"/>
    <w:rsid w:val="002F3487"/>
    <w:rsid w:val="002F35AA"/>
    <w:rsid w:val="002F3A7D"/>
    <w:rsid w:val="002F3FDB"/>
    <w:rsid w:val="002F40BF"/>
    <w:rsid w:val="002F4175"/>
    <w:rsid w:val="002F43B2"/>
    <w:rsid w:val="002F4411"/>
    <w:rsid w:val="002F4C35"/>
    <w:rsid w:val="002F4D7D"/>
    <w:rsid w:val="002F5092"/>
    <w:rsid w:val="002F5708"/>
    <w:rsid w:val="002F5FEF"/>
    <w:rsid w:val="002F602A"/>
    <w:rsid w:val="002F60EC"/>
    <w:rsid w:val="002F61D3"/>
    <w:rsid w:val="002F76FF"/>
    <w:rsid w:val="002F7956"/>
    <w:rsid w:val="002F7AB7"/>
    <w:rsid w:val="00300012"/>
    <w:rsid w:val="00300AC5"/>
    <w:rsid w:val="003011B3"/>
    <w:rsid w:val="003012F8"/>
    <w:rsid w:val="003013F9"/>
    <w:rsid w:val="00301AAD"/>
    <w:rsid w:val="00301B9D"/>
    <w:rsid w:val="00301BF4"/>
    <w:rsid w:val="00301C2F"/>
    <w:rsid w:val="00302112"/>
    <w:rsid w:val="00302999"/>
    <w:rsid w:val="00302D2B"/>
    <w:rsid w:val="00303164"/>
    <w:rsid w:val="003034FB"/>
    <w:rsid w:val="003036D3"/>
    <w:rsid w:val="00303B12"/>
    <w:rsid w:val="00304C5C"/>
    <w:rsid w:val="0030506D"/>
    <w:rsid w:val="003051F7"/>
    <w:rsid w:val="00305A2E"/>
    <w:rsid w:val="003068DE"/>
    <w:rsid w:val="003069CF"/>
    <w:rsid w:val="003073D0"/>
    <w:rsid w:val="00307B4E"/>
    <w:rsid w:val="00307BD2"/>
    <w:rsid w:val="00310219"/>
    <w:rsid w:val="0031050E"/>
    <w:rsid w:val="00310747"/>
    <w:rsid w:val="00310A6F"/>
    <w:rsid w:val="00310C00"/>
    <w:rsid w:val="00310CED"/>
    <w:rsid w:val="00310F6C"/>
    <w:rsid w:val="00311996"/>
    <w:rsid w:val="00311E5B"/>
    <w:rsid w:val="00311FC6"/>
    <w:rsid w:val="00311FE5"/>
    <w:rsid w:val="003120E7"/>
    <w:rsid w:val="0031289F"/>
    <w:rsid w:val="00312B5C"/>
    <w:rsid w:val="00313322"/>
    <w:rsid w:val="00313543"/>
    <w:rsid w:val="00313BC8"/>
    <w:rsid w:val="00313DD7"/>
    <w:rsid w:val="0031454A"/>
    <w:rsid w:val="0031469F"/>
    <w:rsid w:val="003147DF"/>
    <w:rsid w:val="003149B9"/>
    <w:rsid w:val="00314A3D"/>
    <w:rsid w:val="00315288"/>
    <w:rsid w:val="00315A5B"/>
    <w:rsid w:val="00315B41"/>
    <w:rsid w:val="003162B0"/>
    <w:rsid w:val="00316666"/>
    <w:rsid w:val="00316C5C"/>
    <w:rsid w:val="0031713D"/>
    <w:rsid w:val="003175BD"/>
    <w:rsid w:val="003178AD"/>
    <w:rsid w:val="00317A2E"/>
    <w:rsid w:val="00317B00"/>
    <w:rsid w:val="0032006D"/>
    <w:rsid w:val="00320579"/>
    <w:rsid w:val="00320824"/>
    <w:rsid w:val="00320B90"/>
    <w:rsid w:val="00320D4C"/>
    <w:rsid w:val="00321244"/>
    <w:rsid w:val="003212C2"/>
    <w:rsid w:val="003218B0"/>
    <w:rsid w:val="00321C94"/>
    <w:rsid w:val="00322554"/>
    <w:rsid w:val="003225FD"/>
    <w:rsid w:val="0032267A"/>
    <w:rsid w:val="00322ECE"/>
    <w:rsid w:val="00323572"/>
    <w:rsid w:val="00323BFD"/>
    <w:rsid w:val="00324477"/>
    <w:rsid w:val="00324C5E"/>
    <w:rsid w:val="00324E3C"/>
    <w:rsid w:val="003259EF"/>
    <w:rsid w:val="00325C83"/>
    <w:rsid w:val="00326202"/>
    <w:rsid w:val="00326243"/>
    <w:rsid w:val="003262D3"/>
    <w:rsid w:val="00326481"/>
    <w:rsid w:val="00326B0D"/>
    <w:rsid w:val="00326CD1"/>
    <w:rsid w:val="00326DAA"/>
    <w:rsid w:val="00327089"/>
    <w:rsid w:val="00327203"/>
    <w:rsid w:val="00327DBD"/>
    <w:rsid w:val="0033006A"/>
    <w:rsid w:val="0033018E"/>
    <w:rsid w:val="0033032A"/>
    <w:rsid w:val="0033037D"/>
    <w:rsid w:val="00330B8C"/>
    <w:rsid w:val="0033177F"/>
    <w:rsid w:val="0033178E"/>
    <w:rsid w:val="00331979"/>
    <w:rsid w:val="00331E78"/>
    <w:rsid w:val="00332084"/>
    <w:rsid w:val="00332266"/>
    <w:rsid w:val="003323C3"/>
    <w:rsid w:val="00332650"/>
    <w:rsid w:val="0033270D"/>
    <w:rsid w:val="00332ED4"/>
    <w:rsid w:val="00333AA4"/>
    <w:rsid w:val="00333EBA"/>
    <w:rsid w:val="00334A94"/>
    <w:rsid w:val="00334B8A"/>
    <w:rsid w:val="00335301"/>
    <w:rsid w:val="0033540B"/>
    <w:rsid w:val="003354CE"/>
    <w:rsid w:val="00335637"/>
    <w:rsid w:val="00335A80"/>
    <w:rsid w:val="00335B79"/>
    <w:rsid w:val="00335BBC"/>
    <w:rsid w:val="00336441"/>
    <w:rsid w:val="00336A16"/>
    <w:rsid w:val="00336AD3"/>
    <w:rsid w:val="00336BBB"/>
    <w:rsid w:val="00336DAF"/>
    <w:rsid w:val="00336E5C"/>
    <w:rsid w:val="003371B5"/>
    <w:rsid w:val="00337550"/>
    <w:rsid w:val="003378D1"/>
    <w:rsid w:val="00337A6E"/>
    <w:rsid w:val="00337FB1"/>
    <w:rsid w:val="00340361"/>
    <w:rsid w:val="00340A5C"/>
    <w:rsid w:val="00340B13"/>
    <w:rsid w:val="00340ECD"/>
    <w:rsid w:val="00341A4D"/>
    <w:rsid w:val="0034224B"/>
    <w:rsid w:val="003425C4"/>
    <w:rsid w:val="0034286B"/>
    <w:rsid w:val="003434EC"/>
    <w:rsid w:val="00343674"/>
    <w:rsid w:val="00343ABE"/>
    <w:rsid w:val="00344E08"/>
    <w:rsid w:val="00344E8C"/>
    <w:rsid w:val="00345546"/>
    <w:rsid w:val="00345572"/>
    <w:rsid w:val="003459DF"/>
    <w:rsid w:val="0034606F"/>
    <w:rsid w:val="0034627B"/>
    <w:rsid w:val="0034694C"/>
    <w:rsid w:val="00346E25"/>
    <w:rsid w:val="0034706A"/>
    <w:rsid w:val="003471B1"/>
    <w:rsid w:val="0034724F"/>
    <w:rsid w:val="003478A2"/>
    <w:rsid w:val="00347AC1"/>
    <w:rsid w:val="00347B39"/>
    <w:rsid w:val="00347FA6"/>
    <w:rsid w:val="00350178"/>
    <w:rsid w:val="00350314"/>
    <w:rsid w:val="003503D9"/>
    <w:rsid w:val="003506F1"/>
    <w:rsid w:val="00350987"/>
    <w:rsid w:val="0035157A"/>
    <w:rsid w:val="00351A8D"/>
    <w:rsid w:val="00351D1C"/>
    <w:rsid w:val="00351D89"/>
    <w:rsid w:val="003520EE"/>
    <w:rsid w:val="003529D5"/>
    <w:rsid w:val="00352F79"/>
    <w:rsid w:val="00353BF7"/>
    <w:rsid w:val="00353E7B"/>
    <w:rsid w:val="003540CF"/>
    <w:rsid w:val="003543BA"/>
    <w:rsid w:val="00354574"/>
    <w:rsid w:val="0035484E"/>
    <w:rsid w:val="00355189"/>
    <w:rsid w:val="003554BF"/>
    <w:rsid w:val="00355700"/>
    <w:rsid w:val="00356130"/>
    <w:rsid w:val="003562A6"/>
    <w:rsid w:val="003573A6"/>
    <w:rsid w:val="00357865"/>
    <w:rsid w:val="00361100"/>
    <w:rsid w:val="00361692"/>
    <w:rsid w:val="00361B53"/>
    <w:rsid w:val="00361C69"/>
    <w:rsid w:val="00361D8E"/>
    <w:rsid w:val="003620BB"/>
    <w:rsid w:val="00362A81"/>
    <w:rsid w:val="00362E8F"/>
    <w:rsid w:val="00362F12"/>
    <w:rsid w:val="003634D3"/>
    <w:rsid w:val="003647BC"/>
    <w:rsid w:val="00364C6D"/>
    <w:rsid w:val="003655B8"/>
    <w:rsid w:val="003659E4"/>
    <w:rsid w:val="00365BEF"/>
    <w:rsid w:val="00365E36"/>
    <w:rsid w:val="00366372"/>
    <w:rsid w:val="003667C4"/>
    <w:rsid w:val="0036681B"/>
    <w:rsid w:val="00366D66"/>
    <w:rsid w:val="00366E77"/>
    <w:rsid w:val="00366F10"/>
    <w:rsid w:val="00366F7E"/>
    <w:rsid w:val="00367148"/>
    <w:rsid w:val="00367184"/>
    <w:rsid w:val="00367DE4"/>
    <w:rsid w:val="00367F23"/>
    <w:rsid w:val="0037062F"/>
    <w:rsid w:val="003706A2"/>
    <w:rsid w:val="0037090A"/>
    <w:rsid w:val="00370C67"/>
    <w:rsid w:val="00371321"/>
    <w:rsid w:val="00371412"/>
    <w:rsid w:val="00371B11"/>
    <w:rsid w:val="0037240A"/>
    <w:rsid w:val="0037265E"/>
    <w:rsid w:val="00372AA2"/>
    <w:rsid w:val="00372ECB"/>
    <w:rsid w:val="0037328A"/>
    <w:rsid w:val="003732A3"/>
    <w:rsid w:val="003739BB"/>
    <w:rsid w:val="00373AF6"/>
    <w:rsid w:val="00373B32"/>
    <w:rsid w:val="00373C23"/>
    <w:rsid w:val="00373E14"/>
    <w:rsid w:val="003744F6"/>
    <w:rsid w:val="003745AF"/>
    <w:rsid w:val="0037469C"/>
    <w:rsid w:val="003748A9"/>
    <w:rsid w:val="003749E3"/>
    <w:rsid w:val="00375C6A"/>
    <w:rsid w:val="00375C6C"/>
    <w:rsid w:val="00376173"/>
    <w:rsid w:val="003766E6"/>
    <w:rsid w:val="00376900"/>
    <w:rsid w:val="003775F5"/>
    <w:rsid w:val="00377BA7"/>
    <w:rsid w:val="00377E8A"/>
    <w:rsid w:val="00380A73"/>
    <w:rsid w:val="00380CCE"/>
    <w:rsid w:val="003810D2"/>
    <w:rsid w:val="00381217"/>
    <w:rsid w:val="003813E6"/>
    <w:rsid w:val="00381B25"/>
    <w:rsid w:val="00381BCC"/>
    <w:rsid w:val="00381E3B"/>
    <w:rsid w:val="0038205D"/>
    <w:rsid w:val="003823CF"/>
    <w:rsid w:val="003823D5"/>
    <w:rsid w:val="003824C3"/>
    <w:rsid w:val="00382871"/>
    <w:rsid w:val="00382C63"/>
    <w:rsid w:val="00382DED"/>
    <w:rsid w:val="00382EF6"/>
    <w:rsid w:val="00383A42"/>
    <w:rsid w:val="0038418B"/>
    <w:rsid w:val="0038423C"/>
    <w:rsid w:val="003843EF"/>
    <w:rsid w:val="003847BD"/>
    <w:rsid w:val="00384E36"/>
    <w:rsid w:val="0038511C"/>
    <w:rsid w:val="0038537B"/>
    <w:rsid w:val="00385397"/>
    <w:rsid w:val="0038576A"/>
    <w:rsid w:val="00386320"/>
    <w:rsid w:val="003867E0"/>
    <w:rsid w:val="00386D6A"/>
    <w:rsid w:val="00386DD9"/>
    <w:rsid w:val="00386E46"/>
    <w:rsid w:val="00387082"/>
    <w:rsid w:val="0038712D"/>
    <w:rsid w:val="003874BC"/>
    <w:rsid w:val="003903E7"/>
    <w:rsid w:val="00391346"/>
    <w:rsid w:val="003917D1"/>
    <w:rsid w:val="00391849"/>
    <w:rsid w:val="003919E4"/>
    <w:rsid w:val="0039227D"/>
    <w:rsid w:val="00392416"/>
    <w:rsid w:val="00392AEF"/>
    <w:rsid w:val="00392F92"/>
    <w:rsid w:val="0039333C"/>
    <w:rsid w:val="0039391B"/>
    <w:rsid w:val="00393A3D"/>
    <w:rsid w:val="00393F10"/>
    <w:rsid w:val="00393F74"/>
    <w:rsid w:val="00393FCE"/>
    <w:rsid w:val="0039408D"/>
    <w:rsid w:val="003944CF"/>
    <w:rsid w:val="00394765"/>
    <w:rsid w:val="00395070"/>
    <w:rsid w:val="0039526F"/>
    <w:rsid w:val="00395EDE"/>
    <w:rsid w:val="003962A3"/>
    <w:rsid w:val="00396856"/>
    <w:rsid w:val="00396C63"/>
    <w:rsid w:val="00397131"/>
    <w:rsid w:val="00397267"/>
    <w:rsid w:val="003974A3"/>
    <w:rsid w:val="00397679"/>
    <w:rsid w:val="00397E8A"/>
    <w:rsid w:val="00397FFB"/>
    <w:rsid w:val="003A0329"/>
    <w:rsid w:val="003A0630"/>
    <w:rsid w:val="003A088F"/>
    <w:rsid w:val="003A0EE6"/>
    <w:rsid w:val="003A1270"/>
    <w:rsid w:val="003A14D2"/>
    <w:rsid w:val="003A1933"/>
    <w:rsid w:val="003A1BF1"/>
    <w:rsid w:val="003A1EF2"/>
    <w:rsid w:val="003A307A"/>
    <w:rsid w:val="003A383B"/>
    <w:rsid w:val="003A42B8"/>
    <w:rsid w:val="003A43B7"/>
    <w:rsid w:val="003A44F0"/>
    <w:rsid w:val="003A44FA"/>
    <w:rsid w:val="003A47EC"/>
    <w:rsid w:val="003A5029"/>
    <w:rsid w:val="003A5903"/>
    <w:rsid w:val="003A611A"/>
    <w:rsid w:val="003A7372"/>
    <w:rsid w:val="003A77B0"/>
    <w:rsid w:val="003A7C3F"/>
    <w:rsid w:val="003B0541"/>
    <w:rsid w:val="003B06EC"/>
    <w:rsid w:val="003B06F0"/>
    <w:rsid w:val="003B09A7"/>
    <w:rsid w:val="003B0E27"/>
    <w:rsid w:val="003B136D"/>
    <w:rsid w:val="003B247D"/>
    <w:rsid w:val="003B275C"/>
    <w:rsid w:val="003B2AA1"/>
    <w:rsid w:val="003B2CA6"/>
    <w:rsid w:val="003B2F47"/>
    <w:rsid w:val="003B3815"/>
    <w:rsid w:val="003B3ECC"/>
    <w:rsid w:val="003B3F5A"/>
    <w:rsid w:val="003B415C"/>
    <w:rsid w:val="003B4BD4"/>
    <w:rsid w:val="003B53B4"/>
    <w:rsid w:val="003B5705"/>
    <w:rsid w:val="003B58F2"/>
    <w:rsid w:val="003B5C93"/>
    <w:rsid w:val="003B5E46"/>
    <w:rsid w:val="003B5F1D"/>
    <w:rsid w:val="003B6145"/>
    <w:rsid w:val="003B6451"/>
    <w:rsid w:val="003B6884"/>
    <w:rsid w:val="003B6D27"/>
    <w:rsid w:val="003B7309"/>
    <w:rsid w:val="003B76B2"/>
    <w:rsid w:val="003B7B3A"/>
    <w:rsid w:val="003C0333"/>
    <w:rsid w:val="003C070B"/>
    <w:rsid w:val="003C0DEF"/>
    <w:rsid w:val="003C0F25"/>
    <w:rsid w:val="003C17BF"/>
    <w:rsid w:val="003C1CEE"/>
    <w:rsid w:val="003C229D"/>
    <w:rsid w:val="003C2633"/>
    <w:rsid w:val="003C2682"/>
    <w:rsid w:val="003C2759"/>
    <w:rsid w:val="003C2F47"/>
    <w:rsid w:val="003C3329"/>
    <w:rsid w:val="003C3758"/>
    <w:rsid w:val="003C3E1A"/>
    <w:rsid w:val="003C3EAB"/>
    <w:rsid w:val="003C41D7"/>
    <w:rsid w:val="003C448E"/>
    <w:rsid w:val="003C4B07"/>
    <w:rsid w:val="003C520A"/>
    <w:rsid w:val="003C5752"/>
    <w:rsid w:val="003C5DE8"/>
    <w:rsid w:val="003C755A"/>
    <w:rsid w:val="003C7971"/>
    <w:rsid w:val="003C7DB4"/>
    <w:rsid w:val="003C7E63"/>
    <w:rsid w:val="003C7F61"/>
    <w:rsid w:val="003D009C"/>
    <w:rsid w:val="003D03C7"/>
    <w:rsid w:val="003D04FD"/>
    <w:rsid w:val="003D058D"/>
    <w:rsid w:val="003D06D3"/>
    <w:rsid w:val="003D175C"/>
    <w:rsid w:val="003D1C43"/>
    <w:rsid w:val="003D1CB8"/>
    <w:rsid w:val="003D23CC"/>
    <w:rsid w:val="003D3406"/>
    <w:rsid w:val="003D3DFA"/>
    <w:rsid w:val="003D40BC"/>
    <w:rsid w:val="003D4485"/>
    <w:rsid w:val="003D4BE5"/>
    <w:rsid w:val="003D4E66"/>
    <w:rsid w:val="003D54BF"/>
    <w:rsid w:val="003D573C"/>
    <w:rsid w:val="003D58D2"/>
    <w:rsid w:val="003D5C1B"/>
    <w:rsid w:val="003D5D05"/>
    <w:rsid w:val="003D5F50"/>
    <w:rsid w:val="003D6182"/>
    <w:rsid w:val="003D6ACE"/>
    <w:rsid w:val="003D7B66"/>
    <w:rsid w:val="003D7BFC"/>
    <w:rsid w:val="003D7CD1"/>
    <w:rsid w:val="003D7DFA"/>
    <w:rsid w:val="003E17DD"/>
    <w:rsid w:val="003E1AAD"/>
    <w:rsid w:val="003E1B25"/>
    <w:rsid w:val="003E20E8"/>
    <w:rsid w:val="003E2841"/>
    <w:rsid w:val="003E2A73"/>
    <w:rsid w:val="003E30BD"/>
    <w:rsid w:val="003E31CF"/>
    <w:rsid w:val="003E33B7"/>
    <w:rsid w:val="003E3A3D"/>
    <w:rsid w:val="003E4ABB"/>
    <w:rsid w:val="003E4E5E"/>
    <w:rsid w:val="003E5949"/>
    <w:rsid w:val="003E599C"/>
    <w:rsid w:val="003E5DA1"/>
    <w:rsid w:val="003E623B"/>
    <w:rsid w:val="003E7088"/>
    <w:rsid w:val="003E7215"/>
    <w:rsid w:val="003F02CA"/>
    <w:rsid w:val="003F14F2"/>
    <w:rsid w:val="003F15C1"/>
    <w:rsid w:val="003F1683"/>
    <w:rsid w:val="003F2150"/>
    <w:rsid w:val="003F236A"/>
    <w:rsid w:val="003F23AF"/>
    <w:rsid w:val="003F2AC3"/>
    <w:rsid w:val="003F38F3"/>
    <w:rsid w:val="003F3944"/>
    <w:rsid w:val="003F3A93"/>
    <w:rsid w:val="003F3C57"/>
    <w:rsid w:val="003F3F76"/>
    <w:rsid w:val="003F5909"/>
    <w:rsid w:val="003F5D77"/>
    <w:rsid w:val="003F6037"/>
    <w:rsid w:val="003F6570"/>
    <w:rsid w:val="003F6858"/>
    <w:rsid w:val="003F6BAA"/>
    <w:rsid w:val="003F71F4"/>
    <w:rsid w:val="003F7522"/>
    <w:rsid w:val="003F787E"/>
    <w:rsid w:val="003F7AB0"/>
    <w:rsid w:val="003F7C46"/>
    <w:rsid w:val="003F7EFC"/>
    <w:rsid w:val="00400020"/>
    <w:rsid w:val="00400772"/>
    <w:rsid w:val="00400CB6"/>
    <w:rsid w:val="00400CFC"/>
    <w:rsid w:val="00400EAB"/>
    <w:rsid w:val="0040148B"/>
    <w:rsid w:val="00401589"/>
    <w:rsid w:val="00401C2D"/>
    <w:rsid w:val="0040362A"/>
    <w:rsid w:val="00403811"/>
    <w:rsid w:val="00403FB2"/>
    <w:rsid w:val="004044D4"/>
    <w:rsid w:val="00404B96"/>
    <w:rsid w:val="00404DF0"/>
    <w:rsid w:val="00405160"/>
    <w:rsid w:val="004052A6"/>
    <w:rsid w:val="004052CA"/>
    <w:rsid w:val="00405A28"/>
    <w:rsid w:val="00405B49"/>
    <w:rsid w:val="004060B1"/>
    <w:rsid w:val="004064F4"/>
    <w:rsid w:val="00406831"/>
    <w:rsid w:val="004072AB"/>
    <w:rsid w:val="00407E75"/>
    <w:rsid w:val="00410FFB"/>
    <w:rsid w:val="00411A05"/>
    <w:rsid w:val="00411AB9"/>
    <w:rsid w:val="00411B29"/>
    <w:rsid w:val="00411B6D"/>
    <w:rsid w:val="00411E77"/>
    <w:rsid w:val="00411FA3"/>
    <w:rsid w:val="00411FA6"/>
    <w:rsid w:val="004120B2"/>
    <w:rsid w:val="004124CB"/>
    <w:rsid w:val="0041293D"/>
    <w:rsid w:val="00412D2E"/>
    <w:rsid w:val="00413547"/>
    <w:rsid w:val="0041359B"/>
    <w:rsid w:val="00413972"/>
    <w:rsid w:val="00413B91"/>
    <w:rsid w:val="00413BF7"/>
    <w:rsid w:val="0041400E"/>
    <w:rsid w:val="004145BA"/>
    <w:rsid w:val="00414682"/>
    <w:rsid w:val="00414A47"/>
    <w:rsid w:val="0041538F"/>
    <w:rsid w:val="0041559E"/>
    <w:rsid w:val="00415B27"/>
    <w:rsid w:val="0041620D"/>
    <w:rsid w:val="004164DD"/>
    <w:rsid w:val="0041656C"/>
    <w:rsid w:val="004167AD"/>
    <w:rsid w:val="00416DC7"/>
    <w:rsid w:val="00416DC8"/>
    <w:rsid w:val="00417127"/>
    <w:rsid w:val="00417867"/>
    <w:rsid w:val="00417EE0"/>
    <w:rsid w:val="00420017"/>
    <w:rsid w:val="00420318"/>
    <w:rsid w:val="00420AB0"/>
    <w:rsid w:val="00420C3E"/>
    <w:rsid w:val="00421430"/>
    <w:rsid w:val="004214A3"/>
    <w:rsid w:val="0042180C"/>
    <w:rsid w:val="0042191A"/>
    <w:rsid w:val="00422103"/>
    <w:rsid w:val="00422270"/>
    <w:rsid w:val="00422428"/>
    <w:rsid w:val="00422608"/>
    <w:rsid w:val="0042275F"/>
    <w:rsid w:val="0042285D"/>
    <w:rsid w:val="00422A4A"/>
    <w:rsid w:val="00422D44"/>
    <w:rsid w:val="00422EB6"/>
    <w:rsid w:val="00423295"/>
    <w:rsid w:val="004235A7"/>
    <w:rsid w:val="00423636"/>
    <w:rsid w:val="00423972"/>
    <w:rsid w:val="00423B06"/>
    <w:rsid w:val="00423E08"/>
    <w:rsid w:val="004245F1"/>
    <w:rsid w:val="004250E7"/>
    <w:rsid w:val="00425122"/>
    <w:rsid w:val="004252CB"/>
    <w:rsid w:val="0042542A"/>
    <w:rsid w:val="00426471"/>
    <w:rsid w:val="004265FA"/>
    <w:rsid w:val="004268D6"/>
    <w:rsid w:val="004275EF"/>
    <w:rsid w:val="004277B1"/>
    <w:rsid w:val="00427B41"/>
    <w:rsid w:val="00427F4E"/>
    <w:rsid w:val="00430082"/>
    <w:rsid w:val="00430994"/>
    <w:rsid w:val="00430AAB"/>
    <w:rsid w:val="00430CEC"/>
    <w:rsid w:val="004313E0"/>
    <w:rsid w:val="00431436"/>
    <w:rsid w:val="004314BB"/>
    <w:rsid w:val="004315CE"/>
    <w:rsid w:val="00431ED9"/>
    <w:rsid w:val="004325BF"/>
    <w:rsid w:val="00432849"/>
    <w:rsid w:val="00432EA5"/>
    <w:rsid w:val="004332E2"/>
    <w:rsid w:val="0043342D"/>
    <w:rsid w:val="004335DF"/>
    <w:rsid w:val="00433770"/>
    <w:rsid w:val="00433D34"/>
    <w:rsid w:val="00434438"/>
    <w:rsid w:val="004349AC"/>
    <w:rsid w:val="00434C09"/>
    <w:rsid w:val="00434FA7"/>
    <w:rsid w:val="00435038"/>
    <w:rsid w:val="004353C0"/>
    <w:rsid w:val="004356FB"/>
    <w:rsid w:val="00435D6F"/>
    <w:rsid w:val="00436105"/>
    <w:rsid w:val="004361F8"/>
    <w:rsid w:val="0043638C"/>
    <w:rsid w:val="00436AF5"/>
    <w:rsid w:val="00436EFC"/>
    <w:rsid w:val="004376A1"/>
    <w:rsid w:val="0044090E"/>
    <w:rsid w:val="00440E20"/>
    <w:rsid w:val="00441564"/>
    <w:rsid w:val="004418DE"/>
    <w:rsid w:val="00441BAA"/>
    <w:rsid w:val="00441F6F"/>
    <w:rsid w:val="004423C7"/>
    <w:rsid w:val="004427AC"/>
    <w:rsid w:val="004431F2"/>
    <w:rsid w:val="00443447"/>
    <w:rsid w:val="004435C9"/>
    <w:rsid w:val="00443682"/>
    <w:rsid w:val="004438D0"/>
    <w:rsid w:val="00443EAA"/>
    <w:rsid w:val="00443FF6"/>
    <w:rsid w:val="004442A2"/>
    <w:rsid w:val="0044433E"/>
    <w:rsid w:val="00444540"/>
    <w:rsid w:val="0044497B"/>
    <w:rsid w:val="00444CA0"/>
    <w:rsid w:val="0044585B"/>
    <w:rsid w:val="0044634B"/>
    <w:rsid w:val="00446F96"/>
    <w:rsid w:val="00447044"/>
    <w:rsid w:val="0044786B"/>
    <w:rsid w:val="00447B18"/>
    <w:rsid w:val="00447D4D"/>
    <w:rsid w:val="00447F4A"/>
    <w:rsid w:val="004501DF"/>
    <w:rsid w:val="004502BF"/>
    <w:rsid w:val="0045030E"/>
    <w:rsid w:val="004508A1"/>
    <w:rsid w:val="00450A64"/>
    <w:rsid w:val="00450B3D"/>
    <w:rsid w:val="00450C3F"/>
    <w:rsid w:val="00450C9C"/>
    <w:rsid w:val="00450E52"/>
    <w:rsid w:val="0045131C"/>
    <w:rsid w:val="0045260A"/>
    <w:rsid w:val="00452746"/>
    <w:rsid w:val="00452B7B"/>
    <w:rsid w:val="004530BB"/>
    <w:rsid w:val="00453158"/>
    <w:rsid w:val="00453356"/>
    <w:rsid w:val="00453362"/>
    <w:rsid w:val="00453943"/>
    <w:rsid w:val="00453BFC"/>
    <w:rsid w:val="00454110"/>
    <w:rsid w:val="00454349"/>
    <w:rsid w:val="00454367"/>
    <w:rsid w:val="00454714"/>
    <w:rsid w:val="00454C01"/>
    <w:rsid w:val="00455662"/>
    <w:rsid w:val="00455727"/>
    <w:rsid w:val="00455C5A"/>
    <w:rsid w:val="00455CFC"/>
    <w:rsid w:val="004569CA"/>
    <w:rsid w:val="00456DD5"/>
    <w:rsid w:val="004573D8"/>
    <w:rsid w:val="00457594"/>
    <w:rsid w:val="00457A6B"/>
    <w:rsid w:val="004605F6"/>
    <w:rsid w:val="00460F8E"/>
    <w:rsid w:val="00460FDA"/>
    <w:rsid w:val="004614B3"/>
    <w:rsid w:val="00461588"/>
    <w:rsid w:val="00461779"/>
    <w:rsid w:val="004619A6"/>
    <w:rsid w:val="00461C06"/>
    <w:rsid w:val="00461F28"/>
    <w:rsid w:val="00462B43"/>
    <w:rsid w:val="00462DC4"/>
    <w:rsid w:val="00463162"/>
    <w:rsid w:val="004633D1"/>
    <w:rsid w:val="0046388C"/>
    <w:rsid w:val="00463A02"/>
    <w:rsid w:val="00464DE4"/>
    <w:rsid w:val="0046561F"/>
    <w:rsid w:val="00465F22"/>
    <w:rsid w:val="00466210"/>
    <w:rsid w:val="004665A2"/>
    <w:rsid w:val="00466D5B"/>
    <w:rsid w:val="0047008F"/>
    <w:rsid w:val="0047093A"/>
    <w:rsid w:val="00470C13"/>
    <w:rsid w:val="004712F4"/>
    <w:rsid w:val="00471541"/>
    <w:rsid w:val="00471675"/>
    <w:rsid w:val="00472D3A"/>
    <w:rsid w:val="00472DAD"/>
    <w:rsid w:val="004730DD"/>
    <w:rsid w:val="004737A5"/>
    <w:rsid w:val="004738D4"/>
    <w:rsid w:val="00473B29"/>
    <w:rsid w:val="00473DF9"/>
    <w:rsid w:val="0047430A"/>
    <w:rsid w:val="0047431C"/>
    <w:rsid w:val="0047439F"/>
    <w:rsid w:val="004746D8"/>
    <w:rsid w:val="00474768"/>
    <w:rsid w:val="00474C2D"/>
    <w:rsid w:val="004754DF"/>
    <w:rsid w:val="00475655"/>
    <w:rsid w:val="004759F6"/>
    <w:rsid w:val="00475BA2"/>
    <w:rsid w:val="00476CC4"/>
    <w:rsid w:val="00476DE5"/>
    <w:rsid w:val="004772C6"/>
    <w:rsid w:val="004773F6"/>
    <w:rsid w:val="00477512"/>
    <w:rsid w:val="004775EC"/>
    <w:rsid w:val="00477C2A"/>
    <w:rsid w:val="00477C69"/>
    <w:rsid w:val="00477D59"/>
    <w:rsid w:val="00480985"/>
    <w:rsid w:val="00480DF3"/>
    <w:rsid w:val="004811D9"/>
    <w:rsid w:val="00481292"/>
    <w:rsid w:val="00481329"/>
    <w:rsid w:val="004813E2"/>
    <w:rsid w:val="00481878"/>
    <w:rsid w:val="00481B17"/>
    <w:rsid w:val="00481D28"/>
    <w:rsid w:val="004822A0"/>
    <w:rsid w:val="00482BC1"/>
    <w:rsid w:val="00482E33"/>
    <w:rsid w:val="0048317D"/>
    <w:rsid w:val="00483350"/>
    <w:rsid w:val="00484C74"/>
    <w:rsid w:val="004855DD"/>
    <w:rsid w:val="00485697"/>
    <w:rsid w:val="00485749"/>
    <w:rsid w:val="0048592C"/>
    <w:rsid w:val="0048603F"/>
    <w:rsid w:val="00486263"/>
    <w:rsid w:val="00486553"/>
    <w:rsid w:val="00486942"/>
    <w:rsid w:val="00486D5A"/>
    <w:rsid w:val="00486DEC"/>
    <w:rsid w:val="00487608"/>
    <w:rsid w:val="004876DD"/>
    <w:rsid w:val="004877B9"/>
    <w:rsid w:val="00487E42"/>
    <w:rsid w:val="004902F5"/>
    <w:rsid w:val="0049038A"/>
    <w:rsid w:val="004907B2"/>
    <w:rsid w:val="00490A88"/>
    <w:rsid w:val="00490B51"/>
    <w:rsid w:val="00490CCE"/>
    <w:rsid w:val="00490F72"/>
    <w:rsid w:val="00491259"/>
    <w:rsid w:val="004913C1"/>
    <w:rsid w:val="00491670"/>
    <w:rsid w:val="0049181E"/>
    <w:rsid w:val="00491A2F"/>
    <w:rsid w:val="00491D0A"/>
    <w:rsid w:val="00491D2C"/>
    <w:rsid w:val="00491FEB"/>
    <w:rsid w:val="004921B0"/>
    <w:rsid w:val="0049254A"/>
    <w:rsid w:val="00492634"/>
    <w:rsid w:val="004926AC"/>
    <w:rsid w:val="0049286A"/>
    <w:rsid w:val="00492E72"/>
    <w:rsid w:val="00493258"/>
    <w:rsid w:val="004936AE"/>
    <w:rsid w:val="0049395C"/>
    <w:rsid w:val="00493D0B"/>
    <w:rsid w:val="00494216"/>
    <w:rsid w:val="004943A0"/>
    <w:rsid w:val="004943C5"/>
    <w:rsid w:val="00494B2F"/>
    <w:rsid w:val="00494F96"/>
    <w:rsid w:val="0049522A"/>
    <w:rsid w:val="00495230"/>
    <w:rsid w:val="00495A00"/>
    <w:rsid w:val="00495A2C"/>
    <w:rsid w:val="00496889"/>
    <w:rsid w:val="00496E3F"/>
    <w:rsid w:val="0049712D"/>
    <w:rsid w:val="00497348"/>
    <w:rsid w:val="0049760F"/>
    <w:rsid w:val="004976F2"/>
    <w:rsid w:val="00497739"/>
    <w:rsid w:val="00497810"/>
    <w:rsid w:val="00497B8B"/>
    <w:rsid w:val="004A09BB"/>
    <w:rsid w:val="004A0C19"/>
    <w:rsid w:val="004A0E57"/>
    <w:rsid w:val="004A1255"/>
    <w:rsid w:val="004A13BC"/>
    <w:rsid w:val="004A1719"/>
    <w:rsid w:val="004A2596"/>
    <w:rsid w:val="004A3A77"/>
    <w:rsid w:val="004A455A"/>
    <w:rsid w:val="004A4E3E"/>
    <w:rsid w:val="004A5318"/>
    <w:rsid w:val="004A58A0"/>
    <w:rsid w:val="004A5B5F"/>
    <w:rsid w:val="004A5C2B"/>
    <w:rsid w:val="004A5FBE"/>
    <w:rsid w:val="004A60C6"/>
    <w:rsid w:val="004A6404"/>
    <w:rsid w:val="004A667C"/>
    <w:rsid w:val="004A6C6E"/>
    <w:rsid w:val="004A6E52"/>
    <w:rsid w:val="004A74E1"/>
    <w:rsid w:val="004A766A"/>
    <w:rsid w:val="004A7B0B"/>
    <w:rsid w:val="004A7E50"/>
    <w:rsid w:val="004A7FDA"/>
    <w:rsid w:val="004B03EB"/>
    <w:rsid w:val="004B10B2"/>
    <w:rsid w:val="004B160B"/>
    <w:rsid w:val="004B1C0D"/>
    <w:rsid w:val="004B1F77"/>
    <w:rsid w:val="004B1FDA"/>
    <w:rsid w:val="004B21F6"/>
    <w:rsid w:val="004B2521"/>
    <w:rsid w:val="004B2DF8"/>
    <w:rsid w:val="004B3952"/>
    <w:rsid w:val="004B3B69"/>
    <w:rsid w:val="004B4B2E"/>
    <w:rsid w:val="004B5C35"/>
    <w:rsid w:val="004B63F5"/>
    <w:rsid w:val="004B6998"/>
    <w:rsid w:val="004B73A9"/>
    <w:rsid w:val="004B75A1"/>
    <w:rsid w:val="004B7B40"/>
    <w:rsid w:val="004C077A"/>
    <w:rsid w:val="004C0B33"/>
    <w:rsid w:val="004C0C49"/>
    <w:rsid w:val="004C0D99"/>
    <w:rsid w:val="004C119D"/>
    <w:rsid w:val="004C1238"/>
    <w:rsid w:val="004C14B3"/>
    <w:rsid w:val="004C1680"/>
    <w:rsid w:val="004C171E"/>
    <w:rsid w:val="004C19D3"/>
    <w:rsid w:val="004C1C5D"/>
    <w:rsid w:val="004C21F4"/>
    <w:rsid w:val="004C2969"/>
    <w:rsid w:val="004C2D52"/>
    <w:rsid w:val="004C2DFE"/>
    <w:rsid w:val="004C2EB5"/>
    <w:rsid w:val="004C30E2"/>
    <w:rsid w:val="004C36A3"/>
    <w:rsid w:val="004C3886"/>
    <w:rsid w:val="004C3A12"/>
    <w:rsid w:val="004C4800"/>
    <w:rsid w:val="004C57AE"/>
    <w:rsid w:val="004C5824"/>
    <w:rsid w:val="004C5995"/>
    <w:rsid w:val="004C59ED"/>
    <w:rsid w:val="004C59FF"/>
    <w:rsid w:val="004C5A47"/>
    <w:rsid w:val="004C5A56"/>
    <w:rsid w:val="004C6195"/>
    <w:rsid w:val="004C6AAA"/>
    <w:rsid w:val="004C6B92"/>
    <w:rsid w:val="004C6ECC"/>
    <w:rsid w:val="004C6FE1"/>
    <w:rsid w:val="004C74F1"/>
    <w:rsid w:val="004D0526"/>
    <w:rsid w:val="004D09F6"/>
    <w:rsid w:val="004D1001"/>
    <w:rsid w:val="004D120C"/>
    <w:rsid w:val="004D1355"/>
    <w:rsid w:val="004D19A3"/>
    <w:rsid w:val="004D1C03"/>
    <w:rsid w:val="004D2087"/>
    <w:rsid w:val="004D228D"/>
    <w:rsid w:val="004D29C0"/>
    <w:rsid w:val="004D2DFC"/>
    <w:rsid w:val="004D2E25"/>
    <w:rsid w:val="004D37D7"/>
    <w:rsid w:val="004D3902"/>
    <w:rsid w:val="004D397E"/>
    <w:rsid w:val="004D3BD5"/>
    <w:rsid w:val="004D3CCB"/>
    <w:rsid w:val="004D3F23"/>
    <w:rsid w:val="004D41DB"/>
    <w:rsid w:val="004D4292"/>
    <w:rsid w:val="004D4B95"/>
    <w:rsid w:val="004D5780"/>
    <w:rsid w:val="004D5D00"/>
    <w:rsid w:val="004D5DA4"/>
    <w:rsid w:val="004D6147"/>
    <w:rsid w:val="004D69C4"/>
    <w:rsid w:val="004D6A97"/>
    <w:rsid w:val="004D6AB0"/>
    <w:rsid w:val="004D6B21"/>
    <w:rsid w:val="004D7C9B"/>
    <w:rsid w:val="004E001A"/>
    <w:rsid w:val="004E0171"/>
    <w:rsid w:val="004E032D"/>
    <w:rsid w:val="004E04E8"/>
    <w:rsid w:val="004E0672"/>
    <w:rsid w:val="004E06D5"/>
    <w:rsid w:val="004E0797"/>
    <w:rsid w:val="004E09AE"/>
    <w:rsid w:val="004E0B0A"/>
    <w:rsid w:val="004E0FF4"/>
    <w:rsid w:val="004E10E4"/>
    <w:rsid w:val="004E1D9B"/>
    <w:rsid w:val="004E1EC7"/>
    <w:rsid w:val="004E1F33"/>
    <w:rsid w:val="004E200A"/>
    <w:rsid w:val="004E2C58"/>
    <w:rsid w:val="004E2EB0"/>
    <w:rsid w:val="004E3509"/>
    <w:rsid w:val="004E3596"/>
    <w:rsid w:val="004E39EE"/>
    <w:rsid w:val="004E3A04"/>
    <w:rsid w:val="004E3D2C"/>
    <w:rsid w:val="004E4149"/>
    <w:rsid w:val="004E457F"/>
    <w:rsid w:val="004E461B"/>
    <w:rsid w:val="004E4674"/>
    <w:rsid w:val="004E60A3"/>
    <w:rsid w:val="004E63A0"/>
    <w:rsid w:val="004E6A6A"/>
    <w:rsid w:val="004E6C15"/>
    <w:rsid w:val="004E75AE"/>
    <w:rsid w:val="004E7D6C"/>
    <w:rsid w:val="004F0285"/>
    <w:rsid w:val="004F0DB1"/>
    <w:rsid w:val="004F1217"/>
    <w:rsid w:val="004F1461"/>
    <w:rsid w:val="004F1766"/>
    <w:rsid w:val="004F19C1"/>
    <w:rsid w:val="004F20C0"/>
    <w:rsid w:val="004F235C"/>
    <w:rsid w:val="004F2436"/>
    <w:rsid w:val="004F24C4"/>
    <w:rsid w:val="004F2535"/>
    <w:rsid w:val="004F2A4C"/>
    <w:rsid w:val="004F3118"/>
    <w:rsid w:val="004F3767"/>
    <w:rsid w:val="004F3901"/>
    <w:rsid w:val="004F3BC2"/>
    <w:rsid w:val="004F3D50"/>
    <w:rsid w:val="004F4340"/>
    <w:rsid w:val="004F4891"/>
    <w:rsid w:val="004F48E0"/>
    <w:rsid w:val="004F4D16"/>
    <w:rsid w:val="004F4E6B"/>
    <w:rsid w:val="004F5461"/>
    <w:rsid w:val="004F57DC"/>
    <w:rsid w:val="004F5E4C"/>
    <w:rsid w:val="004F624B"/>
    <w:rsid w:val="004F6A55"/>
    <w:rsid w:val="004F6BF3"/>
    <w:rsid w:val="004F6C28"/>
    <w:rsid w:val="004F73E6"/>
    <w:rsid w:val="004F7913"/>
    <w:rsid w:val="004F7C2B"/>
    <w:rsid w:val="00500344"/>
    <w:rsid w:val="00500472"/>
    <w:rsid w:val="00500A0A"/>
    <w:rsid w:val="00500D46"/>
    <w:rsid w:val="00501035"/>
    <w:rsid w:val="005010E8"/>
    <w:rsid w:val="005018C6"/>
    <w:rsid w:val="00501B86"/>
    <w:rsid w:val="0050234A"/>
    <w:rsid w:val="00502A97"/>
    <w:rsid w:val="00502AF7"/>
    <w:rsid w:val="005030A1"/>
    <w:rsid w:val="005031A5"/>
    <w:rsid w:val="00504766"/>
    <w:rsid w:val="00504839"/>
    <w:rsid w:val="00504DB1"/>
    <w:rsid w:val="0050517A"/>
    <w:rsid w:val="00505434"/>
    <w:rsid w:val="00505636"/>
    <w:rsid w:val="0050563E"/>
    <w:rsid w:val="005056B7"/>
    <w:rsid w:val="00505797"/>
    <w:rsid w:val="005059D9"/>
    <w:rsid w:val="00505F48"/>
    <w:rsid w:val="00505FD3"/>
    <w:rsid w:val="005061C2"/>
    <w:rsid w:val="00506436"/>
    <w:rsid w:val="005067E2"/>
    <w:rsid w:val="005071EC"/>
    <w:rsid w:val="00507303"/>
    <w:rsid w:val="0050791D"/>
    <w:rsid w:val="0050798A"/>
    <w:rsid w:val="005079CC"/>
    <w:rsid w:val="00507B1E"/>
    <w:rsid w:val="00507F93"/>
    <w:rsid w:val="005104F3"/>
    <w:rsid w:val="00510955"/>
    <w:rsid w:val="005109D0"/>
    <w:rsid w:val="005109EA"/>
    <w:rsid w:val="00511993"/>
    <w:rsid w:val="00511B95"/>
    <w:rsid w:val="005120DE"/>
    <w:rsid w:val="00512438"/>
    <w:rsid w:val="005126D2"/>
    <w:rsid w:val="00512845"/>
    <w:rsid w:val="00512B88"/>
    <w:rsid w:val="00512BBF"/>
    <w:rsid w:val="005143BF"/>
    <w:rsid w:val="005159BA"/>
    <w:rsid w:val="00515A59"/>
    <w:rsid w:val="005162ED"/>
    <w:rsid w:val="00516410"/>
    <w:rsid w:val="00516860"/>
    <w:rsid w:val="00516E30"/>
    <w:rsid w:val="00516E60"/>
    <w:rsid w:val="00517504"/>
    <w:rsid w:val="005204E0"/>
    <w:rsid w:val="005205D5"/>
    <w:rsid w:val="00520648"/>
    <w:rsid w:val="0052139A"/>
    <w:rsid w:val="005213F9"/>
    <w:rsid w:val="005215C8"/>
    <w:rsid w:val="0052196D"/>
    <w:rsid w:val="00521DEF"/>
    <w:rsid w:val="00521FA9"/>
    <w:rsid w:val="00522272"/>
    <w:rsid w:val="005224B5"/>
    <w:rsid w:val="00523205"/>
    <w:rsid w:val="005236C1"/>
    <w:rsid w:val="005238B0"/>
    <w:rsid w:val="00523C60"/>
    <w:rsid w:val="00523EA9"/>
    <w:rsid w:val="00523EB4"/>
    <w:rsid w:val="00524472"/>
    <w:rsid w:val="005244D1"/>
    <w:rsid w:val="005245E6"/>
    <w:rsid w:val="00524DAE"/>
    <w:rsid w:val="00524EA8"/>
    <w:rsid w:val="0052536B"/>
    <w:rsid w:val="00526180"/>
    <w:rsid w:val="0052678C"/>
    <w:rsid w:val="00526D7D"/>
    <w:rsid w:val="00527797"/>
    <w:rsid w:val="0052780B"/>
    <w:rsid w:val="00527F37"/>
    <w:rsid w:val="00530145"/>
    <w:rsid w:val="005308AE"/>
    <w:rsid w:val="005310F6"/>
    <w:rsid w:val="0053171E"/>
    <w:rsid w:val="00531A21"/>
    <w:rsid w:val="00531B41"/>
    <w:rsid w:val="00531BA9"/>
    <w:rsid w:val="0053282A"/>
    <w:rsid w:val="00532B8C"/>
    <w:rsid w:val="0053343C"/>
    <w:rsid w:val="00533EC1"/>
    <w:rsid w:val="0053407B"/>
    <w:rsid w:val="0053432D"/>
    <w:rsid w:val="0053473D"/>
    <w:rsid w:val="00534A40"/>
    <w:rsid w:val="00535C9B"/>
    <w:rsid w:val="00535D45"/>
    <w:rsid w:val="005366D3"/>
    <w:rsid w:val="00536733"/>
    <w:rsid w:val="0053678C"/>
    <w:rsid w:val="00537E00"/>
    <w:rsid w:val="00540321"/>
    <w:rsid w:val="00540475"/>
    <w:rsid w:val="005405AC"/>
    <w:rsid w:val="0054098E"/>
    <w:rsid w:val="00540B41"/>
    <w:rsid w:val="0054107A"/>
    <w:rsid w:val="0054113C"/>
    <w:rsid w:val="005414B2"/>
    <w:rsid w:val="005417F5"/>
    <w:rsid w:val="005419D1"/>
    <w:rsid w:val="00541A1A"/>
    <w:rsid w:val="00541CCE"/>
    <w:rsid w:val="005420C0"/>
    <w:rsid w:val="005422D0"/>
    <w:rsid w:val="00542421"/>
    <w:rsid w:val="005428A7"/>
    <w:rsid w:val="00542911"/>
    <w:rsid w:val="00542A41"/>
    <w:rsid w:val="00542B31"/>
    <w:rsid w:val="00542DBD"/>
    <w:rsid w:val="00542F10"/>
    <w:rsid w:val="00543EB3"/>
    <w:rsid w:val="00544308"/>
    <w:rsid w:val="0054446E"/>
    <w:rsid w:val="00544D9C"/>
    <w:rsid w:val="00544DEA"/>
    <w:rsid w:val="00544F80"/>
    <w:rsid w:val="00546273"/>
    <w:rsid w:val="005463D2"/>
    <w:rsid w:val="00546A51"/>
    <w:rsid w:val="00546AAE"/>
    <w:rsid w:val="00546BE4"/>
    <w:rsid w:val="005470AF"/>
    <w:rsid w:val="005476AA"/>
    <w:rsid w:val="00547C61"/>
    <w:rsid w:val="00547D11"/>
    <w:rsid w:val="00547D93"/>
    <w:rsid w:val="00547E19"/>
    <w:rsid w:val="00550203"/>
    <w:rsid w:val="00550361"/>
    <w:rsid w:val="005504BE"/>
    <w:rsid w:val="00551324"/>
    <w:rsid w:val="0055160F"/>
    <w:rsid w:val="00551898"/>
    <w:rsid w:val="005519A9"/>
    <w:rsid w:val="00551A71"/>
    <w:rsid w:val="005525A0"/>
    <w:rsid w:val="005528D9"/>
    <w:rsid w:val="00552CA8"/>
    <w:rsid w:val="005533DC"/>
    <w:rsid w:val="005534DA"/>
    <w:rsid w:val="00553EB3"/>
    <w:rsid w:val="00554DEB"/>
    <w:rsid w:val="00556380"/>
    <w:rsid w:val="005564AF"/>
    <w:rsid w:val="00556590"/>
    <w:rsid w:val="00556621"/>
    <w:rsid w:val="005569A8"/>
    <w:rsid w:val="00556B93"/>
    <w:rsid w:val="005574F3"/>
    <w:rsid w:val="0055779F"/>
    <w:rsid w:val="0056008D"/>
    <w:rsid w:val="00560654"/>
    <w:rsid w:val="00560665"/>
    <w:rsid w:val="0056076F"/>
    <w:rsid w:val="005608AF"/>
    <w:rsid w:val="00560A06"/>
    <w:rsid w:val="00560DB2"/>
    <w:rsid w:val="00561041"/>
    <w:rsid w:val="00561374"/>
    <w:rsid w:val="00561555"/>
    <w:rsid w:val="0056197D"/>
    <w:rsid w:val="00561AC7"/>
    <w:rsid w:val="00562015"/>
    <w:rsid w:val="0056204E"/>
    <w:rsid w:val="0056260F"/>
    <w:rsid w:val="00562A3E"/>
    <w:rsid w:val="00562D8F"/>
    <w:rsid w:val="00563153"/>
    <w:rsid w:val="005647D3"/>
    <w:rsid w:val="00564836"/>
    <w:rsid w:val="0056498F"/>
    <w:rsid w:val="00564D92"/>
    <w:rsid w:val="0056595A"/>
    <w:rsid w:val="00565DF0"/>
    <w:rsid w:val="00566155"/>
    <w:rsid w:val="00566205"/>
    <w:rsid w:val="0056653F"/>
    <w:rsid w:val="00566558"/>
    <w:rsid w:val="005665AD"/>
    <w:rsid w:val="00566DB8"/>
    <w:rsid w:val="00566F66"/>
    <w:rsid w:val="005670EA"/>
    <w:rsid w:val="00567AA2"/>
    <w:rsid w:val="005702A2"/>
    <w:rsid w:val="00570443"/>
    <w:rsid w:val="005706B1"/>
    <w:rsid w:val="00570881"/>
    <w:rsid w:val="00570991"/>
    <w:rsid w:val="00571556"/>
    <w:rsid w:val="005718BE"/>
    <w:rsid w:val="0057194E"/>
    <w:rsid w:val="00571BEC"/>
    <w:rsid w:val="00571DEA"/>
    <w:rsid w:val="00571E00"/>
    <w:rsid w:val="00571F6E"/>
    <w:rsid w:val="00571F7C"/>
    <w:rsid w:val="00572246"/>
    <w:rsid w:val="0057225F"/>
    <w:rsid w:val="00572511"/>
    <w:rsid w:val="00572B2E"/>
    <w:rsid w:val="00572DCA"/>
    <w:rsid w:val="00572E70"/>
    <w:rsid w:val="00572EDC"/>
    <w:rsid w:val="00572FBD"/>
    <w:rsid w:val="005732DF"/>
    <w:rsid w:val="0057335F"/>
    <w:rsid w:val="00573A08"/>
    <w:rsid w:val="00574180"/>
    <w:rsid w:val="00575199"/>
    <w:rsid w:val="005754F3"/>
    <w:rsid w:val="005758C2"/>
    <w:rsid w:val="0057605F"/>
    <w:rsid w:val="00576440"/>
    <w:rsid w:val="00576960"/>
    <w:rsid w:val="00576AAD"/>
    <w:rsid w:val="0057701B"/>
    <w:rsid w:val="00577417"/>
    <w:rsid w:val="00577AD3"/>
    <w:rsid w:val="00577E0D"/>
    <w:rsid w:val="00577E42"/>
    <w:rsid w:val="00580051"/>
    <w:rsid w:val="005801E3"/>
    <w:rsid w:val="00580253"/>
    <w:rsid w:val="0058028D"/>
    <w:rsid w:val="00580D11"/>
    <w:rsid w:val="00581436"/>
    <w:rsid w:val="00581AC1"/>
    <w:rsid w:val="00582049"/>
    <w:rsid w:val="005823E3"/>
    <w:rsid w:val="0058264D"/>
    <w:rsid w:val="00582C2E"/>
    <w:rsid w:val="00582C57"/>
    <w:rsid w:val="00583838"/>
    <w:rsid w:val="005839BB"/>
    <w:rsid w:val="005843B5"/>
    <w:rsid w:val="00584591"/>
    <w:rsid w:val="005847BC"/>
    <w:rsid w:val="00584E2D"/>
    <w:rsid w:val="0058507A"/>
    <w:rsid w:val="00585581"/>
    <w:rsid w:val="00585791"/>
    <w:rsid w:val="00585DE4"/>
    <w:rsid w:val="00586A5A"/>
    <w:rsid w:val="005872B6"/>
    <w:rsid w:val="00587414"/>
    <w:rsid w:val="0058767A"/>
    <w:rsid w:val="00587C86"/>
    <w:rsid w:val="00587E55"/>
    <w:rsid w:val="00590107"/>
    <w:rsid w:val="00590DAD"/>
    <w:rsid w:val="00590E1D"/>
    <w:rsid w:val="0059100F"/>
    <w:rsid w:val="00591073"/>
    <w:rsid w:val="00591E0D"/>
    <w:rsid w:val="005923E8"/>
    <w:rsid w:val="00592704"/>
    <w:rsid w:val="005928E3"/>
    <w:rsid w:val="00593092"/>
    <w:rsid w:val="00593C01"/>
    <w:rsid w:val="0059434D"/>
    <w:rsid w:val="00594937"/>
    <w:rsid w:val="00594F7B"/>
    <w:rsid w:val="00594F82"/>
    <w:rsid w:val="00595132"/>
    <w:rsid w:val="005955EB"/>
    <w:rsid w:val="00595C89"/>
    <w:rsid w:val="00595D61"/>
    <w:rsid w:val="00596AD2"/>
    <w:rsid w:val="005971A4"/>
    <w:rsid w:val="005972B3"/>
    <w:rsid w:val="0059751D"/>
    <w:rsid w:val="0059756B"/>
    <w:rsid w:val="005A02E3"/>
    <w:rsid w:val="005A0962"/>
    <w:rsid w:val="005A0A4F"/>
    <w:rsid w:val="005A0ED6"/>
    <w:rsid w:val="005A17DC"/>
    <w:rsid w:val="005A1B42"/>
    <w:rsid w:val="005A1B81"/>
    <w:rsid w:val="005A1EB1"/>
    <w:rsid w:val="005A230C"/>
    <w:rsid w:val="005A2536"/>
    <w:rsid w:val="005A320A"/>
    <w:rsid w:val="005A37F4"/>
    <w:rsid w:val="005A3F99"/>
    <w:rsid w:val="005A425D"/>
    <w:rsid w:val="005A4A87"/>
    <w:rsid w:val="005A4A93"/>
    <w:rsid w:val="005A4D69"/>
    <w:rsid w:val="005A5247"/>
    <w:rsid w:val="005A5610"/>
    <w:rsid w:val="005A5A57"/>
    <w:rsid w:val="005A5C0A"/>
    <w:rsid w:val="005A5DEB"/>
    <w:rsid w:val="005A6305"/>
    <w:rsid w:val="005A6458"/>
    <w:rsid w:val="005A6852"/>
    <w:rsid w:val="005A6B50"/>
    <w:rsid w:val="005A6BED"/>
    <w:rsid w:val="005A74DC"/>
    <w:rsid w:val="005A78F3"/>
    <w:rsid w:val="005A7C82"/>
    <w:rsid w:val="005A7CBD"/>
    <w:rsid w:val="005B0250"/>
    <w:rsid w:val="005B0DAB"/>
    <w:rsid w:val="005B13D5"/>
    <w:rsid w:val="005B145A"/>
    <w:rsid w:val="005B1592"/>
    <w:rsid w:val="005B1AB1"/>
    <w:rsid w:val="005B1BC4"/>
    <w:rsid w:val="005B1C99"/>
    <w:rsid w:val="005B2004"/>
    <w:rsid w:val="005B24E3"/>
    <w:rsid w:val="005B253F"/>
    <w:rsid w:val="005B3E1A"/>
    <w:rsid w:val="005B3E20"/>
    <w:rsid w:val="005B43A9"/>
    <w:rsid w:val="005B46B9"/>
    <w:rsid w:val="005B476A"/>
    <w:rsid w:val="005B4AA4"/>
    <w:rsid w:val="005B5331"/>
    <w:rsid w:val="005B567D"/>
    <w:rsid w:val="005B5BC1"/>
    <w:rsid w:val="005B6A87"/>
    <w:rsid w:val="005B6C24"/>
    <w:rsid w:val="005B73FA"/>
    <w:rsid w:val="005B785D"/>
    <w:rsid w:val="005B7A14"/>
    <w:rsid w:val="005B7BCA"/>
    <w:rsid w:val="005B7D24"/>
    <w:rsid w:val="005B7F9B"/>
    <w:rsid w:val="005C018F"/>
    <w:rsid w:val="005C0B45"/>
    <w:rsid w:val="005C15DA"/>
    <w:rsid w:val="005C1D71"/>
    <w:rsid w:val="005C21F7"/>
    <w:rsid w:val="005C22C0"/>
    <w:rsid w:val="005C32A7"/>
    <w:rsid w:val="005C343E"/>
    <w:rsid w:val="005C3515"/>
    <w:rsid w:val="005C3E3F"/>
    <w:rsid w:val="005C426A"/>
    <w:rsid w:val="005C4886"/>
    <w:rsid w:val="005C4B9E"/>
    <w:rsid w:val="005C4C90"/>
    <w:rsid w:val="005C4D61"/>
    <w:rsid w:val="005C4DBB"/>
    <w:rsid w:val="005C538E"/>
    <w:rsid w:val="005C5935"/>
    <w:rsid w:val="005C595E"/>
    <w:rsid w:val="005C5B37"/>
    <w:rsid w:val="005C5C3B"/>
    <w:rsid w:val="005C6639"/>
    <w:rsid w:val="005C7857"/>
    <w:rsid w:val="005C7BB0"/>
    <w:rsid w:val="005C7E3E"/>
    <w:rsid w:val="005D0D34"/>
    <w:rsid w:val="005D0E29"/>
    <w:rsid w:val="005D16E3"/>
    <w:rsid w:val="005D18B4"/>
    <w:rsid w:val="005D31E8"/>
    <w:rsid w:val="005D3381"/>
    <w:rsid w:val="005D36CD"/>
    <w:rsid w:val="005D3935"/>
    <w:rsid w:val="005D3B3D"/>
    <w:rsid w:val="005D3D1B"/>
    <w:rsid w:val="005D4122"/>
    <w:rsid w:val="005D4928"/>
    <w:rsid w:val="005D5097"/>
    <w:rsid w:val="005D5679"/>
    <w:rsid w:val="005D5680"/>
    <w:rsid w:val="005D5719"/>
    <w:rsid w:val="005D5AEE"/>
    <w:rsid w:val="005D670B"/>
    <w:rsid w:val="005D69D4"/>
    <w:rsid w:val="005D7348"/>
    <w:rsid w:val="005D786C"/>
    <w:rsid w:val="005E055D"/>
    <w:rsid w:val="005E05CF"/>
    <w:rsid w:val="005E09DA"/>
    <w:rsid w:val="005E0D28"/>
    <w:rsid w:val="005E0E0F"/>
    <w:rsid w:val="005E1513"/>
    <w:rsid w:val="005E1624"/>
    <w:rsid w:val="005E2427"/>
    <w:rsid w:val="005E24D1"/>
    <w:rsid w:val="005E258E"/>
    <w:rsid w:val="005E2820"/>
    <w:rsid w:val="005E3C60"/>
    <w:rsid w:val="005E3C71"/>
    <w:rsid w:val="005E3F12"/>
    <w:rsid w:val="005E3FC2"/>
    <w:rsid w:val="005E415B"/>
    <w:rsid w:val="005E424B"/>
    <w:rsid w:val="005E5BF2"/>
    <w:rsid w:val="005E6780"/>
    <w:rsid w:val="005E7273"/>
    <w:rsid w:val="005E767E"/>
    <w:rsid w:val="005E781C"/>
    <w:rsid w:val="005E7AC5"/>
    <w:rsid w:val="005F0587"/>
    <w:rsid w:val="005F0623"/>
    <w:rsid w:val="005F1700"/>
    <w:rsid w:val="005F1B90"/>
    <w:rsid w:val="005F25ED"/>
    <w:rsid w:val="005F26A3"/>
    <w:rsid w:val="005F2988"/>
    <w:rsid w:val="005F2C80"/>
    <w:rsid w:val="005F2DCC"/>
    <w:rsid w:val="005F2EA5"/>
    <w:rsid w:val="005F3260"/>
    <w:rsid w:val="005F36B0"/>
    <w:rsid w:val="005F3E0C"/>
    <w:rsid w:val="005F44B0"/>
    <w:rsid w:val="005F4651"/>
    <w:rsid w:val="005F46F1"/>
    <w:rsid w:val="005F4F34"/>
    <w:rsid w:val="005F515A"/>
    <w:rsid w:val="005F58A2"/>
    <w:rsid w:val="005F5F2B"/>
    <w:rsid w:val="005F653D"/>
    <w:rsid w:val="005F6854"/>
    <w:rsid w:val="005F715F"/>
    <w:rsid w:val="005F7175"/>
    <w:rsid w:val="005F7875"/>
    <w:rsid w:val="005F7CEF"/>
    <w:rsid w:val="00600875"/>
    <w:rsid w:val="00600B7D"/>
    <w:rsid w:val="006010BF"/>
    <w:rsid w:val="00601275"/>
    <w:rsid w:val="006018E4"/>
    <w:rsid w:val="00601E27"/>
    <w:rsid w:val="00601FD2"/>
    <w:rsid w:val="006027B4"/>
    <w:rsid w:val="00602B79"/>
    <w:rsid w:val="00602F14"/>
    <w:rsid w:val="00603214"/>
    <w:rsid w:val="00603689"/>
    <w:rsid w:val="00603C52"/>
    <w:rsid w:val="00603F33"/>
    <w:rsid w:val="00604525"/>
    <w:rsid w:val="006046E5"/>
    <w:rsid w:val="00604BB9"/>
    <w:rsid w:val="00604D24"/>
    <w:rsid w:val="00605248"/>
    <w:rsid w:val="00605A39"/>
    <w:rsid w:val="00606662"/>
    <w:rsid w:val="00606857"/>
    <w:rsid w:val="006069C9"/>
    <w:rsid w:val="00606FF6"/>
    <w:rsid w:val="006079E0"/>
    <w:rsid w:val="00607C1E"/>
    <w:rsid w:val="00607C25"/>
    <w:rsid w:val="00607D2D"/>
    <w:rsid w:val="00610B07"/>
    <w:rsid w:val="00610B91"/>
    <w:rsid w:val="00610C67"/>
    <w:rsid w:val="00610F0B"/>
    <w:rsid w:val="00611049"/>
    <w:rsid w:val="00611680"/>
    <w:rsid w:val="00611894"/>
    <w:rsid w:val="00611EA7"/>
    <w:rsid w:val="00612447"/>
    <w:rsid w:val="00612744"/>
    <w:rsid w:val="006127A0"/>
    <w:rsid w:val="006127F6"/>
    <w:rsid w:val="006130AD"/>
    <w:rsid w:val="006132E7"/>
    <w:rsid w:val="006135BA"/>
    <w:rsid w:val="006138DD"/>
    <w:rsid w:val="00614383"/>
    <w:rsid w:val="006146CE"/>
    <w:rsid w:val="0061485A"/>
    <w:rsid w:val="006149F0"/>
    <w:rsid w:val="00614A06"/>
    <w:rsid w:val="0061510A"/>
    <w:rsid w:val="006157DE"/>
    <w:rsid w:val="006157E5"/>
    <w:rsid w:val="00615D69"/>
    <w:rsid w:val="00615E1D"/>
    <w:rsid w:val="0061637D"/>
    <w:rsid w:val="006164C1"/>
    <w:rsid w:val="00616854"/>
    <w:rsid w:val="00616D3D"/>
    <w:rsid w:val="00617AB2"/>
    <w:rsid w:val="00620344"/>
    <w:rsid w:val="006203CF"/>
    <w:rsid w:val="0062044A"/>
    <w:rsid w:val="006209E8"/>
    <w:rsid w:val="00620ADD"/>
    <w:rsid w:val="00620CE7"/>
    <w:rsid w:val="00621291"/>
    <w:rsid w:val="00621EEF"/>
    <w:rsid w:val="00622B98"/>
    <w:rsid w:val="00622DF1"/>
    <w:rsid w:val="00623796"/>
    <w:rsid w:val="00623E79"/>
    <w:rsid w:val="00624079"/>
    <w:rsid w:val="00624CD8"/>
    <w:rsid w:val="006254C6"/>
    <w:rsid w:val="006257C0"/>
    <w:rsid w:val="00625837"/>
    <w:rsid w:val="00625DA2"/>
    <w:rsid w:val="00625E8A"/>
    <w:rsid w:val="00625E9A"/>
    <w:rsid w:val="00626698"/>
    <w:rsid w:val="0062714B"/>
    <w:rsid w:val="00627529"/>
    <w:rsid w:val="00627651"/>
    <w:rsid w:val="00627667"/>
    <w:rsid w:val="006277EF"/>
    <w:rsid w:val="00627D5F"/>
    <w:rsid w:val="00627DBE"/>
    <w:rsid w:val="00630118"/>
    <w:rsid w:val="0063033F"/>
    <w:rsid w:val="006307E4"/>
    <w:rsid w:val="00630930"/>
    <w:rsid w:val="00630A3E"/>
    <w:rsid w:val="00630A78"/>
    <w:rsid w:val="00631043"/>
    <w:rsid w:val="00631B00"/>
    <w:rsid w:val="00631C88"/>
    <w:rsid w:val="006324E6"/>
    <w:rsid w:val="00632B63"/>
    <w:rsid w:val="00633785"/>
    <w:rsid w:val="00633C53"/>
    <w:rsid w:val="00633DC0"/>
    <w:rsid w:val="00633F17"/>
    <w:rsid w:val="00633FE8"/>
    <w:rsid w:val="00634400"/>
    <w:rsid w:val="00634D00"/>
    <w:rsid w:val="006351B6"/>
    <w:rsid w:val="006354DC"/>
    <w:rsid w:val="00635B5D"/>
    <w:rsid w:val="00635BB5"/>
    <w:rsid w:val="00636637"/>
    <w:rsid w:val="00636798"/>
    <w:rsid w:val="00636977"/>
    <w:rsid w:val="00636A01"/>
    <w:rsid w:val="00637444"/>
    <w:rsid w:val="0063767B"/>
    <w:rsid w:val="0063775D"/>
    <w:rsid w:val="006377B7"/>
    <w:rsid w:val="00637D73"/>
    <w:rsid w:val="00637DEB"/>
    <w:rsid w:val="006401E8"/>
    <w:rsid w:val="00640241"/>
    <w:rsid w:val="00640683"/>
    <w:rsid w:val="00640F60"/>
    <w:rsid w:val="006411A4"/>
    <w:rsid w:val="0064129B"/>
    <w:rsid w:val="006418AC"/>
    <w:rsid w:val="00641A28"/>
    <w:rsid w:val="00641E8F"/>
    <w:rsid w:val="0064257B"/>
    <w:rsid w:val="0064278B"/>
    <w:rsid w:val="00642AFE"/>
    <w:rsid w:val="00642D1E"/>
    <w:rsid w:val="00642FC6"/>
    <w:rsid w:val="00643A39"/>
    <w:rsid w:val="00643AF8"/>
    <w:rsid w:val="00643F62"/>
    <w:rsid w:val="006443F1"/>
    <w:rsid w:val="00644636"/>
    <w:rsid w:val="006447EE"/>
    <w:rsid w:val="00644A22"/>
    <w:rsid w:val="00644B66"/>
    <w:rsid w:val="00646638"/>
    <w:rsid w:val="00646643"/>
    <w:rsid w:val="006469AF"/>
    <w:rsid w:val="00647288"/>
    <w:rsid w:val="006475DD"/>
    <w:rsid w:val="0064777C"/>
    <w:rsid w:val="00650073"/>
    <w:rsid w:val="006509ED"/>
    <w:rsid w:val="00650D7B"/>
    <w:rsid w:val="00651C49"/>
    <w:rsid w:val="00651CCD"/>
    <w:rsid w:val="00652BD3"/>
    <w:rsid w:val="00652D22"/>
    <w:rsid w:val="00652E39"/>
    <w:rsid w:val="006533A1"/>
    <w:rsid w:val="006533DA"/>
    <w:rsid w:val="006538F5"/>
    <w:rsid w:val="00653B65"/>
    <w:rsid w:val="00653F96"/>
    <w:rsid w:val="006545EC"/>
    <w:rsid w:val="00654774"/>
    <w:rsid w:val="0065494D"/>
    <w:rsid w:val="006549F2"/>
    <w:rsid w:val="006549FC"/>
    <w:rsid w:val="00654A87"/>
    <w:rsid w:val="00654ADC"/>
    <w:rsid w:val="00654B86"/>
    <w:rsid w:val="0065669A"/>
    <w:rsid w:val="00656E16"/>
    <w:rsid w:val="00656FD8"/>
    <w:rsid w:val="00657571"/>
    <w:rsid w:val="006575BD"/>
    <w:rsid w:val="0065783E"/>
    <w:rsid w:val="00657A84"/>
    <w:rsid w:val="00660528"/>
    <w:rsid w:val="00660A44"/>
    <w:rsid w:val="00660CA0"/>
    <w:rsid w:val="00661564"/>
    <w:rsid w:val="006617C6"/>
    <w:rsid w:val="00661962"/>
    <w:rsid w:val="00661C57"/>
    <w:rsid w:val="00662245"/>
    <w:rsid w:val="00662634"/>
    <w:rsid w:val="006631DC"/>
    <w:rsid w:val="0066328E"/>
    <w:rsid w:val="00663295"/>
    <w:rsid w:val="00663F18"/>
    <w:rsid w:val="00663F22"/>
    <w:rsid w:val="00664289"/>
    <w:rsid w:val="0066458F"/>
    <w:rsid w:val="00664A73"/>
    <w:rsid w:val="00664F30"/>
    <w:rsid w:val="006655A8"/>
    <w:rsid w:val="006659D1"/>
    <w:rsid w:val="00665AE7"/>
    <w:rsid w:val="00665BED"/>
    <w:rsid w:val="00665CB8"/>
    <w:rsid w:val="00665DD4"/>
    <w:rsid w:val="00666591"/>
    <w:rsid w:val="00666C13"/>
    <w:rsid w:val="00667125"/>
    <w:rsid w:val="0066725E"/>
    <w:rsid w:val="00667493"/>
    <w:rsid w:val="00667699"/>
    <w:rsid w:val="00670867"/>
    <w:rsid w:val="00670CFD"/>
    <w:rsid w:val="00671219"/>
    <w:rsid w:val="00671223"/>
    <w:rsid w:val="00671556"/>
    <w:rsid w:val="00672E0D"/>
    <w:rsid w:val="00672E3D"/>
    <w:rsid w:val="00673112"/>
    <w:rsid w:val="00673527"/>
    <w:rsid w:val="00673B8F"/>
    <w:rsid w:val="00673D82"/>
    <w:rsid w:val="00673DB1"/>
    <w:rsid w:val="006741DE"/>
    <w:rsid w:val="00674602"/>
    <w:rsid w:val="0067485E"/>
    <w:rsid w:val="00674A57"/>
    <w:rsid w:val="00674FCB"/>
    <w:rsid w:val="00675368"/>
    <w:rsid w:val="00675844"/>
    <w:rsid w:val="0067632F"/>
    <w:rsid w:val="006764FD"/>
    <w:rsid w:val="00676EB8"/>
    <w:rsid w:val="00677604"/>
    <w:rsid w:val="006777A4"/>
    <w:rsid w:val="006777DB"/>
    <w:rsid w:val="00677876"/>
    <w:rsid w:val="0067794B"/>
    <w:rsid w:val="00680311"/>
    <w:rsid w:val="0068076B"/>
    <w:rsid w:val="00680B16"/>
    <w:rsid w:val="00681343"/>
    <w:rsid w:val="006813DE"/>
    <w:rsid w:val="00681A84"/>
    <w:rsid w:val="00681C16"/>
    <w:rsid w:val="006821D7"/>
    <w:rsid w:val="00682FEF"/>
    <w:rsid w:val="0068380A"/>
    <w:rsid w:val="0068383D"/>
    <w:rsid w:val="00683B37"/>
    <w:rsid w:val="00683B87"/>
    <w:rsid w:val="00684123"/>
    <w:rsid w:val="00684FFD"/>
    <w:rsid w:val="00685048"/>
    <w:rsid w:val="0068515E"/>
    <w:rsid w:val="006851E0"/>
    <w:rsid w:val="0068579C"/>
    <w:rsid w:val="00685FEE"/>
    <w:rsid w:val="0068661D"/>
    <w:rsid w:val="006872C5"/>
    <w:rsid w:val="00687384"/>
    <w:rsid w:val="00687A05"/>
    <w:rsid w:val="0069039C"/>
    <w:rsid w:val="00690846"/>
    <w:rsid w:val="00690B53"/>
    <w:rsid w:val="00690C41"/>
    <w:rsid w:val="00690E38"/>
    <w:rsid w:val="00691432"/>
    <w:rsid w:val="00691810"/>
    <w:rsid w:val="006920F0"/>
    <w:rsid w:val="00692204"/>
    <w:rsid w:val="006922E8"/>
    <w:rsid w:val="0069237A"/>
    <w:rsid w:val="0069246D"/>
    <w:rsid w:val="00692827"/>
    <w:rsid w:val="006929D6"/>
    <w:rsid w:val="00692D6D"/>
    <w:rsid w:val="00693000"/>
    <w:rsid w:val="00693513"/>
    <w:rsid w:val="00693CCA"/>
    <w:rsid w:val="00694659"/>
    <w:rsid w:val="006947BE"/>
    <w:rsid w:val="006957AC"/>
    <w:rsid w:val="00695857"/>
    <w:rsid w:val="00695B4F"/>
    <w:rsid w:val="006963E0"/>
    <w:rsid w:val="00696996"/>
    <w:rsid w:val="00696DF0"/>
    <w:rsid w:val="006970E3"/>
    <w:rsid w:val="006971CF"/>
    <w:rsid w:val="00697689"/>
    <w:rsid w:val="0069775F"/>
    <w:rsid w:val="0069793F"/>
    <w:rsid w:val="006A03A1"/>
    <w:rsid w:val="006A1057"/>
    <w:rsid w:val="006A10C3"/>
    <w:rsid w:val="006A128A"/>
    <w:rsid w:val="006A131B"/>
    <w:rsid w:val="006A1DDE"/>
    <w:rsid w:val="006A1F2B"/>
    <w:rsid w:val="006A2652"/>
    <w:rsid w:val="006A2853"/>
    <w:rsid w:val="006A288D"/>
    <w:rsid w:val="006A2A10"/>
    <w:rsid w:val="006A2B72"/>
    <w:rsid w:val="006A3A19"/>
    <w:rsid w:val="006A3D61"/>
    <w:rsid w:val="006A3E84"/>
    <w:rsid w:val="006A41A0"/>
    <w:rsid w:val="006A42C9"/>
    <w:rsid w:val="006A4A0A"/>
    <w:rsid w:val="006A4A87"/>
    <w:rsid w:val="006A532C"/>
    <w:rsid w:val="006A5D1D"/>
    <w:rsid w:val="006A5F25"/>
    <w:rsid w:val="006A628E"/>
    <w:rsid w:val="006A62F2"/>
    <w:rsid w:val="006A6D61"/>
    <w:rsid w:val="006A70F5"/>
    <w:rsid w:val="006A70FE"/>
    <w:rsid w:val="006A72A9"/>
    <w:rsid w:val="006A72DB"/>
    <w:rsid w:val="006A7787"/>
    <w:rsid w:val="006A7968"/>
    <w:rsid w:val="006A7A73"/>
    <w:rsid w:val="006A7B3C"/>
    <w:rsid w:val="006A7B91"/>
    <w:rsid w:val="006B0787"/>
    <w:rsid w:val="006B1B3B"/>
    <w:rsid w:val="006B1B70"/>
    <w:rsid w:val="006B1E8D"/>
    <w:rsid w:val="006B20B8"/>
    <w:rsid w:val="006B2285"/>
    <w:rsid w:val="006B290A"/>
    <w:rsid w:val="006B2ACE"/>
    <w:rsid w:val="006B30A4"/>
    <w:rsid w:val="006B32A7"/>
    <w:rsid w:val="006B33BB"/>
    <w:rsid w:val="006B341A"/>
    <w:rsid w:val="006B3492"/>
    <w:rsid w:val="006B36A1"/>
    <w:rsid w:val="006B3925"/>
    <w:rsid w:val="006B3E41"/>
    <w:rsid w:val="006B4322"/>
    <w:rsid w:val="006B446B"/>
    <w:rsid w:val="006B495A"/>
    <w:rsid w:val="006B4AE5"/>
    <w:rsid w:val="006B4DC9"/>
    <w:rsid w:val="006B4ECD"/>
    <w:rsid w:val="006B4EEB"/>
    <w:rsid w:val="006B50FD"/>
    <w:rsid w:val="006B589D"/>
    <w:rsid w:val="006B59B7"/>
    <w:rsid w:val="006B5AB8"/>
    <w:rsid w:val="006B5B40"/>
    <w:rsid w:val="006B6596"/>
    <w:rsid w:val="006B67AC"/>
    <w:rsid w:val="006B68A8"/>
    <w:rsid w:val="006B70D2"/>
    <w:rsid w:val="006B714E"/>
    <w:rsid w:val="006B71FC"/>
    <w:rsid w:val="006B7773"/>
    <w:rsid w:val="006B7993"/>
    <w:rsid w:val="006C035A"/>
    <w:rsid w:val="006C0445"/>
    <w:rsid w:val="006C0ABB"/>
    <w:rsid w:val="006C1047"/>
    <w:rsid w:val="006C1BAE"/>
    <w:rsid w:val="006C1CEA"/>
    <w:rsid w:val="006C205D"/>
    <w:rsid w:val="006C226B"/>
    <w:rsid w:val="006C27E1"/>
    <w:rsid w:val="006C28AE"/>
    <w:rsid w:val="006C2AA9"/>
    <w:rsid w:val="006C2C56"/>
    <w:rsid w:val="006C2CB6"/>
    <w:rsid w:val="006C2E27"/>
    <w:rsid w:val="006C304C"/>
    <w:rsid w:val="006C364D"/>
    <w:rsid w:val="006C3783"/>
    <w:rsid w:val="006C3A7B"/>
    <w:rsid w:val="006C3B36"/>
    <w:rsid w:val="006C3BBC"/>
    <w:rsid w:val="006C3E23"/>
    <w:rsid w:val="006C40FC"/>
    <w:rsid w:val="006C4B6C"/>
    <w:rsid w:val="006C4C2C"/>
    <w:rsid w:val="006C545E"/>
    <w:rsid w:val="006C6BA3"/>
    <w:rsid w:val="006C6BDD"/>
    <w:rsid w:val="006C72DC"/>
    <w:rsid w:val="006C775E"/>
    <w:rsid w:val="006C7EA0"/>
    <w:rsid w:val="006C7F04"/>
    <w:rsid w:val="006D026B"/>
    <w:rsid w:val="006D05FD"/>
    <w:rsid w:val="006D076C"/>
    <w:rsid w:val="006D0ECD"/>
    <w:rsid w:val="006D14C4"/>
    <w:rsid w:val="006D14F9"/>
    <w:rsid w:val="006D1B59"/>
    <w:rsid w:val="006D1B5D"/>
    <w:rsid w:val="006D1E94"/>
    <w:rsid w:val="006D2230"/>
    <w:rsid w:val="006D22F2"/>
    <w:rsid w:val="006D3389"/>
    <w:rsid w:val="006D3C18"/>
    <w:rsid w:val="006D3E3E"/>
    <w:rsid w:val="006D4102"/>
    <w:rsid w:val="006D422A"/>
    <w:rsid w:val="006D501D"/>
    <w:rsid w:val="006D59BC"/>
    <w:rsid w:val="006D59F6"/>
    <w:rsid w:val="006D5DBC"/>
    <w:rsid w:val="006D65D4"/>
    <w:rsid w:val="006D73A1"/>
    <w:rsid w:val="006D77B0"/>
    <w:rsid w:val="006D7A07"/>
    <w:rsid w:val="006D7C55"/>
    <w:rsid w:val="006E0637"/>
    <w:rsid w:val="006E0A82"/>
    <w:rsid w:val="006E139B"/>
    <w:rsid w:val="006E1E1B"/>
    <w:rsid w:val="006E1EB9"/>
    <w:rsid w:val="006E1F79"/>
    <w:rsid w:val="006E250E"/>
    <w:rsid w:val="006E28FD"/>
    <w:rsid w:val="006E2AFF"/>
    <w:rsid w:val="006E3A9A"/>
    <w:rsid w:val="006E3E79"/>
    <w:rsid w:val="006E4C6F"/>
    <w:rsid w:val="006E502F"/>
    <w:rsid w:val="006E506B"/>
    <w:rsid w:val="006E54A9"/>
    <w:rsid w:val="006E71A1"/>
    <w:rsid w:val="006E76F1"/>
    <w:rsid w:val="006E7F40"/>
    <w:rsid w:val="006F0087"/>
    <w:rsid w:val="006F034A"/>
    <w:rsid w:val="006F0577"/>
    <w:rsid w:val="006F057B"/>
    <w:rsid w:val="006F07B3"/>
    <w:rsid w:val="006F0A7F"/>
    <w:rsid w:val="006F0B7C"/>
    <w:rsid w:val="006F1705"/>
    <w:rsid w:val="006F1709"/>
    <w:rsid w:val="006F1C61"/>
    <w:rsid w:val="006F201C"/>
    <w:rsid w:val="006F2A01"/>
    <w:rsid w:val="006F2BB9"/>
    <w:rsid w:val="006F3114"/>
    <w:rsid w:val="006F3167"/>
    <w:rsid w:val="006F3E1A"/>
    <w:rsid w:val="006F429C"/>
    <w:rsid w:val="006F4A51"/>
    <w:rsid w:val="006F4CC4"/>
    <w:rsid w:val="006F4EF1"/>
    <w:rsid w:val="006F504E"/>
    <w:rsid w:val="006F56B3"/>
    <w:rsid w:val="006F5A10"/>
    <w:rsid w:val="006F5B0E"/>
    <w:rsid w:val="006F5C6E"/>
    <w:rsid w:val="006F5E9F"/>
    <w:rsid w:val="006F6068"/>
    <w:rsid w:val="006F61AE"/>
    <w:rsid w:val="006F632A"/>
    <w:rsid w:val="006F65FF"/>
    <w:rsid w:val="006F6F5C"/>
    <w:rsid w:val="006F6F82"/>
    <w:rsid w:val="006F789B"/>
    <w:rsid w:val="006F7921"/>
    <w:rsid w:val="006F794F"/>
    <w:rsid w:val="00700337"/>
    <w:rsid w:val="007007AD"/>
    <w:rsid w:val="00700871"/>
    <w:rsid w:val="00700C7B"/>
    <w:rsid w:val="00700F43"/>
    <w:rsid w:val="00701393"/>
    <w:rsid w:val="00701A6D"/>
    <w:rsid w:val="00701C16"/>
    <w:rsid w:val="00701F6B"/>
    <w:rsid w:val="0070206C"/>
    <w:rsid w:val="007020CD"/>
    <w:rsid w:val="00702A34"/>
    <w:rsid w:val="0070302E"/>
    <w:rsid w:val="0070332A"/>
    <w:rsid w:val="00703454"/>
    <w:rsid w:val="00704226"/>
    <w:rsid w:val="00704381"/>
    <w:rsid w:val="007049F3"/>
    <w:rsid w:val="00704C28"/>
    <w:rsid w:val="00704D29"/>
    <w:rsid w:val="00705490"/>
    <w:rsid w:val="00705560"/>
    <w:rsid w:val="00705B79"/>
    <w:rsid w:val="00705D2F"/>
    <w:rsid w:val="00706266"/>
    <w:rsid w:val="007064CC"/>
    <w:rsid w:val="00706F44"/>
    <w:rsid w:val="00707753"/>
    <w:rsid w:val="007078E7"/>
    <w:rsid w:val="0071029F"/>
    <w:rsid w:val="00710B78"/>
    <w:rsid w:val="00710F6F"/>
    <w:rsid w:val="007110A1"/>
    <w:rsid w:val="00711218"/>
    <w:rsid w:val="0071193A"/>
    <w:rsid w:val="007119EE"/>
    <w:rsid w:val="007122D7"/>
    <w:rsid w:val="0071276C"/>
    <w:rsid w:val="00712BA0"/>
    <w:rsid w:val="00712DB1"/>
    <w:rsid w:val="007132AE"/>
    <w:rsid w:val="007134CC"/>
    <w:rsid w:val="00713880"/>
    <w:rsid w:val="007139E9"/>
    <w:rsid w:val="007147BD"/>
    <w:rsid w:val="00714FA7"/>
    <w:rsid w:val="00715B69"/>
    <w:rsid w:val="00716161"/>
    <w:rsid w:val="0071629E"/>
    <w:rsid w:val="007167D5"/>
    <w:rsid w:val="007167FF"/>
    <w:rsid w:val="00717EF8"/>
    <w:rsid w:val="00717F70"/>
    <w:rsid w:val="00720AD4"/>
    <w:rsid w:val="00720D28"/>
    <w:rsid w:val="00720D89"/>
    <w:rsid w:val="0072114F"/>
    <w:rsid w:val="007213F0"/>
    <w:rsid w:val="00721873"/>
    <w:rsid w:val="00721BC4"/>
    <w:rsid w:val="0072283D"/>
    <w:rsid w:val="0072288C"/>
    <w:rsid w:val="00722B09"/>
    <w:rsid w:val="00722F5B"/>
    <w:rsid w:val="007234F5"/>
    <w:rsid w:val="00723542"/>
    <w:rsid w:val="00723F35"/>
    <w:rsid w:val="007242CE"/>
    <w:rsid w:val="007246A5"/>
    <w:rsid w:val="0072477D"/>
    <w:rsid w:val="00725CED"/>
    <w:rsid w:val="00725EF8"/>
    <w:rsid w:val="00726AF8"/>
    <w:rsid w:val="00726E8F"/>
    <w:rsid w:val="007275DA"/>
    <w:rsid w:val="00727761"/>
    <w:rsid w:val="00727962"/>
    <w:rsid w:val="00727A43"/>
    <w:rsid w:val="00727CF8"/>
    <w:rsid w:val="00727F67"/>
    <w:rsid w:val="007300AC"/>
    <w:rsid w:val="007301E0"/>
    <w:rsid w:val="00730297"/>
    <w:rsid w:val="00730579"/>
    <w:rsid w:val="00730715"/>
    <w:rsid w:val="00730C9F"/>
    <w:rsid w:val="00730EA7"/>
    <w:rsid w:val="007311D5"/>
    <w:rsid w:val="00733481"/>
    <w:rsid w:val="00733816"/>
    <w:rsid w:val="00734194"/>
    <w:rsid w:val="00734297"/>
    <w:rsid w:val="0073431C"/>
    <w:rsid w:val="00734B43"/>
    <w:rsid w:val="007354C8"/>
    <w:rsid w:val="00735835"/>
    <w:rsid w:val="0073597F"/>
    <w:rsid w:val="00735BCE"/>
    <w:rsid w:val="007362D9"/>
    <w:rsid w:val="007363E3"/>
    <w:rsid w:val="0073651B"/>
    <w:rsid w:val="00736634"/>
    <w:rsid w:val="007370AE"/>
    <w:rsid w:val="0073756F"/>
    <w:rsid w:val="0073790F"/>
    <w:rsid w:val="00737A7E"/>
    <w:rsid w:val="00737F6B"/>
    <w:rsid w:val="00737F99"/>
    <w:rsid w:val="007402F7"/>
    <w:rsid w:val="007405D0"/>
    <w:rsid w:val="00741269"/>
    <w:rsid w:val="007418AA"/>
    <w:rsid w:val="00741B7C"/>
    <w:rsid w:val="00742985"/>
    <w:rsid w:val="0074421F"/>
    <w:rsid w:val="007446F4"/>
    <w:rsid w:val="007448B0"/>
    <w:rsid w:val="00744AC3"/>
    <w:rsid w:val="00744D1E"/>
    <w:rsid w:val="00744E37"/>
    <w:rsid w:val="00745511"/>
    <w:rsid w:val="007455E8"/>
    <w:rsid w:val="0074563B"/>
    <w:rsid w:val="00745FD2"/>
    <w:rsid w:val="007461B8"/>
    <w:rsid w:val="007463D3"/>
    <w:rsid w:val="00746723"/>
    <w:rsid w:val="007468C3"/>
    <w:rsid w:val="00746B4E"/>
    <w:rsid w:val="00746C09"/>
    <w:rsid w:val="00746F9C"/>
    <w:rsid w:val="00746FE3"/>
    <w:rsid w:val="00747401"/>
    <w:rsid w:val="00747405"/>
    <w:rsid w:val="00750152"/>
    <w:rsid w:val="00750397"/>
    <w:rsid w:val="007504D7"/>
    <w:rsid w:val="00750667"/>
    <w:rsid w:val="0075067D"/>
    <w:rsid w:val="007507A3"/>
    <w:rsid w:val="007510C7"/>
    <w:rsid w:val="007515AD"/>
    <w:rsid w:val="00752011"/>
    <w:rsid w:val="0075203D"/>
    <w:rsid w:val="00752128"/>
    <w:rsid w:val="0075227A"/>
    <w:rsid w:val="00752521"/>
    <w:rsid w:val="0075252D"/>
    <w:rsid w:val="007528E9"/>
    <w:rsid w:val="00752CAF"/>
    <w:rsid w:val="007534AA"/>
    <w:rsid w:val="0075386C"/>
    <w:rsid w:val="00753BC4"/>
    <w:rsid w:val="00754526"/>
    <w:rsid w:val="0075456B"/>
    <w:rsid w:val="00754C62"/>
    <w:rsid w:val="00754EDD"/>
    <w:rsid w:val="00754EE7"/>
    <w:rsid w:val="00755137"/>
    <w:rsid w:val="00756622"/>
    <w:rsid w:val="007566F2"/>
    <w:rsid w:val="00756E7E"/>
    <w:rsid w:val="0075744D"/>
    <w:rsid w:val="00757A24"/>
    <w:rsid w:val="00760042"/>
    <w:rsid w:val="00760871"/>
    <w:rsid w:val="00760A41"/>
    <w:rsid w:val="00760E46"/>
    <w:rsid w:val="00761660"/>
    <w:rsid w:val="00761AAC"/>
    <w:rsid w:val="00761C9F"/>
    <w:rsid w:val="00761ED4"/>
    <w:rsid w:val="00761F82"/>
    <w:rsid w:val="007625A4"/>
    <w:rsid w:val="00763A1D"/>
    <w:rsid w:val="00763AFC"/>
    <w:rsid w:val="00764785"/>
    <w:rsid w:val="007649D0"/>
    <w:rsid w:val="00764BC0"/>
    <w:rsid w:val="00764CA9"/>
    <w:rsid w:val="007654B7"/>
    <w:rsid w:val="00765753"/>
    <w:rsid w:val="00765761"/>
    <w:rsid w:val="00766021"/>
    <w:rsid w:val="00766C2A"/>
    <w:rsid w:val="00766F9B"/>
    <w:rsid w:val="007677FE"/>
    <w:rsid w:val="00767E89"/>
    <w:rsid w:val="00767F63"/>
    <w:rsid w:val="007706D3"/>
    <w:rsid w:val="00770FDC"/>
    <w:rsid w:val="00771297"/>
    <w:rsid w:val="007714E6"/>
    <w:rsid w:val="00771CA4"/>
    <w:rsid w:val="00771F9F"/>
    <w:rsid w:val="0077214D"/>
    <w:rsid w:val="007721E2"/>
    <w:rsid w:val="007726C1"/>
    <w:rsid w:val="0077297E"/>
    <w:rsid w:val="007730B1"/>
    <w:rsid w:val="00773788"/>
    <w:rsid w:val="00773A0E"/>
    <w:rsid w:val="00773F6A"/>
    <w:rsid w:val="007743A0"/>
    <w:rsid w:val="00774731"/>
    <w:rsid w:val="00774CE8"/>
    <w:rsid w:val="00774FD1"/>
    <w:rsid w:val="00775142"/>
    <w:rsid w:val="00775585"/>
    <w:rsid w:val="00775AE3"/>
    <w:rsid w:val="00776AFE"/>
    <w:rsid w:val="00776D9C"/>
    <w:rsid w:val="00776DB4"/>
    <w:rsid w:val="0077763E"/>
    <w:rsid w:val="00777D44"/>
    <w:rsid w:val="007800FE"/>
    <w:rsid w:val="00780269"/>
    <w:rsid w:val="0078063D"/>
    <w:rsid w:val="00780744"/>
    <w:rsid w:val="0078079D"/>
    <w:rsid w:val="0078084D"/>
    <w:rsid w:val="00780EE3"/>
    <w:rsid w:val="007812CB"/>
    <w:rsid w:val="007814F5"/>
    <w:rsid w:val="00781855"/>
    <w:rsid w:val="00781FC5"/>
    <w:rsid w:val="00782333"/>
    <w:rsid w:val="00782B24"/>
    <w:rsid w:val="0078340E"/>
    <w:rsid w:val="00783A71"/>
    <w:rsid w:val="00783F95"/>
    <w:rsid w:val="00784137"/>
    <w:rsid w:val="0078459E"/>
    <w:rsid w:val="007850B0"/>
    <w:rsid w:val="00785538"/>
    <w:rsid w:val="0078588F"/>
    <w:rsid w:val="00785CAF"/>
    <w:rsid w:val="00785F51"/>
    <w:rsid w:val="00785F58"/>
    <w:rsid w:val="00785FA4"/>
    <w:rsid w:val="00786452"/>
    <w:rsid w:val="00786C69"/>
    <w:rsid w:val="00786CE1"/>
    <w:rsid w:val="00786D38"/>
    <w:rsid w:val="0078767D"/>
    <w:rsid w:val="0078768C"/>
    <w:rsid w:val="00787740"/>
    <w:rsid w:val="0078775F"/>
    <w:rsid w:val="00787DAE"/>
    <w:rsid w:val="0079008C"/>
    <w:rsid w:val="00790173"/>
    <w:rsid w:val="007904B1"/>
    <w:rsid w:val="007904C3"/>
    <w:rsid w:val="00791039"/>
    <w:rsid w:val="0079168C"/>
    <w:rsid w:val="00791B18"/>
    <w:rsid w:val="00791C34"/>
    <w:rsid w:val="007923AE"/>
    <w:rsid w:val="00792728"/>
    <w:rsid w:val="00792DAE"/>
    <w:rsid w:val="00792FBE"/>
    <w:rsid w:val="00793A95"/>
    <w:rsid w:val="00793CBD"/>
    <w:rsid w:val="00794549"/>
    <w:rsid w:val="00794727"/>
    <w:rsid w:val="007949EF"/>
    <w:rsid w:val="00795115"/>
    <w:rsid w:val="0079558A"/>
    <w:rsid w:val="0079595D"/>
    <w:rsid w:val="00795BEF"/>
    <w:rsid w:val="007961B6"/>
    <w:rsid w:val="0079624B"/>
    <w:rsid w:val="007963AC"/>
    <w:rsid w:val="00796CEF"/>
    <w:rsid w:val="00796E70"/>
    <w:rsid w:val="007971E7"/>
    <w:rsid w:val="00797217"/>
    <w:rsid w:val="007974B1"/>
    <w:rsid w:val="00797535"/>
    <w:rsid w:val="007A0345"/>
    <w:rsid w:val="007A08E8"/>
    <w:rsid w:val="007A0965"/>
    <w:rsid w:val="007A15A0"/>
    <w:rsid w:val="007A1AB6"/>
    <w:rsid w:val="007A2A89"/>
    <w:rsid w:val="007A2FF6"/>
    <w:rsid w:val="007A305A"/>
    <w:rsid w:val="007A38D4"/>
    <w:rsid w:val="007A485A"/>
    <w:rsid w:val="007A52E3"/>
    <w:rsid w:val="007A5A88"/>
    <w:rsid w:val="007A6608"/>
    <w:rsid w:val="007A6BA4"/>
    <w:rsid w:val="007A6CE5"/>
    <w:rsid w:val="007A6D0E"/>
    <w:rsid w:val="007A6D29"/>
    <w:rsid w:val="007A72E0"/>
    <w:rsid w:val="007A7727"/>
    <w:rsid w:val="007A7F5C"/>
    <w:rsid w:val="007B029C"/>
    <w:rsid w:val="007B0407"/>
    <w:rsid w:val="007B0489"/>
    <w:rsid w:val="007B0B96"/>
    <w:rsid w:val="007B10AD"/>
    <w:rsid w:val="007B11A8"/>
    <w:rsid w:val="007B1314"/>
    <w:rsid w:val="007B1669"/>
    <w:rsid w:val="007B17E3"/>
    <w:rsid w:val="007B24CC"/>
    <w:rsid w:val="007B26A3"/>
    <w:rsid w:val="007B28F5"/>
    <w:rsid w:val="007B2972"/>
    <w:rsid w:val="007B2A77"/>
    <w:rsid w:val="007B2DCA"/>
    <w:rsid w:val="007B35A4"/>
    <w:rsid w:val="007B4329"/>
    <w:rsid w:val="007B4708"/>
    <w:rsid w:val="007B4799"/>
    <w:rsid w:val="007B4DA2"/>
    <w:rsid w:val="007B4FBA"/>
    <w:rsid w:val="007B50B5"/>
    <w:rsid w:val="007B51F4"/>
    <w:rsid w:val="007B555B"/>
    <w:rsid w:val="007B55E5"/>
    <w:rsid w:val="007B5629"/>
    <w:rsid w:val="007B5B92"/>
    <w:rsid w:val="007B5D60"/>
    <w:rsid w:val="007B5DB9"/>
    <w:rsid w:val="007B5F7B"/>
    <w:rsid w:val="007B6238"/>
    <w:rsid w:val="007B6856"/>
    <w:rsid w:val="007B6A14"/>
    <w:rsid w:val="007B71D7"/>
    <w:rsid w:val="007B7661"/>
    <w:rsid w:val="007C0086"/>
    <w:rsid w:val="007C0180"/>
    <w:rsid w:val="007C0F73"/>
    <w:rsid w:val="007C1721"/>
    <w:rsid w:val="007C189E"/>
    <w:rsid w:val="007C1ACC"/>
    <w:rsid w:val="007C21DF"/>
    <w:rsid w:val="007C2574"/>
    <w:rsid w:val="007C2D31"/>
    <w:rsid w:val="007C346B"/>
    <w:rsid w:val="007C36D1"/>
    <w:rsid w:val="007C3C6B"/>
    <w:rsid w:val="007C3F37"/>
    <w:rsid w:val="007C40EF"/>
    <w:rsid w:val="007C4422"/>
    <w:rsid w:val="007C5319"/>
    <w:rsid w:val="007C5B3C"/>
    <w:rsid w:val="007C62CD"/>
    <w:rsid w:val="007C653D"/>
    <w:rsid w:val="007C7143"/>
    <w:rsid w:val="007C7751"/>
    <w:rsid w:val="007C788A"/>
    <w:rsid w:val="007C7D6C"/>
    <w:rsid w:val="007C7E50"/>
    <w:rsid w:val="007D00C6"/>
    <w:rsid w:val="007D02AB"/>
    <w:rsid w:val="007D067F"/>
    <w:rsid w:val="007D0D0F"/>
    <w:rsid w:val="007D0EE7"/>
    <w:rsid w:val="007D1667"/>
    <w:rsid w:val="007D178E"/>
    <w:rsid w:val="007D1948"/>
    <w:rsid w:val="007D1A3D"/>
    <w:rsid w:val="007D253D"/>
    <w:rsid w:val="007D25E9"/>
    <w:rsid w:val="007D3FCE"/>
    <w:rsid w:val="007D4293"/>
    <w:rsid w:val="007D42A8"/>
    <w:rsid w:val="007D4536"/>
    <w:rsid w:val="007D46A8"/>
    <w:rsid w:val="007D494E"/>
    <w:rsid w:val="007D4AC9"/>
    <w:rsid w:val="007D5325"/>
    <w:rsid w:val="007D5524"/>
    <w:rsid w:val="007D5676"/>
    <w:rsid w:val="007D59EB"/>
    <w:rsid w:val="007D5A1A"/>
    <w:rsid w:val="007D63C0"/>
    <w:rsid w:val="007D63EB"/>
    <w:rsid w:val="007D6922"/>
    <w:rsid w:val="007D69A0"/>
    <w:rsid w:val="007D6B57"/>
    <w:rsid w:val="007D70A2"/>
    <w:rsid w:val="007D756D"/>
    <w:rsid w:val="007D7724"/>
    <w:rsid w:val="007D7A60"/>
    <w:rsid w:val="007D7B99"/>
    <w:rsid w:val="007E0484"/>
    <w:rsid w:val="007E04FC"/>
    <w:rsid w:val="007E0C60"/>
    <w:rsid w:val="007E0EF5"/>
    <w:rsid w:val="007E1477"/>
    <w:rsid w:val="007E16A7"/>
    <w:rsid w:val="007E24D9"/>
    <w:rsid w:val="007E27A1"/>
    <w:rsid w:val="007E28C5"/>
    <w:rsid w:val="007E2C7C"/>
    <w:rsid w:val="007E2CA9"/>
    <w:rsid w:val="007E34BF"/>
    <w:rsid w:val="007E3AB7"/>
    <w:rsid w:val="007E3DD8"/>
    <w:rsid w:val="007E485B"/>
    <w:rsid w:val="007E486C"/>
    <w:rsid w:val="007E48D9"/>
    <w:rsid w:val="007E48F6"/>
    <w:rsid w:val="007E49C7"/>
    <w:rsid w:val="007E6223"/>
    <w:rsid w:val="007E6757"/>
    <w:rsid w:val="007E6D8D"/>
    <w:rsid w:val="007E6F61"/>
    <w:rsid w:val="007E6F9C"/>
    <w:rsid w:val="007E7515"/>
    <w:rsid w:val="007E7896"/>
    <w:rsid w:val="007E7903"/>
    <w:rsid w:val="007E79EA"/>
    <w:rsid w:val="007E7C63"/>
    <w:rsid w:val="007F0061"/>
    <w:rsid w:val="007F061E"/>
    <w:rsid w:val="007F0A20"/>
    <w:rsid w:val="007F0A61"/>
    <w:rsid w:val="007F0C08"/>
    <w:rsid w:val="007F13B4"/>
    <w:rsid w:val="007F1609"/>
    <w:rsid w:val="007F18AF"/>
    <w:rsid w:val="007F1CF5"/>
    <w:rsid w:val="007F1D40"/>
    <w:rsid w:val="007F1E09"/>
    <w:rsid w:val="007F20E9"/>
    <w:rsid w:val="007F22D6"/>
    <w:rsid w:val="007F23DA"/>
    <w:rsid w:val="007F28C3"/>
    <w:rsid w:val="007F2DC9"/>
    <w:rsid w:val="007F31E6"/>
    <w:rsid w:val="007F3C6A"/>
    <w:rsid w:val="007F3DF9"/>
    <w:rsid w:val="007F4076"/>
    <w:rsid w:val="007F4886"/>
    <w:rsid w:val="007F4E6A"/>
    <w:rsid w:val="007F5AE6"/>
    <w:rsid w:val="007F5D98"/>
    <w:rsid w:val="007F6303"/>
    <w:rsid w:val="007F689F"/>
    <w:rsid w:val="007F68E0"/>
    <w:rsid w:val="007F69A3"/>
    <w:rsid w:val="007F7372"/>
    <w:rsid w:val="007F77DD"/>
    <w:rsid w:val="00800011"/>
    <w:rsid w:val="00801299"/>
    <w:rsid w:val="00801803"/>
    <w:rsid w:val="008020D1"/>
    <w:rsid w:val="008026C8"/>
    <w:rsid w:val="008027F0"/>
    <w:rsid w:val="00803879"/>
    <w:rsid w:val="00803D94"/>
    <w:rsid w:val="00804B14"/>
    <w:rsid w:val="00804F2D"/>
    <w:rsid w:val="008050D4"/>
    <w:rsid w:val="008056D6"/>
    <w:rsid w:val="00805749"/>
    <w:rsid w:val="00805A9F"/>
    <w:rsid w:val="00805B43"/>
    <w:rsid w:val="00805E22"/>
    <w:rsid w:val="0080602F"/>
    <w:rsid w:val="0080740E"/>
    <w:rsid w:val="00807A18"/>
    <w:rsid w:val="00807A44"/>
    <w:rsid w:val="00807C36"/>
    <w:rsid w:val="00807D94"/>
    <w:rsid w:val="00807F0F"/>
    <w:rsid w:val="008103BE"/>
    <w:rsid w:val="00810627"/>
    <w:rsid w:val="0081062D"/>
    <w:rsid w:val="008106EE"/>
    <w:rsid w:val="00810807"/>
    <w:rsid w:val="00810A65"/>
    <w:rsid w:val="00810A8D"/>
    <w:rsid w:val="00810B86"/>
    <w:rsid w:val="00810E1E"/>
    <w:rsid w:val="00811771"/>
    <w:rsid w:val="00811D99"/>
    <w:rsid w:val="00811FC7"/>
    <w:rsid w:val="00812239"/>
    <w:rsid w:val="0081327A"/>
    <w:rsid w:val="00813331"/>
    <w:rsid w:val="0081351A"/>
    <w:rsid w:val="008138DE"/>
    <w:rsid w:val="00814314"/>
    <w:rsid w:val="008144E2"/>
    <w:rsid w:val="00814B5B"/>
    <w:rsid w:val="0081502B"/>
    <w:rsid w:val="0081509F"/>
    <w:rsid w:val="0081554D"/>
    <w:rsid w:val="0081599C"/>
    <w:rsid w:val="008159F6"/>
    <w:rsid w:val="00815C92"/>
    <w:rsid w:val="0081614E"/>
    <w:rsid w:val="008162BA"/>
    <w:rsid w:val="00816A6A"/>
    <w:rsid w:val="00816E69"/>
    <w:rsid w:val="00817352"/>
    <w:rsid w:val="0081795A"/>
    <w:rsid w:val="00817CE2"/>
    <w:rsid w:val="00817DD6"/>
    <w:rsid w:val="00817E61"/>
    <w:rsid w:val="0082012A"/>
    <w:rsid w:val="008203D5"/>
    <w:rsid w:val="00820677"/>
    <w:rsid w:val="008212B4"/>
    <w:rsid w:val="008212EE"/>
    <w:rsid w:val="00821647"/>
    <w:rsid w:val="00821A1C"/>
    <w:rsid w:val="008222C6"/>
    <w:rsid w:val="00822EA1"/>
    <w:rsid w:val="008237A7"/>
    <w:rsid w:val="00823864"/>
    <w:rsid w:val="00823C8D"/>
    <w:rsid w:val="00823FC0"/>
    <w:rsid w:val="00824105"/>
    <w:rsid w:val="00824877"/>
    <w:rsid w:val="008251AC"/>
    <w:rsid w:val="008255CB"/>
    <w:rsid w:val="00825896"/>
    <w:rsid w:val="008258A2"/>
    <w:rsid w:val="00825BC3"/>
    <w:rsid w:val="00825FF4"/>
    <w:rsid w:val="0082618B"/>
    <w:rsid w:val="0082657B"/>
    <w:rsid w:val="008267A5"/>
    <w:rsid w:val="00826917"/>
    <w:rsid w:val="00826BEB"/>
    <w:rsid w:val="0082716F"/>
    <w:rsid w:val="00827C34"/>
    <w:rsid w:val="00830077"/>
    <w:rsid w:val="008300B8"/>
    <w:rsid w:val="008306CC"/>
    <w:rsid w:val="008306EB"/>
    <w:rsid w:val="00830E2D"/>
    <w:rsid w:val="00830E75"/>
    <w:rsid w:val="00830EC7"/>
    <w:rsid w:val="00830F25"/>
    <w:rsid w:val="00830F99"/>
    <w:rsid w:val="00831023"/>
    <w:rsid w:val="008316C8"/>
    <w:rsid w:val="008321DF"/>
    <w:rsid w:val="008324AD"/>
    <w:rsid w:val="00832BF5"/>
    <w:rsid w:val="00832C60"/>
    <w:rsid w:val="00832DDE"/>
    <w:rsid w:val="008340AE"/>
    <w:rsid w:val="008343ED"/>
    <w:rsid w:val="00834826"/>
    <w:rsid w:val="0083533C"/>
    <w:rsid w:val="0083536C"/>
    <w:rsid w:val="00835A53"/>
    <w:rsid w:val="008362E2"/>
    <w:rsid w:val="0083646C"/>
    <w:rsid w:val="00836545"/>
    <w:rsid w:val="0083674D"/>
    <w:rsid w:val="00837164"/>
    <w:rsid w:val="00837280"/>
    <w:rsid w:val="0083733D"/>
    <w:rsid w:val="0083760E"/>
    <w:rsid w:val="0083763D"/>
    <w:rsid w:val="00837E67"/>
    <w:rsid w:val="00837EDA"/>
    <w:rsid w:val="00837EF3"/>
    <w:rsid w:val="00840235"/>
    <w:rsid w:val="0084029F"/>
    <w:rsid w:val="008403E4"/>
    <w:rsid w:val="0084070D"/>
    <w:rsid w:val="008409BC"/>
    <w:rsid w:val="00840A6A"/>
    <w:rsid w:val="00841608"/>
    <w:rsid w:val="00841946"/>
    <w:rsid w:val="00841EC9"/>
    <w:rsid w:val="00842583"/>
    <w:rsid w:val="00842AE7"/>
    <w:rsid w:val="00842CCC"/>
    <w:rsid w:val="00842FB4"/>
    <w:rsid w:val="008430A5"/>
    <w:rsid w:val="008434CE"/>
    <w:rsid w:val="00843670"/>
    <w:rsid w:val="008436E4"/>
    <w:rsid w:val="00843989"/>
    <w:rsid w:val="008441C4"/>
    <w:rsid w:val="0084426F"/>
    <w:rsid w:val="00844490"/>
    <w:rsid w:val="008445E9"/>
    <w:rsid w:val="00844753"/>
    <w:rsid w:val="00844BE1"/>
    <w:rsid w:val="00844C7D"/>
    <w:rsid w:val="00845393"/>
    <w:rsid w:val="008453DA"/>
    <w:rsid w:val="00845591"/>
    <w:rsid w:val="008459AF"/>
    <w:rsid w:val="00846000"/>
    <w:rsid w:val="008461DE"/>
    <w:rsid w:val="008463DB"/>
    <w:rsid w:val="00846CE7"/>
    <w:rsid w:val="00846EB5"/>
    <w:rsid w:val="00846EFB"/>
    <w:rsid w:val="0084737C"/>
    <w:rsid w:val="00847B7C"/>
    <w:rsid w:val="00847DF5"/>
    <w:rsid w:val="00847F0B"/>
    <w:rsid w:val="00847F9D"/>
    <w:rsid w:val="008504A7"/>
    <w:rsid w:val="00850524"/>
    <w:rsid w:val="008506E2"/>
    <w:rsid w:val="008508AA"/>
    <w:rsid w:val="0085091C"/>
    <w:rsid w:val="00851142"/>
    <w:rsid w:val="00851A22"/>
    <w:rsid w:val="00852A92"/>
    <w:rsid w:val="00852CC1"/>
    <w:rsid w:val="00852EAD"/>
    <w:rsid w:val="00852FFB"/>
    <w:rsid w:val="00853A4F"/>
    <w:rsid w:val="00853D80"/>
    <w:rsid w:val="00853D98"/>
    <w:rsid w:val="0085416D"/>
    <w:rsid w:val="0085494C"/>
    <w:rsid w:val="0085497B"/>
    <w:rsid w:val="0085498D"/>
    <w:rsid w:val="00854AC0"/>
    <w:rsid w:val="00854D6F"/>
    <w:rsid w:val="00854F5A"/>
    <w:rsid w:val="0085503E"/>
    <w:rsid w:val="00855421"/>
    <w:rsid w:val="0085546A"/>
    <w:rsid w:val="00855975"/>
    <w:rsid w:val="00855B68"/>
    <w:rsid w:val="0085661F"/>
    <w:rsid w:val="00856671"/>
    <w:rsid w:val="008566B8"/>
    <w:rsid w:val="008569F7"/>
    <w:rsid w:val="00856AEE"/>
    <w:rsid w:val="00856BAA"/>
    <w:rsid w:val="00857404"/>
    <w:rsid w:val="0085776E"/>
    <w:rsid w:val="00857BA7"/>
    <w:rsid w:val="00857D0B"/>
    <w:rsid w:val="00857E6D"/>
    <w:rsid w:val="00857F9D"/>
    <w:rsid w:val="00860512"/>
    <w:rsid w:val="00860706"/>
    <w:rsid w:val="00860949"/>
    <w:rsid w:val="00860C94"/>
    <w:rsid w:val="00860CCA"/>
    <w:rsid w:val="00861478"/>
    <w:rsid w:val="00861A05"/>
    <w:rsid w:val="00861C9F"/>
    <w:rsid w:val="00861CCF"/>
    <w:rsid w:val="00861EEC"/>
    <w:rsid w:val="00862AA5"/>
    <w:rsid w:val="00862FD9"/>
    <w:rsid w:val="00863B98"/>
    <w:rsid w:val="00863D86"/>
    <w:rsid w:val="008645F2"/>
    <w:rsid w:val="008647B3"/>
    <w:rsid w:val="008648EC"/>
    <w:rsid w:val="00864C26"/>
    <w:rsid w:val="00864ED6"/>
    <w:rsid w:val="00865661"/>
    <w:rsid w:val="00865675"/>
    <w:rsid w:val="0086593C"/>
    <w:rsid w:val="00865D9B"/>
    <w:rsid w:val="00865ED6"/>
    <w:rsid w:val="0086665C"/>
    <w:rsid w:val="008668A0"/>
    <w:rsid w:val="008669F0"/>
    <w:rsid w:val="00866F91"/>
    <w:rsid w:val="00867F21"/>
    <w:rsid w:val="00870B84"/>
    <w:rsid w:val="00870D07"/>
    <w:rsid w:val="00870D37"/>
    <w:rsid w:val="0087136A"/>
    <w:rsid w:val="00871410"/>
    <w:rsid w:val="00871593"/>
    <w:rsid w:val="00871644"/>
    <w:rsid w:val="00871C61"/>
    <w:rsid w:val="00871D60"/>
    <w:rsid w:val="00871FA2"/>
    <w:rsid w:val="008725BD"/>
    <w:rsid w:val="00872C20"/>
    <w:rsid w:val="00874291"/>
    <w:rsid w:val="008746C6"/>
    <w:rsid w:val="00874EE1"/>
    <w:rsid w:val="00875103"/>
    <w:rsid w:val="0087540C"/>
    <w:rsid w:val="00875FB7"/>
    <w:rsid w:val="00876FC9"/>
    <w:rsid w:val="008772C7"/>
    <w:rsid w:val="008776D8"/>
    <w:rsid w:val="00877A5E"/>
    <w:rsid w:val="00877B49"/>
    <w:rsid w:val="00877C9B"/>
    <w:rsid w:val="00877D60"/>
    <w:rsid w:val="00880396"/>
    <w:rsid w:val="00880621"/>
    <w:rsid w:val="00880728"/>
    <w:rsid w:val="0088096D"/>
    <w:rsid w:val="00880EDF"/>
    <w:rsid w:val="00881044"/>
    <w:rsid w:val="008817BF"/>
    <w:rsid w:val="0088180C"/>
    <w:rsid w:val="00881B52"/>
    <w:rsid w:val="008823CB"/>
    <w:rsid w:val="008825A1"/>
    <w:rsid w:val="00882841"/>
    <w:rsid w:val="00882CD6"/>
    <w:rsid w:val="00883D36"/>
    <w:rsid w:val="00884071"/>
    <w:rsid w:val="008840D9"/>
    <w:rsid w:val="008845B1"/>
    <w:rsid w:val="008846AF"/>
    <w:rsid w:val="00884787"/>
    <w:rsid w:val="008849D8"/>
    <w:rsid w:val="00884E01"/>
    <w:rsid w:val="00884EE7"/>
    <w:rsid w:val="0088552B"/>
    <w:rsid w:val="00885619"/>
    <w:rsid w:val="00885705"/>
    <w:rsid w:val="00885A8A"/>
    <w:rsid w:val="008861DD"/>
    <w:rsid w:val="00886307"/>
    <w:rsid w:val="00886702"/>
    <w:rsid w:val="00886835"/>
    <w:rsid w:val="00887146"/>
    <w:rsid w:val="00887B66"/>
    <w:rsid w:val="00887B67"/>
    <w:rsid w:val="008900CD"/>
    <w:rsid w:val="008904F0"/>
    <w:rsid w:val="00890C1C"/>
    <w:rsid w:val="00890D04"/>
    <w:rsid w:val="00890F49"/>
    <w:rsid w:val="00890F56"/>
    <w:rsid w:val="00890F87"/>
    <w:rsid w:val="008914B6"/>
    <w:rsid w:val="00891768"/>
    <w:rsid w:val="00891BB2"/>
    <w:rsid w:val="0089260E"/>
    <w:rsid w:val="00892E47"/>
    <w:rsid w:val="008937F8"/>
    <w:rsid w:val="0089387D"/>
    <w:rsid w:val="00893B95"/>
    <w:rsid w:val="00893F6E"/>
    <w:rsid w:val="00894494"/>
    <w:rsid w:val="0089476A"/>
    <w:rsid w:val="008948A2"/>
    <w:rsid w:val="008960AF"/>
    <w:rsid w:val="0089625D"/>
    <w:rsid w:val="0089651E"/>
    <w:rsid w:val="00896579"/>
    <w:rsid w:val="00896587"/>
    <w:rsid w:val="008966D8"/>
    <w:rsid w:val="00896CA5"/>
    <w:rsid w:val="00896DC3"/>
    <w:rsid w:val="0089779E"/>
    <w:rsid w:val="008977F8"/>
    <w:rsid w:val="008978F1"/>
    <w:rsid w:val="00897BBE"/>
    <w:rsid w:val="00897EBC"/>
    <w:rsid w:val="008A01A2"/>
    <w:rsid w:val="008A0490"/>
    <w:rsid w:val="008A050D"/>
    <w:rsid w:val="008A0858"/>
    <w:rsid w:val="008A0962"/>
    <w:rsid w:val="008A0C4D"/>
    <w:rsid w:val="008A14FB"/>
    <w:rsid w:val="008A195F"/>
    <w:rsid w:val="008A1ECB"/>
    <w:rsid w:val="008A20CE"/>
    <w:rsid w:val="008A2400"/>
    <w:rsid w:val="008A2970"/>
    <w:rsid w:val="008A3AAC"/>
    <w:rsid w:val="008A3B72"/>
    <w:rsid w:val="008A3B76"/>
    <w:rsid w:val="008A3D22"/>
    <w:rsid w:val="008A3E17"/>
    <w:rsid w:val="008A40B0"/>
    <w:rsid w:val="008A42E6"/>
    <w:rsid w:val="008A4410"/>
    <w:rsid w:val="008A445E"/>
    <w:rsid w:val="008A451D"/>
    <w:rsid w:val="008A45A6"/>
    <w:rsid w:val="008A48D4"/>
    <w:rsid w:val="008A51D7"/>
    <w:rsid w:val="008A538A"/>
    <w:rsid w:val="008A590E"/>
    <w:rsid w:val="008A6300"/>
    <w:rsid w:val="008A6B4B"/>
    <w:rsid w:val="008A6C43"/>
    <w:rsid w:val="008A6DBC"/>
    <w:rsid w:val="008A6FCD"/>
    <w:rsid w:val="008A7169"/>
    <w:rsid w:val="008A769C"/>
    <w:rsid w:val="008A79CA"/>
    <w:rsid w:val="008A7EDD"/>
    <w:rsid w:val="008B0449"/>
    <w:rsid w:val="008B04CD"/>
    <w:rsid w:val="008B04F7"/>
    <w:rsid w:val="008B075F"/>
    <w:rsid w:val="008B089A"/>
    <w:rsid w:val="008B0B57"/>
    <w:rsid w:val="008B0C0C"/>
    <w:rsid w:val="008B0C14"/>
    <w:rsid w:val="008B1544"/>
    <w:rsid w:val="008B2291"/>
    <w:rsid w:val="008B2472"/>
    <w:rsid w:val="008B2557"/>
    <w:rsid w:val="008B27E3"/>
    <w:rsid w:val="008B285A"/>
    <w:rsid w:val="008B2916"/>
    <w:rsid w:val="008B2D63"/>
    <w:rsid w:val="008B2DDE"/>
    <w:rsid w:val="008B35A5"/>
    <w:rsid w:val="008B3A20"/>
    <w:rsid w:val="008B40AF"/>
    <w:rsid w:val="008B42DE"/>
    <w:rsid w:val="008B4779"/>
    <w:rsid w:val="008B49D5"/>
    <w:rsid w:val="008B4AF4"/>
    <w:rsid w:val="008B5669"/>
    <w:rsid w:val="008B578A"/>
    <w:rsid w:val="008B594C"/>
    <w:rsid w:val="008B5C7B"/>
    <w:rsid w:val="008B5F5F"/>
    <w:rsid w:val="008B6072"/>
    <w:rsid w:val="008B607D"/>
    <w:rsid w:val="008B665E"/>
    <w:rsid w:val="008B6E12"/>
    <w:rsid w:val="008B779B"/>
    <w:rsid w:val="008B7B20"/>
    <w:rsid w:val="008B7EC8"/>
    <w:rsid w:val="008C00CE"/>
    <w:rsid w:val="008C01EB"/>
    <w:rsid w:val="008C047F"/>
    <w:rsid w:val="008C05C4"/>
    <w:rsid w:val="008C0D83"/>
    <w:rsid w:val="008C163C"/>
    <w:rsid w:val="008C1681"/>
    <w:rsid w:val="008C1AEC"/>
    <w:rsid w:val="008C1C87"/>
    <w:rsid w:val="008C26C7"/>
    <w:rsid w:val="008C2C4D"/>
    <w:rsid w:val="008C34D9"/>
    <w:rsid w:val="008C3A10"/>
    <w:rsid w:val="008C3B2B"/>
    <w:rsid w:val="008C3DB3"/>
    <w:rsid w:val="008C3E3E"/>
    <w:rsid w:val="008C40A4"/>
    <w:rsid w:val="008C4749"/>
    <w:rsid w:val="008C50F1"/>
    <w:rsid w:val="008C517E"/>
    <w:rsid w:val="008C5434"/>
    <w:rsid w:val="008C54C6"/>
    <w:rsid w:val="008C6018"/>
    <w:rsid w:val="008C6496"/>
    <w:rsid w:val="008C6501"/>
    <w:rsid w:val="008C675C"/>
    <w:rsid w:val="008C6B81"/>
    <w:rsid w:val="008C6E39"/>
    <w:rsid w:val="008C6E62"/>
    <w:rsid w:val="008C7217"/>
    <w:rsid w:val="008C7691"/>
    <w:rsid w:val="008C76D9"/>
    <w:rsid w:val="008D07DC"/>
    <w:rsid w:val="008D09E6"/>
    <w:rsid w:val="008D0BCE"/>
    <w:rsid w:val="008D0F1F"/>
    <w:rsid w:val="008D10D4"/>
    <w:rsid w:val="008D17EB"/>
    <w:rsid w:val="008D2581"/>
    <w:rsid w:val="008D298C"/>
    <w:rsid w:val="008D2A3C"/>
    <w:rsid w:val="008D3248"/>
    <w:rsid w:val="008D344F"/>
    <w:rsid w:val="008D41C5"/>
    <w:rsid w:val="008D46D1"/>
    <w:rsid w:val="008D485E"/>
    <w:rsid w:val="008D48D5"/>
    <w:rsid w:val="008D5F86"/>
    <w:rsid w:val="008D6A33"/>
    <w:rsid w:val="008D6CC9"/>
    <w:rsid w:val="008D706F"/>
    <w:rsid w:val="008D70CE"/>
    <w:rsid w:val="008D72CC"/>
    <w:rsid w:val="008D74C1"/>
    <w:rsid w:val="008D7C90"/>
    <w:rsid w:val="008E0AC6"/>
    <w:rsid w:val="008E0B89"/>
    <w:rsid w:val="008E1007"/>
    <w:rsid w:val="008E1016"/>
    <w:rsid w:val="008E115F"/>
    <w:rsid w:val="008E1656"/>
    <w:rsid w:val="008E1ADB"/>
    <w:rsid w:val="008E20B8"/>
    <w:rsid w:val="008E2198"/>
    <w:rsid w:val="008E2F87"/>
    <w:rsid w:val="008E30AC"/>
    <w:rsid w:val="008E3735"/>
    <w:rsid w:val="008E403D"/>
    <w:rsid w:val="008E418F"/>
    <w:rsid w:val="008E41AC"/>
    <w:rsid w:val="008E4752"/>
    <w:rsid w:val="008E491F"/>
    <w:rsid w:val="008E523D"/>
    <w:rsid w:val="008E5390"/>
    <w:rsid w:val="008E539B"/>
    <w:rsid w:val="008E55F8"/>
    <w:rsid w:val="008E6167"/>
    <w:rsid w:val="008E6249"/>
    <w:rsid w:val="008E6601"/>
    <w:rsid w:val="008E67D5"/>
    <w:rsid w:val="008E7118"/>
    <w:rsid w:val="008E712C"/>
    <w:rsid w:val="008E734B"/>
    <w:rsid w:val="008E7626"/>
    <w:rsid w:val="008F012A"/>
    <w:rsid w:val="008F069E"/>
    <w:rsid w:val="008F09B7"/>
    <w:rsid w:val="008F0B6E"/>
    <w:rsid w:val="008F1B19"/>
    <w:rsid w:val="008F1B6C"/>
    <w:rsid w:val="008F2277"/>
    <w:rsid w:val="008F23CD"/>
    <w:rsid w:val="008F2AE7"/>
    <w:rsid w:val="008F2AFC"/>
    <w:rsid w:val="008F2B35"/>
    <w:rsid w:val="008F3087"/>
    <w:rsid w:val="008F4540"/>
    <w:rsid w:val="008F45D5"/>
    <w:rsid w:val="008F472D"/>
    <w:rsid w:val="008F47E8"/>
    <w:rsid w:val="008F48A2"/>
    <w:rsid w:val="008F4A79"/>
    <w:rsid w:val="008F4D87"/>
    <w:rsid w:val="008F54FA"/>
    <w:rsid w:val="008F5628"/>
    <w:rsid w:val="008F56D3"/>
    <w:rsid w:val="008F57CE"/>
    <w:rsid w:val="008F5831"/>
    <w:rsid w:val="008F64B8"/>
    <w:rsid w:val="008F64BA"/>
    <w:rsid w:val="008F6EEA"/>
    <w:rsid w:val="008F7132"/>
    <w:rsid w:val="008F7D86"/>
    <w:rsid w:val="008F7F31"/>
    <w:rsid w:val="00900349"/>
    <w:rsid w:val="0090048E"/>
    <w:rsid w:val="00901483"/>
    <w:rsid w:val="00901592"/>
    <w:rsid w:val="009021EA"/>
    <w:rsid w:val="0090244A"/>
    <w:rsid w:val="009029F0"/>
    <w:rsid w:val="00903156"/>
    <w:rsid w:val="0090317B"/>
    <w:rsid w:val="00903592"/>
    <w:rsid w:val="0090385D"/>
    <w:rsid w:val="00903DB0"/>
    <w:rsid w:val="00904097"/>
    <w:rsid w:val="0090416E"/>
    <w:rsid w:val="00904850"/>
    <w:rsid w:val="00904C8A"/>
    <w:rsid w:val="00904ED6"/>
    <w:rsid w:val="00904FC3"/>
    <w:rsid w:val="0090590B"/>
    <w:rsid w:val="00905DA4"/>
    <w:rsid w:val="00905E13"/>
    <w:rsid w:val="0090668A"/>
    <w:rsid w:val="009066C7"/>
    <w:rsid w:val="0090696C"/>
    <w:rsid w:val="00906BB7"/>
    <w:rsid w:val="00906C6B"/>
    <w:rsid w:val="00907097"/>
    <w:rsid w:val="009077BC"/>
    <w:rsid w:val="009078C8"/>
    <w:rsid w:val="00907B4F"/>
    <w:rsid w:val="00907DAA"/>
    <w:rsid w:val="00907E5A"/>
    <w:rsid w:val="00907FDC"/>
    <w:rsid w:val="00910052"/>
    <w:rsid w:val="009101E5"/>
    <w:rsid w:val="009109D9"/>
    <w:rsid w:val="00910C2F"/>
    <w:rsid w:val="00910FF0"/>
    <w:rsid w:val="009116E3"/>
    <w:rsid w:val="00911768"/>
    <w:rsid w:val="009117D9"/>
    <w:rsid w:val="00911B10"/>
    <w:rsid w:val="00911C53"/>
    <w:rsid w:val="00912287"/>
    <w:rsid w:val="00912378"/>
    <w:rsid w:val="009127C3"/>
    <w:rsid w:val="00912816"/>
    <w:rsid w:val="00913145"/>
    <w:rsid w:val="009131F2"/>
    <w:rsid w:val="009132FF"/>
    <w:rsid w:val="00913518"/>
    <w:rsid w:val="009138F9"/>
    <w:rsid w:val="00913FD3"/>
    <w:rsid w:val="0091485B"/>
    <w:rsid w:val="00914AD8"/>
    <w:rsid w:val="00915688"/>
    <w:rsid w:val="009156ED"/>
    <w:rsid w:val="009159CE"/>
    <w:rsid w:val="00915CFC"/>
    <w:rsid w:val="00916255"/>
    <w:rsid w:val="00916306"/>
    <w:rsid w:val="0091637D"/>
    <w:rsid w:val="00917083"/>
    <w:rsid w:val="009173A6"/>
    <w:rsid w:val="00917518"/>
    <w:rsid w:val="00917AAC"/>
    <w:rsid w:val="00917C66"/>
    <w:rsid w:val="00920074"/>
    <w:rsid w:val="00920319"/>
    <w:rsid w:val="009204D3"/>
    <w:rsid w:val="00920788"/>
    <w:rsid w:val="00920868"/>
    <w:rsid w:val="009211A9"/>
    <w:rsid w:val="00921210"/>
    <w:rsid w:val="00922077"/>
    <w:rsid w:val="0092219D"/>
    <w:rsid w:val="00922346"/>
    <w:rsid w:val="0092286C"/>
    <w:rsid w:val="00922A93"/>
    <w:rsid w:val="00922B1A"/>
    <w:rsid w:val="00922DEC"/>
    <w:rsid w:val="0092308E"/>
    <w:rsid w:val="00923158"/>
    <w:rsid w:val="0092315F"/>
    <w:rsid w:val="00923335"/>
    <w:rsid w:val="00923661"/>
    <w:rsid w:val="00923B47"/>
    <w:rsid w:val="00923BB0"/>
    <w:rsid w:val="009241E0"/>
    <w:rsid w:val="0092450B"/>
    <w:rsid w:val="00924C6A"/>
    <w:rsid w:val="00924F29"/>
    <w:rsid w:val="0092546E"/>
    <w:rsid w:val="00926168"/>
    <w:rsid w:val="00926825"/>
    <w:rsid w:val="009269B3"/>
    <w:rsid w:val="00927010"/>
    <w:rsid w:val="009277F4"/>
    <w:rsid w:val="00927FAC"/>
    <w:rsid w:val="009301DC"/>
    <w:rsid w:val="0093033D"/>
    <w:rsid w:val="0093051A"/>
    <w:rsid w:val="00930640"/>
    <w:rsid w:val="00930682"/>
    <w:rsid w:val="00930A10"/>
    <w:rsid w:val="00930A2B"/>
    <w:rsid w:val="00930BB5"/>
    <w:rsid w:val="00930BD7"/>
    <w:rsid w:val="00930FFD"/>
    <w:rsid w:val="009311FA"/>
    <w:rsid w:val="0093154A"/>
    <w:rsid w:val="009315C0"/>
    <w:rsid w:val="00931C6D"/>
    <w:rsid w:val="00931DA6"/>
    <w:rsid w:val="00932289"/>
    <w:rsid w:val="00932351"/>
    <w:rsid w:val="009326ED"/>
    <w:rsid w:val="0093284E"/>
    <w:rsid w:val="00932D95"/>
    <w:rsid w:val="00933129"/>
    <w:rsid w:val="009333A9"/>
    <w:rsid w:val="00933569"/>
    <w:rsid w:val="009338F5"/>
    <w:rsid w:val="00933CA0"/>
    <w:rsid w:val="00933F2E"/>
    <w:rsid w:val="00934AA5"/>
    <w:rsid w:val="009351D8"/>
    <w:rsid w:val="00935CB9"/>
    <w:rsid w:val="009362F6"/>
    <w:rsid w:val="00936686"/>
    <w:rsid w:val="00937516"/>
    <w:rsid w:val="00937776"/>
    <w:rsid w:val="009379A4"/>
    <w:rsid w:val="00937BDF"/>
    <w:rsid w:val="009400C8"/>
    <w:rsid w:val="0094026C"/>
    <w:rsid w:val="00940997"/>
    <w:rsid w:val="00940C7D"/>
    <w:rsid w:val="00940EF2"/>
    <w:rsid w:val="00941739"/>
    <w:rsid w:val="00941D1A"/>
    <w:rsid w:val="00941E1F"/>
    <w:rsid w:val="0094275F"/>
    <w:rsid w:val="0094281B"/>
    <w:rsid w:val="00942BB4"/>
    <w:rsid w:val="009430FB"/>
    <w:rsid w:val="00943211"/>
    <w:rsid w:val="00943253"/>
    <w:rsid w:val="00943287"/>
    <w:rsid w:val="0094378F"/>
    <w:rsid w:val="00943B79"/>
    <w:rsid w:val="00943C87"/>
    <w:rsid w:val="00943D63"/>
    <w:rsid w:val="00943DD8"/>
    <w:rsid w:val="0094420E"/>
    <w:rsid w:val="00944A53"/>
    <w:rsid w:val="00944DD1"/>
    <w:rsid w:val="0094510E"/>
    <w:rsid w:val="009452F4"/>
    <w:rsid w:val="00945A2C"/>
    <w:rsid w:val="00945ECC"/>
    <w:rsid w:val="009462C5"/>
    <w:rsid w:val="00946EE2"/>
    <w:rsid w:val="0094759B"/>
    <w:rsid w:val="009479D1"/>
    <w:rsid w:val="00947B30"/>
    <w:rsid w:val="00950166"/>
    <w:rsid w:val="00950397"/>
    <w:rsid w:val="009506FA"/>
    <w:rsid w:val="00950B3E"/>
    <w:rsid w:val="00950E81"/>
    <w:rsid w:val="009513C7"/>
    <w:rsid w:val="009515EC"/>
    <w:rsid w:val="00951E96"/>
    <w:rsid w:val="009525DC"/>
    <w:rsid w:val="00952B00"/>
    <w:rsid w:val="00952DA1"/>
    <w:rsid w:val="009530D9"/>
    <w:rsid w:val="009535B6"/>
    <w:rsid w:val="009537E9"/>
    <w:rsid w:val="0095393F"/>
    <w:rsid w:val="00953ADD"/>
    <w:rsid w:val="00953ED5"/>
    <w:rsid w:val="00953EEC"/>
    <w:rsid w:val="00953F27"/>
    <w:rsid w:val="00954877"/>
    <w:rsid w:val="00954AAD"/>
    <w:rsid w:val="00954C50"/>
    <w:rsid w:val="00954E00"/>
    <w:rsid w:val="00954E11"/>
    <w:rsid w:val="00954E2D"/>
    <w:rsid w:val="00954E77"/>
    <w:rsid w:val="0095513B"/>
    <w:rsid w:val="0095533F"/>
    <w:rsid w:val="0095587A"/>
    <w:rsid w:val="00955CE8"/>
    <w:rsid w:val="00955EBD"/>
    <w:rsid w:val="00955FD5"/>
    <w:rsid w:val="00956368"/>
    <w:rsid w:val="009563B7"/>
    <w:rsid w:val="00956CA2"/>
    <w:rsid w:val="00956D6B"/>
    <w:rsid w:val="00956FCD"/>
    <w:rsid w:val="00957A19"/>
    <w:rsid w:val="00960006"/>
    <w:rsid w:val="009606B8"/>
    <w:rsid w:val="009608A7"/>
    <w:rsid w:val="00960C80"/>
    <w:rsid w:val="00960EDF"/>
    <w:rsid w:val="00960FC0"/>
    <w:rsid w:val="0096114E"/>
    <w:rsid w:val="009611B2"/>
    <w:rsid w:val="009612CF"/>
    <w:rsid w:val="00961330"/>
    <w:rsid w:val="00962765"/>
    <w:rsid w:val="00963079"/>
    <w:rsid w:val="00963903"/>
    <w:rsid w:val="00963958"/>
    <w:rsid w:val="00963A53"/>
    <w:rsid w:val="00963AAC"/>
    <w:rsid w:val="00963D56"/>
    <w:rsid w:val="00964322"/>
    <w:rsid w:val="009643E7"/>
    <w:rsid w:val="009643FD"/>
    <w:rsid w:val="009645A0"/>
    <w:rsid w:val="0096463F"/>
    <w:rsid w:val="00964699"/>
    <w:rsid w:val="00964722"/>
    <w:rsid w:val="00964917"/>
    <w:rsid w:val="00964AA9"/>
    <w:rsid w:val="009655DD"/>
    <w:rsid w:val="0096564C"/>
    <w:rsid w:val="00966183"/>
    <w:rsid w:val="00966F52"/>
    <w:rsid w:val="009672C7"/>
    <w:rsid w:val="00967539"/>
    <w:rsid w:val="00967680"/>
    <w:rsid w:val="009676D7"/>
    <w:rsid w:val="009705EA"/>
    <w:rsid w:val="00970683"/>
    <w:rsid w:val="009709FD"/>
    <w:rsid w:val="00971D0B"/>
    <w:rsid w:val="00971EB9"/>
    <w:rsid w:val="00971FB8"/>
    <w:rsid w:val="0097208C"/>
    <w:rsid w:val="009720BA"/>
    <w:rsid w:val="009728B3"/>
    <w:rsid w:val="009729B9"/>
    <w:rsid w:val="00972B47"/>
    <w:rsid w:val="00972C76"/>
    <w:rsid w:val="0097313D"/>
    <w:rsid w:val="0097317D"/>
    <w:rsid w:val="00973AE7"/>
    <w:rsid w:val="00973CAD"/>
    <w:rsid w:val="00973E95"/>
    <w:rsid w:val="00973ED5"/>
    <w:rsid w:val="00974289"/>
    <w:rsid w:val="009742F1"/>
    <w:rsid w:val="009748D1"/>
    <w:rsid w:val="00974970"/>
    <w:rsid w:val="009749E6"/>
    <w:rsid w:val="0097536F"/>
    <w:rsid w:val="009757E0"/>
    <w:rsid w:val="009759E2"/>
    <w:rsid w:val="00975D20"/>
    <w:rsid w:val="0097600C"/>
    <w:rsid w:val="009760BB"/>
    <w:rsid w:val="0097626E"/>
    <w:rsid w:val="009766E5"/>
    <w:rsid w:val="00976BED"/>
    <w:rsid w:val="00976C6B"/>
    <w:rsid w:val="00977676"/>
    <w:rsid w:val="00980059"/>
    <w:rsid w:val="00980086"/>
    <w:rsid w:val="00980ACC"/>
    <w:rsid w:val="0098208E"/>
    <w:rsid w:val="00982113"/>
    <w:rsid w:val="00982191"/>
    <w:rsid w:val="009829BA"/>
    <w:rsid w:val="00982D17"/>
    <w:rsid w:val="00982EE8"/>
    <w:rsid w:val="009836E3"/>
    <w:rsid w:val="009836E7"/>
    <w:rsid w:val="009837E8"/>
    <w:rsid w:val="00983817"/>
    <w:rsid w:val="00983A9D"/>
    <w:rsid w:val="00983B82"/>
    <w:rsid w:val="00983C81"/>
    <w:rsid w:val="00983F4E"/>
    <w:rsid w:val="00984154"/>
    <w:rsid w:val="009849B4"/>
    <w:rsid w:val="009849D0"/>
    <w:rsid w:val="00984D73"/>
    <w:rsid w:val="00985BC0"/>
    <w:rsid w:val="009861C4"/>
    <w:rsid w:val="00986E14"/>
    <w:rsid w:val="00986E2C"/>
    <w:rsid w:val="00986EFA"/>
    <w:rsid w:val="00986FE7"/>
    <w:rsid w:val="0098787E"/>
    <w:rsid w:val="0098793F"/>
    <w:rsid w:val="00990028"/>
    <w:rsid w:val="0099097B"/>
    <w:rsid w:val="00990A87"/>
    <w:rsid w:val="009913E9"/>
    <w:rsid w:val="009915B2"/>
    <w:rsid w:val="00992438"/>
    <w:rsid w:val="00992530"/>
    <w:rsid w:val="00992770"/>
    <w:rsid w:val="00992DA8"/>
    <w:rsid w:val="00993CAF"/>
    <w:rsid w:val="00993CFD"/>
    <w:rsid w:val="00993FE3"/>
    <w:rsid w:val="00994BFF"/>
    <w:rsid w:val="00994F81"/>
    <w:rsid w:val="00995163"/>
    <w:rsid w:val="00995167"/>
    <w:rsid w:val="00995436"/>
    <w:rsid w:val="00995DA5"/>
    <w:rsid w:val="00995F28"/>
    <w:rsid w:val="00995FB7"/>
    <w:rsid w:val="009963C4"/>
    <w:rsid w:val="00996871"/>
    <w:rsid w:val="00996928"/>
    <w:rsid w:val="00996A42"/>
    <w:rsid w:val="00996E70"/>
    <w:rsid w:val="00996F6F"/>
    <w:rsid w:val="009970CC"/>
    <w:rsid w:val="009978E3"/>
    <w:rsid w:val="00997C1C"/>
    <w:rsid w:val="009A0333"/>
    <w:rsid w:val="009A0436"/>
    <w:rsid w:val="009A0782"/>
    <w:rsid w:val="009A0A20"/>
    <w:rsid w:val="009A0C92"/>
    <w:rsid w:val="009A229A"/>
    <w:rsid w:val="009A25D5"/>
    <w:rsid w:val="009A2CDE"/>
    <w:rsid w:val="009A3320"/>
    <w:rsid w:val="009A34A1"/>
    <w:rsid w:val="009A3674"/>
    <w:rsid w:val="009A36C8"/>
    <w:rsid w:val="009A3AC4"/>
    <w:rsid w:val="009A3FD1"/>
    <w:rsid w:val="009A465B"/>
    <w:rsid w:val="009A4D83"/>
    <w:rsid w:val="009A50E6"/>
    <w:rsid w:val="009A568A"/>
    <w:rsid w:val="009A62E5"/>
    <w:rsid w:val="009A662F"/>
    <w:rsid w:val="009A6848"/>
    <w:rsid w:val="009A6896"/>
    <w:rsid w:val="009A7428"/>
    <w:rsid w:val="009A7ABA"/>
    <w:rsid w:val="009A7D09"/>
    <w:rsid w:val="009A7FB9"/>
    <w:rsid w:val="009B00E3"/>
    <w:rsid w:val="009B05C3"/>
    <w:rsid w:val="009B0666"/>
    <w:rsid w:val="009B0919"/>
    <w:rsid w:val="009B1041"/>
    <w:rsid w:val="009B1394"/>
    <w:rsid w:val="009B1B38"/>
    <w:rsid w:val="009B1EE7"/>
    <w:rsid w:val="009B204E"/>
    <w:rsid w:val="009B20AE"/>
    <w:rsid w:val="009B21EB"/>
    <w:rsid w:val="009B22D9"/>
    <w:rsid w:val="009B2423"/>
    <w:rsid w:val="009B3393"/>
    <w:rsid w:val="009B3806"/>
    <w:rsid w:val="009B3C1C"/>
    <w:rsid w:val="009B3CB7"/>
    <w:rsid w:val="009B3DDA"/>
    <w:rsid w:val="009B4F64"/>
    <w:rsid w:val="009B509F"/>
    <w:rsid w:val="009B50EF"/>
    <w:rsid w:val="009B51B2"/>
    <w:rsid w:val="009B5274"/>
    <w:rsid w:val="009B59BB"/>
    <w:rsid w:val="009B6075"/>
    <w:rsid w:val="009B638B"/>
    <w:rsid w:val="009B641F"/>
    <w:rsid w:val="009B6563"/>
    <w:rsid w:val="009B6AB8"/>
    <w:rsid w:val="009B6E03"/>
    <w:rsid w:val="009B7424"/>
    <w:rsid w:val="009B75F9"/>
    <w:rsid w:val="009B79B5"/>
    <w:rsid w:val="009B7CFA"/>
    <w:rsid w:val="009B7D28"/>
    <w:rsid w:val="009C0293"/>
    <w:rsid w:val="009C0548"/>
    <w:rsid w:val="009C06D1"/>
    <w:rsid w:val="009C06D6"/>
    <w:rsid w:val="009C07CA"/>
    <w:rsid w:val="009C0C3B"/>
    <w:rsid w:val="009C0EE2"/>
    <w:rsid w:val="009C12EC"/>
    <w:rsid w:val="009C1992"/>
    <w:rsid w:val="009C1D49"/>
    <w:rsid w:val="009C1E74"/>
    <w:rsid w:val="009C1E78"/>
    <w:rsid w:val="009C2A1C"/>
    <w:rsid w:val="009C2B04"/>
    <w:rsid w:val="009C2C7B"/>
    <w:rsid w:val="009C2D6B"/>
    <w:rsid w:val="009C2EBB"/>
    <w:rsid w:val="009C337C"/>
    <w:rsid w:val="009C3457"/>
    <w:rsid w:val="009C3503"/>
    <w:rsid w:val="009C3FF6"/>
    <w:rsid w:val="009C4575"/>
    <w:rsid w:val="009C46A3"/>
    <w:rsid w:val="009C47FF"/>
    <w:rsid w:val="009C5181"/>
    <w:rsid w:val="009C519F"/>
    <w:rsid w:val="009C56D0"/>
    <w:rsid w:val="009C59C1"/>
    <w:rsid w:val="009C5A16"/>
    <w:rsid w:val="009C5DC5"/>
    <w:rsid w:val="009C5E1B"/>
    <w:rsid w:val="009C5F21"/>
    <w:rsid w:val="009C65BD"/>
    <w:rsid w:val="009C6BD7"/>
    <w:rsid w:val="009C6E76"/>
    <w:rsid w:val="009C6F6B"/>
    <w:rsid w:val="009C72BA"/>
    <w:rsid w:val="009C732A"/>
    <w:rsid w:val="009C73B8"/>
    <w:rsid w:val="009C74D8"/>
    <w:rsid w:val="009C79F8"/>
    <w:rsid w:val="009D05BB"/>
    <w:rsid w:val="009D069E"/>
    <w:rsid w:val="009D0F16"/>
    <w:rsid w:val="009D115C"/>
    <w:rsid w:val="009D1557"/>
    <w:rsid w:val="009D1861"/>
    <w:rsid w:val="009D188F"/>
    <w:rsid w:val="009D2410"/>
    <w:rsid w:val="009D25ED"/>
    <w:rsid w:val="009D26CE"/>
    <w:rsid w:val="009D3E8B"/>
    <w:rsid w:val="009D4810"/>
    <w:rsid w:val="009D50C9"/>
    <w:rsid w:val="009D538E"/>
    <w:rsid w:val="009D57E3"/>
    <w:rsid w:val="009D5DE1"/>
    <w:rsid w:val="009D5F4F"/>
    <w:rsid w:val="009D6399"/>
    <w:rsid w:val="009D657E"/>
    <w:rsid w:val="009D7646"/>
    <w:rsid w:val="009D776A"/>
    <w:rsid w:val="009D7E0D"/>
    <w:rsid w:val="009E0D6A"/>
    <w:rsid w:val="009E0E6A"/>
    <w:rsid w:val="009E0EFC"/>
    <w:rsid w:val="009E1128"/>
    <w:rsid w:val="009E136A"/>
    <w:rsid w:val="009E15D3"/>
    <w:rsid w:val="009E18C0"/>
    <w:rsid w:val="009E1D39"/>
    <w:rsid w:val="009E1E0E"/>
    <w:rsid w:val="009E2029"/>
    <w:rsid w:val="009E2412"/>
    <w:rsid w:val="009E24FC"/>
    <w:rsid w:val="009E2696"/>
    <w:rsid w:val="009E27B3"/>
    <w:rsid w:val="009E30DE"/>
    <w:rsid w:val="009E4379"/>
    <w:rsid w:val="009E43E1"/>
    <w:rsid w:val="009E4A0C"/>
    <w:rsid w:val="009E5410"/>
    <w:rsid w:val="009E5756"/>
    <w:rsid w:val="009E5997"/>
    <w:rsid w:val="009E5D15"/>
    <w:rsid w:val="009E5F53"/>
    <w:rsid w:val="009E61B8"/>
    <w:rsid w:val="009E661E"/>
    <w:rsid w:val="009E6738"/>
    <w:rsid w:val="009E72A3"/>
    <w:rsid w:val="009E7F45"/>
    <w:rsid w:val="009F038E"/>
    <w:rsid w:val="009F05AC"/>
    <w:rsid w:val="009F0676"/>
    <w:rsid w:val="009F10D0"/>
    <w:rsid w:val="009F1174"/>
    <w:rsid w:val="009F2103"/>
    <w:rsid w:val="009F2538"/>
    <w:rsid w:val="009F2A47"/>
    <w:rsid w:val="009F2D6D"/>
    <w:rsid w:val="009F2DFD"/>
    <w:rsid w:val="009F34B7"/>
    <w:rsid w:val="009F3658"/>
    <w:rsid w:val="009F403F"/>
    <w:rsid w:val="009F53DF"/>
    <w:rsid w:val="009F6087"/>
    <w:rsid w:val="009F6547"/>
    <w:rsid w:val="009F6EB2"/>
    <w:rsid w:val="009F7543"/>
    <w:rsid w:val="009F7BDD"/>
    <w:rsid w:val="00A0073F"/>
    <w:rsid w:val="00A0089F"/>
    <w:rsid w:val="00A01478"/>
    <w:rsid w:val="00A01576"/>
    <w:rsid w:val="00A01DD3"/>
    <w:rsid w:val="00A01FD7"/>
    <w:rsid w:val="00A0219A"/>
    <w:rsid w:val="00A024FA"/>
    <w:rsid w:val="00A02761"/>
    <w:rsid w:val="00A028EB"/>
    <w:rsid w:val="00A03048"/>
    <w:rsid w:val="00A04B23"/>
    <w:rsid w:val="00A04C0E"/>
    <w:rsid w:val="00A04CF1"/>
    <w:rsid w:val="00A05045"/>
    <w:rsid w:val="00A05E2A"/>
    <w:rsid w:val="00A06148"/>
    <w:rsid w:val="00A063D7"/>
    <w:rsid w:val="00A066A8"/>
    <w:rsid w:val="00A07243"/>
    <w:rsid w:val="00A07372"/>
    <w:rsid w:val="00A0747C"/>
    <w:rsid w:val="00A0770B"/>
    <w:rsid w:val="00A0795D"/>
    <w:rsid w:val="00A1007A"/>
    <w:rsid w:val="00A108C2"/>
    <w:rsid w:val="00A11555"/>
    <w:rsid w:val="00A117AC"/>
    <w:rsid w:val="00A11E6A"/>
    <w:rsid w:val="00A122C9"/>
    <w:rsid w:val="00A124F1"/>
    <w:rsid w:val="00A127DB"/>
    <w:rsid w:val="00A128AB"/>
    <w:rsid w:val="00A1299A"/>
    <w:rsid w:val="00A12D6C"/>
    <w:rsid w:val="00A137D8"/>
    <w:rsid w:val="00A1381A"/>
    <w:rsid w:val="00A13C87"/>
    <w:rsid w:val="00A13E35"/>
    <w:rsid w:val="00A140BD"/>
    <w:rsid w:val="00A140DA"/>
    <w:rsid w:val="00A1420E"/>
    <w:rsid w:val="00A14991"/>
    <w:rsid w:val="00A149C7"/>
    <w:rsid w:val="00A14B06"/>
    <w:rsid w:val="00A14CD1"/>
    <w:rsid w:val="00A14E7E"/>
    <w:rsid w:val="00A150D9"/>
    <w:rsid w:val="00A150EC"/>
    <w:rsid w:val="00A15198"/>
    <w:rsid w:val="00A155D8"/>
    <w:rsid w:val="00A1611F"/>
    <w:rsid w:val="00A16128"/>
    <w:rsid w:val="00A16173"/>
    <w:rsid w:val="00A16AB5"/>
    <w:rsid w:val="00A17141"/>
    <w:rsid w:val="00A17395"/>
    <w:rsid w:val="00A17439"/>
    <w:rsid w:val="00A17726"/>
    <w:rsid w:val="00A1781F"/>
    <w:rsid w:val="00A17A70"/>
    <w:rsid w:val="00A20582"/>
    <w:rsid w:val="00A208D0"/>
    <w:rsid w:val="00A20C86"/>
    <w:rsid w:val="00A20FA8"/>
    <w:rsid w:val="00A21400"/>
    <w:rsid w:val="00A2162D"/>
    <w:rsid w:val="00A21A11"/>
    <w:rsid w:val="00A227B9"/>
    <w:rsid w:val="00A22CAA"/>
    <w:rsid w:val="00A22CD5"/>
    <w:rsid w:val="00A234CA"/>
    <w:rsid w:val="00A23C4B"/>
    <w:rsid w:val="00A23DCF"/>
    <w:rsid w:val="00A23E53"/>
    <w:rsid w:val="00A24020"/>
    <w:rsid w:val="00A24264"/>
    <w:rsid w:val="00A25438"/>
    <w:rsid w:val="00A256DB"/>
    <w:rsid w:val="00A256DD"/>
    <w:rsid w:val="00A25723"/>
    <w:rsid w:val="00A25A6F"/>
    <w:rsid w:val="00A25D93"/>
    <w:rsid w:val="00A26303"/>
    <w:rsid w:val="00A26422"/>
    <w:rsid w:val="00A266EA"/>
    <w:rsid w:val="00A2682D"/>
    <w:rsid w:val="00A26A8E"/>
    <w:rsid w:val="00A2773D"/>
    <w:rsid w:val="00A27804"/>
    <w:rsid w:val="00A30041"/>
    <w:rsid w:val="00A3033F"/>
    <w:rsid w:val="00A309A7"/>
    <w:rsid w:val="00A30DF7"/>
    <w:rsid w:val="00A316FD"/>
    <w:rsid w:val="00A32125"/>
    <w:rsid w:val="00A323A7"/>
    <w:rsid w:val="00A324C8"/>
    <w:rsid w:val="00A3292E"/>
    <w:rsid w:val="00A32A84"/>
    <w:rsid w:val="00A32B74"/>
    <w:rsid w:val="00A339E1"/>
    <w:rsid w:val="00A3434C"/>
    <w:rsid w:val="00A34643"/>
    <w:rsid w:val="00A34AC0"/>
    <w:rsid w:val="00A34DC9"/>
    <w:rsid w:val="00A35194"/>
    <w:rsid w:val="00A3527A"/>
    <w:rsid w:val="00A35441"/>
    <w:rsid w:val="00A35544"/>
    <w:rsid w:val="00A359C4"/>
    <w:rsid w:val="00A3602D"/>
    <w:rsid w:val="00A37104"/>
    <w:rsid w:val="00A376E1"/>
    <w:rsid w:val="00A37771"/>
    <w:rsid w:val="00A37D96"/>
    <w:rsid w:val="00A4032F"/>
    <w:rsid w:val="00A409F0"/>
    <w:rsid w:val="00A40B26"/>
    <w:rsid w:val="00A40CE7"/>
    <w:rsid w:val="00A4133B"/>
    <w:rsid w:val="00A4249B"/>
    <w:rsid w:val="00A427A6"/>
    <w:rsid w:val="00A42942"/>
    <w:rsid w:val="00A42AD6"/>
    <w:rsid w:val="00A4303C"/>
    <w:rsid w:val="00A4445A"/>
    <w:rsid w:val="00A44D4D"/>
    <w:rsid w:val="00A44F27"/>
    <w:rsid w:val="00A4518A"/>
    <w:rsid w:val="00A459E6"/>
    <w:rsid w:val="00A46435"/>
    <w:rsid w:val="00A466A5"/>
    <w:rsid w:val="00A466FA"/>
    <w:rsid w:val="00A46762"/>
    <w:rsid w:val="00A46B9C"/>
    <w:rsid w:val="00A46DC7"/>
    <w:rsid w:val="00A47839"/>
    <w:rsid w:val="00A47DF9"/>
    <w:rsid w:val="00A503C4"/>
    <w:rsid w:val="00A50420"/>
    <w:rsid w:val="00A50CDD"/>
    <w:rsid w:val="00A511A0"/>
    <w:rsid w:val="00A5125C"/>
    <w:rsid w:val="00A5139F"/>
    <w:rsid w:val="00A514DC"/>
    <w:rsid w:val="00A516E2"/>
    <w:rsid w:val="00A51823"/>
    <w:rsid w:val="00A51CCB"/>
    <w:rsid w:val="00A522B0"/>
    <w:rsid w:val="00A52C44"/>
    <w:rsid w:val="00A53397"/>
    <w:rsid w:val="00A534CB"/>
    <w:rsid w:val="00A5369F"/>
    <w:rsid w:val="00A53A45"/>
    <w:rsid w:val="00A5406E"/>
    <w:rsid w:val="00A54897"/>
    <w:rsid w:val="00A54BDC"/>
    <w:rsid w:val="00A54CFE"/>
    <w:rsid w:val="00A55CDF"/>
    <w:rsid w:val="00A55D30"/>
    <w:rsid w:val="00A55FBD"/>
    <w:rsid w:val="00A56769"/>
    <w:rsid w:val="00A56EB7"/>
    <w:rsid w:val="00A5765F"/>
    <w:rsid w:val="00A60C92"/>
    <w:rsid w:val="00A60D40"/>
    <w:rsid w:val="00A6109A"/>
    <w:rsid w:val="00A611F5"/>
    <w:rsid w:val="00A621A6"/>
    <w:rsid w:val="00A629DD"/>
    <w:rsid w:val="00A62C4B"/>
    <w:rsid w:val="00A640EE"/>
    <w:rsid w:val="00A6419B"/>
    <w:rsid w:val="00A643D7"/>
    <w:rsid w:val="00A6470D"/>
    <w:rsid w:val="00A65604"/>
    <w:rsid w:val="00A656DE"/>
    <w:rsid w:val="00A65827"/>
    <w:rsid w:val="00A65A16"/>
    <w:rsid w:val="00A65AA9"/>
    <w:rsid w:val="00A66079"/>
    <w:rsid w:val="00A66553"/>
    <w:rsid w:val="00A667C4"/>
    <w:rsid w:val="00A66B3D"/>
    <w:rsid w:val="00A66D37"/>
    <w:rsid w:val="00A66F6D"/>
    <w:rsid w:val="00A6710C"/>
    <w:rsid w:val="00A67130"/>
    <w:rsid w:val="00A6747E"/>
    <w:rsid w:val="00A67E94"/>
    <w:rsid w:val="00A70358"/>
    <w:rsid w:val="00A70E44"/>
    <w:rsid w:val="00A71066"/>
    <w:rsid w:val="00A7168E"/>
    <w:rsid w:val="00A71713"/>
    <w:rsid w:val="00A71858"/>
    <w:rsid w:val="00A719C2"/>
    <w:rsid w:val="00A721EB"/>
    <w:rsid w:val="00A72808"/>
    <w:rsid w:val="00A72A4F"/>
    <w:rsid w:val="00A7309B"/>
    <w:rsid w:val="00A73660"/>
    <w:rsid w:val="00A73B9A"/>
    <w:rsid w:val="00A73D2D"/>
    <w:rsid w:val="00A74009"/>
    <w:rsid w:val="00A741E6"/>
    <w:rsid w:val="00A74C09"/>
    <w:rsid w:val="00A74E8F"/>
    <w:rsid w:val="00A75007"/>
    <w:rsid w:val="00A757F9"/>
    <w:rsid w:val="00A75836"/>
    <w:rsid w:val="00A75BC8"/>
    <w:rsid w:val="00A7603E"/>
    <w:rsid w:val="00A7619A"/>
    <w:rsid w:val="00A7619D"/>
    <w:rsid w:val="00A771DF"/>
    <w:rsid w:val="00A77964"/>
    <w:rsid w:val="00A77D46"/>
    <w:rsid w:val="00A8040F"/>
    <w:rsid w:val="00A809C0"/>
    <w:rsid w:val="00A80CA6"/>
    <w:rsid w:val="00A80D52"/>
    <w:rsid w:val="00A80FB3"/>
    <w:rsid w:val="00A8190E"/>
    <w:rsid w:val="00A8264A"/>
    <w:rsid w:val="00A82AC3"/>
    <w:rsid w:val="00A8330C"/>
    <w:rsid w:val="00A83339"/>
    <w:rsid w:val="00A83A33"/>
    <w:rsid w:val="00A83D69"/>
    <w:rsid w:val="00A843A3"/>
    <w:rsid w:val="00A84402"/>
    <w:rsid w:val="00A84672"/>
    <w:rsid w:val="00A8485D"/>
    <w:rsid w:val="00A84906"/>
    <w:rsid w:val="00A84AD9"/>
    <w:rsid w:val="00A84DDC"/>
    <w:rsid w:val="00A85178"/>
    <w:rsid w:val="00A85412"/>
    <w:rsid w:val="00A85A28"/>
    <w:rsid w:val="00A85CB9"/>
    <w:rsid w:val="00A85FB1"/>
    <w:rsid w:val="00A86604"/>
    <w:rsid w:val="00A86969"/>
    <w:rsid w:val="00A86C58"/>
    <w:rsid w:val="00A87012"/>
    <w:rsid w:val="00A871E0"/>
    <w:rsid w:val="00A87221"/>
    <w:rsid w:val="00A877D9"/>
    <w:rsid w:val="00A9002C"/>
    <w:rsid w:val="00A9006B"/>
    <w:rsid w:val="00A901F7"/>
    <w:rsid w:val="00A90297"/>
    <w:rsid w:val="00A90325"/>
    <w:rsid w:val="00A90BFF"/>
    <w:rsid w:val="00A90CDA"/>
    <w:rsid w:val="00A90D71"/>
    <w:rsid w:val="00A91265"/>
    <w:rsid w:val="00A9129F"/>
    <w:rsid w:val="00A91611"/>
    <w:rsid w:val="00A9180E"/>
    <w:rsid w:val="00A91A14"/>
    <w:rsid w:val="00A91C35"/>
    <w:rsid w:val="00A91C86"/>
    <w:rsid w:val="00A91F0A"/>
    <w:rsid w:val="00A92135"/>
    <w:rsid w:val="00A926E7"/>
    <w:rsid w:val="00A9341F"/>
    <w:rsid w:val="00A934C0"/>
    <w:rsid w:val="00A93BA6"/>
    <w:rsid w:val="00A93EA3"/>
    <w:rsid w:val="00A9463D"/>
    <w:rsid w:val="00A94713"/>
    <w:rsid w:val="00A94831"/>
    <w:rsid w:val="00A9499D"/>
    <w:rsid w:val="00A94AB7"/>
    <w:rsid w:val="00A94E22"/>
    <w:rsid w:val="00A94FC0"/>
    <w:rsid w:val="00A956B5"/>
    <w:rsid w:val="00A95D37"/>
    <w:rsid w:val="00A960C0"/>
    <w:rsid w:val="00A961AE"/>
    <w:rsid w:val="00A961F9"/>
    <w:rsid w:val="00A965E0"/>
    <w:rsid w:val="00A96F18"/>
    <w:rsid w:val="00A97654"/>
    <w:rsid w:val="00A97745"/>
    <w:rsid w:val="00AA0507"/>
    <w:rsid w:val="00AA09BF"/>
    <w:rsid w:val="00AA0E4C"/>
    <w:rsid w:val="00AA0F30"/>
    <w:rsid w:val="00AA1140"/>
    <w:rsid w:val="00AA1A4E"/>
    <w:rsid w:val="00AA2041"/>
    <w:rsid w:val="00AA273B"/>
    <w:rsid w:val="00AA2955"/>
    <w:rsid w:val="00AA2AE7"/>
    <w:rsid w:val="00AA327F"/>
    <w:rsid w:val="00AA32FE"/>
    <w:rsid w:val="00AA3527"/>
    <w:rsid w:val="00AA3CD4"/>
    <w:rsid w:val="00AA43A5"/>
    <w:rsid w:val="00AA4572"/>
    <w:rsid w:val="00AA4903"/>
    <w:rsid w:val="00AA4D65"/>
    <w:rsid w:val="00AA4F05"/>
    <w:rsid w:val="00AA51B3"/>
    <w:rsid w:val="00AA5508"/>
    <w:rsid w:val="00AA5951"/>
    <w:rsid w:val="00AA59B4"/>
    <w:rsid w:val="00AA5CFC"/>
    <w:rsid w:val="00AA5E9F"/>
    <w:rsid w:val="00AA61BA"/>
    <w:rsid w:val="00AA6EC0"/>
    <w:rsid w:val="00AA6F42"/>
    <w:rsid w:val="00AA7303"/>
    <w:rsid w:val="00AA7967"/>
    <w:rsid w:val="00AA7976"/>
    <w:rsid w:val="00AA7E26"/>
    <w:rsid w:val="00AA7FCA"/>
    <w:rsid w:val="00AB0021"/>
    <w:rsid w:val="00AB0254"/>
    <w:rsid w:val="00AB0A1F"/>
    <w:rsid w:val="00AB0DB0"/>
    <w:rsid w:val="00AB1BDE"/>
    <w:rsid w:val="00AB1F1C"/>
    <w:rsid w:val="00AB2B40"/>
    <w:rsid w:val="00AB2B4B"/>
    <w:rsid w:val="00AB2F61"/>
    <w:rsid w:val="00AB34EF"/>
    <w:rsid w:val="00AB3871"/>
    <w:rsid w:val="00AB3FD4"/>
    <w:rsid w:val="00AB4366"/>
    <w:rsid w:val="00AB450F"/>
    <w:rsid w:val="00AB4870"/>
    <w:rsid w:val="00AB4CE2"/>
    <w:rsid w:val="00AB4F42"/>
    <w:rsid w:val="00AB5422"/>
    <w:rsid w:val="00AB5765"/>
    <w:rsid w:val="00AB5799"/>
    <w:rsid w:val="00AB5B65"/>
    <w:rsid w:val="00AB655F"/>
    <w:rsid w:val="00AB6EA4"/>
    <w:rsid w:val="00AB6FE8"/>
    <w:rsid w:val="00AB7145"/>
    <w:rsid w:val="00AB764F"/>
    <w:rsid w:val="00AB7813"/>
    <w:rsid w:val="00AB7A0A"/>
    <w:rsid w:val="00AB7AEF"/>
    <w:rsid w:val="00AC043D"/>
    <w:rsid w:val="00AC052C"/>
    <w:rsid w:val="00AC0875"/>
    <w:rsid w:val="00AC0BB5"/>
    <w:rsid w:val="00AC1265"/>
    <w:rsid w:val="00AC161C"/>
    <w:rsid w:val="00AC18CD"/>
    <w:rsid w:val="00AC21F0"/>
    <w:rsid w:val="00AC261D"/>
    <w:rsid w:val="00AC270E"/>
    <w:rsid w:val="00AC29B8"/>
    <w:rsid w:val="00AC2C47"/>
    <w:rsid w:val="00AC373A"/>
    <w:rsid w:val="00AC3B53"/>
    <w:rsid w:val="00AC412F"/>
    <w:rsid w:val="00AC44F7"/>
    <w:rsid w:val="00AC45EC"/>
    <w:rsid w:val="00AC4854"/>
    <w:rsid w:val="00AC4AC4"/>
    <w:rsid w:val="00AC4AF9"/>
    <w:rsid w:val="00AC5A4A"/>
    <w:rsid w:val="00AC5C21"/>
    <w:rsid w:val="00AC64CA"/>
    <w:rsid w:val="00AC6620"/>
    <w:rsid w:val="00AC6D69"/>
    <w:rsid w:val="00AC6FDD"/>
    <w:rsid w:val="00AD0039"/>
    <w:rsid w:val="00AD0A9B"/>
    <w:rsid w:val="00AD0AF9"/>
    <w:rsid w:val="00AD0CEB"/>
    <w:rsid w:val="00AD0D61"/>
    <w:rsid w:val="00AD0FE0"/>
    <w:rsid w:val="00AD125B"/>
    <w:rsid w:val="00AD229E"/>
    <w:rsid w:val="00AD2A2C"/>
    <w:rsid w:val="00AD2B34"/>
    <w:rsid w:val="00AD2DAD"/>
    <w:rsid w:val="00AD3178"/>
    <w:rsid w:val="00AD31F3"/>
    <w:rsid w:val="00AD36F2"/>
    <w:rsid w:val="00AD3C7F"/>
    <w:rsid w:val="00AD3FB4"/>
    <w:rsid w:val="00AD4163"/>
    <w:rsid w:val="00AD4361"/>
    <w:rsid w:val="00AD465B"/>
    <w:rsid w:val="00AD480D"/>
    <w:rsid w:val="00AD59D5"/>
    <w:rsid w:val="00AD59ED"/>
    <w:rsid w:val="00AD5F04"/>
    <w:rsid w:val="00AD5F28"/>
    <w:rsid w:val="00AD6861"/>
    <w:rsid w:val="00AD6BE8"/>
    <w:rsid w:val="00AD6D81"/>
    <w:rsid w:val="00AD6FB4"/>
    <w:rsid w:val="00AD73AA"/>
    <w:rsid w:val="00AD74B9"/>
    <w:rsid w:val="00AE0028"/>
    <w:rsid w:val="00AE093B"/>
    <w:rsid w:val="00AE0AFE"/>
    <w:rsid w:val="00AE0C0F"/>
    <w:rsid w:val="00AE11A6"/>
    <w:rsid w:val="00AE133F"/>
    <w:rsid w:val="00AE1667"/>
    <w:rsid w:val="00AE18FF"/>
    <w:rsid w:val="00AE1A3B"/>
    <w:rsid w:val="00AE1CD4"/>
    <w:rsid w:val="00AE2155"/>
    <w:rsid w:val="00AE237E"/>
    <w:rsid w:val="00AE24B0"/>
    <w:rsid w:val="00AE2554"/>
    <w:rsid w:val="00AE27C6"/>
    <w:rsid w:val="00AE2D57"/>
    <w:rsid w:val="00AE3446"/>
    <w:rsid w:val="00AE3FE1"/>
    <w:rsid w:val="00AE43AC"/>
    <w:rsid w:val="00AE5270"/>
    <w:rsid w:val="00AE640B"/>
    <w:rsid w:val="00AE6AEB"/>
    <w:rsid w:val="00AE6C79"/>
    <w:rsid w:val="00AE7541"/>
    <w:rsid w:val="00AE758B"/>
    <w:rsid w:val="00AE78C7"/>
    <w:rsid w:val="00AE7B60"/>
    <w:rsid w:val="00AE7D6B"/>
    <w:rsid w:val="00AF04D4"/>
    <w:rsid w:val="00AF0A57"/>
    <w:rsid w:val="00AF0BFF"/>
    <w:rsid w:val="00AF10FE"/>
    <w:rsid w:val="00AF12E0"/>
    <w:rsid w:val="00AF1372"/>
    <w:rsid w:val="00AF1B30"/>
    <w:rsid w:val="00AF2787"/>
    <w:rsid w:val="00AF2C58"/>
    <w:rsid w:val="00AF31FB"/>
    <w:rsid w:val="00AF337B"/>
    <w:rsid w:val="00AF3645"/>
    <w:rsid w:val="00AF3B5A"/>
    <w:rsid w:val="00AF48A0"/>
    <w:rsid w:val="00AF630C"/>
    <w:rsid w:val="00AF641A"/>
    <w:rsid w:val="00AF702E"/>
    <w:rsid w:val="00AF74B7"/>
    <w:rsid w:val="00B00DA6"/>
    <w:rsid w:val="00B00FFA"/>
    <w:rsid w:val="00B010F5"/>
    <w:rsid w:val="00B014E1"/>
    <w:rsid w:val="00B016F9"/>
    <w:rsid w:val="00B02453"/>
    <w:rsid w:val="00B03277"/>
    <w:rsid w:val="00B0361A"/>
    <w:rsid w:val="00B0363C"/>
    <w:rsid w:val="00B03873"/>
    <w:rsid w:val="00B03964"/>
    <w:rsid w:val="00B03A3D"/>
    <w:rsid w:val="00B03AD4"/>
    <w:rsid w:val="00B048FB"/>
    <w:rsid w:val="00B04DA9"/>
    <w:rsid w:val="00B04E1E"/>
    <w:rsid w:val="00B04FE3"/>
    <w:rsid w:val="00B055EE"/>
    <w:rsid w:val="00B05635"/>
    <w:rsid w:val="00B05B2E"/>
    <w:rsid w:val="00B05BC3"/>
    <w:rsid w:val="00B05C97"/>
    <w:rsid w:val="00B05CC6"/>
    <w:rsid w:val="00B06085"/>
    <w:rsid w:val="00B06094"/>
    <w:rsid w:val="00B063A7"/>
    <w:rsid w:val="00B06402"/>
    <w:rsid w:val="00B065C3"/>
    <w:rsid w:val="00B0667C"/>
    <w:rsid w:val="00B06728"/>
    <w:rsid w:val="00B06F31"/>
    <w:rsid w:val="00B07341"/>
    <w:rsid w:val="00B07C76"/>
    <w:rsid w:val="00B100BC"/>
    <w:rsid w:val="00B103D3"/>
    <w:rsid w:val="00B10853"/>
    <w:rsid w:val="00B10CB9"/>
    <w:rsid w:val="00B10E14"/>
    <w:rsid w:val="00B10E5B"/>
    <w:rsid w:val="00B110BE"/>
    <w:rsid w:val="00B11535"/>
    <w:rsid w:val="00B1219E"/>
    <w:rsid w:val="00B12784"/>
    <w:rsid w:val="00B1286D"/>
    <w:rsid w:val="00B133DD"/>
    <w:rsid w:val="00B1359B"/>
    <w:rsid w:val="00B13989"/>
    <w:rsid w:val="00B143EB"/>
    <w:rsid w:val="00B14D72"/>
    <w:rsid w:val="00B15312"/>
    <w:rsid w:val="00B1548D"/>
    <w:rsid w:val="00B15A9E"/>
    <w:rsid w:val="00B15C29"/>
    <w:rsid w:val="00B16109"/>
    <w:rsid w:val="00B16213"/>
    <w:rsid w:val="00B163ED"/>
    <w:rsid w:val="00B16546"/>
    <w:rsid w:val="00B16A72"/>
    <w:rsid w:val="00B16AC0"/>
    <w:rsid w:val="00B1711D"/>
    <w:rsid w:val="00B172B3"/>
    <w:rsid w:val="00B175BB"/>
    <w:rsid w:val="00B20372"/>
    <w:rsid w:val="00B20A93"/>
    <w:rsid w:val="00B20E2B"/>
    <w:rsid w:val="00B21126"/>
    <w:rsid w:val="00B21195"/>
    <w:rsid w:val="00B21659"/>
    <w:rsid w:val="00B21731"/>
    <w:rsid w:val="00B21906"/>
    <w:rsid w:val="00B21B0C"/>
    <w:rsid w:val="00B222AE"/>
    <w:rsid w:val="00B2257D"/>
    <w:rsid w:val="00B22582"/>
    <w:rsid w:val="00B22F3C"/>
    <w:rsid w:val="00B2316C"/>
    <w:rsid w:val="00B23372"/>
    <w:rsid w:val="00B2386B"/>
    <w:rsid w:val="00B23AFF"/>
    <w:rsid w:val="00B23B88"/>
    <w:rsid w:val="00B23B9D"/>
    <w:rsid w:val="00B2458F"/>
    <w:rsid w:val="00B24F0B"/>
    <w:rsid w:val="00B25D3D"/>
    <w:rsid w:val="00B25F3B"/>
    <w:rsid w:val="00B26297"/>
    <w:rsid w:val="00B26BBA"/>
    <w:rsid w:val="00B26E11"/>
    <w:rsid w:val="00B26E74"/>
    <w:rsid w:val="00B273AA"/>
    <w:rsid w:val="00B27447"/>
    <w:rsid w:val="00B27688"/>
    <w:rsid w:val="00B27937"/>
    <w:rsid w:val="00B27CB5"/>
    <w:rsid w:val="00B30477"/>
    <w:rsid w:val="00B30859"/>
    <w:rsid w:val="00B30DF8"/>
    <w:rsid w:val="00B313C5"/>
    <w:rsid w:val="00B318A7"/>
    <w:rsid w:val="00B31E65"/>
    <w:rsid w:val="00B32615"/>
    <w:rsid w:val="00B32C19"/>
    <w:rsid w:val="00B339FB"/>
    <w:rsid w:val="00B33CA2"/>
    <w:rsid w:val="00B34E17"/>
    <w:rsid w:val="00B350D9"/>
    <w:rsid w:val="00B35137"/>
    <w:rsid w:val="00B3522F"/>
    <w:rsid w:val="00B35276"/>
    <w:rsid w:val="00B35800"/>
    <w:rsid w:val="00B359B8"/>
    <w:rsid w:val="00B36A40"/>
    <w:rsid w:val="00B36FCE"/>
    <w:rsid w:val="00B3780E"/>
    <w:rsid w:val="00B378EF"/>
    <w:rsid w:val="00B40B4E"/>
    <w:rsid w:val="00B40C27"/>
    <w:rsid w:val="00B40FF0"/>
    <w:rsid w:val="00B4122C"/>
    <w:rsid w:val="00B4130C"/>
    <w:rsid w:val="00B415D2"/>
    <w:rsid w:val="00B4229D"/>
    <w:rsid w:val="00B423DE"/>
    <w:rsid w:val="00B42796"/>
    <w:rsid w:val="00B42A77"/>
    <w:rsid w:val="00B42D1B"/>
    <w:rsid w:val="00B42D2A"/>
    <w:rsid w:val="00B42E69"/>
    <w:rsid w:val="00B43AC4"/>
    <w:rsid w:val="00B43B64"/>
    <w:rsid w:val="00B43CA5"/>
    <w:rsid w:val="00B43D1E"/>
    <w:rsid w:val="00B43D47"/>
    <w:rsid w:val="00B43E8A"/>
    <w:rsid w:val="00B43FCD"/>
    <w:rsid w:val="00B44499"/>
    <w:rsid w:val="00B44628"/>
    <w:rsid w:val="00B44955"/>
    <w:rsid w:val="00B449C5"/>
    <w:rsid w:val="00B44A0C"/>
    <w:rsid w:val="00B44BF8"/>
    <w:rsid w:val="00B44DE9"/>
    <w:rsid w:val="00B44EEA"/>
    <w:rsid w:val="00B450FE"/>
    <w:rsid w:val="00B45A8A"/>
    <w:rsid w:val="00B4610E"/>
    <w:rsid w:val="00B469BE"/>
    <w:rsid w:val="00B4708D"/>
    <w:rsid w:val="00B473D3"/>
    <w:rsid w:val="00B47A94"/>
    <w:rsid w:val="00B47B1C"/>
    <w:rsid w:val="00B50133"/>
    <w:rsid w:val="00B502C7"/>
    <w:rsid w:val="00B50952"/>
    <w:rsid w:val="00B50EAE"/>
    <w:rsid w:val="00B51192"/>
    <w:rsid w:val="00B51418"/>
    <w:rsid w:val="00B51BB4"/>
    <w:rsid w:val="00B520BB"/>
    <w:rsid w:val="00B520CB"/>
    <w:rsid w:val="00B52210"/>
    <w:rsid w:val="00B52328"/>
    <w:rsid w:val="00B52530"/>
    <w:rsid w:val="00B52B1E"/>
    <w:rsid w:val="00B52FF1"/>
    <w:rsid w:val="00B53502"/>
    <w:rsid w:val="00B53882"/>
    <w:rsid w:val="00B538A7"/>
    <w:rsid w:val="00B538DD"/>
    <w:rsid w:val="00B53A48"/>
    <w:rsid w:val="00B53EFC"/>
    <w:rsid w:val="00B54DBE"/>
    <w:rsid w:val="00B56F79"/>
    <w:rsid w:val="00B57250"/>
    <w:rsid w:val="00B57575"/>
    <w:rsid w:val="00B575D2"/>
    <w:rsid w:val="00B57781"/>
    <w:rsid w:val="00B5796F"/>
    <w:rsid w:val="00B57D63"/>
    <w:rsid w:val="00B57E88"/>
    <w:rsid w:val="00B60091"/>
    <w:rsid w:val="00B60329"/>
    <w:rsid w:val="00B603CF"/>
    <w:rsid w:val="00B60552"/>
    <w:rsid w:val="00B60D1E"/>
    <w:rsid w:val="00B6112C"/>
    <w:rsid w:val="00B615ED"/>
    <w:rsid w:val="00B623E8"/>
    <w:rsid w:val="00B62836"/>
    <w:rsid w:val="00B62886"/>
    <w:rsid w:val="00B63F79"/>
    <w:rsid w:val="00B641E2"/>
    <w:rsid w:val="00B647A3"/>
    <w:rsid w:val="00B64880"/>
    <w:rsid w:val="00B64FED"/>
    <w:rsid w:val="00B658DD"/>
    <w:rsid w:val="00B66093"/>
    <w:rsid w:val="00B660FD"/>
    <w:rsid w:val="00B66B10"/>
    <w:rsid w:val="00B66B76"/>
    <w:rsid w:val="00B6738A"/>
    <w:rsid w:val="00B67800"/>
    <w:rsid w:val="00B67951"/>
    <w:rsid w:val="00B67DB3"/>
    <w:rsid w:val="00B706D2"/>
    <w:rsid w:val="00B70986"/>
    <w:rsid w:val="00B71798"/>
    <w:rsid w:val="00B71D6E"/>
    <w:rsid w:val="00B725AE"/>
    <w:rsid w:val="00B73564"/>
    <w:rsid w:val="00B74C0A"/>
    <w:rsid w:val="00B74CD9"/>
    <w:rsid w:val="00B75034"/>
    <w:rsid w:val="00B757EB"/>
    <w:rsid w:val="00B75C91"/>
    <w:rsid w:val="00B76C6C"/>
    <w:rsid w:val="00B76CED"/>
    <w:rsid w:val="00B76D84"/>
    <w:rsid w:val="00B770CF"/>
    <w:rsid w:val="00B77809"/>
    <w:rsid w:val="00B77E53"/>
    <w:rsid w:val="00B801D5"/>
    <w:rsid w:val="00B8042D"/>
    <w:rsid w:val="00B80A8F"/>
    <w:rsid w:val="00B80C6D"/>
    <w:rsid w:val="00B80FB2"/>
    <w:rsid w:val="00B81072"/>
    <w:rsid w:val="00B8248D"/>
    <w:rsid w:val="00B826B6"/>
    <w:rsid w:val="00B82794"/>
    <w:rsid w:val="00B828CE"/>
    <w:rsid w:val="00B82C18"/>
    <w:rsid w:val="00B82DFE"/>
    <w:rsid w:val="00B83153"/>
    <w:rsid w:val="00B84FE5"/>
    <w:rsid w:val="00B8525D"/>
    <w:rsid w:val="00B85AE0"/>
    <w:rsid w:val="00B85B96"/>
    <w:rsid w:val="00B85DF2"/>
    <w:rsid w:val="00B85ECC"/>
    <w:rsid w:val="00B86597"/>
    <w:rsid w:val="00B867F6"/>
    <w:rsid w:val="00B867FD"/>
    <w:rsid w:val="00B868FF"/>
    <w:rsid w:val="00B877C8"/>
    <w:rsid w:val="00B87C35"/>
    <w:rsid w:val="00B87CBF"/>
    <w:rsid w:val="00B90FAA"/>
    <w:rsid w:val="00B9106C"/>
    <w:rsid w:val="00B910BF"/>
    <w:rsid w:val="00B910C7"/>
    <w:rsid w:val="00B912B7"/>
    <w:rsid w:val="00B91510"/>
    <w:rsid w:val="00B91F00"/>
    <w:rsid w:val="00B92064"/>
    <w:rsid w:val="00B924F4"/>
    <w:rsid w:val="00B9260B"/>
    <w:rsid w:val="00B92A64"/>
    <w:rsid w:val="00B9316C"/>
    <w:rsid w:val="00B935B4"/>
    <w:rsid w:val="00B93D7C"/>
    <w:rsid w:val="00B94A70"/>
    <w:rsid w:val="00B94C2C"/>
    <w:rsid w:val="00B94C5B"/>
    <w:rsid w:val="00B95486"/>
    <w:rsid w:val="00B954E4"/>
    <w:rsid w:val="00B95694"/>
    <w:rsid w:val="00B9570F"/>
    <w:rsid w:val="00B9592F"/>
    <w:rsid w:val="00B95AF9"/>
    <w:rsid w:val="00B95B49"/>
    <w:rsid w:val="00B95CCE"/>
    <w:rsid w:val="00B96141"/>
    <w:rsid w:val="00B966DA"/>
    <w:rsid w:val="00B9682E"/>
    <w:rsid w:val="00B9689A"/>
    <w:rsid w:val="00B969E3"/>
    <w:rsid w:val="00B96EAD"/>
    <w:rsid w:val="00B977DE"/>
    <w:rsid w:val="00B97D34"/>
    <w:rsid w:val="00B97E2C"/>
    <w:rsid w:val="00BA02C9"/>
    <w:rsid w:val="00BA0D1C"/>
    <w:rsid w:val="00BA1021"/>
    <w:rsid w:val="00BA103A"/>
    <w:rsid w:val="00BA1399"/>
    <w:rsid w:val="00BA17C9"/>
    <w:rsid w:val="00BA1BEF"/>
    <w:rsid w:val="00BA1C69"/>
    <w:rsid w:val="00BA2A7D"/>
    <w:rsid w:val="00BA2C98"/>
    <w:rsid w:val="00BA2CA9"/>
    <w:rsid w:val="00BA2E5E"/>
    <w:rsid w:val="00BA3048"/>
    <w:rsid w:val="00BA31FA"/>
    <w:rsid w:val="00BA3263"/>
    <w:rsid w:val="00BA33DE"/>
    <w:rsid w:val="00BA39BD"/>
    <w:rsid w:val="00BA3D22"/>
    <w:rsid w:val="00BA3DFD"/>
    <w:rsid w:val="00BA3FB9"/>
    <w:rsid w:val="00BA4982"/>
    <w:rsid w:val="00BA4B68"/>
    <w:rsid w:val="00BA52DF"/>
    <w:rsid w:val="00BA570F"/>
    <w:rsid w:val="00BA5730"/>
    <w:rsid w:val="00BA6916"/>
    <w:rsid w:val="00BA6959"/>
    <w:rsid w:val="00BA6DA7"/>
    <w:rsid w:val="00BA6E18"/>
    <w:rsid w:val="00BA6F0B"/>
    <w:rsid w:val="00BA70F0"/>
    <w:rsid w:val="00BA71CC"/>
    <w:rsid w:val="00BA7552"/>
    <w:rsid w:val="00BA7782"/>
    <w:rsid w:val="00BA7D5D"/>
    <w:rsid w:val="00BB00B3"/>
    <w:rsid w:val="00BB0221"/>
    <w:rsid w:val="00BB07AF"/>
    <w:rsid w:val="00BB0EAD"/>
    <w:rsid w:val="00BB17E1"/>
    <w:rsid w:val="00BB1A08"/>
    <w:rsid w:val="00BB1AB3"/>
    <w:rsid w:val="00BB1E13"/>
    <w:rsid w:val="00BB21DD"/>
    <w:rsid w:val="00BB2777"/>
    <w:rsid w:val="00BB2937"/>
    <w:rsid w:val="00BB2DCA"/>
    <w:rsid w:val="00BB2EBA"/>
    <w:rsid w:val="00BB33F9"/>
    <w:rsid w:val="00BB3E2B"/>
    <w:rsid w:val="00BB45B0"/>
    <w:rsid w:val="00BB4C0D"/>
    <w:rsid w:val="00BB50B8"/>
    <w:rsid w:val="00BB5169"/>
    <w:rsid w:val="00BB5183"/>
    <w:rsid w:val="00BB5509"/>
    <w:rsid w:val="00BB5511"/>
    <w:rsid w:val="00BB556C"/>
    <w:rsid w:val="00BB5898"/>
    <w:rsid w:val="00BB5AB5"/>
    <w:rsid w:val="00BB5AB6"/>
    <w:rsid w:val="00BB5AC5"/>
    <w:rsid w:val="00BB5CDE"/>
    <w:rsid w:val="00BB6079"/>
    <w:rsid w:val="00BB60BB"/>
    <w:rsid w:val="00BB6C11"/>
    <w:rsid w:val="00BB6E14"/>
    <w:rsid w:val="00BB7279"/>
    <w:rsid w:val="00BB743D"/>
    <w:rsid w:val="00BB77FE"/>
    <w:rsid w:val="00BB7AED"/>
    <w:rsid w:val="00BC08F5"/>
    <w:rsid w:val="00BC0E37"/>
    <w:rsid w:val="00BC11E5"/>
    <w:rsid w:val="00BC121B"/>
    <w:rsid w:val="00BC1309"/>
    <w:rsid w:val="00BC1360"/>
    <w:rsid w:val="00BC1720"/>
    <w:rsid w:val="00BC1EC9"/>
    <w:rsid w:val="00BC1F12"/>
    <w:rsid w:val="00BC2399"/>
    <w:rsid w:val="00BC268D"/>
    <w:rsid w:val="00BC2707"/>
    <w:rsid w:val="00BC3A63"/>
    <w:rsid w:val="00BC3FFA"/>
    <w:rsid w:val="00BC46BA"/>
    <w:rsid w:val="00BC48F7"/>
    <w:rsid w:val="00BC49A3"/>
    <w:rsid w:val="00BC4B3D"/>
    <w:rsid w:val="00BC4BA9"/>
    <w:rsid w:val="00BC4D3A"/>
    <w:rsid w:val="00BC50CC"/>
    <w:rsid w:val="00BC577F"/>
    <w:rsid w:val="00BC5C0A"/>
    <w:rsid w:val="00BC6075"/>
    <w:rsid w:val="00BC6810"/>
    <w:rsid w:val="00BC6D6A"/>
    <w:rsid w:val="00BC759B"/>
    <w:rsid w:val="00BC7657"/>
    <w:rsid w:val="00BC7A8B"/>
    <w:rsid w:val="00BD03E2"/>
    <w:rsid w:val="00BD08B1"/>
    <w:rsid w:val="00BD0A63"/>
    <w:rsid w:val="00BD0C07"/>
    <w:rsid w:val="00BD0F09"/>
    <w:rsid w:val="00BD0F5C"/>
    <w:rsid w:val="00BD12BB"/>
    <w:rsid w:val="00BD1FA4"/>
    <w:rsid w:val="00BD2C56"/>
    <w:rsid w:val="00BD3523"/>
    <w:rsid w:val="00BD369B"/>
    <w:rsid w:val="00BD49BD"/>
    <w:rsid w:val="00BD4B4F"/>
    <w:rsid w:val="00BD52BD"/>
    <w:rsid w:val="00BD5A73"/>
    <w:rsid w:val="00BD5C71"/>
    <w:rsid w:val="00BD5CB6"/>
    <w:rsid w:val="00BD5F9D"/>
    <w:rsid w:val="00BD5FAA"/>
    <w:rsid w:val="00BD615B"/>
    <w:rsid w:val="00BD637C"/>
    <w:rsid w:val="00BD683E"/>
    <w:rsid w:val="00BD6B68"/>
    <w:rsid w:val="00BD6CBD"/>
    <w:rsid w:val="00BD7D28"/>
    <w:rsid w:val="00BE030C"/>
    <w:rsid w:val="00BE0518"/>
    <w:rsid w:val="00BE0854"/>
    <w:rsid w:val="00BE088A"/>
    <w:rsid w:val="00BE0897"/>
    <w:rsid w:val="00BE0BFA"/>
    <w:rsid w:val="00BE0DDE"/>
    <w:rsid w:val="00BE1A24"/>
    <w:rsid w:val="00BE2006"/>
    <w:rsid w:val="00BE2339"/>
    <w:rsid w:val="00BE2B57"/>
    <w:rsid w:val="00BE2C24"/>
    <w:rsid w:val="00BE30BE"/>
    <w:rsid w:val="00BE3998"/>
    <w:rsid w:val="00BE3B9D"/>
    <w:rsid w:val="00BE4453"/>
    <w:rsid w:val="00BE487A"/>
    <w:rsid w:val="00BE49E6"/>
    <w:rsid w:val="00BE5885"/>
    <w:rsid w:val="00BE59C1"/>
    <w:rsid w:val="00BE59EE"/>
    <w:rsid w:val="00BE5EB9"/>
    <w:rsid w:val="00BE61F1"/>
    <w:rsid w:val="00BE68B4"/>
    <w:rsid w:val="00BE69FB"/>
    <w:rsid w:val="00BE7446"/>
    <w:rsid w:val="00BE776D"/>
    <w:rsid w:val="00BE7BFE"/>
    <w:rsid w:val="00BE7C1B"/>
    <w:rsid w:val="00BF01C4"/>
    <w:rsid w:val="00BF05F2"/>
    <w:rsid w:val="00BF0DFF"/>
    <w:rsid w:val="00BF1038"/>
    <w:rsid w:val="00BF177E"/>
    <w:rsid w:val="00BF17C6"/>
    <w:rsid w:val="00BF285F"/>
    <w:rsid w:val="00BF2F89"/>
    <w:rsid w:val="00BF36D3"/>
    <w:rsid w:val="00BF4134"/>
    <w:rsid w:val="00BF4736"/>
    <w:rsid w:val="00BF4872"/>
    <w:rsid w:val="00BF50B7"/>
    <w:rsid w:val="00BF5461"/>
    <w:rsid w:val="00BF55B4"/>
    <w:rsid w:val="00BF5CBD"/>
    <w:rsid w:val="00BF6F02"/>
    <w:rsid w:val="00BF7817"/>
    <w:rsid w:val="00BF78BC"/>
    <w:rsid w:val="00BF7D65"/>
    <w:rsid w:val="00BF7F10"/>
    <w:rsid w:val="00C00D67"/>
    <w:rsid w:val="00C00D87"/>
    <w:rsid w:val="00C015C0"/>
    <w:rsid w:val="00C01701"/>
    <w:rsid w:val="00C01AE4"/>
    <w:rsid w:val="00C01B0D"/>
    <w:rsid w:val="00C01C59"/>
    <w:rsid w:val="00C01CB5"/>
    <w:rsid w:val="00C01F68"/>
    <w:rsid w:val="00C02005"/>
    <w:rsid w:val="00C027AD"/>
    <w:rsid w:val="00C02F02"/>
    <w:rsid w:val="00C0340E"/>
    <w:rsid w:val="00C036BC"/>
    <w:rsid w:val="00C03945"/>
    <w:rsid w:val="00C03B20"/>
    <w:rsid w:val="00C0439F"/>
    <w:rsid w:val="00C04404"/>
    <w:rsid w:val="00C04ED7"/>
    <w:rsid w:val="00C05391"/>
    <w:rsid w:val="00C054CC"/>
    <w:rsid w:val="00C05A52"/>
    <w:rsid w:val="00C05AA5"/>
    <w:rsid w:val="00C05B70"/>
    <w:rsid w:val="00C06019"/>
    <w:rsid w:val="00C070CB"/>
    <w:rsid w:val="00C07304"/>
    <w:rsid w:val="00C07516"/>
    <w:rsid w:val="00C07957"/>
    <w:rsid w:val="00C07E11"/>
    <w:rsid w:val="00C11881"/>
    <w:rsid w:val="00C12332"/>
    <w:rsid w:val="00C1262D"/>
    <w:rsid w:val="00C12E0E"/>
    <w:rsid w:val="00C1323E"/>
    <w:rsid w:val="00C13270"/>
    <w:rsid w:val="00C1336B"/>
    <w:rsid w:val="00C1375E"/>
    <w:rsid w:val="00C13F3D"/>
    <w:rsid w:val="00C145FF"/>
    <w:rsid w:val="00C1480A"/>
    <w:rsid w:val="00C148A8"/>
    <w:rsid w:val="00C14BC8"/>
    <w:rsid w:val="00C14D98"/>
    <w:rsid w:val="00C14DD1"/>
    <w:rsid w:val="00C15867"/>
    <w:rsid w:val="00C15BC6"/>
    <w:rsid w:val="00C160C9"/>
    <w:rsid w:val="00C16D98"/>
    <w:rsid w:val="00C16E4C"/>
    <w:rsid w:val="00C175DF"/>
    <w:rsid w:val="00C1774D"/>
    <w:rsid w:val="00C179ED"/>
    <w:rsid w:val="00C17E2B"/>
    <w:rsid w:val="00C2007F"/>
    <w:rsid w:val="00C20766"/>
    <w:rsid w:val="00C2137B"/>
    <w:rsid w:val="00C21672"/>
    <w:rsid w:val="00C219A3"/>
    <w:rsid w:val="00C21A66"/>
    <w:rsid w:val="00C21ABF"/>
    <w:rsid w:val="00C22024"/>
    <w:rsid w:val="00C22E54"/>
    <w:rsid w:val="00C22FED"/>
    <w:rsid w:val="00C2319B"/>
    <w:rsid w:val="00C23250"/>
    <w:rsid w:val="00C2339C"/>
    <w:rsid w:val="00C233DE"/>
    <w:rsid w:val="00C23B46"/>
    <w:rsid w:val="00C23D27"/>
    <w:rsid w:val="00C23F7B"/>
    <w:rsid w:val="00C247B5"/>
    <w:rsid w:val="00C248F0"/>
    <w:rsid w:val="00C24A71"/>
    <w:rsid w:val="00C24AF9"/>
    <w:rsid w:val="00C251D2"/>
    <w:rsid w:val="00C25420"/>
    <w:rsid w:val="00C254D5"/>
    <w:rsid w:val="00C25D5A"/>
    <w:rsid w:val="00C26267"/>
    <w:rsid w:val="00C26286"/>
    <w:rsid w:val="00C2661E"/>
    <w:rsid w:val="00C26BC7"/>
    <w:rsid w:val="00C26D9B"/>
    <w:rsid w:val="00C26DEE"/>
    <w:rsid w:val="00C26EE9"/>
    <w:rsid w:val="00C27073"/>
    <w:rsid w:val="00C27539"/>
    <w:rsid w:val="00C27DF1"/>
    <w:rsid w:val="00C27EFC"/>
    <w:rsid w:val="00C300F9"/>
    <w:rsid w:val="00C30A56"/>
    <w:rsid w:val="00C31AF4"/>
    <w:rsid w:val="00C32027"/>
    <w:rsid w:val="00C328FB"/>
    <w:rsid w:val="00C32AC0"/>
    <w:rsid w:val="00C32B95"/>
    <w:rsid w:val="00C32C70"/>
    <w:rsid w:val="00C32D8B"/>
    <w:rsid w:val="00C32F68"/>
    <w:rsid w:val="00C33A53"/>
    <w:rsid w:val="00C33CC8"/>
    <w:rsid w:val="00C33F04"/>
    <w:rsid w:val="00C340A9"/>
    <w:rsid w:val="00C34281"/>
    <w:rsid w:val="00C347F0"/>
    <w:rsid w:val="00C34F63"/>
    <w:rsid w:val="00C352BC"/>
    <w:rsid w:val="00C35BF2"/>
    <w:rsid w:val="00C3609A"/>
    <w:rsid w:val="00C369C5"/>
    <w:rsid w:val="00C36AF0"/>
    <w:rsid w:val="00C36E4E"/>
    <w:rsid w:val="00C378DC"/>
    <w:rsid w:val="00C40AD5"/>
    <w:rsid w:val="00C41605"/>
    <w:rsid w:val="00C41733"/>
    <w:rsid w:val="00C41BE9"/>
    <w:rsid w:val="00C4202A"/>
    <w:rsid w:val="00C421C7"/>
    <w:rsid w:val="00C423CB"/>
    <w:rsid w:val="00C4280B"/>
    <w:rsid w:val="00C42A9E"/>
    <w:rsid w:val="00C42B01"/>
    <w:rsid w:val="00C42C9E"/>
    <w:rsid w:val="00C431E8"/>
    <w:rsid w:val="00C4372E"/>
    <w:rsid w:val="00C45BD3"/>
    <w:rsid w:val="00C45FB1"/>
    <w:rsid w:val="00C45FD2"/>
    <w:rsid w:val="00C4647A"/>
    <w:rsid w:val="00C46957"/>
    <w:rsid w:val="00C46F48"/>
    <w:rsid w:val="00C4725E"/>
    <w:rsid w:val="00C472AC"/>
    <w:rsid w:val="00C47842"/>
    <w:rsid w:val="00C47843"/>
    <w:rsid w:val="00C47B8B"/>
    <w:rsid w:val="00C47DAA"/>
    <w:rsid w:val="00C50698"/>
    <w:rsid w:val="00C516E4"/>
    <w:rsid w:val="00C51713"/>
    <w:rsid w:val="00C51C46"/>
    <w:rsid w:val="00C51DB0"/>
    <w:rsid w:val="00C5219C"/>
    <w:rsid w:val="00C524EE"/>
    <w:rsid w:val="00C52DC1"/>
    <w:rsid w:val="00C531D8"/>
    <w:rsid w:val="00C53556"/>
    <w:rsid w:val="00C5357E"/>
    <w:rsid w:val="00C54587"/>
    <w:rsid w:val="00C548B0"/>
    <w:rsid w:val="00C54A33"/>
    <w:rsid w:val="00C54AFE"/>
    <w:rsid w:val="00C55795"/>
    <w:rsid w:val="00C557A7"/>
    <w:rsid w:val="00C55AEF"/>
    <w:rsid w:val="00C55E03"/>
    <w:rsid w:val="00C56242"/>
    <w:rsid w:val="00C56367"/>
    <w:rsid w:val="00C5674A"/>
    <w:rsid w:val="00C6050D"/>
    <w:rsid w:val="00C6167E"/>
    <w:rsid w:val="00C6198D"/>
    <w:rsid w:val="00C621E5"/>
    <w:rsid w:val="00C624DE"/>
    <w:rsid w:val="00C63D69"/>
    <w:rsid w:val="00C6467B"/>
    <w:rsid w:val="00C64FE6"/>
    <w:rsid w:val="00C6532F"/>
    <w:rsid w:val="00C653D3"/>
    <w:rsid w:val="00C6551E"/>
    <w:rsid w:val="00C65B6F"/>
    <w:rsid w:val="00C66110"/>
    <w:rsid w:val="00C6661F"/>
    <w:rsid w:val="00C66819"/>
    <w:rsid w:val="00C66BF5"/>
    <w:rsid w:val="00C6710E"/>
    <w:rsid w:val="00C6722B"/>
    <w:rsid w:val="00C67697"/>
    <w:rsid w:val="00C676BA"/>
    <w:rsid w:val="00C67A8C"/>
    <w:rsid w:val="00C67B30"/>
    <w:rsid w:val="00C67D9E"/>
    <w:rsid w:val="00C67E5C"/>
    <w:rsid w:val="00C67EF2"/>
    <w:rsid w:val="00C703FE"/>
    <w:rsid w:val="00C70667"/>
    <w:rsid w:val="00C706ED"/>
    <w:rsid w:val="00C70C6C"/>
    <w:rsid w:val="00C70CB2"/>
    <w:rsid w:val="00C7109F"/>
    <w:rsid w:val="00C71542"/>
    <w:rsid w:val="00C719BE"/>
    <w:rsid w:val="00C725D1"/>
    <w:rsid w:val="00C72802"/>
    <w:rsid w:val="00C72B14"/>
    <w:rsid w:val="00C7321B"/>
    <w:rsid w:val="00C734C4"/>
    <w:rsid w:val="00C737FE"/>
    <w:rsid w:val="00C73C3E"/>
    <w:rsid w:val="00C74563"/>
    <w:rsid w:val="00C747E6"/>
    <w:rsid w:val="00C7491C"/>
    <w:rsid w:val="00C7495D"/>
    <w:rsid w:val="00C74CAA"/>
    <w:rsid w:val="00C74D39"/>
    <w:rsid w:val="00C755C2"/>
    <w:rsid w:val="00C757A8"/>
    <w:rsid w:val="00C760E0"/>
    <w:rsid w:val="00C76D72"/>
    <w:rsid w:val="00C76E37"/>
    <w:rsid w:val="00C772F9"/>
    <w:rsid w:val="00C773B4"/>
    <w:rsid w:val="00C77C73"/>
    <w:rsid w:val="00C8051C"/>
    <w:rsid w:val="00C80658"/>
    <w:rsid w:val="00C806B6"/>
    <w:rsid w:val="00C806CE"/>
    <w:rsid w:val="00C80D24"/>
    <w:rsid w:val="00C80F95"/>
    <w:rsid w:val="00C8107D"/>
    <w:rsid w:val="00C812BF"/>
    <w:rsid w:val="00C814ED"/>
    <w:rsid w:val="00C816AA"/>
    <w:rsid w:val="00C818F4"/>
    <w:rsid w:val="00C81C9D"/>
    <w:rsid w:val="00C81DAF"/>
    <w:rsid w:val="00C82049"/>
    <w:rsid w:val="00C82CCB"/>
    <w:rsid w:val="00C82D1B"/>
    <w:rsid w:val="00C82EF8"/>
    <w:rsid w:val="00C83412"/>
    <w:rsid w:val="00C838D2"/>
    <w:rsid w:val="00C83D2E"/>
    <w:rsid w:val="00C83F64"/>
    <w:rsid w:val="00C842BC"/>
    <w:rsid w:val="00C84915"/>
    <w:rsid w:val="00C84A93"/>
    <w:rsid w:val="00C84DEA"/>
    <w:rsid w:val="00C84E12"/>
    <w:rsid w:val="00C84E61"/>
    <w:rsid w:val="00C8518C"/>
    <w:rsid w:val="00C8534B"/>
    <w:rsid w:val="00C85CD1"/>
    <w:rsid w:val="00C86458"/>
    <w:rsid w:val="00C86700"/>
    <w:rsid w:val="00C867DB"/>
    <w:rsid w:val="00C8713F"/>
    <w:rsid w:val="00C8785A"/>
    <w:rsid w:val="00C87F55"/>
    <w:rsid w:val="00C90C47"/>
    <w:rsid w:val="00C911D1"/>
    <w:rsid w:val="00C91680"/>
    <w:rsid w:val="00C91900"/>
    <w:rsid w:val="00C91B11"/>
    <w:rsid w:val="00C92DC0"/>
    <w:rsid w:val="00C92DCA"/>
    <w:rsid w:val="00C93260"/>
    <w:rsid w:val="00C933C0"/>
    <w:rsid w:val="00C93510"/>
    <w:rsid w:val="00C9369B"/>
    <w:rsid w:val="00C936DC"/>
    <w:rsid w:val="00C93AF5"/>
    <w:rsid w:val="00C93CB5"/>
    <w:rsid w:val="00C941C3"/>
    <w:rsid w:val="00C94434"/>
    <w:rsid w:val="00C9499F"/>
    <w:rsid w:val="00C94D6A"/>
    <w:rsid w:val="00C9514A"/>
    <w:rsid w:val="00C95341"/>
    <w:rsid w:val="00C954B9"/>
    <w:rsid w:val="00C95E74"/>
    <w:rsid w:val="00C96073"/>
    <w:rsid w:val="00C960AA"/>
    <w:rsid w:val="00C9637C"/>
    <w:rsid w:val="00C97191"/>
    <w:rsid w:val="00C9731A"/>
    <w:rsid w:val="00C9776E"/>
    <w:rsid w:val="00C979EF"/>
    <w:rsid w:val="00C97F64"/>
    <w:rsid w:val="00CA034A"/>
    <w:rsid w:val="00CA0889"/>
    <w:rsid w:val="00CA0908"/>
    <w:rsid w:val="00CA0DDC"/>
    <w:rsid w:val="00CA1A9E"/>
    <w:rsid w:val="00CA23C9"/>
    <w:rsid w:val="00CA2830"/>
    <w:rsid w:val="00CA2A19"/>
    <w:rsid w:val="00CA30E1"/>
    <w:rsid w:val="00CA39CF"/>
    <w:rsid w:val="00CA4073"/>
    <w:rsid w:val="00CA42D3"/>
    <w:rsid w:val="00CA4415"/>
    <w:rsid w:val="00CA47F8"/>
    <w:rsid w:val="00CA4AC2"/>
    <w:rsid w:val="00CA53BE"/>
    <w:rsid w:val="00CA5620"/>
    <w:rsid w:val="00CA564E"/>
    <w:rsid w:val="00CA59B5"/>
    <w:rsid w:val="00CA64E0"/>
    <w:rsid w:val="00CA6AF2"/>
    <w:rsid w:val="00CA6AFB"/>
    <w:rsid w:val="00CA6C53"/>
    <w:rsid w:val="00CA6C5E"/>
    <w:rsid w:val="00CA7133"/>
    <w:rsid w:val="00CA7308"/>
    <w:rsid w:val="00CA7A52"/>
    <w:rsid w:val="00CA7A9A"/>
    <w:rsid w:val="00CA7C77"/>
    <w:rsid w:val="00CA7F76"/>
    <w:rsid w:val="00CB00D9"/>
    <w:rsid w:val="00CB0338"/>
    <w:rsid w:val="00CB043E"/>
    <w:rsid w:val="00CB081B"/>
    <w:rsid w:val="00CB11CF"/>
    <w:rsid w:val="00CB11E6"/>
    <w:rsid w:val="00CB1289"/>
    <w:rsid w:val="00CB15D5"/>
    <w:rsid w:val="00CB191E"/>
    <w:rsid w:val="00CB19FC"/>
    <w:rsid w:val="00CB1DE0"/>
    <w:rsid w:val="00CB259E"/>
    <w:rsid w:val="00CB283A"/>
    <w:rsid w:val="00CB2A54"/>
    <w:rsid w:val="00CB2E36"/>
    <w:rsid w:val="00CB3593"/>
    <w:rsid w:val="00CB3678"/>
    <w:rsid w:val="00CB38DD"/>
    <w:rsid w:val="00CB3996"/>
    <w:rsid w:val="00CB3D64"/>
    <w:rsid w:val="00CB42AF"/>
    <w:rsid w:val="00CB4984"/>
    <w:rsid w:val="00CB4DF7"/>
    <w:rsid w:val="00CB4F78"/>
    <w:rsid w:val="00CB5309"/>
    <w:rsid w:val="00CB537F"/>
    <w:rsid w:val="00CB56E7"/>
    <w:rsid w:val="00CB5808"/>
    <w:rsid w:val="00CB5BA8"/>
    <w:rsid w:val="00CB6AB9"/>
    <w:rsid w:val="00CB6BCE"/>
    <w:rsid w:val="00CB7154"/>
    <w:rsid w:val="00CB76B4"/>
    <w:rsid w:val="00CB7911"/>
    <w:rsid w:val="00CB7D14"/>
    <w:rsid w:val="00CC001C"/>
    <w:rsid w:val="00CC0406"/>
    <w:rsid w:val="00CC0447"/>
    <w:rsid w:val="00CC1BC5"/>
    <w:rsid w:val="00CC1E24"/>
    <w:rsid w:val="00CC1FA6"/>
    <w:rsid w:val="00CC2161"/>
    <w:rsid w:val="00CC246E"/>
    <w:rsid w:val="00CC29CA"/>
    <w:rsid w:val="00CC3081"/>
    <w:rsid w:val="00CC3C12"/>
    <w:rsid w:val="00CC3E66"/>
    <w:rsid w:val="00CC4136"/>
    <w:rsid w:val="00CC443C"/>
    <w:rsid w:val="00CC451B"/>
    <w:rsid w:val="00CC4E25"/>
    <w:rsid w:val="00CC4E58"/>
    <w:rsid w:val="00CC4F4F"/>
    <w:rsid w:val="00CC508D"/>
    <w:rsid w:val="00CC524D"/>
    <w:rsid w:val="00CC5410"/>
    <w:rsid w:val="00CC59B1"/>
    <w:rsid w:val="00CC5E66"/>
    <w:rsid w:val="00CC5ECC"/>
    <w:rsid w:val="00CC60F8"/>
    <w:rsid w:val="00CC641D"/>
    <w:rsid w:val="00CC651B"/>
    <w:rsid w:val="00CC65EE"/>
    <w:rsid w:val="00CC6AF4"/>
    <w:rsid w:val="00CC6AFE"/>
    <w:rsid w:val="00CC7359"/>
    <w:rsid w:val="00CC73E4"/>
    <w:rsid w:val="00CC749E"/>
    <w:rsid w:val="00CC7C8E"/>
    <w:rsid w:val="00CD047B"/>
    <w:rsid w:val="00CD05A8"/>
    <w:rsid w:val="00CD060F"/>
    <w:rsid w:val="00CD06F5"/>
    <w:rsid w:val="00CD0F54"/>
    <w:rsid w:val="00CD18AF"/>
    <w:rsid w:val="00CD1DC1"/>
    <w:rsid w:val="00CD21CA"/>
    <w:rsid w:val="00CD2653"/>
    <w:rsid w:val="00CD26CC"/>
    <w:rsid w:val="00CD275B"/>
    <w:rsid w:val="00CD2773"/>
    <w:rsid w:val="00CD2A20"/>
    <w:rsid w:val="00CD3326"/>
    <w:rsid w:val="00CD3486"/>
    <w:rsid w:val="00CD3AFE"/>
    <w:rsid w:val="00CD3F48"/>
    <w:rsid w:val="00CD4097"/>
    <w:rsid w:val="00CD45D7"/>
    <w:rsid w:val="00CD51FA"/>
    <w:rsid w:val="00CD5460"/>
    <w:rsid w:val="00CD5B2B"/>
    <w:rsid w:val="00CD6103"/>
    <w:rsid w:val="00CD6249"/>
    <w:rsid w:val="00CD6642"/>
    <w:rsid w:val="00CD66D6"/>
    <w:rsid w:val="00CD6780"/>
    <w:rsid w:val="00CD6A0E"/>
    <w:rsid w:val="00CD6AFA"/>
    <w:rsid w:val="00CD7652"/>
    <w:rsid w:val="00CD7D5D"/>
    <w:rsid w:val="00CE026A"/>
    <w:rsid w:val="00CE0F9E"/>
    <w:rsid w:val="00CE13B9"/>
    <w:rsid w:val="00CE13F9"/>
    <w:rsid w:val="00CE1DE1"/>
    <w:rsid w:val="00CE2743"/>
    <w:rsid w:val="00CE2C7D"/>
    <w:rsid w:val="00CE2CBD"/>
    <w:rsid w:val="00CE2F70"/>
    <w:rsid w:val="00CE358B"/>
    <w:rsid w:val="00CE420C"/>
    <w:rsid w:val="00CE4998"/>
    <w:rsid w:val="00CE4A4B"/>
    <w:rsid w:val="00CE4C16"/>
    <w:rsid w:val="00CE50DB"/>
    <w:rsid w:val="00CE54AB"/>
    <w:rsid w:val="00CE5AC0"/>
    <w:rsid w:val="00CE5F9F"/>
    <w:rsid w:val="00CE6160"/>
    <w:rsid w:val="00CE6D20"/>
    <w:rsid w:val="00CE6FAC"/>
    <w:rsid w:val="00CE73E4"/>
    <w:rsid w:val="00CF0CB5"/>
    <w:rsid w:val="00CF15DB"/>
    <w:rsid w:val="00CF17C6"/>
    <w:rsid w:val="00CF1942"/>
    <w:rsid w:val="00CF2017"/>
    <w:rsid w:val="00CF2577"/>
    <w:rsid w:val="00CF260F"/>
    <w:rsid w:val="00CF27DC"/>
    <w:rsid w:val="00CF2A6D"/>
    <w:rsid w:val="00CF2B58"/>
    <w:rsid w:val="00CF2DF0"/>
    <w:rsid w:val="00CF2EC2"/>
    <w:rsid w:val="00CF2ED5"/>
    <w:rsid w:val="00CF3013"/>
    <w:rsid w:val="00CF3015"/>
    <w:rsid w:val="00CF30E1"/>
    <w:rsid w:val="00CF3322"/>
    <w:rsid w:val="00CF347E"/>
    <w:rsid w:val="00CF36C8"/>
    <w:rsid w:val="00CF381C"/>
    <w:rsid w:val="00CF3B98"/>
    <w:rsid w:val="00CF3C81"/>
    <w:rsid w:val="00CF3ED5"/>
    <w:rsid w:val="00CF42DB"/>
    <w:rsid w:val="00CF537D"/>
    <w:rsid w:val="00CF53A2"/>
    <w:rsid w:val="00CF5533"/>
    <w:rsid w:val="00CF5704"/>
    <w:rsid w:val="00CF5D13"/>
    <w:rsid w:val="00CF6389"/>
    <w:rsid w:val="00CF6F36"/>
    <w:rsid w:val="00CF6FEC"/>
    <w:rsid w:val="00CF725D"/>
    <w:rsid w:val="00CF7443"/>
    <w:rsid w:val="00CF7B1B"/>
    <w:rsid w:val="00D004CE"/>
    <w:rsid w:val="00D00568"/>
    <w:rsid w:val="00D0088C"/>
    <w:rsid w:val="00D00C03"/>
    <w:rsid w:val="00D00F8F"/>
    <w:rsid w:val="00D01723"/>
    <w:rsid w:val="00D017CC"/>
    <w:rsid w:val="00D028BF"/>
    <w:rsid w:val="00D02EFB"/>
    <w:rsid w:val="00D0350A"/>
    <w:rsid w:val="00D039CE"/>
    <w:rsid w:val="00D03B66"/>
    <w:rsid w:val="00D044E9"/>
    <w:rsid w:val="00D04608"/>
    <w:rsid w:val="00D04DB3"/>
    <w:rsid w:val="00D04FD8"/>
    <w:rsid w:val="00D050E5"/>
    <w:rsid w:val="00D05141"/>
    <w:rsid w:val="00D051A2"/>
    <w:rsid w:val="00D054AF"/>
    <w:rsid w:val="00D0576E"/>
    <w:rsid w:val="00D05D8B"/>
    <w:rsid w:val="00D0660F"/>
    <w:rsid w:val="00D06A8C"/>
    <w:rsid w:val="00D07403"/>
    <w:rsid w:val="00D075B2"/>
    <w:rsid w:val="00D10207"/>
    <w:rsid w:val="00D1032E"/>
    <w:rsid w:val="00D10622"/>
    <w:rsid w:val="00D107E3"/>
    <w:rsid w:val="00D11473"/>
    <w:rsid w:val="00D123FE"/>
    <w:rsid w:val="00D125B8"/>
    <w:rsid w:val="00D12631"/>
    <w:rsid w:val="00D1288A"/>
    <w:rsid w:val="00D131BC"/>
    <w:rsid w:val="00D1380E"/>
    <w:rsid w:val="00D14A33"/>
    <w:rsid w:val="00D14F28"/>
    <w:rsid w:val="00D151C2"/>
    <w:rsid w:val="00D15ED4"/>
    <w:rsid w:val="00D1623E"/>
    <w:rsid w:val="00D1627E"/>
    <w:rsid w:val="00D1631E"/>
    <w:rsid w:val="00D170BA"/>
    <w:rsid w:val="00D176EE"/>
    <w:rsid w:val="00D2003A"/>
    <w:rsid w:val="00D20A5C"/>
    <w:rsid w:val="00D20CB4"/>
    <w:rsid w:val="00D20EF7"/>
    <w:rsid w:val="00D215F7"/>
    <w:rsid w:val="00D22631"/>
    <w:rsid w:val="00D2277E"/>
    <w:rsid w:val="00D22D31"/>
    <w:rsid w:val="00D22E80"/>
    <w:rsid w:val="00D22F10"/>
    <w:rsid w:val="00D231C1"/>
    <w:rsid w:val="00D23448"/>
    <w:rsid w:val="00D237CB"/>
    <w:rsid w:val="00D23AF5"/>
    <w:rsid w:val="00D242D2"/>
    <w:rsid w:val="00D24642"/>
    <w:rsid w:val="00D2528B"/>
    <w:rsid w:val="00D25FC1"/>
    <w:rsid w:val="00D26064"/>
    <w:rsid w:val="00D2619F"/>
    <w:rsid w:val="00D264A7"/>
    <w:rsid w:val="00D26790"/>
    <w:rsid w:val="00D26862"/>
    <w:rsid w:val="00D26D2F"/>
    <w:rsid w:val="00D26ED7"/>
    <w:rsid w:val="00D27431"/>
    <w:rsid w:val="00D27938"/>
    <w:rsid w:val="00D27CCC"/>
    <w:rsid w:val="00D27D58"/>
    <w:rsid w:val="00D27DDD"/>
    <w:rsid w:val="00D3095E"/>
    <w:rsid w:val="00D30AAF"/>
    <w:rsid w:val="00D31207"/>
    <w:rsid w:val="00D31375"/>
    <w:rsid w:val="00D31544"/>
    <w:rsid w:val="00D31A37"/>
    <w:rsid w:val="00D31F09"/>
    <w:rsid w:val="00D325AB"/>
    <w:rsid w:val="00D32AD8"/>
    <w:rsid w:val="00D32E08"/>
    <w:rsid w:val="00D32FFB"/>
    <w:rsid w:val="00D33754"/>
    <w:rsid w:val="00D33AEB"/>
    <w:rsid w:val="00D33BBA"/>
    <w:rsid w:val="00D33E33"/>
    <w:rsid w:val="00D343A3"/>
    <w:rsid w:val="00D34796"/>
    <w:rsid w:val="00D34CAD"/>
    <w:rsid w:val="00D34D17"/>
    <w:rsid w:val="00D34DCF"/>
    <w:rsid w:val="00D356C1"/>
    <w:rsid w:val="00D3589D"/>
    <w:rsid w:val="00D36707"/>
    <w:rsid w:val="00D36823"/>
    <w:rsid w:val="00D368B6"/>
    <w:rsid w:val="00D3713C"/>
    <w:rsid w:val="00D375FF"/>
    <w:rsid w:val="00D37750"/>
    <w:rsid w:val="00D37A83"/>
    <w:rsid w:val="00D37A9D"/>
    <w:rsid w:val="00D403C5"/>
    <w:rsid w:val="00D40BA4"/>
    <w:rsid w:val="00D41425"/>
    <w:rsid w:val="00D4148C"/>
    <w:rsid w:val="00D415D9"/>
    <w:rsid w:val="00D42560"/>
    <w:rsid w:val="00D4291D"/>
    <w:rsid w:val="00D42ABE"/>
    <w:rsid w:val="00D42C22"/>
    <w:rsid w:val="00D42E7E"/>
    <w:rsid w:val="00D42EFE"/>
    <w:rsid w:val="00D437D1"/>
    <w:rsid w:val="00D43D72"/>
    <w:rsid w:val="00D44839"/>
    <w:rsid w:val="00D4493A"/>
    <w:rsid w:val="00D449E4"/>
    <w:rsid w:val="00D44AF4"/>
    <w:rsid w:val="00D44E6F"/>
    <w:rsid w:val="00D45131"/>
    <w:rsid w:val="00D456B8"/>
    <w:rsid w:val="00D45FE9"/>
    <w:rsid w:val="00D46837"/>
    <w:rsid w:val="00D469FA"/>
    <w:rsid w:val="00D46CC2"/>
    <w:rsid w:val="00D47CBB"/>
    <w:rsid w:val="00D47D23"/>
    <w:rsid w:val="00D5013E"/>
    <w:rsid w:val="00D5029E"/>
    <w:rsid w:val="00D50CA0"/>
    <w:rsid w:val="00D5225C"/>
    <w:rsid w:val="00D526E8"/>
    <w:rsid w:val="00D52788"/>
    <w:rsid w:val="00D52919"/>
    <w:rsid w:val="00D52B51"/>
    <w:rsid w:val="00D52F5F"/>
    <w:rsid w:val="00D53028"/>
    <w:rsid w:val="00D53250"/>
    <w:rsid w:val="00D532C4"/>
    <w:rsid w:val="00D534E6"/>
    <w:rsid w:val="00D536F6"/>
    <w:rsid w:val="00D546FF"/>
    <w:rsid w:val="00D54850"/>
    <w:rsid w:val="00D5515C"/>
    <w:rsid w:val="00D556B1"/>
    <w:rsid w:val="00D55718"/>
    <w:rsid w:val="00D55CED"/>
    <w:rsid w:val="00D56526"/>
    <w:rsid w:val="00D56B32"/>
    <w:rsid w:val="00D56E28"/>
    <w:rsid w:val="00D570D9"/>
    <w:rsid w:val="00D57567"/>
    <w:rsid w:val="00D578E4"/>
    <w:rsid w:val="00D57BD5"/>
    <w:rsid w:val="00D60563"/>
    <w:rsid w:val="00D60EBD"/>
    <w:rsid w:val="00D6245B"/>
    <w:rsid w:val="00D6261C"/>
    <w:rsid w:val="00D626FE"/>
    <w:rsid w:val="00D62766"/>
    <w:rsid w:val="00D629C2"/>
    <w:rsid w:val="00D6306D"/>
    <w:rsid w:val="00D630A5"/>
    <w:rsid w:val="00D63132"/>
    <w:rsid w:val="00D63198"/>
    <w:rsid w:val="00D633B8"/>
    <w:rsid w:val="00D6350C"/>
    <w:rsid w:val="00D645BF"/>
    <w:rsid w:val="00D645F5"/>
    <w:rsid w:val="00D64789"/>
    <w:rsid w:val="00D6498A"/>
    <w:rsid w:val="00D65C13"/>
    <w:rsid w:val="00D65FC8"/>
    <w:rsid w:val="00D6653B"/>
    <w:rsid w:val="00D66CD4"/>
    <w:rsid w:val="00D66F5F"/>
    <w:rsid w:val="00D671A1"/>
    <w:rsid w:val="00D671DE"/>
    <w:rsid w:val="00D6754F"/>
    <w:rsid w:val="00D67ABF"/>
    <w:rsid w:val="00D7008C"/>
    <w:rsid w:val="00D70409"/>
    <w:rsid w:val="00D7053B"/>
    <w:rsid w:val="00D70E10"/>
    <w:rsid w:val="00D7100B"/>
    <w:rsid w:val="00D71D0C"/>
    <w:rsid w:val="00D723C6"/>
    <w:rsid w:val="00D7254A"/>
    <w:rsid w:val="00D7275C"/>
    <w:rsid w:val="00D72AA9"/>
    <w:rsid w:val="00D72E9C"/>
    <w:rsid w:val="00D730DD"/>
    <w:rsid w:val="00D7370D"/>
    <w:rsid w:val="00D7478D"/>
    <w:rsid w:val="00D74D98"/>
    <w:rsid w:val="00D74E1B"/>
    <w:rsid w:val="00D7519F"/>
    <w:rsid w:val="00D7552C"/>
    <w:rsid w:val="00D75631"/>
    <w:rsid w:val="00D76062"/>
    <w:rsid w:val="00D760E1"/>
    <w:rsid w:val="00D7635B"/>
    <w:rsid w:val="00D76751"/>
    <w:rsid w:val="00D76A2E"/>
    <w:rsid w:val="00D77841"/>
    <w:rsid w:val="00D77B54"/>
    <w:rsid w:val="00D803A6"/>
    <w:rsid w:val="00D804D4"/>
    <w:rsid w:val="00D80665"/>
    <w:rsid w:val="00D80918"/>
    <w:rsid w:val="00D80A50"/>
    <w:rsid w:val="00D80D00"/>
    <w:rsid w:val="00D80EA9"/>
    <w:rsid w:val="00D810F4"/>
    <w:rsid w:val="00D81281"/>
    <w:rsid w:val="00D8250B"/>
    <w:rsid w:val="00D82AE2"/>
    <w:rsid w:val="00D8377F"/>
    <w:rsid w:val="00D844C3"/>
    <w:rsid w:val="00D84991"/>
    <w:rsid w:val="00D84FC1"/>
    <w:rsid w:val="00D8523C"/>
    <w:rsid w:val="00D855E2"/>
    <w:rsid w:val="00D85853"/>
    <w:rsid w:val="00D85A1B"/>
    <w:rsid w:val="00D85A65"/>
    <w:rsid w:val="00D8604D"/>
    <w:rsid w:val="00D8635B"/>
    <w:rsid w:val="00D86465"/>
    <w:rsid w:val="00D868BB"/>
    <w:rsid w:val="00D86F07"/>
    <w:rsid w:val="00D86FBC"/>
    <w:rsid w:val="00D8709C"/>
    <w:rsid w:val="00D871B2"/>
    <w:rsid w:val="00D8781F"/>
    <w:rsid w:val="00D87848"/>
    <w:rsid w:val="00D879AD"/>
    <w:rsid w:val="00D87A7A"/>
    <w:rsid w:val="00D87B37"/>
    <w:rsid w:val="00D87B97"/>
    <w:rsid w:val="00D87C6D"/>
    <w:rsid w:val="00D9009B"/>
    <w:rsid w:val="00D901DA"/>
    <w:rsid w:val="00D909D0"/>
    <w:rsid w:val="00D918F4"/>
    <w:rsid w:val="00D91C92"/>
    <w:rsid w:val="00D91EB8"/>
    <w:rsid w:val="00D92035"/>
    <w:rsid w:val="00D92054"/>
    <w:rsid w:val="00D92468"/>
    <w:rsid w:val="00D92688"/>
    <w:rsid w:val="00D926A5"/>
    <w:rsid w:val="00D92BB5"/>
    <w:rsid w:val="00D92F61"/>
    <w:rsid w:val="00D931E7"/>
    <w:rsid w:val="00D93455"/>
    <w:rsid w:val="00D93784"/>
    <w:rsid w:val="00D93D70"/>
    <w:rsid w:val="00D94161"/>
    <w:rsid w:val="00D9422E"/>
    <w:rsid w:val="00D9453F"/>
    <w:rsid w:val="00D945FA"/>
    <w:rsid w:val="00D94CA1"/>
    <w:rsid w:val="00D94E44"/>
    <w:rsid w:val="00D95121"/>
    <w:rsid w:val="00D95378"/>
    <w:rsid w:val="00D957AD"/>
    <w:rsid w:val="00D959E4"/>
    <w:rsid w:val="00D95D21"/>
    <w:rsid w:val="00D95F06"/>
    <w:rsid w:val="00D96297"/>
    <w:rsid w:val="00D96AA1"/>
    <w:rsid w:val="00D96ADB"/>
    <w:rsid w:val="00D97014"/>
    <w:rsid w:val="00D97159"/>
    <w:rsid w:val="00D97933"/>
    <w:rsid w:val="00DA07DE"/>
    <w:rsid w:val="00DA0F0D"/>
    <w:rsid w:val="00DA1474"/>
    <w:rsid w:val="00DA16A0"/>
    <w:rsid w:val="00DA1AA6"/>
    <w:rsid w:val="00DA2685"/>
    <w:rsid w:val="00DA2763"/>
    <w:rsid w:val="00DA3107"/>
    <w:rsid w:val="00DA3289"/>
    <w:rsid w:val="00DA3543"/>
    <w:rsid w:val="00DA3BBF"/>
    <w:rsid w:val="00DA4587"/>
    <w:rsid w:val="00DA461B"/>
    <w:rsid w:val="00DA49C4"/>
    <w:rsid w:val="00DA4F12"/>
    <w:rsid w:val="00DA56EC"/>
    <w:rsid w:val="00DA58B8"/>
    <w:rsid w:val="00DA5E23"/>
    <w:rsid w:val="00DA5E79"/>
    <w:rsid w:val="00DA6145"/>
    <w:rsid w:val="00DA6201"/>
    <w:rsid w:val="00DA64B7"/>
    <w:rsid w:val="00DA64ED"/>
    <w:rsid w:val="00DA6718"/>
    <w:rsid w:val="00DA6856"/>
    <w:rsid w:val="00DA68D3"/>
    <w:rsid w:val="00DA6B5F"/>
    <w:rsid w:val="00DA6CDB"/>
    <w:rsid w:val="00DA6E08"/>
    <w:rsid w:val="00DA7B0C"/>
    <w:rsid w:val="00DA7F6C"/>
    <w:rsid w:val="00DB0191"/>
    <w:rsid w:val="00DB0C04"/>
    <w:rsid w:val="00DB1442"/>
    <w:rsid w:val="00DB19DC"/>
    <w:rsid w:val="00DB1AC9"/>
    <w:rsid w:val="00DB1FD1"/>
    <w:rsid w:val="00DB294E"/>
    <w:rsid w:val="00DB2EE4"/>
    <w:rsid w:val="00DB31D4"/>
    <w:rsid w:val="00DB3707"/>
    <w:rsid w:val="00DB37DB"/>
    <w:rsid w:val="00DB38D4"/>
    <w:rsid w:val="00DB39B6"/>
    <w:rsid w:val="00DB3CF1"/>
    <w:rsid w:val="00DB48BF"/>
    <w:rsid w:val="00DB48F4"/>
    <w:rsid w:val="00DB4AE8"/>
    <w:rsid w:val="00DB4B83"/>
    <w:rsid w:val="00DB5063"/>
    <w:rsid w:val="00DB5421"/>
    <w:rsid w:val="00DB5722"/>
    <w:rsid w:val="00DB5A3D"/>
    <w:rsid w:val="00DB5F4A"/>
    <w:rsid w:val="00DB5F9E"/>
    <w:rsid w:val="00DB6370"/>
    <w:rsid w:val="00DB6387"/>
    <w:rsid w:val="00DB65B7"/>
    <w:rsid w:val="00DB6C2C"/>
    <w:rsid w:val="00DB73E8"/>
    <w:rsid w:val="00DB777B"/>
    <w:rsid w:val="00DB7DFC"/>
    <w:rsid w:val="00DC0416"/>
    <w:rsid w:val="00DC0681"/>
    <w:rsid w:val="00DC10AB"/>
    <w:rsid w:val="00DC113A"/>
    <w:rsid w:val="00DC12EA"/>
    <w:rsid w:val="00DC1832"/>
    <w:rsid w:val="00DC1B3B"/>
    <w:rsid w:val="00DC1C8F"/>
    <w:rsid w:val="00DC1F02"/>
    <w:rsid w:val="00DC1F65"/>
    <w:rsid w:val="00DC249B"/>
    <w:rsid w:val="00DC3A83"/>
    <w:rsid w:val="00DC41B2"/>
    <w:rsid w:val="00DC459B"/>
    <w:rsid w:val="00DC477A"/>
    <w:rsid w:val="00DC4CCF"/>
    <w:rsid w:val="00DC4F0C"/>
    <w:rsid w:val="00DC516B"/>
    <w:rsid w:val="00DC557B"/>
    <w:rsid w:val="00DC5673"/>
    <w:rsid w:val="00DC5802"/>
    <w:rsid w:val="00DC5B75"/>
    <w:rsid w:val="00DC5D7D"/>
    <w:rsid w:val="00DC638A"/>
    <w:rsid w:val="00DC64AA"/>
    <w:rsid w:val="00DC67C4"/>
    <w:rsid w:val="00DC6857"/>
    <w:rsid w:val="00DC6D8D"/>
    <w:rsid w:val="00DC6E71"/>
    <w:rsid w:val="00DC710D"/>
    <w:rsid w:val="00DC749A"/>
    <w:rsid w:val="00DC75E4"/>
    <w:rsid w:val="00DC7AE0"/>
    <w:rsid w:val="00DC7CFE"/>
    <w:rsid w:val="00DC7DE1"/>
    <w:rsid w:val="00DD04F8"/>
    <w:rsid w:val="00DD138E"/>
    <w:rsid w:val="00DD193B"/>
    <w:rsid w:val="00DD1CCD"/>
    <w:rsid w:val="00DD21E9"/>
    <w:rsid w:val="00DD2294"/>
    <w:rsid w:val="00DD2D0A"/>
    <w:rsid w:val="00DD3A8F"/>
    <w:rsid w:val="00DD4243"/>
    <w:rsid w:val="00DD4B24"/>
    <w:rsid w:val="00DD4BF0"/>
    <w:rsid w:val="00DD4F83"/>
    <w:rsid w:val="00DD5146"/>
    <w:rsid w:val="00DD5E33"/>
    <w:rsid w:val="00DD5EB0"/>
    <w:rsid w:val="00DD6958"/>
    <w:rsid w:val="00DD6C24"/>
    <w:rsid w:val="00DD6DFD"/>
    <w:rsid w:val="00DD6E63"/>
    <w:rsid w:val="00DD6EEE"/>
    <w:rsid w:val="00DD7112"/>
    <w:rsid w:val="00DD7CA4"/>
    <w:rsid w:val="00DE0096"/>
    <w:rsid w:val="00DE0308"/>
    <w:rsid w:val="00DE03FE"/>
    <w:rsid w:val="00DE054C"/>
    <w:rsid w:val="00DE0BCB"/>
    <w:rsid w:val="00DE17F1"/>
    <w:rsid w:val="00DE188B"/>
    <w:rsid w:val="00DE3188"/>
    <w:rsid w:val="00DE3692"/>
    <w:rsid w:val="00DE38A4"/>
    <w:rsid w:val="00DE3A34"/>
    <w:rsid w:val="00DE47D3"/>
    <w:rsid w:val="00DE49FE"/>
    <w:rsid w:val="00DE4F06"/>
    <w:rsid w:val="00DE509D"/>
    <w:rsid w:val="00DE526D"/>
    <w:rsid w:val="00DE56B9"/>
    <w:rsid w:val="00DE5AA6"/>
    <w:rsid w:val="00DE634D"/>
    <w:rsid w:val="00DE6C9F"/>
    <w:rsid w:val="00DE7047"/>
    <w:rsid w:val="00DE7441"/>
    <w:rsid w:val="00DE7B26"/>
    <w:rsid w:val="00DF0B02"/>
    <w:rsid w:val="00DF169D"/>
    <w:rsid w:val="00DF1E57"/>
    <w:rsid w:val="00DF25D0"/>
    <w:rsid w:val="00DF33D4"/>
    <w:rsid w:val="00DF38FE"/>
    <w:rsid w:val="00DF3C7E"/>
    <w:rsid w:val="00DF3FE6"/>
    <w:rsid w:val="00DF4689"/>
    <w:rsid w:val="00DF4CAF"/>
    <w:rsid w:val="00DF4CFC"/>
    <w:rsid w:val="00DF4DF4"/>
    <w:rsid w:val="00DF5FFD"/>
    <w:rsid w:val="00DF6B0D"/>
    <w:rsid w:val="00DF70BD"/>
    <w:rsid w:val="00DF755B"/>
    <w:rsid w:val="00DF79A6"/>
    <w:rsid w:val="00DF79E2"/>
    <w:rsid w:val="00DF7A2B"/>
    <w:rsid w:val="00DF7AE1"/>
    <w:rsid w:val="00DF7E89"/>
    <w:rsid w:val="00DF7E8D"/>
    <w:rsid w:val="00E00672"/>
    <w:rsid w:val="00E007FD"/>
    <w:rsid w:val="00E009B6"/>
    <w:rsid w:val="00E009D6"/>
    <w:rsid w:val="00E017E8"/>
    <w:rsid w:val="00E01C27"/>
    <w:rsid w:val="00E01CD7"/>
    <w:rsid w:val="00E01D73"/>
    <w:rsid w:val="00E01F1B"/>
    <w:rsid w:val="00E02475"/>
    <w:rsid w:val="00E027D2"/>
    <w:rsid w:val="00E02A99"/>
    <w:rsid w:val="00E02AE0"/>
    <w:rsid w:val="00E02E1F"/>
    <w:rsid w:val="00E03191"/>
    <w:rsid w:val="00E03270"/>
    <w:rsid w:val="00E03447"/>
    <w:rsid w:val="00E03451"/>
    <w:rsid w:val="00E03DC3"/>
    <w:rsid w:val="00E0472A"/>
    <w:rsid w:val="00E04A6C"/>
    <w:rsid w:val="00E04D2D"/>
    <w:rsid w:val="00E05399"/>
    <w:rsid w:val="00E05B92"/>
    <w:rsid w:val="00E05B9B"/>
    <w:rsid w:val="00E05D5A"/>
    <w:rsid w:val="00E06513"/>
    <w:rsid w:val="00E06B4F"/>
    <w:rsid w:val="00E06CAE"/>
    <w:rsid w:val="00E06F9B"/>
    <w:rsid w:val="00E075DC"/>
    <w:rsid w:val="00E10872"/>
    <w:rsid w:val="00E10B0C"/>
    <w:rsid w:val="00E10F2E"/>
    <w:rsid w:val="00E117A8"/>
    <w:rsid w:val="00E11902"/>
    <w:rsid w:val="00E119AC"/>
    <w:rsid w:val="00E119DA"/>
    <w:rsid w:val="00E11CC6"/>
    <w:rsid w:val="00E12481"/>
    <w:rsid w:val="00E1269B"/>
    <w:rsid w:val="00E1270A"/>
    <w:rsid w:val="00E12B7E"/>
    <w:rsid w:val="00E12CEB"/>
    <w:rsid w:val="00E13131"/>
    <w:rsid w:val="00E1326F"/>
    <w:rsid w:val="00E13922"/>
    <w:rsid w:val="00E13F56"/>
    <w:rsid w:val="00E140D5"/>
    <w:rsid w:val="00E14676"/>
    <w:rsid w:val="00E14A76"/>
    <w:rsid w:val="00E14AB3"/>
    <w:rsid w:val="00E14C1B"/>
    <w:rsid w:val="00E14E46"/>
    <w:rsid w:val="00E15839"/>
    <w:rsid w:val="00E158AF"/>
    <w:rsid w:val="00E15BB7"/>
    <w:rsid w:val="00E15BF3"/>
    <w:rsid w:val="00E1688E"/>
    <w:rsid w:val="00E16B95"/>
    <w:rsid w:val="00E1717F"/>
    <w:rsid w:val="00E17469"/>
    <w:rsid w:val="00E17918"/>
    <w:rsid w:val="00E17932"/>
    <w:rsid w:val="00E17BAC"/>
    <w:rsid w:val="00E17DCF"/>
    <w:rsid w:val="00E20778"/>
    <w:rsid w:val="00E2084F"/>
    <w:rsid w:val="00E2098C"/>
    <w:rsid w:val="00E20FC6"/>
    <w:rsid w:val="00E21684"/>
    <w:rsid w:val="00E21798"/>
    <w:rsid w:val="00E21C4E"/>
    <w:rsid w:val="00E22219"/>
    <w:rsid w:val="00E225F2"/>
    <w:rsid w:val="00E2314D"/>
    <w:rsid w:val="00E234E3"/>
    <w:rsid w:val="00E23509"/>
    <w:rsid w:val="00E23740"/>
    <w:rsid w:val="00E2396B"/>
    <w:rsid w:val="00E23D51"/>
    <w:rsid w:val="00E23D7D"/>
    <w:rsid w:val="00E243E4"/>
    <w:rsid w:val="00E249F4"/>
    <w:rsid w:val="00E24BDC"/>
    <w:rsid w:val="00E257EF"/>
    <w:rsid w:val="00E25CE8"/>
    <w:rsid w:val="00E25FBA"/>
    <w:rsid w:val="00E2630E"/>
    <w:rsid w:val="00E266FB"/>
    <w:rsid w:val="00E268A6"/>
    <w:rsid w:val="00E26B95"/>
    <w:rsid w:val="00E26CB6"/>
    <w:rsid w:val="00E27609"/>
    <w:rsid w:val="00E276EB"/>
    <w:rsid w:val="00E27B69"/>
    <w:rsid w:val="00E3009B"/>
    <w:rsid w:val="00E3018E"/>
    <w:rsid w:val="00E3020B"/>
    <w:rsid w:val="00E30475"/>
    <w:rsid w:val="00E30A4D"/>
    <w:rsid w:val="00E30C08"/>
    <w:rsid w:val="00E30D75"/>
    <w:rsid w:val="00E30F1C"/>
    <w:rsid w:val="00E3141E"/>
    <w:rsid w:val="00E314FD"/>
    <w:rsid w:val="00E316DA"/>
    <w:rsid w:val="00E31733"/>
    <w:rsid w:val="00E31ADD"/>
    <w:rsid w:val="00E31C90"/>
    <w:rsid w:val="00E320AC"/>
    <w:rsid w:val="00E3227D"/>
    <w:rsid w:val="00E329E2"/>
    <w:rsid w:val="00E32ADA"/>
    <w:rsid w:val="00E32ADB"/>
    <w:rsid w:val="00E32C14"/>
    <w:rsid w:val="00E32DF6"/>
    <w:rsid w:val="00E330B2"/>
    <w:rsid w:val="00E331B6"/>
    <w:rsid w:val="00E337F5"/>
    <w:rsid w:val="00E33800"/>
    <w:rsid w:val="00E33A3F"/>
    <w:rsid w:val="00E33D57"/>
    <w:rsid w:val="00E33DF2"/>
    <w:rsid w:val="00E3438C"/>
    <w:rsid w:val="00E34733"/>
    <w:rsid w:val="00E35363"/>
    <w:rsid w:val="00E35423"/>
    <w:rsid w:val="00E35662"/>
    <w:rsid w:val="00E3592E"/>
    <w:rsid w:val="00E35DB9"/>
    <w:rsid w:val="00E35F65"/>
    <w:rsid w:val="00E36145"/>
    <w:rsid w:val="00E3648A"/>
    <w:rsid w:val="00E3674E"/>
    <w:rsid w:val="00E36A6F"/>
    <w:rsid w:val="00E36BD7"/>
    <w:rsid w:val="00E36BF3"/>
    <w:rsid w:val="00E36C9B"/>
    <w:rsid w:val="00E36DB0"/>
    <w:rsid w:val="00E373B1"/>
    <w:rsid w:val="00E37A12"/>
    <w:rsid w:val="00E37B26"/>
    <w:rsid w:val="00E37BE0"/>
    <w:rsid w:val="00E400E9"/>
    <w:rsid w:val="00E401B4"/>
    <w:rsid w:val="00E40C61"/>
    <w:rsid w:val="00E40EDF"/>
    <w:rsid w:val="00E41B1A"/>
    <w:rsid w:val="00E42128"/>
    <w:rsid w:val="00E42234"/>
    <w:rsid w:val="00E42AEB"/>
    <w:rsid w:val="00E42C20"/>
    <w:rsid w:val="00E4378E"/>
    <w:rsid w:val="00E43795"/>
    <w:rsid w:val="00E43969"/>
    <w:rsid w:val="00E43BE5"/>
    <w:rsid w:val="00E44589"/>
    <w:rsid w:val="00E4465C"/>
    <w:rsid w:val="00E44772"/>
    <w:rsid w:val="00E44A19"/>
    <w:rsid w:val="00E44A55"/>
    <w:rsid w:val="00E44D47"/>
    <w:rsid w:val="00E45CB1"/>
    <w:rsid w:val="00E46547"/>
    <w:rsid w:val="00E46EC6"/>
    <w:rsid w:val="00E4758F"/>
    <w:rsid w:val="00E475B4"/>
    <w:rsid w:val="00E47862"/>
    <w:rsid w:val="00E47C14"/>
    <w:rsid w:val="00E47F6F"/>
    <w:rsid w:val="00E47FA4"/>
    <w:rsid w:val="00E503EE"/>
    <w:rsid w:val="00E504FF"/>
    <w:rsid w:val="00E5054C"/>
    <w:rsid w:val="00E505FE"/>
    <w:rsid w:val="00E507D3"/>
    <w:rsid w:val="00E5084B"/>
    <w:rsid w:val="00E509AB"/>
    <w:rsid w:val="00E50FB9"/>
    <w:rsid w:val="00E51070"/>
    <w:rsid w:val="00E511F7"/>
    <w:rsid w:val="00E5131F"/>
    <w:rsid w:val="00E518A5"/>
    <w:rsid w:val="00E51967"/>
    <w:rsid w:val="00E5245F"/>
    <w:rsid w:val="00E53091"/>
    <w:rsid w:val="00E53DE1"/>
    <w:rsid w:val="00E54181"/>
    <w:rsid w:val="00E54984"/>
    <w:rsid w:val="00E54A8C"/>
    <w:rsid w:val="00E54DD7"/>
    <w:rsid w:val="00E554B7"/>
    <w:rsid w:val="00E55A17"/>
    <w:rsid w:val="00E55EC3"/>
    <w:rsid w:val="00E56694"/>
    <w:rsid w:val="00E56EC4"/>
    <w:rsid w:val="00E574D9"/>
    <w:rsid w:val="00E57C61"/>
    <w:rsid w:val="00E605B4"/>
    <w:rsid w:val="00E60655"/>
    <w:rsid w:val="00E60866"/>
    <w:rsid w:val="00E60E64"/>
    <w:rsid w:val="00E61186"/>
    <w:rsid w:val="00E61575"/>
    <w:rsid w:val="00E618AE"/>
    <w:rsid w:val="00E61BD7"/>
    <w:rsid w:val="00E61F4E"/>
    <w:rsid w:val="00E62091"/>
    <w:rsid w:val="00E62197"/>
    <w:rsid w:val="00E62393"/>
    <w:rsid w:val="00E62DBE"/>
    <w:rsid w:val="00E6325F"/>
    <w:rsid w:val="00E63C83"/>
    <w:rsid w:val="00E63E4D"/>
    <w:rsid w:val="00E63E5E"/>
    <w:rsid w:val="00E641E4"/>
    <w:rsid w:val="00E64BF8"/>
    <w:rsid w:val="00E64D0C"/>
    <w:rsid w:val="00E64E33"/>
    <w:rsid w:val="00E64EEC"/>
    <w:rsid w:val="00E64EF4"/>
    <w:rsid w:val="00E64F60"/>
    <w:rsid w:val="00E65C32"/>
    <w:rsid w:val="00E65FE1"/>
    <w:rsid w:val="00E6603B"/>
    <w:rsid w:val="00E6676C"/>
    <w:rsid w:val="00E667B5"/>
    <w:rsid w:val="00E66A7D"/>
    <w:rsid w:val="00E66C19"/>
    <w:rsid w:val="00E66D04"/>
    <w:rsid w:val="00E673DC"/>
    <w:rsid w:val="00E67B8E"/>
    <w:rsid w:val="00E67BD1"/>
    <w:rsid w:val="00E70558"/>
    <w:rsid w:val="00E70EA0"/>
    <w:rsid w:val="00E7130B"/>
    <w:rsid w:val="00E71649"/>
    <w:rsid w:val="00E719FA"/>
    <w:rsid w:val="00E71F92"/>
    <w:rsid w:val="00E72DF5"/>
    <w:rsid w:val="00E72DF8"/>
    <w:rsid w:val="00E732A0"/>
    <w:rsid w:val="00E73353"/>
    <w:rsid w:val="00E73CC2"/>
    <w:rsid w:val="00E74225"/>
    <w:rsid w:val="00E74263"/>
    <w:rsid w:val="00E744C9"/>
    <w:rsid w:val="00E74BAA"/>
    <w:rsid w:val="00E74C3C"/>
    <w:rsid w:val="00E74C47"/>
    <w:rsid w:val="00E74F3F"/>
    <w:rsid w:val="00E75637"/>
    <w:rsid w:val="00E7572C"/>
    <w:rsid w:val="00E75BD1"/>
    <w:rsid w:val="00E7620A"/>
    <w:rsid w:val="00E76BDD"/>
    <w:rsid w:val="00E774D4"/>
    <w:rsid w:val="00E77C40"/>
    <w:rsid w:val="00E803AF"/>
    <w:rsid w:val="00E80A8F"/>
    <w:rsid w:val="00E80CC0"/>
    <w:rsid w:val="00E81199"/>
    <w:rsid w:val="00E81368"/>
    <w:rsid w:val="00E81A3F"/>
    <w:rsid w:val="00E82074"/>
    <w:rsid w:val="00E823F7"/>
    <w:rsid w:val="00E825F7"/>
    <w:rsid w:val="00E827AF"/>
    <w:rsid w:val="00E82A6A"/>
    <w:rsid w:val="00E82C3D"/>
    <w:rsid w:val="00E8335B"/>
    <w:rsid w:val="00E83708"/>
    <w:rsid w:val="00E83AE6"/>
    <w:rsid w:val="00E83C39"/>
    <w:rsid w:val="00E83CF4"/>
    <w:rsid w:val="00E83F65"/>
    <w:rsid w:val="00E847A2"/>
    <w:rsid w:val="00E851AE"/>
    <w:rsid w:val="00E85B06"/>
    <w:rsid w:val="00E85DE0"/>
    <w:rsid w:val="00E86450"/>
    <w:rsid w:val="00E86601"/>
    <w:rsid w:val="00E869EF"/>
    <w:rsid w:val="00E87B9C"/>
    <w:rsid w:val="00E9019E"/>
    <w:rsid w:val="00E9039B"/>
    <w:rsid w:val="00E90739"/>
    <w:rsid w:val="00E913FD"/>
    <w:rsid w:val="00E9190D"/>
    <w:rsid w:val="00E91A1E"/>
    <w:rsid w:val="00E920E6"/>
    <w:rsid w:val="00E923F8"/>
    <w:rsid w:val="00E9243F"/>
    <w:rsid w:val="00E924C0"/>
    <w:rsid w:val="00E92557"/>
    <w:rsid w:val="00E9273A"/>
    <w:rsid w:val="00E93218"/>
    <w:rsid w:val="00E93438"/>
    <w:rsid w:val="00E93798"/>
    <w:rsid w:val="00E938F4"/>
    <w:rsid w:val="00E93987"/>
    <w:rsid w:val="00E93DBB"/>
    <w:rsid w:val="00E9422A"/>
    <w:rsid w:val="00E94C63"/>
    <w:rsid w:val="00E95091"/>
    <w:rsid w:val="00E957EB"/>
    <w:rsid w:val="00E959FE"/>
    <w:rsid w:val="00E961D4"/>
    <w:rsid w:val="00E962EC"/>
    <w:rsid w:val="00E9642E"/>
    <w:rsid w:val="00E96657"/>
    <w:rsid w:val="00E9685A"/>
    <w:rsid w:val="00E96DF4"/>
    <w:rsid w:val="00E97008"/>
    <w:rsid w:val="00E97544"/>
    <w:rsid w:val="00E97688"/>
    <w:rsid w:val="00E9768D"/>
    <w:rsid w:val="00E97A41"/>
    <w:rsid w:val="00E97A5E"/>
    <w:rsid w:val="00E97EBE"/>
    <w:rsid w:val="00E97EC0"/>
    <w:rsid w:val="00EA0527"/>
    <w:rsid w:val="00EA0A03"/>
    <w:rsid w:val="00EA0BFA"/>
    <w:rsid w:val="00EA1282"/>
    <w:rsid w:val="00EA15D1"/>
    <w:rsid w:val="00EA1601"/>
    <w:rsid w:val="00EA21EF"/>
    <w:rsid w:val="00EA23ED"/>
    <w:rsid w:val="00EA24CA"/>
    <w:rsid w:val="00EA2501"/>
    <w:rsid w:val="00EA2601"/>
    <w:rsid w:val="00EA2C84"/>
    <w:rsid w:val="00EA2F49"/>
    <w:rsid w:val="00EA3040"/>
    <w:rsid w:val="00EA3A31"/>
    <w:rsid w:val="00EA4012"/>
    <w:rsid w:val="00EA4053"/>
    <w:rsid w:val="00EA4067"/>
    <w:rsid w:val="00EA4189"/>
    <w:rsid w:val="00EA4412"/>
    <w:rsid w:val="00EA4850"/>
    <w:rsid w:val="00EA4DF7"/>
    <w:rsid w:val="00EA4F95"/>
    <w:rsid w:val="00EA50A0"/>
    <w:rsid w:val="00EA5206"/>
    <w:rsid w:val="00EA52D0"/>
    <w:rsid w:val="00EA5680"/>
    <w:rsid w:val="00EA5BA6"/>
    <w:rsid w:val="00EA5F57"/>
    <w:rsid w:val="00EA6059"/>
    <w:rsid w:val="00EA6241"/>
    <w:rsid w:val="00EA658A"/>
    <w:rsid w:val="00EA68E2"/>
    <w:rsid w:val="00EA6944"/>
    <w:rsid w:val="00EA6BE3"/>
    <w:rsid w:val="00EA7ECA"/>
    <w:rsid w:val="00EB01C5"/>
    <w:rsid w:val="00EB0A97"/>
    <w:rsid w:val="00EB146F"/>
    <w:rsid w:val="00EB17F0"/>
    <w:rsid w:val="00EB2B54"/>
    <w:rsid w:val="00EB32C2"/>
    <w:rsid w:val="00EB34D2"/>
    <w:rsid w:val="00EB37F8"/>
    <w:rsid w:val="00EB385D"/>
    <w:rsid w:val="00EB3873"/>
    <w:rsid w:val="00EB3E6E"/>
    <w:rsid w:val="00EB40B9"/>
    <w:rsid w:val="00EB4518"/>
    <w:rsid w:val="00EB474F"/>
    <w:rsid w:val="00EB5B86"/>
    <w:rsid w:val="00EB5D0C"/>
    <w:rsid w:val="00EB5D12"/>
    <w:rsid w:val="00EB5E2E"/>
    <w:rsid w:val="00EB6106"/>
    <w:rsid w:val="00EB6A33"/>
    <w:rsid w:val="00EB6A9D"/>
    <w:rsid w:val="00EB6D82"/>
    <w:rsid w:val="00EB6EE0"/>
    <w:rsid w:val="00EB7282"/>
    <w:rsid w:val="00EB79B9"/>
    <w:rsid w:val="00EC0085"/>
    <w:rsid w:val="00EC1203"/>
    <w:rsid w:val="00EC170C"/>
    <w:rsid w:val="00EC1D6A"/>
    <w:rsid w:val="00EC1DAA"/>
    <w:rsid w:val="00EC277A"/>
    <w:rsid w:val="00EC28D0"/>
    <w:rsid w:val="00EC2E7A"/>
    <w:rsid w:val="00EC36DC"/>
    <w:rsid w:val="00EC3B4E"/>
    <w:rsid w:val="00EC438F"/>
    <w:rsid w:val="00EC44D9"/>
    <w:rsid w:val="00EC5565"/>
    <w:rsid w:val="00EC5AF9"/>
    <w:rsid w:val="00EC5E19"/>
    <w:rsid w:val="00EC5F4C"/>
    <w:rsid w:val="00EC6508"/>
    <w:rsid w:val="00EC6644"/>
    <w:rsid w:val="00EC68CB"/>
    <w:rsid w:val="00EC6AA3"/>
    <w:rsid w:val="00EC6BCE"/>
    <w:rsid w:val="00EC749E"/>
    <w:rsid w:val="00EC7F2C"/>
    <w:rsid w:val="00EC7FF4"/>
    <w:rsid w:val="00ED05A3"/>
    <w:rsid w:val="00ED064C"/>
    <w:rsid w:val="00ED0E64"/>
    <w:rsid w:val="00ED15DA"/>
    <w:rsid w:val="00ED15E7"/>
    <w:rsid w:val="00ED1C66"/>
    <w:rsid w:val="00ED1F87"/>
    <w:rsid w:val="00ED1F8E"/>
    <w:rsid w:val="00ED2505"/>
    <w:rsid w:val="00ED2D40"/>
    <w:rsid w:val="00ED2E5B"/>
    <w:rsid w:val="00ED2ED8"/>
    <w:rsid w:val="00ED2FCF"/>
    <w:rsid w:val="00ED3087"/>
    <w:rsid w:val="00ED3596"/>
    <w:rsid w:val="00ED3DA4"/>
    <w:rsid w:val="00ED3DB5"/>
    <w:rsid w:val="00ED42B3"/>
    <w:rsid w:val="00ED46BB"/>
    <w:rsid w:val="00ED5069"/>
    <w:rsid w:val="00ED51CD"/>
    <w:rsid w:val="00ED5DA5"/>
    <w:rsid w:val="00ED5FA5"/>
    <w:rsid w:val="00ED6C82"/>
    <w:rsid w:val="00ED6D7C"/>
    <w:rsid w:val="00ED7271"/>
    <w:rsid w:val="00ED755D"/>
    <w:rsid w:val="00ED7865"/>
    <w:rsid w:val="00ED7BBA"/>
    <w:rsid w:val="00ED7DB6"/>
    <w:rsid w:val="00ED7DCD"/>
    <w:rsid w:val="00EE039C"/>
    <w:rsid w:val="00EE05C4"/>
    <w:rsid w:val="00EE062F"/>
    <w:rsid w:val="00EE0A8E"/>
    <w:rsid w:val="00EE0DFF"/>
    <w:rsid w:val="00EE0ED2"/>
    <w:rsid w:val="00EE0FBD"/>
    <w:rsid w:val="00EE17EA"/>
    <w:rsid w:val="00EE17FD"/>
    <w:rsid w:val="00EE281B"/>
    <w:rsid w:val="00EE333E"/>
    <w:rsid w:val="00EE3448"/>
    <w:rsid w:val="00EE350F"/>
    <w:rsid w:val="00EE35C4"/>
    <w:rsid w:val="00EE36EE"/>
    <w:rsid w:val="00EE3B8C"/>
    <w:rsid w:val="00EE3BE0"/>
    <w:rsid w:val="00EE3E04"/>
    <w:rsid w:val="00EE4AFB"/>
    <w:rsid w:val="00EE4E1F"/>
    <w:rsid w:val="00EE4E8C"/>
    <w:rsid w:val="00EE514D"/>
    <w:rsid w:val="00EE5851"/>
    <w:rsid w:val="00EE5C38"/>
    <w:rsid w:val="00EE5C7F"/>
    <w:rsid w:val="00EE5E8F"/>
    <w:rsid w:val="00EE62F7"/>
    <w:rsid w:val="00EE6379"/>
    <w:rsid w:val="00EE6407"/>
    <w:rsid w:val="00EE6C93"/>
    <w:rsid w:val="00EE7271"/>
    <w:rsid w:val="00EE76F9"/>
    <w:rsid w:val="00EE7CF3"/>
    <w:rsid w:val="00EF029D"/>
    <w:rsid w:val="00EF0354"/>
    <w:rsid w:val="00EF041D"/>
    <w:rsid w:val="00EF0954"/>
    <w:rsid w:val="00EF0A98"/>
    <w:rsid w:val="00EF0EDD"/>
    <w:rsid w:val="00EF1022"/>
    <w:rsid w:val="00EF16B2"/>
    <w:rsid w:val="00EF28EB"/>
    <w:rsid w:val="00EF29D9"/>
    <w:rsid w:val="00EF29F1"/>
    <w:rsid w:val="00EF2ACA"/>
    <w:rsid w:val="00EF2C2A"/>
    <w:rsid w:val="00EF37F6"/>
    <w:rsid w:val="00EF3B80"/>
    <w:rsid w:val="00EF3EE8"/>
    <w:rsid w:val="00EF42D4"/>
    <w:rsid w:val="00EF443D"/>
    <w:rsid w:val="00EF47C3"/>
    <w:rsid w:val="00EF485C"/>
    <w:rsid w:val="00EF4D49"/>
    <w:rsid w:val="00EF5197"/>
    <w:rsid w:val="00EF57ED"/>
    <w:rsid w:val="00EF59F5"/>
    <w:rsid w:val="00EF5BC3"/>
    <w:rsid w:val="00EF5C73"/>
    <w:rsid w:val="00EF5E66"/>
    <w:rsid w:val="00EF5EA7"/>
    <w:rsid w:val="00EF60EB"/>
    <w:rsid w:val="00EF6213"/>
    <w:rsid w:val="00EF62F2"/>
    <w:rsid w:val="00EF66B4"/>
    <w:rsid w:val="00EF6D72"/>
    <w:rsid w:val="00EF6DB4"/>
    <w:rsid w:val="00EF7A01"/>
    <w:rsid w:val="00EF7FBD"/>
    <w:rsid w:val="00F00283"/>
    <w:rsid w:val="00F00406"/>
    <w:rsid w:val="00F011FE"/>
    <w:rsid w:val="00F01512"/>
    <w:rsid w:val="00F02499"/>
    <w:rsid w:val="00F027E6"/>
    <w:rsid w:val="00F028DC"/>
    <w:rsid w:val="00F02988"/>
    <w:rsid w:val="00F0317E"/>
    <w:rsid w:val="00F0338F"/>
    <w:rsid w:val="00F034DD"/>
    <w:rsid w:val="00F03556"/>
    <w:rsid w:val="00F03660"/>
    <w:rsid w:val="00F036B2"/>
    <w:rsid w:val="00F03765"/>
    <w:rsid w:val="00F03AB3"/>
    <w:rsid w:val="00F03ABD"/>
    <w:rsid w:val="00F04471"/>
    <w:rsid w:val="00F04F9C"/>
    <w:rsid w:val="00F05006"/>
    <w:rsid w:val="00F054F2"/>
    <w:rsid w:val="00F063DD"/>
    <w:rsid w:val="00F0657D"/>
    <w:rsid w:val="00F06B99"/>
    <w:rsid w:val="00F06F56"/>
    <w:rsid w:val="00F076F7"/>
    <w:rsid w:val="00F0781F"/>
    <w:rsid w:val="00F10A7B"/>
    <w:rsid w:val="00F113D9"/>
    <w:rsid w:val="00F11B4F"/>
    <w:rsid w:val="00F11C18"/>
    <w:rsid w:val="00F11CB4"/>
    <w:rsid w:val="00F1243C"/>
    <w:rsid w:val="00F126E0"/>
    <w:rsid w:val="00F12BEF"/>
    <w:rsid w:val="00F12C2E"/>
    <w:rsid w:val="00F1329A"/>
    <w:rsid w:val="00F135CA"/>
    <w:rsid w:val="00F136CB"/>
    <w:rsid w:val="00F13C77"/>
    <w:rsid w:val="00F14393"/>
    <w:rsid w:val="00F14420"/>
    <w:rsid w:val="00F14ABA"/>
    <w:rsid w:val="00F14C2F"/>
    <w:rsid w:val="00F14D45"/>
    <w:rsid w:val="00F153EE"/>
    <w:rsid w:val="00F15509"/>
    <w:rsid w:val="00F15521"/>
    <w:rsid w:val="00F15AF6"/>
    <w:rsid w:val="00F16B0B"/>
    <w:rsid w:val="00F17157"/>
    <w:rsid w:val="00F172CA"/>
    <w:rsid w:val="00F1797E"/>
    <w:rsid w:val="00F17983"/>
    <w:rsid w:val="00F17BD6"/>
    <w:rsid w:val="00F20930"/>
    <w:rsid w:val="00F20A7F"/>
    <w:rsid w:val="00F20F6F"/>
    <w:rsid w:val="00F2100B"/>
    <w:rsid w:val="00F215B3"/>
    <w:rsid w:val="00F2196D"/>
    <w:rsid w:val="00F21B40"/>
    <w:rsid w:val="00F21CA9"/>
    <w:rsid w:val="00F21DD0"/>
    <w:rsid w:val="00F21FDB"/>
    <w:rsid w:val="00F22257"/>
    <w:rsid w:val="00F22334"/>
    <w:rsid w:val="00F22B76"/>
    <w:rsid w:val="00F231E5"/>
    <w:rsid w:val="00F2371B"/>
    <w:rsid w:val="00F24F2F"/>
    <w:rsid w:val="00F250F4"/>
    <w:rsid w:val="00F256F5"/>
    <w:rsid w:val="00F25C91"/>
    <w:rsid w:val="00F26007"/>
    <w:rsid w:val="00F26217"/>
    <w:rsid w:val="00F263F9"/>
    <w:rsid w:val="00F26C45"/>
    <w:rsid w:val="00F2747F"/>
    <w:rsid w:val="00F27575"/>
    <w:rsid w:val="00F27825"/>
    <w:rsid w:val="00F27E26"/>
    <w:rsid w:val="00F3045F"/>
    <w:rsid w:val="00F30B47"/>
    <w:rsid w:val="00F3121C"/>
    <w:rsid w:val="00F31515"/>
    <w:rsid w:val="00F31812"/>
    <w:rsid w:val="00F31F20"/>
    <w:rsid w:val="00F3200B"/>
    <w:rsid w:val="00F3209B"/>
    <w:rsid w:val="00F3290E"/>
    <w:rsid w:val="00F3293D"/>
    <w:rsid w:val="00F32D0C"/>
    <w:rsid w:val="00F33601"/>
    <w:rsid w:val="00F33761"/>
    <w:rsid w:val="00F3415F"/>
    <w:rsid w:val="00F34620"/>
    <w:rsid w:val="00F34736"/>
    <w:rsid w:val="00F34940"/>
    <w:rsid w:val="00F349DD"/>
    <w:rsid w:val="00F35002"/>
    <w:rsid w:val="00F35329"/>
    <w:rsid w:val="00F35599"/>
    <w:rsid w:val="00F35875"/>
    <w:rsid w:val="00F35C9A"/>
    <w:rsid w:val="00F3624B"/>
    <w:rsid w:val="00F370FE"/>
    <w:rsid w:val="00F37265"/>
    <w:rsid w:val="00F402D2"/>
    <w:rsid w:val="00F4054B"/>
    <w:rsid w:val="00F406B3"/>
    <w:rsid w:val="00F406BB"/>
    <w:rsid w:val="00F40790"/>
    <w:rsid w:val="00F40AE4"/>
    <w:rsid w:val="00F40BF8"/>
    <w:rsid w:val="00F40E13"/>
    <w:rsid w:val="00F41387"/>
    <w:rsid w:val="00F4139C"/>
    <w:rsid w:val="00F4183A"/>
    <w:rsid w:val="00F41F6B"/>
    <w:rsid w:val="00F4214A"/>
    <w:rsid w:val="00F42240"/>
    <w:rsid w:val="00F4224B"/>
    <w:rsid w:val="00F42652"/>
    <w:rsid w:val="00F42A0C"/>
    <w:rsid w:val="00F435B2"/>
    <w:rsid w:val="00F43C14"/>
    <w:rsid w:val="00F43CD1"/>
    <w:rsid w:val="00F442F6"/>
    <w:rsid w:val="00F44D68"/>
    <w:rsid w:val="00F45477"/>
    <w:rsid w:val="00F4566E"/>
    <w:rsid w:val="00F45724"/>
    <w:rsid w:val="00F45E38"/>
    <w:rsid w:val="00F4651F"/>
    <w:rsid w:val="00F46ACE"/>
    <w:rsid w:val="00F46AED"/>
    <w:rsid w:val="00F46FA8"/>
    <w:rsid w:val="00F47CEA"/>
    <w:rsid w:val="00F47E36"/>
    <w:rsid w:val="00F501D4"/>
    <w:rsid w:val="00F50F7B"/>
    <w:rsid w:val="00F51196"/>
    <w:rsid w:val="00F513AE"/>
    <w:rsid w:val="00F5152E"/>
    <w:rsid w:val="00F51A9E"/>
    <w:rsid w:val="00F51F23"/>
    <w:rsid w:val="00F52161"/>
    <w:rsid w:val="00F524C0"/>
    <w:rsid w:val="00F52BFE"/>
    <w:rsid w:val="00F52C89"/>
    <w:rsid w:val="00F52D8A"/>
    <w:rsid w:val="00F53C20"/>
    <w:rsid w:val="00F53D6F"/>
    <w:rsid w:val="00F5403A"/>
    <w:rsid w:val="00F5407C"/>
    <w:rsid w:val="00F54208"/>
    <w:rsid w:val="00F54A8C"/>
    <w:rsid w:val="00F55200"/>
    <w:rsid w:val="00F55591"/>
    <w:rsid w:val="00F5584A"/>
    <w:rsid w:val="00F5587A"/>
    <w:rsid w:val="00F55BC4"/>
    <w:rsid w:val="00F5614C"/>
    <w:rsid w:val="00F56370"/>
    <w:rsid w:val="00F5662A"/>
    <w:rsid w:val="00F56687"/>
    <w:rsid w:val="00F568EA"/>
    <w:rsid w:val="00F56D03"/>
    <w:rsid w:val="00F571D4"/>
    <w:rsid w:val="00F574CC"/>
    <w:rsid w:val="00F57A0B"/>
    <w:rsid w:val="00F60622"/>
    <w:rsid w:val="00F60B1E"/>
    <w:rsid w:val="00F60E0D"/>
    <w:rsid w:val="00F6135B"/>
    <w:rsid w:val="00F616D8"/>
    <w:rsid w:val="00F618C5"/>
    <w:rsid w:val="00F61A86"/>
    <w:rsid w:val="00F6329B"/>
    <w:rsid w:val="00F636F6"/>
    <w:rsid w:val="00F638DC"/>
    <w:rsid w:val="00F639D9"/>
    <w:rsid w:val="00F63F64"/>
    <w:rsid w:val="00F640D9"/>
    <w:rsid w:val="00F64650"/>
    <w:rsid w:val="00F64748"/>
    <w:rsid w:val="00F6499D"/>
    <w:rsid w:val="00F64CC6"/>
    <w:rsid w:val="00F65336"/>
    <w:rsid w:val="00F6568D"/>
    <w:rsid w:val="00F662D0"/>
    <w:rsid w:val="00F66B83"/>
    <w:rsid w:val="00F678B5"/>
    <w:rsid w:val="00F67A45"/>
    <w:rsid w:val="00F67AB7"/>
    <w:rsid w:val="00F67CBC"/>
    <w:rsid w:val="00F67D91"/>
    <w:rsid w:val="00F67FCC"/>
    <w:rsid w:val="00F708CF"/>
    <w:rsid w:val="00F710DE"/>
    <w:rsid w:val="00F711D9"/>
    <w:rsid w:val="00F71516"/>
    <w:rsid w:val="00F719EF"/>
    <w:rsid w:val="00F722BC"/>
    <w:rsid w:val="00F72921"/>
    <w:rsid w:val="00F72DA1"/>
    <w:rsid w:val="00F72E0A"/>
    <w:rsid w:val="00F735C3"/>
    <w:rsid w:val="00F743C0"/>
    <w:rsid w:val="00F7444E"/>
    <w:rsid w:val="00F74690"/>
    <w:rsid w:val="00F747D6"/>
    <w:rsid w:val="00F7514B"/>
    <w:rsid w:val="00F7525F"/>
    <w:rsid w:val="00F75895"/>
    <w:rsid w:val="00F75978"/>
    <w:rsid w:val="00F75A58"/>
    <w:rsid w:val="00F75C91"/>
    <w:rsid w:val="00F75F60"/>
    <w:rsid w:val="00F760B7"/>
    <w:rsid w:val="00F76250"/>
    <w:rsid w:val="00F763F7"/>
    <w:rsid w:val="00F765ED"/>
    <w:rsid w:val="00F76BEC"/>
    <w:rsid w:val="00F76E00"/>
    <w:rsid w:val="00F76E26"/>
    <w:rsid w:val="00F76E75"/>
    <w:rsid w:val="00F770B0"/>
    <w:rsid w:val="00F77A19"/>
    <w:rsid w:val="00F8055F"/>
    <w:rsid w:val="00F80780"/>
    <w:rsid w:val="00F807B4"/>
    <w:rsid w:val="00F808A6"/>
    <w:rsid w:val="00F808B6"/>
    <w:rsid w:val="00F80E07"/>
    <w:rsid w:val="00F811E0"/>
    <w:rsid w:val="00F81B2B"/>
    <w:rsid w:val="00F81C58"/>
    <w:rsid w:val="00F81F25"/>
    <w:rsid w:val="00F81FD9"/>
    <w:rsid w:val="00F821BA"/>
    <w:rsid w:val="00F82206"/>
    <w:rsid w:val="00F82CC7"/>
    <w:rsid w:val="00F82F4E"/>
    <w:rsid w:val="00F83051"/>
    <w:rsid w:val="00F8352B"/>
    <w:rsid w:val="00F83678"/>
    <w:rsid w:val="00F83C25"/>
    <w:rsid w:val="00F843AF"/>
    <w:rsid w:val="00F8499A"/>
    <w:rsid w:val="00F84FF1"/>
    <w:rsid w:val="00F85EB8"/>
    <w:rsid w:val="00F86302"/>
    <w:rsid w:val="00F86B50"/>
    <w:rsid w:val="00F86D8F"/>
    <w:rsid w:val="00F86DF9"/>
    <w:rsid w:val="00F86F47"/>
    <w:rsid w:val="00F872BF"/>
    <w:rsid w:val="00F873A8"/>
    <w:rsid w:val="00F87830"/>
    <w:rsid w:val="00F9115E"/>
    <w:rsid w:val="00F91CF0"/>
    <w:rsid w:val="00F923A0"/>
    <w:rsid w:val="00F92822"/>
    <w:rsid w:val="00F9283C"/>
    <w:rsid w:val="00F92E0A"/>
    <w:rsid w:val="00F930B1"/>
    <w:rsid w:val="00F9395A"/>
    <w:rsid w:val="00F93DF1"/>
    <w:rsid w:val="00F940EA"/>
    <w:rsid w:val="00F942CA"/>
    <w:rsid w:val="00F94375"/>
    <w:rsid w:val="00F9438E"/>
    <w:rsid w:val="00F94C4F"/>
    <w:rsid w:val="00F94DFB"/>
    <w:rsid w:val="00F95052"/>
    <w:rsid w:val="00F9581A"/>
    <w:rsid w:val="00F958DA"/>
    <w:rsid w:val="00F95CC0"/>
    <w:rsid w:val="00F960D7"/>
    <w:rsid w:val="00F96476"/>
    <w:rsid w:val="00F96591"/>
    <w:rsid w:val="00F967AF"/>
    <w:rsid w:val="00F96A58"/>
    <w:rsid w:val="00F96A79"/>
    <w:rsid w:val="00F9726F"/>
    <w:rsid w:val="00F9753E"/>
    <w:rsid w:val="00F97618"/>
    <w:rsid w:val="00F97931"/>
    <w:rsid w:val="00F97B21"/>
    <w:rsid w:val="00F97F70"/>
    <w:rsid w:val="00FA0375"/>
    <w:rsid w:val="00FA06A8"/>
    <w:rsid w:val="00FA09AB"/>
    <w:rsid w:val="00FA14A3"/>
    <w:rsid w:val="00FA1DF2"/>
    <w:rsid w:val="00FA23C6"/>
    <w:rsid w:val="00FA244B"/>
    <w:rsid w:val="00FA24DF"/>
    <w:rsid w:val="00FA29CD"/>
    <w:rsid w:val="00FA2A38"/>
    <w:rsid w:val="00FA34B9"/>
    <w:rsid w:val="00FA45FF"/>
    <w:rsid w:val="00FA46E6"/>
    <w:rsid w:val="00FA4AEE"/>
    <w:rsid w:val="00FA4D32"/>
    <w:rsid w:val="00FA4F30"/>
    <w:rsid w:val="00FA53B2"/>
    <w:rsid w:val="00FA545A"/>
    <w:rsid w:val="00FA5608"/>
    <w:rsid w:val="00FA5DC3"/>
    <w:rsid w:val="00FA72E9"/>
    <w:rsid w:val="00FA77DB"/>
    <w:rsid w:val="00FB029F"/>
    <w:rsid w:val="00FB054E"/>
    <w:rsid w:val="00FB090A"/>
    <w:rsid w:val="00FB0BE5"/>
    <w:rsid w:val="00FB1173"/>
    <w:rsid w:val="00FB1185"/>
    <w:rsid w:val="00FB1552"/>
    <w:rsid w:val="00FB169A"/>
    <w:rsid w:val="00FB16AD"/>
    <w:rsid w:val="00FB17CD"/>
    <w:rsid w:val="00FB18B7"/>
    <w:rsid w:val="00FB1CC5"/>
    <w:rsid w:val="00FB274A"/>
    <w:rsid w:val="00FB2FAA"/>
    <w:rsid w:val="00FB30CF"/>
    <w:rsid w:val="00FB3202"/>
    <w:rsid w:val="00FB33DF"/>
    <w:rsid w:val="00FB34D5"/>
    <w:rsid w:val="00FB3686"/>
    <w:rsid w:val="00FB4313"/>
    <w:rsid w:val="00FB4529"/>
    <w:rsid w:val="00FB47FC"/>
    <w:rsid w:val="00FB5136"/>
    <w:rsid w:val="00FB5444"/>
    <w:rsid w:val="00FB57DC"/>
    <w:rsid w:val="00FB58CA"/>
    <w:rsid w:val="00FB5B6E"/>
    <w:rsid w:val="00FB5C15"/>
    <w:rsid w:val="00FB5DAB"/>
    <w:rsid w:val="00FB6AED"/>
    <w:rsid w:val="00FB6C16"/>
    <w:rsid w:val="00FB74A1"/>
    <w:rsid w:val="00FB7534"/>
    <w:rsid w:val="00FB79BD"/>
    <w:rsid w:val="00FC0170"/>
    <w:rsid w:val="00FC06F4"/>
    <w:rsid w:val="00FC0D62"/>
    <w:rsid w:val="00FC0DE1"/>
    <w:rsid w:val="00FC101C"/>
    <w:rsid w:val="00FC139B"/>
    <w:rsid w:val="00FC15C6"/>
    <w:rsid w:val="00FC1868"/>
    <w:rsid w:val="00FC2247"/>
    <w:rsid w:val="00FC22D6"/>
    <w:rsid w:val="00FC25ED"/>
    <w:rsid w:val="00FC2BFC"/>
    <w:rsid w:val="00FC311E"/>
    <w:rsid w:val="00FC3384"/>
    <w:rsid w:val="00FC399C"/>
    <w:rsid w:val="00FC3ACB"/>
    <w:rsid w:val="00FC419A"/>
    <w:rsid w:val="00FC5081"/>
    <w:rsid w:val="00FC5158"/>
    <w:rsid w:val="00FC53E1"/>
    <w:rsid w:val="00FC594D"/>
    <w:rsid w:val="00FC6085"/>
    <w:rsid w:val="00FC61BA"/>
    <w:rsid w:val="00FC61DC"/>
    <w:rsid w:val="00FC62C7"/>
    <w:rsid w:val="00FC65DF"/>
    <w:rsid w:val="00FC67AA"/>
    <w:rsid w:val="00FC6BD4"/>
    <w:rsid w:val="00FC6CE8"/>
    <w:rsid w:val="00FC6D8D"/>
    <w:rsid w:val="00FC7332"/>
    <w:rsid w:val="00FC7BB1"/>
    <w:rsid w:val="00FC7DC1"/>
    <w:rsid w:val="00FD0876"/>
    <w:rsid w:val="00FD089E"/>
    <w:rsid w:val="00FD0918"/>
    <w:rsid w:val="00FD0BE8"/>
    <w:rsid w:val="00FD0D2D"/>
    <w:rsid w:val="00FD0DAA"/>
    <w:rsid w:val="00FD12A6"/>
    <w:rsid w:val="00FD1366"/>
    <w:rsid w:val="00FD1A76"/>
    <w:rsid w:val="00FD2169"/>
    <w:rsid w:val="00FD216E"/>
    <w:rsid w:val="00FD2F33"/>
    <w:rsid w:val="00FD3077"/>
    <w:rsid w:val="00FD3BC2"/>
    <w:rsid w:val="00FD3CA0"/>
    <w:rsid w:val="00FD3E77"/>
    <w:rsid w:val="00FD458C"/>
    <w:rsid w:val="00FD45DD"/>
    <w:rsid w:val="00FD463B"/>
    <w:rsid w:val="00FD4704"/>
    <w:rsid w:val="00FD47E4"/>
    <w:rsid w:val="00FD4CE0"/>
    <w:rsid w:val="00FD508D"/>
    <w:rsid w:val="00FD527D"/>
    <w:rsid w:val="00FD5337"/>
    <w:rsid w:val="00FD5401"/>
    <w:rsid w:val="00FD5461"/>
    <w:rsid w:val="00FD568C"/>
    <w:rsid w:val="00FD584D"/>
    <w:rsid w:val="00FD601A"/>
    <w:rsid w:val="00FD6281"/>
    <w:rsid w:val="00FD6325"/>
    <w:rsid w:val="00FD6402"/>
    <w:rsid w:val="00FD66A5"/>
    <w:rsid w:val="00FD68D6"/>
    <w:rsid w:val="00FD6D2F"/>
    <w:rsid w:val="00FD72BA"/>
    <w:rsid w:val="00FD74B9"/>
    <w:rsid w:val="00FD7D20"/>
    <w:rsid w:val="00FE0435"/>
    <w:rsid w:val="00FE09AF"/>
    <w:rsid w:val="00FE1017"/>
    <w:rsid w:val="00FE1475"/>
    <w:rsid w:val="00FE1C12"/>
    <w:rsid w:val="00FE215A"/>
    <w:rsid w:val="00FE224D"/>
    <w:rsid w:val="00FE2751"/>
    <w:rsid w:val="00FE2B11"/>
    <w:rsid w:val="00FE2CB3"/>
    <w:rsid w:val="00FE3D7F"/>
    <w:rsid w:val="00FE4096"/>
    <w:rsid w:val="00FE476A"/>
    <w:rsid w:val="00FE4961"/>
    <w:rsid w:val="00FE55CD"/>
    <w:rsid w:val="00FE5740"/>
    <w:rsid w:val="00FE5C37"/>
    <w:rsid w:val="00FE5EBC"/>
    <w:rsid w:val="00FE66EB"/>
    <w:rsid w:val="00FE68FE"/>
    <w:rsid w:val="00FE6E0F"/>
    <w:rsid w:val="00FE6FFA"/>
    <w:rsid w:val="00FE7384"/>
    <w:rsid w:val="00FE7CAF"/>
    <w:rsid w:val="00FF017F"/>
    <w:rsid w:val="00FF0863"/>
    <w:rsid w:val="00FF13A1"/>
    <w:rsid w:val="00FF1440"/>
    <w:rsid w:val="00FF145A"/>
    <w:rsid w:val="00FF193B"/>
    <w:rsid w:val="00FF1AD3"/>
    <w:rsid w:val="00FF1B78"/>
    <w:rsid w:val="00FF1BC0"/>
    <w:rsid w:val="00FF1E3E"/>
    <w:rsid w:val="00FF243B"/>
    <w:rsid w:val="00FF27C6"/>
    <w:rsid w:val="00FF2B9D"/>
    <w:rsid w:val="00FF2BF3"/>
    <w:rsid w:val="00FF34AD"/>
    <w:rsid w:val="00FF3879"/>
    <w:rsid w:val="00FF3C09"/>
    <w:rsid w:val="00FF3D49"/>
    <w:rsid w:val="00FF4080"/>
    <w:rsid w:val="00FF419E"/>
    <w:rsid w:val="00FF4202"/>
    <w:rsid w:val="00FF4958"/>
    <w:rsid w:val="00FF4E7A"/>
    <w:rsid w:val="00FF5281"/>
    <w:rsid w:val="00FF57F8"/>
    <w:rsid w:val="00FF5EB5"/>
    <w:rsid w:val="00FF66EB"/>
    <w:rsid w:val="00FF69CF"/>
    <w:rsid w:val="00FF6DCA"/>
    <w:rsid w:val="00FF77C9"/>
    <w:rsid w:val="00FF7B26"/>
    <w:rsid w:val="00FF7D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D4B2FD"/>
  <w15:chartTrackingRefBased/>
  <w15:docId w15:val="{17E104A6-5059-4ED3-9B51-EBB9373F8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751"/>
  </w:style>
  <w:style w:type="paragraph" w:styleId="Heading1">
    <w:name w:val="heading 1"/>
    <w:basedOn w:val="Normal"/>
    <w:next w:val="Normal"/>
    <w:link w:val="Heading1Char"/>
    <w:qFormat/>
    <w:rsid w:val="00933F2E"/>
    <w:pPr>
      <w:numPr>
        <w:numId w:val="4"/>
      </w:numPr>
      <w:ind w:right="-613"/>
      <w:jc w:val="both"/>
      <w:outlineLvl w:val="0"/>
    </w:pPr>
    <w:rPr>
      <w:b/>
      <w:bCs/>
      <w:sz w:val="24"/>
      <w:szCs w:val="24"/>
    </w:rPr>
  </w:style>
  <w:style w:type="paragraph" w:styleId="Heading2">
    <w:name w:val="heading 2"/>
    <w:basedOn w:val="Normal"/>
    <w:next w:val="Normal"/>
    <w:link w:val="Heading2Char"/>
    <w:uiPriority w:val="9"/>
    <w:unhideWhenUsed/>
    <w:qFormat/>
    <w:rsid w:val="00B969E3"/>
    <w:pPr>
      <w:numPr>
        <w:ilvl w:val="1"/>
        <w:numId w:val="4"/>
      </w:numPr>
      <w:spacing w:after="240" w:line="240" w:lineRule="auto"/>
      <w:outlineLvl w:val="1"/>
    </w:pPr>
    <w:rPr>
      <w:rFonts w:eastAsia="Times New Roman" w:cstheme="minorHAnsi"/>
      <w:b/>
      <w:bCs/>
      <w:color w:val="000000"/>
      <w:kern w:val="28"/>
      <w:sz w:val="24"/>
      <w:szCs w:val="24"/>
      <w:lang w:val="en-CA" w:eastAsia="en-CA"/>
    </w:rPr>
  </w:style>
  <w:style w:type="paragraph" w:styleId="Heading3">
    <w:name w:val="heading 3"/>
    <w:basedOn w:val="Normal"/>
    <w:next w:val="Normal"/>
    <w:link w:val="Heading3Char"/>
    <w:uiPriority w:val="9"/>
    <w:unhideWhenUsed/>
    <w:qFormat/>
    <w:rsid w:val="00E65C32"/>
    <w:pPr>
      <w:keepNext/>
      <w:keepLines/>
      <w:numPr>
        <w:ilvl w:val="2"/>
        <w:numId w:val="4"/>
      </w:numPr>
      <w:spacing w:before="40" w:after="240" w:line="240" w:lineRule="auto"/>
      <w:outlineLvl w:val="2"/>
    </w:pPr>
    <w:rPr>
      <w:rFonts w:eastAsiaTheme="majorEastAsia" w:cstheme="minorHAnsi"/>
      <w:b/>
      <w:bCs/>
      <w:sz w:val="24"/>
      <w:szCs w:val="24"/>
    </w:rPr>
  </w:style>
  <w:style w:type="paragraph" w:styleId="Heading4">
    <w:name w:val="heading 4"/>
    <w:basedOn w:val="Normal"/>
    <w:next w:val="Normal"/>
    <w:link w:val="Heading4Char"/>
    <w:uiPriority w:val="9"/>
    <w:unhideWhenUsed/>
    <w:qFormat/>
    <w:rsid w:val="00FF13A1"/>
    <w:pPr>
      <w:keepNext/>
      <w:keepLines/>
      <w:numPr>
        <w:ilvl w:val="3"/>
        <w:numId w:val="4"/>
      </w:numPr>
      <w:spacing w:before="40" w:after="240" w:line="240" w:lineRule="auto"/>
      <w:outlineLvl w:val="3"/>
    </w:pPr>
    <w:rPr>
      <w:rFonts w:eastAsiaTheme="majorEastAsia" w:cstheme="minorHAnsi"/>
      <w:b/>
      <w:bCs/>
    </w:rPr>
  </w:style>
  <w:style w:type="paragraph" w:styleId="Heading5">
    <w:name w:val="heading 5"/>
    <w:basedOn w:val="Normal"/>
    <w:next w:val="Normal"/>
    <w:link w:val="Heading5Char"/>
    <w:uiPriority w:val="9"/>
    <w:unhideWhenUsed/>
    <w:qFormat/>
    <w:rsid w:val="009077BC"/>
    <w:pPr>
      <w:keepNext/>
      <w:keepLines/>
      <w:numPr>
        <w:ilvl w:val="4"/>
        <w:numId w:val="4"/>
      </w:numPr>
      <w:spacing w:before="40" w:after="240" w:line="240" w:lineRule="auto"/>
      <w:outlineLvl w:val="4"/>
    </w:pPr>
    <w:rPr>
      <w:rFonts w:eastAsiaTheme="majorEastAsia" w:cstheme="minorHAnsi"/>
    </w:rPr>
  </w:style>
  <w:style w:type="paragraph" w:styleId="Heading6">
    <w:name w:val="heading 6"/>
    <w:basedOn w:val="Normal"/>
    <w:next w:val="Normal"/>
    <w:link w:val="Heading6Char"/>
    <w:uiPriority w:val="9"/>
    <w:unhideWhenUsed/>
    <w:qFormat/>
    <w:rsid w:val="00C4725E"/>
    <w:pPr>
      <w:keepNext/>
      <w:keepLines/>
      <w:numPr>
        <w:ilvl w:val="5"/>
        <w:numId w:val="4"/>
      </w:numPr>
      <w:spacing w:before="40" w:after="240"/>
      <w:outlineLvl w:val="5"/>
    </w:pPr>
    <w:rPr>
      <w:rFonts w:eastAsiaTheme="majorEastAsia" w:cstheme="minorHAnsi"/>
    </w:rPr>
  </w:style>
  <w:style w:type="paragraph" w:styleId="Heading7">
    <w:name w:val="heading 7"/>
    <w:basedOn w:val="Normal"/>
    <w:next w:val="Normal"/>
    <w:link w:val="Heading7Char"/>
    <w:uiPriority w:val="9"/>
    <w:unhideWhenUsed/>
    <w:qFormat/>
    <w:rsid w:val="00CC651B"/>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CC651B"/>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CC651B"/>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3F48"/>
    <w:rPr>
      <w:sz w:val="16"/>
      <w:szCs w:val="16"/>
    </w:rPr>
  </w:style>
  <w:style w:type="paragraph" w:styleId="CommentText">
    <w:name w:val="annotation text"/>
    <w:basedOn w:val="Normal"/>
    <w:link w:val="CommentTextChar"/>
    <w:uiPriority w:val="99"/>
    <w:unhideWhenUsed/>
    <w:rsid w:val="00CD3F48"/>
    <w:pPr>
      <w:spacing w:line="240" w:lineRule="auto"/>
    </w:pPr>
    <w:rPr>
      <w:sz w:val="20"/>
      <w:szCs w:val="20"/>
    </w:rPr>
  </w:style>
  <w:style w:type="character" w:customStyle="1" w:styleId="CommentTextChar">
    <w:name w:val="Comment Text Char"/>
    <w:basedOn w:val="DefaultParagraphFont"/>
    <w:link w:val="CommentText"/>
    <w:uiPriority w:val="99"/>
    <w:rsid w:val="00CD3F48"/>
    <w:rPr>
      <w:sz w:val="20"/>
      <w:szCs w:val="20"/>
    </w:rPr>
  </w:style>
  <w:style w:type="paragraph" w:styleId="CommentSubject">
    <w:name w:val="annotation subject"/>
    <w:basedOn w:val="CommentText"/>
    <w:next w:val="CommentText"/>
    <w:link w:val="CommentSubjectChar"/>
    <w:uiPriority w:val="99"/>
    <w:semiHidden/>
    <w:unhideWhenUsed/>
    <w:rsid w:val="00CD3F48"/>
    <w:rPr>
      <w:b/>
      <w:bCs/>
    </w:rPr>
  </w:style>
  <w:style w:type="character" w:customStyle="1" w:styleId="CommentSubjectChar">
    <w:name w:val="Comment Subject Char"/>
    <w:basedOn w:val="CommentTextChar"/>
    <w:link w:val="CommentSubject"/>
    <w:uiPriority w:val="99"/>
    <w:semiHidden/>
    <w:rsid w:val="00CD3F48"/>
    <w:rPr>
      <w:b/>
      <w:bCs/>
      <w:sz w:val="20"/>
      <w:szCs w:val="20"/>
    </w:rPr>
  </w:style>
  <w:style w:type="paragraph" w:styleId="BalloonText">
    <w:name w:val="Balloon Text"/>
    <w:basedOn w:val="Normal"/>
    <w:link w:val="BalloonTextChar"/>
    <w:uiPriority w:val="99"/>
    <w:semiHidden/>
    <w:unhideWhenUsed/>
    <w:rsid w:val="00CD3F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F48"/>
    <w:rPr>
      <w:rFonts w:ascii="Segoe UI" w:hAnsi="Segoe UI" w:cs="Segoe UI"/>
      <w:sz w:val="18"/>
      <w:szCs w:val="18"/>
    </w:rPr>
  </w:style>
  <w:style w:type="paragraph" w:styleId="Header">
    <w:name w:val="header"/>
    <w:basedOn w:val="Normal"/>
    <w:link w:val="HeaderChar"/>
    <w:uiPriority w:val="99"/>
    <w:unhideWhenUsed/>
    <w:rsid w:val="000D53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313"/>
  </w:style>
  <w:style w:type="paragraph" w:styleId="Footer">
    <w:name w:val="footer"/>
    <w:basedOn w:val="Normal"/>
    <w:link w:val="FooterChar"/>
    <w:uiPriority w:val="99"/>
    <w:unhideWhenUsed/>
    <w:rsid w:val="000D53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313"/>
  </w:style>
  <w:style w:type="character" w:customStyle="1" w:styleId="Heading1Char">
    <w:name w:val="Heading 1 Char"/>
    <w:basedOn w:val="DefaultParagraphFont"/>
    <w:link w:val="Heading1"/>
    <w:rsid w:val="00933F2E"/>
    <w:rPr>
      <w:b/>
      <w:bCs/>
      <w:sz w:val="24"/>
      <w:szCs w:val="24"/>
    </w:rPr>
  </w:style>
  <w:style w:type="paragraph" w:customStyle="1" w:styleId="EndNoteBibliographyTitle">
    <w:name w:val="EndNote Bibliography Title"/>
    <w:basedOn w:val="Normal"/>
    <w:link w:val="EndNoteBibliographyTitleChar"/>
    <w:rsid w:val="008962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9625D"/>
    <w:rPr>
      <w:rFonts w:ascii="Calibri" w:hAnsi="Calibri" w:cs="Calibri"/>
      <w:noProof/>
      <w:lang w:val="en-US"/>
    </w:rPr>
  </w:style>
  <w:style w:type="paragraph" w:customStyle="1" w:styleId="EndNoteBibliography">
    <w:name w:val="EndNote Bibliography"/>
    <w:basedOn w:val="Normal"/>
    <w:link w:val="EndNoteBibliographyChar"/>
    <w:rsid w:val="0089625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9625D"/>
    <w:rPr>
      <w:rFonts w:ascii="Calibri" w:hAnsi="Calibri" w:cs="Calibri"/>
      <w:noProof/>
      <w:lang w:val="en-US"/>
    </w:rPr>
  </w:style>
  <w:style w:type="paragraph" w:styleId="ListParagraph">
    <w:name w:val="List Paragraph"/>
    <w:basedOn w:val="Normal"/>
    <w:link w:val="ListParagraphChar"/>
    <w:uiPriority w:val="34"/>
    <w:qFormat/>
    <w:rsid w:val="002708A0"/>
    <w:pPr>
      <w:ind w:left="720"/>
      <w:contextualSpacing/>
    </w:pPr>
  </w:style>
  <w:style w:type="character" w:styleId="Hyperlink">
    <w:name w:val="Hyperlink"/>
    <w:basedOn w:val="DefaultParagraphFont"/>
    <w:uiPriority w:val="99"/>
    <w:unhideWhenUsed/>
    <w:rsid w:val="00D95F06"/>
    <w:rPr>
      <w:color w:val="0563C1" w:themeColor="hyperlink"/>
      <w:u w:val="single"/>
    </w:rPr>
  </w:style>
  <w:style w:type="character" w:customStyle="1" w:styleId="UnresolvedMention1">
    <w:name w:val="Unresolved Mention1"/>
    <w:basedOn w:val="DefaultParagraphFont"/>
    <w:uiPriority w:val="99"/>
    <w:semiHidden/>
    <w:unhideWhenUsed/>
    <w:rsid w:val="00D95F06"/>
    <w:rPr>
      <w:color w:val="605E5C"/>
      <w:shd w:val="clear" w:color="auto" w:fill="E1DFDD"/>
    </w:rPr>
  </w:style>
  <w:style w:type="character" w:styleId="FollowedHyperlink">
    <w:name w:val="FollowedHyperlink"/>
    <w:basedOn w:val="DefaultParagraphFont"/>
    <w:uiPriority w:val="99"/>
    <w:semiHidden/>
    <w:unhideWhenUsed/>
    <w:rsid w:val="00D95F06"/>
    <w:rPr>
      <w:color w:val="954F72" w:themeColor="followedHyperlink"/>
      <w:u w:val="single"/>
    </w:rPr>
  </w:style>
  <w:style w:type="character" w:customStyle="1" w:styleId="Heading2Char">
    <w:name w:val="Heading 2 Char"/>
    <w:basedOn w:val="DefaultParagraphFont"/>
    <w:link w:val="Heading2"/>
    <w:uiPriority w:val="9"/>
    <w:rsid w:val="00B969E3"/>
    <w:rPr>
      <w:rFonts w:eastAsia="Times New Roman" w:cstheme="minorHAnsi"/>
      <w:b/>
      <w:bCs/>
      <w:color w:val="000000"/>
      <w:kern w:val="28"/>
      <w:sz w:val="24"/>
      <w:szCs w:val="24"/>
      <w:lang w:val="en-CA" w:eastAsia="en-CA"/>
    </w:rPr>
  </w:style>
  <w:style w:type="table" w:styleId="TableGrid">
    <w:name w:val="Table Grid"/>
    <w:basedOn w:val="TableNormal"/>
    <w:uiPriority w:val="39"/>
    <w:rsid w:val="00DB6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903E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E30F1C"/>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D27431"/>
    <w:pPr>
      <w:spacing w:after="0" w:line="240" w:lineRule="auto"/>
      <w:ind w:left="-284" w:right="-755"/>
      <w:contextualSpacing/>
    </w:pPr>
    <w:rPr>
      <w:rFonts w:eastAsiaTheme="majorEastAsia" w:cstheme="minorHAnsi"/>
      <w:b/>
      <w:bCs/>
      <w:spacing w:val="-10"/>
      <w:kern w:val="28"/>
      <w:sz w:val="28"/>
      <w:szCs w:val="28"/>
    </w:rPr>
  </w:style>
  <w:style w:type="character" w:customStyle="1" w:styleId="TitleChar">
    <w:name w:val="Title Char"/>
    <w:basedOn w:val="DefaultParagraphFont"/>
    <w:link w:val="Title"/>
    <w:uiPriority w:val="10"/>
    <w:rsid w:val="00D27431"/>
    <w:rPr>
      <w:rFonts w:eastAsiaTheme="majorEastAsia" w:cstheme="minorHAnsi"/>
      <w:b/>
      <w:bCs/>
      <w:spacing w:val="-10"/>
      <w:kern w:val="28"/>
      <w:sz w:val="28"/>
      <w:szCs w:val="28"/>
    </w:rPr>
  </w:style>
  <w:style w:type="character" w:styleId="Strong">
    <w:name w:val="Strong"/>
    <w:basedOn w:val="DefaultParagraphFont"/>
    <w:uiPriority w:val="22"/>
    <w:qFormat/>
    <w:rsid w:val="00745511"/>
    <w:rPr>
      <w:b/>
      <w:bCs/>
    </w:rPr>
  </w:style>
  <w:style w:type="character" w:customStyle="1" w:styleId="Heading3Char">
    <w:name w:val="Heading 3 Char"/>
    <w:basedOn w:val="DefaultParagraphFont"/>
    <w:link w:val="Heading3"/>
    <w:uiPriority w:val="9"/>
    <w:rsid w:val="00E65C32"/>
    <w:rPr>
      <w:rFonts w:eastAsiaTheme="majorEastAsia" w:cstheme="minorHAnsi"/>
      <w:b/>
      <w:bCs/>
      <w:sz w:val="24"/>
      <w:szCs w:val="24"/>
    </w:rPr>
  </w:style>
  <w:style w:type="character" w:customStyle="1" w:styleId="Heading4Char">
    <w:name w:val="Heading 4 Char"/>
    <w:basedOn w:val="DefaultParagraphFont"/>
    <w:link w:val="Heading4"/>
    <w:uiPriority w:val="9"/>
    <w:rsid w:val="00FF13A1"/>
    <w:rPr>
      <w:rFonts w:eastAsiaTheme="majorEastAsia" w:cstheme="minorHAnsi"/>
      <w:b/>
      <w:bCs/>
    </w:rPr>
  </w:style>
  <w:style w:type="paragraph" w:customStyle="1" w:styleId="Style1">
    <w:name w:val="Style1"/>
    <w:basedOn w:val="Normal"/>
    <w:next w:val="Heading2"/>
    <w:link w:val="Style1Char"/>
    <w:qFormat/>
    <w:rsid w:val="007A7F5C"/>
    <w:pPr>
      <w:ind w:left="-284" w:right="-613"/>
      <w:jc w:val="both"/>
    </w:pPr>
    <w:rPr>
      <w:b/>
      <w:bCs/>
    </w:rPr>
  </w:style>
  <w:style w:type="paragraph" w:styleId="NoSpacing">
    <w:name w:val="No Spacing"/>
    <w:uiPriority w:val="1"/>
    <w:qFormat/>
    <w:rsid w:val="008A48D4"/>
    <w:pPr>
      <w:spacing w:after="0" w:line="240" w:lineRule="auto"/>
    </w:pPr>
  </w:style>
  <w:style w:type="character" w:customStyle="1" w:styleId="Style1Char">
    <w:name w:val="Style1 Char"/>
    <w:basedOn w:val="DefaultParagraphFont"/>
    <w:link w:val="Style1"/>
    <w:rsid w:val="007A7F5C"/>
    <w:rPr>
      <w:b/>
      <w:bCs/>
    </w:rPr>
  </w:style>
  <w:style w:type="character" w:customStyle="1" w:styleId="Heading5Char">
    <w:name w:val="Heading 5 Char"/>
    <w:basedOn w:val="DefaultParagraphFont"/>
    <w:link w:val="Heading5"/>
    <w:uiPriority w:val="9"/>
    <w:rsid w:val="009077BC"/>
    <w:rPr>
      <w:rFonts w:eastAsiaTheme="majorEastAsia" w:cstheme="minorHAnsi"/>
    </w:rPr>
  </w:style>
  <w:style w:type="character" w:customStyle="1" w:styleId="Heading6Char">
    <w:name w:val="Heading 6 Char"/>
    <w:basedOn w:val="DefaultParagraphFont"/>
    <w:link w:val="Heading6"/>
    <w:uiPriority w:val="9"/>
    <w:rsid w:val="00C4725E"/>
    <w:rPr>
      <w:rFonts w:eastAsiaTheme="majorEastAsia" w:cstheme="minorHAnsi"/>
    </w:rPr>
  </w:style>
  <w:style w:type="character" w:customStyle="1" w:styleId="Heading7Char">
    <w:name w:val="Heading 7 Char"/>
    <w:basedOn w:val="DefaultParagraphFont"/>
    <w:link w:val="Heading7"/>
    <w:uiPriority w:val="9"/>
    <w:rsid w:val="00CC651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CC65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CC651B"/>
    <w:rPr>
      <w:rFonts w:asciiTheme="majorHAnsi" w:eastAsiaTheme="majorEastAsia" w:hAnsiTheme="majorHAnsi" w:cstheme="majorBidi"/>
      <w:i/>
      <w:iCs/>
      <w:color w:val="272727" w:themeColor="text1" w:themeTint="D8"/>
      <w:sz w:val="21"/>
      <w:szCs w:val="21"/>
    </w:rPr>
  </w:style>
  <w:style w:type="numbering" w:customStyle="1" w:styleId="Style2">
    <w:name w:val="Style2"/>
    <w:uiPriority w:val="99"/>
    <w:rsid w:val="00CC651B"/>
    <w:pPr>
      <w:numPr>
        <w:numId w:val="2"/>
      </w:numPr>
    </w:pPr>
  </w:style>
  <w:style w:type="numbering" w:customStyle="1" w:styleId="Style3">
    <w:name w:val="Style3"/>
    <w:uiPriority w:val="99"/>
    <w:rsid w:val="00CC651B"/>
    <w:pPr>
      <w:numPr>
        <w:numId w:val="3"/>
      </w:numPr>
    </w:pPr>
  </w:style>
  <w:style w:type="numbering" w:customStyle="1" w:styleId="NoList1">
    <w:name w:val="No List1"/>
    <w:next w:val="NoList"/>
    <w:uiPriority w:val="99"/>
    <w:semiHidden/>
    <w:unhideWhenUsed/>
    <w:rsid w:val="006F61AE"/>
  </w:style>
  <w:style w:type="paragraph" w:customStyle="1" w:styleId="Contents">
    <w:name w:val="Contents"/>
    <w:basedOn w:val="Normal"/>
    <w:next w:val="Normal"/>
    <w:qFormat/>
    <w:rsid w:val="006F61AE"/>
    <w:pPr>
      <w:spacing w:before="200" w:after="240" w:line="360" w:lineRule="auto"/>
      <w:outlineLvl w:val="0"/>
    </w:pPr>
    <w:rPr>
      <w:rFonts w:ascii="Calibri" w:eastAsia="Times New Roman" w:hAnsi="Calibri" w:cs="Arial"/>
      <w:b/>
      <w:bCs/>
      <w:kern w:val="32"/>
      <w:sz w:val="36"/>
      <w:szCs w:val="32"/>
    </w:rPr>
  </w:style>
  <w:style w:type="paragraph" w:styleId="TOC1">
    <w:name w:val="toc 1"/>
    <w:basedOn w:val="Normal"/>
    <w:next w:val="Normal"/>
    <w:autoRedefine/>
    <w:uiPriority w:val="39"/>
    <w:rsid w:val="006F61AE"/>
    <w:pPr>
      <w:tabs>
        <w:tab w:val="left" w:pos="1218"/>
        <w:tab w:val="right" w:leader="dot" w:pos="8789"/>
      </w:tabs>
      <w:spacing w:before="200" w:after="100" w:line="360" w:lineRule="auto"/>
      <w:ind w:left="1202" w:hanging="1202"/>
      <w:contextualSpacing/>
    </w:pPr>
    <w:rPr>
      <w:rFonts w:ascii="Calibri" w:eastAsia="Times New Roman" w:hAnsi="Calibri" w:cs="Times New Roman"/>
      <w:b/>
      <w:sz w:val="24"/>
      <w:lang w:eastAsia="zh-CN"/>
    </w:rPr>
  </w:style>
  <w:style w:type="paragraph" w:styleId="TOC2">
    <w:name w:val="toc 2"/>
    <w:basedOn w:val="TOC1"/>
    <w:next w:val="Normal"/>
    <w:autoRedefine/>
    <w:uiPriority w:val="39"/>
    <w:rsid w:val="006F61AE"/>
    <w:pPr>
      <w:tabs>
        <w:tab w:val="clear" w:pos="1218"/>
        <w:tab w:val="left" w:pos="709"/>
      </w:tabs>
      <w:spacing w:before="0"/>
      <w:ind w:left="709" w:hanging="567"/>
    </w:pPr>
    <w:rPr>
      <w:b w:val="0"/>
    </w:rPr>
  </w:style>
  <w:style w:type="paragraph" w:styleId="TOC3">
    <w:name w:val="toc 3"/>
    <w:basedOn w:val="TOC1"/>
    <w:next w:val="Normal"/>
    <w:autoRedefine/>
    <w:uiPriority w:val="39"/>
    <w:rsid w:val="006F61AE"/>
    <w:pPr>
      <w:spacing w:before="0"/>
      <w:ind w:left="1190" w:hanging="680"/>
    </w:pPr>
    <w:rPr>
      <w:b w:val="0"/>
    </w:rPr>
  </w:style>
  <w:style w:type="paragraph" w:styleId="TOC4">
    <w:name w:val="toc 4"/>
    <w:basedOn w:val="TOC1"/>
    <w:next w:val="Normal"/>
    <w:autoRedefine/>
    <w:uiPriority w:val="39"/>
    <w:rsid w:val="006F61AE"/>
    <w:pPr>
      <w:tabs>
        <w:tab w:val="left" w:pos="1843"/>
      </w:tabs>
      <w:spacing w:before="0"/>
      <w:ind w:left="1843" w:hanging="851"/>
    </w:pPr>
    <w:rPr>
      <w:b w:val="0"/>
    </w:rPr>
  </w:style>
  <w:style w:type="paragraph" w:styleId="TableofFigures">
    <w:name w:val="table of figures"/>
    <w:basedOn w:val="Normal"/>
    <w:next w:val="Normal"/>
    <w:autoRedefine/>
    <w:uiPriority w:val="99"/>
    <w:rsid w:val="006F61AE"/>
    <w:pPr>
      <w:tabs>
        <w:tab w:val="left" w:pos="1560"/>
        <w:tab w:val="right" w:leader="dot" w:pos="8505"/>
      </w:tabs>
      <w:spacing w:before="200" w:after="0" w:line="360" w:lineRule="auto"/>
      <w:ind w:left="1560" w:hanging="1560"/>
    </w:pPr>
    <w:rPr>
      <w:rFonts w:ascii="Calibri" w:eastAsia="Times New Roman" w:hAnsi="Calibri" w:cs="Times New Roman"/>
      <w:szCs w:val="24"/>
    </w:rPr>
  </w:style>
  <w:style w:type="paragraph" w:styleId="BodyText">
    <w:name w:val="Body Text"/>
    <w:basedOn w:val="Normal"/>
    <w:link w:val="BodyTextChar"/>
    <w:semiHidden/>
    <w:rsid w:val="006F61AE"/>
    <w:pPr>
      <w:spacing w:before="200" w:after="0" w:line="360" w:lineRule="auto"/>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6F61AE"/>
    <w:rPr>
      <w:rFonts w:ascii="Calibri" w:eastAsia="Times New Roman" w:hAnsi="Calibri" w:cs="Times New Roman"/>
      <w:lang w:eastAsia="en-GB"/>
    </w:rPr>
  </w:style>
  <w:style w:type="paragraph" w:styleId="BodyTextIndent">
    <w:name w:val="Body Text Indent"/>
    <w:basedOn w:val="Normal"/>
    <w:link w:val="BodyTextIndentChar"/>
    <w:semiHidden/>
    <w:rsid w:val="006F61AE"/>
    <w:pPr>
      <w:spacing w:before="200" w:after="0" w:line="360" w:lineRule="auto"/>
      <w:ind w:left="283"/>
    </w:pPr>
    <w:rPr>
      <w:rFonts w:ascii="Calibri" w:eastAsia="Times New Roman" w:hAnsi="Calibri" w:cs="Times New Roman"/>
      <w:lang w:eastAsia="zh-CN"/>
    </w:rPr>
  </w:style>
  <w:style w:type="character" w:customStyle="1" w:styleId="BodyTextIndentChar">
    <w:name w:val="Body Text Indent Char"/>
    <w:basedOn w:val="DefaultParagraphFont"/>
    <w:link w:val="BodyTextIndent"/>
    <w:semiHidden/>
    <w:rsid w:val="006F61AE"/>
    <w:rPr>
      <w:rFonts w:ascii="Calibri" w:eastAsia="Times New Roman" w:hAnsi="Calibri" w:cs="Times New Roman"/>
      <w:lang w:eastAsia="zh-CN"/>
    </w:rPr>
  </w:style>
  <w:style w:type="character" w:styleId="PageNumber">
    <w:name w:val="page number"/>
    <w:basedOn w:val="DefaultParagraphFont"/>
    <w:unhideWhenUsed/>
    <w:rsid w:val="006F61AE"/>
    <w:rPr>
      <w:rFonts w:ascii="Calibri" w:hAnsi="Calibri"/>
      <w:sz w:val="22"/>
      <w:lang w:val="en-GB"/>
    </w:rPr>
  </w:style>
  <w:style w:type="paragraph" w:styleId="DocumentMap">
    <w:name w:val="Document Map"/>
    <w:basedOn w:val="Normal"/>
    <w:link w:val="DocumentMapChar"/>
    <w:semiHidden/>
    <w:rsid w:val="006F61AE"/>
    <w:pPr>
      <w:shd w:val="clear" w:color="auto" w:fill="000080"/>
      <w:spacing w:before="200" w:after="0" w:line="360" w:lineRule="auto"/>
    </w:pPr>
    <w:rPr>
      <w:rFonts w:ascii="Tahoma" w:eastAsia="Times New Roman" w:hAnsi="Tahoma" w:cs="Tahoma"/>
      <w:szCs w:val="20"/>
      <w:lang w:eastAsia="zh-CN"/>
    </w:rPr>
  </w:style>
  <w:style w:type="character" w:customStyle="1" w:styleId="DocumentMapChar">
    <w:name w:val="Document Map Char"/>
    <w:basedOn w:val="DefaultParagraphFont"/>
    <w:link w:val="DocumentMap"/>
    <w:semiHidden/>
    <w:rsid w:val="006F61AE"/>
    <w:rPr>
      <w:rFonts w:ascii="Tahoma" w:eastAsia="Times New Roman" w:hAnsi="Tahoma" w:cs="Tahoma"/>
      <w:szCs w:val="20"/>
      <w:shd w:val="clear" w:color="auto" w:fill="000080"/>
      <w:lang w:eastAsia="zh-CN"/>
    </w:rPr>
  </w:style>
  <w:style w:type="paragraph" w:styleId="Caption">
    <w:name w:val="caption"/>
    <w:basedOn w:val="Normal"/>
    <w:next w:val="Normal"/>
    <w:uiPriority w:val="35"/>
    <w:qFormat/>
    <w:rsid w:val="006F61AE"/>
    <w:pPr>
      <w:tabs>
        <w:tab w:val="left" w:pos="1418"/>
      </w:tabs>
      <w:spacing w:before="120" w:after="120" w:line="360" w:lineRule="auto"/>
      <w:ind w:left="1134" w:hanging="1134"/>
      <w:contextualSpacing/>
    </w:pPr>
    <w:rPr>
      <w:rFonts w:ascii="Calibri" w:eastAsia="Times New Roman" w:hAnsi="Calibri" w:cs="Times New Roman"/>
      <w:szCs w:val="26"/>
    </w:rPr>
  </w:style>
  <w:style w:type="table" w:customStyle="1" w:styleId="TableGrid1">
    <w:name w:val="Table Grid1"/>
    <w:basedOn w:val="TableNormal"/>
    <w:next w:val="TableGrid"/>
    <w:uiPriority w:val="59"/>
    <w:rsid w:val="006F61AE"/>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6F61AE"/>
    <w:pPr>
      <w:spacing w:before="40" w:after="40" w:line="360" w:lineRule="auto"/>
      <w:ind w:left="6"/>
    </w:pPr>
    <w:rPr>
      <w:rFonts w:ascii="Calibri" w:eastAsia="Times New Roman" w:hAnsi="Calibri" w:cs="Times New Roman"/>
      <w:lang w:eastAsia="zh-CN"/>
    </w:rPr>
  </w:style>
  <w:style w:type="table" w:customStyle="1" w:styleId="FigureNoOutline">
    <w:name w:val="Figure No Outline"/>
    <w:basedOn w:val="TableNormal"/>
    <w:rsid w:val="006F61AE"/>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6F61AE"/>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customStyle="1" w:styleId="Quotation">
    <w:name w:val="Quotation"/>
    <w:basedOn w:val="Normal"/>
    <w:qFormat/>
    <w:rsid w:val="006F61AE"/>
    <w:pPr>
      <w:spacing w:before="200" w:after="0" w:line="360" w:lineRule="auto"/>
      <w:ind w:left="425" w:right="425"/>
    </w:pPr>
    <w:rPr>
      <w:rFonts w:ascii="Calibri" w:eastAsia="Times New Roman" w:hAnsi="Calibri" w:cs="Times New Roman"/>
      <w:iCs/>
      <w:szCs w:val="24"/>
    </w:rPr>
  </w:style>
  <w:style w:type="paragraph" w:styleId="TOCHeading">
    <w:name w:val="TOC Heading"/>
    <w:basedOn w:val="Heading1"/>
    <w:next w:val="Normal"/>
    <w:uiPriority w:val="39"/>
    <w:unhideWhenUsed/>
    <w:qFormat/>
    <w:rsid w:val="006F61AE"/>
    <w:pPr>
      <w:keepNext/>
      <w:keepLines/>
      <w:numPr>
        <w:numId w:val="0"/>
      </w:numPr>
      <w:spacing w:before="480" w:after="0" w:line="276" w:lineRule="auto"/>
      <w:ind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customStyle="1" w:styleId="ContentsSubheading">
    <w:name w:val="Contents Subheading"/>
    <w:basedOn w:val="Contents"/>
    <w:next w:val="Normal"/>
    <w:qFormat/>
    <w:rsid w:val="006F61AE"/>
    <w:pPr>
      <w:outlineLvl w:val="1"/>
    </w:pPr>
    <w:rPr>
      <w:sz w:val="28"/>
    </w:rPr>
  </w:style>
  <w:style w:type="paragraph" w:styleId="TOC5">
    <w:name w:val="toc 5"/>
    <w:basedOn w:val="TOC1"/>
    <w:next w:val="Normal"/>
    <w:autoRedefine/>
    <w:uiPriority w:val="39"/>
    <w:rsid w:val="006F61AE"/>
    <w:pPr>
      <w:tabs>
        <w:tab w:val="left" w:pos="2127"/>
      </w:tabs>
      <w:spacing w:before="0"/>
      <w:ind w:left="2552" w:hanging="1418"/>
    </w:pPr>
    <w:rPr>
      <w:b w:val="0"/>
      <w:sz w:val="22"/>
    </w:rPr>
  </w:style>
  <w:style w:type="paragraph" w:customStyle="1" w:styleId="AppendixMain">
    <w:name w:val="Appendix Main"/>
    <w:basedOn w:val="Contents"/>
    <w:next w:val="Normal"/>
    <w:qFormat/>
    <w:rsid w:val="006F61AE"/>
    <w:pPr>
      <w:keepNext/>
      <w:numPr>
        <w:numId w:val="5"/>
      </w:numPr>
      <w:spacing w:before="360" w:after="0"/>
      <w:ind w:left="357" w:hanging="357"/>
    </w:pPr>
  </w:style>
  <w:style w:type="paragraph" w:customStyle="1" w:styleId="AppendixSubheading">
    <w:name w:val="Appendix Subheading"/>
    <w:basedOn w:val="AppendixMain"/>
    <w:next w:val="Normal"/>
    <w:qFormat/>
    <w:rsid w:val="006F61AE"/>
    <w:pPr>
      <w:numPr>
        <w:ilvl w:val="1"/>
      </w:numPr>
      <w:outlineLvl w:val="1"/>
    </w:pPr>
    <w:rPr>
      <w:sz w:val="28"/>
    </w:rPr>
  </w:style>
  <w:style w:type="paragraph" w:customStyle="1" w:styleId="AppendixThird">
    <w:name w:val="Appendix Third"/>
    <w:basedOn w:val="AppendixMain"/>
    <w:next w:val="Normal"/>
    <w:qFormat/>
    <w:rsid w:val="006F61AE"/>
    <w:pPr>
      <w:numPr>
        <w:ilvl w:val="2"/>
      </w:numPr>
      <w:ind w:left="1077" w:hanging="1077"/>
      <w:outlineLvl w:val="2"/>
    </w:pPr>
    <w:rPr>
      <w:sz w:val="24"/>
    </w:rPr>
  </w:style>
  <w:style w:type="table" w:styleId="TableList8">
    <w:name w:val="Table List 8"/>
    <w:basedOn w:val="TableNormal"/>
    <w:rsid w:val="006F61AE"/>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6F61AE"/>
    <w:pPr>
      <w:spacing w:before="0"/>
      <w:ind w:firstLine="0"/>
    </w:pPr>
  </w:style>
  <w:style w:type="paragraph" w:styleId="Bibliography">
    <w:name w:val="Bibliography"/>
    <w:basedOn w:val="Normal"/>
    <w:next w:val="Normal"/>
    <w:uiPriority w:val="37"/>
    <w:semiHidden/>
    <w:unhideWhenUsed/>
    <w:rsid w:val="006F61AE"/>
    <w:pPr>
      <w:spacing w:before="200" w:after="0" w:line="360" w:lineRule="auto"/>
    </w:pPr>
    <w:rPr>
      <w:rFonts w:ascii="Calibri" w:eastAsia="Times New Roman" w:hAnsi="Calibri" w:cs="Times New Roman"/>
      <w:lang w:eastAsia="zh-CN"/>
    </w:rPr>
  </w:style>
  <w:style w:type="paragraph" w:styleId="BlockText">
    <w:name w:val="Block Text"/>
    <w:basedOn w:val="Normal"/>
    <w:semiHidden/>
    <w:unhideWhenUsed/>
    <w:rsid w:val="006F61AE"/>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spacing w:before="200" w:after="0" w:line="360" w:lineRule="auto"/>
      <w:ind w:left="1152" w:right="1152"/>
    </w:pPr>
    <w:rPr>
      <w:rFonts w:eastAsiaTheme="minorEastAsia"/>
      <w:i/>
      <w:iCs/>
      <w:color w:val="4472C4" w:themeColor="accent1"/>
      <w:lang w:eastAsia="zh-CN"/>
    </w:rPr>
  </w:style>
  <w:style w:type="paragraph" w:styleId="BodyText2">
    <w:name w:val="Body Text 2"/>
    <w:basedOn w:val="Normal"/>
    <w:link w:val="BodyText2Char"/>
    <w:semiHidden/>
    <w:unhideWhenUsed/>
    <w:rsid w:val="006F61AE"/>
    <w:pPr>
      <w:spacing w:before="200" w:after="120" w:line="480" w:lineRule="auto"/>
    </w:pPr>
    <w:rPr>
      <w:rFonts w:ascii="Calibri" w:eastAsia="Times New Roman" w:hAnsi="Calibri" w:cs="Times New Roman"/>
      <w:lang w:eastAsia="zh-CN"/>
    </w:rPr>
  </w:style>
  <w:style w:type="character" w:customStyle="1" w:styleId="BodyText2Char">
    <w:name w:val="Body Text 2 Char"/>
    <w:basedOn w:val="DefaultParagraphFont"/>
    <w:link w:val="BodyText2"/>
    <w:semiHidden/>
    <w:rsid w:val="006F61AE"/>
    <w:rPr>
      <w:rFonts w:ascii="Calibri" w:eastAsia="Times New Roman" w:hAnsi="Calibri" w:cs="Times New Roman"/>
      <w:lang w:eastAsia="zh-CN"/>
    </w:rPr>
  </w:style>
  <w:style w:type="paragraph" w:styleId="BodyText3">
    <w:name w:val="Body Text 3"/>
    <w:basedOn w:val="Normal"/>
    <w:link w:val="BodyText3Char"/>
    <w:semiHidden/>
    <w:unhideWhenUsed/>
    <w:rsid w:val="006F61AE"/>
    <w:pPr>
      <w:spacing w:before="200" w:after="120" w:line="360" w:lineRule="auto"/>
    </w:pPr>
    <w:rPr>
      <w:rFonts w:ascii="Calibri" w:eastAsia="Times New Roman" w:hAnsi="Calibri" w:cs="Times New Roman"/>
      <w:sz w:val="16"/>
      <w:szCs w:val="16"/>
      <w:lang w:eastAsia="zh-CN"/>
    </w:rPr>
  </w:style>
  <w:style w:type="character" w:customStyle="1" w:styleId="BodyText3Char">
    <w:name w:val="Body Text 3 Char"/>
    <w:basedOn w:val="DefaultParagraphFont"/>
    <w:link w:val="BodyText3"/>
    <w:semiHidden/>
    <w:rsid w:val="006F61AE"/>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6F61AE"/>
    <w:pPr>
      <w:ind w:left="360" w:firstLine="360"/>
    </w:pPr>
  </w:style>
  <w:style w:type="character" w:customStyle="1" w:styleId="BodyTextFirstIndent2Char">
    <w:name w:val="Body Text First Indent 2 Char"/>
    <w:basedOn w:val="BodyTextIndentChar"/>
    <w:link w:val="BodyTextFirstIndent2"/>
    <w:semiHidden/>
    <w:rsid w:val="006F61AE"/>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6F61AE"/>
    <w:pPr>
      <w:spacing w:before="200" w:after="120" w:line="480" w:lineRule="auto"/>
      <w:ind w:left="283"/>
    </w:pPr>
    <w:rPr>
      <w:rFonts w:ascii="Calibri" w:eastAsia="Times New Roman" w:hAnsi="Calibri" w:cs="Times New Roman"/>
      <w:lang w:eastAsia="zh-CN"/>
    </w:rPr>
  </w:style>
  <w:style w:type="character" w:customStyle="1" w:styleId="BodyTextIndent2Char">
    <w:name w:val="Body Text Indent 2 Char"/>
    <w:basedOn w:val="DefaultParagraphFont"/>
    <w:link w:val="BodyTextIndent2"/>
    <w:semiHidden/>
    <w:rsid w:val="006F61AE"/>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6F61AE"/>
    <w:pPr>
      <w:spacing w:before="200" w:after="120" w:line="360" w:lineRule="auto"/>
      <w:ind w:left="283"/>
    </w:pPr>
    <w:rPr>
      <w:rFonts w:ascii="Calibri" w:eastAsia="Times New Roman" w:hAnsi="Calibri" w:cs="Times New Roman"/>
      <w:sz w:val="16"/>
      <w:szCs w:val="16"/>
      <w:lang w:eastAsia="zh-CN"/>
    </w:rPr>
  </w:style>
  <w:style w:type="character" w:customStyle="1" w:styleId="BodyTextIndent3Char">
    <w:name w:val="Body Text Indent 3 Char"/>
    <w:basedOn w:val="DefaultParagraphFont"/>
    <w:link w:val="BodyTextIndent3"/>
    <w:semiHidden/>
    <w:rsid w:val="006F61AE"/>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6F61AE"/>
    <w:pPr>
      <w:spacing w:after="0" w:line="240" w:lineRule="auto"/>
      <w:ind w:left="4252"/>
    </w:pPr>
    <w:rPr>
      <w:rFonts w:ascii="Calibri" w:eastAsia="Times New Roman" w:hAnsi="Calibri" w:cs="Times New Roman"/>
      <w:lang w:eastAsia="zh-CN"/>
    </w:rPr>
  </w:style>
  <w:style w:type="character" w:customStyle="1" w:styleId="ClosingChar">
    <w:name w:val="Closing Char"/>
    <w:basedOn w:val="DefaultParagraphFont"/>
    <w:link w:val="Closing"/>
    <w:semiHidden/>
    <w:rsid w:val="006F61AE"/>
    <w:rPr>
      <w:rFonts w:ascii="Calibri" w:eastAsia="Times New Roman" w:hAnsi="Calibri" w:cs="Times New Roman"/>
      <w:lang w:eastAsia="zh-CN"/>
    </w:rPr>
  </w:style>
  <w:style w:type="paragraph" w:styleId="Date">
    <w:name w:val="Date"/>
    <w:basedOn w:val="Normal"/>
    <w:next w:val="Normal"/>
    <w:link w:val="DateChar"/>
    <w:rsid w:val="006F61AE"/>
    <w:pPr>
      <w:spacing w:before="200" w:after="0" w:line="360" w:lineRule="auto"/>
    </w:pPr>
    <w:rPr>
      <w:rFonts w:ascii="Calibri" w:eastAsia="Times New Roman" w:hAnsi="Calibri" w:cs="Times New Roman"/>
      <w:lang w:eastAsia="zh-CN"/>
    </w:rPr>
  </w:style>
  <w:style w:type="character" w:customStyle="1" w:styleId="DateChar">
    <w:name w:val="Date Char"/>
    <w:basedOn w:val="DefaultParagraphFont"/>
    <w:link w:val="Date"/>
    <w:rsid w:val="006F61AE"/>
    <w:rPr>
      <w:rFonts w:ascii="Calibri" w:eastAsia="Times New Roman" w:hAnsi="Calibri" w:cs="Times New Roman"/>
      <w:lang w:eastAsia="zh-CN"/>
    </w:rPr>
  </w:style>
  <w:style w:type="paragraph" w:styleId="E-mailSignature">
    <w:name w:val="E-mail Signature"/>
    <w:basedOn w:val="Normal"/>
    <w:link w:val="E-mailSignatureChar"/>
    <w:semiHidden/>
    <w:unhideWhenUsed/>
    <w:rsid w:val="006F61AE"/>
    <w:pPr>
      <w:spacing w:after="0" w:line="240" w:lineRule="auto"/>
    </w:pPr>
    <w:rPr>
      <w:rFonts w:ascii="Calibri" w:eastAsia="Times New Roman" w:hAnsi="Calibri" w:cs="Times New Roman"/>
      <w:lang w:eastAsia="zh-CN"/>
    </w:rPr>
  </w:style>
  <w:style w:type="character" w:customStyle="1" w:styleId="E-mailSignatureChar">
    <w:name w:val="E-mail Signature Char"/>
    <w:basedOn w:val="DefaultParagraphFont"/>
    <w:link w:val="E-mailSignature"/>
    <w:semiHidden/>
    <w:rsid w:val="006F61AE"/>
    <w:rPr>
      <w:rFonts w:ascii="Calibri" w:eastAsia="Times New Roman" w:hAnsi="Calibri" w:cs="Times New Roman"/>
      <w:lang w:eastAsia="zh-CN"/>
    </w:rPr>
  </w:style>
  <w:style w:type="paragraph" w:styleId="EndnoteText">
    <w:name w:val="endnote text"/>
    <w:basedOn w:val="Normal"/>
    <w:link w:val="EndnoteTextChar"/>
    <w:semiHidden/>
    <w:unhideWhenUsed/>
    <w:rsid w:val="006F61AE"/>
    <w:pPr>
      <w:spacing w:after="0" w:line="240" w:lineRule="auto"/>
    </w:pPr>
    <w:rPr>
      <w:rFonts w:ascii="Calibri" w:eastAsia="Times New Roman" w:hAnsi="Calibri" w:cs="Times New Roman"/>
      <w:sz w:val="20"/>
      <w:szCs w:val="20"/>
      <w:lang w:eastAsia="zh-CN"/>
    </w:rPr>
  </w:style>
  <w:style w:type="character" w:customStyle="1" w:styleId="EndnoteTextChar">
    <w:name w:val="Endnote Text Char"/>
    <w:basedOn w:val="DefaultParagraphFont"/>
    <w:link w:val="EndnoteText"/>
    <w:semiHidden/>
    <w:rsid w:val="006F61AE"/>
    <w:rPr>
      <w:rFonts w:ascii="Calibri" w:eastAsia="Times New Roman" w:hAnsi="Calibri" w:cs="Times New Roman"/>
      <w:sz w:val="20"/>
      <w:szCs w:val="20"/>
      <w:lang w:eastAsia="zh-CN"/>
    </w:rPr>
  </w:style>
  <w:style w:type="paragraph" w:styleId="EnvelopeAddress">
    <w:name w:val="envelope address"/>
    <w:basedOn w:val="Normal"/>
    <w:semiHidden/>
    <w:unhideWhenUsed/>
    <w:rsid w:val="006F61A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zh-CN"/>
    </w:rPr>
  </w:style>
  <w:style w:type="paragraph" w:styleId="EnvelopeReturn">
    <w:name w:val="envelope return"/>
    <w:basedOn w:val="Normal"/>
    <w:semiHidden/>
    <w:unhideWhenUsed/>
    <w:rsid w:val="006F61AE"/>
    <w:pPr>
      <w:spacing w:after="0" w:line="240" w:lineRule="auto"/>
    </w:pPr>
    <w:rPr>
      <w:rFonts w:asciiTheme="majorHAnsi" w:eastAsiaTheme="majorEastAsia" w:hAnsiTheme="majorHAnsi" w:cstheme="majorBidi"/>
      <w:sz w:val="20"/>
      <w:szCs w:val="20"/>
      <w:lang w:eastAsia="zh-CN"/>
    </w:rPr>
  </w:style>
  <w:style w:type="paragraph" w:styleId="FootnoteText">
    <w:name w:val="footnote text"/>
    <w:basedOn w:val="Normal"/>
    <w:link w:val="FootnoteTextChar"/>
    <w:uiPriority w:val="99"/>
    <w:semiHidden/>
    <w:unhideWhenUsed/>
    <w:rsid w:val="006F61AE"/>
    <w:pPr>
      <w:spacing w:after="0" w:line="240" w:lineRule="auto"/>
    </w:pPr>
    <w:rPr>
      <w:rFonts w:ascii="Calibri" w:eastAsia="Times New Roman" w:hAnsi="Calibri" w:cs="Times New Roman"/>
      <w:sz w:val="20"/>
      <w:szCs w:val="20"/>
      <w:lang w:eastAsia="zh-CN"/>
    </w:rPr>
  </w:style>
  <w:style w:type="character" w:customStyle="1" w:styleId="FootnoteTextChar">
    <w:name w:val="Footnote Text Char"/>
    <w:basedOn w:val="DefaultParagraphFont"/>
    <w:link w:val="FootnoteText"/>
    <w:uiPriority w:val="99"/>
    <w:semiHidden/>
    <w:rsid w:val="006F61AE"/>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6F61AE"/>
    <w:pPr>
      <w:spacing w:after="0" w:line="240" w:lineRule="auto"/>
    </w:pPr>
    <w:rPr>
      <w:rFonts w:ascii="Calibri" w:eastAsia="Times New Roman" w:hAnsi="Calibri" w:cs="Times New Roman"/>
      <w:i/>
      <w:iCs/>
      <w:lang w:eastAsia="zh-CN"/>
    </w:rPr>
  </w:style>
  <w:style w:type="character" w:customStyle="1" w:styleId="HTMLAddressChar">
    <w:name w:val="HTML Address Char"/>
    <w:basedOn w:val="DefaultParagraphFont"/>
    <w:link w:val="HTMLAddress"/>
    <w:semiHidden/>
    <w:rsid w:val="006F61AE"/>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6F61AE"/>
    <w:pPr>
      <w:spacing w:after="0" w:line="240" w:lineRule="auto"/>
    </w:pPr>
    <w:rPr>
      <w:rFonts w:ascii="Consolas" w:eastAsia="Times New Roman" w:hAnsi="Consolas" w:cs="Times New Roman"/>
      <w:sz w:val="20"/>
      <w:szCs w:val="20"/>
      <w:lang w:eastAsia="zh-CN"/>
    </w:rPr>
  </w:style>
  <w:style w:type="character" w:customStyle="1" w:styleId="HTMLPreformattedChar">
    <w:name w:val="HTML Preformatted Char"/>
    <w:basedOn w:val="DefaultParagraphFont"/>
    <w:link w:val="HTMLPreformatted"/>
    <w:semiHidden/>
    <w:rsid w:val="006F61AE"/>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6F61AE"/>
    <w:pPr>
      <w:spacing w:after="0" w:line="240" w:lineRule="auto"/>
      <w:ind w:left="220" w:hanging="220"/>
    </w:pPr>
    <w:rPr>
      <w:rFonts w:ascii="Calibri" w:eastAsia="Times New Roman" w:hAnsi="Calibri" w:cs="Times New Roman"/>
      <w:lang w:eastAsia="zh-CN"/>
    </w:rPr>
  </w:style>
  <w:style w:type="paragraph" w:styleId="Index2">
    <w:name w:val="index 2"/>
    <w:basedOn w:val="Normal"/>
    <w:next w:val="Normal"/>
    <w:autoRedefine/>
    <w:semiHidden/>
    <w:unhideWhenUsed/>
    <w:rsid w:val="006F61AE"/>
    <w:pPr>
      <w:spacing w:after="0" w:line="240" w:lineRule="auto"/>
      <w:ind w:left="440" w:hanging="220"/>
    </w:pPr>
    <w:rPr>
      <w:rFonts w:ascii="Calibri" w:eastAsia="Times New Roman" w:hAnsi="Calibri" w:cs="Times New Roman"/>
      <w:lang w:eastAsia="zh-CN"/>
    </w:rPr>
  </w:style>
  <w:style w:type="paragraph" w:styleId="Index3">
    <w:name w:val="index 3"/>
    <w:basedOn w:val="Normal"/>
    <w:next w:val="Normal"/>
    <w:autoRedefine/>
    <w:semiHidden/>
    <w:unhideWhenUsed/>
    <w:rsid w:val="006F61AE"/>
    <w:pPr>
      <w:spacing w:after="0" w:line="240" w:lineRule="auto"/>
      <w:ind w:left="660" w:hanging="220"/>
    </w:pPr>
    <w:rPr>
      <w:rFonts w:ascii="Calibri" w:eastAsia="Times New Roman" w:hAnsi="Calibri" w:cs="Times New Roman"/>
      <w:lang w:eastAsia="zh-CN"/>
    </w:rPr>
  </w:style>
  <w:style w:type="paragraph" w:styleId="Index4">
    <w:name w:val="index 4"/>
    <w:basedOn w:val="Normal"/>
    <w:next w:val="Normal"/>
    <w:autoRedefine/>
    <w:semiHidden/>
    <w:unhideWhenUsed/>
    <w:rsid w:val="006F61AE"/>
    <w:pPr>
      <w:spacing w:after="0" w:line="240" w:lineRule="auto"/>
      <w:ind w:left="880" w:hanging="220"/>
    </w:pPr>
    <w:rPr>
      <w:rFonts w:ascii="Calibri" w:eastAsia="Times New Roman" w:hAnsi="Calibri" w:cs="Times New Roman"/>
      <w:lang w:eastAsia="zh-CN"/>
    </w:rPr>
  </w:style>
  <w:style w:type="paragraph" w:styleId="Index5">
    <w:name w:val="index 5"/>
    <w:basedOn w:val="Normal"/>
    <w:next w:val="Normal"/>
    <w:autoRedefine/>
    <w:semiHidden/>
    <w:unhideWhenUsed/>
    <w:rsid w:val="006F61AE"/>
    <w:pPr>
      <w:spacing w:after="0" w:line="240" w:lineRule="auto"/>
      <w:ind w:left="1100" w:hanging="220"/>
    </w:pPr>
    <w:rPr>
      <w:rFonts w:ascii="Calibri" w:eastAsia="Times New Roman" w:hAnsi="Calibri" w:cs="Times New Roman"/>
      <w:lang w:eastAsia="zh-CN"/>
    </w:rPr>
  </w:style>
  <w:style w:type="paragraph" w:styleId="Index6">
    <w:name w:val="index 6"/>
    <w:basedOn w:val="Normal"/>
    <w:next w:val="Normal"/>
    <w:autoRedefine/>
    <w:semiHidden/>
    <w:unhideWhenUsed/>
    <w:rsid w:val="006F61AE"/>
    <w:pPr>
      <w:spacing w:after="0" w:line="240" w:lineRule="auto"/>
      <w:ind w:left="1320" w:hanging="220"/>
    </w:pPr>
    <w:rPr>
      <w:rFonts w:ascii="Calibri" w:eastAsia="Times New Roman" w:hAnsi="Calibri" w:cs="Times New Roman"/>
      <w:lang w:eastAsia="zh-CN"/>
    </w:rPr>
  </w:style>
  <w:style w:type="paragraph" w:styleId="Index7">
    <w:name w:val="index 7"/>
    <w:basedOn w:val="Normal"/>
    <w:next w:val="Normal"/>
    <w:autoRedefine/>
    <w:semiHidden/>
    <w:unhideWhenUsed/>
    <w:rsid w:val="006F61AE"/>
    <w:pPr>
      <w:spacing w:after="0" w:line="240" w:lineRule="auto"/>
      <w:ind w:left="1540" w:hanging="220"/>
    </w:pPr>
    <w:rPr>
      <w:rFonts w:ascii="Calibri" w:eastAsia="Times New Roman" w:hAnsi="Calibri" w:cs="Times New Roman"/>
      <w:lang w:eastAsia="zh-CN"/>
    </w:rPr>
  </w:style>
  <w:style w:type="paragraph" w:styleId="Index8">
    <w:name w:val="index 8"/>
    <w:basedOn w:val="Normal"/>
    <w:next w:val="Normal"/>
    <w:autoRedefine/>
    <w:semiHidden/>
    <w:unhideWhenUsed/>
    <w:rsid w:val="006F61AE"/>
    <w:pPr>
      <w:spacing w:after="0" w:line="240" w:lineRule="auto"/>
      <w:ind w:left="1760" w:hanging="220"/>
    </w:pPr>
    <w:rPr>
      <w:rFonts w:ascii="Calibri" w:eastAsia="Times New Roman" w:hAnsi="Calibri" w:cs="Times New Roman"/>
      <w:lang w:eastAsia="zh-CN"/>
    </w:rPr>
  </w:style>
  <w:style w:type="paragraph" w:styleId="Index9">
    <w:name w:val="index 9"/>
    <w:basedOn w:val="Normal"/>
    <w:next w:val="Normal"/>
    <w:autoRedefine/>
    <w:semiHidden/>
    <w:unhideWhenUsed/>
    <w:rsid w:val="006F61AE"/>
    <w:pPr>
      <w:spacing w:after="0" w:line="240" w:lineRule="auto"/>
      <w:ind w:left="1980" w:hanging="220"/>
    </w:pPr>
    <w:rPr>
      <w:rFonts w:ascii="Calibri" w:eastAsia="Times New Roman" w:hAnsi="Calibri" w:cs="Times New Roman"/>
      <w:lang w:eastAsia="zh-CN"/>
    </w:rPr>
  </w:style>
  <w:style w:type="paragraph" w:styleId="IndexHeading">
    <w:name w:val="index heading"/>
    <w:basedOn w:val="Normal"/>
    <w:next w:val="Index1"/>
    <w:semiHidden/>
    <w:unhideWhenUsed/>
    <w:rsid w:val="006F61AE"/>
    <w:pPr>
      <w:spacing w:before="200" w:after="0" w:line="360" w:lineRule="auto"/>
    </w:pPr>
    <w:rPr>
      <w:rFonts w:asciiTheme="majorHAnsi" w:eastAsiaTheme="majorEastAsia" w:hAnsiTheme="majorHAnsi" w:cstheme="majorBidi"/>
      <w:b/>
      <w:bCs/>
      <w:lang w:eastAsia="zh-CN"/>
    </w:rPr>
  </w:style>
  <w:style w:type="paragraph" w:styleId="List">
    <w:name w:val="List"/>
    <w:basedOn w:val="Normal"/>
    <w:semiHidden/>
    <w:unhideWhenUsed/>
    <w:rsid w:val="006F61AE"/>
    <w:pPr>
      <w:spacing w:before="200" w:after="0" w:line="360" w:lineRule="auto"/>
      <w:ind w:left="283" w:hanging="283"/>
      <w:contextualSpacing/>
    </w:pPr>
    <w:rPr>
      <w:rFonts w:ascii="Calibri" w:eastAsia="Times New Roman" w:hAnsi="Calibri" w:cs="Times New Roman"/>
      <w:lang w:eastAsia="zh-CN"/>
    </w:rPr>
  </w:style>
  <w:style w:type="paragraph" w:styleId="List2">
    <w:name w:val="List 2"/>
    <w:basedOn w:val="Normal"/>
    <w:semiHidden/>
    <w:unhideWhenUsed/>
    <w:rsid w:val="006F61AE"/>
    <w:pPr>
      <w:spacing w:before="200" w:after="0" w:line="360" w:lineRule="auto"/>
      <w:ind w:left="566" w:hanging="283"/>
      <w:contextualSpacing/>
    </w:pPr>
    <w:rPr>
      <w:rFonts w:ascii="Calibri" w:eastAsia="Times New Roman" w:hAnsi="Calibri" w:cs="Times New Roman"/>
      <w:lang w:eastAsia="zh-CN"/>
    </w:rPr>
  </w:style>
  <w:style w:type="paragraph" w:styleId="List3">
    <w:name w:val="List 3"/>
    <w:basedOn w:val="Normal"/>
    <w:semiHidden/>
    <w:unhideWhenUsed/>
    <w:rsid w:val="006F61AE"/>
    <w:pPr>
      <w:spacing w:before="200" w:after="0" w:line="360" w:lineRule="auto"/>
      <w:ind w:left="849" w:hanging="283"/>
      <w:contextualSpacing/>
    </w:pPr>
    <w:rPr>
      <w:rFonts w:ascii="Calibri" w:eastAsia="Times New Roman" w:hAnsi="Calibri" w:cs="Times New Roman"/>
      <w:lang w:eastAsia="zh-CN"/>
    </w:rPr>
  </w:style>
  <w:style w:type="paragraph" w:styleId="List4">
    <w:name w:val="List 4"/>
    <w:basedOn w:val="Normal"/>
    <w:semiHidden/>
    <w:rsid w:val="006F61AE"/>
    <w:pPr>
      <w:spacing w:before="200" w:after="0" w:line="360" w:lineRule="auto"/>
      <w:ind w:left="1132" w:hanging="283"/>
      <w:contextualSpacing/>
    </w:pPr>
    <w:rPr>
      <w:rFonts w:ascii="Calibri" w:eastAsia="Times New Roman" w:hAnsi="Calibri" w:cs="Times New Roman"/>
      <w:lang w:eastAsia="zh-CN"/>
    </w:rPr>
  </w:style>
  <w:style w:type="paragraph" w:styleId="List5">
    <w:name w:val="List 5"/>
    <w:basedOn w:val="Normal"/>
    <w:semiHidden/>
    <w:rsid w:val="006F61AE"/>
    <w:pPr>
      <w:spacing w:before="200" w:after="0" w:line="360" w:lineRule="auto"/>
      <w:ind w:left="1415" w:hanging="283"/>
      <w:contextualSpacing/>
    </w:pPr>
    <w:rPr>
      <w:rFonts w:ascii="Calibri" w:eastAsia="Times New Roman" w:hAnsi="Calibri" w:cs="Times New Roman"/>
      <w:lang w:eastAsia="zh-CN"/>
    </w:rPr>
  </w:style>
  <w:style w:type="paragraph" w:styleId="ListBullet">
    <w:name w:val="List Bullet"/>
    <w:basedOn w:val="Normal"/>
    <w:semiHidden/>
    <w:unhideWhenUsed/>
    <w:rsid w:val="006F61AE"/>
    <w:pPr>
      <w:numPr>
        <w:numId w:val="6"/>
      </w:numPr>
      <w:spacing w:before="200" w:after="0" w:line="360" w:lineRule="auto"/>
      <w:contextualSpacing/>
    </w:pPr>
    <w:rPr>
      <w:rFonts w:ascii="Calibri" w:eastAsia="Times New Roman" w:hAnsi="Calibri" w:cs="Times New Roman"/>
      <w:lang w:eastAsia="zh-CN"/>
    </w:rPr>
  </w:style>
  <w:style w:type="paragraph" w:styleId="ListBullet2">
    <w:name w:val="List Bullet 2"/>
    <w:basedOn w:val="Normal"/>
    <w:semiHidden/>
    <w:unhideWhenUsed/>
    <w:rsid w:val="006F61AE"/>
    <w:pPr>
      <w:numPr>
        <w:numId w:val="7"/>
      </w:numPr>
      <w:tabs>
        <w:tab w:val="clear" w:pos="643"/>
      </w:tabs>
      <w:spacing w:before="200" w:after="0" w:line="360" w:lineRule="auto"/>
      <w:ind w:left="360"/>
      <w:contextualSpacing/>
    </w:pPr>
    <w:rPr>
      <w:rFonts w:ascii="Calibri" w:eastAsia="Times New Roman" w:hAnsi="Calibri" w:cs="Times New Roman"/>
      <w:lang w:eastAsia="zh-CN"/>
    </w:rPr>
  </w:style>
  <w:style w:type="paragraph" w:styleId="ListBullet3">
    <w:name w:val="List Bullet 3"/>
    <w:basedOn w:val="Normal"/>
    <w:semiHidden/>
    <w:unhideWhenUsed/>
    <w:rsid w:val="006F61AE"/>
    <w:pPr>
      <w:numPr>
        <w:numId w:val="8"/>
      </w:numPr>
      <w:tabs>
        <w:tab w:val="clear" w:pos="926"/>
      </w:tabs>
      <w:spacing w:before="200" w:after="0" w:line="360" w:lineRule="auto"/>
      <w:ind w:left="360"/>
      <w:contextualSpacing/>
    </w:pPr>
    <w:rPr>
      <w:rFonts w:ascii="Calibri" w:eastAsia="Times New Roman" w:hAnsi="Calibri" w:cs="Times New Roman"/>
      <w:lang w:eastAsia="zh-CN"/>
    </w:rPr>
  </w:style>
  <w:style w:type="paragraph" w:styleId="ListBullet4">
    <w:name w:val="List Bullet 4"/>
    <w:basedOn w:val="Normal"/>
    <w:semiHidden/>
    <w:unhideWhenUsed/>
    <w:rsid w:val="006F61AE"/>
    <w:pPr>
      <w:numPr>
        <w:numId w:val="9"/>
      </w:numPr>
      <w:tabs>
        <w:tab w:val="clear" w:pos="1209"/>
      </w:tabs>
      <w:spacing w:before="200" w:after="0" w:line="360" w:lineRule="auto"/>
      <w:ind w:left="360"/>
      <w:contextualSpacing/>
    </w:pPr>
    <w:rPr>
      <w:rFonts w:ascii="Calibri" w:eastAsia="Times New Roman" w:hAnsi="Calibri" w:cs="Times New Roman"/>
      <w:lang w:eastAsia="zh-CN"/>
    </w:rPr>
  </w:style>
  <w:style w:type="paragraph" w:styleId="ListBullet5">
    <w:name w:val="List Bullet 5"/>
    <w:basedOn w:val="Normal"/>
    <w:semiHidden/>
    <w:unhideWhenUsed/>
    <w:rsid w:val="006F61AE"/>
    <w:pPr>
      <w:numPr>
        <w:numId w:val="10"/>
      </w:numPr>
      <w:tabs>
        <w:tab w:val="clear" w:pos="1492"/>
      </w:tabs>
      <w:spacing w:before="200" w:after="0" w:line="360" w:lineRule="auto"/>
      <w:ind w:left="360"/>
      <w:contextualSpacing/>
    </w:pPr>
    <w:rPr>
      <w:rFonts w:ascii="Calibri" w:eastAsia="Times New Roman" w:hAnsi="Calibri" w:cs="Times New Roman"/>
      <w:lang w:eastAsia="zh-CN"/>
    </w:rPr>
  </w:style>
  <w:style w:type="paragraph" w:styleId="ListContinue">
    <w:name w:val="List Continue"/>
    <w:basedOn w:val="Normal"/>
    <w:semiHidden/>
    <w:unhideWhenUsed/>
    <w:rsid w:val="006F61AE"/>
    <w:pPr>
      <w:spacing w:before="200" w:after="120" w:line="360" w:lineRule="auto"/>
      <w:ind w:left="283"/>
      <w:contextualSpacing/>
    </w:pPr>
    <w:rPr>
      <w:rFonts w:ascii="Calibri" w:eastAsia="Times New Roman" w:hAnsi="Calibri" w:cs="Times New Roman"/>
      <w:lang w:eastAsia="zh-CN"/>
    </w:rPr>
  </w:style>
  <w:style w:type="paragraph" w:styleId="ListContinue2">
    <w:name w:val="List Continue 2"/>
    <w:basedOn w:val="Normal"/>
    <w:semiHidden/>
    <w:unhideWhenUsed/>
    <w:rsid w:val="006F61AE"/>
    <w:pPr>
      <w:spacing w:before="200" w:after="120" w:line="360" w:lineRule="auto"/>
      <w:ind w:left="566"/>
      <w:contextualSpacing/>
    </w:pPr>
    <w:rPr>
      <w:rFonts w:ascii="Calibri" w:eastAsia="Times New Roman" w:hAnsi="Calibri" w:cs="Times New Roman"/>
      <w:lang w:eastAsia="zh-CN"/>
    </w:rPr>
  </w:style>
  <w:style w:type="paragraph" w:styleId="ListContinue3">
    <w:name w:val="List Continue 3"/>
    <w:basedOn w:val="Normal"/>
    <w:semiHidden/>
    <w:unhideWhenUsed/>
    <w:rsid w:val="006F61AE"/>
    <w:pPr>
      <w:spacing w:before="200" w:after="120" w:line="360" w:lineRule="auto"/>
      <w:ind w:left="849"/>
      <w:contextualSpacing/>
    </w:pPr>
    <w:rPr>
      <w:rFonts w:ascii="Calibri" w:eastAsia="Times New Roman" w:hAnsi="Calibri" w:cs="Times New Roman"/>
      <w:lang w:eastAsia="zh-CN"/>
    </w:rPr>
  </w:style>
  <w:style w:type="paragraph" w:styleId="ListContinue4">
    <w:name w:val="List Continue 4"/>
    <w:basedOn w:val="Normal"/>
    <w:semiHidden/>
    <w:unhideWhenUsed/>
    <w:rsid w:val="006F61AE"/>
    <w:pPr>
      <w:spacing w:before="200" w:after="120" w:line="360" w:lineRule="auto"/>
      <w:ind w:left="1132"/>
      <w:contextualSpacing/>
    </w:pPr>
    <w:rPr>
      <w:rFonts w:ascii="Calibri" w:eastAsia="Times New Roman" w:hAnsi="Calibri" w:cs="Times New Roman"/>
      <w:lang w:eastAsia="zh-CN"/>
    </w:rPr>
  </w:style>
  <w:style w:type="paragraph" w:styleId="ListContinue5">
    <w:name w:val="List Continue 5"/>
    <w:basedOn w:val="Normal"/>
    <w:semiHidden/>
    <w:unhideWhenUsed/>
    <w:rsid w:val="006F61AE"/>
    <w:pPr>
      <w:spacing w:before="200" w:after="120" w:line="360" w:lineRule="auto"/>
      <w:ind w:left="1415"/>
      <w:contextualSpacing/>
    </w:pPr>
    <w:rPr>
      <w:rFonts w:ascii="Calibri" w:eastAsia="Times New Roman" w:hAnsi="Calibri" w:cs="Times New Roman"/>
      <w:lang w:eastAsia="zh-CN"/>
    </w:rPr>
  </w:style>
  <w:style w:type="paragraph" w:styleId="ListNumber">
    <w:name w:val="List Number"/>
    <w:basedOn w:val="Normal"/>
    <w:rsid w:val="006F61AE"/>
    <w:pPr>
      <w:numPr>
        <w:numId w:val="11"/>
      </w:numPr>
      <w:tabs>
        <w:tab w:val="clear" w:pos="360"/>
      </w:tabs>
      <w:spacing w:before="200" w:after="0" w:line="360" w:lineRule="auto"/>
      <w:ind w:left="357" w:hanging="357"/>
      <w:contextualSpacing/>
    </w:pPr>
    <w:rPr>
      <w:rFonts w:ascii="Calibri" w:eastAsia="Times New Roman" w:hAnsi="Calibri" w:cs="Times New Roman"/>
      <w:lang w:eastAsia="zh-CN"/>
    </w:rPr>
  </w:style>
  <w:style w:type="paragraph" w:styleId="ListNumber2">
    <w:name w:val="List Number 2"/>
    <w:basedOn w:val="Normal"/>
    <w:semiHidden/>
    <w:unhideWhenUsed/>
    <w:rsid w:val="006F61AE"/>
    <w:pPr>
      <w:numPr>
        <w:numId w:val="12"/>
      </w:numPr>
      <w:tabs>
        <w:tab w:val="clear" w:pos="643"/>
      </w:tabs>
      <w:spacing w:before="200" w:after="0" w:line="360" w:lineRule="auto"/>
      <w:ind w:left="360"/>
      <w:contextualSpacing/>
    </w:pPr>
    <w:rPr>
      <w:rFonts w:ascii="Calibri" w:eastAsia="Times New Roman" w:hAnsi="Calibri" w:cs="Times New Roman"/>
      <w:lang w:eastAsia="zh-CN"/>
    </w:rPr>
  </w:style>
  <w:style w:type="paragraph" w:styleId="ListNumber3">
    <w:name w:val="List Number 3"/>
    <w:basedOn w:val="Normal"/>
    <w:semiHidden/>
    <w:unhideWhenUsed/>
    <w:rsid w:val="006F61AE"/>
    <w:pPr>
      <w:numPr>
        <w:numId w:val="13"/>
      </w:numPr>
      <w:tabs>
        <w:tab w:val="clear" w:pos="926"/>
      </w:tabs>
      <w:spacing w:before="200" w:after="0" w:line="360" w:lineRule="auto"/>
      <w:ind w:left="360"/>
      <w:contextualSpacing/>
    </w:pPr>
    <w:rPr>
      <w:rFonts w:ascii="Calibri" w:eastAsia="Times New Roman" w:hAnsi="Calibri" w:cs="Times New Roman"/>
      <w:lang w:eastAsia="zh-CN"/>
    </w:rPr>
  </w:style>
  <w:style w:type="paragraph" w:styleId="ListNumber4">
    <w:name w:val="List Number 4"/>
    <w:basedOn w:val="Normal"/>
    <w:semiHidden/>
    <w:unhideWhenUsed/>
    <w:rsid w:val="006F61AE"/>
    <w:pPr>
      <w:numPr>
        <w:numId w:val="14"/>
      </w:numPr>
      <w:tabs>
        <w:tab w:val="clear" w:pos="1209"/>
      </w:tabs>
      <w:spacing w:before="200" w:after="0" w:line="360" w:lineRule="auto"/>
      <w:ind w:left="360"/>
      <w:contextualSpacing/>
    </w:pPr>
    <w:rPr>
      <w:rFonts w:ascii="Calibri" w:eastAsia="Times New Roman" w:hAnsi="Calibri" w:cs="Times New Roman"/>
      <w:lang w:eastAsia="zh-CN"/>
    </w:rPr>
  </w:style>
  <w:style w:type="paragraph" w:styleId="ListNumber5">
    <w:name w:val="List Number 5"/>
    <w:basedOn w:val="Normal"/>
    <w:semiHidden/>
    <w:unhideWhenUsed/>
    <w:rsid w:val="006F61AE"/>
    <w:pPr>
      <w:numPr>
        <w:numId w:val="15"/>
      </w:numPr>
      <w:tabs>
        <w:tab w:val="clear" w:pos="1492"/>
      </w:tabs>
      <w:spacing w:before="200" w:after="0" w:line="360" w:lineRule="auto"/>
      <w:ind w:left="360"/>
      <w:contextualSpacing/>
    </w:pPr>
    <w:rPr>
      <w:rFonts w:ascii="Calibri" w:eastAsia="Times New Roman" w:hAnsi="Calibri" w:cs="Times New Roman"/>
      <w:lang w:eastAsia="zh-CN"/>
    </w:rPr>
  </w:style>
  <w:style w:type="paragraph" w:styleId="MacroText">
    <w:name w:val="macro"/>
    <w:link w:val="MacroTextChar"/>
    <w:semiHidden/>
    <w:unhideWhenUsed/>
    <w:rsid w:val="006F61AE"/>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6F61AE"/>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6F61A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eastAsia="zh-CN"/>
    </w:rPr>
  </w:style>
  <w:style w:type="character" w:customStyle="1" w:styleId="MessageHeaderChar">
    <w:name w:val="Message Header Char"/>
    <w:basedOn w:val="DefaultParagraphFont"/>
    <w:link w:val="MessageHeader"/>
    <w:semiHidden/>
    <w:rsid w:val="006F61AE"/>
    <w:rPr>
      <w:rFonts w:asciiTheme="majorHAnsi" w:eastAsiaTheme="majorEastAsia" w:hAnsiTheme="majorHAnsi" w:cstheme="majorBidi"/>
      <w:sz w:val="24"/>
      <w:szCs w:val="24"/>
      <w:shd w:val="pct20" w:color="auto" w:fill="auto"/>
      <w:lang w:eastAsia="zh-CN"/>
    </w:rPr>
  </w:style>
  <w:style w:type="paragraph" w:styleId="NormalIndent">
    <w:name w:val="Normal Indent"/>
    <w:basedOn w:val="Normal"/>
    <w:semiHidden/>
    <w:unhideWhenUsed/>
    <w:rsid w:val="006F61AE"/>
    <w:pPr>
      <w:spacing w:before="200" w:after="0" w:line="360" w:lineRule="auto"/>
      <w:ind w:left="720"/>
    </w:pPr>
    <w:rPr>
      <w:rFonts w:ascii="Calibri" w:eastAsia="Times New Roman" w:hAnsi="Calibri" w:cs="Times New Roman"/>
      <w:lang w:eastAsia="zh-CN"/>
    </w:rPr>
  </w:style>
  <w:style w:type="paragraph" w:styleId="NoteHeading">
    <w:name w:val="Note Heading"/>
    <w:basedOn w:val="Normal"/>
    <w:next w:val="Normal"/>
    <w:link w:val="NoteHeadingChar"/>
    <w:semiHidden/>
    <w:unhideWhenUsed/>
    <w:rsid w:val="006F61AE"/>
    <w:pPr>
      <w:spacing w:after="0" w:line="240" w:lineRule="auto"/>
    </w:pPr>
    <w:rPr>
      <w:rFonts w:ascii="Calibri" w:eastAsia="Times New Roman" w:hAnsi="Calibri" w:cs="Times New Roman"/>
      <w:lang w:eastAsia="zh-CN"/>
    </w:rPr>
  </w:style>
  <w:style w:type="character" w:customStyle="1" w:styleId="NoteHeadingChar">
    <w:name w:val="Note Heading Char"/>
    <w:basedOn w:val="DefaultParagraphFont"/>
    <w:link w:val="NoteHeading"/>
    <w:semiHidden/>
    <w:rsid w:val="006F61AE"/>
    <w:rPr>
      <w:rFonts w:ascii="Calibri" w:eastAsia="Times New Roman" w:hAnsi="Calibri" w:cs="Times New Roman"/>
      <w:lang w:eastAsia="zh-CN"/>
    </w:rPr>
  </w:style>
  <w:style w:type="paragraph" w:styleId="PlainText">
    <w:name w:val="Plain Text"/>
    <w:basedOn w:val="Normal"/>
    <w:link w:val="PlainTextChar"/>
    <w:semiHidden/>
    <w:unhideWhenUsed/>
    <w:rsid w:val="006F61AE"/>
    <w:pPr>
      <w:spacing w:after="0" w:line="240" w:lineRule="auto"/>
    </w:pPr>
    <w:rPr>
      <w:rFonts w:ascii="Consolas" w:eastAsia="Times New Roman" w:hAnsi="Consolas" w:cs="Times New Roman"/>
      <w:sz w:val="21"/>
      <w:szCs w:val="21"/>
      <w:lang w:eastAsia="zh-CN"/>
    </w:rPr>
  </w:style>
  <w:style w:type="character" w:customStyle="1" w:styleId="PlainTextChar">
    <w:name w:val="Plain Text Char"/>
    <w:basedOn w:val="DefaultParagraphFont"/>
    <w:link w:val="PlainText"/>
    <w:semiHidden/>
    <w:rsid w:val="006F61AE"/>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6F61AE"/>
    <w:pPr>
      <w:spacing w:after="0" w:line="240" w:lineRule="auto"/>
      <w:ind w:left="4252"/>
    </w:pPr>
    <w:rPr>
      <w:rFonts w:ascii="Calibri" w:eastAsia="Times New Roman" w:hAnsi="Calibri" w:cs="Times New Roman"/>
      <w:lang w:eastAsia="zh-CN"/>
    </w:rPr>
  </w:style>
  <w:style w:type="character" w:customStyle="1" w:styleId="SignatureChar">
    <w:name w:val="Signature Char"/>
    <w:basedOn w:val="DefaultParagraphFont"/>
    <w:link w:val="Signature"/>
    <w:semiHidden/>
    <w:rsid w:val="006F61AE"/>
    <w:rPr>
      <w:rFonts w:ascii="Calibri" w:eastAsia="Times New Roman" w:hAnsi="Calibri" w:cs="Times New Roman"/>
      <w:lang w:eastAsia="zh-CN"/>
    </w:rPr>
  </w:style>
  <w:style w:type="paragraph" w:styleId="TableofAuthorities">
    <w:name w:val="table of authorities"/>
    <w:basedOn w:val="Normal"/>
    <w:next w:val="Normal"/>
    <w:semiHidden/>
    <w:unhideWhenUsed/>
    <w:rsid w:val="006F61AE"/>
    <w:pPr>
      <w:spacing w:before="200" w:after="0" w:line="360" w:lineRule="auto"/>
      <w:ind w:left="220" w:hanging="220"/>
    </w:pPr>
    <w:rPr>
      <w:rFonts w:ascii="Calibri" w:eastAsia="Times New Roman" w:hAnsi="Calibri" w:cs="Times New Roman"/>
      <w:lang w:eastAsia="zh-CN"/>
    </w:rPr>
  </w:style>
  <w:style w:type="paragraph" w:styleId="TOAHeading">
    <w:name w:val="toa heading"/>
    <w:basedOn w:val="Normal"/>
    <w:next w:val="Normal"/>
    <w:semiHidden/>
    <w:unhideWhenUsed/>
    <w:rsid w:val="006F61AE"/>
    <w:pPr>
      <w:spacing w:before="120" w:after="0" w:line="360" w:lineRule="auto"/>
    </w:pPr>
    <w:rPr>
      <w:rFonts w:asciiTheme="majorHAnsi" w:eastAsiaTheme="majorEastAsia" w:hAnsiTheme="majorHAnsi" w:cstheme="majorBidi"/>
      <w:b/>
      <w:bCs/>
      <w:sz w:val="24"/>
      <w:szCs w:val="24"/>
      <w:lang w:eastAsia="zh-CN"/>
    </w:rPr>
  </w:style>
  <w:style w:type="paragraph" w:styleId="TOC6">
    <w:name w:val="toc 6"/>
    <w:basedOn w:val="Normal"/>
    <w:next w:val="Normal"/>
    <w:autoRedefine/>
    <w:uiPriority w:val="39"/>
    <w:unhideWhenUsed/>
    <w:rsid w:val="006F61AE"/>
    <w:pPr>
      <w:spacing w:before="200" w:after="100" w:line="360" w:lineRule="auto"/>
      <w:ind w:left="1100"/>
    </w:pPr>
    <w:rPr>
      <w:rFonts w:ascii="Calibri" w:eastAsia="Times New Roman" w:hAnsi="Calibri" w:cs="Times New Roman"/>
      <w:lang w:eastAsia="zh-CN"/>
    </w:rPr>
  </w:style>
  <w:style w:type="paragraph" w:styleId="TOC7">
    <w:name w:val="toc 7"/>
    <w:basedOn w:val="Normal"/>
    <w:next w:val="Normal"/>
    <w:autoRedefine/>
    <w:uiPriority w:val="39"/>
    <w:unhideWhenUsed/>
    <w:rsid w:val="006F61AE"/>
    <w:pPr>
      <w:spacing w:before="200" w:after="100" w:line="360" w:lineRule="auto"/>
      <w:ind w:left="1320"/>
    </w:pPr>
    <w:rPr>
      <w:rFonts w:ascii="Calibri" w:eastAsia="Times New Roman" w:hAnsi="Calibri" w:cs="Times New Roman"/>
      <w:lang w:eastAsia="zh-CN"/>
    </w:rPr>
  </w:style>
  <w:style w:type="paragraph" w:styleId="TOC8">
    <w:name w:val="toc 8"/>
    <w:basedOn w:val="Normal"/>
    <w:next w:val="Normal"/>
    <w:autoRedefine/>
    <w:uiPriority w:val="39"/>
    <w:unhideWhenUsed/>
    <w:rsid w:val="006F61AE"/>
    <w:pPr>
      <w:spacing w:before="200" w:after="100" w:line="360" w:lineRule="auto"/>
      <w:ind w:left="1540"/>
    </w:pPr>
    <w:rPr>
      <w:rFonts w:ascii="Calibri" w:eastAsia="Times New Roman" w:hAnsi="Calibri" w:cs="Times New Roman"/>
      <w:lang w:eastAsia="zh-CN"/>
    </w:rPr>
  </w:style>
  <w:style w:type="paragraph" w:styleId="TOC9">
    <w:name w:val="toc 9"/>
    <w:basedOn w:val="Normal"/>
    <w:next w:val="Normal"/>
    <w:autoRedefine/>
    <w:uiPriority w:val="39"/>
    <w:unhideWhenUsed/>
    <w:rsid w:val="006F61AE"/>
    <w:pPr>
      <w:spacing w:before="200" w:after="100" w:line="360" w:lineRule="auto"/>
      <w:ind w:left="1760"/>
    </w:pPr>
    <w:rPr>
      <w:rFonts w:ascii="Calibri" w:eastAsia="Times New Roman" w:hAnsi="Calibri" w:cs="Times New Roman"/>
      <w:lang w:eastAsia="zh-CN"/>
    </w:rPr>
  </w:style>
  <w:style w:type="paragraph" w:customStyle="1" w:styleId="FooterLandscapedEven">
    <w:name w:val="Footer Landscaped Even"/>
    <w:basedOn w:val="Footer"/>
    <w:qFormat/>
    <w:rsid w:val="006F61AE"/>
    <w:pPr>
      <w:tabs>
        <w:tab w:val="clear" w:pos="4513"/>
        <w:tab w:val="clear" w:pos="9026"/>
        <w:tab w:val="center" w:pos="4153"/>
        <w:tab w:val="right" w:pos="8505"/>
      </w:tabs>
      <w:spacing w:after="1800"/>
      <w:jc w:val="center"/>
    </w:pPr>
    <w:rPr>
      <w:rFonts w:ascii="Calibri" w:eastAsia="Times New Roman" w:hAnsi="Calibri" w:cs="Times New Roman"/>
      <w:noProof/>
      <w:szCs w:val="24"/>
    </w:rPr>
  </w:style>
  <w:style w:type="paragraph" w:customStyle="1" w:styleId="HeaderLandscapedOdd">
    <w:name w:val="Header Landscaped Odd"/>
    <w:basedOn w:val="Header"/>
    <w:qFormat/>
    <w:rsid w:val="006F61AE"/>
    <w:pPr>
      <w:tabs>
        <w:tab w:val="clear" w:pos="4513"/>
        <w:tab w:val="clear" w:pos="9026"/>
        <w:tab w:val="center" w:pos="4153"/>
        <w:tab w:val="right" w:pos="8460"/>
      </w:tabs>
      <w:spacing w:before="1800"/>
      <w:jc w:val="right"/>
    </w:pPr>
    <w:rPr>
      <w:rFonts w:ascii="Calibri" w:eastAsia="Times New Roman" w:hAnsi="Calibri" w:cs="Times New Roman"/>
      <w:szCs w:val="24"/>
    </w:rPr>
  </w:style>
  <w:style w:type="paragraph" w:customStyle="1" w:styleId="QuotationAttribution">
    <w:name w:val="Quotation_Attribution"/>
    <w:basedOn w:val="Quotation"/>
    <w:next w:val="Normal"/>
    <w:qFormat/>
    <w:rsid w:val="006F61AE"/>
    <w:rPr>
      <w:b/>
    </w:rPr>
  </w:style>
  <w:style w:type="paragraph" w:customStyle="1" w:styleId="Insertedimage">
    <w:name w:val="Inserted image"/>
    <w:basedOn w:val="Normal"/>
    <w:next w:val="Normal"/>
    <w:qFormat/>
    <w:rsid w:val="006F61AE"/>
    <w:pPr>
      <w:keepNext/>
      <w:spacing w:before="120" w:after="120" w:line="240" w:lineRule="auto"/>
      <w:jc w:val="center"/>
    </w:pPr>
    <w:rPr>
      <w:rFonts w:ascii="Calibri" w:eastAsia="Times New Roman" w:hAnsi="Calibri" w:cs="Times New Roman"/>
      <w:noProof/>
      <w:lang w:eastAsia="zh-CN"/>
    </w:rPr>
  </w:style>
  <w:style w:type="character" w:customStyle="1" w:styleId="TableCellChar">
    <w:name w:val="Table Cell Char"/>
    <w:basedOn w:val="DefaultParagraphFont"/>
    <w:link w:val="TableCell"/>
    <w:locked/>
    <w:rsid w:val="006F61AE"/>
    <w:rPr>
      <w:rFonts w:ascii="Calibri" w:eastAsia="Times New Roman" w:hAnsi="Calibri" w:cs="Times New Roman"/>
      <w:lang w:eastAsia="zh-CN"/>
    </w:rPr>
  </w:style>
  <w:style w:type="character" w:customStyle="1" w:styleId="TableHeaderChar">
    <w:name w:val="Table Header Char"/>
    <w:basedOn w:val="TableCellChar"/>
    <w:link w:val="TableHeader"/>
    <w:locked/>
    <w:rsid w:val="006F61AE"/>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6F61AE"/>
    <w:pPr>
      <w:adjustRightInd w:val="0"/>
    </w:pPr>
    <w:rPr>
      <w:b/>
      <w:bCs/>
    </w:rPr>
  </w:style>
  <w:style w:type="paragraph" w:customStyle="1" w:styleId="AbstractNormal">
    <w:name w:val="Abstract Normal"/>
    <w:basedOn w:val="Normal"/>
    <w:qFormat/>
    <w:rsid w:val="006F61AE"/>
    <w:pPr>
      <w:spacing w:after="0" w:line="276" w:lineRule="auto"/>
    </w:pPr>
    <w:rPr>
      <w:rFonts w:ascii="Calibri" w:eastAsia="Times New Roman" w:hAnsi="Calibri" w:cs="Times New Roman"/>
      <w:lang w:eastAsia="zh-CN"/>
    </w:rPr>
  </w:style>
  <w:style w:type="character" w:styleId="FootnoteReference">
    <w:name w:val="footnote reference"/>
    <w:basedOn w:val="DefaultParagraphFont"/>
    <w:uiPriority w:val="99"/>
    <w:semiHidden/>
    <w:unhideWhenUsed/>
    <w:rsid w:val="006F61AE"/>
    <w:rPr>
      <w:vertAlign w:val="superscript"/>
    </w:rPr>
  </w:style>
  <w:style w:type="paragraph" w:styleId="Revision">
    <w:name w:val="Revision"/>
    <w:hidden/>
    <w:uiPriority w:val="99"/>
    <w:semiHidden/>
    <w:rsid w:val="006F61AE"/>
    <w:pPr>
      <w:spacing w:after="0" w:line="240" w:lineRule="auto"/>
    </w:pPr>
    <w:rPr>
      <w:rFonts w:ascii="Calibri" w:eastAsia="Times New Roman" w:hAnsi="Calibri" w:cs="Times New Roman"/>
      <w:lang w:eastAsia="zh-CN"/>
    </w:rPr>
  </w:style>
  <w:style w:type="character" w:customStyle="1" w:styleId="UnresolvedMention10">
    <w:name w:val="Unresolved Mention1"/>
    <w:basedOn w:val="DefaultParagraphFont"/>
    <w:uiPriority w:val="99"/>
    <w:semiHidden/>
    <w:unhideWhenUsed/>
    <w:rsid w:val="006F61AE"/>
    <w:rPr>
      <w:color w:val="605E5C"/>
      <w:shd w:val="clear" w:color="auto" w:fill="E1DFDD"/>
    </w:rPr>
  </w:style>
  <w:style w:type="character" w:customStyle="1" w:styleId="cit">
    <w:name w:val="cit"/>
    <w:basedOn w:val="DefaultParagraphFont"/>
    <w:rsid w:val="006F61AE"/>
  </w:style>
  <w:style w:type="character" w:customStyle="1" w:styleId="fm-vol-iss-date">
    <w:name w:val="fm-vol-iss-date"/>
    <w:basedOn w:val="DefaultParagraphFont"/>
    <w:rsid w:val="006F61AE"/>
  </w:style>
  <w:style w:type="character" w:customStyle="1" w:styleId="doi">
    <w:name w:val="doi"/>
    <w:basedOn w:val="DefaultParagraphFont"/>
    <w:rsid w:val="006F61AE"/>
  </w:style>
  <w:style w:type="character" w:customStyle="1" w:styleId="fm-citation-ids-label">
    <w:name w:val="fm-citation-ids-label"/>
    <w:basedOn w:val="DefaultParagraphFont"/>
    <w:rsid w:val="006F61AE"/>
  </w:style>
  <w:style w:type="character" w:customStyle="1" w:styleId="title-text">
    <w:name w:val="title-text"/>
    <w:basedOn w:val="DefaultParagraphFont"/>
    <w:rsid w:val="006F61AE"/>
  </w:style>
  <w:style w:type="character" w:customStyle="1" w:styleId="sr-only">
    <w:name w:val="sr-only"/>
    <w:basedOn w:val="DefaultParagraphFont"/>
    <w:rsid w:val="006F61AE"/>
  </w:style>
  <w:style w:type="character" w:customStyle="1" w:styleId="text">
    <w:name w:val="text"/>
    <w:basedOn w:val="DefaultParagraphFont"/>
    <w:rsid w:val="006F61AE"/>
  </w:style>
  <w:style w:type="character" w:customStyle="1" w:styleId="author-ref">
    <w:name w:val="author-ref"/>
    <w:basedOn w:val="DefaultParagraphFont"/>
    <w:rsid w:val="006F61AE"/>
  </w:style>
  <w:style w:type="paragraph" w:customStyle="1" w:styleId="p">
    <w:name w:val="p"/>
    <w:basedOn w:val="Normal"/>
    <w:rsid w:val="006F61A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6Colorful-Accent5">
    <w:name w:val="Grid Table 6 Colorful Accent 5"/>
    <w:basedOn w:val="TableNormal"/>
    <w:uiPriority w:val="51"/>
    <w:rsid w:val="006F61AE"/>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
    <w:name w:val="Grid Table 6 Colorful"/>
    <w:basedOn w:val="TableNormal"/>
    <w:uiPriority w:val="51"/>
    <w:rsid w:val="006F61A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6F61AE"/>
    <w:rPr>
      <w:color w:val="605E5C"/>
      <w:shd w:val="clear" w:color="auto" w:fill="E1DFDD"/>
    </w:rPr>
  </w:style>
  <w:style w:type="table" w:styleId="GridTable1Light">
    <w:name w:val="Grid Table 1 Light"/>
    <w:basedOn w:val="TableNormal"/>
    <w:uiPriority w:val="46"/>
    <w:rsid w:val="006F61AE"/>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
    <w:name w:val="Plain Table 12"/>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6F61AE"/>
    <w:rPr>
      <w:color w:val="808080"/>
    </w:rPr>
  </w:style>
  <w:style w:type="table" w:styleId="LightShading-Accent3">
    <w:name w:val="Light Shading Accent 3"/>
    <w:basedOn w:val="TableNormal"/>
    <w:uiPriority w:val="60"/>
    <w:unhideWhenUsed/>
    <w:rsid w:val="006F61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PlainTable13">
    <w:name w:val="Plain Table 13"/>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1">
    <w:name w:val="Table Grid11"/>
    <w:basedOn w:val="TableNormal"/>
    <w:next w:val="TableGrid"/>
    <w:uiPriority w:val="5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6F61AE"/>
  </w:style>
  <w:style w:type="character" w:customStyle="1" w:styleId="UnresolvedMention3">
    <w:name w:val="Unresolved Mention3"/>
    <w:basedOn w:val="DefaultParagraphFont"/>
    <w:uiPriority w:val="99"/>
    <w:semiHidden/>
    <w:unhideWhenUsed/>
    <w:rsid w:val="006F61AE"/>
    <w:rPr>
      <w:color w:val="605E5C"/>
      <w:shd w:val="clear" w:color="auto" w:fill="E1DFDD"/>
    </w:rPr>
  </w:style>
  <w:style w:type="table" w:customStyle="1" w:styleId="PlainTable14">
    <w:name w:val="Plain Table 14"/>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5">
    <w:name w:val="Plain Table 15"/>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f0">
    <w:name w:val="pf0"/>
    <w:basedOn w:val="Normal"/>
    <w:rsid w:val="006F61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6F61AE"/>
    <w:rPr>
      <w:rFonts w:ascii="Segoe UI" w:hAnsi="Segoe UI" w:cs="Segoe UI" w:hint="default"/>
      <w:sz w:val="16"/>
      <w:szCs w:val="16"/>
    </w:rPr>
  </w:style>
  <w:style w:type="table" w:customStyle="1" w:styleId="PlainTable16">
    <w:name w:val="Plain Table 16"/>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Shading-Accent31">
    <w:name w:val="Light Shading - Accent 31"/>
    <w:basedOn w:val="TableNormal"/>
    <w:next w:val="LightShading-Accent3"/>
    <w:uiPriority w:val="60"/>
    <w:unhideWhenUsed/>
    <w:rsid w:val="006F61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32">
    <w:name w:val="Light Shading - Accent 32"/>
    <w:basedOn w:val="TableNormal"/>
    <w:next w:val="LightShading-Accent3"/>
    <w:uiPriority w:val="60"/>
    <w:unhideWhenUsed/>
    <w:rsid w:val="006F61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PlainTable17">
    <w:name w:val="Plain Table 17"/>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8">
    <w:name w:val="Plain Table 18"/>
    <w:basedOn w:val="TableNormal"/>
    <w:next w:val="PlainTable1"/>
    <w:uiPriority w:val="41"/>
    <w:rsid w:val="006F61A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
    <w:name w:val="No List11"/>
    <w:next w:val="NoList"/>
    <w:uiPriority w:val="99"/>
    <w:semiHidden/>
    <w:unhideWhenUsed/>
    <w:rsid w:val="006F61AE"/>
  </w:style>
  <w:style w:type="table" w:customStyle="1" w:styleId="PlainTable19">
    <w:name w:val="Plain Table 19"/>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
    <w:name w:val="Table Grid2"/>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lnk">
    <w:name w:val="ref-lnk"/>
    <w:basedOn w:val="DefaultParagraphFont"/>
    <w:rsid w:val="006F61AE"/>
  </w:style>
  <w:style w:type="character" w:customStyle="1" w:styleId="hlfld-contribauthor">
    <w:name w:val="hlfld-contribauthor"/>
    <w:basedOn w:val="DefaultParagraphFont"/>
    <w:rsid w:val="006F61AE"/>
  </w:style>
  <w:style w:type="character" w:customStyle="1" w:styleId="nlmgiven-names">
    <w:name w:val="nlm_given-names"/>
    <w:basedOn w:val="DefaultParagraphFont"/>
    <w:rsid w:val="006F61AE"/>
  </w:style>
  <w:style w:type="character" w:customStyle="1" w:styleId="nlmarticle-title">
    <w:name w:val="nlm_article-title"/>
    <w:basedOn w:val="DefaultParagraphFont"/>
    <w:rsid w:val="006F61AE"/>
  </w:style>
  <w:style w:type="character" w:customStyle="1" w:styleId="nlmyear">
    <w:name w:val="nlm_year"/>
    <w:basedOn w:val="DefaultParagraphFont"/>
    <w:rsid w:val="006F61AE"/>
  </w:style>
  <w:style w:type="character" w:customStyle="1" w:styleId="nlmfpage">
    <w:name w:val="nlm_fpage"/>
    <w:basedOn w:val="DefaultParagraphFont"/>
    <w:rsid w:val="006F61AE"/>
  </w:style>
  <w:style w:type="character" w:customStyle="1" w:styleId="reflink-block">
    <w:name w:val="reflink-block"/>
    <w:basedOn w:val="DefaultParagraphFont"/>
    <w:rsid w:val="006F61AE"/>
  </w:style>
  <w:style w:type="character" w:customStyle="1" w:styleId="xlinks-container">
    <w:name w:val="xlinks-container"/>
    <w:basedOn w:val="DefaultParagraphFont"/>
    <w:rsid w:val="006F61AE"/>
  </w:style>
  <w:style w:type="character" w:customStyle="1" w:styleId="googlescholar-container">
    <w:name w:val="googlescholar-container"/>
    <w:basedOn w:val="DefaultParagraphFont"/>
    <w:rsid w:val="006F61AE"/>
  </w:style>
  <w:style w:type="character" w:styleId="HTMLCite">
    <w:name w:val="HTML Cite"/>
    <w:basedOn w:val="DefaultParagraphFont"/>
    <w:uiPriority w:val="99"/>
    <w:semiHidden/>
    <w:unhideWhenUsed/>
    <w:rsid w:val="006F61AE"/>
    <w:rPr>
      <w:i/>
      <w:iCs/>
    </w:rPr>
  </w:style>
  <w:style w:type="character" w:customStyle="1" w:styleId="identifier">
    <w:name w:val="identifier"/>
    <w:basedOn w:val="DefaultParagraphFont"/>
    <w:rsid w:val="006F61AE"/>
  </w:style>
  <w:style w:type="table" w:customStyle="1" w:styleId="TableGrid3">
    <w:name w:val="Table Grid3"/>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F61AE"/>
  </w:style>
  <w:style w:type="table" w:customStyle="1" w:styleId="PlainTable110">
    <w:name w:val="Plain Table 110"/>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4">
    <w:name w:val="Table Grid4"/>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2">
    <w:name w:val="Plain Table 112"/>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2">
    <w:name w:val="Table Grid12"/>
    <w:basedOn w:val="TableNormal"/>
    <w:next w:val="TableGrid"/>
    <w:uiPriority w:val="59"/>
    <w:rsid w:val="006F61AE"/>
    <w:pPr>
      <w:spacing w:after="0" w:line="240" w:lineRule="auto"/>
    </w:pPr>
    <w:rPr>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6F61AE"/>
  </w:style>
  <w:style w:type="table" w:customStyle="1" w:styleId="TableGrid6">
    <w:name w:val="Table Grid6"/>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6F61A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7">
    <w:name w:val="Table Grid7"/>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91">
    <w:name w:val="Plain Table 19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3">
    <w:name w:val="Plain Table 113"/>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4">
    <w:name w:val="Plain Table 114"/>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41">
    <w:name w:val="Plain Table 114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5">
    <w:name w:val="Plain Table 115"/>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31">
    <w:name w:val="Plain Table 113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ubtleEmphasis">
    <w:name w:val="Subtle Emphasis"/>
    <w:uiPriority w:val="19"/>
    <w:qFormat/>
    <w:rsid w:val="006F61AE"/>
    <w:rPr>
      <w:b/>
      <w:bCs/>
      <w:i/>
      <w:iCs/>
      <w:color w:val="1F3763" w:themeColor="accent1" w:themeShade="7F"/>
    </w:rPr>
  </w:style>
  <w:style w:type="character" w:styleId="Emphasis">
    <w:name w:val="Emphasis"/>
    <w:basedOn w:val="DefaultParagraphFont"/>
    <w:uiPriority w:val="20"/>
    <w:qFormat/>
    <w:rsid w:val="006F61AE"/>
    <w:rPr>
      <w:i/>
      <w:iCs/>
    </w:rPr>
  </w:style>
  <w:style w:type="numbering" w:customStyle="1" w:styleId="NoList4">
    <w:name w:val="No List4"/>
    <w:next w:val="NoList"/>
    <w:uiPriority w:val="99"/>
    <w:semiHidden/>
    <w:unhideWhenUsed/>
    <w:rsid w:val="006F61AE"/>
  </w:style>
  <w:style w:type="table" w:customStyle="1" w:styleId="TableGrid10">
    <w:name w:val="Table Grid10"/>
    <w:basedOn w:val="TableNormal"/>
    <w:next w:val="TableGrid"/>
    <w:uiPriority w:val="39"/>
    <w:rsid w:val="006F61AE"/>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1">
    <w:name w:val="Figure No Outline1"/>
    <w:basedOn w:val="TableNormal"/>
    <w:rsid w:val="006F61AE"/>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1">
    <w:name w:val="Figure Outline1"/>
    <w:basedOn w:val="TableNormal"/>
    <w:rsid w:val="006F61AE"/>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1">
    <w:name w:val="Table List 81"/>
    <w:basedOn w:val="TableNormal"/>
    <w:next w:val="TableList8"/>
    <w:rsid w:val="006F61AE"/>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GridTable6Colorful-Accent51">
    <w:name w:val="Grid Table 6 Colorful - Accent 51"/>
    <w:basedOn w:val="TableNormal"/>
    <w:next w:val="GridTable6Colorful-Accent5"/>
    <w:uiPriority w:val="51"/>
    <w:rsid w:val="006F61AE"/>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1">
    <w:name w:val="Grid Table 6 Colorful1"/>
    <w:basedOn w:val="TableNormal"/>
    <w:next w:val="GridTable6Colorful"/>
    <w:uiPriority w:val="51"/>
    <w:rsid w:val="006F61A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next w:val="GridTable1Light"/>
    <w:uiPriority w:val="46"/>
    <w:rsid w:val="006F61AE"/>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6">
    <w:name w:val="Plain Table 116"/>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7">
    <w:name w:val="Plain Table 117"/>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1">
    <w:name w:val="Plain Table 12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Shading-Accent33">
    <w:name w:val="Light Shading - Accent 33"/>
    <w:basedOn w:val="TableNormal"/>
    <w:next w:val="LightShading-Accent3"/>
    <w:uiPriority w:val="60"/>
    <w:unhideWhenUsed/>
    <w:rsid w:val="006F61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PlainTable131">
    <w:name w:val="Plain Table 13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3">
    <w:name w:val="Table Grid13"/>
    <w:basedOn w:val="TableNormal"/>
    <w:next w:val="TableGrid"/>
    <w:uiPriority w:val="5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41">
    <w:name w:val="Plain Table 14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51">
    <w:name w:val="Plain Table 15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61">
    <w:name w:val="Plain Table 16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Shading-Accent311">
    <w:name w:val="Light Shading - Accent 311"/>
    <w:basedOn w:val="TableNormal"/>
    <w:next w:val="LightShading-Accent3"/>
    <w:uiPriority w:val="60"/>
    <w:unhideWhenUsed/>
    <w:rsid w:val="006F61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321">
    <w:name w:val="Light Shading - Accent 321"/>
    <w:basedOn w:val="TableNormal"/>
    <w:next w:val="LightShading-Accent3"/>
    <w:uiPriority w:val="60"/>
    <w:unhideWhenUsed/>
    <w:rsid w:val="006F61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PlainTable171">
    <w:name w:val="Plain Table 17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81">
    <w:name w:val="Plain Table 181"/>
    <w:basedOn w:val="TableNormal"/>
    <w:next w:val="PlainTable1"/>
    <w:uiPriority w:val="41"/>
    <w:rsid w:val="006F61A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2">
    <w:name w:val="No List12"/>
    <w:next w:val="NoList"/>
    <w:uiPriority w:val="99"/>
    <w:semiHidden/>
    <w:unhideWhenUsed/>
    <w:rsid w:val="006F61AE"/>
  </w:style>
  <w:style w:type="table" w:customStyle="1" w:styleId="PlainTable192">
    <w:name w:val="Plain Table 192"/>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1">
    <w:name w:val="Table Grid2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1">
    <w:name w:val="Plain Table 111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11">
    <w:name w:val="Table Grid111"/>
    <w:basedOn w:val="TableNormal"/>
    <w:next w:val="TableGrid"/>
    <w:uiPriority w:val="59"/>
    <w:rsid w:val="006F61AE"/>
    <w:pPr>
      <w:spacing w:after="0" w:line="240" w:lineRule="auto"/>
    </w:pPr>
    <w:rPr>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6F61AE"/>
  </w:style>
  <w:style w:type="table" w:customStyle="1" w:styleId="PlainTable1101">
    <w:name w:val="Plain Table 110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41">
    <w:name w:val="Table Grid4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21">
    <w:name w:val="Plain Table 112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21">
    <w:name w:val="Table Grid121"/>
    <w:basedOn w:val="TableNormal"/>
    <w:next w:val="TableGrid"/>
    <w:uiPriority w:val="59"/>
    <w:rsid w:val="006F61AE"/>
    <w:pPr>
      <w:spacing w:after="0" w:line="240" w:lineRule="auto"/>
    </w:pPr>
    <w:rPr>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F61AE"/>
  </w:style>
  <w:style w:type="table" w:customStyle="1" w:styleId="TableGrid61">
    <w:name w:val="Table Grid6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next w:val="GridTable4-Accent3"/>
    <w:uiPriority w:val="49"/>
    <w:rsid w:val="006F61A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71">
    <w:name w:val="Table Grid7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6F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911">
    <w:name w:val="Plain Table 191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32">
    <w:name w:val="Plain Table 1132"/>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42">
    <w:name w:val="Plain Table 1142"/>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411">
    <w:name w:val="Plain Table 1141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51">
    <w:name w:val="Plain Table 115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311">
    <w:name w:val="Plain Table 11311"/>
    <w:basedOn w:val="TableNormal"/>
    <w:next w:val="PlainTable1"/>
    <w:uiPriority w:val="41"/>
    <w:rsid w:val="006F6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8">
    <w:name w:val="Plain Table 118"/>
    <w:basedOn w:val="TableNormal"/>
    <w:next w:val="PlainTable1"/>
    <w:uiPriority w:val="41"/>
    <w:rsid w:val="009954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F95CC0"/>
    <w:rPr>
      <w:color w:val="605E5C"/>
      <w:shd w:val="clear" w:color="auto" w:fill="E1DFDD"/>
    </w:rPr>
  </w:style>
  <w:style w:type="character" w:customStyle="1" w:styleId="normaltextrun">
    <w:name w:val="normaltextrun"/>
    <w:basedOn w:val="DefaultParagraphFont"/>
    <w:rsid w:val="007F40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440401">
      <w:bodyDiv w:val="1"/>
      <w:marLeft w:val="0"/>
      <w:marRight w:val="0"/>
      <w:marTop w:val="0"/>
      <w:marBottom w:val="0"/>
      <w:divBdr>
        <w:top w:val="none" w:sz="0" w:space="0" w:color="auto"/>
        <w:left w:val="none" w:sz="0" w:space="0" w:color="auto"/>
        <w:bottom w:val="none" w:sz="0" w:space="0" w:color="auto"/>
        <w:right w:val="none" w:sz="0" w:space="0" w:color="auto"/>
      </w:divBdr>
    </w:div>
    <w:div w:id="414670489">
      <w:bodyDiv w:val="1"/>
      <w:marLeft w:val="0"/>
      <w:marRight w:val="0"/>
      <w:marTop w:val="0"/>
      <w:marBottom w:val="0"/>
      <w:divBdr>
        <w:top w:val="none" w:sz="0" w:space="0" w:color="auto"/>
        <w:left w:val="none" w:sz="0" w:space="0" w:color="auto"/>
        <w:bottom w:val="none" w:sz="0" w:space="0" w:color="auto"/>
        <w:right w:val="none" w:sz="0" w:space="0" w:color="auto"/>
      </w:divBdr>
    </w:div>
    <w:div w:id="455217828">
      <w:bodyDiv w:val="1"/>
      <w:marLeft w:val="0"/>
      <w:marRight w:val="0"/>
      <w:marTop w:val="0"/>
      <w:marBottom w:val="0"/>
      <w:divBdr>
        <w:top w:val="none" w:sz="0" w:space="0" w:color="auto"/>
        <w:left w:val="none" w:sz="0" w:space="0" w:color="auto"/>
        <w:bottom w:val="none" w:sz="0" w:space="0" w:color="auto"/>
        <w:right w:val="none" w:sz="0" w:space="0" w:color="auto"/>
      </w:divBdr>
    </w:div>
    <w:div w:id="555046877">
      <w:bodyDiv w:val="1"/>
      <w:marLeft w:val="0"/>
      <w:marRight w:val="0"/>
      <w:marTop w:val="0"/>
      <w:marBottom w:val="0"/>
      <w:divBdr>
        <w:top w:val="none" w:sz="0" w:space="0" w:color="auto"/>
        <w:left w:val="none" w:sz="0" w:space="0" w:color="auto"/>
        <w:bottom w:val="none" w:sz="0" w:space="0" w:color="auto"/>
        <w:right w:val="none" w:sz="0" w:space="0" w:color="auto"/>
      </w:divBdr>
    </w:div>
    <w:div w:id="686638105">
      <w:bodyDiv w:val="1"/>
      <w:marLeft w:val="0"/>
      <w:marRight w:val="0"/>
      <w:marTop w:val="0"/>
      <w:marBottom w:val="0"/>
      <w:divBdr>
        <w:top w:val="none" w:sz="0" w:space="0" w:color="auto"/>
        <w:left w:val="none" w:sz="0" w:space="0" w:color="auto"/>
        <w:bottom w:val="none" w:sz="0" w:space="0" w:color="auto"/>
        <w:right w:val="none" w:sz="0" w:space="0" w:color="auto"/>
      </w:divBdr>
    </w:div>
    <w:div w:id="778721638">
      <w:bodyDiv w:val="1"/>
      <w:marLeft w:val="0"/>
      <w:marRight w:val="0"/>
      <w:marTop w:val="0"/>
      <w:marBottom w:val="0"/>
      <w:divBdr>
        <w:top w:val="none" w:sz="0" w:space="0" w:color="auto"/>
        <w:left w:val="none" w:sz="0" w:space="0" w:color="auto"/>
        <w:bottom w:val="none" w:sz="0" w:space="0" w:color="auto"/>
        <w:right w:val="none" w:sz="0" w:space="0" w:color="auto"/>
      </w:divBdr>
    </w:div>
    <w:div w:id="1699625700">
      <w:bodyDiv w:val="1"/>
      <w:marLeft w:val="0"/>
      <w:marRight w:val="0"/>
      <w:marTop w:val="0"/>
      <w:marBottom w:val="0"/>
      <w:divBdr>
        <w:top w:val="none" w:sz="0" w:space="0" w:color="auto"/>
        <w:left w:val="none" w:sz="0" w:space="0" w:color="auto"/>
        <w:bottom w:val="none" w:sz="0" w:space="0" w:color="auto"/>
        <w:right w:val="none" w:sz="0" w:space="0" w:color="auto"/>
      </w:divBdr>
    </w:div>
    <w:div w:id="1772894838">
      <w:bodyDiv w:val="1"/>
      <w:marLeft w:val="0"/>
      <w:marRight w:val="0"/>
      <w:marTop w:val="0"/>
      <w:marBottom w:val="0"/>
      <w:divBdr>
        <w:top w:val="none" w:sz="0" w:space="0" w:color="auto"/>
        <w:left w:val="none" w:sz="0" w:space="0" w:color="auto"/>
        <w:bottom w:val="none" w:sz="0" w:space="0" w:color="auto"/>
        <w:right w:val="none" w:sz="0" w:space="0" w:color="auto"/>
      </w:divBdr>
    </w:div>
    <w:div w:id="1812137736">
      <w:bodyDiv w:val="1"/>
      <w:marLeft w:val="0"/>
      <w:marRight w:val="0"/>
      <w:marTop w:val="0"/>
      <w:marBottom w:val="0"/>
      <w:divBdr>
        <w:top w:val="none" w:sz="0" w:space="0" w:color="auto"/>
        <w:left w:val="none" w:sz="0" w:space="0" w:color="auto"/>
        <w:bottom w:val="none" w:sz="0" w:space="0" w:color="auto"/>
        <w:right w:val="none" w:sz="0" w:space="0" w:color="auto"/>
      </w:divBdr>
    </w:div>
    <w:div w:id="1835796316">
      <w:bodyDiv w:val="1"/>
      <w:marLeft w:val="0"/>
      <w:marRight w:val="0"/>
      <w:marTop w:val="0"/>
      <w:marBottom w:val="0"/>
      <w:divBdr>
        <w:top w:val="none" w:sz="0" w:space="0" w:color="auto"/>
        <w:left w:val="none" w:sz="0" w:space="0" w:color="auto"/>
        <w:bottom w:val="none" w:sz="0" w:space="0" w:color="auto"/>
        <w:right w:val="none" w:sz="0" w:space="0" w:color="auto"/>
      </w:divBdr>
    </w:div>
    <w:div w:id="1855727657">
      <w:bodyDiv w:val="1"/>
      <w:marLeft w:val="0"/>
      <w:marRight w:val="0"/>
      <w:marTop w:val="0"/>
      <w:marBottom w:val="0"/>
      <w:divBdr>
        <w:top w:val="none" w:sz="0" w:space="0" w:color="auto"/>
        <w:left w:val="none" w:sz="0" w:space="0" w:color="auto"/>
        <w:bottom w:val="none" w:sz="0" w:space="0" w:color="auto"/>
        <w:right w:val="none" w:sz="0" w:space="0" w:color="auto"/>
      </w:divBdr>
      <w:divsChild>
        <w:div w:id="295306083">
          <w:marLeft w:val="0"/>
          <w:marRight w:val="0"/>
          <w:marTop w:val="0"/>
          <w:marBottom w:val="0"/>
          <w:divBdr>
            <w:top w:val="none" w:sz="0" w:space="0" w:color="auto"/>
            <w:left w:val="none" w:sz="0" w:space="0" w:color="auto"/>
            <w:bottom w:val="none" w:sz="0" w:space="0" w:color="auto"/>
            <w:right w:val="none" w:sz="0" w:space="0" w:color="auto"/>
          </w:divBdr>
          <w:divsChild>
            <w:div w:id="250437028">
              <w:marLeft w:val="0"/>
              <w:marRight w:val="0"/>
              <w:marTop w:val="0"/>
              <w:marBottom w:val="0"/>
              <w:divBdr>
                <w:top w:val="none" w:sz="0" w:space="0" w:color="auto"/>
                <w:left w:val="none" w:sz="0" w:space="0" w:color="auto"/>
                <w:bottom w:val="none" w:sz="0" w:space="0" w:color="auto"/>
                <w:right w:val="none" w:sz="0" w:space="0" w:color="auto"/>
              </w:divBdr>
            </w:div>
          </w:divsChild>
        </w:div>
        <w:div w:id="2006976102">
          <w:marLeft w:val="0"/>
          <w:marRight w:val="0"/>
          <w:marTop w:val="0"/>
          <w:marBottom w:val="0"/>
          <w:divBdr>
            <w:top w:val="none" w:sz="0" w:space="0" w:color="auto"/>
            <w:left w:val="none" w:sz="0" w:space="0" w:color="auto"/>
            <w:bottom w:val="none" w:sz="0" w:space="0" w:color="auto"/>
            <w:right w:val="none" w:sz="0" w:space="0" w:color="auto"/>
          </w:divBdr>
        </w:div>
      </w:divsChild>
    </w:div>
    <w:div w:id="1885100086">
      <w:bodyDiv w:val="1"/>
      <w:marLeft w:val="0"/>
      <w:marRight w:val="0"/>
      <w:marTop w:val="0"/>
      <w:marBottom w:val="0"/>
      <w:divBdr>
        <w:top w:val="none" w:sz="0" w:space="0" w:color="auto"/>
        <w:left w:val="none" w:sz="0" w:space="0" w:color="auto"/>
        <w:bottom w:val="none" w:sz="0" w:space="0" w:color="auto"/>
        <w:right w:val="none" w:sz="0" w:space="0" w:color="auto"/>
      </w:divBdr>
    </w:div>
    <w:div w:id="1968782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www.ema.europa.eu/en/documents/scientific-guideline/guideline-clinical-investigation-medicinal-products-treatment-asthma_en.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g.c.roberts@soton.ac.uk" TargetMode="External"/><Relationship Id="rId17" Type="http://schemas.openxmlformats.org/officeDocument/2006/relationships/hyperlink" Target="www.training.cochrane.org/handbook" TargetMode="External"/><Relationship Id="rId2" Type="http://schemas.openxmlformats.org/officeDocument/2006/relationships/customXml" Target="../customXml/item2.xml"/><Relationship Id="rId16" Type="http://schemas.openxmlformats.org/officeDocument/2006/relationships/hyperlink" Target="http://ginasthma.org/" TargetMode="External"/><Relationship Id="rId20" Type="http://schemas.openxmlformats.org/officeDocument/2006/relationships/hyperlink" Target="https://www.qualitymetric.com/health-surveys/asthma-control-test-act/"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fda.gov/media/77832/download" TargetMode="External"/><Relationship Id="rId10" Type="http://schemas.openxmlformats.org/officeDocument/2006/relationships/footnotes" Target="footnotes.xml"/><Relationship Id="rId19" Type="http://schemas.openxmlformats.org/officeDocument/2006/relationships/hyperlink" Target="http://www.qoltech.co.uk/aqlq_s.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who.int/news-room/facts-in-pictures/detail/asthm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NotebookType xmlns="3d10b454-172a-445b-809d-a4d42c4fbd7f" xsi:nil="true"/>
    <Student_Groups xmlns="3d10b454-172a-445b-809d-a4d42c4fbd7f">
      <UserInfo>
        <DisplayName/>
        <AccountId xsi:nil="true"/>
        <AccountType/>
      </UserInfo>
    </Student_Groups>
    <DefaultSectionNames xmlns="3d10b454-172a-445b-809d-a4d42c4fbd7f" xsi:nil="true"/>
    <Owner xmlns="3d10b454-172a-445b-809d-a4d42c4fbd7f">
      <UserInfo>
        <DisplayName/>
        <AccountId xsi:nil="true"/>
        <AccountType/>
      </UserInfo>
    </Owner>
    <Math_Settings xmlns="3d10b454-172a-445b-809d-a4d42c4fbd7f" xsi:nil="true"/>
    <FolderType xmlns="3d10b454-172a-445b-809d-a4d42c4fbd7f" xsi:nil="true"/>
    <Students xmlns="3d10b454-172a-445b-809d-a4d42c4fbd7f">
      <UserInfo>
        <DisplayName/>
        <AccountId xsi:nil="true"/>
        <AccountType/>
      </UserInfo>
    </Students>
    <Has_Teacher_Only_SectionGroup xmlns="3d10b454-172a-445b-809d-a4d42c4fbd7f" xsi:nil="true"/>
    <Is_Collaboration_Space_Locked xmlns="3d10b454-172a-445b-809d-a4d42c4fbd7f" xsi:nil="true"/>
    <Invited_Students xmlns="3d10b454-172a-445b-809d-a4d42c4fbd7f" xsi:nil="true"/>
    <Teachers xmlns="3d10b454-172a-445b-809d-a4d42c4fbd7f">
      <UserInfo>
        <DisplayName/>
        <AccountId xsi:nil="true"/>
        <AccountType/>
      </UserInfo>
    </Teachers>
    <Templates xmlns="3d10b454-172a-445b-809d-a4d42c4fbd7f" xsi:nil="true"/>
    <TeamsChannelId xmlns="3d10b454-172a-445b-809d-a4d42c4fbd7f" xsi:nil="true"/>
    <Invited_Teachers xmlns="3d10b454-172a-445b-809d-a4d42c4fbd7f" xsi:nil="true"/>
    <IsNotebookLocked xmlns="3d10b454-172a-445b-809d-a4d42c4fbd7f" xsi:nil="true"/>
    <CultureName xmlns="3d10b454-172a-445b-809d-a4d42c4fbd7f" xsi:nil="true"/>
    <Distribution_Groups xmlns="3d10b454-172a-445b-809d-a4d42c4fbd7f" xsi:nil="true"/>
    <Self_Registration_Enabled xmlns="3d10b454-172a-445b-809d-a4d42c4fbd7f" xsi:nil="true"/>
    <AppVersion xmlns="3d10b454-172a-445b-809d-a4d42c4fbd7f" xsi:nil="true"/>
    <LMS_Mappings xmlns="3d10b454-172a-445b-809d-a4d42c4fbd7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0EB5F8EF0F7D840A5437A3C83916D79" ma:contentTypeVersion="18" ma:contentTypeDescription="Create a new document." ma:contentTypeScope="" ma:versionID="6c4e1ca83062d8c4995b26b9abc0650b">
  <xsd:schema xmlns:xsd="http://www.w3.org/2001/XMLSchema" xmlns:xs="http://www.w3.org/2001/XMLSchema" xmlns:p="http://schemas.microsoft.com/office/2006/metadata/properties" xmlns:ns2="c18eef1f-f2b9-433e-b253-616cf7aaab37" xmlns:ns3="8b09d1b6-71e5-4e7b-b351-6094cc352de1" targetNamespace="http://schemas.microsoft.com/office/2006/metadata/properties" ma:root="true" ma:fieldsID="ba118005ea660e397526185989fac971" ns2:_="" ns3:_="">
    <xsd:import namespace="c18eef1f-f2b9-433e-b253-616cf7aaab37"/>
    <xsd:import namespace="8b09d1b6-71e5-4e7b-b351-6094cc352de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8eef1f-f2b9-433e-b253-616cf7aaa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6a909a8b-788a-49b2-847e-d5fa8770501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b09d1b6-71e5-4e7b-b351-6094cc352de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a58f8650-79c3-4658-bd4b-2b60d904f442}" ma:internalName="TaxCatchAll" ma:showField="CatchAllData" ma:web="8b09d1b6-71e5-4e7b-b351-6094cc352d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D4585F1ED11D614F8115969A8019BAE4" ma:contentTypeVersion="33" ma:contentTypeDescription="Create a new document." ma:contentTypeScope="" ma:versionID="05fb16de06ab25292d7fcad43658ae89">
  <xsd:schema xmlns:xsd="http://www.w3.org/2001/XMLSchema" xmlns:xs="http://www.w3.org/2001/XMLSchema" xmlns:p="http://schemas.microsoft.com/office/2006/metadata/properties" xmlns:ns3="3d10b454-172a-445b-809d-a4d42c4fbd7f" xmlns:ns4="6046350c-7717-45af-bfbb-45b06dfe0bb6" targetNamespace="http://schemas.microsoft.com/office/2006/metadata/properties" ma:root="true" ma:fieldsID="fca906758efce6497fe3f38f13c6fba2" ns3:_="" ns4:_="">
    <xsd:import namespace="3d10b454-172a-445b-809d-a4d42c4fbd7f"/>
    <xsd:import namespace="6046350c-7717-45af-bfbb-45b06dfe0bb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10b454-172a-445b-809d-a4d42c4fb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NotebookType" ma:index="18" nillable="true" ma:displayName="Notebook Type" ma:internalName="NotebookType">
      <xsd:simpleType>
        <xsd:restriction base="dms:Text"/>
      </xsd:simpleType>
    </xsd:element>
    <xsd:element name="FolderType" ma:index="19" nillable="true" ma:displayName="Folder Type" ma:internalName="FolderType">
      <xsd:simpleType>
        <xsd:restriction base="dms:Text"/>
      </xsd:simpleType>
    </xsd:element>
    <xsd:element name="CultureName" ma:index="20" nillable="true" ma:displayName="Culture Name" ma:internalName="CultureName">
      <xsd:simpleType>
        <xsd:restriction base="dms:Text"/>
      </xsd:simpleType>
    </xsd:element>
    <xsd:element name="AppVersion" ma:index="21" nillable="true" ma:displayName="App Version" ma:internalName="AppVersion">
      <xsd:simpleType>
        <xsd:restriction base="dms:Text"/>
      </xsd:simpleType>
    </xsd:element>
    <xsd:element name="TeamsChannelId" ma:index="22" nillable="true" ma:displayName="Teams Channel Id" ma:internalName="TeamsChannelId">
      <xsd:simpleType>
        <xsd:restriction base="dms:Text"/>
      </xsd:simpleType>
    </xsd:element>
    <xsd:element name="Owner" ma:index="2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4" nillable="true" ma:displayName="Math Settings" ma:internalName="Math_Settings">
      <xsd:simpleType>
        <xsd:restriction base="dms:Text"/>
      </xsd:simpleType>
    </xsd:element>
    <xsd:element name="DefaultSectionNames" ma:index="25" nillable="true" ma:displayName="Default Section Names" ma:internalName="DefaultSectionNames">
      <xsd:simpleType>
        <xsd:restriction base="dms:Note">
          <xsd:maxLength value="255"/>
        </xsd:restriction>
      </xsd:simpleType>
    </xsd:element>
    <xsd:element name="Templates" ma:index="26" nillable="true" ma:displayName="Templates" ma:internalName="Templates">
      <xsd:simpleType>
        <xsd:restriction base="dms:Note">
          <xsd:maxLength value="255"/>
        </xsd:restriction>
      </xsd:simpleType>
    </xsd:element>
    <xsd:element name="Teachers" ma:index="2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0" nillable="true" ma:displayName="Distribution Groups" ma:internalName="Distribution_Groups">
      <xsd:simpleType>
        <xsd:restriction base="dms:Note">
          <xsd:maxLength value="255"/>
        </xsd:restriction>
      </xsd:simpleType>
    </xsd:element>
    <xsd:element name="LMS_Mappings" ma:index="31" nillable="true" ma:displayName="LMS Mappings" ma:internalName="LMS_Mappings">
      <xsd:simpleType>
        <xsd:restriction base="dms:Note">
          <xsd:maxLength value="255"/>
        </xsd:restriction>
      </xsd:simpleType>
    </xsd:element>
    <xsd:element name="Invited_Teachers" ma:index="32" nillable="true" ma:displayName="Invited Teachers" ma:internalName="Invited_Teachers">
      <xsd:simpleType>
        <xsd:restriction base="dms:Note">
          <xsd:maxLength value="255"/>
        </xsd:restriction>
      </xsd:simpleType>
    </xsd:element>
    <xsd:element name="Invited_Students" ma:index="33" nillable="true" ma:displayName="Invited Students" ma:internalName="Invited_Students">
      <xsd:simpleType>
        <xsd:restriction base="dms:Note">
          <xsd:maxLength value="255"/>
        </xsd:restriction>
      </xsd:simpleType>
    </xsd:element>
    <xsd:element name="Self_Registration_Enabled" ma:index="34" nillable="true" ma:displayName="Self Registration Enabled" ma:internalName="Self_Registration_Enabled">
      <xsd:simpleType>
        <xsd:restriction base="dms:Boolean"/>
      </xsd:simpleType>
    </xsd:element>
    <xsd:element name="Has_Teacher_Only_SectionGroup" ma:index="35" nillable="true" ma:displayName="Has Teacher Only SectionGroup" ma:internalName="Has_Teacher_Only_SectionGroup">
      <xsd:simpleType>
        <xsd:restriction base="dms:Boolean"/>
      </xsd:simpleType>
    </xsd:element>
    <xsd:element name="Is_Collaboration_Space_Locked" ma:index="36" nillable="true" ma:displayName="Is Collaboration Space Locked" ma:internalName="Is_Collaboration_Space_Locked">
      <xsd:simpleType>
        <xsd:restriction base="dms:Boolean"/>
      </xsd:simpleType>
    </xsd:element>
    <xsd:element name="IsNotebookLocked" ma:index="37"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046350c-7717-45af-bfbb-45b06dfe0bb6" elementFormDefault="qualified">
    <xsd:import namespace="http://schemas.microsoft.com/office/2006/documentManagement/types"/>
    <xsd:import namespace="http://schemas.microsoft.com/office/infopath/2007/PartnerControls"/>
    <xsd:element name="SharedWithUsers" ma:index="3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9" nillable="true" ma:displayName="Shared With Details" ma:internalName="SharedWithDetails" ma:readOnly="true">
      <xsd:simpleType>
        <xsd:restriction base="dms:Note">
          <xsd:maxLength value="255"/>
        </xsd:restriction>
      </xsd:simpleType>
    </xsd:element>
    <xsd:element name="SharingHintHash" ma:index="4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C62AA76-316D-4860-8257-A921009371CD}">
  <ds:schemaRefs>
    <ds:schemaRef ds:uri="http://schemas.openxmlformats.org/officeDocument/2006/bibliography"/>
  </ds:schemaRefs>
</ds:datastoreItem>
</file>

<file path=customXml/itemProps2.xml><?xml version="1.0" encoding="utf-8"?>
<ds:datastoreItem xmlns:ds="http://schemas.openxmlformats.org/officeDocument/2006/customXml" ds:itemID="{2E9D4D3C-E58E-41DD-9680-169374A97BFD}">
  <ds:schemaRefs>
    <ds:schemaRef ds:uri="http://schemas.microsoft.com/office/2006/metadata/properties"/>
    <ds:schemaRef ds:uri="http://schemas.microsoft.com/office/infopath/2007/PartnerControls"/>
    <ds:schemaRef ds:uri="3d10b454-172a-445b-809d-a4d42c4fbd7f"/>
  </ds:schemaRefs>
</ds:datastoreItem>
</file>

<file path=customXml/itemProps3.xml><?xml version="1.0" encoding="utf-8"?>
<ds:datastoreItem xmlns:ds="http://schemas.openxmlformats.org/officeDocument/2006/customXml" ds:itemID="{50A2329B-C7C4-463F-9968-8B6BC52E14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8eef1f-f2b9-433e-b253-616cf7aaab37"/>
    <ds:schemaRef ds:uri="8b09d1b6-71e5-4e7b-b351-6094cc352d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8C6EE0-0A5E-4802-8ABE-83A796CA556E}">
  <ds:schemaRefs>
    <ds:schemaRef ds:uri="http://schemas.microsoft.com/sharepoint/v3/contenttype/forms"/>
  </ds:schemaRefs>
</ds:datastoreItem>
</file>

<file path=customXml/itemProps5.xml><?xml version="1.0" encoding="utf-8"?>
<ds:datastoreItem xmlns:ds="http://schemas.openxmlformats.org/officeDocument/2006/customXml" ds:itemID="{8468AE8A-1B33-4427-AC25-FAE75CC3FD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10b454-172a-445b-809d-a4d42c4fbd7f"/>
    <ds:schemaRef ds:uri="6046350c-7717-45af-bfbb-45b06dfe0b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32</Pages>
  <Words>19458</Words>
  <Characters>110916</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Khaleva</dc:creator>
  <cp:keywords/>
  <dc:description/>
  <cp:lastModifiedBy>Anna Rattu</cp:lastModifiedBy>
  <cp:revision>59</cp:revision>
  <dcterms:created xsi:type="dcterms:W3CDTF">2022-09-21T18:48:00Z</dcterms:created>
  <dcterms:modified xsi:type="dcterms:W3CDTF">2022-10-2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585F1ED11D614F8115969A8019BAE4</vt:lpwstr>
  </property>
</Properties>
</file>